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59DB6" w14:textId="6AC0A55D" w:rsidR="00002990" w:rsidRPr="00943F17" w:rsidRDefault="004F51BF" w:rsidP="00A55989">
      <w:pPr>
        <w:pStyle w:val="DHHSbodynospace"/>
      </w:pPr>
      <w:bookmarkStart w:id="0" w:name="_Toc152604382"/>
      <w:r w:rsidRPr="00977D59">
        <w:rPr>
          <w:noProof/>
        </w:rPr>
        <w:drawing>
          <wp:anchor distT="0" distB="0" distL="114300" distR="114300" simplePos="0" relativeHeight="251658241" behindDoc="1" locked="1" layoutInCell="1" allowOverlap="0" wp14:anchorId="50D39C0C" wp14:editId="61164CE0">
            <wp:simplePos x="0" y="0"/>
            <wp:positionH relativeFrom="page">
              <wp:posOffset>0</wp:posOffset>
            </wp:positionH>
            <wp:positionV relativeFrom="page">
              <wp:posOffset>0</wp:posOffset>
            </wp:positionV>
            <wp:extent cx="7555865" cy="10146030"/>
            <wp:effectExtent l="0" t="0" r="635" b="127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1"/>
                    <a:stretch>
                      <a:fillRect/>
                    </a:stretch>
                  </pic:blipFill>
                  <pic:spPr>
                    <a:xfrm>
                      <a:off x="0" y="0"/>
                      <a:ext cx="7555865" cy="10146030"/>
                    </a:xfrm>
                    <a:prstGeom prst="rect">
                      <a:avLst/>
                    </a:prstGeom>
                  </pic:spPr>
                </pic:pic>
              </a:graphicData>
            </a:graphic>
            <wp14:sizeRelH relativeFrom="margin">
              <wp14:pctWidth>0</wp14:pctWidth>
            </wp14:sizeRelH>
            <wp14:sizeRelV relativeFrom="margin">
              <wp14:pctHeight>0</wp14:pctHeight>
            </wp14:sizeRelV>
          </wp:anchor>
        </w:drawing>
      </w:r>
      <w:bookmarkEnd w:id="0"/>
    </w:p>
    <w:tbl>
      <w:tblPr>
        <w:tblW w:w="7938" w:type="dxa"/>
        <w:tblInd w:w="113" w:type="dxa"/>
        <w:tblCellMar>
          <w:left w:w="0" w:type="dxa"/>
          <w:right w:w="0" w:type="dxa"/>
        </w:tblCellMar>
        <w:tblLook w:val="0600" w:firstRow="0" w:lastRow="0" w:firstColumn="0" w:lastColumn="0" w:noHBand="1" w:noVBand="1"/>
      </w:tblPr>
      <w:tblGrid>
        <w:gridCol w:w="9185"/>
      </w:tblGrid>
      <w:tr w:rsidR="001817CD" w:rsidRPr="00943F17" w14:paraId="66AC1DB0" w14:textId="77777777" w:rsidTr="00915064">
        <w:trPr>
          <w:trHeight w:val="3988"/>
        </w:trPr>
        <w:tc>
          <w:tcPr>
            <w:tcW w:w="7938" w:type="dxa"/>
          </w:tcPr>
          <w:tbl>
            <w:tblPr>
              <w:tblW w:w="9299" w:type="dxa"/>
              <w:tblLook w:val="04A0" w:firstRow="1" w:lastRow="0" w:firstColumn="1" w:lastColumn="0" w:noHBand="0" w:noVBand="1"/>
            </w:tblPr>
            <w:tblGrid>
              <w:gridCol w:w="9299"/>
            </w:tblGrid>
            <w:tr w:rsidR="00437C02" w14:paraId="03418F7B" w14:textId="77777777" w:rsidTr="00970606">
              <w:trPr>
                <w:trHeight w:val="2557"/>
              </w:trPr>
              <w:tc>
                <w:tcPr>
                  <w:tcW w:w="0" w:type="auto"/>
                </w:tcPr>
                <w:p w14:paraId="5DC6E06B" w14:textId="743EBD0F" w:rsidR="00432CCC" w:rsidRPr="00970606" w:rsidRDefault="00437C02" w:rsidP="00970606">
                  <w:pPr>
                    <w:pStyle w:val="Documenttitle"/>
                    <w:rPr>
                      <w:color w:val="auto"/>
                    </w:rPr>
                  </w:pPr>
                  <w:bookmarkStart w:id="1" w:name="_Toc152604383"/>
                  <w:r w:rsidRPr="00970606">
                    <w:rPr>
                      <w:color w:val="auto"/>
                    </w:rPr>
                    <w:t xml:space="preserve">Tackling climate change and its impacts on health through </w:t>
                  </w:r>
                  <w:r w:rsidR="00432CCC" w:rsidRPr="00970606">
                    <w:rPr>
                      <w:color w:val="auto"/>
                    </w:rPr>
                    <w:t>municipal public health and wellbeing planning</w:t>
                  </w:r>
                  <w:r w:rsidRPr="00970606">
                    <w:rPr>
                      <w:color w:val="auto"/>
                    </w:rPr>
                    <w:t xml:space="preserve">  </w:t>
                  </w:r>
                </w:p>
                <w:p w14:paraId="5E3AE204" w14:textId="0BF1FEC1" w:rsidR="00437C02" w:rsidRPr="00970606" w:rsidRDefault="00437C02" w:rsidP="00970606">
                  <w:pPr>
                    <w:pStyle w:val="Documentsubtitle"/>
                    <w:spacing w:line="360" w:lineRule="atLeast"/>
                    <w:rPr>
                      <w:color w:val="auto"/>
                      <w:sz w:val="32"/>
                    </w:rPr>
                  </w:pPr>
                  <w:r w:rsidRPr="00970606">
                    <w:rPr>
                      <w:color w:val="auto"/>
                      <w:sz w:val="32"/>
                    </w:rPr>
                    <w:t xml:space="preserve">Guidance for local government </w:t>
                  </w:r>
                  <w:bookmarkEnd w:id="1"/>
                  <w:r w:rsidRPr="00970606">
                    <w:rPr>
                      <w:color w:val="auto"/>
                      <w:sz w:val="32"/>
                    </w:rPr>
                    <w:t>20</w:t>
                  </w:r>
                  <w:r w:rsidR="007877E9" w:rsidRPr="00970606">
                    <w:rPr>
                      <w:color w:val="auto"/>
                      <w:sz w:val="32"/>
                    </w:rPr>
                    <w:t>24</w:t>
                  </w:r>
                </w:p>
                <w:p w14:paraId="13FD9B75" w14:textId="7FF78EBA" w:rsidR="00437C02" w:rsidRPr="00431F42" w:rsidRDefault="00437C02" w:rsidP="00A629A0">
                  <w:pPr>
                    <w:pStyle w:val="Body"/>
                  </w:pPr>
                </w:p>
              </w:tc>
            </w:tr>
            <w:tr w:rsidR="00437C02" w14:paraId="38ABCC64" w14:textId="77777777" w:rsidTr="00970606">
              <w:tc>
                <w:tcPr>
                  <w:tcW w:w="0" w:type="auto"/>
                </w:tcPr>
                <w:p w14:paraId="052A091A" w14:textId="7DE43F93" w:rsidR="00437C02" w:rsidRPr="00AC3867" w:rsidRDefault="00437C02" w:rsidP="00ED1BD4">
                  <w:pPr>
                    <w:pStyle w:val="Body"/>
                    <w:rPr>
                      <w:highlight w:val="yellow"/>
                    </w:rPr>
                  </w:pPr>
                </w:p>
              </w:tc>
            </w:tr>
            <w:tr w:rsidR="00437C02" w14:paraId="1DC6590B" w14:textId="77777777" w:rsidTr="00970606">
              <w:tc>
                <w:tcPr>
                  <w:tcW w:w="0" w:type="auto"/>
                </w:tcPr>
                <w:p w14:paraId="31CCEDAA" w14:textId="77777777" w:rsidR="00437C02" w:rsidRDefault="00437C02" w:rsidP="00A629A0">
                  <w:pPr>
                    <w:pStyle w:val="Body"/>
                  </w:pPr>
                  <w:r>
                    <w:fldChar w:fldCharType="begin"/>
                  </w:r>
                  <w:r>
                    <w:instrText xml:space="preserve"> FILLIN  "Type the protective marking" \d OFFICIAL \o  \* MERGEFORMAT </w:instrText>
                  </w:r>
                  <w:r>
                    <w:fldChar w:fldCharType="end"/>
                  </w:r>
                </w:p>
              </w:tc>
            </w:tr>
          </w:tbl>
          <w:p w14:paraId="4403F3C8" w14:textId="43D58383" w:rsidR="00DE17EB" w:rsidRPr="00943F17" w:rsidRDefault="00DE17EB" w:rsidP="00A629A0">
            <w:pPr>
              <w:pStyle w:val="Body"/>
            </w:pPr>
          </w:p>
        </w:tc>
      </w:tr>
      <w:tr w:rsidR="001817CD" w:rsidRPr="00943F17" w14:paraId="6A7E00C1" w14:textId="77777777" w:rsidTr="00915064">
        <w:trPr>
          <w:trHeight w:val="4664"/>
        </w:trPr>
        <w:tc>
          <w:tcPr>
            <w:tcW w:w="10252" w:type="dxa"/>
          </w:tcPr>
          <w:p w14:paraId="6A2A0E93" w14:textId="4C6B2290" w:rsidR="00DB6AF7" w:rsidRPr="00943F17" w:rsidRDefault="00DB6AF7" w:rsidP="0099294B">
            <w:pPr>
              <w:pStyle w:val="Coverinstructions"/>
            </w:pPr>
          </w:p>
        </w:tc>
      </w:tr>
    </w:tbl>
    <w:p w14:paraId="7EEFE6C4" w14:textId="77777777" w:rsidR="0069374A" w:rsidRPr="00943F17" w:rsidRDefault="0069374A" w:rsidP="00256E7C">
      <w:pPr>
        <w:pStyle w:val="DHHSbody"/>
      </w:pPr>
    </w:p>
    <w:p w14:paraId="5474FAAB" w14:textId="77777777" w:rsidR="00C51B1C" w:rsidRPr="00943F17" w:rsidRDefault="00C51B1C" w:rsidP="00256E7C">
      <w:pPr>
        <w:pStyle w:val="DHHSbody"/>
        <w:sectPr w:rsidR="00C51B1C" w:rsidRPr="00943F17" w:rsidSect="00A059D5">
          <w:headerReference w:type="even" r:id="rId12"/>
          <w:footerReference w:type="even" r:id="rId13"/>
          <w:footerReference w:type="default" r:id="rId14"/>
          <w:type w:val="oddPage"/>
          <w:pgSz w:w="11906" w:h="16838"/>
          <w:pgMar w:top="3969" w:right="1304" w:bottom="1134" w:left="1304" w:header="454" w:footer="567" w:gutter="0"/>
          <w:cols w:space="720"/>
          <w:docGrid w:linePitch="360"/>
        </w:sectPr>
      </w:pPr>
    </w:p>
    <w:p w14:paraId="5C7616EA" w14:textId="77777777" w:rsidR="00A1509D" w:rsidRDefault="00A1509D" w:rsidP="007877AA">
      <w:pPr>
        <w:pStyle w:val="DHHSbody"/>
      </w:pPr>
    </w:p>
    <w:p w14:paraId="14350ACB" w14:textId="6412D298" w:rsidR="004E2FEB" w:rsidRPr="001A36D7" w:rsidRDefault="00A70EB5" w:rsidP="001A36D7">
      <w:pPr>
        <w:pStyle w:val="DHHSbody"/>
        <w:rPr>
          <w:b/>
          <w:sz w:val="24"/>
          <w:szCs w:val="24"/>
        </w:rPr>
      </w:pPr>
      <w:r w:rsidRPr="001A36D7">
        <w:rPr>
          <w:b/>
          <w:bCs/>
          <w:sz w:val="24"/>
          <w:szCs w:val="24"/>
        </w:rPr>
        <w:t>For</w:t>
      </w:r>
      <w:r w:rsidRPr="001A36D7">
        <w:rPr>
          <w:b/>
          <w:sz w:val="24"/>
          <w:szCs w:val="24"/>
        </w:rPr>
        <w:t xml:space="preserve"> enquiries about this guidance</w:t>
      </w:r>
      <w:r w:rsidR="004E2FEB" w:rsidRPr="001A36D7">
        <w:rPr>
          <w:b/>
          <w:sz w:val="24"/>
          <w:szCs w:val="24"/>
        </w:rPr>
        <w:t>:</w:t>
      </w:r>
    </w:p>
    <w:p w14:paraId="51EBC006" w14:textId="7161E0D0" w:rsidR="004E2FEB" w:rsidRPr="00DE557E" w:rsidRDefault="00A629A0" w:rsidP="004E2FEB">
      <w:pPr>
        <w:pStyle w:val="DHHSbody"/>
      </w:pPr>
      <w:r>
        <w:t xml:space="preserve">Climate and Health team, </w:t>
      </w:r>
      <w:r w:rsidR="000D389E" w:rsidRPr="000D389E">
        <w:t>Public Health Protection, Practice and Response Branch</w:t>
      </w:r>
      <w:r>
        <w:t>,</w:t>
      </w:r>
      <w:r w:rsidR="000D389E" w:rsidRPr="000D389E">
        <w:t xml:space="preserve"> Community and Public Health Division</w:t>
      </w:r>
      <w:r w:rsidR="004E2FEB" w:rsidRPr="00DE557E">
        <w:t xml:space="preserve">, Department of Health </w:t>
      </w:r>
    </w:p>
    <w:p w14:paraId="5C327B72" w14:textId="36466FDB" w:rsidR="004E2FEB" w:rsidRDefault="004E2FEB" w:rsidP="004E2FEB">
      <w:pPr>
        <w:pStyle w:val="DHHSbody"/>
        <w:tabs>
          <w:tab w:val="left" w:pos="6436"/>
        </w:tabs>
      </w:pPr>
      <w:r>
        <w:t xml:space="preserve">Email: </w:t>
      </w:r>
      <w:hyperlink r:id="rId15" w:history="1">
        <w:r w:rsidR="006B44AA" w:rsidRPr="00364092">
          <w:rPr>
            <w:rStyle w:val="Hyperlink"/>
          </w:rPr>
          <w:t>Climate.PublicHealth@health.vic.gov.au</w:t>
        </w:r>
      </w:hyperlink>
      <w:r>
        <w:tab/>
      </w:r>
    </w:p>
    <w:p w14:paraId="17B6B961" w14:textId="77777777" w:rsidR="004E2FEB" w:rsidRPr="006008C3" w:rsidRDefault="004E2FEB" w:rsidP="004E2FEB">
      <w:pPr>
        <w:pStyle w:val="DHHSbody"/>
      </w:pPr>
      <w:r>
        <w:t>Phone: 1300 761 874</w:t>
      </w:r>
    </w:p>
    <w:p w14:paraId="6A576937" w14:textId="77777777" w:rsidR="00603360" w:rsidRDefault="00603360" w:rsidP="00603360">
      <w:pPr>
        <w:pStyle w:val="DHHSbody"/>
      </w:pPr>
    </w:p>
    <w:p w14:paraId="366C6103" w14:textId="77777777" w:rsidR="00603360" w:rsidRDefault="00603360" w:rsidP="00603360">
      <w:pPr>
        <w:pStyle w:val="DHHSbody"/>
      </w:pPr>
    </w:p>
    <w:p w14:paraId="46EFA720" w14:textId="77777777" w:rsidR="00603360" w:rsidRDefault="00603360" w:rsidP="00603360">
      <w:pPr>
        <w:pStyle w:val="DHHSbody"/>
      </w:pPr>
    </w:p>
    <w:p w14:paraId="72EB55EE" w14:textId="77777777" w:rsidR="00603360" w:rsidRDefault="00603360" w:rsidP="00603360">
      <w:pPr>
        <w:pStyle w:val="DHHSbody"/>
      </w:pPr>
    </w:p>
    <w:p w14:paraId="76D2777E" w14:textId="77777777" w:rsidR="00603360" w:rsidRDefault="00603360" w:rsidP="00603360">
      <w:pPr>
        <w:pStyle w:val="DHHSbody"/>
      </w:pPr>
    </w:p>
    <w:p w14:paraId="033F20F3" w14:textId="77777777" w:rsidR="00603360" w:rsidRDefault="00603360" w:rsidP="00603360">
      <w:pPr>
        <w:pStyle w:val="DHHSbody"/>
      </w:pPr>
    </w:p>
    <w:p w14:paraId="27DFCDA4" w14:textId="77777777" w:rsidR="00603360" w:rsidRDefault="00603360" w:rsidP="00603360">
      <w:pPr>
        <w:pStyle w:val="DHHSbody"/>
      </w:pPr>
    </w:p>
    <w:p w14:paraId="4FE0CB5F" w14:textId="77777777" w:rsidR="00603360" w:rsidRDefault="00603360" w:rsidP="00603360">
      <w:pPr>
        <w:pStyle w:val="DHHSbody"/>
      </w:pPr>
    </w:p>
    <w:p w14:paraId="7DE6CE3B" w14:textId="77777777" w:rsidR="00603360" w:rsidRDefault="00603360" w:rsidP="00603360">
      <w:pPr>
        <w:pStyle w:val="DHHSbody"/>
      </w:pPr>
    </w:p>
    <w:p w14:paraId="1A829BA8" w14:textId="77777777" w:rsidR="00603360" w:rsidRDefault="00603360" w:rsidP="00603360">
      <w:pPr>
        <w:pStyle w:val="DHHSbody"/>
      </w:pPr>
    </w:p>
    <w:p w14:paraId="1F9A3701" w14:textId="77777777" w:rsidR="00603360" w:rsidRDefault="00603360" w:rsidP="00603360">
      <w:pPr>
        <w:pStyle w:val="DHHSbody"/>
      </w:pPr>
    </w:p>
    <w:p w14:paraId="7A3CD2F6" w14:textId="77777777" w:rsidR="00603360" w:rsidRDefault="00603360" w:rsidP="00603360">
      <w:pPr>
        <w:pStyle w:val="DHHSbody"/>
      </w:pPr>
    </w:p>
    <w:p w14:paraId="0A763104" w14:textId="77777777" w:rsidR="00603360" w:rsidRDefault="00603360" w:rsidP="00603360">
      <w:pPr>
        <w:pStyle w:val="DHHSbody"/>
      </w:pPr>
    </w:p>
    <w:p w14:paraId="3A882660" w14:textId="5CB50950" w:rsidR="004E2FEB" w:rsidRDefault="004E2FEB" w:rsidP="007877AA">
      <w:pPr>
        <w:pStyle w:val="DHHSbody"/>
      </w:pPr>
    </w:p>
    <w:p w14:paraId="53C0268E" w14:textId="642D4CE5" w:rsidR="00A1509D" w:rsidRDefault="00A1509D" w:rsidP="007877AA">
      <w:pPr>
        <w:pStyle w:val="DHHSbody"/>
      </w:pPr>
    </w:p>
    <w:p w14:paraId="38EBE9E0" w14:textId="77777777" w:rsidR="00A1509D" w:rsidRDefault="00A1509D" w:rsidP="007877AA">
      <w:pPr>
        <w:pStyle w:val="DHHSbody"/>
      </w:pPr>
    </w:p>
    <w:p w14:paraId="5D06BD0E" w14:textId="2BC3E4F2" w:rsidR="007877AA" w:rsidRPr="00AB7AA3" w:rsidRDefault="007877AA" w:rsidP="007877AA">
      <w:pPr>
        <w:pStyle w:val="DHHSaccessibilitypara"/>
      </w:pPr>
      <w:bookmarkStart w:id="2" w:name="_Hlk37240926"/>
      <w:bookmarkStart w:id="3" w:name="_Hlk49783444"/>
      <w:r w:rsidRPr="00AB7AA3">
        <w:t>To receive this document in another format phone</w:t>
      </w:r>
      <w:r w:rsidR="005F4C94" w:rsidRPr="00AB7AA3">
        <w:t xml:space="preserve"> 1300 761 874</w:t>
      </w:r>
      <w:r w:rsidRPr="00AB7AA3">
        <w:t xml:space="preserve">, using the National Relay Service 13 36 77 if required, or </w:t>
      </w:r>
      <w:hyperlink r:id="rId16" w:history="1">
        <w:r w:rsidR="00DE0B47" w:rsidRPr="00DA50FA">
          <w:rPr>
            <w:rStyle w:val="Hyperlink"/>
          </w:rPr>
          <w:t xml:space="preserve">email </w:t>
        </w:r>
        <w:r w:rsidR="000D389E" w:rsidRPr="00DA50FA">
          <w:rPr>
            <w:rStyle w:val="Hyperlink"/>
          </w:rPr>
          <w:t>the Climate and Health Team</w:t>
        </w:r>
      </w:hyperlink>
      <w:r w:rsidR="000D389E">
        <w:t xml:space="preserve"> at </w:t>
      </w:r>
      <w:r w:rsidR="00A629A0">
        <w:t>&lt;</w:t>
      </w:r>
      <w:r w:rsidR="000D389E" w:rsidRPr="000D389E">
        <w:t>Climate.PublicHealth@health.vic.gov.au</w:t>
      </w:r>
      <w:r w:rsidR="00A629A0">
        <w:t>&gt;.</w:t>
      </w:r>
      <w:r w:rsidR="00432CCC" w:rsidDel="00432CCC">
        <w:t xml:space="preserve"> </w:t>
      </w:r>
    </w:p>
    <w:bookmarkEnd w:id="2"/>
    <w:p w14:paraId="668FBC4B" w14:textId="77777777" w:rsidR="007877AA" w:rsidRPr="00AB7AA3" w:rsidRDefault="007877AA" w:rsidP="007877AA">
      <w:pPr>
        <w:pStyle w:val="DHHSbody"/>
      </w:pPr>
      <w:r w:rsidRPr="00AB7AA3">
        <w:t>Authorised and published by the Victorian Government, 1 Treasury Place, Melbourne.</w:t>
      </w:r>
    </w:p>
    <w:p w14:paraId="678B74F2" w14:textId="12126877" w:rsidR="00A96766" w:rsidRPr="00AB7AA3" w:rsidRDefault="007877AA" w:rsidP="007877AA">
      <w:pPr>
        <w:pStyle w:val="DHHSbody"/>
      </w:pPr>
      <w:r w:rsidRPr="00AB7AA3">
        <w:t>© State of Victoria, Australia, Department of Health,</w:t>
      </w:r>
      <w:r w:rsidR="00A96766" w:rsidRPr="00AB7AA3">
        <w:t xml:space="preserve"> </w:t>
      </w:r>
      <w:r w:rsidR="00DC7C08">
        <w:t>December</w:t>
      </w:r>
      <w:r w:rsidR="00AB7AA3" w:rsidRPr="000D3BF8">
        <w:t xml:space="preserve"> 202</w:t>
      </w:r>
      <w:r w:rsidR="00DC7C08">
        <w:t>5</w:t>
      </w:r>
      <w:r w:rsidR="00A96766" w:rsidRPr="00AB7AA3">
        <w:t>.</w:t>
      </w:r>
    </w:p>
    <w:p w14:paraId="7059A3B8" w14:textId="33FFB956" w:rsidR="007877AA" w:rsidRPr="00AB7AA3" w:rsidRDefault="007877AA" w:rsidP="007877AA">
      <w:pPr>
        <w:pStyle w:val="DHHSbody"/>
      </w:pPr>
      <w:r w:rsidRPr="00AB7AA3">
        <w:t>Except where otherwise indicated, the images in this document show models and illustrative settings only, and do not necessarily depict actual services, facilities or recipients of services. This document may contain images of deceased Aboriginal and Torres Strait Islander peoples.</w:t>
      </w:r>
    </w:p>
    <w:p w14:paraId="39EAC6D3" w14:textId="3A95F506" w:rsidR="007877AA" w:rsidRPr="00AB7AA3" w:rsidRDefault="007877AA" w:rsidP="007877AA">
      <w:pPr>
        <w:pStyle w:val="DHHSbody"/>
      </w:pPr>
      <w:r w:rsidRPr="00AB7AA3">
        <w:t>In this document, ‘Aboriginal’ refers to both Aboriginal and Torres Strait Islander people. ‘Indigenous’ is retained when part of the title of a report, program or quotation.</w:t>
      </w:r>
    </w:p>
    <w:p w14:paraId="7EDA6597" w14:textId="350ECA6F" w:rsidR="007877AA" w:rsidRPr="00AB7AA3" w:rsidRDefault="007877AA" w:rsidP="007877AA">
      <w:pPr>
        <w:pStyle w:val="DHHSbody"/>
      </w:pPr>
      <w:r w:rsidRPr="00AB7AA3">
        <w:t>ISBN</w:t>
      </w:r>
      <w:r w:rsidR="00775A9E" w:rsidRPr="00AB7AA3">
        <w:t xml:space="preserve"> 978-1-76096-112-1</w:t>
      </w:r>
      <w:r w:rsidRPr="00AB7AA3">
        <w:t xml:space="preserve"> (online/PDF/Word)</w:t>
      </w:r>
    </w:p>
    <w:p w14:paraId="1B784300" w14:textId="76E49985" w:rsidR="007877AA" w:rsidRPr="004E5A5C" w:rsidRDefault="007877AA" w:rsidP="007877AA">
      <w:pPr>
        <w:pStyle w:val="DHHSbody"/>
        <w:rPr>
          <w:color w:val="000000"/>
          <w:szCs w:val="19"/>
        </w:rPr>
      </w:pPr>
      <w:r w:rsidRPr="00AB7AA3">
        <w:rPr>
          <w:szCs w:val="19"/>
        </w:rPr>
        <w:t>Available at</w:t>
      </w:r>
      <w:r w:rsidR="00FD3A39" w:rsidRPr="00AB7AA3">
        <w:rPr>
          <w:szCs w:val="19"/>
        </w:rPr>
        <w:t xml:space="preserve"> </w:t>
      </w:r>
      <w:hyperlink r:id="rId17" w:history="1">
        <w:r w:rsidR="0070449B" w:rsidRPr="00AB7AA3">
          <w:rPr>
            <w:rStyle w:val="Hyperlink"/>
          </w:rPr>
          <w:t>th</w:t>
        </w:r>
        <w:r w:rsidR="00F6628E" w:rsidRPr="00AB7AA3">
          <w:rPr>
            <w:rStyle w:val="Hyperlink"/>
          </w:rPr>
          <w:t>e</w:t>
        </w:r>
        <w:r w:rsidR="0070449B" w:rsidRPr="00AB7AA3">
          <w:rPr>
            <w:rStyle w:val="Hyperlink"/>
          </w:rPr>
          <w:t xml:space="preserve"> department’s c</w:t>
        </w:r>
        <w:r w:rsidR="00FD7E59" w:rsidRPr="00AB7AA3">
          <w:rPr>
            <w:rStyle w:val="Hyperlink"/>
          </w:rPr>
          <w:t>limate change and health</w:t>
        </w:r>
      </w:hyperlink>
      <w:r w:rsidR="0070449B" w:rsidRPr="00AB7AA3">
        <w:rPr>
          <w:rStyle w:val="Hyperlink"/>
        </w:rPr>
        <w:t xml:space="preserve"> webpage</w:t>
      </w:r>
      <w:r w:rsidR="00FD3A39" w:rsidRPr="00AB7AA3">
        <w:t xml:space="preserve"> </w:t>
      </w:r>
      <w:r w:rsidR="000B46AA" w:rsidRPr="00AB7AA3">
        <w:rPr>
          <w:szCs w:val="19"/>
        </w:rPr>
        <w:t>&lt;</w:t>
      </w:r>
      <w:r w:rsidR="00B92973" w:rsidRPr="00B92973">
        <w:t>https://www.health.vic.gov.au/environmental-health/climate-change-and-health</w:t>
      </w:r>
      <w:r w:rsidR="000B46AA" w:rsidRPr="00AB7AA3">
        <w:t>&gt;</w:t>
      </w:r>
      <w:r w:rsidR="0070449B" w:rsidRPr="00AB7AA3">
        <w:t>.</w:t>
      </w:r>
    </w:p>
    <w:bookmarkEnd w:id="3"/>
    <w:p w14:paraId="604370AA" w14:textId="7A604FFD" w:rsidR="00BB0B3E" w:rsidRDefault="00BB0B3E" w:rsidP="000F64B2">
      <w:r w:rsidRPr="00257A8C">
        <w:br w:type="page"/>
      </w:r>
    </w:p>
    <w:p w14:paraId="5BE9A38E" w14:textId="77777777" w:rsidR="00A90E9E" w:rsidRPr="00257A8C" w:rsidRDefault="00A90E9E">
      <w:pPr>
        <w:rPr>
          <w:rFonts w:ascii="Arial" w:eastAsia="Times" w:hAnsi="Arial"/>
        </w:rPr>
      </w:pPr>
    </w:p>
    <w:p w14:paraId="5E3296C0" w14:textId="77777777" w:rsidR="007877AA" w:rsidRDefault="007877AA" w:rsidP="007877AA">
      <w:pPr>
        <w:pStyle w:val="DHHSbody"/>
      </w:pPr>
    </w:p>
    <w:p w14:paraId="56ABADF4" w14:textId="77777777" w:rsidR="007877AA" w:rsidRDefault="007877AA" w:rsidP="007877AA">
      <w:pPr>
        <w:pStyle w:val="DHHSbody"/>
      </w:pPr>
    </w:p>
    <w:p w14:paraId="34F3109B" w14:textId="5A527742" w:rsidR="008360F5" w:rsidRDefault="008360F5" w:rsidP="007877AA">
      <w:pPr>
        <w:pStyle w:val="DHHSbody"/>
      </w:pPr>
    </w:p>
    <w:p w14:paraId="28B5FAFE" w14:textId="686A97D8" w:rsidR="0017272B" w:rsidRDefault="0017272B" w:rsidP="007877AA">
      <w:pPr>
        <w:pStyle w:val="DHHSbody"/>
      </w:pPr>
    </w:p>
    <w:p w14:paraId="5C5034CD" w14:textId="17304B8E" w:rsidR="0017272B" w:rsidRDefault="0017272B" w:rsidP="007877AA">
      <w:pPr>
        <w:pStyle w:val="DHHSbody"/>
      </w:pPr>
    </w:p>
    <w:p w14:paraId="79ECC8F8" w14:textId="77777777" w:rsidR="002809F4" w:rsidRDefault="002809F4" w:rsidP="007877AA">
      <w:pPr>
        <w:pStyle w:val="DHHSbody"/>
      </w:pPr>
    </w:p>
    <w:p w14:paraId="6ED8EE06" w14:textId="13305EC8" w:rsidR="0017272B" w:rsidRDefault="0017272B" w:rsidP="007877AA">
      <w:pPr>
        <w:pStyle w:val="DHHSbody"/>
      </w:pPr>
    </w:p>
    <w:p w14:paraId="41B0E936" w14:textId="77777777" w:rsidR="0017272B" w:rsidRPr="00970606" w:rsidRDefault="0017272B" w:rsidP="00970606">
      <w:pPr>
        <w:pStyle w:val="Heading1"/>
        <w:rPr>
          <w:b/>
          <w:bCs w:val="0"/>
          <w:color w:val="auto"/>
        </w:rPr>
      </w:pPr>
    </w:p>
    <w:p w14:paraId="1065B25C" w14:textId="6937D0CE" w:rsidR="008360F5" w:rsidRPr="00970606" w:rsidRDefault="00AC40D9" w:rsidP="00970606">
      <w:pPr>
        <w:pStyle w:val="Documenttitle"/>
        <w:rPr>
          <w:rFonts w:cs="Arial"/>
          <w:b w:val="0"/>
          <w:bCs/>
          <w:color w:val="auto"/>
        </w:rPr>
      </w:pPr>
      <w:r w:rsidRPr="00970606">
        <w:rPr>
          <w:color w:val="auto"/>
        </w:rPr>
        <w:t>Tackling climate change and its impacts on health through municipal public health and wellbeing</w:t>
      </w:r>
      <w:r w:rsidRPr="00970606">
        <w:rPr>
          <w:rFonts w:cs="Arial"/>
          <w:b w:val="0"/>
          <w:bCs/>
          <w:color w:val="auto"/>
        </w:rPr>
        <w:t xml:space="preserve"> </w:t>
      </w:r>
      <w:r w:rsidRPr="00970606">
        <w:rPr>
          <w:color w:val="auto"/>
        </w:rPr>
        <w:t>planning</w:t>
      </w:r>
    </w:p>
    <w:p w14:paraId="28782BEB" w14:textId="1D666D6C" w:rsidR="008360F5" w:rsidRPr="00970606" w:rsidRDefault="3A388AA7" w:rsidP="00970606">
      <w:pPr>
        <w:pStyle w:val="Documentsubtitle"/>
        <w:spacing w:line="360" w:lineRule="atLeast"/>
        <w:rPr>
          <w:color w:val="auto"/>
          <w:sz w:val="32"/>
        </w:rPr>
      </w:pPr>
      <w:r w:rsidRPr="00970606">
        <w:rPr>
          <w:color w:val="auto"/>
          <w:sz w:val="32"/>
        </w:rPr>
        <w:t>Guidance for local government</w:t>
      </w:r>
      <w:r w:rsidR="00AC40D9" w:rsidRPr="00970606">
        <w:rPr>
          <w:color w:val="auto"/>
          <w:sz w:val="32"/>
        </w:rPr>
        <w:t xml:space="preserve"> 202</w:t>
      </w:r>
      <w:r w:rsidR="007877E9" w:rsidRPr="00970606">
        <w:rPr>
          <w:color w:val="auto"/>
          <w:sz w:val="32"/>
        </w:rPr>
        <w:t>4</w:t>
      </w:r>
    </w:p>
    <w:p w14:paraId="6FAF1543" w14:textId="6159CB1B" w:rsidR="008360F5" w:rsidRDefault="008360F5">
      <w:pPr>
        <w:rPr>
          <w:rFonts w:eastAsia="Times"/>
        </w:rPr>
      </w:pPr>
      <w:r>
        <w:br w:type="page"/>
      </w:r>
    </w:p>
    <w:p w14:paraId="201AAA33" w14:textId="77777777" w:rsidR="00257A8C" w:rsidRPr="00B353D8" w:rsidRDefault="00257A8C" w:rsidP="00B353D8">
      <w:pPr>
        <w:pStyle w:val="Heading1"/>
        <w:rPr>
          <w:rFonts w:eastAsia="MS Gothic"/>
        </w:rPr>
      </w:pPr>
      <w:bookmarkStart w:id="4" w:name="_Toc190954520"/>
      <w:r w:rsidRPr="00B353D8">
        <w:rPr>
          <w:rFonts w:eastAsia="MS Gothic"/>
        </w:rPr>
        <w:lastRenderedPageBreak/>
        <w:t>Acknowledgments</w:t>
      </w:r>
      <w:bookmarkEnd w:id="4"/>
    </w:p>
    <w:p w14:paraId="5EFFA2F1" w14:textId="77777777" w:rsidR="00CF2181" w:rsidRDefault="00CF2181" w:rsidP="00A44422">
      <w:pPr>
        <w:pStyle w:val="DHHSbody"/>
      </w:pPr>
      <w:r w:rsidRPr="00384BBA">
        <w:t xml:space="preserve">The Victorian Government proudly acknowledges Victoria’s Aboriginal communities and the richness and depth of the world’s oldest living culture and pays respect to Elders past and present. We acknowledge Aboriginal people as Australia’s </w:t>
      </w:r>
      <w:r>
        <w:t>F</w:t>
      </w:r>
      <w:r w:rsidRPr="00384BBA">
        <w:t xml:space="preserve">irst peoples and as the Traditional Owners and custodians of the land and water on which we live, work and play. We recognise and value the ongoing contribution of Aboriginal people and communities to Victorian life and how this enriches our society more broadly. </w:t>
      </w:r>
    </w:p>
    <w:p w14:paraId="114A1171" w14:textId="49BC9050" w:rsidR="00A44422" w:rsidRDefault="00A44422" w:rsidP="00A44422">
      <w:pPr>
        <w:pStyle w:val="DHHSbody"/>
      </w:pPr>
      <w:r w:rsidRPr="00943F17">
        <w:t xml:space="preserve">This guidance has been prepared by the Department of Health </w:t>
      </w:r>
      <w:r>
        <w:t>with input</w:t>
      </w:r>
      <w:r w:rsidRPr="00943F17">
        <w:t xml:space="preserve"> from </w:t>
      </w:r>
      <w:r>
        <w:t xml:space="preserve">an advisory group including representatives from </w:t>
      </w:r>
      <w:r w:rsidRPr="00943F17">
        <w:t xml:space="preserve">the </w:t>
      </w:r>
      <w:r w:rsidRPr="00610D08">
        <w:t>Department of Energy, Environment and Climate Action</w:t>
      </w:r>
      <w:r>
        <w:t xml:space="preserve">, Sustainability Victoria, </w:t>
      </w:r>
      <w:r w:rsidRPr="00943F17">
        <w:t xml:space="preserve">the Municipal Association of Victoria and </w:t>
      </w:r>
      <w:r w:rsidR="00FD569B" w:rsidRPr="00943F17">
        <w:t>several</w:t>
      </w:r>
      <w:r w:rsidRPr="00943F17">
        <w:t xml:space="preserve"> </w:t>
      </w:r>
      <w:r>
        <w:t xml:space="preserve">Victorian </w:t>
      </w:r>
      <w:r w:rsidRPr="00943F17">
        <w:t>councils.</w:t>
      </w:r>
      <w:r w:rsidR="008D0451">
        <w:t xml:space="preserve"> </w:t>
      </w:r>
      <w:r>
        <w:t>It also includes input received through a survey of Victorian councils</w:t>
      </w:r>
      <w:r w:rsidR="008D0451">
        <w:t xml:space="preserve">, </w:t>
      </w:r>
      <w:r>
        <w:t xml:space="preserve">broader council engagement, and input from </w:t>
      </w:r>
      <w:r w:rsidR="00FD569B">
        <w:t xml:space="preserve">additional </w:t>
      </w:r>
      <w:r>
        <w:t xml:space="preserve">state government departments, public health stakeholders, and researchers. This input has been crucial to the development of this guidance. </w:t>
      </w:r>
    </w:p>
    <w:p w14:paraId="4CD1B91A" w14:textId="4DA95108" w:rsidR="00257A8C" w:rsidRDefault="00257A8C">
      <w:pPr>
        <w:rPr>
          <w:rFonts w:ascii="Arial" w:eastAsia="Times" w:hAnsi="Arial"/>
        </w:rPr>
      </w:pPr>
      <w:r>
        <w:rPr>
          <w:rFonts w:ascii="Arial" w:eastAsia="Times" w:hAnsi="Arial"/>
        </w:rPr>
        <w:br w:type="page"/>
      </w:r>
    </w:p>
    <w:p w14:paraId="1E46F274" w14:textId="0798B714" w:rsidR="00AC0C3B" w:rsidRPr="00B353D8" w:rsidRDefault="00AC0C3B" w:rsidP="00B353D8">
      <w:pPr>
        <w:pStyle w:val="Heading1"/>
      </w:pPr>
      <w:bookmarkStart w:id="5" w:name="_Toc190954521"/>
      <w:r w:rsidRPr="00B353D8">
        <w:lastRenderedPageBreak/>
        <w:t>Contents</w:t>
      </w:r>
      <w:bookmarkEnd w:id="5"/>
    </w:p>
    <w:p w14:paraId="4669DA5C" w14:textId="71AB33A3" w:rsidR="00C81ED0" w:rsidRDefault="00590430">
      <w:pPr>
        <w:pStyle w:val="TOC1"/>
        <w:rPr>
          <w:rFonts w:asciiTheme="minorHAnsi" w:eastAsiaTheme="minorEastAsia" w:hAnsiTheme="minorHAnsi" w:cstheme="minorBidi"/>
          <w:b w:val="0"/>
          <w:kern w:val="2"/>
          <w:sz w:val="24"/>
          <w:szCs w:val="24"/>
          <w:lang w:eastAsia="en-AU"/>
          <w14:ligatures w14:val="standardContextual"/>
        </w:rPr>
      </w:pPr>
      <w:r>
        <w:rPr>
          <w:rFonts w:cs="Arial"/>
          <w:b w:val="0"/>
          <w:noProof w:val="0"/>
        </w:rPr>
        <w:fldChar w:fldCharType="begin"/>
      </w:r>
      <w:r>
        <w:rPr>
          <w:rFonts w:cs="Arial"/>
          <w:b w:val="0"/>
          <w:noProof w:val="0"/>
        </w:rPr>
        <w:instrText xml:space="preserve"> TOC \o "1-3" \h \z \u </w:instrText>
      </w:r>
      <w:r>
        <w:rPr>
          <w:rFonts w:cs="Arial"/>
          <w:b w:val="0"/>
          <w:noProof w:val="0"/>
        </w:rPr>
        <w:fldChar w:fldCharType="separate"/>
      </w:r>
      <w:hyperlink w:anchor="_Toc190954520" w:history="1">
        <w:r w:rsidR="00C81ED0" w:rsidRPr="001F63CC">
          <w:rPr>
            <w:rStyle w:val="Hyperlink"/>
            <w:rFonts w:eastAsia="MS Gothic"/>
          </w:rPr>
          <w:t>Acknowledgments</w:t>
        </w:r>
        <w:r w:rsidR="00C81ED0">
          <w:rPr>
            <w:webHidden/>
          </w:rPr>
          <w:tab/>
        </w:r>
        <w:r w:rsidR="00C81ED0">
          <w:rPr>
            <w:webHidden/>
          </w:rPr>
          <w:fldChar w:fldCharType="begin"/>
        </w:r>
        <w:r w:rsidR="00C81ED0">
          <w:rPr>
            <w:webHidden/>
          </w:rPr>
          <w:instrText xml:space="preserve"> PAGEREF _Toc190954520 \h </w:instrText>
        </w:r>
        <w:r w:rsidR="00C81ED0">
          <w:rPr>
            <w:webHidden/>
          </w:rPr>
        </w:r>
        <w:r w:rsidR="00C81ED0">
          <w:rPr>
            <w:webHidden/>
          </w:rPr>
          <w:fldChar w:fldCharType="separate"/>
        </w:r>
        <w:r w:rsidR="00C81ED0">
          <w:rPr>
            <w:webHidden/>
          </w:rPr>
          <w:t>iv</w:t>
        </w:r>
        <w:r w:rsidR="00C81ED0">
          <w:rPr>
            <w:webHidden/>
          </w:rPr>
          <w:fldChar w:fldCharType="end"/>
        </w:r>
      </w:hyperlink>
    </w:p>
    <w:p w14:paraId="65EAD0C3" w14:textId="4828C51B"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21" w:history="1">
        <w:r w:rsidRPr="001F63CC">
          <w:rPr>
            <w:rStyle w:val="Hyperlink"/>
          </w:rPr>
          <w:t>Contents</w:t>
        </w:r>
        <w:r>
          <w:rPr>
            <w:webHidden/>
          </w:rPr>
          <w:tab/>
        </w:r>
        <w:r>
          <w:rPr>
            <w:webHidden/>
          </w:rPr>
          <w:fldChar w:fldCharType="begin"/>
        </w:r>
        <w:r>
          <w:rPr>
            <w:webHidden/>
          </w:rPr>
          <w:instrText xml:space="preserve"> PAGEREF _Toc190954521 \h </w:instrText>
        </w:r>
        <w:r>
          <w:rPr>
            <w:webHidden/>
          </w:rPr>
        </w:r>
        <w:r>
          <w:rPr>
            <w:webHidden/>
          </w:rPr>
          <w:fldChar w:fldCharType="separate"/>
        </w:r>
        <w:r>
          <w:rPr>
            <w:webHidden/>
          </w:rPr>
          <w:t>v</w:t>
        </w:r>
        <w:r>
          <w:rPr>
            <w:webHidden/>
          </w:rPr>
          <w:fldChar w:fldCharType="end"/>
        </w:r>
      </w:hyperlink>
    </w:p>
    <w:p w14:paraId="7C57C4C5" w14:textId="128F0DA1"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22" w:history="1">
        <w:r w:rsidRPr="001F63CC">
          <w:rPr>
            <w:rStyle w:val="Hyperlink"/>
          </w:rPr>
          <w:t>Executive summary</w:t>
        </w:r>
        <w:r>
          <w:rPr>
            <w:webHidden/>
          </w:rPr>
          <w:tab/>
        </w:r>
        <w:r>
          <w:rPr>
            <w:webHidden/>
          </w:rPr>
          <w:fldChar w:fldCharType="begin"/>
        </w:r>
        <w:r>
          <w:rPr>
            <w:webHidden/>
          </w:rPr>
          <w:instrText xml:space="preserve"> PAGEREF _Toc190954522 \h </w:instrText>
        </w:r>
        <w:r>
          <w:rPr>
            <w:webHidden/>
          </w:rPr>
        </w:r>
        <w:r>
          <w:rPr>
            <w:webHidden/>
          </w:rPr>
          <w:fldChar w:fldCharType="separate"/>
        </w:r>
        <w:r>
          <w:rPr>
            <w:webHidden/>
          </w:rPr>
          <w:t>1</w:t>
        </w:r>
        <w:r>
          <w:rPr>
            <w:webHidden/>
          </w:rPr>
          <w:fldChar w:fldCharType="end"/>
        </w:r>
      </w:hyperlink>
    </w:p>
    <w:p w14:paraId="4E24A40A" w14:textId="43FEDCCB"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23" w:history="1">
        <w:r w:rsidRPr="001F63CC">
          <w:rPr>
            <w:rStyle w:val="Hyperlink"/>
          </w:rPr>
          <w:t>Introduction and purpose</w:t>
        </w:r>
        <w:r>
          <w:rPr>
            <w:webHidden/>
          </w:rPr>
          <w:tab/>
        </w:r>
        <w:r>
          <w:rPr>
            <w:webHidden/>
          </w:rPr>
          <w:fldChar w:fldCharType="begin"/>
        </w:r>
        <w:r>
          <w:rPr>
            <w:webHidden/>
          </w:rPr>
          <w:instrText xml:space="preserve"> PAGEREF _Toc190954523 \h </w:instrText>
        </w:r>
        <w:r>
          <w:rPr>
            <w:webHidden/>
          </w:rPr>
        </w:r>
        <w:r>
          <w:rPr>
            <w:webHidden/>
          </w:rPr>
          <w:fldChar w:fldCharType="separate"/>
        </w:r>
        <w:r>
          <w:rPr>
            <w:webHidden/>
          </w:rPr>
          <w:t>2</w:t>
        </w:r>
        <w:r>
          <w:rPr>
            <w:webHidden/>
          </w:rPr>
          <w:fldChar w:fldCharType="end"/>
        </w:r>
      </w:hyperlink>
    </w:p>
    <w:p w14:paraId="6EB5F1D1" w14:textId="12EF7F85"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24" w:history="1">
        <w:r w:rsidRPr="001F63CC">
          <w:rPr>
            <w:rStyle w:val="Hyperlink"/>
          </w:rPr>
          <w:t>Context</w:t>
        </w:r>
        <w:r>
          <w:rPr>
            <w:webHidden/>
          </w:rPr>
          <w:tab/>
        </w:r>
        <w:r>
          <w:rPr>
            <w:webHidden/>
          </w:rPr>
          <w:fldChar w:fldCharType="begin"/>
        </w:r>
        <w:r>
          <w:rPr>
            <w:webHidden/>
          </w:rPr>
          <w:instrText xml:space="preserve"> PAGEREF _Toc190954524 \h </w:instrText>
        </w:r>
        <w:r>
          <w:rPr>
            <w:webHidden/>
          </w:rPr>
        </w:r>
        <w:r>
          <w:rPr>
            <w:webHidden/>
          </w:rPr>
          <w:fldChar w:fldCharType="separate"/>
        </w:r>
        <w:r>
          <w:rPr>
            <w:webHidden/>
          </w:rPr>
          <w:t>3</w:t>
        </w:r>
        <w:r>
          <w:rPr>
            <w:webHidden/>
          </w:rPr>
          <w:fldChar w:fldCharType="end"/>
        </w:r>
      </w:hyperlink>
    </w:p>
    <w:p w14:paraId="550AC521" w14:textId="2038BF96"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25" w:history="1">
        <w:r w:rsidRPr="001F63CC">
          <w:rPr>
            <w:rStyle w:val="Hyperlink"/>
          </w:rPr>
          <w:t>Climate change in Victoria</w:t>
        </w:r>
        <w:r>
          <w:rPr>
            <w:webHidden/>
          </w:rPr>
          <w:tab/>
        </w:r>
        <w:r>
          <w:rPr>
            <w:webHidden/>
          </w:rPr>
          <w:fldChar w:fldCharType="begin"/>
        </w:r>
        <w:r>
          <w:rPr>
            <w:webHidden/>
          </w:rPr>
          <w:instrText xml:space="preserve"> PAGEREF _Toc190954525 \h </w:instrText>
        </w:r>
        <w:r>
          <w:rPr>
            <w:webHidden/>
          </w:rPr>
        </w:r>
        <w:r>
          <w:rPr>
            <w:webHidden/>
          </w:rPr>
          <w:fldChar w:fldCharType="separate"/>
        </w:r>
        <w:r>
          <w:rPr>
            <w:webHidden/>
          </w:rPr>
          <w:t>3</w:t>
        </w:r>
        <w:r>
          <w:rPr>
            <w:webHidden/>
          </w:rPr>
          <w:fldChar w:fldCharType="end"/>
        </w:r>
      </w:hyperlink>
    </w:p>
    <w:p w14:paraId="1939538A" w14:textId="539BFC32"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26" w:history="1">
        <w:r w:rsidRPr="001F63CC">
          <w:rPr>
            <w:rStyle w:val="Hyperlink"/>
          </w:rPr>
          <w:t>Public health impacts of climate change</w:t>
        </w:r>
        <w:r>
          <w:rPr>
            <w:webHidden/>
          </w:rPr>
          <w:tab/>
        </w:r>
        <w:r>
          <w:rPr>
            <w:webHidden/>
          </w:rPr>
          <w:fldChar w:fldCharType="begin"/>
        </w:r>
        <w:r>
          <w:rPr>
            <w:webHidden/>
          </w:rPr>
          <w:instrText xml:space="preserve"> PAGEREF _Toc190954526 \h </w:instrText>
        </w:r>
        <w:r>
          <w:rPr>
            <w:webHidden/>
          </w:rPr>
        </w:r>
        <w:r>
          <w:rPr>
            <w:webHidden/>
          </w:rPr>
          <w:fldChar w:fldCharType="separate"/>
        </w:r>
        <w:r>
          <w:rPr>
            <w:webHidden/>
          </w:rPr>
          <w:t>3</w:t>
        </w:r>
        <w:r>
          <w:rPr>
            <w:webHidden/>
          </w:rPr>
          <w:fldChar w:fldCharType="end"/>
        </w:r>
      </w:hyperlink>
    </w:p>
    <w:p w14:paraId="474692B9" w14:textId="0A763895"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27" w:history="1">
        <w:r w:rsidRPr="001F63CC">
          <w:rPr>
            <w:rStyle w:val="Hyperlink"/>
            <w:noProof/>
          </w:rPr>
          <w:t>Health and wellbeing impacts in Victoria</w:t>
        </w:r>
        <w:r>
          <w:rPr>
            <w:noProof/>
            <w:webHidden/>
          </w:rPr>
          <w:tab/>
        </w:r>
        <w:r>
          <w:rPr>
            <w:noProof/>
            <w:webHidden/>
          </w:rPr>
          <w:fldChar w:fldCharType="begin"/>
        </w:r>
        <w:r>
          <w:rPr>
            <w:noProof/>
            <w:webHidden/>
          </w:rPr>
          <w:instrText xml:space="preserve"> PAGEREF _Toc190954527 \h </w:instrText>
        </w:r>
        <w:r>
          <w:rPr>
            <w:noProof/>
            <w:webHidden/>
          </w:rPr>
        </w:r>
        <w:r>
          <w:rPr>
            <w:noProof/>
            <w:webHidden/>
          </w:rPr>
          <w:fldChar w:fldCharType="separate"/>
        </w:r>
        <w:r>
          <w:rPr>
            <w:noProof/>
            <w:webHidden/>
          </w:rPr>
          <w:t>9</w:t>
        </w:r>
        <w:r>
          <w:rPr>
            <w:noProof/>
            <w:webHidden/>
          </w:rPr>
          <w:fldChar w:fldCharType="end"/>
        </w:r>
      </w:hyperlink>
    </w:p>
    <w:p w14:paraId="7977A8E2" w14:textId="70F14947"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28" w:history="1">
        <w:r w:rsidRPr="001F63CC">
          <w:rPr>
            <w:rStyle w:val="Hyperlink"/>
          </w:rPr>
          <w:t>Legislative and policy context</w:t>
        </w:r>
        <w:r>
          <w:rPr>
            <w:webHidden/>
          </w:rPr>
          <w:tab/>
        </w:r>
        <w:r>
          <w:rPr>
            <w:webHidden/>
          </w:rPr>
          <w:fldChar w:fldCharType="begin"/>
        </w:r>
        <w:r>
          <w:rPr>
            <w:webHidden/>
          </w:rPr>
          <w:instrText xml:space="preserve"> PAGEREF _Toc190954528 \h </w:instrText>
        </w:r>
        <w:r>
          <w:rPr>
            <w:webHidden/>
          </w:rPr>
        </w:r>
        <w:r>
          <w:rPr>
            <w:webHidden/>
          </w:rPr>
          <w:fldChar w:fldCharType="separate"/>
        </w:r>
        <w:r>
          <w:rPr>
            <w:webHidden/>
          </w:rPr>
          <w:t>11</w:t>
        </w:r>
        <w:r>
          <w:rPr>
            <w:webHidden/>
          </w:rPr>
          <w:fldChar w:fldCharType="end"/>
        </w:r>
      </w:hyperlink>
    </w:p>
    <w:p w14:paraId="7E96D298" w14:textId="318E1355"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29" w:history="1">
        <w:r w:rsidRPr="001F63CC">
          <w:rPr>
            <w:rStyle w:val="Hyperlink"/>
            <w:iCs/>
            <w:noProof/>
          </w:rPr>
          <w:t>Victorian public health and wellbeing plan 2023–27</w:t>
        </w:r>
        <w:r>
          <w:rPr>
            <w:noProof/>
            <w:webHidden/>
          </w:rPr>
          <w:tab/>
        </w:r>
        <w:r>
          <w:rPr>
            <w:noProof/>
            <w:webHidden/>
          </w:rPr>
          <w:fldChar w:fldCharType="begin"/>
        </w:r>
        <w:r>
          <w:rPr>
            <w:noProof/>
            <w:webHidden/>
          </w:rPr>
          <w:instrText xml:space="preserve"> PAGEREF _Toc190954529 \h </w:instrText>
        </w:r>
        <w:r>
          <w:rPr>
            <w:noProof/>
            <w:webHidden/>
          </w:rPr>
        </w:r>
        <w:r>
          <w:rPr>
            <w:noProof/>
            <w:webHidden/>
          </w:rPr>
          <w:fldChar w:fldCharType="separate"/>
        </w:r>
        <w:r>
          <w:rPr>
            <w:noProof/>
            <w:webHidden/>
          </w:rPr>
          <w:t>11</w:t>
        </w:r>
        <w:r>
          <w:rPr>
            <w:noProof/>
            <w:webHidden/>
          </w:rPr>
          <w:fldChar w:fldCharType="end"/>
        </w:r>
      </w:hyperlink>
    </w:p>
    <w:p w14:paraId="7B1A1204" w14:textId="109DD5B4"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30" w:history="1">
        <w:r w:rsidRPr="001F63CC">
          <w:rPr>
            <w:rStyle w:val="Hyperlink"/>
            <w:iCs/>
            <w:noProof/>
          </w:rPr>
          <w:t>Sustainable development goals</w:t>
        </w:r>
        <w:r>
          <w:rPr>
            <w:noProof/>
            <w:webHidden/>
          </w:rPr>
          <w:tab/>
        </w:r>
        <w:r>
          <w:rPr>
            <w:noProof/>
            <w:webHidden/>
          </w:rPr>
          <w:fldChar w:fldCharType="begin"/>
        </w:r>
        <w:r>
          <w:rPr>
            <w:noProof/>
            <w:webHidden/>
          </w:rPr>
          <w:instrText xml:space="preserve"> PAGEREF _Toc190954530 \h </w:instrText>
        </w:r>
        <w:r>
          <w:rPr>
            <w:noProof/>
            <w:webHidden/>
          </w:rPr>
        </w:r>
        <w:r>
          <w:rPr>
            <w:noProof/>
            <w:webHidden/>
          </w:rPr>
          <w:fldChar w:fldCharType="separate"/>
        </w:r>
        <w:r>
          <w:rPr>
            <w:noProof/>
            <w:webHidden/>
          </w:rPr>
          <w:t>11</w:t>
        </w:r>
        <w:r>
          <w:rPr>
            <w:noProof/>
            <w:webHidden/>
          </w:rPr>
          <w:fldChar w:fldCharType="end"/>
        </w:r>
      </w:hyperlink>
    </w:p>
    <w:p w14:paraId="32322CF3" w14:textId="3188A9EF"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31" w:history="1">
        <w:r w:rsidRPr="001F63CC">
          <w:rPr>
            <w:rStyle w:val="Hyperlink"/>
            <w:noProof/>
          </w:rPr>
          <w:t>Key legislation</w:t>
        </w:r>
        <w:r>
          <w:rPr>
            <w:noProof/>
            <w:webHidden/>
          </w:rPr>
          <w:tab/>
        </w:r>
        <w:r>
          <w:rPr>
            <w:noProof/>
            <w:webHidden/>
          </w:rPr>
          <w:fldChar w:fldCharType="begin"/>
        </w:r>
        <w:r>
          <w:rPr>
            <w:noProof/>
            <w:webHidden/>
          </w:rPr>
          <w:instrText xml:space="preserve"> PAGEREF _Toc190954531 \h </w:instrText>
        </w:r>
        <w:r>
          <w:rPr>
            <w:noProof/>
            <w:webHidden/>
          </w:rPr>
        </w:r>
        <w:r>
          <w:rPr>
            <w:noProof/>
            <w:webHidden/>
          </w:rPr>
          <w:fldChar w:fldCharType="separate"/>
        </w:r>
        <w:r>
          <w:rPr>
            <w:noProof/>
            <w:webHidden/>
          </w:rPr>
          <w:t>12</w:t>
        </w:r>
        <w:r>
          <w:rPr>
            <w:noProof/>
            <w:webHidden/>
          </w:rPr>
          <w:fldChar w:fldCharType="end"/>
        </w:r>
      </w:hyperlink>
    </w:p>
    <w:p w14:paraId="49F325BE" w14:textId="3325190D"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32" w:history="1">
        <w:r w:rsidRPr="001F63CC">
          <w:rPr>
            <w:rStyle w:val="Hyperlink"/>
          </w:rPr>
          <w:t>Key concepts, principles and enablers</w:t>
        </w:r>
        <w:r>
          <w:rPr>
            <w:webHidden/>
          </w:rPr>
          <w:tab/>
        </w:r>
        <w:r>
          <w:rPr>
            <w:webHidden/>
          </w:rPr>
          <w:fldChar w:fldCharType="begin"/>
        </w:r>
        <w:r>
          <w:rPr>
            <w:webHidden/>
          </w:rPr>
          <w:instrText xml:space="preserve"> PAGEREF _Toc190954532 \h </w:instrText>
        </w:r>
        <w:r>
          <w:rPr>
            <w:webHidden/>
          </w:rPr>
        </w:r>
        <w:r>
          <w:rPr>
            <w:webHidden/>
          </w:rPr>
          <w:fldChar w:fldCharType="separate"/>
        </w:r>
        <w:r>
          <w:rPr>
            <w:webHidden/>
          </w:rPr>
          <w:t>14</w:t>
        </w:r>
        <w:r>
          <w:rPr>
            <w:webHidden/>
          </w:rPr>
          <w:fldChar w:fldCharType="end"/>
        </w:r>
      </w:hyperlink>
    </w:p>
    <w:p w14:paraId="0FFBBE19" w14:textId="5A355666"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33" w:history="1">
        <w:r w:rsidRPr="001F63CC">
          <w:rPr>
            <w:rStyle w:val="Hyperlink"/>
          </w:rPr>
          <w:t>Key concepts</w:t>
        </w:r>
        <w:r>
          <w:rPr>
            <w:webHidden/>
          </w:rPr>
          <w:tab/>
        </w:r>
        <w:r>
          <w:rPr>
            <w:webHidden/>
          </w:rPr>
          <w:fldChar w:fldCharType="begin"/>
        </w:r>
        <w:r>
          <w:rPr>
            <w:webHidden/>
          </w:rPr>
          <w:instrText xml:space="preserve"> PAGEREF _Toc190954533 \h </w:instrText>
        </w:r>
        <w:r>
          <w:rPr>
            <w:webHidden/>
          </w:rPr>
        </w:r>
        <w:r>
          <w:rPr>
            <w:webHidden/>
          </w:rPr>
          <w:fldChar w:fldCharType="separate"/>
        </w:r>
        <w:r>
          <w:rPr>
            <w:webHidden/>
          </w:rPr>
          <w:t>14</w:t>
        </w:r>
        <w:r>
          <w:rPr>
            <w:webHidden/>
          </w:rPr>
          <w:fldChar w:fldCharType="end"/>
        </w:r>
      </w:hyperlink>
    </w:p>
    <w:p w14:paraId="47B870EA" w14:textId="2AFE01F9"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34" w:history="1">
        <w:r w:rsidRPr="001F63CC">
          <w:rPr>
            <w:rStyle w:val="Hyperlink"/>
          </w:rPr>
          <w:t>Key principles and enablers</w:t>
        </w:r>
        <w:r>
          <w:rPr>
            <w:webHidden/>
          </w:rPr>
          <w:tab/>
        </w:r>
        <w:r>
          <w:rPr>
            <w:webHidden/>
          </w:rPr>
          <w:fldChar w:fldCharType="begin"/>
        </w:r>
        <w:r>
          <w:rPr>
            <w:webHidden/>
          </w:rPr>
          <w:instrText xml:space="preserve"> PAGEREF _Toc190954534 \h </w:instrText>
        </w:r>
        <w:r>
          <w:rPr>
            <w:webHidden/>
          </w:rPr>
        </w:r>
        <w:r>
          <w:rPr>
            <w:webHidden/>
          </w:rPr>
          <w:fldChar w:fldCharType="separate"/>
        </w:r>
        <w:r>
          <w:rPr>
            <w:webHidden/>
          </w:rPr>
          <w:t>19</w:t>
        </w:r>
        <w:r>
          <w:rPr>
            <w:webHidden/>
          </w:rPr>
          <w:fldChar w:fldCharType="end"/>
        </w:r>
      </w:hyperlink>
    </w:p>
    <w:p w14:paraId="09D0A4D1" w14:textId="5F60581F"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35" w:history="1">
        <w:r w:rsidRPr="001F63CC">
          <w:rPr>
            <w:rStyle w:val="Hyperlink"/>
          </w:rPr>
          <w:t>Incorporating climate change into the planning cycle</w:t>
        </w:r>
        <w:r>
          <w:rPr>
            <w:webHidden/>
          </w:rPr>
          <w:tab/>
        </w:r>
        <w:r>
          <w:rPr>
            <w:webHidden/>
          </w:rPr>
          <w:fldChar w:fldCharType="begin"/>
        </w:r>
        <w:r>
          <w:rPr>
            <w:webHidden/>
          </w:rPr>
          <w:instrText xml:space="preserve"> PAGEREF _Toc190954535 \h </w:instrText>
        </w:r>
        <w:r>
          <w:rPr>
            <w:webHidden/>
          </w:rPr>
        </w:r>
        <w:r>
          <w:rPr>
            <w:webHidden/>
          </w:rPr>
          <w:fldChar w:fldCharType="separate"/>
        </w:r>
        <w:r>
          <w:rPr>
            <w:webHidden/>
          </w:rPr>
          <w:t>21</w:t>
        </w:r>
        <w:r>
          <w:rPr>
            <w:webHidden/>
          </w:rPr>
          <w:fldChar w:fldCharType="end"/>
        </w:r>
      </w:hyperlink>
    </w:p>
    <w:p w14:paraId="244F974E" w14:textId="73261CFC"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36" w:history="1">
        <w:r w:rsidRPr="001F63CC">
          <w:rPr>
            <w:rStyle w:val="Hyperlink"/>
          </w:rPr>
          <w:t>Pre-planning</w:t>
        </w:r>
        <w:r>
          <w:rPr>
            <w:webHidden/>
          </w:rPr>
          <w:tab/>
        </w:r>
        <w:r>
          <w:rPr>
            <w:webHidden/>
          </w:rPr>
          <w:fldChar w:fldCharType="begin"/>
        </w:r>
        <w:r>
          <w:rPr>
            <w:webHidden/>
          </w:rPr>
          <w:instrText xml:space="preserve"> PAGEREF _Toc190954536 \h </w:instrText>
        </w:r>
        <w:r>
          <w:rPr>
            <w:webHidden/>
          </w:rPr>
        </w:r>
        <w:r>
          <w:rPr>
            <w:webHidden/>
          </w:rPr>
          <w:fldChar w:fldCharType="separate"/>
        </w:r>
        <w:r>
          <w:rPr>
            <w:webHidden/>
          </w:rPr>
          <w:t>22</w:t>
        </w:r>
        <w:r>
          <w:rPr>
            <w:webHidden/>
          </w:rPr>
          <w:fldChar w:fldCharType="end"/>
        </w:r>
      </w:hyperlink>
    </w:p>
    <w:p w14:paraId="1C6C59B7" w14:textId="5E885B00"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37" w:history="1">
        <w:r w:rsidRPr="001F63CC">
          <w:rPr>
            <w:rStyle w:val="Hyperlink"/>
          </w:rPr>
          <w:t>Municipal scanning</w:t>
        </w:r>
        <w:r>
          <w:rPr>
            <w:webHidden/>
          </w:rPr>
          <w:tab/>
        </w:r>
        <w:r>
          <w:rPr>
            <w:webHidden/>
          </w:rPr>
          <w:fldChar w:fldCharType="begin"/>
        </w:r>
        <w:r>
          <w:rPr>
            <w:webHidden/>
          </w:rPr>
          <w:instrText xml:space="preserve"> PAGEREF _Toc190954537 \h </w:instrText>
        </w:r>
        <w:r>
          <w:rPr>
            <w:webHidden/>
          </w:rPr>
        </w:r>
        <w:r>
          <w:rPr>
            <w:webHidden/>
          </w:rPr>
          <w:fldChar w:fldCharType="separate"/>
        </w:r>
        <w:r>
          <w:rPr>
            <w:webHidden/>
          </w:rPr>
          <w:t>22</w:t>
        </w:r>
        <w:r>
          <w:rPr>
            <w:webHidden/>
          </w:rPr>
          <w:fldChar w:fldCharType="end"/>
        </w:r>
      </w:hyperlink>
    </w:p>
    <w:p w14:paraId="03BA74CF" w14:textId="796C015F"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38" w:history="1">
        <w:r w:rsidRPr="001F63CC">
          <w:rPr>
            <w:rStyle w:val="Hyperlink"/>
            <w:noProof/>
          </w:rPr>
          <w:t>Exposure and vulnerability to hazards</w:t>
        </w:r>
        <w:r>
          <w:rPr>
            <w:noProof/>
            <w:webHidden/>
          </w:rPr>
          <w:tab/>
        </w:r>
        <w:r>
          <w:rPr>
            <w:noProof/>
            <w:webHidden/>
          </w:rPr>
          <w:fldChar w:fldCharType="begin"/>
        </w:r>
        <w:r>
          <w:rPr>
            <w:noProof/>
            <w:webHidden/>
          </w:rPr>
          <w:instrText xml:space="preserve"> PAGEREF _Toc190954538 \h </w:instrText>
        </w:r>
        <w:r>
          <w:rPr>
            <w:noProof/>
            <w:webHidden/>
          </w:rPr>
        </w:r>
        <w:r>
          <w:rPr>
            <w:noProof/>
            <w:webHidden/>
          </w:rPr>
          <w:fldChar w:fldCharType="separate"/>
        </w:r>
        <w:r>
          <w:rPr>
            <w:noProof/>
            <w:webHidden/>
          </w:rPr>
          <w:t>23</w:t>
        </w:r>
        <w:r>
          <w:rPr>
            <w:noProof/>
            <w:webHidden/>
          </w:rPr>
          <w:fldChar w:fldCharType="end"/>
        </w:r>
      </w:hyperlink>
    </w:p>
    <w:p w14:paraId="231FECF0" w14:textId="638AFEF3"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39" w:history="1">
        <w:r w:rsidRPr="001F63CC">
          <w:rPr>
            <w:rStyle w:val="Hyperlink"/>
          </w:rPr>
          <w:t>Engagement</w:t>
        </w:r>
        <w:r>
          <w:rPr>
            <w:webHidden/>
          </w:rPr>
          <w:tab/>
        </w:r>
        <w:r>
          <w:rPr>
            <w:webHidden/>
          </w:rPr>
          <w:fldChar w:fldCharType="begin"/>
        </w:r>
        <w:r>
          <w:rPr>
            <w:webHidden/>
          </w:rPr>
          <w:instrText xml:space="preserve"> PAGEREF _Toc190954539 \h </w:instrText>
        </w:r>
        <w:r>
          <w:rPr>
            <w:webHidden/>
          </w:rPr>
        </w:r>
        <w:r>
          <w:rPr>
            <w:webHidden/>
          </w:rPr>
          <w:fldChar w:fldCharType="separate"/>
        </w:r>
        <w:r>
          <w:rPr>
            <w:webHidden/>
          </w:rPr>
          <w:t>26</w:t>
        </w:r>
        <w:r>
          <w:rPr>
            <w:webHidden/>
          </w:rPr>
          <w:fldChar w:fldCharType="end"/>
        </w:r>
      </w:hyperlink>
    </w:p>
    <w:p w14:paraId="1AD16E75" w14:textId="28164756"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40" w:history="1">
        <w:r w:rsidRPr="001F63CC">
          <w:rPr>
            <w:rStyle w:val="Hyperlink"/>
          </w:rPr>
          <w:t>Planning decisions and implementation</w:t>
        </w:r>
        <w:r>
          <w:rPr>
            <w:webHidden/>
          </w:rPr>
          <w:tab/>
        </w:r>
        <w:r>
          <w:rPr>
            <w:webHidden/>
          </w:rPr>
          <w:fldChar w:fldCharType="begin"/>
        </w:r>
        <w:r>
          <w:rPr>
            <w:webHidden/>
          </w:rPr>
          <w:instrText xml:space="preserve"> PAGEREF _Toc190954540 \h </w:instrText>
        </w:r>
        <w:r>
          <w:rPr>
            <w:webHidden/>
          </w:rPr>
        </w:r>
        <w:r>
          <w:rPr>
            <w:webHidden/>
          </w:rPr>
          <w:fldChar w:fldCharType="separate"/>
        </w:r>
        <w:r>
          <w:rPr>
            <w:webHidden/>
          </w:rPr>
          <w:t>27</w:t>
        </w:r>
        <w:r>
          <w:rPr>
            <w:webHidden/>
          </w:rPr>
          <w:fldChar w:fldCharType="end"/>
        </w:r>
      </w:hyperlink>
    </w:p>
    <w:p w14:paraId="6F874BFA" w14:textId="135377EC"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1" w:history="1">
        <w:r w:rsidRPr="001F63CC">
          <w:rPr>
            <w:rStyle w:val="Hyperlink"/>
            <w:noProof/>
          </w:rPr>
          <w:t>Council corporate and community activities</w:t>
        </w:r>
        <w:r>
          <w:rPr>
            <w:noProof/>
            <w:webHidden/>
          </w:rPr>
          <w:tab/>
        </w:r>
        <w:r>
          <w:rPr>
            <w:noProof/>
            <w:webHidden/>
          </w:rPr>
          <w:fldChar w:fldCharType="begin"/>
        </w:r>
        <w:r>
          <w:rPr>
            <w:noProof/>
            <w:webHidden/>
          </w:rPr>
          <w:instrText xml:space="preserve"> PAGEREF _Toc190954541 \h </w:instrText>
        </w:r>
        <w:r>
          <w:rPr>
            <w:noProof/>
            <w:webHidden/>
          </w:rPr>
        </w:r>
        <w:r>
          <w:rPr>
            <w:noProof/>
            <w:webHidden/>
          </w:rPr>
          <w:fldChar w:fldCharType="separate"/>
        </w:r>
        <w:r>
          <w:rPr>
            <w:noProof/>
            <w:webHidden/>
          </w:rPr>
          <w:t>28</w:t>
        </w:r>
        <w:r>
          <w:rPr>
            <w:noProof/>
            <w:webHidden/>
          </w:rPr>
          <w:fldChar w:fldCharType="end"/>
        </w:r>
      </w:hyperlink>
    </w:p>
    <w:p w14:paraId="347AAEFB" w14:textId="6C893B78"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2" w:history="1">
        <w:r w:rsidRPr="001F63CC">
          <w:rPr>
            <w:rStyle w:val="Hyperlink"/>
            <w:noProof/>
          </w:rPr>
          <w:t>Communication, engagement and capacity building</w:t>
        </w:r>
        <w:r>
          <w:rPr>
            <w:noProof/>
            <w:webHidden/>
          </w:rPr>
          <w:tab/>
        </w:r>
        <w:r>
          <w:rPr>
            <w:noProof/>
            <w:webHidden/>
          </w:rPr>
          <w:fldChar w:fldCharType="begin"/>
        </w:r>
        <w:r>
          <w:rPr>
            <w:noProof/>
            <w:webHidden/>
          </w:rPr>
          <w:instrText xml:space="preserve"> PAGEREF _Toc190954542 \h </w:instrText>
        </w:r>
        <w:r>
          <w:rPr>
            <w:noProof/>
            <w:webHidden/>
          </w:rPr>
        </w:r>
        <w:r>
          <w:rPr>
            <w:noProof/>
            <w:webHidden/>
          </w:rPr>
          <w:fldChar w:fldCharType="separate"/>
        </w:r>
        <w:r>
          <w:rPr>
            <w:noProof/>
            <w:webHidden/>
          </w:rPr>
          <w:t>30</w:t>
        </w:r>
        <w:r>
          <w:rPr>
            <w:noProof/>
            <w:webHidden/>
          </w:rPr>
          <w:fldChar w:fldCharType="end"/>
        </w:r>
      </w:hyperlink>
    </w:p>
    <w:p w14:paraId="6197A215" w14:textId="0F1770E3"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3" w:history="1">
        <w:r w:rsidRPr="001F63CC">
          <w:rPr>
            <w:rStyle w:val="Hyperlink"/>
            <w:noProof/>
          </w:rPr>
          <w:t>Emergency management</w:t>
        </w:r>
        <w:r>
          <w:rPr>
            <w:noProof/>
            <w:webHidden/>
          </w:rPr>
          <w:tab/>
        </w:r>
        <w:r>
          <w:rPr>
            <w:noProof/>
            <w:webHidden/>
          </w:rPr>
          <w:fldChar w:fldCharType="begin"/>
        </w:r>
        <w:r>
          <w:rPr>
            <w:noProof/>
            <w:webHidden/>
          </w:rPr>
          <w:instrText xml:space="preserve"> PAGEREF _Toc190954543 \h </w:instrText>
        </w:r>
        <w:r>
          <w:rPr>
            <w:noProof/>
            <w:webHidden/>
          </w:rPr>
        </w:r>
        <w:r>
          <w:rPr>
            <w:noProof/>
            <w:webHidden/>
          </w:rPr>
          <w:fldChar w:fldCharType="separate"/>
        </w:r>
        <w:r>
          <w:rPr>
            <w:noProof/>
            <w:webHidden/>
          </w:rPr>
          <w:t>33</w:t>
        </w:r>
        <w:r>
          <w:rPr>
            <w:noProof/>
            <w:webHidden/>
          </w:rPr>
          <w:fldChar w:fldCharType="end"/>
        </w:r>
      </w:hyperlink>
    </w:p>
    <w:p w14:paraId="1131E3BC" w14:textId="5A63C6EA"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4" w:history="1">
        <w:r w:rsidRPr="001F63CC">
          <w:rPr>
            <w:rStyle w:val="Hyperlink"/>
            <w:noProof/>
          </w:rPr>
          <w:t>Environmental health services, surveillance and control</w:t>
        </w:r>
        <w:r>
          <w:rPr>
            <w:noProof/>
            <w:webHidden/>
          </w:rPr>
          <w:tab/>
        </w:r>
        <w:r>
          <w:rPr>
            <w:noProof/>
            <w:webHidden/>
          </w:rPr>
          <w:fldChar w:fldCharType="begin"/>
        </w:r>
        <w:r>
          <w:rPr>
            <w:noProof/>
            <w:webHidden/>
          </w:rPr>
          <w:instrText xml:space="preserve"> PAGEREF _Toc190954544 \h </w:instrText>
        </w:r>
        <w:r>
          <w:rPr>
            <w:noProof/>
            <w:webHidden/>
          </w:rPr>
        </w:r>
        <w:r>
          <w:rPr>
            <w:noProof/>
            <w:webHidden/>
          </w:rPr>
          <w:fldChar w:fldCharType="separate"/>
        </w:r>
        <w:r>
          <w:rPr>
            <w:noProof/>
            <w:webHidden/>
          </w:rPr>
          <w:t>35</w:t>
        </w:r>
        <w:r>
          <w:rPr>
            <w:noProof/>
            <w:webHidden/>
          </w:rPr>
          <w:fldChar w:fldCharType="end"/>
        </w:r>
      </w:hyperlink>
    </w:p>
    <w:p w14:paraId="41FA708C" w14:textId="36789349"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5" w:history="1">
        <w:r w:rsidRPr="001F63CC">
          <w:rPr>
            <w:rStyle w:val="Hyperlink"/>
            <w:noProof/>
          </w:rPr>
          <w:t>Built and natural environments</w:t>
        </w:r>
        <w:r>
          <w:rPr>
            <w:noProof/>
            <w:webHidden/>
          </w:rPr>
          <w:tab/>
        </w:r>
        <w:r>
          <w:rPr>
            <w:noProof/>
            <w:webHidden/>
          </w:rPr>
          <w:fldChar w:fldCharType="begin"/>
        </w:r>
        <w:r>
          <w:rPr>
            <w:noProof/>
            <w:webHidden/>
          </w:rPr>
          <w:instrText xml:space="preserve"> PAGEREF _Toc190954545 \h </w:instrText>
        </w:r>
        <w:r>
          <w:rPr>
            <w:noProof/>
            <w:webHidden/>
          </w:rPr>
        </w:r>
        <w:r>
          <w:rPr>
            <w:noProof/>
            <w:webHidden/>
          </w:rPr>
          <w:fldChar w:fldCharType="separate"/>
        </w:r>
        <w:r>
          <w:rPr>
            <w:noProof/>
            <w:webHidden/>
          </w:rPr>
          <w:t>36</w:t>
        </w:r>
        <w:r>
          <w:rPr>
            <w:noProof/>
            <w:webHidden/>
          </w:rPr>
          <w:fldChar w:fldCharType="end"/>
        </w:r>
      </w:hyperlink>
    </w:p>
    <w:p w14:paraId="3FBC8F1D" w14:textId="35D59BEA"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6" w:history="1">
        <w:r w:rsidRPr="001F63CC">
          <w:rPr>
            <w:rStyle w:val="Hyperlink"/>
            <w:noProof/>
          </w:rPr>
          <w:t>Healthy, sustainable and equitable food systems</w:t>
        </w:r>
        <w:r>
          <w:rPr>
            <w:noProof/>
            <w:webHidden/>
          </w:rPr>
          <w:tab/>
        </w:r>
        <w:r>
          <w:rPr>
            <w:noProof/>
            <w:webHidden/>
          </w:rPr>
          <w:fldChar w:fldCharType="begin"/>
        </w:r>
        <w:r>
          <w:rPr>
            <w:noProof/>
            <w:webHidden/>
          </w:rPr>
          <w:instrText xml:space="preserve"> PAGEREF _Toc190954546 \h </w:instrText>
        </w:r>
        <w:r>
          <w:rPr>
            <w:noProof/>
            <w:webHidden/>
          </w:rPr>
        </w:r>
        <w:r>
          <w:rPr>
            <w:noProof/>
            <w:webHidden/>
          </w:rPr>
          <w:fldChar w:fldCharType="separate"/>
        </w:r>
        <w:r>
          <w:rPr>
            <w:noProof/>
            <w:webHidden/>
          </w:rPr>
          <w:t>40</w:t>
        </w:r>
        <w:r>
          <w:rPr>
            <w:noProof/>
            <w:webHidden/>
          </w:rPr>
          <w:fldChar w:fldCharType="end"/>
        </w:r>
      </w:hyperlink>
    </w:p>
    <w:p w14:paraId="3FCB26B9" w14:textId="29BCF326"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7" w:history="1">
        <w:r w:rsidRPr="001F63CC">
          <w:rPr>
            <w:rStyle w:val="Hyperlink"/>
            <w:noProof/>
          </w:rPr>
          <w:t>Improving mental health and wellbeing</w:t>
        </w:r>
        <w:r>
          <w:rPr>
            <w:noProof/>
            <w:webHidden/>
          </w:rPr>
          <w:tab/>
        </w:r>
        <w:r>
          <w:rPr>
            <w:noProof/>
            <w:webHidden/>
          </w:rPr>
          <w:fldChar w:fldCharType="begin"/>
        </w:r>
        <w:r>
          <w:rPr>
            <w:noProof/>
            <w:webHidden/>
          </w:rPr>
          <w:instrText xml:space="preserve"> PAGEREF _Toc190954547 \h </w:instrText>
        </w:r>
        <w:r>
          <w:rPr>
            <w:noProof/>
            <w:webHidden/>
          </w:rPr>
        </w:r>
        <w:r>
          <w:rPr>
            <w:noProof/>
            <w:webHidden/>
          </w:rPr>
          <w:fldChar w:fldCharType="separate"/>
        </w:r>
        <w:r>
          <w:rPr>
            <w:noProof/>
            <w:webHidden/>
          </w:rPr>
          <w:t>45</w:t>
        </w:r>
        <w:r>
          <w:rPr>
            <w:noProof/>
            <w:webHidden/>
          </w:rPr>
          <w:fldChar w:fldCharType="end"/>
        </w:r>
      </w:hyperlink>
    </w:p>
    <w:p w14:paraId="6F996337" w14:textId="1CA4D9E8"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48" w:history="1">
        <w:r w:rsidRPr="001F63CC">
          <w:rPr>
            <w:rStyle w:val="Hyperlink"/>
            <w:noProof/>
          </w:rPr>
          <w:t>Preventing all forms of violence</w:t>
        </w:r>
        <w:r>
          <w:rPr>
            <w:noProof/>
            <w:webHidden/>
          </w:rPr>
          <w:tab/>
        </w:r>
        <w:r>
          <w:rPr>
            <w:noProof/>
            <w:webHidden/>
          </w:rPr>
          <w:fldChar w:fldCharType="begin"/>
        </w:r>
        <w:r>
          <w:rPr>
            <w:noProof/>
            <w:webHidden/>
          </w:rPr>
          <w:instrText xml:space="preserve"> PAGEREF _Toc190954548 \h </w:instrText>
        </w:r>
        <w:r>
          <w:rPr>
            <w:noProof/>
            <w:webHidden/>
          </w:rPr>
        </w:r>
        <w:r>
          <w:rPr>
            <w:noProof/>
            <w:webHidden/>
          </w:rPr>
          <w:fldChar w:fldCharType="separate"/>
        </w:r>
        <w:r>
          <w:rPr>
            <w:noProof/>
            <w:webHidden/>
          </w:rPr>
          <w:t>46</w:t>
        </w:r>
        <w:r>
          <w:rPr>
            <w:noProof/>
            <w:webHidden/>
          </w:rPr>
          <w:fldChar w:fldCharType="end"/>
        </w:r>
      </w:hyperlink>
    </w:p>
    <w:p w14:paraId="6A803747" w14:textId="679BF8B8" w:rsidR="00C81ED0" w:rsidRDefault="00C81ED0">
      <w:pPr>
        <w:pStyle w:val="TOC2"/>
        <w:rPr>
          <w:rFonts w:asciiTheme="minorHAnsi" w:eastAsiaTheme="minorEastAsia" w:hAnsiTheme="minorHAnsi" w:cstheme="minorBidi"/>
          <w:kern w:val="2"/>
          <w:sz w:val="24"/>
          <w:szCs w:val="24"/>
          <w:lang w:eastAsia="en-AU"/>
          <w14:ligatures w14:val="standardContextual"/>
        </w:rPr>
      </w:pPr>
      <w:hyperlink w:anchor="_Toc190954549" w:history="1">
        <w:r w:rsidRPr="001F63CC">
          <w:rPr>
            <w:rStyle w:val="Hyperlink"/>
          </w:rPr>
          <w:t>Evaluation</w:t>
        </w:r>
        <w:r>
          <w:rPr>
            <w:webHidden/>
          </w:rPr>
          <w:tab/>
        </w:r>
        <w:r>
          <w:rPr>
            <w:webHidden/>
          </w:rPr>
          <w:fldChar w:fldCharType="begin"/>
        </w:r>
        <w:r>
          <w:rPr>
            <w:webHidden/>
          </w:rPr>
          <w:instrText xml:space="preserve"> PAGEREF _Toc190954549 \h </w:instrText>
        </w:r>
        <w:r>
          <w:rPr>
            <w:webHidden/>
          </w:rPr>
        </w:r>
        <w:r>
          <w:rPr>
            <w:webHidden/>
          </w:rPr>
          <w:fldChar w:fldCharType="separate"/>
        </w:r>
        <w:r>
          <w:rPr>
            <w:webHidden/>
          </w:rPr>
          <w:t>48</w:t>
        </w:r>
        <w:r>
          <w:rPr>
            <w:webHidden/>
          </w:rPr>
          <w:fldChar w:fldCharType="end"/>
        </w:r>
      </w:hyperlink>
    </w:p>
    <w:p w14:paraId="53D59A33" w14:textId="55B462C4"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0" w:history="1">
        <w:r w:rsidRPr="001F63CC">
          <w:rPr>
            <w:rStyle w:val="Hyperlink"/>
            <w:noProof/>
          </w:rPr>
          <w:t>The importance of evaluation, and evaluation approaches</w:t>
        </w:r>
        <w:r>
          <w:rPr>
            <w:noProof/>
            <w:webHidden/>
          </w:rPr>
          <w:tab/>
        </w:r>
        <w:r>
          <w:rPr>
            <w:noProof/>
            <w:webHidden/>
          </w:rPr>
          <w:fldChar w:fldCharType="begin"/>
        </w:r>
        <w:r>
          <w:rPr>
            <w:noProof/>
            <w:webHidden/>
          </w:rPr>
          <w:instrText xml:space="preserve"> PAGEREF _Toc190954550 \h </w:instrText>
        </w:r>
        <w:r>
          <w:rPr>
            <w:noProof/>
            <w:webHidden/>
          </w:rPr>
        </w:r>
        <w:r>
          <w:rPr>
            <w:noProof/>
            <w:webHidden/>
          </w:rPr>
          <w:fldChar w:fldCharType="separate"/>
        </w:r>
        <w:r>
          <w:rPr>
            <w:noProof/>
            <w:webHidden/>
          </w:rPr>
          <w:t>48</w:t>
        </w:r>
        <w:r>
          <w:rPr>
            <w:noProof/>
            <w:webHidden/>
          </w:rPr>
          <w:fldChar w:fldCharType="end"/>
        </w:r>
      </w:hyperlink>
    </w:p>
    <w:p w14:paraId="44897696" w14:textId="670A3E2F"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1" w:history="1">
        <w:r w:rsidRPr="001F63CC">
          <w:rPr>
            <w:rStyle w:val="Hyperlink"/>
            <w:noProof/>
          </w:rPr>
          <w:t>Indicators, targets and measures</w:t>
        </w:r>
        <w:r>
          <w:rPr>
            <w:noProof/>
            <w:webHidden/>
          </w:rPr>
          <w:tab/>
        </w:r>
        <w:r>
          <w:rPr>
            <w:noProof/>
            <w:webHidden/>
          </w:rPr>
          <w:fldChar w:fldCharType="begin"/>
        </w:r>
        <w:r>
          <w:rPr>
            <w:noProof/>
            <w:webHidden/>
          </w:rPr>
          <w:instrText xml:space="preserve"> PAGEREF _Toc190954551 \h </w:instrText>
        </w:r>
        <w:r>
          <w:rPr>
            <w:noProof/>
            <w:webHidden/>
          </w:rPr>
        </w:r>
        <w:r>
          <w:rPr>
            <w:noProof/>
            <w:webHidden/>
          </w:rPr>
          <w:fldChar w:fldCharType="separate"/>
        </w:r>
        <w:r>
          <w:rPr>
            <w:noProof/>
            <w:webHidden/>
          </w:rPr>
          <w:t>48</w:t>
        </w:r>
        <w:r>
          <w:rPr>
            <w:noProof/>
            <w:webHidden/>
          </w:rPr>
          <w:fldChar w:fldCharType="end"/>
        </w:r>
      </w:hyperlink>
    </w:p>
    <w:p w14:paraId="68972D16" w14:textId="4417B03D"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2" w:history="1">
        <w:r w:rsidRPr="001F63CC">
          <w:rPr>
            <w:rStyle w:val="Hyperlink"/>
            <w:noProof/>
          </w:rPr>
          <w:t>Evaluation in action</w:t>
        </w:r>
        <w:r>
          <w:rPr>
            <w:noProof/>
            <w:webHidden/>
          </w:rPr>
          <w:tab/>
        </w:r>
        <w:r>
          <w:rPr>
            <w:noProof/>
            <w:webHidden/>
          </w:rPr>
          <w:fldChar w:fldCharType="begin"/>
        </w:r>
        <w:r>
          <w:rPr>
            <w:noProof/>
            <w:webHidden/>
          </w:rPr>
          <w:instrText xml:space="preserve"> PAGEREF _Toc190954552 \h </w:instrText>
        </w:r>
        <w:r>
          <w:rPr>
            <w:noProof/>
            <w:webHidden/>
          </w:rPr>
        </w:r>
        <w:r>
          <w:rPr>
            <w:noProof/>
            <w:webHidden/>
          </w:rPr>
          <w:fldChar w:fldCharType="separate"/>
        </w:r>
        <w:r>
          <w:rPr>
            <w:noProof/>
            <w:webHidden/>
          </w:rPr>
          <w:t>49</w:t>
        </w:r>
        <w:r>
          <w:rPr>
            <w:noProof/>
            <w:webHidden/>
          </w:rPr>
          <w:fldChar w:fldCharType="end"/>
        </w:r>
      </w:hyperlink>
    </w:p>
    <w:p w14:paraId="0AA9819B" w14:textId="5A8C23F1"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53" w:history="1">
        <w:r w:rsidRPr="001F63CC">
          <w:rPr>
            <w:rStyle w:val="Hyperlink"/>
          </w:rPr>
          <w:t>Resources</w:t>
        </w:r>
        <w:r>
          <w:rPr>
            <w:webHidden/>
          </w:rPr>
          <w:tab/>
        </w:r>
        <w:r>
          <w:rPr>
            <w:webHidden/>
          </w:rPr>
          <w:fldChar w:fldCharType="begin"/>
        </w:r>
        <w:r>
          <w:rPr>
            <w:webHidden/>
          </w:rPr>
          <w:instrText xml:space="preserve"> PAGEREF _Toc190954553 \h </w:instrText>
        </w:r>
        <w:r>
          <w:rPr>
            <w:webHidden/>
          </w:rPr>
        </w:r>
        <w:r>
          <w:rPr>
            <w:webHidden/>
          </w:rPr>
          <w:fldChar w:fldCharType="separate"/>
        </w:r>
        <w:r>
          <w:rPr>
            <w:webHidden/>
          </w:rPr>
          <w:t>50</w:t>
        </w:r>
        <w:r>
          <w:rPr>
            <w:webHidden/>
          </w:rPr>
          <w:fldChar w:fldCharType="end"/>
        </w:r>
      </w:hyperlink>
    </w:p>
    <w:p w14:paraId="23DDDE45" w14:textId="40D3F987"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54" w:history="1">
        <w:r w:rsidRPr="001F63CC">
          <w:rPr>
            <w:rStyle w:val="Hyperlink"/>
          </w:rPr>
          <w:t>Glossary of key terms</w:t>
        </w:r>
        <w:r>
          <w:rPr>
            <w:webHidden/>
          </w:rPr>
          <w:tab/>
        </w:r>
        <w:r>
          <w:rPr>
            <w:webHidden/>
          </w:rPr>
          <w:fldChar w:fldCharType="begin"/>
        </w:r>
        <w:r>
          <w:rPr>
            <w:webHidden/>
          </w:rPr>
          <w:instrText xml:space="preserve"> PAGEREF _Toc190954554 \h </w:instrText>
        </w:r>
        <w:r>
          <w:rPr>
            <w:webHidden/>
          </w:rPr>
        </w:r>
        <w:r>
          <w:rPr>
            <w:webHidden/>
          </w:rPr>
          <w:fldChar w:fldCharType="separate"/>
        </w:r>
        <w:r>
          <w:rPr>
            <w:webHidden/>
          </w:rPr>
          <w:t>52</w:t>
        </w:r>
        <w:r>
          <w:rPr>
            <w:webHidden/>
          </w:rPr>
          <w:fldChar w:fldCharType="end"/>
        </w:r>
      </w:hyperlink>
    </w:p>
    <w:p w14:paraId="11A4B112" w14:textId="1DC1FACA"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55" w:history="1">
        <w:r w:rsidRPr="001F63CC">
          <w:rPr>
            <w:rStyle w:val="Hyperlink"/>
          </w:rPr>
          <w:t>Infographic descriptions</w:t>
        </w:r>
        <w:r>
          <w:rPr>
            <w:webHidden/>
          </w:rPr>
          <w:tab/>
        </w:r>
        <w:r>
          <w:rPr>
            <w:webHidden/>
          </w:rPr>
          <w:fldChar w:fldCharType="begin"/>
        </w:r>
        <w:r>
          <w:rPr>
            <w:webHidden/>
          </w:rPr>
          <w:instrText xml:space="preserve"> PAGEREF _Toc190954555 \h </w:instrText>
        </w:r>
        <w:r>
          <w:rPr>
            <w:webHidden/>
          </w:rPr>
        </w:r>
        <w:r>
          <w:rPr>
            <w:webHidden/>
          </w:rPr>
          <w:fldChar w:fldCharType="separate"/>
        </w:r>
        <w:r>
          <w:rPr>
            <w:webHidden/>
          </w:rPr>
          <w:t>54</w:t>
        </w:r>
        <w:r>
          <w:rPr>
            <w:webHidden/>
          </w:rPr>
          <w:fldChar w:fldCharType="end"/>
        </w:r>
      </w:hyperlink>
    </w:p>
    <w:p w14:paraId="7629B542" w14:textId="21F881E9"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6" w:history="1">
        <w:r w:rsidRPr="001F63CC">
          <w:rPr>
            <w:rStyle w:val="Hyperlink"/>
            <w:noProof/>
          </w:rPr>
          <w:t>Figure 1</w:t>
        </w:r>
        <w:r>
          <w:rPr>
            <w:noProof/>
            <w:webHidden/>
          </w:rPr>
          <w:tab/>
        </w:r>
        <w:r>
          <w:rPr>
            <w:noProof/>
            <w:webHidden/>
          </w:rPr>
          <w:fldChar w:fldCharType="begin"/>
        </w:r>
        <w:r>
          <w:rPr>
            <w:noProof/>
            <w:webHidden/>
          </w:rPr>
          <w:instrText xml:space="preserve"> PAGEREF _Toc190954556 \h </w:instrText>
        </w:r>
        <w:r>
          <w:rPr>
            <w:noProof/>
            <w:webHidden/>
          </w:rPr>
        </w:r>
        <w:r>
          <w:rPr>
            <w:noProof/>
            <w:webHidden/>
          </w:rPr>
          <w:fldChar w:fldCharType="separate"/>
        </w:r>
        <w:r>
          <w:rPr>
            <w:noProof/>
            <w:webHidden/>
          </w:rPr>
          <w:t>54</w:t>
        </w:r>
        <w:r>
          <w:rPr>
            <w:noProof/>
            <w:webHidden/>
          </w:rPr>
          <w:fldChar w:fldCharType="end"/>
        </w:r>
      </w:hyperlink>
    </w:p>
    <w:p w14:paraId="391BAE3F" w14:textId="3C3D49AB"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7" w:history="1">
        <w:r w:rsidRPr="001F63CC">
          <w:rPr>
            <w:rStyle w:val="Hyperlink"/>
            <w:noProof/>
          </w:rPr>
          <w:t>Figure 2</w:t>
        </w:r>
        <w:r>
          <w:rPr>
            <w:noProof/>
            <w:webHidden/>
          </w:rPr>
          <w:tab/>
        </w:r>
        <w:r>
          <w:rPr>
            <w:noProof/>
            <w:webHidden/>
          </w:rPr>
          <w:fldChar w:fldCharType="begin"/>
        </w:r>
        <w:r>
          <w:rPr>
            <w:noProof/>
            <w:webHidden/>
          </w:rPr>
          <w:instrText xml:space="preserve"> PAGEREF _Toc190954557 \h </w:instrText>
        </w:r>
        <w:r>
          <w:rPr>
            <w:noProof/>
            <w:webHidden/>
          </w:rPr>
        </w:r>
        <w:r>
          <w:rPr>
            <w:noProof/>
            <w:webHidden/>
          </w:rPr>
          <w:fldChar w:fldCharType="separate"/>
        </w:r>
        <w:r>
          <w:rPr>
            <w:noProof/>
            <w:webHidden/>
          </w:rPr>
          <w:t>54</w:t>
        </w:r>
        <w:r>
          <w:rPr>
            <w:noProof/>
            <w:webHidden/>
          </w:rPr>
          <w:fldChar w:fldCharType="end"/>
        </w:r>
      </w:hyperlink>
    </w:p>
    <w:p w14:paraId="75F877BB" w14:textId="7DC86F0A"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8" w:history="1">
        <w:r w:rsidRPr="001F63CC">
          <w:rPr>
            <w:rStyle w:val="Hyperlink"/>
            <w:noProof/>
          </w:rPr>
          <w:t>Figure 3</w:t>
        </w:r>
        <w:r>
          <w:rPr>
            <w:noProof/>
            <w:webHidden/>
          </w:rPr>
          <w:tab/>
        </w:r>
        <w:r>
          <w:rPr>
            <w:noProof/>
            <w:webHidden/>
          </w:rPr>
          <w:fldChar w:fldCharType="begin"/>
        </w:r>
        <w:r>
          <w:rPr>
            <w:noProof/>
            <w:webHidden/>
          </w:rPr>
          <w:instrText xml:space="preserve"> PAGEREF _Toc190954558 \h </w:instrText>
        </w:r>
        <w:r>
          <w:rPr>
            <w:noProof/>
            <w:webHidden/>
          </w:rPr>
        </w:r>
        <w:r>
          <w:rPr>
            <w:noProof/>
            <w:webHidden/>
          </w:rPr>
          <w:fldChar w:fldCharType="separate"/>
        </w:r>
        <w:r>
          <w:rPr>
            <w:noProof/>
            <w:webHidden/>
          </w:rPr>
          <w:t>55</w:t>
        </w:r>
        <w:r>
          <w:rPr>
            <w:noProof/>
            <w:webHidden/>
          </w:rPr>
          <w:fldChar w:fldCharType="end"/>
        </w:r>
      </w:hyperlink>
    </w:p>
    <w:p w14:paraId="581640C3" w14:textId="4E6E78BE" w:rsidR="00C81ED0" w:rsidRDefault="00C81ED0">
      <w:pPr>
        <w:pStyle w:val="TOC3"/>
        <w:rPr>
          <w:rFonts w:asciiTheme="minorHAnsi" w:eastAsiaTheme="minorEastAsia" w:hAnsiTheme="minorHAnsi" w:cstheme="minorBidi"/>
          <w:noProof/>
          <w:kern w:val="2"/>
          <w:sz w:val="24"/>
          <w:szCs w:val="24"/>
          <w:lang w:eastAsia="en-AU"/>
          <w14:ligatures w14:val="standardContextual"/>
        </w:rPr>
      </w:pPr>
      <w:hyperlink w:anchor="_Toc190954559" w:history="1">
        <w:r w:rsidRPr="001F63CC">
          <w:rPr>
            <w:rStyle w:val="Hyperlink"/>
            <w:noProof/>
          </w:rPr>
          <w:t>Figure 6</w:t>
        </w:r>
        <w:r>
          <w:rPr>
            <w:noProof/>
            <w:webHidden/>
          </w:rPr>
          <w:tab/>
        </w:r>
        <w:r>
          <w:rPr>
            <w:noProof/>
            <w:webHidden/>
          </w:rPr>
          <w:fldChar w:fldCharType="begin"/>
        </w:r>
        <w:r>
          <w:rPr>
            <w:noProof/>
            <w:webHidden/>
          </w:rPr>
          <w:instrText xml:space="preserve"> PAGEREF _Toc190954559 \h </w:instrText>
        </w:r>
        <w:r>
          <w:rPr>
            <w:noProof/>
            <w:webHidden/>
          </w:rPr>
        </w:r>
        <w:r>
          <w:rPr>
            <w:noProof/>
            <w:webHidden/>
          </w:rPr>
          <w:fldChar w:fldCharType="separate"/>
        </w:r>
        <w:r>
          <w:rPr>
            <w:noProof/>
            <w:webHidden/>
          </w:rPr>
          <w:t>55</w:t>
        </w:r>
        <w:r>
          <w:rPr>
            <w:noProof/>
            <w:webHidden/>
          </w:rPr>
          <w:fldChar w:fldCharType="end"/>
        </w:r>
      </w:hyperlink>
    </w:p>
    <w:p w14:paraId="68BF4E2E" w14:textId="289A44EE" w:rsidR="00C81ED0" w:rsidRDefault="00C81ED0">
      <w:pPr>
        <w:pStyle w:val="TOC1"/>
        <w:rPr>
          <w:rFonts w:asciiTheme="minorHAnsi" w:eastAsiaTheme="minorEastAsia" w:hAnsiTheme="minorHAnsi" w:cstheme="minorBidi"/>
          <w:b w:val="0"/>
          <w:kern w:val="2"/>
          <w:sz w:val="24"/>
          <w:szCs w:val="24"/>
          <w:lang w:eastAsia="en-AU"/>
          <w14:ligatures w14:val="standardContextual"/>
        </w:rPr>
      </w:pPr>
      <w:hyperlink w:anchor="_Toc190954560" w:history="1">
        <w:r w:rsidRPr="001F63CC">
          <w:rPr>
            <w:rStyle w:val="Hyperlink"/>
          </w:rPr>
          <w:t>References</w:t>
        </w:r>
        <w:r>
          <w:rPr>
            <w:webHidden/>
          </w:rPr>
          <w:tab/>
        </w:r>
        <w:r>
          <w:rPr>
            <w:webHidden/>
          </w:rPr>
          <w:fldChar w:fldCharType="begin"/>
        </w:r>
        <w:r>
          <w:rPr>
            <w:webHidden/>
          </w:rPr>
          <w:instrText xml:space="preserve"> PAGEREF _Toc190954560 \h </w:instrText>
        </w:r>
        <w:r>
          <w:rPr>
            <w:webHidden/>
          </w:rPr>
        </w:r>
        <w:r>
          <w:rPr>
            <w:webHidden/>
          </w:rPr>
          <w:fldChar w:fldCharType="separate"/>
        </w:r>
        <w:r>
          <w:rPr>
            <w:webHidden/>
          </w:rPr>
          <w:t>56</w:t>
        </w:r>
        <w:r>
          <w:rPr>
            <w:webHidden/>
          </w:rPr>
          <w:fldChar w:fldCharType="end"/>
        </w:r>
      </w:hyperlink>
    </w:p>
    <w:p w14:paraId="186B9F01" w14:textId="30E7FDE2" w:rsidR="00AC0C3B" w:rsidRPr="00943F17" w:rsidRDefault="00590430" w:rsidP="00E91933">
      <w:pPr>
        <w:pStyle w:val="DHHSbody"/>
        <w:sectPr w:rsidR="00AC0C3B" w:rsidRPr="00943F17" w:rsidSect="00A059D5">
          <w:pgSz w:w="11906" w:h="16838"/>
          <w:pgMar w:top="1701" w:right="1304" w:bottom="1134" w:left="1304" w:header="454" w:footer="567" w:gutter="0"/>
          <w:pgNumType w:fmt="lowerRoman"/>
          <w:cols w:space="720"/>
          <w:docGrid w:linePitch="360"/>
        </w:sectPr>
      </w:pPr>
      <w:r>
        <w:rPr>
          <w:rFonts w:cs="Arial"/>
          <w:b/>
        </w:rPr>
        <w:fldChar w:fldCharType="end"/>
      </w:r>
    </w:p>
    <w:p w14:paraId="66143219" w14:textId="35E2C380" w:rsidR="00E9069D" w:rsidRDefault="00E60494" w:rsidP="00B353D8">
      <w:pPr>
        <w:pStyle w:val="Heading1"/>
      </w:pPr>
      <w:bookmarkStart w:id="6" w:name="_Toc190954522"/>
      <w:bookmarkStart w:id="7" w:name="_Toc13581751"/>
      <w:bookmarkStart w:id="8" w:name="_Toc27131504"/>
      <w:r>
        <w:lastRenderedPageBreak/>
        <w:t>Executive summary</w:t>
      </w:r>
      <w:bookmarkEnd w:id="6"/>
    </w:p>
    <w:p w14:paraId="319E9E4B" w14:textId="23EA85F7" w:rsidR="00A44422" w:rsidRPr="00040BE8" w:rsidRDefault="00A44422" w:rsidP="00A44422">
      <w:pPr>
        <w:pStyle w:val="DHHSbody"/>
      </w:pPr>
      <w:r w:rsidRPr="00040BE8">
        <w:t>Climate change is both the greatest threat to public health of the 21st century and the greatest global health opportunity</w:t>
      </w:r>
      <w:r>
        <w:t>.</w:t>
      </w:r>
      <w:r w:rsidRPr="00515B11">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 </w:instrText>
      </w:r>
      <w:r w:rsidR="0032678D">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DATA </w:instrText>
      </w:r>
      <w:r w:rsidR="0032678D">
        <w:rPr>
          <w:vertAlign w:val="superscript"/>
        </w:rPr>
      </w:r>
      <w:r w:rsidR="0032678D">
        <w:rPr>
          <w:vertAlign w:val="superscript"/>
        </w:rPr>
        <w:fldChar w:fldCharType="end"/>
      </w:r>
      <w:r w:rsidRPr="00515B11">
        <w:rPr>
          <w:vertAlign w:val="superscript"/>
        </w:rPr>
      </w:r>
      <w:r w:rsidRPr="00515B11">
        <w:rPr>
          <w:vertAlign w:val="superscript"/>
        </w:rPr>
        <w:fldChar w:fldCharType="separate"/>
      </w:r>
      <w:r w:rsidR="0032678D">
        <w:rPr>
          <w:noProof/>
          <w:vertAlign w:val="superscript"/>
        </w:rPr>
        <w:t>1</w:t>
      </w:r>
      <w:r w:rsidRPr="00515B11">
        <w:rPr>
          <w:vertAlign w:val="superscript"/>
        </w:rPr>
        <w:fldChar w:fldCharType="end"/>
      </w:r>
      <w:r w:rsidRPr="00040BE8">
        <w:t xml:space="preserve"> </w:t>
      </w:r>
    </w:p>
    <w:p w14:paraId="2D2B6DE0" w14:textId="170E09AF" w:rsidR="00A44422" w:rsidRPr="00040BE8" w:rsidRDefault="00A44422" w:rsidP="00A44422">
      <w:pPr>
        <w:pStyle w:val="DHHSbody"/>
      </w:pPr>
      <w:r w:rsidRPr="00040BE8">
        <w:rPr>
          <w:lang w:val="en-GB"/>
        </w:rPr>
        <w:t xml:space="preserve">The earth is warming at an unprecedented rate </w:t>
      </w:r>
      <w:r w:rsidR="004A2B3E" w:rsidRPr="00040BE8">
        <w:rPr>
          <w:lang w:val="en-GB"/>
        </w:rPr>
        <w:t>because of</w:t>
      </w:r>
      <w:r w:rsidRPr="00040BE8">
        <w:rPr>
          <w:lang w:val="en-GB"/>
        </w:rPr>
        <w:t xml:space="preserve"> increasing concentrations of greenhouse gases in the atmosphere. Victoria</w:t>
      </w:r>
      <w:r w:rsidRPr="00040BE8">
        <w:t xml:space="preserve">’s climate has changed over recent decades, becoming hotter and drier, and these trends are projected to continue. Victoria is already seeing direct and indirect health and wellbeing impacts associated with events </w:t>
      </w:r>
      <w:r w:rsidRPr="00B34124">
        <w:t xml:space="preserve">such as floods, fires and heatwaves, which are occurring with greater frequency and intensity due to climate change. Ambitious action to mitigate climate change is critical to lessening the impacts, and adaptation action must occur at the same time because a certain amount of climate change is locked in </w:t>
      </w:r>
      <w:r w:rsidR="00F87551">
        <w:t>due to</w:t>
      </w:r>
      <w:r w:rsidRPr="00B34124">
        <w:t xml:space="preserve"> greenhouse gas emissions already trapped in the atmosphere. Efforts need to occur at a pace and scale that ensures climate change impacts remain within adaptive capacity </w:t>
      </w:r>
      <w:r w:rsidR="00F87551">
        <w:t>limits</w:t>
      </w:r>
      <w:r w:rsidRPr="00B34124">
        <w:t xml:space="preserve"> of health and health-supporting systems.</w:t>
      </w:r>
      <w:r w:rsidR="00C62578" w:rsidRPr="00683DCA">
        <w:rPr>
          <w:vertAlign w:val="superscript"/>
        </w:rPr>
        <w:fldChar w:fldCharType="begin"/>
      </w:r>
      <w:r w:rsidR="003B0780">
        <w:rPr>
          <w:vertAlign w:val="superscript"/>
        </w:rPr>
        <w:instrText xml:space="preserve"> ADDIN EN.CITE &lt;EndNote&gt;&lt;Cite&gt;&lt;Author&gt;Romanello&lt;/Author&gt;&lt;Year&gt;2023&lt;/Year&gt;&lt;RecNum&gt;606&lt;/RecNum&gt;&lt;DisplayText&gt;2&lt;/DisplayText&gt;&lt;record&gt;&lt;rec-number&gt;606&lt;/rec-number&gt;&lt;foreign-keys&gt;&lt;key app="EN" db-id="fwvs520dta0pajerxw65e0pi2ztww9f052dv" timestamp="1725519851" guid="f0cd6a53-1160-4092-87f0-78d09453cc08"&gt;606&lt;/key&gt;&lt;/foreign-keys&gt;&lt;ref-type name="Journal Article"&gt;17&lt;/ref-type&gt;&lt;contributors&gt;&lt;authors&gt;&lt;author&gt;Romanello, Marina&lt;/author&gt;&lt;author&gt;di Napoli, Claudia &lt;/author&gt;&lt;author&gt;Green, Carole &lt;/author&gt;&lt;author&gt;Kennard, Harry &lt;/author&gt;&lt;author&gt;Lampard, Pete &lt;/author&gt;&lt;author&gt;Scamman, Daniel &lt;/author&gt;&lt;author&gt;et al.&lt;/author&gt;&lt;/authors&gt;&lt;/contributors&gt;&lt;titles&gt;&lt;title&gt;The 2023 report of the Lancet Countdown on health and climate change: the imperative for a health-centred response in a world facing irreversible harms&lt;/title&gt;&lt;secondary-title&gt;The Lancet&lt;/secondary-title&gt;&lt;/titles&gt;&lt;periodical&gt;&lt;full-title&gt;The Lancet&lt;/full-title&gt;&lt;/periodical&gt;&lt;pages&gt;2346 - 2394&lt;/pages&gt;&lt;volume&gt;402&lt;/volume&gt;&lt;number&gt;10419&lt;/number&gt;&lt;dates&gt;&lt;year&gt;2023&lt;/year&gt;&lt;/dates&gt;&lt;urls&gt;&lt;related-urls&gt;&lt;url&gt;https://www.thelancet.com/action/showCitFormats?doi=10.1016%2FS0140-6736%2823%2901859-7&amp;amp;pii=S0140-6736%2823%2901859-7&lt;/url&gt;&lt;/related-urls&gt;&lt;/urls&gt;&lt;electronic-resource-num&gt;https://doi.org/10.1016/S0140-6736(23)01859-7&lt;/electronic-resource-num&gt;&lt;/record&gt;&lt;/Cite&gt;&lt;/EndNote&gt;</w:instrText>
      </w:r>
      <w:r w:rsidR="00C62578" w:rsidRPr="00683DCA">
        <w:rPr>
          <w:vertAlign w:val="superscript"/>
        </w:rPr>
        <w:fldChar w:fldCharType="separate"/>
      </w:r>
      <w:r w:rsidR="0032678D">
        <w:rPr>
          <w:noProof/>
          <w:vertAlign w:val="superscript"/>
        </w:rPr>
        <w:t>2</w:t>
      </w:r>
      <w:r w:rsidR="00C62578" w:rsidRPr="00683DCA">
        <w:rPr>
          <w:vertAlign w:val="superscript"/>
        </w:rPr>
        <w:fldChar w:fldCharType="end"/>
      </w:r>
      <w:r w:rsidRPr="00B34124">
        <w:t xml:space="preserve"> Without urgent and accelerated action, impacts will continue to spread – populations worldwide and future generations will all experience its multiple, increased risks, and its many and varied impacts.</w:t>
      </w:r>
      <w:r w:rsidRPr="00B34124">
        <w:rPr>
          <w:vertAlign w:val="superscript"/>
        </w:rPr>
        <w:fldChar w:fldCharType="begin"/>
      </w:r>
      <w:r w:rsidR="00F20C34">
        <w:rPr>
          <w:vertAlign w:val="superscript"/>
        </w:rPr>
        <w:instrText xml:space="preserve"> ADDIN EN.CITE &lt;EndNote&gt;&lt;Cite&gt;&lt;Year&gt;2019&lt;/Year&gt;&lt;RecNum&gt;394&lt;/RecNum&gt;&lt;IDText&gt;Department of Health and Human Services. Pilot health and human services climate change adaptation action plan 2019–21&lt;/IDText&gt;&lt;DisplayText&gt;3,4&lt;/DisplayText&gt;&lt;record&gt;&lt;rec-number&gt;394&lt;/rec-number&gt;&lt;foreign-keys&gt;&lt;key app="EN" db-id="fwvs520dta0pajerxw65e0pi2ztww9f052dv" timestamp="1591834859" guid="51a0c3c1-1dd2-4fe6-a7e0-e31b12bf3936"&gt;394&lt;/key&gt;&lt;/foreign-keys&gt;&lt;ref-type name="Generic"&gt;13&lt;/ref-type&gt;&lt;contributors&gt;&lt;/contributors&gt;&lt;titles&gt;&lt;title&gt;Department of Health and Human Services. Pilot health and human services climate change adaptation action plan 2019–21.&lt;/title&gt;&lt;/titles&gt;&lt;dates&gt;&lt;year&gt;2019&lt;/year&gt;&lt;/dates&gt;&lt;pub-location&gt;Melbourne, Australia&lt;/pub-location&gt;&lt;publisher&gt;DHHS, State Government of Victoria&lt;/publisher&gt;&lt;urls&gt;&lt;/urls&gt;&lt;/record&gt;&lt;/Cite&gt;&lt;Cite&gt;&lt;Author&gt;IPCC&lt;/Author&gt;&lt;Year&gt;2023&lt;/Year&gt;&lt;RecNum&gt;691&lt;/RecNum&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Pr="00B34124">
        <w:rPr>
          <w:vertAlign w:val="superscript"/>
        </w:rPr>
        <w:fldChar w:fldCharType="separate"/>
      </w:r>
      <w:r w:rsidR="0032678D">
        <w:rPr>
          <w:noProof/>
          <w:vertAlign w:val="superscript"/>
        </w:rPr>
        <w:t>3,4</w:t>
      </w:r>
      <w:r w:rsidRPr="00B34124">
        <w:rPr>
          <w:vertAlign w:val="superscript"/>
        </w:rPr>
        <w:fldChar w:fldCharType="end"/>
      </w:r>
    </w:p>
    <w:p w14:paraId="762300EA" w14:textId="0468F8D6" w:rsidR="00A44422" w:rsidRPr="00040BE8" w:rsidRDefault="00A44422" w:rsidP="00A44422">
      <w:pPr>
        <w:pStyle w:val="DHHSbody"/>
      </w:pPr>
      <w:r w:rsidRPr="00040BE8">
        <w:t xml:space="preserve">Local government is identified in the </w:t>
      </w:r>
      <w:r w:rsidRPr="00040BE8">
        <w:rPr>
          <w:i/>
        </w:rPr>
        <w:t>Climate Change Act 2017</w:t>
      </w:r>
      <w:r w:rsidRPr="00040BE8">
        <w:t xml:space="preserve"> as a decision-maker that must consider climate change when preparing a municipal public health and wellbeing plan (MPHWP). Tackling climate change and its impacts on health is a</w:t>
      </w:r>
      <w:r>
        <w:t xml:space="preserve">lso one of ten priority </w:t>
      </w:r>
      <w:r w:rsidRPr="00040BE8">
        <w:t>area</w:t>
      </w:r>
      <w:r>
        <w:t>s</w:t>
      </w:r>
      <w:r w:rsidRPr="00040BE8">
        <w:t xml:space="preserve"> </w:t>
      </w:r>
      <w:r>
        <w:t>in</w:t>
      </w:r>
      <w:r w:rsidRPr="00040BE8">
        <w:t xml:space="preserve"> the </w:t>
      </w:r>
      <w:r w:rsidRPr="00040BE8">
        <w:rPr>
          <w:i/>
        </w:rPr>
        <w:t>Victorian public health and wellbeing plan 20</w:t>
      </w:r>
      <w:r>
        <w:rPr>
          <w:i/>
        </w:rPr>
        <w:t>23</w:t>
      </w:r>
      <w:r w:rsidRPr="405D2925">
        <w:rPr>
          <w:i/>
          <w:iCs/>
        </w:rPr>
        <w:t>–</w:t>
      </w:r>
      <w:r w:rsidRPr="00040BE8">
        <w:rPr>
          <w:i/>
        </w:rPr>
        <w:t>202</w:t>
      </w:r>
      <w:r>
        <w:rPr>
          <w:i/>
        </w:rPr>
        <w:t>7</w:t>
      </w:r>
      <w:r w:rsidRPr="00882808">
        <w:rPr>
          <w:iCs/>
        </w:rPr>
        <w:t xml:space="preserve"> </w:t>
      </w:r>
      <w:r>
        <w:rPr>
          <w:iCs/>
        </w:rPr>
        <w:t>and, under t</w:t>
      </w:r>
      <w:r w:rsidRPr="00882808">
        <w:rPr>
          <w:iCs/>
        </w:rPr>
        <w:t>he</w:t>
      </w:r>
      <w:r w:rsidRPr="00040BE8">
        <w:rPr>
          <w:i/>
        </w:rPr>
        <w:t xml:space="preserve"> Public Health and Wellbeing Act 2008</w:t>
      </w:r>
      <w:r>
        <w:rPr>
          <w:iCs/>
        </w:rPr>
        <w:t xml:space="preserve">, </w:t>
      </w:r>
      <w:r w:rsidRPr="003B07AA">
        <w:rPr>
          <w:iCs/>
        </w:rPr>
        <w:t xml:space="preserve">councils </w:t>
      </w:r>
      <w:r>
        <w:t xml:space="preserve">are required </w:t>
      </w:r>
      <w:r w:rsidRPr="00040BE8">
        <w:t>to have regard to the state plan when preparing a MPHWP.</w:t>
      </w:r>
    </w:p>
    <w:p w14:paraId="37E70958" w14:textId="3563C22A" w:rsidR="00A44422" w:rsidRPr="00040BE8" w:rsidRDefault="00A44422" w:rsidP="00A44422">
      <w:pPr>
        <w:pStyle w:val="DHHSbody"/>
      </w:pPr>
      <w:r>
        <w:t xml:space="preserve">The purpose of the </w:t>
      </w:r>
      <w:r w:rsidRPr="6017518A">
        <w:rPr>
          <w:i/>
          <w:iCs/>
        </w:rPr>
        <w:t xml:space="preserve">Tackling climate change and its impacts on health through municipal public health and wellbeing planning: </w:t>
      </w:r>
      <w:r>
        <w:rPr>
          <w:i/>
          <w:iCs/>
        </w:rPr>
        <w:t>g</w:t>
      </w:r>
      <w:r w:rsidRPr="6017518A">
        <w:rPr>
          <w:i/>
          <w:iCs/>
        </w:rPr>
        <w:t>uidance for local government</w:t>
      </w:r>
      <w:r>
        <w:rPr>
          <w:i/>
          <w:iCs/>
        </w:rPr>
        <w:t>,</w:t>
      </w:r>
      <w:r w:rsidRPr="6017518A">
        <w:rPr>
          <w:i/>
          <w:iCs/>
        </w:rPr>
        <w:t xml:space="preserve"> 202</w:t>
      </w:r>
      <w:r>
        <w:rPr>
          <w:i/>
          <w:iCs/>
        </w:rPr>
        <w:t>4</w:t>
      </w:r>
      <w:r>
        <w:t xml:space="preserve"> (th</w:t>
      </w:r>
      <w:r w:rsidR="00C9647D">
        <w:t>e</w:t>
      </w:r>
      <w:r>
        <w:t xml:space="preserve"> guidance) is to assist councils in meeting these legislative obligations. This guidance builds on the department’s previous guidance and supplements existing guidance on municipal public health and wellbeing planning</w:t>
      </w:r>
      <w:r w:rsidR="00004997">
        <w:t xml:space="preserve"> </w:t>
      </w:r>
      <w:r>
        <w:t>by providing information on how climate change can be incorporated in each stage of planning</w:t>
      </w:r>
      <w:r w:rsidR="00BE6FA7">
        <w:t>.</w:t>
      </w:r>
      <w:r w:rsidR="004C4F40" w:rsidRPr="00471A8A">
        <w:rPr>
          <w:vertAlign w:val="superscript"/>
        </w:rPr>
        <w:fldChar w:fldCharType="begin"/>
      </w:r>
      <w:r w:rsidR="00BA44E5">
        <w:rPr>
          <w:vertAlign w:val="superscript"/>
        </w:rPr>
        <w:instrText xml:space="preserve"> ADDIN EN.CITE &lt;EndNote&gt;&lt;Cite&gt;&lt;Year&gt;2020&lt;/Year&gt;&lt;RecNum&gt;603&lt;/RecNum&gt;&lt;DisplayText&gt;5&lt;/DisplayText&gt;&lt;record&gt;&lt;rec-number&gt;603&lt;/rec-number&gt;&lt;foreign-keys&gt;&lt;key app="EN" db-id="fwvs520dta0pajerxw65e0pi2ztww9f052dv" timestamp="1725519850" guid="4f056c92-a6a8-4909-9655-1a7576ee6626"&gt;603&lt;/key&gt;&lt;/foreign-keys&gt;&lt;ref-type name="Government Document"&gt;46&lt;/ref-type&gt;&lt;contributors&gt;&lt;/contributors&gt;&lt;titles&gt;&lt;title&gt;Department of Health and Human Services. Tackling climate change and its impacts on health through municipal public health and wellbeing planning: guidance for local government 2020.&lt;/title&gt;&lt;/titles&gt;&lt;dates&gt;&lt;year&gt;2020&lt;/year&gt;&lt;/dates&gt;&lt;pub-location&gt;Melbourne, Australia&lt;/pub-location&gt;&lt;publisher&gt;DHHS, State Government of Victoria&lt;/publisher&gt;&lt;urls&gt;&lt;related-urls&gt;&lt;url&gt;https://www.health.vic.gov.au/publications/tackling-climate-change-and-its-impacts-on-health-through-municipal-public-health-and&lt;/url&gt;&lt;/related-urls&gt;&lt;/urls&gt;&lt;/record&gt;&lt;/Cite&gt;&lt;/EndNote&gt;</w:instrText>
      </w:r>
      <w:r w:rsidR="004C4F40" w:rsidRPr="00471A8A">
        <w:rPr>
          <w:vertAlign w:val="superscript"/>
        </w:rPr>
        <w:fldChar w:fldCharType="separate"/>
      </w:r>
      <w:r w:rsidR="004C4F40">
        <w:rPr>
          <w:noProof/>
          <w:vertAlign w:val="superscript"/>
        </w:rPr>
        <w:t>5</w:t>
      </w:r>
      <w:r w:rsidR="004C4F40" w:rsidRPr="00471A8A">
        <w:rPr>
          <w:vertAlign w:val="superscript"/>
        </w:rPr>
        <w:fldChar w:fldCharType="end"/>
      </w:r>
      <w:r w:rsidR="004C4F40">
        <w:rPr>
          <w:vertAlign w:val="superscript"/>
        </w:rPr>
        <w:t>,</w:t>
      </w:r>
      <w:r w:rsidRPr="00515B11">
        <w:rPr>
          <w:vertAlign w:val="superscript"/>
        </w:rPr>
        <w:fldChar w:fldCharType="begin"/>
      </w:r>
      <w:r w:rsidR="00C31CF2">
        <w:rPr>
          <w:vertAlign w:val="superscript"/>
        </w:rPr>
        <w:instrText xml:space="preserve"> ADDIN EN.CITE &lt;EndNote&gt;&lt;Cite&gt;&lt;Year&gt;2013&lt;/Year&gt;&lt;RecNum&gt;374&lt;/RecNum&gt;&lt;IDText&gt;Department of Health. Guide to municipal public health and wellbeing planning&lt;/IDText&gt;&lt;DisplayText&gt;6&lt;/DisplayText&gt;&lt;record&gt;&lt;rec-number&gt;374&lt;/rec-number&gt;&lt;foreign-keys&gt;&lt;key app="EN" db-id="fwvs520dta0pajerxw65e0pi2ztww9f052dv" timestamp="1590726292" guid="d15f4ab2-4b34-4f16-be09-6b09b04cf4bc"&gt;374&lt;/key&gt;&lt;/foreign-keys&gt;&lt;ref-type name="Government Document"&gt;46&lt;/ref-type&gt;&lt;contributors&gt;&lt;/contributors&gt;&lt;titles&gt;&lt;title&gt;Department of Health. Guide to municipal public health and wellbeing planning.&lt;/title&gt;&lt;/titles&gt;&lt;dates&gt;&lt;year&gt;2013&lt;/year&gt;&lt;/dates&gt;&lt;pub-location&gt;Melbourne, Australia&lt;/pub-location&gt;&lt;publisher&gt;DH, State Government of Victoria&lt;/publisher&gt;&lt;urls&gt;&lt;/urls&gt;&lt;/record&gt;&lt;/Cite&gt;&lt;/EndNote&gt;</w:instrText>
      </w:r>
      <w:r w:rsidRPr="00515B11">
        <w:rPr>
          <w:vertAlign w:val="superscript"/>
        </w:rPr>
        <w:fldChar w:fldCharType="separate"/>
      </w:r>
      <w:r w:rsidR="0032678D">
        <w:rPr>
          <w:noProof/>
          <w:vertAlign w:val="superscript"/>
        </w:rPr>
        <w:t>6</w:t>
      </w:r>
      <w:r w:rsidRPr="00515B11">
        <w:rPr>
          <w:vertAlign w:val="superscript"/>
        </w:rPr>
        <w:fldChar w:fldCharType="end"/>
      </w:r>
      <w:r w:rsidR="006A5F22">
        <w:rPr>
          <w:vertAlign w:val="superscript"/>
        </w:rPr>
        <w:t>,</w:t>
      </w:r>
      <w:r w:rsidR="002A475A">
        <w:rPr>
          <w:vertAlign w:val="superscript"/>
        </w:rPr>
        <w:fldChar w:fldCharType="begin"/>
      </w:r>
      <w:r w:rsidR="00C31CF2">
        <w:rPr>
          <w:vertAlign w:val="superscript"/>
        </w:rPr>
        <w:instrText xml:space="preserve"> ADDIN EN.CITE &lt;EndNote&gt;&lt;Cite&gt;&lt;Year&gt;2024&lt;/Year&gt;&lt;RecNum&gt;602&lt;/RecNum&gt;&lt;DisplayText&gt;7&lt;/DisplayText&gt;&lt;record&gt;&lt;rec-number&gt;602&lt;/rec-number&gt;&lt;foreign-keys&gt;&lt;key app="EN" db-id="fwvs520dta0pajerxw65e0pi2ztww9f052dv" timestamp="1725519850" guid="58feeb7a-f001-45ff-9c67-5aebdbbd2fa0"&gt;602&lt;/key&gt;&lt;/foreign-keys&gt;&lt;ref-type name="Government Document"&gt;46&lt;/ref-type&gt;&lt;contributors&gt;&lt;/contributors&gt;&lt;titles&gt;&lt;title&gt;Department of Health. Municipal public health and wellbeing planning 2025–2029: Advice Note 2.&lt;/title&gt;&lt;/titles&gt;&lt;dates&gt;&lt;year&gt;2024&lt;/year&gt;&lt;/dates&gt;&lt;pub-location&gt;Melbourne, Australia&lt;/pub-location&gt;&lt;publisher&gt;DH, State Government of Victoria&lt;/publisher&gt;&lt;urls&gt;&lt;related-urls&gt;&lt;url&gt;https://www.health.vic.gov.au/publications/municipal-public-health-and-wellbeing-planning-2021-2025-advice-note-2&lt;/url&gt;&lt;/related-urls&gt;&lt;/urls&gt;&lt;/record&gt;&lt;/Cite&gt;&lt;/EndNote&gt;</w:instrText>
      </w:r>
      <w:r w:rsidR="002A475A">
        <w:rPr>
          <w:vertAlign w:val="superscript"/>
        </w:rPr>
        <w:fldChar w:fldCharType="separate"/>
      </w:r>
      <w:r w:rsidR="0032678D">
        <w:rPr>
          <w:noProof/>
          <w:vertAlign w:val="superscript"/>
        </w:rPr>
        <w:t>7</w:t>
      </w:r>
      <w:r w:rsidR="002A475A">
        <w:rPr>
          <w:vertAlign w:val="superscript"/>
        </w:rPr>
        <w:fldChar w:fldCharType="end"/>
      </w:r>
      <w:r>
        <w:t xml:space="preserve"> It also recognises that planning is not a linear process and that councils have strategic engagement processes that will inform the development of MPHWPs.</w:t>
      </w:r>
    </w:p>
    <w:p w14:paraId="0D0D18CC" w14:textId="2D244DE0" w:rsidR="00954313" w:rsidRDefault="00A44422" w:rsidP="007459B4">
      <w:pPr>
        <w:pStyle w:val="DHHSbody"/>
      </w:pPr>
      <w:r>
        <w:t>Th</w:t>
      </w:r>
      <w:r w:rsidR="00C9647D">
        <w:t>e</w:t>
      </w:r>
      <w:r>
        <w:t xml:space="preserve"> guidance seeks to encourage and </w:t>
      </w:r>
      <w:r w:rsidR="0049497E">
        <w:t xml:space="preserve">accelerate </w:t>
      </w:r>
      <w:r>
        <w:t xml:space="preserve">action to tackle climate change and its impacts on health </w:t>
      </w:r>
      <w:r w:rsidR="00C91ECB">
        <w:t>through</w:t>
      </w:r>
      <w:r>
        <w:t xml:space="preserve"> municipal public health and wellbeing planning. It recognises the important role that councils play and includes a range of strategies and </w:t>
      </w:r>
      <w:r w:rsidR="001F1050">
        <w:t xml:space="preserve">council </w:t>
      </w:r>
      <w:r>
        <w:t>case studies to support and inspire action</w:t>
      </w:r>
      <w:r w:rsidR="001F1050">
        <w:t xml:space="preserve">. </w:t>
      </w:r>
    </w:p>
    <w:p w14:paraId="487970CA" w14:textId="381F40FC" w:rsidR="00566522" w:rsidRPr="004B3B0E" w:rsidRDefault="00566522" w:rsidP="00945610">
      <w:pPr>
        <w:pStyle w:val="DHHSbody"/>
      </w:pPr>
      <w:r>
        <w:br w:type="page"/>
      </w:r>
    </w:p>
    <w:p w14:paraId="5DF4A724" w14:textId="4526039E" w:rsidR="00DB3B49" w:rsidRPr="00943F17" w:rsidRDefault="00DB3B49" w:rsidP="00B353D8">
      <w:pPr>
        <w:pStyle w:val="Heading1"/>
      </w:pPr>
      <w:bookmarkStart w:id="9" w:name="_Toc44534121"/>
      <w:bookmarkStart w:id="10" w:name="_Toc190954523"/>
      <w:r w:rsidRPr="00943F17">
        <w:lastRenderedPageBreak/>
        <w:t>Introduction</w:t>
      </w:r>
      <w:r w:rsidR="00680C85" w:rsidRPr="00943F17">
        <w:t xml:space="preserve"> </w:t>
      </w:r>
      <w:r w:rsidR="00184E42" w:rsidRPr="00943F17">
        <w:t>and purpose</w:t>
      </w:r>
      <w:bookmarkEnd w:id="9"/>
      <w:bookmarkEnd w:id="10"/>
    </w:p>
    <w:p w14:paraId="62D7E24A" w14:textId="3A3CFFD9" w:rsidR="00710B65" w:rsidRDefault="00710B65" w:rsidP="00710B65">
      <w:pPr>
        <w:pStyle w:val="DHHSbody"/>
      </w:pPr>
      <w:r w:rsidRPr="00316181">
        <w:t xml:space="preserve">Climate change has been described as the greatest threat to public health in the 21st </w:t>
      </w:r>
      <w:r w:rsidRPr="004B3BFE">
        <w:t>century</w:t>
      </w:r>
      <w:r w:rsidR="00515B11">
        <w:t>.</w:t>
      </w:r>
      <w:r w:rsidR="0000054B" w:rsidRPr="0000054B">
        <w:rPr>
          <w:vertAlign w:val="superscript"/>
        </w:rPr>
        <w:fldChar w:fldCharType="begin">
          <w:fldData xml:space="preserve">PEVuZE5vdGU+PENpdGU+PEF1dGhvcj5XYXR0czwvQXV0aG9yPjxZZWFyPjIwMTU8L1llYXI+PFJl
Y051bT42NDwvUmVjTnVtPjxEaXNwbGF5VGV4dD4x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00054B" w:rsidRPr="0000054B">
        <w:rPr>
          <w:vertAlign w:val="superscript"/>
        </w:rPr>
        <w:instrText xml:space="preserve"> ADDIN EN.CITE </w:instrText>
      </w:r>
      <w:r w:rsidR="0000054B" w:rsidRPr="0000054B">
        <w:rPr>
          <w:vertAlign w:val="superscript"/>
        </w:rPr>
        <w:fldChar w:fldCharType="begin">
          <w:fldData xml:space="preserve">PEVuZE5vdGU+PENpdGU+PEF1dGhvcj5XYXR0czwvQXV0aG9yPjxZZWFyPjIwMTU8L1llYXI+PFJl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</w:fldData>
        </w:fldChar>
      </w:r>
      <w:r w:rsidR="0000054B" w:rsidRPr="0000054B">
        <w:rPr>
          <w:vertAlign w:val="superscript"/>
        </w:rPr>
        <w:instrText xml:space="preserve"> ADDIN EN.CITE.DATA </w:instrText>
      </w:r>
      <w:r w:rsidR="0000054B" w:rsidRPr="0000054B">
        <w:rPr>
          <w:vertAlign w:val="superscript"/>
        </w:rPr>
      </w:r>
      <w:r w:rsidR="0000054B" w:rsidRPr="0000054B">
        <w:rPr>
          <w:vertAlign w:val="superscript"/>
        </w:rPr>
        <w:fldChar w:fldCharType="end"/>
      </w:r>
      <w:r w:rsidR="0000054B" w:rsidRPr="0000054B">
        <w:rPr>
          <w:vertAlign w:val="superscript"/>
        </w:rPr>
      </w:r>
      <w:r w:rsidR="0000054B" w:rsidRPr="0000054B">
        <w:rPr>
          <w:vertAlign w:val="superscript"/>
        </w:rPr>
        <w:fldChar w:fldCharType="separate"/>
      </w:r>
      <w:r w:rsidR="0000054B" w:rsidRPr="0000054B">
        <w:rPr>
          <w:noProof/>
          <w:vertAlign w:val="superscript"/>
        </w:rPr>
        <w:t>1</w:t>
      </w:r>
      <w:r w:rsidR="0000054B" w:rsidRPr="0000054B">
        <w:rPr>
          <w:vertAlign w:val="superscript"/>
        </w:rPr>
        <w:fldChar w:fldCharType="end"/>
      </w:r>
      <w:r w:rsidRPr="00316181">
        <w:t xml:space="preserve"> At the same time, tackling climate change </w:t>
      </w:r>
      <w:r w:rsidR="00152A6E">
        <w:t xml:space="preserve">has been described as </w:t>
      </w:r>
      <w:r w:rsidRPr="00316181">
        <w:t>the greatest global health opportunity</w:t>
      </w:r>
      <w:r w:rsidR="00515B11">
        <w:t>.</w:t>
      </w:r>
      <w:r w:rsidRPr="00515B11">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 </w:instrText>
      </w:r>
      <w:r w:rsidR="0032678D">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DATA </w:instrText>
      </w:r>
      <w:r w:rsidR="0032678D">
        <w:rPr>
          <w:vertAlign w:val="superscript"/>
        </w:rPr>
      </w:r>
      <w:r w:rsidR="0032678D">
        <w:rPr>
          <w:vertAlign w:val="superscript"/>
        </w:rPr>
        <w:fldChar w:fldCharType="end"/>
      </w:r>
      <w:r w:rsidRPr="00515B11">
        <w:rPr>
          <w:vertAlign w:val="superscript"/>
        </w:rPr>
      </w:r>
      <w:r w:rsidRPr="00515B11">
        <w:rPr>
          <w:vertAlign w:val="superscript"/>
        </w:rPr>
        <w:fldChar w:fldCharType="separate"/>
      </w:r>
      <w:r w:rsidR="0032678D">
        <w:rPr>
          <w:noProof/>
          <w:vertAlign w:val="superscript"/>
        </w:rPr>
        <w:t>1</w:t>
      </w:r>
      <w:r w:rsidRPr="00515B11">
        <w:rPr>
          <w:vertAlign w:val="superscript"/>
        </w:rPr>
        <w:fldChar w:fldCharType="end"/>
      </w:r>
      <w:r>
        <w:t xml:space="preserve"> Addressing </w:t>
      </w:r>
      <w:r w:rsidR="00643FEE">
        <w:t xml:space="preserve">the threat and realising </w:t>
      </w:r>
      <w:r w:rsidR="002700F5">
        <w:t xml:space="preserve">the </w:t>
      </w:r>
      <w:r w:rsidR="00643FEE">
        <w:t>opportuni</w:t>
      </w:r>
      <w:r w:rsidR="002700F5">
        <w:t>ty</w:t>
      </w:r>
      <w:r w:rsidR="00643FEE">
        <w:t xml:space="preserve"> to improve health </w:t>
      </w:r>
      <w:r>
        <w:t xml:space="preserve">requires global action at all </w:t>
      </w:r>
      <w:r w:rsidR="002700F5">
        <w:t>levels and</w:t>
      </w:r>
      <w:r w:rsidR="00643FEE">
        <w:t xml:space="preserve"> will</w:t>
      </w:r>
      <w:r>
        <w:t xml:space="preserve"> only be achieved in close collaboration with the community. </w:t>
      </w:r>
      <w:r w:rsidR="00CA1866">
        <w:t>Victorian councils are</w:t>
      </w:r>
      <w:r w:rsidR="00643FEE">
        <w:t xml:space="preserve"> already</w:t>
      </w:r>
      <w:r w:rsidR="00CA1866">
        <w:t xml:space="preserve"> </w:t>
      </w:r>
      <w:r w:rsidR="00AA1586">
        <w:t>taking</w:t>
      </w:r>
      <w:r w:rsidR="00CA1866">
        <w:t xml:space="preserve"> </w:t>
      </w:r>
      <w:r w:rsidR="00DC5E46">
        <w:t>significant</w:t>
      </w:r>
      <w:r w:rsidR="002700F5">
        <w:t xml:space="preserve"> action</w:t>
      </w:r>
      <w:r w:rsidR="00FF4A67">
        <w:t xml:space="preserve"> to</w:t>
      </w:r>
      <w:r w:rsidR="00CA1866">
        <w:t xml:space="preserve"> </w:t>
      </w:r>
      <w:r w:rsidR="007D3A72">
        <w:t xml:space="preserve">tackle </w:t>
      </w:r>
      <w:r w:rsidR="00CA1866">
        <w:t>climate change and its impacts on health</w:t>
      </w:r>
      <w:r w:rsidR="00281999">
        <w:t>. This</w:t>
      </w:r>
      <w:r w:rsidR="0003318E">
        <w:t xml:space="preserve"> </w:t>
      </w:r>
      <w:r w:rsidR="00475BB0">
        <w:t>includ</w:t>
      </w:r>
      <w:r w:rsidR="00281999">
        <w:t>es</w:t>
      </w:r>
      <w:r w:rsidR="0003318E">
        <w:t xml:space="preserve"> </w:t>
      </w:r>
      <w:r w:rsidR="00643FEE">
        <w:t xml:space="preserve">delivering </w:t>
      </w:r>
      <w:r w:rsidR="00BF5DD0">
        <w:t xml:space="preserve">initiatives </w:t>
      </w:r>
      <w:r w:rsidR="00475BB0">
        <w:t xml:space="preserve">within </w:t>
      </w:r>
      <w:r w:rsidR="00FF4A67">
        <w:t xml:space="preserve">Victorian </w:t>
      </w:r>
      <w:r w:rsidR="00CA1866">
        <w:t>communit</w:t>
      </w:r>
      <w:r w:rsidR="00FF4A67">
        <w:t>ies</w:t>
      </w:r>
      <w:r w:rsidR="00475BB0">
        <w:t xml:space="preserve"> that are both health</w:t>
      </w:r>
      <w:r w:rsidR="00281999">
        <w:t>-</w:t>
      </w:r>
      <w:r w:rsidR="00475BB0">
        <w:t xml:space="preserve">promoting and emissions-reducing, such as </w:t>
      </w:r>
      <w:r w:rsidR="005C2383">
        <w:t>those focused on increasing active transport and increasing healthy eating</w:t>
      </w:r>
      <w:r w:rsidR="00CA1866">
        <w:t>.</w:t>
      </w:r>
      <w:r w:rsidR="006E51F6">
        <w:t xml:space="preserve"> </w:t>
      </w:r>
      <w:r w:rsidR="00204E9A">
        <w:t>However</w:t>
      </w:r>
      <w:r w:rsidR="000D4628">
        <w:t>,</w:t>
      </w:r>
      <w:r w:rsidR="00204E9A">
        <w:t xml:space="preserve"> </w:t>
      </w:r>
      <w:r w:rsidR="00067F30">
        <w:t xml:space="preserve">further </w:t>
      </w:r>
      <w:r w:rsidR="00722577">
        <w:t xml:space="preserve">work </w:t>
      </w:r>
      <w:r w:rsidR="00001D15">
        <w:t xml:space="preserve">is needed to ensure </w:t>
      </w:r>
      <w:r w:rsidR="0086240F">
        <w:t xml:space="preserve">that </w:t>
      </w:r>
      <w:r w:rsidR="0078066B">
        <w:t>action is delivered at the scale a</w:t>
      </w:r>
      <w:r w:rsidR="00FE142F">
        <w:t>nd</w:t>
      </w:r>
      <w:r w:rsidR="0078066B">
        <w:t xml:space="preserve"> pace required</w:t>
      </w:r>
      <w:r w:rsidR="00711A29">
        <w:t xml:space="preserve"> to prevent the most significant </w:t>
      </w:r>
      <w:r w:rsidR="00636EC9">
        <w:t>impacts</w:t>
      </w:r>
      <w:r w:rsidR="00711A29">
        <w:t xml:space="preserve"> that could arise</w:t>
      </w:r>
      <w:r w:rsidR="0013319B">
        <w:t xml:space="preserve"> </w:t>
      </w:r>
      <w:proofErr w:type="gramStart"/>
      <w:r w:rsidR="0013319B">
        <w:t>as a result of</w:t>
      </w:r>
      <w:proofErr w:type="gramEnd"/>
      <w:r w:rsidR="0013319B">
        <w:t xml:space="preserve"> climate change.</w:t>
      </w:r>
    </w:p>
    <w:p w14:paraId="7B693E6A" w14:textId="2CACAA5D" w:rsidR="002A5142" w:rsidRPr="00943F17" w:rsidRDefault="00680C85" w:rsidP="002A5142">
      <w:pPr>
        <w:pStyle w:val="DHHSbody"/>
      </w:pPr>
      <w:r w:rsidRPr="00943F17">
        <w:t xml:space="preserve">The </w:t>
      </w:r>
      <w:r w:rsidRPr="00943F17">
        <w:rPr>
          <w:i/>
        </w:rPr>
        <w:t xml:space="preserve">Climate Change Act </w:t>
      </w:r>
      <w:r w:rsidRPr="00943F17">
        <w:rPr>
          <w:i/>
          <w:iCs/>
        </w:rPr>
        <w:t>201</w:t>
      </w:r>
      <w:r w:rsidR="00B8706D" w:rsidRPr="00943F17">
        <w:rPr>
          <w:i/>
          <w:iCs/>
        </w:rPr>
        <w:t>7</w:t>
      </w:r>
      <w:r w:rsidRPr="00943F17">
        <w:t xml:space="preserve"> recognises that Victoria’s climate is changing and requires </w:t>
      </w:r>
      <w:r w:rsidR="00677005">
        <w:t>certain</w:t>
      </w:r>
      <w:r w:rsidRPr="00943F17">
        <w:t xml:space="preserve"> decision-makers to </w:t>
      </w:r>
      <w:r w:rsidR="00AD11AC">
        <w:t xml:space="preserve">have regard to </w:t>
      </w:r>
      <w:r w:rsidR="00B0261A">
        <w:t xml:space="preserve">climate change and </w:t>
      </w:r>
      <w:r w:rsidR="00A42E58">
        <w:t xml:space="preserve">to </w:t>
      </w:r>
      <w:r w:rsidR="00B0261A">
        <w:t xml:space="preserve">consider </w:t>
      </w:r>
      <w:r w:rsidR="005455DE">
        <w:t>its</w:t>
      </w:r>
      <w:r w:rsidR="00AD11AC">
        <w:t xml:space="preserve"> potential impacts </w:t>
      </w:r>
      <w:r w:rsidR="005455DE">
        <w:t xml:space="preserve">and </w:t>
      </w:r>
      <w:r w:rsidR="00954B1E">
        <w:t>contribution</w:t>
      </w:r>
      <w:r w:rsidR="00512FAA">
        <w:t>s</w:t>
      </w:r>
      <w:r w:rsidR="00954B1E">
        <w:t xml:space="preserve"> to </w:t>
      </w:r>
      <w:r w:rsidR="008A4216">
        <w:t>greenhouse gas emissions</w:t>
      </w:r>
      <w:r w:rsidR="00515B11">
        <w:t>.</w:t>
      </w:r>
      <w:r w:rsidR="00CC7078" w:rsidRPr="00515B11">
        <w:rPr>
          <w:vertAlign w:val="superscript"/>
        </w:rPr>
        <w:fldChar w:fldCharType="begin"/>
      </w:r>
      <w:r w:rsidR="0000054B">
        <w:rPr>
          <w:vertAlign w:val="superscript"/>
        </w:rPr>
        <w:instrText xml:space="preserve"> ADDIN EN.CITE &lt;EndNote&gt;&lt;Cite&gt;&lt;RecNum&gt;282&lt;/RecNum&gt;&lt;IDText&gt;Climate Change Act 2017 (Vic) Part III&lt;/IDText&gt;&lt;DisplayText&gt;8&lt;/DisplayText&gt;&lt;record&gt;&lt;rec-number&gt;282&lt;/rec-number&gt;&lt;foreign-keys&gt;&lt;key app="EN" db-id="fwvs520dta0pajerxw65e0pi2ztww9f052dv" timestamp="0" guid="3cb3c30f-f570-4f12-94fb-205c0e90e723"&gt;282&lt;/key&gt;&lt;/foreign-keys&gt;&lt;ref-type name="Legal Rule or Regulation"&gt;50&lt;/ref-type&gt;&lt;contributors&gt;&lt;secondary-authors&gt;&lt;author&gt;The Parliment of Victoria&lt;/author&gt;&lt;/secondary-authors&gt;&lt;/contributors&gt;&lt;titles&gt;&lt;title&gt;&lt;style face="italic" font="default" size="100%"&gt;Climate Change Act&lt;/style&gt;&lt;style face="normal" font="default" size="100%"&gt; &lt;/style&gt;&lt;style face="italic" font="default" size="100%"&gt;2017&lt;/style&gt;&lt;style face="normal" font="default" size="100%"&gt; (Vic) Part III&lt;/style&gt;&lt;/title&gt;&lt;secondary-title&gt;No. 5 of 2017&lt;/secondary-title&gt;&lt;/titles&gt;&lt;dates&gt;&lt;/dates&gt;&lt;urls&gt;&lt;related-urls&gt;&lt;url&gt;http://www.legislation.vic.gov.au/Domino/Web_Notes/LDMS/LTObject_Store/LTObjSt10.nsf/DDE300B846EED9C7CA257616000A3571/4EAA31B592CE3900CA2583350078632F/$FILE/17-5aa003%20authorised.pdf&lt;/url&gt;&lt;/related-urls&gt;&lt;/urls&gt;&lt;/record&gt;&lt;/Cite&gt;&lt;/EndNote&gt;</w:instrText>
      </w:r>
      <w:r w:rsidR="00CC7078" w:rsidRPr="00515B11">
        <w:rPr>
          <w:vertAlign w:val="superscript"/>
        </w:rPr>
        <w:fldChar w:fldCharType="separate"/>
      </w:r>
      <w:r w:rsidR="0000054B">
        <w:rPr>
          <w:noProof/>
          <w:vertAlign w:val="superscript"/>
        </w:rPr>
        <w:t>8</w:t>
      </w:r>
      <w:r w:rsidR="00CC7078" w:rsidRPr="00515B11">
        <w:rPr>
          <w:vertAlign w:val="superscript"/>
        </w:rPr>
        <w:fldChar w:fldCharType="end"/>
      </w:r>
      <w:r w:rsidR="00A071E4">
        <w:t xml:space="preserve"> </w:t>
      </w:r>
      <w:r w:rsidRPr="00943F17">
        <w:t xml:space="preserve">Local government is identified as </w:t>
      </w:r>
      <w:r w:rsidR="003A4DB4">
        <w:t>a</w:t>
      </w:r>
      <w:r w:rsidRPr="00943F17">
        <w:t xml:space="preserve"> decision-maker that must consider climate change when preparing a municipal public health and wellbeing plan (MPHWP).</w:t>
      </w:r>
    </w:p>
    <w:p w14:paraId="6E9561E5" w14:textId="480EC1DF" w:rsidR="009C4AE4" w:rsidRPr="00943F17" w:rsidRDefault="002700F5" w:rsidP="00E2413A">
      <w:pPr>
        <w:pStyle w:val="DHHSbody"/>
      </w:pPr>
      <w:r>
        <w:t>Th</w:t>
      </w:r>
      <w:r w:rsidR="00EB74E7" w:rsidRPr="00943F17">
        <w:t xml:space="preserve">e </w:t>
      </w:r>
      <w:r w:rsidR="00EB74E7" w:rsidRPr="00943F17">
        <w:rPr>
          <w:i/>
          <w:iCs/>
        </w:rPr>
        <w:t>Public Health and Wellbeing Act 2008</w:t>
      </w:r>
      <w:r w:rsidR="00EB74E7" w:rsidRPr="00943F17">
        <w:t xml:space="preserve"> requires councils to prepare a </w:t>
      </w:r>
      <w:r w:rsidR="00E751DD">
        <w:t>four</w:t>
      </w:r>
      <w:r w:rsidR="00193839">
        <w:t>-</w:t>
      </w:r>
      <w:r w:rsidR="00E751DD">
        <w:t xml:space="preserve">year </w:t>
      </w:r>
      <w:r w:rsidR="00505817">
        <w:t>MPHWP</w:t>
      </w:r>
      <w:r w:rsidR="00EB74E7" w:rsidRPr="00943F17">
        <w:t xml:space="preserve"> within</w:t>
      </w:r>
      <w:r w:rsidR="00193839">
        <w:t xml:space="preserve"> </w:t>
      </w:r>
      <w:r w:rsidR="00EB74E7" w:rsidRPr="00943F17">
        <w:t>12 months after each general election of the council and for councils to have regard to the state public health and wellbeing plan when preparing a MPHWP</w:t>
      </w:r>
      <w:r w:rsidR="00515B11">
        <w:t>.</w:t>
      </w:r>
      <w:r w:rsidR="00F940B7" w:rsidRPr="00515B11">
        <w:rPr>
          <w:vertAlign w:val="superscript"/>
        </w:rPr>
        <w:fldChar w:fldCharType="begin"/>
      </w:r>
      <w:r w:rsidR="0000054B">
        <w:rPr>
          <w:vertAlign w:val="superscript"/>
        </w:rPr>
        <w:instrText xml:space="preserve"> ADDIN EN.CITE &lt;EndNote&gt;&lt;Cite&gt;&lt;RecNum&gt;303&lt;/RecNum&gt;&lt;IDText&gt;Public Health and Wellbeing Act 2008 (Vic), s. 26&lt;/IDText&gt;&lt;DisplayText&gt;9&lt;/DisplayText&gt;&lt;record&gt;&lt;rec-number&gt;303&lt;/rec-number&gt;&lt;foreign-keys&gt;&lt;key app="EN" db-id="fwvs520dta0pajerxw65e0pi2ztww9f052dv" timestamp="0" guid="3c6d0af0-c9c3-46cb-9a4f-a5e5d216543b"&gt;303&lt;/key&gt;&lt;/foreign-keys&gt;&lt;ref-type name="Legal Rule or Regulation"&gt;50&lt;/ref-type&gt;&lt;contributors&gt;&lt;/contributors&gt;&lt;titles&gt;&lt;title&gt;&lt;style face="italic" font="default" size="100%"&gt;Public Health and Wellbeing Act 2008&lt;/style&gt;&lt;style face="normal" font="default" size="100%"&gt; (Vic), s. 26&lt;/style&gt;&lt;/title&gt;&lt;/titles&gt;&lt;dates&gt;&lt;/dates&gt;&lt;urls&gt;&lt;/urls&gt;&lt;/record&gt;&lt;/Cite&gt;&lt;/EndNote&gt;</w:instrText>
      </w:r>
      <w:r w:rsidR="00F940B7" w:rsidRPr="00515B11">
        <w:rPr>
          <w:vertAlign w:val="superscript"/>
        </w:rPr>
        <w:fldChar w:fldCharType="separate"/>
      </w:r>
      <w:r w:rsidR="0000054B">
        <w:rPr>
          <w:noProof/>
          <w:vertAlign w:val="superscript"/>
        </w:rPr>
        <w:t>9</w:t>
      </w:r>
      <w:r w:rsidR="00F940B7" w:rsidRPr="00515B11">
        <w:rPr>
          <w:vertAlign w:val="superscript"/>
        </w:rPr>
        <w:fldChar w:fldCharType="end"/>
      </w:r>
    </w:p>
    <w:p w14:paraId="1D712C95" w14:textId="1EAB2464" w:rsidR="00727FE6" w:rsidRPr="00943F17" w:rsidRDefault="00625255" w:rsidP="00727FE6">
      <w:pPr>
        <w:pStyle w:val="DHHSbody"/>
      </w:pPr>
      <w:r w:rsidRPr="00943F17">
        <w:t xml:space="preserve">The purpose of </w:t>
      </w:r>
      <w:r w:rsidR="00656E22">
        <w:t xml:space="preserve">the </w:t>
      </w:r>
      <w:r w:rsidR="00656E22" w:rsidRPr="005138D5">
        <w:rPr>
          <w:i/>
          <w:iCs/>
        </w:rPr>
        <w:t xml:space="preserve">Tackling climate change and its impacts on health through municipal public health and wellbeing planning: </w:t>
      </w:r>
      <w:r w:rsidR="00156AD9">
        <w:rPr>
          <w:i/>
          <w:iCs/>
        </w:rPr>
        <w:t>g</w:t>
      </w:r>
      <w:r w:rsidR="00656E22" w:rsidRPr="005138D5">
        <w:rPr>
          <w:i/>
          <w:iCs/>
        </w:rPr>
        <w:t>uidance for local government</w:t>
      </w:r>
      <w:r w:rsidR="00193839">
        <w:rPr>
          <w:i/>
          <w:iCs/>
        </w:rPr>
        <w:t>,</w:t>
      </w:r>
      <w:r w:rsidR="00656E22">
        <w:rPr>
          <w:i/>
          <w:iCs/>
        </w:rPr>
        <w:t xml:space="preserve"> </w:t>
      </w:r>
      <w:r w:rsidR="00CE5584">
        <w:rPr>
          <w:i/>
          <w:iCs/>
        </w:rPr>
        <w:t>2024</w:t>
      </w:r>
      <w:r w:rsidR="00CE5584">
        <w:t xml:space="preserve"> </w:t>
      </w:r>
      <w:r w:rsidR="00656E22">
        <w:t>(this guidance)</w:t>
      </w:r>
      <w:r w:rsidRPr="00943F17">
        <w:t xml:space="preserve"> is to assist </w:t>
      </w:r>
      <w:r w:rsidR="00D43058">
        <w:t>councils</w:t>
      </w:r>
      <w:r w:rsidR="00F32F68">
        <w:t xml:space="preserve"> to</w:t>
      </w:r>
      <w:r w:rsidRPr="00943F17">
        <w:t xml:space="preserve"> meet their legislative obligations </w:t>
      </w:r>
      <w:r w:rsidR="00864295">
        <w:t>and to</w:t>
      </w:r>
      <w:r w:rsidRPr="00943F17">
        <w:t xml:space="preserve"> deliver action</w:t>
      </w:r>
      <w:r w:rsidR="00F32F68">
        <w:t>s</w:t>
      </w:r>
      <w:r w:rsidRPr="00943F17">
        <w:t xml:space="preserve"> in relation to the ‘tackling climate change and its impact on health’ </w:t>
      </w:r>
      <w:r w:rsidR="00365CBE">
        <w:t>priority</w:t>
      </w:r>
      <w:r w:rsidRPr="00943F17">
        <w:t xml:space="preserve"> </w:t>
      </w:r>
      <w:r w:rsidR="00345E76">
        <w:t>in</w:t>
      </w:r>
      <w:r w:rsidRPr="00943F17">
        <w:t xml:space="preserve"> the </w:t>
      </w:r>
      <w:r w:rsidRPr="00943F17">
        <w:rPr>
          <w:i/>
          <w:iCs/>
        </w:rPr>
        <w:t>Victorian public health and wellbeing plan 20</w:t>
      </w:r>
      <w:r w:rsidR="00C3762C">
        <w:rPr>
          <w:i/>
          <w:iCs/>
        </w:rPr>
        <w:t>23</w:t>
      </w:r>
      <w:r w:rsidR="0070449B">
        <w:rPr>
          <w:i/>
          <w:iCs/>
        </w:rPr>
        <w:t>–</w:t>
      </w:r>
      <w:r w:rsidRPr="00943F17">
        <w:rPr>
          <w:i/>
          <w:iCs/>
        </w:rPr>
        <w:t>202</w:t>
      </w:r>
      <w:r w:rsidR="00C3762C">
        <w:rPr>
          <w:i/>
          <w:iCs/>
        </w:rPr>
        <w:t>7</w:t>
      </w:r>
      <w:r w:rsidR="00515B11" w:rsidRPr="00515B11">
        <w:t>.</w:t>
      </w:r>
      <w:r w:rsidR="009A0A13" w:rsidRPr="009A0A13">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9A0A13" w:rsidRPr="009A0A13">
        <w:rPr>
          <w:vertAlign w:val="superscript"/>
        </w:rPr>
        <w:fldChar w:fldCharType="separate"/>
      </w:r>
      <w:r w:rsidR="0000054B">
        <w:rPr>
          <w:noProof/>
          <w:vertAlign w:val="superscript"/>
        </w:rPr>
        <w:t>10</w:t>
      </w:r>
      <w:r w:rsidR="009A0A13" w:rsidRPr="009A0A13">
        <w:rPr>
          <w:vertAlign w:val="superscript"/>
        </w:rPr>
        <w:fldChar w:fldCharType="end"/>
      </w:r>
      <w:r w:rsidR="00A20EE2">
        <w:rPr>
          <w:rStyle w:val="CommentReference"/>
          <w:rFonts w:ascii="Cambria" w:eastAsia="Times New Roman" w:hAnsi="Cambria"/>
        </w:rPr>
        <w:t xml:space="preserve"> </w:t>
      </w:r>
      <w:r w:rsidR="00327EFD">
        <w:t xml:space="preserve">It </w:t>
      </w:r>
      <w:r w:rsidR="00656E22">
        <w:t>further describes local governments’</w:t>
      </w:r>
      <w:r w:rsidR="00656E22" w:rsidRPr="0049720F" w:rsidDel="0049720F">
        <w:t xml:space="preserve"> responsibilities under </w:t>
      </w:r>
      <w:r w:rsidR="00395952">
        <w:t>relevant legislation</w:t>
      </w:r>
      <w:r w:rsidR="00656E22">
        <w:rPr>
          <w:i/>
          <w:iCs/>
        </w:rPr>
        <w:t xml:space="preserve"> </w:t>
      </w:r>
      <w:r w:rsidR="00656E22" w:rsidRPr="0049720F" w:rsidDel="0049720F">
        <w:t>and how climate change can be considered in MPHWP</w:t>
      </w:r>
      <w:r w:rsidR="005F25AA">
        <w:t>s</w:t>
      </w:r>
      <w:r w:rsidR="00656E22" w:rsidRPr="0049720F" w:rsidDel="0049720F">
        <w:t>.</w:t>
      </w:r>
    </w:p>
    <w:p w14:paraId="006D53EE" w14:textId="65CAA506" w:rsidR="006D1FEC" w:rsidRDefault="004C5B96" w:rsidP="00680C85">
      <w:pPr>
        <w:pStyle w:val="DHHSbody"/>
      </w:pPr>
      <w:r>
        <w:t xml:space="preserve">This guidance </w:t>
      </w:r>
      <w:r w:rsidR="00A56F08">
        <w:t>provides</w:t>
      </w:r>
      <w:r>
        <w:t xml:space="preserve"> information on how climate change can be incorporated </w:t>
      </w:r>
      <w:r w:rsidR="00193839">
        <w:t xml:space="preserve">at </w:t>
      </w:r>
      <w:r>
        <w:t xml:space="preserve">each </w:t>
      </w:r>
      <w:r w:rsidR="006D1FEC" w:rsidRPr="00943F17">
        <w:t>stage</w:t>
      </w:r>
      <w:r>
        <w:t xml:space="preserve"> of planning</w:t>
      </w:r>
      <w:r w:rsidR="00515B11">
        <w:t>.</w:t>
      </w:r>
      <w:r w:rsidRPr="00515B11">
        <w:rPr>
          <w:vertAlign w:val="superscript"/>
        </w:rPr>
        <w:fldChar w:fldCharType="begin"/>
      </w:r>
      <w:r w:rsidR="00C31CF2">
        <w:rPr>
          <w:vertAlign w:val="superscript"/>
        </w:rPr>
        <w:instrText xml:space="preserve"> ADDIN EN.CITE &lt;EndNote&gt;&lt;Cite&gt;&lt;Year&gt;2013&lt;/Year&gt;&lt;RecNum&gt;374&lt;/RecNum&gt;&lt;IDText&gt;Department of Health. Guide to municipal public health and wellbeing planning&lt;/IDText&gt;&lt;DisplayText&gt;6&lt;/DisplayText&gt;&lt;record&gt;&lt;rec-number&gt;374&lt;/rec-number&gt;&lt;foreign-keys&gt;&lt;key app="EN" db-id="fwvs520dta0pajerxw65e0pi2ztww9f052dv" timestamp="1590726292" guid="d15f4ab2-4b34-4f16-be09-6b09b04cf4bc"&gt;374&lt;/key&gt;&lt;/foreign-keys&gt;&lt;ref-type name="Government Document"&gt;46&lt;/ref-type&gt;&lt;contributors&gt;&lt;/contributors&gt;&lt;titles&gt;&lt;title&gt;Department of Health. Guide to municipal public health and wellbeing planning.&lt;/title&gt;&lt;/titles&gt;&lt;dates&gt;&lt;year&gt;2013&lt;/year&gt;&lt;/dates&gt;&lt;pub-location&gt;Melbourne, Australia&lt;/pub-location&gt;&lt;publisher&gt;DH, State Government of Victoria&lt;/publisher&gt;&lt;urls&gt;&lt;/urls&gt;&lt;/record&gt;&lt;/Cite&gt;&lt;/EndNote&gt;</w:instrText>
      </w:r>
      <w:r w:rsidRPr="00515B11">
        <w:rPr>
          <w:vertAlign w:val="superscript"/>
        </w:rPr>
        <w:fldChar w:fldCharType="separate"/>
      </w:r>
      <w:r w:rsidR="0032678D">
        <w:rPr>
          <w:noProof/>
          <w:vertAlign w:val="superscript"/>
        </w:rPr>
        <w:t>6</w:t>
      </w:r>
      <w:r w:rsidRPr="00515B11">
        <w:rPr>
          <w:vertAlign w:val="superscript"/>
        </w:rPr>
        <w:fldChar w:fldCharType="end"/>
      </w:r>
      <w:r w:rsidR="006D1FEC" w:rsidRPr="00943F17">
        <w:t xml:space="preserve"> </w:t>
      </w:r>
      <w:r w:rsidR="00FD1698">
        <w:t>It also recognises that planning is not a linear process and that councils have strategic engagement processes that will inform the development of MPHWPs.</w:t>
      </w:r>
    </w:p>
    <w:p w14:paraId="3EFBB69F" w14:textId="3E2D3E55" w:rsidR="005A708F" w:rsidRDefault="00A23C51" w:rsidP="00DF0171">
      <w:pPr>
        <w:pStyle w:val="DHHSbody"/>
      </w:pPr>
      <w:r>
        <w:t xml:space="preserve">This guidance draws on </w:t>
      </w:r>
      <w:r w:rsidR="00643FEE">
        <w:t xml:space="preserve">the </w:t>
      </w:r>
      <w:r>
        <w:t xml:space="preserve">current scientific understanding of climate change and its </w:t>
      </w:r>
      <w:r w:rsidRPr="00D60DA8">
        <w:t>impacts on health</w:t>
      </w:r>
      <w:r>
        <w:t xml:space="preserve"> and councils’ experiences to date. It highlights opportunities </w:t>
      </w:r>
      <w:r w:rsidR="00643FEE">
        <w:t>for</w:t>
      </w:r>
      <w:r>
        <w:t xml:space="preserve"> </w:t>
      </w:r>
      <w:r w:rsidR="00643FEE">
        <w:t>councils</w:t>
      </w:r>
      <w:r>
        <w:t xml:space="preserve"> to </w:t>
      </w:r>
      <w:r w:rsidR="00643FEE">
        <w:t xml:space="preserve">protect and </w:t>
      </w:r>
      <w:r>
        <w:t xml:space="preserve">improve the health and wellbeing of their communities through climate change </w:t>
      </w:r>
      <w:r w:rsidR="00643FEE">
        <w:t>action and</w:t>
      </w:r>
      <w:r w:rsidRPr="005608BE">
        <w:t xml:space="preserve"> </w:t>
      </w:r>
      <w:r w:rsidR="00ED7F8F">
        <w:t>showcases</w:t>
      </w:r>
      <w:r w:rsidRPr="005608BE">
        <w:t xml:space="preserve"> </w:t>
      </w:r>
      <w:r w:rsidR="00643FEE">
        <w:t xml:space="preserve">the significant </w:t>
      </w:r>
      <w:r w:rsidRPr="005608BE">
        <w:t>work</w:t>
      </w:r>
      <w:r w:rsidR="00643FEE">
        <w:t xml:space="preserve"> that councils are already delivering across Victoria</w:t>
      </w:r>
      <w:r w:rsidRPr="005608BE">
        <w:t>.</w:t>
      </w:r>
      <w:r>
        <w:t xml:space="preserve"> </w:t>
      </w:r>
      <w:r w:rsidR="00CB088C">
        <w:t>Ack</w:t>
      </w:r>
      <w:r w:rsidR="00655D41">
        <w:t xml:space="preserve">nowledging that council resources vary widely, this guidance seeks to encourage and embed consideration of climate change </w:t>
      </w:r>
      <w:r w:rsidR="00131924">
        <w:t>into</w:t>
      </w:r>
      <w:r w:rsidR="00655D41">
        <w:t xml:space="preserve"> </w:t>
      </w:r>
      <w:r w:rsidR="00995EE6">
        <w:t xml:space="preserve">municipal public health and wellbeing planning. </w:t>
      </w:r>
    </w:p>
    <w:p w14:paraId="623F66D9" w14:textId="564EACCD" w:rsidR="003B380F" w:rsidRPr="00943F17" w:rsidRDefault="003B380F" w:rsidP="00A81315">
      <w:pPr>
        <w:pStyle w:val="DHHSbody"/>
      </w:pPr>
      <w:r w:rsidRPr="00943F17">
        <w:br w:type="page"/>
      </w:r>
    </w:p>
    <w:p w14:paraId="3EBBDF60" w14:textId="6727AE85" w:rsidR="004C5244" w:rsidRDefault="00184E42" w:rsidP="00B353D8">
      <w:pPr>
        <w:pStyle w:val="Heading1"/>
      </w:pPr>
      <w:bookmarkStart w:id="11" w:name="_Toc44534122"/>
      <w:bookmarkStart w:id="12" w:name="_Toc190954524"/>
      <w:r w:rsidRPr="00943F17">
        <w:lastRenderedPageBreak/>
        <w:t>C</w:t>
      </w:r>
      <w:r w:rsidR="00D84909" w:rsidRPr="00943F17">
        <w:t>ontext</w:t>
      </w:r>
      <w:bookmarkEnd w:id="11"/>
      <w:bookmarkEnd w:id="12"/>
      <w:r w:rsidR="00DA0B7A" w:rsidRPr="00943F17">
        <w:t xml:space="preserve"> </w:t>
      </w:r>
    </w:p>
    <w:p w14:paraId="296C7440" w14:textId="4511B107" w:rsidR="00A44422" w:rsidRPr="00B16F71" w:rsidRDefault="00B16F71" w:rsidP="00A44422">
      <w:pPr>
        <w:pStyle w:val="DHHSbody"/>
        <w:rPr>
          <w:sz w:val="22"/>
          <w:szCs w:val="22"/>
        </w:rPr>
      </w:pPr>
      <w:r w:rsidRPr="00B16F71">
        <w:rPr>
          <w:sz w:val="22"/>
          <w:szCs w:val="22"/>
          <w:lang w:val="en-GB"/>
        </w:rPr>
        <w:t>‘</w:t>
      </w:r>
      <w:r w:rsidR="00A44422" w:rsidRPr="00E570BD">
        <w:rPr>
          <w:sz w:val="22"/>
          <w:szCs w:val="22"/>
          <w:lang w:val="en-GB"/>
        </w:rPr>
        <w:t>The scientific evidence is unequivocal: climate change is a threat to human wellbeing and the health of the planet. Any further delay in concerted global action will miss a brief and rapidly closing window to secure a liveable future</w:t>
      </w:r>
      <w:r w:rsidR="00A44422" w:rsidRPr="00B16F71">
        <w:rPr>
          <w:sz w:val="22"/>
          <w:szCs w:val="22"/>
          <w:lang w:val="en-GB"/>
        </w:rPr>
        <w:t>.</w:t>
      </w:r>
      <w:r w:rsidRPr="00B16F71">
        <w:rPr>
          <w:sz w:val="22"/>
          <w:szCs w:val="22"/>
          <w:lang w:val="en-GB"/>
        </w:rPr>
        <w:t>’</w:t>
      </w:r>
      <w:r w:rsidR="00FF2AE8" w:rsidRPr="00B16F71">
        <w:rPr>
          <w:sz w:val="22"/>
          <w:szCs w:val="22"/>
          <w:vertAlign w:val="superscript"/>
          <w:lang w:val="en-GB"/>
        </w:rPr>
        <w:fldChar w:fldCharType="begin"/>
      </w:r>
      <w:r w:rsidR="001B2527">
        <w:rPr>
          <w:sz w:val="22"/>
          <w:szCs w:val="22"/>
          <w:vertAlign w:val="superscript"/>
          <w:lang w:val="en-GB"/>
        </w:rPr>
        <w:instrText xml:space="preserve"> ADDIN EN.CITE &lt;EndNote&gt;&lt;Cite&gt;&lt;Author&gt;IPCC&lt;/Author&gt;&lt;Year&gt;2022&lt;/Year&gt;&lt;RecNum&gt;578&lt;/RecNum&gt;&lt;Suffix&gt;p3&lt;/Suffix&gt;&lt;DisplayText&gt;11p3&lt;/DisplayText&gt;&lt;record&gt;&lt;rec-number&gt;578&lt;/rec-number&gt;&lt;foreign-keys&gt;&lt;key app="EN" db-id="fwvs520dta0pajerxw65e0pi2ztww9f052dv" timestamp="1725496787" guid="c3e35c35-c5f5-476f-a086-aea924e1d340"&gt;578&lt;/key&gt;&lt;/foreign-keys&gt;&lt;ref-type name="Web Page"&gt;12&lt;/ref-type&gt;&lt;contributors&gt;&lt;authors&gt;&lt;author&gt;IPCC&lt;/author&gt;&lt;/authors&gt;&lt;/contributors&gt;&lt;titles&gt;&lt;title&gt;Climate change: A threat to human wellbeing and the health of the planet. Taking action now can secure our future.&lt;/title&gt;&lt;/titles&gt;&lt;dates&gt;&lt;year&gt;2022&lt;/year&gt;&lt;/dates&gt;&lt;publisher&gt;Intergovernmental Panel on Climate Change&lt;/publisher&gt;&lt;urls&gt;&lt;related-urls&gt;&lt;url&gt;https://www.ipcc.ch/2022/02/28/pr-wgii-ar6/]&lt;/url&gt;&lt;/related-urls&gt;&lt;/urls&gt;&lt;/record&gt;&lt;/Cite&gt;&lt;/EndNote&gt;</w:instrText>
      </w:r>
      <w:r w:rsidR="00FF2AE8" w:rsidRPr="00B16F71">
        <w:rPr>
          <w:sz w:val="22"/>
          <w:szCs w:val="22"/>
          <w:vertAlign w:val="superscript"/>
          <w:lang w:val="en-GB"/>
        </w:rPr>
        <w:fldChar w:fldCharType="separate"/>
      </w:r>
      <w:r w:rsidR="0000054B" w:rsidRPr="0000054B">
        <w:rPr>
          <w:noProof/>
          <w:vertAlign w:val="superscript"/>
          <w:lang w:val="en-GB"/>
        </w:rPr>
        <w:t>11p3</w:t>
      </w:r>
      <w:r w:rsidR="00FF2AE8" w:rsidRPr="00B16F71">
        <w:rPr>
          <w:sz w:val="22"/>
          <w:szCs w:val="22"/>
          <w:vertAlign w:val="superscript"/>
          <w:lang w:val="en-GB"/>
        </w:rPr>
        <w:fldChar w:fldCharType="end"/>
      </w:r>
      <w:r w:rsidR="00BB1486" w:rsidRPr="00B16F71">
        <w:rPr>
          <w:sz w:val="22"/>
          <w:szCs w:val="22"/>
          <w:lang w:val="en-GB"/>
        </w:rPr>
        <w:t xml:space="preserve"> </w:t>
      </w:r>
      <w:r w:rsidR="00A44422" w:rsidRPr="00970606">
        <w:rPr>
          <w:i/>
          <w:sz w:val="22"/>
          <w:szCs w:val="22"/>
          <w:lang w:val="en-GB"/>
        </w:rPr>
        <w:t>Intergovernmental Panel on Climate Change</w:t>
      </w:r>
    </w:p>
    <w:p w14:paraId="40B4729F" w14:textId="33619F69" w:rsidR="00A44422" w:rsidRPr="00943F17" w:rsidRDefault="00A44422" w:rsidP="00A44422">
      <w:pPr>
        <w:pStyle w:val="Heading2"/>
      </w:pPr>
      <w:bookmarkStart w:id="13" w:name="_Toc43478121"/>
      <w:bookmarkStart w:id="14" w:name="_Toc44534123"/>
      <w:bookmarkStart w:id="15" w:name="_Toc190954525"/>
      <w:r w:rsidRPr="00943F17">
        <w:t>Climate change in Victoria</w:t>
      </w:r>
      <w:bookmarkEnd w:id="13"/>
      <w:bookmarkEnd w:id="14"/>
      <w:bookmarkEnd w:id="15"/>
    </w:p>
    <w:p w14:paraId="0BB8A2A2" w14:textId="3E1ED0B4" w:rsidR="001156C3" w:rsidRDefault="001156C3" w:rsidP="001156C3">
      <w:pPr>
        <w:pStyle w:val="DHHSbody"/>
        <w:rPr>
          <w:lang w:val="en-GB"/>
        </w:rPr>
      </w:pPr>
      <w:r>
        <w:rPr>
          <w:lang w:val="en-GB"/>
        </w:rPr>
        <w:t>T</w:t>
      </w:r>
      <w:r w:rsidRPr="79ECFB4E">
        <w:rPr>
          <w:lang w:val="en-GB"/>
        </w:rPr>
        <w:t xml:space="preserve">he </w:t>
      </w:r>
      <w:r>
        <w:rPr>
          <w:lang w:val="en-GB"/>
        </w:rPr>
        <w:t>e</w:t>
      </w:r>
      <w:r w:rsidRPr="79ECFB4E">
        <w:rPr>
          <w:lang w:val="en-GB"/>
        </w:rPr>
        <w:t>arth is warming at an unp</w:t>
      </w:r>
      <w:r>
        <w:rPr>
          <w:lang w:val="en-GB"/>
        </w:rPr>
        <w:t>recedented</w:t>
      </w:r>
      <w:r w:rsidRPr="79ECFB4E">
        <w:rPr>
          <w:lang w:val="en-GB"/>
        </w:rPr>
        <w:t xml:space="preserve"> rate </w:t>
      </w:r>
      <w:proofErr w:type="gramStart"/>
      <w:r w:rsidRPr="79ECFB4E">
        <w:rPr>
          <w:lang w:val="en-GB"/>
        </w:rPr>
        <w:t>as a result of</w:t>
      </w:r>
      <w:proofErr w:type="gramEnd"/>
      <w:r w:rsidRPr="79ECFB4E">
        <w:rPr>
          <w:lang w:val="en-GB"/>
        </w:rPr>
        <w:t xml:space="preserve"> increasing concentrations of greenhouse gases</w:t>
      </w:r>
      <w:r>
        <w:rPr>
          <w:lang w:val="en-GB"/>
        </w:rPr>
        <w:t xml:space="preserve"> </w:t>
      </w:r>
      <w:r w:rsidRPr="79ECFB4E">
        <w:rPr>
          <w:lang w:val="en-GB"/>
        </w:rPr>
        <w:t>in the atmosphere</w:t>
      </w:r>
      <w:r>
        <w:rPr>
          <w:lang w:val="en-GB"/>
        </w:rPr>
        <w:t>. The Bureau of Meteorology and CSIRO’s State of the Climate 2022 report states that Australia’s climate has warmed by an average of 1.47</w:t>
      </w:r>
      <w:r w:rsidRPr="003615BB">
        <w:t xml:space="preserve"> </w:t>
      </w:r>
      <w:r w:rsidRPr="003615BB">
        <w:rPr>
          <w:lang w:val="en-GB"/>
        </w:rPr>
        <w:t>± 0.24 °C since national records began in 1910</w:t>
      </w:r>
      <w:r>
        <w:rPr>
          <w:lang w:val="en-GB"/>
        </w:rPr>
        <w:t>.</w:t>
      </w:r>
      <w:r w:rsidR="003A6128" w:rsidRPr="003A6128">
        <w:rPr>
          <w:vertAlign w:val="superscript"/>
          <w:lang w:val="en-GB"/>
        </w:rPr>
        <w:fldChar w:fldCharType="begin"/>
      </w:r>
      <w:r w:rsidR="001A3C96">
        <w:rPr>
          <w:vertAlign w:val="superscript"/>
          <w:lang w:val="en-GB"/>
        </w:rPr>
        <w:instrText xml:space="preserve"> ADDIN EN.CITE &lt;EndNote&gt;&lt;Cite&gt;&lt;Year&gt;2022&lt;/Year&gt;&lt;RecNum&gt;689&lt;/RecNum&gt;&lt;DisplayText&gt;12&lt;/DisplayText&gt;&lt;record&gt;&lt;rec-number&gt;689&lt;/rec-number&gt;&lt;foreign-keys&gt;&lt;key app="EN" db-id="fwvs520dta0pajerxw65e0pi2ztww9f052dv" timestamp="1726443749" guid="8d2c1fa6-1cc1-424d-9e67-8638ff4da5d7"&gt;689&lt;/key&gt;&lt;/foreign-keys&gt;&lt;ref-type name="Government Document"&gt;46&lt;/ref-type&gt;&lt;contributors&gt;&lt;/contributors&gt;&lt;titles&gt;&lt;title&gt;CSIRO and Bureau of Meteorology. State of the Climate 2022&lt;/title&gt;&lt;/titles&gt;&lt;dates&gt;&lt;year&gt;2022&lt;/year&gt;&lt;/dates&gt;&lt;publisher&gt;Commonwealth of Australia&lt;/publisher&gt;&lt;urls&gt;&lt;related-urls&gt;&lt;url&gt;https://www.csiro.au/en/research/environmental-impacts/climate-change/state-of-the-climate&lt;/url&gt;&lt;/related-urls&gt;&lt;/urls&gt;&lt;/record&gt;&lt;/Cite&gt;&lt;/EndNote&gt;</w:instrText>
      </w:r>
      <w:r w:rsidR="003A6128" w:rsidRPr="003A6128">
        <w:rPr>
          <w:vertAlign w:val="superscript"/>
          <w:lang w:val="en-GB"/>
        </w:rPr>
        <w:fldChar w:fldCharType="separate"/>
      </w:r>
      <w:r w:rsidR="0000054B">
        <w:rPr>
          <w:noProof/>
          <w:vertAlign w:val="superscript"/>
          <w:lang w:val="en-GB"/>
        </w:rPr>
        <w:t>12</w:t>
      </w:r>
      <w:r w:rsidR="003A6128" w:rsidRPr="003A6128">
        <w:rPr>
          <w:vertAlign w:val="superscript"/>
          <w:lang w:val="en-GB"/>
        </w:rPr>
        <w:fldChar w:fldCharType="end"/>
      </w:r>
      <w:r>
        <w:rPr>
          <w:lang w:val="en-GB"/>
        </w:rPr>
        <w:t xml:space="preserve"> Human activities, such as unsustainable energy use, land use and land-use change, lifestyles and patterns of consumption and production have unequivocally contributed to these greenhouse gas emissions.</w:t>
      </w:r>
      <w:r w:rsidR="009E5DF0" w:rsidRPr="007D4206">
        <w:rPr>
          <w:vertAlign w:val="superscript"/>
          <w:lang w:val="en-GB"/>
        </w:rPr>
        <w:fldChar w:fldCharType="begin"/>
      </w:r>
      <w:r w:rsidR="0048026F">
        <w:rPr>
          <w:vertAlign w:val="superscript"/>
          <w:lang w:val="en-GB"/>
        </w:rPr>
        <w:instrText xml:space="preserve"> ADDIN EN.CITE &lt;EndNote&gt;&lt;Cite&gt;&lt;Author&gt;IPCC&lt;/Author&gt;&lt;Year&gt;2023&lt;/Year&gt;&lt;RecNum&gt;691&lt;/RecNum&gt;&lt;DisplayText&gt;4&lt;/DisplayText&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9E5DF0" w:rsidRPr="007D4206">
        <w:rPr>
          <w:vertAlign w:val="superscript"/>
          <w:lang w:val="en-GB"/>
        </w:rPr>
        <w:fldChar w:fldCharType="separate"/>
      </w:r>
      <w:r w:rsidR="0032678D">
        <w:rPr>
          <w:noProof/>
          <w:vertAlign w:val="superscript"/>
          <w:lang w:val="en-GB"/>
        </w:rPr>
        <w:t>4</w:t>
      </w:r>
      <w:r w:rsidR="009E5DF0" w:rsidRPr="007D4206">
        <w:rPr>
          <w:vertAlign w:val="superscript"/>
          <w:lang w:val="en-GB"/>
        </w:rPr>
        <w:fldChar w:fldCharType="end"/>
      </w:r>
      <w:r>
        <w:rPr>
          <w:lang w:val="en-GB"/>
        </w:rPr>
        <w:t xml:space="preserve"> Even under a very low greenhouse gas emissions scenario, it is expected that global warming is more likely than not to reach </w:t>
      </w:r>
      <w:r w:rsidRPr="00047ABF">
        <w:rPr>
          <w:lang w:val="en-GB"/>
        </w:rPr>
        <w:t>1.5°C</w:t>
      </w:r>
      <w:r>
        <w:rPr>
          <w:lang w:val="en-GB"/>
        </w:rPr>
        <w:t xml:space="preserve"> in the near term (2021-2040)</w:t>
      </w:r>
      <w:r w:rsidR="007D4206">
        <w:rPr>
          <w:lang w:val="en-GB"/>
        </w:rPr>
        <w:t>.</w:t>
      </w:r>
      <w:r w:rsidR="007D4206" w:rsidRPr="008D1346">
        <w:rPr>
          <w:vertAlign w:val="superscript"/>
          <w:lang w:val="en-GB"/>
        </w:rPr>
        <w:fldChar w:fldCharType="begin"/>
      </w:r>
      <w:r w:rsidR="0048026F">
        <w:rPr>
          <w:vertAlign w:val="superscript"/>
          <w:lang w:val="en-GB"/>
        </w:rPr>
        <w:instrText xml:space="preserve"> ADDIN EN.CITE &lt;EndNote&gt;&lt;Cite&gt;&lt;Author&gt;IPCC&lt;/Author&gt;&lt;Year&gt;2023&lt;/Year&gt;&lt;RecNum&gt;638&lt;/RecNum&gt;&lt;DisplayText&gt;4,13&lt;/DisplayText&gt;&lt;record&gt;&lt;rec-number&gt;638&lt;/rec-number&gt;&lt;foreign-keys&gt;&lt;key app="EN" db-id="fwvs520dta0pajerxw65e0pi2ztww9f052dv" timestamp="1725937905" guid="86228411-0ed6-43d2-a50c-85ecec2462a7"&gt;638&lt;/key&gt;&lt;/foreign-keys&gt;&lt;ref-type name="Report"&gt;27&lt;/ref-type&gt;&lt;contributors&gt;&lt;authors&gt;&lt;author&gt;IPCC&lt;/author&gt;&lt;/authors&gt;&lt;/contributors&gt;&lt;titles&gt;&lt;title&gt;Climate Change 2023: Synthesis Report. Contribution of Working Groups I, II and III to the Sixth Assessment Report of the Intergovernmental Panel on Climate Change [Core Writing Team, Lee H and Romero J (eds.)].&lt;/title&gt;&lt;/titles&gt;&lt;pages&gt;35-115&lt;/pages&gt;&lt;dates&gt;&lt;year&gt;2023&lt;/year&gt;&lt;/dates&gt;&lt;pub-location&gt;Geneva, Switzerland&lt;/pub-location&gt;&lt;publisher&gt;IPCC&lt;/publisher&gt;&lt;urls&gt;&lt;/urls&gt;&lt;electronic-resource-num&gt;doi: 10.59327/IPCC/AR6-9789291691647&lt;/electronic-resource-num&gt;&lt;/record&gt;&lt;/Cite&gt;&lt;Cite&gt;&lt;Author&gt;IPCC&lt;/Author&gt;&lt;Year&gt;2023&lt;/Year&gt;&lt;RecNum&gt;691&lt;/RecNum&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7D4206" w:rsidRPr="008D1346">
        <w:rPr>
          <w:vertAlign w:val="superscript"/>
          <w:lang w:val="en-GB"/>
        </w:rPr>
        <w:fldChar w:fldCharType="separate"/>
      </w:r>
      <w:r w:rsidR="0000054B">
        <w:rPr>
          <w:noProof/>
          <w:vertAlign w:val="superscript"/>
          <w:lang w:val="en-GB"/>
        </w:rPr>
        <w:t>4,13</w:t>
      </w:r>
      <w:r w:rsidR="007D4206" w:rsidRPr="008D1346">
        <w:rPr>
          <w:vertAlign w:val="superscript"/>
          <w:lang w:val="en-GB"/>
        </w:rPr>
        <w:fldChar w:fldCharType="end"/>
      </w:r>
      <w:r w:rsidRPr="00047ABF" w:rsidDel="00DD711F">
        <w:rPr>
          <w:lang w:val="en-GB"/>
        </w:rPr>
        <w:t xml:space="preserve"> </w:t>
      </w:r>
      <w:r>
        <w:rPr>
          <w:lang w:val="en-GB"/>
        </w:rPr>
        <w:t>Therefore, future emissions will have a major effect on the trajectory of climate change in the second half of the 21</w:t>
      </w:r>
      <w:r w:rsidRPr="00392A6D">
        <w:rPr>
          <w:vertAlign w:val="superscript"/>
          <w:lang w:val="en-GB"/>
        </w:rPr>
        <w:t>st</w:t>
      </w:r>
      <w:r>
        <w:rPr>
          <w:lang w:val="en-GB"/>
        </w:rPr>
        <w:t xml:space="preserve"> century. In Australia, emissions are not declining at a sufficient rate to achieve benchmarks consistent with limiting global warming to 1.5</w:t>
      </w:r>
      <w:r w:rsidRPr="00741A56">
        <w:rPr>
          <w:lang w:val="en-GB"/>
        </w:rPr>
        <w:t>°C</w:t>
      </w:r>
      <w:r>
        <w:rPr>
          <w:lang w:val="en-GB"/>
        </w:rPr>
        <w:t>.</w:t>
      </w:r>
      <w:r w:rsidR="000B4BD6" w:rsidRPr="000B4BD6">
        <w:rPr>
          <w:vertAlign w:val="superscript"/>
          <w:lang w:val="en-GB"/>
        </w:rPr>
        <w:fldChar w:fldCharType="begin"/>
      </w:r>
      <w:r w:rsidR="007A4E83">
        <w:rPr>
          <w:vertAlign w:val="superscript"/>
          <w:lang w:val="en-GB"/>
        </w:rPr>
        <w:instrText xml:space="preserve"> ADDIN EN.CITE &lt;EndNote&gt;&lt;Cite&gt;&lt;Year&gt;2023&lt;/Year&gt;&lt;RecNum&gt;687&lt;/RecNum&gt;&lt;DisplayText&gt;14&lt;/DisplayText&gt;&lt;record&gt;&lt;rec-number&gt;687&lt;/rec-number&gt;&lt;foreign-keys&gt;&lt;key app="EN" db-id="fwvs520dta0pajerxw65e0pi2ztww9f052dv" timestamp="1726443749" guid="9e537e85-50d9-49a8-a30d-64b7df1f5690"&gt;687&lt;/key&gt;&lt;/foreign-keys&gt;&lt;ref-type name="Government Document"&gt;46&lt;/ref-type&gt;&lt;contributors&gt;&lt;/contributors&gt;&lt;titles&gt;&lt;title&gt;Commissioner for Environmental Sustainability Victoria. Victorian State of the Environment 2023 Report.&lt;/title&gt;&lt;/titles&gt;&lt;dates&gt;&lt;year&gt;2023&lt;/year&gt;&lt;/dates&gt;&lt;pub-location&gt;Melbourne, Australia&lt;/pub-location&gt;&lt;publisher&gt;CES, State Government of Victoria&lt;/publisher&gt;&lt;urls&gt;&lt;related-urls&gt;&lt;url&gt;https://www.ces.vic.gov.au/soe2023&lt;/url&gt;&lt;/related-urls&gt;&lt;/urls&gt;&lt;/record&gt;&lt;/Cite&gt;&lt;/EndNote&gt;</w:instrText>
      </w:r>
      <w:r w:rsidR="000B4BD6" w:rsidRPr="000B4BD6">
        <w:rPr>
          <w:vertAlign w:val="superscript"/>
          <w:lang w:val="en-GB"/>
        </w:rPr>
        <w:fldChar w:fldCharType="separate"/>
      </w:r>
      <w:r w:rsidR="0000054B">
        <w:rPr>
          <w:noProof/>
          <w:vertAlign w:val="superscript"/>
          <w:lang w:val="en-GB"/>
        </w:rPr>
        <w:t>14</w:t>
      </w:r>
      <w:r w:rsidR="000B4BD6" w:rsidRPr="000B4BD6">
        <w:rPr>
          <w:vertAlign w:val="superscript"/>
          <w:lang w:val="en-GB"/>
        </w:rPr>
        <w:fldChar w:fldCharType="end"/>
      </w:r>
      <w:r>
        <w:rPr>
          <w:lang w:val="en-GB"/>
        </w:rPr>
        <w:t xml:space="preserve"> </w:t>
      </w:r>
      <w:r w:rsidRPr="00047ABF">
        <w:rPr>
          <w:lang w:val="en-GB"/>
        </w:rPr>
        <w:t xml:space="preserve"> </w:t>
      </w:r>
      <w:r>
        <w:rPr>
          <w:lang w:val="en-GB"/>
        </w:rPr>
        <w:t>Climate change is a threat to planetary and human health and wellbeing.</w:t>
      </w:r>
      <w:r w:rsidR="008D1346" w:rsidRPr="008D1346">
        <w:rPr>
          <w:vertAlign w:val="superscript"/>
          <w:lang w:val="en-GB"/>
        </w:rPr>
        <w:fldChar w:fldCharType="begin"/>
      </w:r>
      <w:r w:rsidR="0048026F">
        <w:rPr>
          <w:vertAlign w:val="superscript"/>
          <w:lang w:val="en-GB"/>
        </w:rPr>
        <w:instrText xml:space="preserve"> ADDIN EN.CITE &lt;EndNote&gt;&lt;Cite&gt;&lt;Author&gt;IPCC&lt;/Author&gt;&lt;Year&gt;2023&lt;/Year&gt;&lt;RecNum&gt;691&lt;/RecNum&gt;&lt;DisplayText&gt;4&lt;/DisplayText&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8D1346" w:rsidRPr="008D1346">
        <w:rPr>
          <w:vertAlign w:val="superscript"/>
          <w:lang w:val="en-GB"/>
        </w:rPr>
        <w:fldChar w:fldCharType="separate"/>
      </w:r>
      <w:r w:rsidR="0032678D">
        <w:rPr>
          <w:noProof/>
          <w:vertAlign w:val="superscript"/>
          <w:lang w:val="en-GB"/>
        </w:rPr>
        <w:t>4</w:t>
      </w:r>
      <w:r w:rsidR="008D1346" w:rsidRPr="008D1346">
        <w:rPr>
          <w:vertAlign w:val="superscript"/>
          <w:lang w:val="en-GB"/>
        </w:rPr>
        <w:fldChar w:fldCharType="end"/>
      </w:r>
      <w:r>
        <w:rPr>
          <w:lang w:val="en-GB"/>
        </w:rPr>
        <w:t xml:space="preserve"> </w:t>
      </w:r>
      <w:r w:rsidRPr="00047ABF">
        <w:rPr>
          <w:lang w:val="en-GB"/>
        </w:rPr>
        <w:t>Without urgent action</w:t>
      </w:r>
      <w:r>
        <w:rPr>
          <w:lang w:val="en-GB"/>
        </w:rPr>
        <w:t xml:space="preserve"> from all levels of society</w:t>
      </w:r>
      <w:r w:rsidRPr="00047ABF">
        <w:rPr>
          <w:lang w:val="en-GB"/>
        </w:rPr>
        <w:t xml:space="preserve"> to mitigate and adapt to </w:t>
      </w:r>
      <w:r>
        <w:rPr>
          <w:lang w:val="en-GB"/>
        </w:rPr>
        <w:t xml:space="preserve">climate change, </w:t>
      </w:r>
      <w:r w:rsidRPr="00047ABF">
        <w:rPr>
          <w:lang w:val="en-GB"/>
        </w:rPr>
        <w:t>it is evident that the health, safety and wellbeing of Victorians, particularly th</w:t>
      </w:r>
      <w:r>
        <w:rPr>
          <w:lang w:val="en-GB"/>
        </w:rPr>
        <w:t>ose</w:t>
      </w:r>
      <w:r w:rsidRPr="00047ABF">
        <w:rPr>
          <w:lang w:val="en-GB"/>
        </w:rPr>
        <w:t xml:space="preserve"> most </w:t>
      </w:r>
      <w:r w:rsidRPr="003922B2">
        <w:rPr>
          <w:lang w:val="en-GB"/>
        </w:rPr>
        <w:t>vulnerable</w:t>
      </w:r>
      <w:r w:rsidRPr="00047ABF">
        <w:rPr>
          <w:lang w:val="en-GB"/>
        </w:rPr>
        <w:t xml:space="preserve">, is at risk now and into the </w:t>
      </w:r>
      <w:r w:rsidRPr="00AB2CE5">
        <w:rPr>
          <w:lang w:val="en-GB"/>
        </w:rPr>
        <w:t>future</w:t>
      </w:r>
      <w:r>
        <w:rPr>
          <w:lang w:val="en-GB"/>
        </w:rPr>
        <w:t>.</w:t>
      </w:r>
      <w:r w:rsidR="00F0533C" w:rsidRPr="00DA336C">
        <w:rPr>
          <w:vertAlign w:val="superscript"/>
          <w:lang w:val="en-GB"/>
        </w:rPr>
        <w:fldChar w:fldCharType="begin"/>
      </w:r>
      <w:r w:rsidR="00F20C34">
        <w:rPr>
          <w:vertAlign w:val="superscript"/>
          <w:lang w:val="en-GB"/>
        </w:rPr>
        <w:instrText xml:space="preserve"> ADDIN EN.CITE &lt;EndNote&gt;&lt;Cite&gt;&lt;Year&gt;2019&lt;/Year&gt;&lt;RecNum&gt;394&lt;/RecNum&gt;&lt;DisplayText&gt;3&lt;/DisplayText&gt;&lt;record&gt;&lt;rec-number&gt;394&lt;/rec-number&gt;&lt;foreign-keys&gt;&lt;key app="EN" db-id="fwvs520dta0pajerxw65e0pi2ztww9f052dv" timestamp="1591834859" guid="51a0c3c1-1dd2-4fe6-a7e0-e31b12bf3936"&gt;394&lt;/key&gt;&lt;/foreign-keys&gt;&lt;ref-type name="Generic"&gt;13&lt;/ref-type&gt;&lt;contributors&gt;&lt;/contributors&gt;&lt;titles&gt;&lt;title&gt;Department of Health and Human Services. Pilot health and human services climate change adaptation action plan 2019–21.&lt;/title&gt;&lt;/titles&gt;&lt;dates&gt;&lt;year&gt;2019&lt;/year&gt;&lt;/dates&gt;&lt;pub-location&gt;Melbourne, Australia&lt;/pub-location&gt;&lt;publisher&gt;DHHS, State Government of Victoria&lt;/publisher&gt;&lt;urls&gt;&lt;/urls&gt;&lt;/record&gt;&lt;/Cite&gt;&lt;/EndNote&gt;</w:instrText>
      </w:r>
      <w:r w:rsidR="00F0533C" w:rsidRPr="00DA336C">
        <w:rPr>
          <w:vertAlign w:val="superscript"/>
          <w:lang w:val="en-GB"/>
        </w:rPr>
        <w:fldChar w:fldCharType="separate"/>
      </w:r>
      <w:r w:rsidR="0032678D">
        <w:rPr>
          <w:noProof/>
          <w:vertAlign w:val="superscript"/>
          <w:lang w:val="en-GB"/>
        </w:rPr>
        <w:t>3</w:t>
      </w:r>
      <w:r w:rsidR="00F0533C" w:rsidRPr="00DA336C">
        <w:rPr>
          <w:vertAlign w:val="superscript"/>
          <w:lang w:val="en-GB"/>
        </w:rPr>
        <w:fldChar w:fldCharType="end"/>
      </w:r>
      <w:r>
        <w:rPr>
          <w:lang w:val="en-GB"/>
        </w:rPr>
        <w:t xml:space="preserve"> </w:t>
      </w:r>
    </w:p>
    <w:p w14:paraId="4543CC4F" w14:textId="2C37BF60" w:rsidR="001156C3" w:rsidRDefault="001156C3" w:rsidP="001156C3">
      <w:pPr>
        <w:pStyle w:val="DHHSbody"/>
        <w:rPr>
          <w:rFonts w:cs="Arial"/>
        </w:rPr>
      </w:pPr>
      <w:r>
        <w:rPr>
          <w:rFonts w:cs="Arial"/>
        </w:rPr>
        <w:t>Every increment of global warming has seen widespread and rapid changes in hazards, such as extreme weather events, that have resulted in extensive loss and damage to nature and people in every region of the world.</w:t>
      </w:r>
      <w:r w:rsidR="008D1346" w:rsidRPr="008D1346">
        <w:rPr>
          <w:rFonts w:cs="Arial"/>
          <w:vertAlign w:val="superscript"/>
        </w:rPr>
        <w:fldChar w:fldCharType="begin"/>
      </w:r>
      <w:r w:rsidR="0048026F">
        <w:rPr>
          <w:rFonts w:cs="Arial"/>
          <w:vertAlign w:val="superscript"/>
        </w:rPr>
        <w:instrText xml:space="preserve"> ADDIN EN.CITE &lt;EndNote&gt;&lt;Cite&gt;&lt;Author&gt;IPCC&lt;/Author&gt;&lt;Year&gt;2023&lt;/Year&gt;&lt;RecNum&gt;691&lt;/RecNum&gt;&lt;DisplayText&gt;4&lt;/DisplayText&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8D1346" w:rsidRPr="008D1346">
        <w:rPr>
          <w:rFonts w:cs="Arial"/>
          <w:vertAlign w:val="superscript"/>
        </w:rPr>
        <w:fldChar w:fldCharType="separate"/>
      </w:r>
      <w:r w:rsidR="0032678D">
        <w:rPr>
          <w:rFonts w:cs="Arial"/>
          <w:noProof/>
          <w:vertAlign w:val="superscript"/>
        </w:rPr>
        <w:t>4</w:t>
      </w:r>
      <w:r w:rsidR="008D1346" w:rsidRPr="008D1346">
        <w:rPr>
          <w:rFonts w:cs="Arial"/>
          <w:vertAlign w:val="superscript"/>
        </w:rPr>
        <w:fldChar w:fldCharType="end"/>
      </w:r>
      <w:r w:rsidR="008D1346">
        <w:rPr>
          <w:rFonts w:cs="Arial"/>
        </w:rPr>
        <w:t xml:space="preserve"> </w:t>
      </w:r>
      <w:r>
        <w:rPr>
          <w:rFonts w:cs="Arial"/>
        </w:rPr>
        <w:t>Further, in coming decades, Australia is projected to experience an increased risk of compound extremes, where multiple extreme events occur concurrently or in sequence, and thereby having compounding impacts.</w:t>
      </w:r>
      <w:r w:rsidR="0005245D" w:rsidRPr="003A4A63">
        <w:rPr>
          <w:rFonts w:cs="Arial"/>
          <w:vertAlign w:val="superscript"/>
        </w:rPr>
        <w:fldChar w:fldCharType="begin"/>
      </w:r>
      <w:r w:rsidR="001A3C96">
        <w:rPr>
          <w:rFonts w:cs="Arial"/>
          <w:vertAlign w:val="superscript"/>
        </w:rPr>
        <w:instrText xml:space="preserve"> ADDIN EN.CITE &lt;EndNote&gt;&lt;Cite&gt;&lt;Year&gt;2022&lt;/Year&gt;&lt;RecNum&gt;689&lt;/RecNum&gt;&lt;DisplayText&gt;12&lt;/DisplayText&gt;&lt;record&gt;&lt;rec-number&gt;689&lt;/rec-number&gt;&lt;foreign-keys&gt;&lt;key app="EN" db-id="fwvs520dta0pajerxw65e0pi2ztww9f052dv" timestamp="1726443749" guid="8d2c1fa6-1cc1-424d-9e67-8638ff4da5d7"&gt;689&lt;/key&gt;&lt;/foreign-keys&gt;&lt;ref-type name="Government Document"&gt;46&lt;/ref-type&gt;&lt;contributors&gt;&lt;/contributors&gt;&lt;titles&gt;&lt;title&gt;CSIRO and Bureau of Meteorology. State of the Climate 2022&lt;/title&gt;&lt;/titles&gt;&lt;dates&gt;&lt;year&gt;2022&lt;/year&gt;&lt;/dates&gt;&lt;publisher&gt;Commonwealth of Australia&lt;/publisher&gt;&lt;urls&gt;&lt;related-urls&gt;&lt;url&gt;https://www.csiro.au/en/research/environmental-impacts/climate-change/state-of-the-climate&lt;/url&gt;&lt;/related-urls&gt;&lt;/urls&gt;&lt;/record&gt;&lt;/Cite&gt;&lt;/EndNote&gt;</w:instrText>
      </w:r>
      <w:r w:rsidR="0005245D" w:rsidRPr="003A4A63">
        <w:rPr>
          <w:rFonts w:cs="Arial"/>
          <w:vertAlign w:val="superscript"/>
        </w:rPr>
        <w:fldChar w:fldCharType="separate"/>
      </w:r>
      <w:r w:rsidR="0000054B">
        <w:rPr>
          <w:rFonts w:cs="Arial"/>
          <w:noProof/>
          <w:vertAlign w:val="superscript"/>
        </w:rPr>
        <w:t>12</w:t>
      </w:r>
      <w:r w:rsidR="0005245D" w:rsidRPr="003A4A63">
        <w:rPr>
          <w:rFonts w:cs="Arial"/>
          <w:vertAlign w:val="superscript"/>
        </w:rPr>
        <w:fldChar w:fldCharType="end"/>
      </w:r>
      <w:r>
        <w:rPr>
          <w:rFonts w:cs="Arial"/>
        </w:rPr>
        <w:t xml:space="preserve"> In recent years, the evidence base attributing these global changes to human influence ha</w:t>
      </w:r>
      <w:r w:rsidR="00BC241A">
        <w:rPr>
          <w:rFonts w:cs="Arial"/>
        </w:rPr>
        <w:t>s</w:t>
      </w:r>
      <w:r>
        <w:rPr>
          <w:rFonts w:cs="Arial"/>
        </w:rPr>
        <w:t xml:space="preserve"> strengthened, and it identifies human influence as a likely driver of the increased chances of compound extreme events occurring, such as heatwaves and droughts</w:t>
      </w:r>
      <w:r>
        <w:rPr>
          <w:lang w:val="en-GB"/>
        </w:rPr>
        <w:t>.</w:t>
      </w:r>
      <w:r w:rsidR="008D1346" w:rsidRPr="008D1346">
        <w:rPr>
          <w:vertAlign w:val="superscript"/>
          <w:lang w:val="en-GB"/>
        </w:rPr>
        <w:fldChar w:fldCharType="begin"/>
      </w:r>
      <w:r w:rsidR="0048026F">
        <w:rPr>
          <w:vertAlign w:val="superscript"/>
          <w:lang w:val="en-GB"/>
        </w:rPr>
        <w:instrText xml:space="preserve"> ADDIN EN.CITE &lt;EndNote&gt;&lt;Cite&gt;&lt;Author&gt;IPCC&lt;/Author&gt;&lt;Year&gt;2023&lt;/Year&gt;&lt;RecNum&gt;691&lt;/RecNum&gt;&lt;DisplayText&gt;4&lt;/DisplayText&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8D1346" w:rsidRPr="008D1346">
        <w:rPr>
          <w:vertAlign w:val="superscript"/>
          <w:lang w:val="en-GB"/>
        </w:rPr>
        <w:fldChar w:fldCharType="separate"/>
      </w:r>
      <w:r w:rsidR="0032678D">
        <w:rPr>
          <w:noProof/>
          <w:vertAlign w:val="superscript"/>
          <w:lang w:val="en-GB"/>
        </w:rPr>
        <w:t>4</w:t>
      </w:r>
      <w:r w:rsidR="008D1346" w:rsidRPr="008D1346">
        <w:rPr>
          <w:vertAlign w:val="superscript"/>
          <w:lang w:val="en-GB"/>
        </w:rPr>
        <w:fldChar w:fldCharType="end"/>
      </w:r>
      <w:r>
        <w:rPr>
          <w:lang w:val="en-GB"/>
        </w:rPr>
        <w:t xml:space="preserve"> </w:t>
      </w:r>
      <w:r>
        <w:rPr>
          <w:rFonts w:cs="Arial"/>
        </w:rPr>
        <w:t xml:space="preserve"> </w:t>
      </w:r>
    </w:p>
    <w:p w14:paraId="5501DA06" w14:textId="63CD41C9" w:rsidR="001156C3" w:rsidRDefault="001156C3" w:rsidP="001156C3">
      <w:pPr>
        <w:pStyle w:val="DHHSbody"/>
      </w:pPr>
      <w:r>
        <w:rPr>
          <w:rFonts w:cs="Arial"/>
        </w:rPr>
        <w:t xml:space="preserve">In Victoria the impacts of climate change are already being felt and are expected to increase. </w:t>
      </w:r>
      <w:r>
        <w:t>The state’s</w:t>
      </w:r>
      <w:r w:rsidRPr="00580873">
        <w:t xml:space="preserve"> climate has</w:t>
      </w:r>
      <w:r>
        <w:t xml:space="preserve"> already</w:t>
      </w:r>
      <w:r w:rsidRPr="00580873">
        <w:t xml:space="preserve"> changed over recent decades, becoming hotter and drier</w:t>
      </w:r>
      <w:r>
        <w:t>, with an overall increase in the frequency of unusually hot days (extreme heat events), a decline in cool season rainfall and a greater number of very high fire danger days in spring.</w:t>
      </w:r>
      <w:r w:rsidR="001A1AF3" w:rsidRPr="00373964">
        <w:rPr>
          <w:vertAlign w:val="superscript"/>
        </w:rPr>
        <w:fldChar w:fldCharType="begin"/>
      </w:r>
      <w:r w:rsidR="007A4E83">
        <w:rPr>
          <w:vertAlign w:val="superscript"/>
        </w:rPr>
        <w:instrText xml:space="preserve"> ADDIN EN.CITE &lt;EndNote&gt;&lt;Cite&gt;&lt;Year&gt;2019&lt;/Year&gt;&lt;RecNum&gt;289&lt;/RecNum&gt;&lt;DisplayText&gt;15&lt;/DisplayText&gt;&lt;record&gt;&lt;rec-number&gt;289&lt;/rec-number&gt;&lt;foreign-keys&gt;&lt;key app="EN" db-id="fwvs520dta0pajerxw65e0pi2ztww9f052dv" timestamp="0" guid="5ea6ab58-43fc-48f2-ac43-9a47160793b9"&gt;289&lt;/key&gt;&lt;/foreign-keys&gt;&lt;ref-type name="Government Document"&gt;46&lt;/ref-type&gt;&lt;contributors&gt;&lt;/contributors&gt;&lt;titles&gt;&lt;title&gt;Department of Environment, Land, Water and Planning. Victoria&amp;apos;s Climate Science Report 2019.&lt;/title&gt;&lt;/titles&gt;&lt;dates&gt;&lt;year&gt;2019&lt;/year&gt;&lt;/dates&gt;&lt;pub-location&gt;Melbourne, Australia&lt;/pub-location&gt;&lt;publisher&gt;DELWP, State Government of Vicroria&lt;/publisher&gt;&lt;urls&gt;&lt;related-urls&gt;&lt;url&gt;https://www.climatechange.vic.gov.au/climate-science-report-2019&lt;/url&gt;&lt;/related-urls&gt;&lt;/urls&gt;&lt;/record&gt;&lt;/Cite&gt;&lt;/EndNote&gt;</w:instrText>
      </w:r>
      <w:r w:rsidR="001A1AF3" w:rsidRPr="00373964">
        <w:rPr>
          <w:vertAlign w:val="superscript"/>
        </w:rPr>
        <w:fldChar w:fldCharType="separate"/>
      </w:r>
      <w:r w:rsidR="0000054B">
        <w:rPr>
          <w:noProof/>
          <w:vertAlign w:val="superscript"/>
        </w:rPr>
        <w:t>15</w:t>
      </w:r>
      <w:r w:rsidR="001A1AF3" w:rsidRPr="00373964">
        <w:rPr>
          <w:vertAlign w:val="superscript"/>
        </w:rPr>
        <w:fldChar w:fldCharType="end"/>
      </w:r>
      <w:r w:rsidR="00B6161D">
        <w:rPr>
          <w:vertAlign w:val="superscript"/>
        </w:rPr>
        <w:t>,</w:t>
      </w:r>
      <w:r w:rsidR="00797148">
        <w:rPr>
          <w:rStyle w:val="FootnoteReference"/>
        </w:rPr>
        <w:footnoteReference w:id="2"/>
      </w:r>
    </w:p>
    <w:p w14:paraId="43160487" w14:textId="61B1E1EF" w:rsidR="001156C3" w:rsidRPr="004D7909" w:rsidRDefault="001156C3" w:rsidP="001156C3">
      <w:pPr>
        <w:pStyle w:val="DHHSbody"/>
      </w:pPr>
      <w:r>
        <w:rPr>
          <w:rFonts w:cs="Arial"/>
        </w:rPr>
        <w:t xml:space="preserve">While it is expected that the timing and extent of climate changes will vary across regions, future climate modelling </w:t>
      </w:r>
      <w:r w:rsidRPr="004772B4">
        <w:t>indicate</w:t>
      </w:r>
      <w:r>
        <w:t>s</w:t>
      </w:r>
      <w:r w:rsidRPr="004772B4">
        <w:t xml:space="preserve"> </w:t>
      </w:r>
      <w:r>
        <w:t>that Victoria will continue to get hotter and drier and experience longer fire seasons, with increased severity and frequency of bushfires.</w:t>
      </w:r>
      <w:r w:rsidR="00C45BEA" w:rsidRPr="0028147B">
        <w:rPr>
          <w:vertAlign w:val="superscript"/>
        </w:rPr>
        <w:fldChar w:fldCharType="begin"/>
      </w:r>
      <w:r w:rsidR="007A4E83">
        <w:rPr>
          <w:vertAlign w:val="superscript"/>
        </w:rPr>
        <w:instrText xml:space="preserve"> ADDIN EN.CITE &lt;EndNote&gt;&lt;Cite&gt;&lt;Year&gt;2020&lt;/Year&gt;&lt;RecNum&gt;685&lt;/RecNum&gt;&lt;DisplayText&gt;16,17&lt;/DisplayText&gt;&lt;record&gt;&lt;rec-number&gt;685&lt;/rec-number&gt;&lt;foreign-keys&gt;&lt;key app="EN" db-id="fwvs520dta0pajerxw65e0pi2ztww9f052dv" timestamp="1726443748" guid="1f863cc2-ca9a-4001-a694-e59dec13f778"&gt;685&lt;/key&gt;&lt;/foreign-keys&gt;&lt;ref-type name="Web Page"&gt;12&lt;/ref-type&gt;&lt;contributors&gt;&lt;/contributors&gt;&lt;titles&gt;&lt;title&gt;Department of Environment, Land, Water and Planning. Victorian Climate Projections 2019.&lt;/title&gt;&lt;/titles&gt;&lt;dates&gt;&lt;year&gt;2020&lt;/year&gt;&lt;/dates&gt;&lt;pub-location&gt;Melbourne, Australia&lt;/pub-location&gt;&lt;publisher&gt;DELWP, State Government of Vicroria&lt;/publisher&gt;&lt;urls&gt;&lt;related-urls&gt;&lt;url&gt;https://www.climatechangeinaustralia.gov.au/en/projects/victorian-climate-projections-2019/]&lt;/url&gt;&lt;/related-urls&gt;&lt;/urls&gt;&lt;/record&gt;&lt;/Cite&gt;&lt;Cite&gt;&lt;Author&gt;Clarke&lt;/Author&gt;&lt;Year&gt;2019&lt;/Year&gt;&lt;RecNum&gt;469&lt;/RecNum&gt;&lt;record&gt;&lt;rec-number&gt;469&lt;/rec-number&gt;&lt;foreign-keys&gt;&lt;key app="EN" db-id="fwvs520dta0pajerxw65e0pi2ztww9f052dv" timestamp="1595389192" guid="6d73bd7e-2c80-456e-ada3-df88183e1568"&gt;469&lt;/key&gt;&lt;/foreign-keys&gt;&lt;ref-type name="Report"&gt;27&lt;/ref-type&gt;&lt;contributors&gt;&lt;authors&gt;&lt;author&gt;Clarke, JM&lt;/author&gt;&lt;author&gt;Grose, M&lt;/author&gt;&lt;author&gt;Thatcher, M&lt;/author&gt;&lt;author&gt;Hernaman, V&lt;/author&gt;&lt;author&gt;Heady, C&lt;/author&gt;&lt;author&gt;Round, V&lt;/author&gt;&lt;author&gt;Rafter, T&lt;/author&gt;&lt;author&gt;Trenham, C&lt;/author&gt;&lt;author&gt;Wilson, L&lt;/author&gt;&lt;/authors&gt;&lt;/contributors&gt;&lt;titles&gt;&lt;title&gt;Victorian climate projections 2019, Technical report&lt;/title&gt;&lt;/titles&gt;&lt;dates&gt;&lt;year&gt;2019&lt;/year&gt;&lt;/dates&gt;&lt;pub-location&gt;Melbourne, Australia&lt;/pub-location&gt;&lt;publisher&gt;CSIRO&lt;/publisher&gt;&lt;urls&gt;&lt;related-urls&gt;&lt;url&gt;https://www.climatechange.vic.gov.au/adapting-to-climate-change-impacts/victorian-climate-projections-2019&lt;/url&gt;&lt;/related-urls&gt;&lt;/urls&gt;&lt;/record&gt;&lt;/Cite&gt;&lt;/EndNote&gt;</w:instrText>
      </w:r>
      <w:r w:rsidR="00C45BEA" w:rsidRPr="0028147B">
        <w:rPr>
          <w:vertAlign w:val="superscript"/>
        </w:rPr>
        <w:fldChar w:fldCharType="separate"/>
      </w:r>
      <w:r w:rsidR="0000054B">
        <w:rPr>
          <w:noProof/>
          <w:vertAlign w:val="superscript"/>
        </w:rPr>
        <w:t>16,17</w:t>
      </w:r>
      <w:r w:rsidR="00C45BEA" w:rsidRPr="0028147B">
        <w:rPr>
          <w:vertAlign w:val="superscript"/>
        </w:rPr>
        <w:fldChar w:fldCharType="end"/>
      </w:r>
      <w:r>
        <w:t xml:space="preserve"> </w:t>
      </w:r>
      <w:r w:rsidRPr="004772B4">
        <w:t xml:space="preserve">Victoria’s future will include </w:t>
      </w:r>
      <w:r>
        <w:t xml:space="preserve">an overall decrease in </w:t>
      </w:r>
      <w:r w:rsidRPr="002D04CF" w:rsidDel="00F60814">
        <w:t>total rainfall</w:t>
      </w:r>
      <w:r>
        <w:t>,</w:t>
      </w:r>
      <w:r w:rsidRPr="002D04CF" w:rsidDel="00F60814">
        <w:t xml:space="preserve"> contributing to longer and more severe drought</w:t>
      </w:r>
      <w:r>
        <w:t>s; however, it is expected that individual r</w:t>
      </w:r>
      <w:r w:rsidRPr="002D04CF" w:rsidDel="00F60814">
        <w:t>ainfall events and storms will be</w:t>
      </w:r>
      <w:r>
        <w:t>come</w:t>
      </w:r>
      <w:r w:rsidRPr="002D04CF" w:rsidDel="00F60814">
        <w:t xml:space="preserve"> more intense with a greater risk of flash flooding</w:t>
      </w:r>
      <w:r w:rsidR="006A6DE1">
        <w:t>.</w:t>
      </w:r>
      <w:r w:rsidR="00FC54C2" w:rsidRPr="001F0FD7">
        <w:rPr>
          <w:vertAlign w:val="superscript"/>
        </w:rPr>
        <w:fldChar w:fldCharType="begin"/>
      </w:r>
      <w:r w:rsidR="007A4E83">
        <w:rPr>
          <w:vertAlign w:val="superscript"/>
        </w:rPr>
        <w:instrText xml:space="preserve"> ADDIN EN.CITE &lt;EndNote&gt;&lt;Cite&gt;&lt;Year&gt;2019&lt;/Year&gt;&lt;RecNum&gt;289&lt;/RecNum&gt;&lt;DisplayText&gt;15&lt;/DisplayText&gt;&lt;record&gt;&lt;rec-number&gt;289&lt;/rec-number&gt;&lt;foreign-keys&gt;&lt;key app="EN" db-id="fwvs520dta0pajerxw65e0pi2ztww9f052dv" timestamp="0" guid="5ea6ab58-43fc-48f2-ac43-9a47160793b9"&gt;289&lt;/key&gt;&lt;/foreign-keys&gt;&lt;ref-type name="Government Document"&gt;46&lt;/ref-type&gt;&lt;contributors&gt;&lt;/contributors&gt;&lt;titles&gt;&lt;title&gt;Department of Environment, Land, Water and Planning. Victoria&amp;apos;s Climate Science Report 2019.&lt;/title&gt;&lt;/titles&gt;&lt;dates&gt;&lt;year&gt;2019&lt;/year&gt;&lt;/dates&gt;&lt;pub-location&gt;Melbourne, Australia&lt;/pub-location&gt;&lt;publisher&gt;DELWP, State Government of Vicroria&lt;/publisher&gt;&lt;urls&gt;&lt;related-urls&gt;&lt;url&gt;https://www.climatechange.vic.gov.au/climate-science-report-2019&lt;/url&gt;&lt;/related-urls&gt;&lt;/urls&gt;&lt;/record&gt;&lt;/Cite&gt;&lt;/EndNote&gt;</w:instrText>
      </w:r>
      <w:r w:rsidR="00FC54C2" w:rsidRPr="001F0FD7">
        <w:rPr>
          <w:vertAlign w:val="superscript"/>
        </w:rPr>
        <w:fldChar w:fldCharType="separate"/>
      </w:r>
      <w:r w:rsidR="0000054B">
        <w:rPr>
          <w:noProof/>
          <w:vertAlign w:val="superscript"/>
        </w:rPr>
        <w:t>15</w:t>
      </w:r>
      <w:r w:rsidR="00FC54C2" w:rsidRPr="001F0FD7">
        <w:rPr>
          <w:vertAlign w:val="superscript"/>
        </w:rPr>
        <w:fldChar w:fldCharType="end"/>
      </w:r>
      <w:r>
        <w:t xml:space="preserve"> </w:t>
      </w:r>
      <w:r>
        <w:rPr>
          <w:lang w:val="en-GB"/>
        </w:rPr>
        <w:t>Despite some of these changes being inevitable and in some cases also irreversible, these impacts can be limited with deep, rapid and sustained global reductions in greenhouse gas emissions.</w:t>
      </w:r>
      <w:r w:rsidR="008D1346" w:rsidRPr="00670E02">
        <w:rPr>
          <w:vertAlign w:val="superscript"/>
          <w:lang w:val="en-GB"/>
        </w:rPr>
        <w:fldChar w:fldCharType="begin"/>
      </w:r>
      <w:r w:rsidR="0048026F">
        <w:rPr>
          <w:vertAlign w:val="superscript"/>
          <w:lang w:val="en-GB"/>
        </w:rPr>
        <w:instrText xml:space="preserve"> ADDIN EN.CITE &lt;EndNote&gt;&lt;Cite&gt;&lt;Author&gt;IPCC&lt;/Author&gt;&lt;Year&gt;2023&lt;/Year&gt;&lt;RecNum&gt;691&lt;/RecNum&gt;&lt;DisplayText&gt;4&lt;/DisplayText&gt;&lt;record&gt;&lt;rec-number&gt;691&lt;/rec-number&gt;&lt;foreign-keys&gt;&lt;key app="EN" db-id="fwvs520dta0pajerxw65e0pi2ztww9f052dv" timestamp="1726443749" guid="9cc8ff59-b61c-4b9b-83ad-5ae04d25bdb4"&gt;691&lt;/key&gt;&lt;/foreign-keys&gt;&lt;ref-type name="Report"&gt;27&lt;/ref-type&gt;&lt;contributors&gt;&lt;authors&gt;&lt;author&gt;IPCC&lt;/author&gt;&lt;/authors&gt;&lt;/contributors&gt;&lt;titles&gt;&lt;title&gt;Summary for Policymakers. In: Climate Change 2023: Synthesis Report. Contribution of Working Groups I, II and III to the Sixth Assessment Report of the Intergovernmental Panel on Climate Change [Core Writing Team, Lee H and Romero J (eds.)].&lt;/title&gt;&lt;/titles&gt;&lt;dates&gt;&lt;year&gt;2023&lt;/year&gt;&lt;/dates&gt;&lt;pub-location&gt;Geneva, Switzerland&lt;/pub-location&gt;&lt;publisher&gt;IPCC&lt;/publisher&gt;&lt;urls&gt;&lt;/urls&gt;&lt;electronic-resource-num&gt;10.59327/IPCC/AR6-9789291691647.001&lt;/electronic-resource-num&gt;&lt;/record&gt;&lt;/Cite&gt;&lt;/EndNote&gt;</w:instrText>
      </w:r>
      <w:r w:rsidR="008D1346" w:rsidRPr="00670E02">
        <w:rPr>
          <w:vertAlign w:val="superscript"/>
          <w:lang w:val="en-GB"/>
        </w:rPr>
        <w:fldChar w:fldCharType="separate"/>
      </w:r>
      <w:r w:rsidR="0032678D">
        <w:rPr>
          <w:noProof/>
          <w:vertAlign w:val="superscript"/>
          <w:lang w:val="en-GB"/>
        </w:rPr>
        <w:t>4</w:t>
      </w:r>
      <w:r w:rsidR="008D1346" w:rsidRPr="00670E02">
        <w:rPr>
          <w:vertAlign w:val="superscript"/>
          <w:lang w:val="en-GB"/>
        </w:rPr>
        <w:fldChar w:fldCharType="end"/>
      </w:r>
      <w:r>
        <w:rPr>
          <w:lang w:val="en-GB"/>
        </w:rPr>
        <w:t xml:space="preserve"> </w:t>
      </w:r>
      <w:r>
        <w:rPr>
          <w:rFonts w:cs="Arial"/>
        </w:rPr>
        <w:t xml:space="preserve"> </w:t>
      </w:r>
    </w:p>
    <w:p w14:paraId="7E525139" w14:textId="77777777" w:rsidR="00A44422" w:rsidRDefault="00A44422" w:rsidP="00A44422">
      <w:pPr>
        <w:pStyle w:val="Heading2"/>
      </w:pPr>
      <w:bookmarkStart w:id="16" w:name="_Toc44534124"/>
      <w:bookmarkStart w:id="17" w:name="_Toc190954526"/>
      <w:r>
        <w:t>Public health impacts of climate change</w:t>
      </w:r>
      <w:bookmarkEnd w:id="16"/>
      <w:bookmarkEnd w:id="17"/>
    </w:p>
    <w:p w14:paraId="21835232" w14:textId="705CAB79" w:rsidR="00556E73" w:rsidRDefault="00A44422" w:rsidP="009A45B4">
      <w:pPr>
        <w:pStyle w:val="DHHSbody"/>
      </w:pPr>
      <w:r w:rsidRPr="00A95CF6">
        <w:t>The World Health Organization describes climate change as the defining issue for public health in the 21st century</w:t>
      </w:r>
      <w:r>
        <w:t>.</w:t>
      </w:r>
      <w:r w:rsidR="00937C8F" w:rsidRPr="003739CB">
        <w:rPr>
          <w:vertAlign w:val="superscript"/>
        </w:rPr>
        <w:fldChar w:fldCharType="begin"/>
      </w:r>
      <w:r w:rsidR="0006097C">
        <w:rPr>
          <w:vertAlign w:val="superscript"/>
        </w:rPr>
        <w:instrText xml:space="preserve"> ADDIN EN.CITE &lt;EndNote&gt;&lt;Cite&gt;&lt;Author&gt;WHO&lt;/Author&gt;&lt;Year&gt;2015&lt;/Year&gt;&lt;RecNum&gt;706&lt;/RecNum&gt;&lt;DisplayText&gt;18&lt;/DisplayText&gt;&lt;record&gt;&lt;rec-number&gt;706&lt;/rec-number&gt;&lt;foreign-keys&gt;&lt;key app="EN" db-id="fwvs520dta0pajerxw65e0pi2ztww9f052dv" timestamp="1727065251" guid="eddec0a2-99c1-4819-95fb-c707d59181c9"&gt;706&lt;/key&gt;&lt;/foreign-keys&gt;&lt;ref-type name="Web Page"&gt;12&lt;/ref-type&gt;&lt;contributors&gt;&lt;authors&gt;&lt;author&gt;WHO&lt;/author&gt;&lt;/authors&gt;&lt;/contributors&gt;&lt;titles&gt;&lt;title&gt;WHO calls on countries to protect health from climate change.&lt;/title&gt;&lt;/titles&gt;&lt;dates&gt;&lt;year&gt;2015&lt;/year&gt;&lt;/dates&gt;&lt;publisher&gt;World Health Organization&lt;/publisher&gt;&lt;urls&gt;&lt;related-urls&gt;&lt;url&gt;https://www.who.int/news/item/17-11-2015-who-calls-on-countries-to-protect-health-from-climate-change]&lt;/url&gt;&lt;/related-urls&gt;&lt;/urls&gt;&lt;/record&gt;&lt;/Cite&gt;&lt;/EndNote&gt;</w:instrText>
      </w:r>
      <w:r w:rsidR="00937C8F" w:rsidRPr="003739CB">
        <w:rPr>
          <w:vertAlign w:val="superscript"/>
        </w:rPr>
        <w:fldChar w:fldCharType="separate"/>
      </w:r>
      <w:r w:rsidR="00937C8F" w:rsidRPr="003739CB">
        <w:rPr>
          <w:noProof/>
          <w:vertAlign w:val="superscript"/>
        </w:rPr>
        <w:t>18</w:t>
      </w:r>
      <w:r w:rsidR="00937C8F" w:rsidRPr="003739CB">
        <w:rPr>
          <w:vertAlign w:val="superscript"/>
        </w:rPr>
        <w:fldChar w:fldCharType="end"/>
      </w:r>
      <w:r w:rsidRPr="00A95CF6">
        <w:t xml:space="preserve"> </w:t>
      </w:r>
      <w:r>
        <w:t>O</w:t>
      </w:r>
      <w:r w:rsidRPr="00A95CF6">
        <w:t>ur health is dependent on the health of our environment</w:t>
      </w:r>
      <w:r>
        <w:t xml:space="preserve">. However, </w:t>
      </w:r>
      <w:r w:rsidRPr="00A95CF6">
        <w:t>climate</w:t>
      </w:r>
      <w:r>
        <w:t xml:space="preserve"> </w:t>
      </w:r>
      <w:r w:rsidR="00967A56" w:rsidRPr="00967A56">
        <w:t>hazards are</w:t>
      </w:r>
      <w:r w:rsidR="00E44835">
        <w:t xml:space="preserve"> threatening </w:t>
      </w:r>
      <w:r w:rsidR="00C16FCD">
        <w:t>human</w:t>
      </w:r>
      <w:r w:rsidR="00E856CF">
        <w:t xml:space="preserve"> health and survival</w:t>
      </w:r>
      <w:r w:rsidR="00C16FCD">
        <w:t>,</w:t>
      </w:r>
      <w:r w:rsidR="00967A56" w:rsidRPr="00967A56">
        <w:t xml:space="preserve"> </w:t>
      </w:r>
      <w:r w:rsidR="00C16FCD">
        <w:t xml:space="preserve">and </w:t>
      </w:r>
      <w:r w:rsidR="00967A56" w:rsidRPr="00967A56">
        <w:t>increasingly contributing to a growing number of adverse health outcomes</w:t>
      </w:r>
      <w:r w:rsidR="00377386">
        <w:t>.</w:t>
      </w:r>
      <w:r w:rsidR="00377386" w:rsidRPr="00643FC4">
        <w:rPr>
          <w:vertAlign w:val="superscript"/>
        </w:rPr>
        <w:fldChar w:fldCharType="begin">
          <w:fldData xml:space="preserve">PEVuZE5vdGU+PENpdGU+PEF1dGhvcj5Sb21hbmVsbG88L0F1dGhvcj48WWVhcj4yMDIyPC9ZZWFy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</w:fldData>
        </w:fldChar>
      </w:r>
      <w:r w:rsidR="00F71C99">
        <w:rPr>
          <w:vertAlign w:val="superscript"/>
        </w:rPr>
        <w:instrText xml:space="preserve"> ADDIN EN.CITE </w:instrText>
      </w:r>
      <w:r w:rsidR="00F71C99">
        <w:rPr>
          <w:vertAlign w:val="superscript"/>
        </w:rPr>
        <w:fldChar w:fldCharType="begin">
          <w:fldData xml:space="preserve">PEVuZE5vdGU+PENpdGU+PEF1dGhvcj5Sb21hbmVsbG88L0F1dGhvcj48WWVhcj4yMDIyPC9ZZWFy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377386" w:rsidRPr="00643FC4">
        <w:rPr>
          <w:vertAlign w:val="superscript"/>
        </w:rPr>
      </w:r>
      <w:r w:rsidR="00377386" w:rsidRPr="00643FC4">
        <w:rPr>
          <w:vertAlign w:val="superscript"/>
        </w:rPr>
        <w:fldChar w:fldCharType="separate"/>
      </w:r>
      <w:r w:rsidR="00937C8F">
        <w:rPr>
          <w:noProof/>
          <w:vertAlign w:val="superscript"/>
        </w:rPr>
        <w:t>19,20</w:t>
      </w:r>
      <w:r w:rsidR="00377386" w:rsidRPr="00643FC4">
        <w:rPr>
          <w:vertAlign w:val="superscript"/>
        </w:rPr>
        <w:fldChar w:fldCharType="end"/>
      </w:r>
      <w:r w:rsidR="002B46B6">
        <w:rPr>
          <w:vertAlign w:val="superscript"/>
        </w:rPr>
        <w:t xml:space="preserve"> </w:t>
      </w:r>
      <w:r w:rsidR="00967A56" w:rsidRPr="00967A56">
        <w:t xml:space="preserve">Many </w:t>
      </w:r>
      <w:r w:rsidR="00E77038">
        <w:t>impacts</w:t>
      </w:r>
      <w:r w:rsidR="00967A56" w:rsidRPr="00967A56">
        <w:t xml:space="preserve"> of climate change pose multiple threats to health and well-being and can occur </w:t>
      </w:r>
      <w:r w:rsidR="009A45B4">
        <w:t>at the same time</w:t>
      </w:r>
      <w:r w:rsidR="00967A56" w:rsidRPr="00967A56">
        <w:t xml:space="preserve">, resulting in </w:t>
      </w:r>
      <w:r w:rsidR="009A45B4">
        <w:t xml:space="preserve">cascading or </w:t>
      </w:r>
      <w:r w:rsidR="00967A56" w:rsidRPr="00967A56">
        <w:t>compounding impacts</w:t>
      </w:r>
      <w:r w:rsidR="00A8083D">
        <w:t>.</w:t>
      </w:r>
      <w:r w:rsidR="00983880" w:rsidRPr="00983880">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983880" w:rsidRPr="00983880">
        <w:rPr>
          <w:vertAlign w:val="superscript"/>
        </w:rPr>
        <w:fldChar w:fldCharType="separate"/>
      </w:r>
      <w:r w:rsidR="00937C8F">
        <w:rPr>
          <w:noProof/>
          <w:vertAlign w:val="superscript"/>
        </w:rPr>
        <w:t>20</w:t>
      </w:r>
      <w:r w:rsidR="00983880" w:rsidRPr="00983880">
        <w:rPr>
          <w:vertAlign w:val="superscript"/>
        </w:rPr>
        <w:fldChar w:fldCharType="end"/>
      </w:r>
      <w:r w:rsidR="009A45B4">
        <w:t xml:space="preserve"> </w:t>
      </w:r>
      <w:r w:rsidR="0035129D">
        <w:t xml:space="preserve">Climate change also risks compounding </w:t>
      </w:r>
      <w:r w:rsidR="000E51CD">
        <w:t xml:space="preserve">historical injustices and disrupting cultural and spiritual connections to Country that are </w:t>
      </w:r>
      <w:r w:rsidR="000E51CD">
        <w:lastRenderedPageBreak/>
        <w:t>centra</w:t>
      </w:r>
      <w:r w:rsidR="00B35BCE">
        <w:t>l</w:t>
      </w:r>
      <w:r w:rsidR="000E51CD">
        <w:t xml:space="preserve"> to the health and wellbeing of Aboriginal </w:t>
      </w:r>
      <w:r w:rsidR="00FA7088">
        <w:t>p</w:t>
      </w:r>
      <w:r w:rsidR="0009591A">
        <w:t>eople.</w:t>
      </w:r>
      <w:r w:rsidR="00E46773" w:rsidRPr="00E46773">
        <w:rPr>
          <w:vertAlign w:val="superscript"/>
        </w:rPr>
        <w:fldChar w:fldCharType="begin"/>
      </w:r>
      <w:r w:rsidR="0030016F">
        <w:rPr>
          <w:vertAlign w:val="superscript"/>
        </w:rPr>
        <w:instrText xml:space="preserve"> ADDIN EN.CITE &lt;EndNote&gt;&lt;Cite&gt;&lt;Year&gt;2021&lt;/Year&gt;&lt;RecNum&gt;686&lt;/RecNum&gt;&lt;DisplayText&gt;21&lt;/DisplayText&gt;&lt;record&gt;&lt;rec-number&gt;686&lt;/rec-number&gt;&lt;foreign-keys&gt;&lt;key app="EN" db-id="fwvs520dta0pajerxw65e0pi2ztww9f052dv" timestamp="1726443749" guid="d06f6a93-117c-4250-920c-13ba20774974"&gt;686&lt;/key&gt;&lt;/foreign-keys&gt;&lt;ref-type name="Report"&gt;27&lt;/ref-type&gt;&lt;contributors&gt;&lt;/contributors&gt;&lt;titles&gt;&lt;title&gt;HEAL Network &amp;amp; CRE-STRIDE. Climate Change and Aboriginal and Torres Strait Islander Health, Discussion Paper.&lt;/title&gt;&lt;secondary-title&gt;Healthy Environments and Lives (HEAL) Network &amp;amp; Centre for Research Excellence in Strengthening Systems for Indigenous Health Care Equity (CRE-STRIDE)&lt;/secondary-title&gt;&lt;/titles&gt;&lt;dates&gt;&lt;year&gt;2021&lt;/year&gt;&lt;/dates&gt;&lt;pub-location&gt;Victoria, Australia&lt;/pub-location&gt;&lt;publisher&gt;Lowitja Institute&lt;/publisher&gt;&lt;urls&gt;&lt;related-urls&gt;&lt;url&gt;https://www.lowitja.org.au/wp-content/uploads/2023/06/Lowitja_ClimateChangeHealth_1021_D10-1.pdf&lt;/url&gt;&lt;/related-urls&gt;&lt;/urls&gt;&lt;electronic-resource-num&gt;DOI: 10.48455/bthg-aj15&lt;/electronic-resource-num&gt;&lt;/record&gt;&lt;/Cite&gt;&lt;/EndNote&gt;</w:instrText>
      </w:r>
      <w:r w:rsidR="00E46773" w:rsidRPr="00E46773">
        <w:rPr>
          <w:vertAlign w:val="superscript"/>
        </w:rPr>
        <w:fldChar w:fldCharType="separate"/>
      </w:r>
      <w:r w:rsidR="00937C8F">
        <w:rPr>
          <w:noProof/>
          <w:vertAlign w:val="superscript"/>
        </w:rPr>
        <w:t>21</w:t>
      </w:r>
      <w:r w:rsidR="00E46773" w:rsidRPr="00E46773">
        <w:rPr>
          <w:vertAlign w:val="superscript"/>
        </w:rPr>
        <w:fldChar w:fldCharType="end"/>
      </w:r>
      <w:r w:rsidR="0009591A">
        <w:t xml:space="preserve"> All of these</w:t>
      </w:r>
      <w:r w:rsidR="00011D0D">
        <w:t xml:space="preserve"> impacts </w:t>
      </w:r>
      <w:r w:rsidR="00011D0D" w:rsidRPr="00684F10">
        <w:t xml:space="preserve">represent an unacceptably high risk to </w:t>
      </w:r>
      <w:r w:rsidR="00E409C6">
        <w:t>public</w:t>
      </w:r>
      <w:r w:rsidR="00011D0D" w:rsidRPr="00684F10">
        <w:t xml:space="preserve"> health</w:t>
      </w:r>
      <w:r w:rsidR="00011D0D">
        <w:t>.</w:t>
      </w:r>
      <w:r w:rsidRPr="00EA7481">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 </w:instrText>
      </w:r>
      <w:r w:rsidR="0032678D">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DATA </w:instrText>
      </w:r>
      <w:r w:rsidR="0032678D">
        <w:rPr>
          <w:vertAlign w:val="superscript"/>
        </w:rPr>
      </w:r>
      <w:r w:rsidR="0032678D">
        <w:rPr>
          <w:vertAlign w:val="superscript"/>
        </w:rPr>
        <w:fldChar w:fldCharType="end"/>
      </w:r>
      <w:r w:rsidRPr="00EA7481">
        <w:rPr>
          <w:vertAlign w:val="superscript"/>
        </w:rPr>
      </w:r>
      <w:r w:rsidRPr="00EA7481">
        <w:rPr>
          <w:vertAlign w:val="superscript"/>
        </w:rPr>
        <w:fldChar w:fldCharType="separate"/>
      </w:r>
      <w:r w:rsidR="0032678D">
        <w:rPr>
          <w:noProof/>
          <w:vertAlign w:val="superscript"/>
        </w:rPr>
        <w:t>1</w:t>
      </w:r>
      <w:r w:rsidRPr="00EA7481">
        <w:rPr>
          <w:vertAlign w:val="superscript"/>
        </w:rPr>
        <w:fldChar w:fldCharType="end"/>
      </w:r>
    </w:p>
    <w:p w14:paraId="091B49BE" w14:textId="73331E35" w:rsidR="00A44422" w:rsidRPr="002B46B6" w:rsidRDefault="004B7D38" w:rsidP="009A45B4">
      <w:pPr>
        <w:pStyle w:val="DHHSbody"/>
        <w:rPr>
          <w:vertAlign w:val="superscript"/>
        </w:rPr>
      </w:pPr>
      <w:r w:rsidRPr="00E17E9F">
        <w:t xml:space="preserve">Climate change leads to or exacerbates disease across every physiological system in indirect </w:t>
      </w:r>
      <w:r w:rsidR="00E17E9F" w:rsidRPr="00E17E9F">
        <w:t xml:space="preserve">and direct </w:t>
      </w:r>
      <w:r w:rsidRPr="00E17E9F">
        <w:t>ways</w:t>
      </w:r>
      <w:r w:rsidR="00953F7D">
        <w:t>.</w:t>
      </w:r>
      <w:r w:rsidR="00953F7D" w:rsidRPr="00953F7D">
        <w:rPr>
          <w:vertAlign w:val="superscript"/>
        </w:rPr>
        <w:fldChar w:fldCharType="begin"/>
      </w:r>
      <w:r w:rsidR="00123A02">
        <w:rPr>
          <w:vertAlign w:val="superscript"/>
        </w:rPr>
        <w:instrText xml:space="preserve"> ADDIN EN.CITE &lt;EndNote&gt;&lt;Cite&gt;&lt;Author&gt;Willetts&lt;/Author&gt;&lt;Year&gt;2022&lt;/Year&gt;&lt;RecNum&gt;587&lt;/RecNum&gt;&lt;DisplayText&gt;22&lt;/DisplayText&gt;&lt;record&gt;&lt;rec-number&gt;587&lt;/rec-number&gt;&lt;foreign-keys&gt;&lt;key app="EN" db-id="fwvs520dta0pajerxw65e0pi2ztww9f052dv" timestamp="1725496788" guid="5aed9fc6-e45c-44a2-9ec5-03a1d5fb93c6"&gt;587&lt;/key&gt;&lt;/foreign-keys&gt;&lt;ref-type name="Report"&gt;27&lt;/ref-type&gt;&lt;contributors&gt;&lt;authors&gt;&lt;author&gt;Willetts, E &lt;/author&gt;&lt;author&gt;Campbell-Lendrum, D&lt;/author&gt;&lt;/authors&gt;&lt;/contributors&gt;&lt;titles&gt;&lt;title&gt;Review of IPCC Evidence 2022: Climate change, health and wellbeing.&lt;/title&gt;&lt;/titles&gt;&lt;dates&gt;&lt;year&gt;2022&lt;/year&gt;&lt;/dates&gt;&lt;publisher&gt;World Health Organization&lt;/publisher&gt;&lt;urls&gt;&lt;related-urls&gt;&lt;url&gt;https://cdn.who.int/media/docs/default-source/climate-change/who-review-of-ipcc-evidence-2022-adv-version.pdf?sfvrsn=cce71a2c_3&amp;amp;download=true&lt;/url&gt;&lt;/related-urls&gt;&lt;/urls&gt;&lt;/record&gt;&lt;/Cite&gt;&lt;/EndNote&gt;</w:instrText>
      </w:r>
      <w:r w:rsidR="00953F7D" w:rsidRPr="00953F7D">
        <w:rPr>
          <w:vertAlign w:val="superscript"/>
        </w:rPr>
        <w:fldChar w:fldCharType="separate"/>
      </w:r>
      <w:r w:rsidR="00937C8F">
        <w:rPr>
          <w:noProof/>
          <w:vertAlign w:val="superscript"/>
        </w:rPr>
        <w:t>22</w:t>
      </w:r>
      <w:r w:rsidR="00953F7D" w:rsidRPr="00953F7D">
        <w:rPr>
          <w:vertAlign w:val="superscript"/>
        </w:rPr>
        <w:fldChar w:fldCharType="end"/>
      </w:r>
      <w:r w:rsidR="00953F7D" w:rsidRPr="00684F10">
        <w:t xml:space="preserve"> </w:t>
      </w:r>
      <w:r w:rsidR="00A44422" w:rsidRPr="00684F10">
        <w:t>Direct impacts, caused by exposure to more frequent and intense extreme weather events such as bushfires, droughts, floods and heatwaves, include hypo- and hyperthermia, heat stress, injury, trauma and death. Indirect impacts</w:t>
      </w:r>
      <w:r w:rsidR="00A44422">
        <w:t xml:space="preserve"> </w:t>
      </w:r>
      <w:r w:rsidR="00A44422" w:rsidRPr="00684F10">
        <w:t>mediated through natural and human systems affected by climate change, include</w:t>
      </w:r>
      <w:r w:rsidR="00A44422">
        <w:t>:</w:t>
      </w:r>
      <w:r w:rsidR="00A44422" w:rsidRPr="00684F10">
        <w:t xml:space="preserve"> </w:t>
      </w:r>
    </w:p>
    <w:p w14:paraId="76E8A655" w14:textId="77777777" w:rsidR="00A44422" w:rsidRDefault="00A44422" w:rsidP="00A44422">
      <w:pPr>
        <w:pStyle w:val="DHHSbullet1"/>
        <w:ind w:left="709"/>
      </w:pPr>
      <w:r w:rsidRPr="00684F10">
        <w:t>vector-borne diseases (those transmitted from vectors such as mosquitos to humans)</w:t>
      </w:r>
      <w:r>
        <w:t xml:space="preserve"> </w:t>
      </w:r>
    </w:p>
    <w:p w14:paraId="56420071" w14:textId="77777777" w:rsidR="00A44422" w:rsidRDefault="00A44422" w:rsidP="00A44422">
      <w:pPr>
        <w:pStyle w:val="DHHSbullet1"/>
        <w:ind w:left="709"/>
      </w:pPr>
      <w:r w:rsidRPr="00684F10">
        <w:t xml:space="preserve">zoonotic diseases (those transmitted from animals to humans) </w:t>
      </w:r>
    </w:p>
    <w:p w14:paraId="3D17C8BE" w14:textId="77777777" w:rsidR="00A44422" w:rsidRDefault="00A44422" w:rsidP="00A44422">
      <w:pPr>
        <w:pStyle w:val="DHHSbullet1"/>
        <w:ind w:left="709"/>
      </w:pPr>
      <w:r w:rsidRPr="00684F10">
        <w:t>water-borne diseases (resulting from exposure to harmful algae and pathogenic microorganisms affecting drinking water, recreational water</w:t>
      </w:r>
      <w:r>
        <w:t>,</w:t>
      </w:r>
      <w:r w:rsidRPr="00684F10">
        <w:t xml:space="preserve"> including aquatic facilities, and water supplied for agricultural and domestic use) </w:t>
      </w:r>
    </w:p>
    <w:p w14:paraId="547CE4C2" w14:textId="77777777" w:rsidR="00A44422" w:rsidRDefault="00A44422" w:rsidP="00A44422">
      <w:pPr>
        <w:pStyle w:val="DHHSbullet1"/>
        <w:ind w:left="709"/>
      </w:pPr>
      <w:r w:rsidRPr="00684F10">
        <w:t>food-borne diseases (such as salmonellosis)</w:t>
      </w:r>
      <w:r>
        <w:t xml:space="preserve"> </w:t>
      </w:r>
    </w:p>
    <w:p w14:paraId="5660C81B" w14:textId="77777777" w:rsidR="00A44422" w:rsidRDefault="00A44422" w:rsidP="00A44422">
      <w:pPr>
        <w:pStyle w:val="DHHSbullet1"/>
        <w:ind w:left="709"/>
      </w:pPr>
      <w:r>
        <w:t xml:space="preserve">exposure to </w:t>
      </w:r>
      <w:r w:rsidRPr="00684F10">
        <w:t>contaminants such as mycotoxins</w:t>
      </w:r>
      <w:r>
        <w:t xml:space="preserve"> in food </w:t>
      </w:r>
    </w:p>
    <w:p w14:paraId="59E9A7A5" w14:textId="77777777" w:rsidR="00A44422" w:rsidRDefault="00A44422" w:rsidP="00A44422">
      <w:pPr>
        <w:pStyle w:val="DHHSbullet1"/>
        <w:ind w:left="709"/>
      </w:pPr>
      <w:r>
        <w:t>impacts on the micro and macro nutritional quality of food</w:t>
      </w:r>
    </w:p>
    <w:p w14:paraId="73D15E19" w14:textId="36C587B2" w:rsidR="00A44422" w:rsidRPr="00684F10" w:rsidRDefault="00A44422" w:rsidP="00A44422">
      <w:pPr>
        <w:pStyle w:val="DHHSbullet1"/>
        <w:spacing w:after="120"/>
        <w:ind w:left="709"/>
      </w:pPr>
      <w:r>
        <w:t xml:space="preserve">exacerbation of existing chronic diseases such as cardiovascular and respiratory diseases </w:t>
      </w:r>
      <w:proofErr w:type="gramStart"/>
      <w:r>
        <w:t>as a result of</w:t>
      </w:r>
      <w:proofErr w:type="gramEnd"/>
      <w:r>
        <w:t xml:space="preserve"> higher temperatures, poorer air quality, </w:t>
      </w:r>
      <w:r w:rsidRPr="00684F10">
        <w:t>airborne pollen</w:t>
      </w:r>
      <w:r>
        <w:t xml:space="preserve"> and other aeroallergens.</w:t>
      </w:r>
      <w:r w:rsidRPr="00EA7481">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SwzLDIwPC9EaXNwbGF5VGV4dD48cmVjb3JkPjxyZWMtbnVtYmVyPjY0PC9yZWMtbnVtYmVyPjxm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</w:fldData>
        </w:fldChar>
      </w:r>
      <w:r w:rsidR="00F71C99">
        <w:rPr>
          <w:vertAlign w:val="superscript"/>
        </w:rPr>
        <w:instrText xml:space="preserve"> ADDIN EN.CITE </w:instrText>
      </w:r>
      <w:r w:rsidR="00F71C99">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SwzLDIwPC9EaXNwbGF5VGV4dD48cmVjb3JkPjxyZWMtbnVtYmVyPjY0PC9yZWMtbnVtYmVyPjxm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Pr="00EA7481">
        <w:rPr>
          <w:vertAlign w:val="superscript"/>
        </w:rPr>
      </w:r>
      <w:r w:rsidRPr="00EA7481">
        <w:rPr>
          <w:vertAlign w:val="superscript"/>
        </w:rPr>
        <w:fldChar w:fldCharType="separate"/>
      </w:r>
      <w:r w:rsidR="00937C8F">
        <w:rPr>
          <w:noProof/>
          <w:vertAlign w:val="superscript"/>
        </w:rPr>
        <w:t>1,3,20</w:t>
      </w:r>
      <w:r w:rsidRPr="00EA7481">
        <w:rPr>
          <w:vertAlign w:val="superscript"/>
        </w:rPr>
        <w:fldChar w:fldCharType="end"/>
      </w:r>
      <w:r>
        <w:t xml:space="preserve"> </w:t>
      </w:r>
    </w:p>
    <w:p w14:paraId="4213DA45" w14:textId="61A6970F" w:rsidR="00A44422" w:rsidRDefault="003B542C" w:rsidP="00A44422">
      <w:pPr>
        <w:pStyle w:val="DHHSbody"/>
      </w:pPr>
      <w:r>
        <w:t>In addition to</w:t>
      </w:r>
      <w:r w:rsidR="00A44422" w:rsidRPr="00A95CF6">
        <w:t xml:space="preserve"> effects on physical health, climate change </w:t>
      </w:r>
      <w:r w:rsidR="00A44422">
        <w:t>can</w:t>
      </w:r>
      <w:r w:rsidR="00A44422" w:rsidRPr="00A95CF6">
        <w:t xml:space="preserve"> </w:t>
      </w:r>
      <w:r w:rsidR="00A44422">
        <w:t>also</w:t>
      </w:r>
      <w:r w:rsidR="00A44422" w:rsidRPr="00A95CF6">
        <w:t xml:space="preserve"> adversely affect mental health</w:t>
      </w:r>
      <w:r w:rsidR="00B155D0">
        <w:t xml:space="preserve"> and wellb</w:t>
      </w:r>
      <w:r w:rsidR="00E02321">
        <w:t>e</w:t>
      </w:r>
      <w:r w:rsidR="00B155D0">
        <w:t>ing</w:t>
      </w:r>
      <w:r w:rsidR="00A44422">
        <w:t>.</w:t>
      </w:r>
      <w:r w:rsidR="00A44422" w:rsidRPr="00EA7481">
        <w:rPr>
          <w:vertAlign w:val="superscript"/>
        </w:rPr>
        <w:fldChar w:fldCharType="begin"/>
      </w:r>
      <w:r w:rsidR="00937C8F">
        <w:rPr>
          <w:vertAlign w:val="superscript"/>
        </w:rPr>
        <w:instrText xml:space="preserve"> ADDIN EN.CITE &lt;EndNote&gt;&lt;Cite&gt;&lt;Author&gt;Hayes&lt;/Author&gt;&lt;Year&gt;2018&lt;/Year&gt;&lt;RecNum&gt;463&lt;/RecNum&gt;&lt;IDText&gt;Climate change and mental health: Risks, impacts and priority actions&lt;/IDText&gt;&lt;DisplayText&gt;23&lt;/DisplayText&gt;&lt;record&gt;&lt;rec-number&gt;463&lt;/rec-number&gt;&lt;foreign-keys&gt;&lt;key app="EN" db-id="fwvs520dta0pajerxw65e0pi2ztww9f052dv" timestamp="1594952467" guid="a3d8c174-b9be-43c2-ba75-3e3df68efe95"&gt;463&lt;/key&gt;&lt;/foreign-keys&gt;&lt;ref-type name="Journal Article"&gt;17&lt;/ref-type&gt;&lt;contributors&gt;&lt;authors&gt;&lt;author&gt;Hayes, Katie&lt;/author&gt;&lt;author&gt;Blashki, G.&lt;/author&gt;&lt;author&gt;Wiseman, J.&lt;/author&gt;&lt;author&gt;Burke, S.&lt;/author&gt;&lt;author&gt;Reifels, L.&lt;/author&gt;&lt;/authors&gt;&lt;/contributors&gt;&lt;titles&gt;&lt;title&gt;Climate change and mental health: Risks, impacts and priority actions&lt;/title&gt;&lt;secondary-title&gt;International Journal of Mental Health Systems&lt;/secondary-title&gt;&lt;/titles&gt;&lt;periodical&gt;&lt;full-title&gt;International Journal of Mental Health Systems&lt;/full-title&gt;&lt;/periodical&gt;&lt;pages&gt;28&lt;/pages&gt;&lt;volume&gt;12&lt;/volume&gt;&lt;number&gt;1&lt;/number&gt;&lt;dates&gt;&lt;year&gt;2018&lt;/year&gt;&lt;pub-dates&gt;&lt;date&gt;2018/06/01&lt;/date&gt;&lt;/pub-dates&gt;&lt;/dates&gt;&lt;isbn&gt;1752-4458&lt;/isbn&gt;&lt;urls&gt;&lt;related-urls&gt;&lt;url&gt;https://doi.org/10.1186/s13033-018-0210-6&lt;/url&gt;&lt;url&gt;https://ijmhs.biomedcentral.com/articles/10.1186/s13033-018-0210-6&lt;/url&gt;&lt;/related-urls&gt;&lt;/urls&gt;&lt;electronic-resource-num&gt;10.1186/s13033-018-0210-6&lt;/electronic-resource-num&gt;&lt;/record&gt;&lt;/Cite&gt;&lt;/EndNote&gt;</w:instrText>
      </w:r>
      <w:r w:rsidR="00A44422" w:rsidRPr="00EA7481">
        <w:rPr>
          <w:vertAlign w:val="superscript"/>
        </w:rPr>
        <w:fldChar w:fldCharType="separate"/>
      </w:r>
      <w:r w:rsidR="00937C8F">
        <w:rPr>
          <w:noProof/>
          <w:vertAlign w:val="superscript"/>
        </w:rPr>
        <w:t>23</w:t>
      </w:r>
      <w:r w:rsidR="00A44422" w:rsidRPr="00EA7481">
        <w:rPr>
          <w:vertAlign w:val="superscript"/>
        </w:rPr>
        <w:fldChar w:fldCharType="end"/>
      </w:r>
      <w:r w:rsidR="00A44422" w:rsidRPr="00A95CF6">
        <w:t xml:space="preserve"> Extreme weather events such as floods, droughts and bushfires can lead to psychological distress</w:t>
      </w:r>
      <w:r w:rsidR="00A44422">
        <w:t xml:space="preserve">, including PTSD, anxiety, depression, </w:t>
      </w:r>
      <w:r w:rsidR="00A44422" w:rsidRPr="00BB35BB">
        <w:t>vicarious trauma, substance abuse and suicidal ideation</w:t>
      </w:r>
      <w:r w:rsidR="00A44422">
        <w:t>. Climate change can also exacerbate pre-existing mental health illnesses and problems,</w:t>
      </w:r>
      <w:r w:rsidR="00A44422" w:rsidRPr="00A95CF6">
        <w:t xml:space="preserve"> due to trauma, illness, loss of loved ones, </w:t>
      </w:r>
      <w:r w:rsidR="00A44422">
        <w:t xml:space="preserve">loss of livelihoods and culture, </w:t>
      </w:r>
      <w:r w:rsidR="00A44422" w:rsidRPr="00A95CF6">
        <w:t>destruction of property and displacement, and disruption of communities, goods and services.</w:t>
      </w:r>
      <w:r w:rsidR="00A44422" w:rsidRPr="006B435A">
        <w:rPr>
          <w:vertAlign w:val="superscript"/>
        </w:rPr>
        <w:fldChar w:fldCharType="begin">
          <w:fldData xml:space="preserve">PEVuZE5vdGU+PENpdGU+PEF1dGhvcj5IYXllczwvQXV0aG9yPjxZZWFyPjIwMTg8L1llYXI+PFJl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</w:fldData>
        </w:fldChar>
      </w:r>
      <w:r w:rsidR="003B0780">
        <w:rPr>
          <w:vertAlign w:val="superscript"/>
        </w:rPr>
        <w:instrText xml:space="preserve"> ADDIN EN.CITE </w:instrText>
      </w:r>
      <w:r w:rsidR="003B0780">
        <w:rPr>
          <w:vertAlign w:val="superscript"/>
        </w:rPr>
        <w:fldChar w:fldCharType="begin">
          <w:fldData xml:space="preserve">PEVuZE5vdGU+PENpdGU+PEF1dGhvcj5IYXllczwvQXV0aG9yPjxZZWFyPjIwMTg8L1llYXI+PFJl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</w:fldData>
        </w:fldChar>
      </w:r>
      <w:r w:rsidR="003B0780">
        <w:rPr>
          <w:vertAlign w:val="superscript"/>
        </w:rPr>
        <w:instrText xml:space="preserve"> ADDIN EN.CITE.DATA </w:instrText>
      </w:r>
      <w:r w:rsidR="003B0780">
        <w:rPr>
          <w:vertAlign w:val="superscript"/>
        </w:rPr>
      </w:r>
      <w:r w:rsidR="003B0780">
        <w:rPr>
          <w:vertAlign w:val="superscript"/>
        </w:rPr>
        <w:fldChar w:fldCharType="end"/>
      </w:r>
      <w:r w:rsidR="00A44422" w:rsidRPr="006B435A">
        <w:rPr>
          <w:vertAlign w:val="superscript"/>
        </w:rPr>
      </w:r>
      <w:r w:rsidR="00A44422" w:rsidRPr="006B435A">
        <w:rPr>
          <w:vertAlign w:val="superscript"/>
        </w:rPr>
        <w:fldChar w:fldCharType="separate"/>
      </w:r>
      <w:r w:rsidR="00937C8F">
        <w:rPr>
          <w:noProof/>
          <w:vertAlign w:val="superscript"/>
        </w:rPr>
        <w:t>23-25</w:t>
      </w:r>
      <w:r w:rsidR="00A44422" w:rsidRPr="006B435A">
        <w:rPr>
          <w:vertAlign w:val="superscript"/>
        </w:rPr>
        <w:fldChar w:fldCharType="end"/>
      </w:r>
      <w:r w:rsidR="00BA431B">
        <w:rPr>
          <w:vertAlign w:val="superscript"/>
        </w:rPr>
        <w:t xml:space="preserve"> </w:t>
      </w:r>
      <w:r w:rsidR="00A44422">
        <w:t>Climate or ecological anxiety or grief is the existential fear of the likely future health of the earth and its inhabitants in the face of unmitigated climate change</w:t>
      </w:r>
      <w:r w:rsidR="00FE667A">
        <w:t>. Climate anxiety can impact wellbeing and</w:t>
      </w:r>
      <w:r w:rsidR="00A44422">
        <w:t xml:space="preserve"> lead to long-term emotional distress, despair and hopelessness. This disproportionately affects children and young people and people who rely on the land and land-based activities for their livelihood and wellbeing such as Indigenous peoples and farmers.</w:t>
      </w:r>
      <w:r w:rsidR="00A44422" w:rsidRPr="00C40BF5">
        <w:rPr>
          <w:vertAlign w:val="superscript"/>
        </w:rPr>
        <w:fldChar w:fldCharType="begin">
          <w:fldData xml:space="preserve">PEVuZE5vdGU+PENpdGU+PEF1dGhvcj5IYXllczwvQXV0aG9yPjxZZWFyPjIwMTg8L1llYXI+PFJl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=
</w:fldData>
        </w:fldChar>
      </w:r>
      <w:r w:rsidR="00073DFE">
        <w:rPr>
          <w:vertAlign w:val="superscript"/>
        </w:rPr>
        <w:instrText xml:space="preserve"> ADDIN EN.CITE </w:instrText>
      </w:r>
      <w:r w:rsidR="00073DFE">
        <w:rPr>
          <w:vertAlign w:val="superscript"/>
        </w:rPr>
        <w:fldChar w:fldCharType="begin">
          <w:fldData xml:space="preserve">PEVuZE5vdGU+PENpdGU+PEF1dGhvcj5IYXllczwvQXV0aG9yPjxZZWFyPjIwMTg8L1llYXI+PFJl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=
</w:fldData>
        </w:fldChar>
      </w:r>
      <w:r w:rsidR="00073DFE">
        <w:rPr>
          <w:vertAlign w:val="superscript"/>
        </w:rPr>
        <w:instrText xml:space="preserve"> ADDIN EN.CITE.DATA </w:instrText>
      </w:r>
      <w:r w:rsidR="00073DFE">
        <w:rPr>
          <w:vertAlign w:val="superscript"/>
        </w:rPr>
      </w:r>
      <w:r w:rsidR="00073DFE">
        <w:rPr>
          <w:vertAlign w:val="superscript"/>
        </w:rPr>
        <w:fldChar w:fldCharType="end"/>
      </w:r>
      <w:r w:rsidR="00A44422" w:rsidRPr="00C40BF5">
        <w:rPr>
          <w:vertAlign w:val="superscript"/>
        </w:rPr>
      </w:r>
      <w:r w:rsidR="00A44422" w:rsidRPr="00C40BF5">
        <w:rPr>
          <w:vertAlign w:val="superscript"/>
        </w:rPr>
        <w:fldChar w:fldCharType="separate"/>
      </w:r>
      <w:r w:rsidR="00937C8F">
        <w:rPr>
          <w:noProof/>
          <w:vertAlign w:val="superscript"/>
        </w:rPr>
        <w:t>23,26,27</w:t>
      </w:r>
      <w:r w:rsidR="00A44422" w:rsidRPr="00C40BF5">
        <w:rPr>
          <w:vertAlign w:val="superscript"/>
        </w:rPr>
        <w:fldChar w:fldCharType="end"/>
      </w:r>
    </w:p>
    <w:p w14:paraId="62DABFC7" w14:textId="732A002A" w:rsidR="003E6EC0" w:rsidRDefault="00606F08" w:rsidP="00387740">
      <w:pPr>
        <w:pStyle w:val="DHHSbody"/>
        <w:rPr>
          <w:vertAlign w:val="superscript"/>
        </w:rPr>
      </w:pPr>
      <w:r>
        <w:t xml:space="preserve">There is </w:t>
      </w:r>
      <w:r w:rsidR="006B0143">
        <w:t xml:space="preserve">also </w:t>
      </w:r>
      <w:r>
        <w:t xml:space="preserve">an association between </w:t>
      </w:r>
      <w:r w:rsidR="00A44422">
        <w:t>a</w:t>
      </w:r>
      <w:r w:rsidR="00A44422" w:rsidRPr="003B26C2">
        <w:t xml:space="preserve">n increase </w:t>
      </w:r>
      <w:r w:rsidR="00A44422">
        <w:t>in the frequency and severity</w:t>
      </w:r>
      <w:r w:rsidR="00A44422" w:rsidRPr="003B26C2">
        <w:t xml:space="preserve"> </w:t>
      </w:r>
      <w:r w:rsidR="00A44422">
        <w:t xml:space="preserve">of </w:t>
      </w:r>
      <w:r w:rsidR="00A44422" w:rsidRPr="003B26C2">
        <w:t>events such as bushfires, floods and droughts</w:t>
      </w:r>
      <w:r w:rsidR="00A44422">
        <w:t xml:space="preserve"> due to climate change</w:t>
      </w:r>
      <w:r w:rsidR="006C1D71">
        <w:t xml:space="preserve"> and </w:t>
      </w:r>
      <w:r>
        <w:t>a</w:t>
      </w:r>
      <w:r w:rsidR="00A44422" w:rsidRPr="003B26C2">
        <w:t xml:space="preserve">n increase </w:t>
      </w:r>
      <w:r w:rsidR="00A44422">
        <w:t xml:space="preserve">in </w:t>
      </w:r>
      <w:r w:rsidR="00A44422" w:rsidRPr="003B26C2">
        <w:t>family violence</w:t>
      </w:r>
      <w:r w:rsidR="00A44422">
        <w:t>.</w:t>
      </w:r>
      <w:r w:rsidR="00A44422" w:rsidRPr="006B435A">
        <w:rPr>
          <w:vertAlign w:val="superscript"/>
        </w:rPr>
        <w:fldChar w:fldCharType="begin">
          <w:fldData xml:space="preserve">PEVuZE5vdGU+PENpdGU+PEF1dGhvcj5Tb3JlbnNlbjwvQXV0aG9yPjxZZWFyPjIwMTg8L1llYXI+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</w:fldData>
        </w:fldChar>
      </w:r>
      <w:r w:rsidR="00937C8F">
        <w:rPr>
          <w:vertAlign w:val="superscript"/>
        </w:rPr>
        <w:instrText xml:space="preserve"> ADDIN EN.CITE </w:instrText>
      </w:r>
      <w:r w:rsidR="00937C8F">
        <w:rPr>
          <w:vertAlign w:val="superscript"/>
        </w:rPr>
        <w:fldChar w:fldCharType="begin">
          <w:fldData xml:space="preserve">PEVuZE5vdGU+PENpdGU+PEF1dGhvcj5Tb3JlbnNlbjwvQXV0aG9yPjxZZWFyPjIwMTg8L1llYXI+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</w:fldData>
        </w:fldChar>
      </w:r>
      <w:r w:rsidR="00937C8F">
        <w:rPr>
          <w:vertAlign w:val="superscript"/>
        </w:rPr>
        <w:instrText xml:space="preserve"> ADDIN EN.CITE.DATA </w:instrText>
      </w:r>
      <w:r w:rsidR="00937C8F">
        <w:rPr>
          <w:vertAlign w:val="superscript"/>
        </w:rPr>
      </w:r>
      <w:r w:rsidR="00937C8F">
        <w:rPr>
          <w:vertAlign w:val="superscript"/>
        </w:rPr>
        <w:fldChar w:fldCharType="end"/>
      </w:r>
      <w:r w:rsidR="00A44422" w:rsidRPr="006B435A">
        <w:rPr>
          <w:vertAlign w:val="superscript"/>
        </w:rPr>
      </w:r>
      <w:r w:rsidR="00A44422" w:rsidRPr="006B435A">
        <w:rPr>
          <w:vertAlign w:val="superscript"/>
        </w:rPr>
        <w:fldChar w:fldCharType="separate"/>
      </w:r>
      <w:r w:rsidR="00937C8F">
        <w:rPr>
          <w:noProof/>
          <w:vertAlign w:val="superscript"/>
        </w:rPr>
        <w:t>28,29</w:t>
      </w:r>
      <w:r w:rsidR="00A44422" w:rsidRPr="006B435A">
        <w:rPr>
          <w:vertAlign w:val="superscript"/>
        </w:rPr>
        <w:fldChar w:fldCharType="end"/>
      </w:r>
      <w:r w:rsidR="002D1A9B">
        <w:rPr>
          <w:vertAlign w:val="superscript"/>
        </w:rPr>
        <w:t xml:space="preserve"> </w:t>
      </w:r>
      <w:r w:rsidR="006C1D71">
        <w:t xml:space="preserve">Natural disasters, crises and emergencies can produce a series of social stressors, including disrupted social networks, social isolation and limited or no access to support services. This can weaken prosocial norms </w:t>
      </w:r>
      <w:r w:rsidR="00E1725C">
        <w:t xml:space="preserve">and </w:t>
      </w:r>
      <w:r w:rsidR="006C1D71">
        <w:t>behaviours and increase the likelihood and prevalence of violence against women, children and young people, including those with disabilities and those living in disadvantaged circumstances</w:t>
      </w:r>
      <w:r w:rsidR="00C63EB3">
        <w:t>.</w:t>
      </w:r>
      <w:r w:rsidR="00F03741" w:rsidRPr="00F03741">
        <w:rPr>
          <w:vertAlign w:val="superscript"/>
        </w:rPr>
        <w:fldChar w:fldCharType="begin"/>
      </w:r>
      <w:r w:rsidR="00073DFE">
        <w:rPr>
          <w:vertAlign w:val="superscript"/>
        </w:rPr>
        <w:instrText xml:space="preserve"> ADDIN EN.CITE &lt;EndNote&gt;&lt;Cite&gt;&lt;Year&gt;2021&lt;/Year&gt;&lt;RecNum&gt;624&lt;/RecNum&gt;&lt;DisplayText&gt;30&lt;/DisplayText&gt;&lt;record&gt;&lt;rec-number&gt;624&lt;/rec-number&gt;&lt;foreign-keys&gt;&lt;key app="EN" db-id="fwvs520dta0pajerxw65e0pi2ztww9f052dv" timestamp="1725862121" guid="d607fb26-27cb-40d6-858e-8aa3cb0770e2"&gt;624&lt;/key&gt;&lt;/foreign-keys&gt;&lt;ref-type name="Report"&gt;27&lt;/ref-type&gt;&lt;contributors&gt;&lt;/contributors&gt;&lt;titles&gt;&lt;title&gt;Our Watch: Change the story: A shared framework for the primary prevention of violence against women in Australia (2nd ed.)&lt;/title&gt;&lt;/titles&gt;&lt;dates&gt;&lt;year&gt;2021&lt;/year&gt;&lt;/dates&gt;&lt;pub-location&gt;Melbourne, Australia&lt;/pub-location&gt;&lt;publisher&gt;Our Watch&lt;/publisher&gt;&lt;urls&gt;&lt;related-urls&gt;&lt;url&gt;https://www.ourwatch.org.au/change-the-story/change-the-story-framework&lt;/url&gt;&lt;/related-urls&gt;&lt;/urls&gt;&lt;/record&gt;&lt;/Cite&gt;&lt;/EndNote&gt;</w:instrText>
      </w:r>
      <w:r w:rsidR="00F03741" w:rsidRPr="00F03741">
        <w:rPr>
          <w:vertAlign w:val="superscript"/>
        </w:rPr>
        <w:fldChar w:fldCharType="separate"/>
      </w:r>
      <w:r w:rsidR="00937C8F">
        <w:rPr>
          <w:noProof/>
          <w:vertAlign w:val="superscript"/>
        </w:rPr>
        <w:t>30</w:t>
      </w:r>
      <w:r w:rsidR="00F03741" w:rsidRPr="00F03741">
        <w:rPr>
          <w:vertAlign w:val="superscript"/>
        </w:rPr>
        <w:fldChar w:fldCharType="end"/>
      </w:r>
      <w:r w:rsidR="008D65AC">
        <w:t xml:space="preserve"> </w:t>
      </w:r>
      <w:r w:rsidR="009A26C8">
        <w:t xml:space="preserve">Applying </w:t>
      </w:r>
      <w:r w:rsidR="009A26C8" w:rsidRPr="00503A58">
        <w:t xml:space="preserve">a gender lens to emergency management and response planning </w:t>
      </w:r>
      <w:r w:rsidR="009A26C8">
        <w:t xml:space="preserve">for natural </w:t>
      </w:r>
      <w:r w:rsidR="009A26C8" w:rsidRPr="00503A58">
        <w:t xml:space="preserve">disasters and crises </w:t>
      </w:r>
      <w:r w:rsidR="009A26C8">
        <w:t xml:space="preserve">can help </w:t>
      </w:r>
      <w:r w:rsidR="009A26C8" w:rsidRPr="00503A58">
        <w:t xml:space="preserve">address the increased likelihood </w:t>
      </w:r>
      <w:r w:rsidR="009A26C8">
        <w:t xml:space="preserve">and prevalence </w:t>
      </w:r>
      <w:r w:rsidR="009A26C8" w:rsidRPr="00503A58">
        <w:t xml:space="preserve">of </w:t>
      </w:r>
      <w:r w:rsidR="009A26C8">
        <w:t xml:space="preserve">family </w:t>
      </w:r>
      <w:r w:rsidR="009A26C8" w:rsidRPr="00503A58">
        <w:t xml:space="preserve">violence </w:t>
      </w:r>
      <w:r w:rsidR="009A26C8">
        <w:t xml:space="preserve">and violence </w:t>
      </w:r>
      <w:r w:rsidR="009A26C8" w:rsidRPr="00503A58">
        <w:t>against women, ensure such events do not worsen existing inequalities, and increase community resilience over the long term</w:t>
      </w:r>
      <w:r w:rsidR="009A26C8">
        <w:t>.</w:t>
      </w:r>
      <w:r w:rsidR="00A13DEB" w:rsidRPr="00F03741">
        <w:rPr>
          <w:vertAlign w:val="superscript"/>
        </w:rPr>
        <w:fldChar w:fldCharType="begin"/>
      </w:r>
      <w:r w:rsidR="00073DFE">
        <w:rPr>
          <w:vertAlign w:val="superscript"/>
        </w:rPr>
        <w:instrText xml:space="preserve"> ADDIN EN.CITE &lt;EndNote&gt;&lt;Cite&gt;&lt;Year&gt;2021&lt;/Year&gt;&lt;RecNum&gt;624&lt;/RecNum&gt;&lt;DisplayText&gt;30&lt;/DisplayText&gt;&lt;record&gt;&lt;rec-number&gt;624&lt;/rec-number&gt;&lt;foreign-keys&gt;&lt;key app="EN" db-id="fwvs520dta0pajerxw65e0pi2ztww9f052dv" timestamp="1725862121" guid="d607fb26-27cb-40d6-858e-8aa3cb0770e2"&gt;624&lt;/key&gt;&lt;/foreign-keys&gt;&lt;ref-type name="Report"&gt;27&lt;/ref-type&gt;&lt;contributors&gt;&lt;/contributors&gt;&lt;titles&gt;&lt;title&gt;Our Watch: Change the story: A shared framework for the primary prevention of violence against women in Australia (2nd ed.)&lt;/title&gt;&lt;/titles&gt;&lt;dates&gt;&lt;year&gt;2021&lt;/year&gt;&lt;/dates&gt;&lt;pub-location&gt;Melbourne, Australia&lt;/pub-location&gt;&lt;publisher&gt;Our Watch&lt;/publisher&gt;&lt;urls&gt;&lt;related-urls&gt;&lt;url&gt;https://www.ourwatch.org.au/change-the-story/change-the-story-framework&lt;/url&gt;&lt;/related-urls&gt;&lt;/urls&gt;&lt;/record&gt;&lt;/Cite&gt;&lt;/EndNote&gt;</w:instrText>
      </w:r>
      <w:r w:rsidR="00A13DEB" w:rsidRPr="00F03741">
        <w:rPr>
          <w:vertAlign w:val="superscript"/>
        </w:rPr>
        <w:fldChar w:fldCharType="separate"/>
      </w:r>
      <w:r w:rsidR="00937C8F">
        <w:rPr>
          <w:noProof/>
          <w:vertAlign w:val="superscript"/>
        </w:rPr>
        <w:t>30</w:t>
      </w:r>
      <w:r w:rsidR="00A13DEB" w:rsidRPr="00F03741">
        <w:rPr>
          <w:vertAlign w:val="superscript"/>
        </w:rPr>
        <w:fldChar w:fldCharType="end"/>
      </w:r>
    </w:p>
    <w:p w14:paraId="13C2AA44" w14:textId="1297D866" w:rsidR="00A44422" w:rsidRDefault="00DE4168" w:rsidP="00A44422">
      <w:pPr>
        <w:pStyle w:val="DHHSbody"/>
        <w:spacing w:after="40"/>
      </w:pPr>
      <w:r>
        <w:t>Climate</w:t>
      </w:r>
      <w:r w:rsidR="00A44422" w:rsidRPr="00684F10">
        <w:t xml:space="preserve"> change</w:t>
      </w:r>
      <w:r w:rsidR="00A44422">
        <w:t xml:space="preserve"> </w:t>
      </w:r>
      <w:r>
        <w:t xml:space="preserve">can also </w:t>
      </w:r>
      <w:r w:rsidR="00F90461">
        <w:t>impact</w:t>
      </w:r>
      <w:r w:rsidR="00A44422">
        <w:t xml:space="preserve"> the wider social determinants of health. </w:t>
      </w:r>
    </w:p>
    <w:p w14:paraId="2E0AB038" w14:textId="3F879C03" w:rsidR="00A44422" w:rsidRPr="00E22CC7" w:rsidRDefault="00A44422" w:rsidP="00A44422">
      <w:pPr>
        <w:pStyle w:val="DHHSbody"/>
      </w:pPr>
      <w:r>
        <w:t xml:space="preserve">Higher outdoor temperatures </w:t>
      </w:r>
      <w:r w:rsidRPr="00684F10">
        <w:t>increase indoor temperature</w:t>
      </w:r>
      <w:r>
        <w:t>s</w:t>
      </w:r>
      <w:r w:rsidRPr="00684F10">
        <w:t>, and extreme weather events can affect transport,</w:t>
      </w:r>
      <w:r>
        <w:t xml:space="preserve"> employment and</w:t>
      </w:r>
      <w:r w:rsidRPr="00684F10">
        <w:t xml:space="preserve"> health</w:t>
      </w:r>
      <w:r>
        <w:t xml:space="preserve"> and </w:t>
      </w:r>
      <w:r w:rsidRPr="00684F10">
        <w:t xml:space="preserve">human services, each affecting community health and wellbeing. </w:t>
      </w:r>
      <w:r>
        <w:t>C</w:t>
      </w:r>
      <w:r w:rsidRPr="00684F10">
        <w:t xml:space="preserve">limate change </w:t>
      </w:r>
      <w:r>
        <w:t xml:space="preserve">can </w:t>
      </w:r>
      <w:r w:rsidRPr="00684F10">
        <w:t>have an adverse impact on the economy, which could lead to unemployment, stress, social exclusion and increases in food insecurity</w:t>
      </w:r>
      <w:r>
        <w:t>.</w:t>
      </w:r>
      <w:r w:rsidRPr="00EA7481">
        <w:rPr>
          <w:vertAlign w:val="superscript"/>
        </w:rPr>
        <w:fldChar w:fldCharType="begin">
          <w:fldData xml:space="preserve">PEVuZE5vdGU+PENpdGU+PEF1dGhvcj5CYW1icmljazwvQXV0aG9yPjxZZWFyPjIwMDg8L1llYXI+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==
</w:fldData>
        </w:fldChar>
      </w:r>
      <w:r w:rsidR="00937C8F">
        <w:rPr>
          <w:vertAlign w:val="superscript"/>
        </w:rPr>
        <w:instrText xml:space="preserve"> ADDIN EN.CITE </w:instrText>
      </w:r>
      <w:r w:rsidR="00937C8F">
        <w:rPr>
          <w:vertAlign w:val="superscript"/>
        </w:rPr>
        <w:fldChar w:fldCharType="begin">
          <w:fldData xml:space="preserve">PEVuZE5vdGU+PENpdGU+PEF1dGhvcj5CYW1icmljazwvQXV0aG9yPjxZZWFyPjIwMDg8L1llYXI+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==
</w:fldData>
        </w:fldChar>
      </w:r>
      <w:r w:rsidR="00937C8F">
        <w:rPr>
          <w:vertAlign w:val="superscript"/>
        </w:rPr>
        <w:instrText xml:space="preserve"> ADDIN EN.CITE.DATA </w:instrText>
      </w:r>
      <w:r w:rsidR="00937C8F">
        <w:rPr>
          <w:vertAlign w:val="superscript"/>
        </w:rPr>
      </w:r>
      <w:r w:rsidR="00937C8F">
        <w:rPr>
          <w:vertAlign w:val="superscript"/>
        </w:rPr>
        <w:fldChar w:fldCharType="end"/>
      </w:r>
      <w:r w:rsidRPr="00EA7481">
        <w:rPr>
          <w:vertAlign w:val="superscript"/>
        </w:rPr>
      </w:r>
      <w:r w:rsidRPr="00EA7481">
        <w:rPr>
          <w:vertAlign w:val="superscript"/>
        </w:rPr>
        <w:fldChar w:fldCharType="separate"/>
      </w:r>
      <w:r w:rsidR="00937C8F">
        <w:rPr>
          <w:noProof/>
          <w:vertAlign w:val="superscript"/>
        </w:rPr>
        <w:t>31</w:t>
      </w:r>
      <w:r w:rsidRPr="00EA7481">
        <w:rPr>
          <w:vertAlign w:val="superscript"/>
        </w:rPr>
        <w:fldChar w:fldCharType="end"/>
      </w:r>
      <w:r w:rsidRPr="00684F10">
        <w:t xml:space="preserve"> </w:t>
      </w:r>
      <w:r w:rsidR="007B3A16" w:rsidRPr="007B3A16">
        <w:fldChar w:fldCharType="begin"/>
      </w:r>
      <w:r w:rsidR="007B3A16" w:rsidRPr="007B3A16">
        <w:instrText xml:space="preserve"> REF _Ref176332598 \h  \* MERGEFORMAT </w:instrText>
      </w:r>
      <w:r w:rsidR="007B3A16" w:rsidRPr="007B3A16">
        <w:fldChar w:fldCharType="separate"/>
      </w:r>
      <w:r w:rsidR="007B3A16" w:rsidRPr="007B3A16">
        <w:rPr>
          <w:b/>
        </w:rPr>
        <w:t>Figure 1</w:t>
      </w:r>
      <w:r w:rsidR="007B3A16" w:rsidRPr="007B3A16">
        <w:fldChar w:fldCharType="end"/>
      </w:r>
      <w:r w:rsidRPr="007B3A16">
        <w:fldChar w:fldCharType="begin"/>
      </w:r>
      <w:r w:rsidRPr="007B3A16">
        <w:instrText xml:space="preserve"> REF _Ref44691047 \h  \* MERGEFORMAT </w:instrText>
      </w:r>
      <w:r w:rsidRPr="007B3A16">
        <w:fldChar w:fldCharType="separate"/>
      </w:r>
      <w:r w:rsidRPr="007B3A16">
        <w:fldChar w:fldCharType="end"/>
      </w:r>
      <w:r w:rsidRPr="00E22CC7">
        <w:t xml:space="preserve"> describes the categories of health and wellbeing impacts, including those that are direct, indirect and those that affect the social determinants of health and wellbeing.</w:t>
      </w:r>
    </w:p>
    <w:p w14:paraId="7E628E2C" w14:textId="77777777" w:rsidR="00D65905" w:rsidRDefault="00D65905" w:rsidP="00FC22B1">
      <w:pPr>
        <w:pStyle w:val="Caption"/>
        <w:rPr>
          <w:rFonts w:ascii="Arial" w:hAnsi="Arial"/>
          <w:b/>
          <w:i w:val="0"/>
          <w:color w:val="auto"/>
          <w:sz w:val="20"/>
          <w:szCs w:val="20"/>
        </w:rPr>
      </w:pPr>
      <w:bookmarkStart w:id="18" w:name="_Ref176332598"/>
      <w:r>
        <w:rPr>
          <w:rFonts w:ascii="Arial" w:hAnsi="Arial"/>
          <w:b/>
          <w:i w:val="0"/>
          <w:color w:val="auto"/>
          <w:sz w:val="20"/>
          <w:szCs w:val="20"/>
        </w:rPr>
        <w:br w:type="page"/>
      </w:r>
    </w:p>
    <w:p w14:paraId="6B17330D" w14:textId="44CA49E3" w:rsidR="00A44422" w:rsidRDefault="00A44422" w:rsidP="00FC22B1">
      <w:pPr>
        <w:pStyle w:val="Caption"/>
        <w:rPr>
          <w:rFonts w:ascii="Arial" w:hAnsi="Arial"/>
          <w:b/>
          <w:i w:val="0"/>
          <w:color w:val="auto"/>
          <w:sz w:val="20"/>
          <w:szCs w:val="20"/>
        </w:rPr>
      </w:pPr>
      <w:r w:rsidRPr="00970606">
        <w:rPr>
          <w:rFonts w:ascii="Arial" w:hAnsi="Arial"/>
          <w:b/>
          <w:i w:val="0"/>
          <w:color w:val="auto"/>
          <w:sz w:val="20"/>
          <w:szCs w:val="20"/>
        </w:rPr>
        <w:lastRenderedPageBreak/>
        <w:t xml:space="preserve">Figure </w:t>
      </w:r>
      <w:r w:rsidRPr="00970606">
        <w:rPr>
          <w:rFonts w:ascii="Arial" w:hAnsi="Arial" w:cs="Arial"/>
          <w:b/>
          <w:i w:val="0"/>
          <w:color w:val="auto"/>
          <w:sz w:val="20"/>
          <w:szCs w:val="20"/>
        </w:rPr>
        <w:fldChar w:fldCharType="begin"/>
      </w:r>
      <w:r w:rsidRPr="00970606">
        <w:rPr>
          <w:rFonts w:ascii="Arial" w:hAnsi="Arial" w:cs="Arial"/>
          <w:b/>
          <w:i w:val="0"/>
          <w:color w:val="auto"/>
          <w:sz w:val="20"/>
          <w:szCs w:val="20"/>
        </w:rPr>
        <w:instrText xml:space="preserve"> SEQ Figure \* ARABIC </w:instrText>
      </w:r>
      <w:r w:rsidRPr="00970606">
        <w:rPr>
          <w:rFonts w:ascii="Arial" w:hAnsi="Arial" w:cs="Arial"/>
          <w:b/>
          <w:i w:val="0"/>
          <w:color w:val="auto"/>
          <w:sz w:val="20"/>
          <w:szCs w:val="20"/>
        </w:rPr>
        <w:fldChar w:fldCharType="separate"/>
      </w:r>
      <w:r w:rsidR="006E5314" w:rsidRPr="00970606">
        <w:rPr>
          <w:rFonts w:ascii="Arial" w:hAnsi="Arial" w:cs="Arial"/>
          <w:b/>
          <w:i w:val="0"/>
          <w:color w:val="auto"/>
          <w:sz w:val="20"/>
          <w:szCs w:val="20"/>
        </w:rPr>
        <w:t>1</w:t>
      </w:r>
      <w:r w:rsidRPr="00970606">
        <w:rPr>
          <w:rFonts w:ascii="Arial" w:hAnsi="Arial" w:cs="Arial"/>
          <w:b/>
          <w:i w:val="0"/>
          <w:color w:val="auto"/>
          <w:sz w:val="20"/>
          <w:szCs w:val="20"/>
        </w:rPr>
        <w:fldChar w:fldCharType="end"/>
      </w:r>
      <w:bookmarkEnd w:id="18"/>
      <w:r w:rsidRPr="00970606">
        <w:rPr>
          <w:rFonts w:ascii="Arial" w:hAnsi="Arial"/>
          <w:b/>
          <w:i w:val="0"/>
          <w:color w:val="auto"/>
          <w:sz w:val="20"/>
          <w:szCs w:val="20"/>
        </w:rPr>
        <w:t xml:space="preserve">: </w:t>
      </w:r>
      <w:r w:rsidRPr="00FC22B1">
        <w:rPr>
          <w:rFonts w:ascii="Arial" w:hAnsi="Arial"/>
          <w:b/>
          <w:i w:val="0"/>
          <w:color w:val="auto"/>
          <w:sz w:val="20"/>
          <w:szCs w:val="20"/>
        </w:rPr>
        <w:t>Direct and indirect effects of climate change on health and wellbeing</w:t>
      </w:r>
      <w:r w:rsidR="00970606">
        <w:rPr>
          <w:rFonts w:ascii="Arial" w:hAnsi="Arial"/>
          <w:b/>
          <w:i w:val="0"/>
          <w:color w:val="auto"/>
          <w:sz w:val="20"/>
          <w:szCs w:val="20"/>
        </w:rPr>
        <w:t xml:space="preserve"> </w:t>
      </w:r>
    </w:p>
    <w:p w14:paraId="439AF076" w14:textId="77777777" w:rsidR="00970606" w:rsidRPr="00970606" w:rsidRDefault="00970606" w:rsidP="00970606"/>
    <w:p w14:paraId="740E6A56" w14:textId="1277D73B" w:rsidR="00A44422" w:rsidRPr="002C14DF" w:rsidRDefault="00970606" w:rsidP="00970606">
      <w:pPr>
        <w:pStyle w:val="DHHSaccessibilitypara"/>
      </w:pPr>
      <w:r w:rsidRPr="00970606">
        <w:rPr>
          <w:noProof/>
        </w:rPr>
        <w:drawing>
          <wp:inline distT="0" distB="0" distL="0" distR="0" wp14:anchorId="02160761" wp14:editId="4D8A730E">
            <wp:extent cx="6484722" cy="6829425"/>
            <wp:effectExtent l="0" t="0" r="0" b="0"/>
            <wp:docPr id="1335891241" name="Picture 12" descr="Flow diagram of direct and indirect effects of climate change on health and wellbeing in Infographics Description chapter on p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891241" name="Picture 12" descr="Flow diagram of direct and indirect effects of climate change on health and wellbeing in Infographics Description chapter on page 5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87714" cy="6832576"/>
                    </a:xfrm>
                    <a:prstGeom prst="rect">
                      <a:avLst/>
                    </a:prstGeom>
                    <a:noFill/>
                    <a:ln>
                      <a:noFill/>
                    </a:ln>
                  </pic:spPr>
                </pic:pic>
              </a:graphicData>
            </a:graphic>
          </wp:inline>
        </w:drawing>
      </w:r>
    </w:p>
    <w:p w14:paraId="681265BE" w14:textId="4B55EC01" w:rsidR="00A44422" w:rsidRDefault="00A44422" w:rsidP="00A44422">
      <w:pPr>
        <w:pStyle w:val="DHHStablefigurenote"/>
        <w:rPr>
          <w:vertAlign w:val="superscript"/>
        </w:rPr>
      </w:pPr>
      <w:r w:rsidRPr="00BA51E5">
        <w:t xml:space="preserve">Adapted from </w:t>
      </w:r>
      <w:r>
        <w:t xml:space="preserve">Watts et al. 2015, The Lancet, </w:t>
      </w:r>
      <w:r w:rsidRPr="00DD1963">
        <w:t>Health and climate change: policy responses to protect public health</w:t>
      </w:r>
      <w:r w:rsidRPr="00EA7481">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 </w:instrText>
      </w:r>
      <w:r w:rsidR="0032678D">
        <w:rPr>
          <w:vertAlign w:val="superscript"/>
        </w:rPr>
        <w:fldChar w:fldCharType="begin">
          <w:fldData xml:space="preserve">PEVuZE5vdGU+PENpdGU+PEF1dGhvcj5XYXR0czwvQXV0aG9yPjxZZWFyPjIwMTU8L1llYXI+PFJl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</w:fldData>
        </w:fldChar>
      </w:r>
      <w:r w:rsidR="0032678D">
        <w:rPr>
          <w:vertAlign w:val="superscript"/>
        </w:rPr>
        <w:instrText xml:space="preserve"> ADDIN EN.CITE.DATA </w:instrText>
      </w:r>
      <w:r w:rsidR="0032678D">
        <w:rPr>
          <w:vertAlign w:val="superscript"/>
        </w:rPr>
      </w:r>
      <w:r w:rsidR="0032678D">
        <w:rPr>
          <w:vertAlign w:val="superscript"/>
        </w:rPr>
        <w:fldChar w:fldCharType="end"/>
      </w:r>
      <w:r w:rsidRPr="00EA7481">
        <w:rPr>
          <w:vertAlign w:val="superscript"/>
        </w:rPr>
      </w:r>
      <w:r w:rsidRPr="00EA7481">
        <w:rPr>
          <w:vertAlign w:val="superscript"/>
        </w:rPr>
        <w:fldChar w:fldCharType="separate"/>
      </w:r>
      <w:r w:rsidR="0032678D">
        <w:rPr>
          <w:noProof/>
          <w:vertAlign w:val="superscript"/>
        </w:rPr>
        <w:t>1</w:t>
      </w:r>
      <w:r w:rsidRPr="00EA7481">
        <w:rPr>
          <w:vertAlign w:val="superscript"/>
        </w:rPr>
        <w:fldChar w:fldCharType="end"/>
      </w:r>
    </w:p>
    <w:p w14:paraId="6F5BE832" w14:textId="33E7C0E6" w:rsidR="00D72AD1" w:rsidRDefault="00D72AD1">
      <w:pPr>
        <w:rPr>
          <w:rFonts w:ascii="Arial" w:hAnsi="Arial"/>
          <w:i/>
          <w:sz w:val="18"/>
          <w:vertAlign w:val="superscript"/>
        </w:rPr>
      </w:pPr>
      <w:r>
        <w:rPr>
          <w:vertAlign w:val="superscript"/>
        </w:rPr>
        <w:br w:type="page"/>
      </w:r>
    </w:p>
    <w:p w14:paraId="5CDFFF69" w14:textId="77777777" w:rsidR="00D72AD1" w:rsidRDefault="00D72AD1" w:rsidP="00A44422">
      <w:pPr>
        <w:pStyle w:val="DHHStablefigurenote"/>
        <w:rPr>
          <w:vertAlign w:val="superscript"/>
        </w:rPr>
      </w:pPr>
    </w:p>
    <w:tbl>
      <w:tblPr>
        <w:tblStyle w:val="TableGrid"/>
        <w:tblW w:w="0" w:type="auto"/>
        <w:tblLook w:val="04A0" w:firstRow="1" w:lastRow="0" w:firstColumn="1" w:lastColumn="0" w:noHBand="0" w:noVBand="1"/>
      </w:tblPr>
      <w:tblGrid>
        <w:gridCol w:w="9288"/>
      </w:tblGrid>
      <w:tr w:rsidR="00E544EF" w14:paraId="1A717319" w14:textId="77777777" w:rsidTr="00E544EF">
        <w:tc>
          <w:tcPr>
            <w:tcW w:w="9288" w:type="dxa"/>
          </w:tcPr>
          <w:p w14:paraId="354F199F" w14:textId="3C51037F" w:rsidR="00E544EF" w:rsidRPr="0008517E" w:rsidRDefault="00E544EF" w:rsidP="00E544EF">
            <w:pPr>
              <w:pStyle w:val="DHHSbody"/>
              <w:rPr>
                <w:b/>
                <w:bCs/>
              </w:rPr>
            </w:pPr>
            <w:r w:rsidRPr="00FE3D5D">
              <w:rPr>
                <w:b/>
                <w:bCs/>
              </w:rPr>
              <w:t xml:space="preserve">Box </w:t>
            </w:r>
            <w:r>
              <w:rPr>
                <w:b/>
                <w:bCs/>
              </w:rPr>
              <w:t>1:</w:t>
            </w:r>
            <w:r w:rsidRPr="0008517E">
              <w:rPr>
                <w:b/>
                <w:bCs/>
              </w:rPr>
              <w:t xml:space="preserve"> Climate change and health </w:t>
            </w:r>
            <w:r>
              <w:rPr>
                <w:b/>
                <w:bCs/>
              </w:rPr>
              <w:t xml:space="preserve">impact </w:t>
            </w:r>
            <w:r w:rsidRPr="0008517E">
              <w:rPr>
                <w:b/>
                <w:bCs/>
              </w:rPr>
              <w:t>attribution</w:t>
            </w:r>
            <w:r w:rsidRPr="00622695">
              <w:rPr>
                <w:vertAlign w:val="superscript"/>
              </w:rPr>
              <w:fldChar w:fldCharType="begin">
                <w:fldData xml:space="preserve">PEVuZE5vdGU+PENpdGU+PEF1dGhvcj5CZWdnczwvQXV0aG9yPjxZZWFyPjIwMTk8L1llYXI+PFJl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</w:fldData>
              </w:fldChar>
            </w:r>
            <w:r w:rsidR="00937C8F">
              <w:rPr>
                <w:vertAlign w:val="superscript"/>
              </w:rPr>
              <w:instrText xml:space="preserve"> ADDIN EN.CITE </w:instrText>
            </w:r>
            <w:r w:rsidR="00937C8F">
              <w:rPr>
                <w:vertAlign w:val="superscript"/>
              </w:rPr>
              <w:fldChar w:fldCharType="begin">
                <w:fldData xml:space="preserve">PEVuZE5vdGU+PENpdGU+PEF1dGhvcj5CZWdnczwvQXV0aG9yPjxZZWFyPjIwMTk8L1llYXI+PFJl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</w:fldData>
              </w:fldChar>
            </w:r>
            <w:r w:rsidR="00937C8F">
              <w:rPr>
                <w:vertAlign w:val="superscript"/>
              </w:rPr>
              <w:instrText xml:space="preserve"> ADDIN EN.CITE.DATA </w:instrText>
            </w:r>
            <w:r w:rsidR="00937C8F">
              <w:rPr>
                <w:vertAlign w:val="superscript"/>
              </w:rPr>
            </w:r>
            <w:r w:rsidR="00937C8F">
              <w:rPr>
                <w:vertAlign w:val="superscript"/>
              </w:rPr>
              <w:fldChar w:fldCharType="end"/>
            </w:r>
            <w:r w:rsidRPr="00622695">
              <w:rPr>
                <w:vertAlign w:val="superscript"/>
              </w:rPr>
            </w:r>
            <w:r w:rsidRPr="00622695">
              <w:rPr>
                <w:vertAlign w:val="superscript"/>
              </w:rPr>
              <w:fldChar w:fldCharType="separate"/>
            </w:r>
            <w:r w:rsidR="00937C8F">
              <w:rPr>
                <w:noProof/>
                <w:vertAlign w:val="superscript"/>
              </w:rPr>
              <w:t>32-35</w:t>
            </w:r>
            <w:r w:rsidRPr="00622695">
              <w:rPr>
                <w:vertAlign w:val="superscript"/>
              </w:rPr>
              <w:fldChar w:fldCharType="end"/>
            </w:r>
            <w:r w:rsidR="00C66BC1">
              <w:rPr>
                <w:vertAlign w:val="superscript"/>
              </w:rPr>
              <w:t>,</w:t>
            </w:r>
            <w:r w:rsidR="00C66BC1" w:rsidRPr="00865447">
              <w:rPr>
                <w:rFonts w:cs="Arial"/>
                <w:vertAlign w:val="superscript"/>
              </w:rPr>
              <w:t xml:space="preserve"> </w:t>
            </w:r>
            <w:r w:rsidR="00C66BC1" w:rsidRPr="00865447">
              <w:rPr>
                <w:rFonts w:cs="Arial"/>
                <w:vertAlign w:val="superscript"/>
              </w:rPr>
              <w:fldChar w:fldCharType="begin"/>
            </w:r>
            <w:r w:rsidR="00DE7784">
              <w:rPr>
                <w:rFonts w:cs="Arial"/>
                <w:vertAlign w:val="superscript"/>
              </w:rPr>
              <w:instrText xml:space="preserve"> ADDIN EN.CITE &lt;EndNote&gt;&lt;Cite&gt;&lt;Author&gt;Van Oldenborgh&lt;/Author&gt;&lt;Year&gt;2021&lt;/Year&gt;&lt;RecNum&gt;610&lt;/RecNum&gt;&lt;DisplayText&gt;36&lt;/DisplayText&gt;&lt;record&gt;&lt;rec-number&gt;610&lt;/rec-number&gt;&lt;foreign-keys&gt;&lt;key app="EN" db-id="fwvs520dta0pajerxw65e0pi2ztww9f052dv" timestamp="1725839206" guid="8613f06a-a2d5-45d8-b656-fd5efd4ba393"&gt;610&lt;/key&gt;&lt;/foreign-keys&gt;&lt;ref-type name="Journal Article"&gt;17&lt;/ref-type&gt;&lt;contributors&gt;&lt;authors&gt;&lt;author&gt;Van Oldenborgh, Geert Jan&lt;/author&gt;&lt;author&gt;Krikken, Folmer&lt;/author&gt;&lt;author&gt;Lewis, Sophie&lt;/author&gt;&lt;author&gt;Leach, Nicholas J. &lt;/author&gt;&lt;author&gt;Lehner, Flavio &lt;/author&gt;&lt;author&gt;Saunders, Kate R. &lt;/author&gt;&lt;author&gt;van Weele, Michiel &lt;/author&gt;&lt;author&gt;Haustein, Karsten &lt;/author&gt;&lt;author&gt;Li, Sihan &lt;/author&gt;&lt;author&gt;Wallom, David &lt;/author&gt;&lt;author&gt;Sparrow, Sarah &lt;/author&gt;&lt;author&gt;Arrighi, Julie &lt;/author&gt;&lt;author&gt;Singh, Roop K. &lt;/author&gt;&lt;author&gt;van Aalst, Maarten K. &lt;/author&gt;&lt;author&gt;Philip, Sjoukje Y. &lt;/author&gt;&lt;author&gt;Vautard, Robert &lt;/author&gt;&lt;author&gt;Otto, Friederike E. L. &lt;/author&gt;&lt;/authors&gt;&lt;/contributors&gt;&lt;titles&gt;&lt;title&gt;Attribution of the Australian bushfire risk to anthropogenic climate change&lt;/title&gt;&lt;secondary-title&gt;Nat. Hazards Earth Syst. Sci&lt;/secondary-title&gt;&lt;/titles&gt;&lt;periodical&gt;&lt;full-title&gt;Nat. Hazards Earth Syst. Sci&lt;/full-title&gt;&lt;/periodical&gt;&lt;pages&gt;941–960&lt;/pages&gt;&lt;volume&gt;21&lt;/volume&gt;&lt;dates&gt;&lt;year&gt;2021&lt;/year&gt;&lt;/dates&gt;&lt;urls&gt;&lt;/urls&gt;&lt;electronic-resource-num&gt;https://doi.org/10.5194/nhess-21-941-2021&lt;/electronic-resource-num&gt;&lt;/record&gt;&lt;/Cite&gt;&lt;/EndNote&gt;</w:instrText>
            </w:r>
            <w:r w:rsidR="00C66BC1" w:rsidRPr="00865447">
              <w:rPr>
                <w:rFonts w:cs="Arial"/>
                <w:vertAlign w:val="superscript"/>
              </w:rPr>
              <w:fldChar w:fldCharType="separate"/>
            </w:r>
            <w:r w:rsidR="00937C8F">
              <w:rPr>
                <w:rFonts w:cs="Arial"/>
                <w:noProof/>
                <w:vertAlign w:val="superscript"/>
              </w:rPr>
              <w:t>36</w:t>
            </w:r>
            <w:r w:rsidR="00C66BC1" w:rsidRPr="00865447">
              <w:rPr>
                <w:rFonts w:cs="Arial"/>
                <w:vertAlign w:val="superscript"/>
              </w:rPr>
              <w:fldChar w:fldCharType="end"/>
            </w:r>
          </w:p>
          <w:p w14:paraId="3696C167" w14:textId="7D600C05" w:rsidR="00E544EF" w:rsidRPr="0081710A" w:rsidRDefault="00E544EF" w:rsidP="00E544EF">
            <w:pPr>
              <w:pStyle w:val="Body"/>
              <w:rPr>
                <w:sz w:val="20"/>
              </w:rPr>
            </w:pPr>
            <w:r w:rsidRPr="0081710A">
              <w:rPr>
                <w:sz w:val="20"/>
              </w:rPr>
              <w:t>In climate science, ‘extreme event attribution’ involves estimating the change in likelihood of a severe weather</w:t>
            </w:r>
            <w:r w:rsidRPr="0081710A">
              <w:rPr>
                <w:rFonts w:ascii="Cambria Math" w:hAnsi="Cambria Math" w:cs="Cambria Math"/>
                <w:sz w:val="20"/>
              </w:rPr>
              <w:t>‐</w:t>
            </w:r>
            <w:r w:rsidRPr="0081710A">
              <w:rPr>
                <w:sz w:val="20"/>
              </w:rPr>
              <w:t>related event due to underlying specific mechanisms, including climate change. In recent years, extreme event attribution studies have begun to calculate the climate change</w:t>
            </w:r>
            <w:r w:rsidRPr="0081710A">
              <w:rPr>
                <w:rFonts w:ascii="Cambria Math" w:hAnsi="Cambria Math" w:cs="Cambria Math"/>
                <w:sz w:val="20"/>
              </w:rPr>
              <w:t>‐</w:t>
            </w:r>
            <w:r w:rsidRPr="0081710A">
              <w:rPr>
                <w:sz w:val="20"/>
              </w:rPr>
              <w:t xml:space="preserve">related health impacts of certain weather events. These studies typically include statements that indicate the degree to which anthropogenic climate change is thought to have increased the risk of morbidity or mortality. For example, </w:t>
            </w:r>
            <w:r w:rsidR="00F256DC">
              <w:rPr>
                <w:sz w:val="20"/>
              </w:rPr>
              <w:t>i</w:t>
            </w:r>
            <w:r w:rsidR="00C66BC1" w:rsidRPr="00D24737">
              <w:rPr>
                <w:rFonts w:cs="Arial"/>
                <w:sz w:val="20"/>
              </w:rPr>
              <w:t xml:space="preserve">t is estimated that climate change accounted for at least a 30 per cent increase in the risk of fire weather associated with the 2019-20 Eastern Victorian bushfires, largely driven by an increase in temperature extremes. </w:t>
            </w:r>
          </w:p>
          <w:p w14:paraId="3E09D65D" w14:textId="66F45B06" w:rsidR="00E544EF" w:rsidRPr="00CC0C0D" w:rsidRDefault="00E544EF" w:rsidP="00E46FA1">
            <w:pPr>
              <w:pStyle w:val="Body"/>
              <w:rPr>
                <w:sz w:val="20"/>
              </w:rPr>
            </w:pPr>
            <w:r w:rsidRPr="0081710A">
              <w:rPr>
                <w:sz w:val="20"/>
              </w:rPr>
              <w:t xml:space="preserve">However, this field is still in its infancy and is complex, particularly because most climate-sensitive health impacts have many causal factors in addition to climate and because the causal relationships between climate change and public health can be indirect and non-linear. </w:t>
            </w:r>
            <w:proofErr w:type="gramStart"/>
            <w:r w:rsidRPr="0081710A">
              <w:rPr>
                <w:sz w:val="20"/>
              </w:rPr>
              <w:t>A number of</w:t>
            </w:r>
            <w:proofErr w:type="gramEnd"/>
            <w:r w:rsidRPr="0081710A">
              <w:rPr>
                <w:sz w:val="20"/>
              </w:rPr>
              <w:t xml:space="preserve"> technical questions remain unresolved, such as which physical climate models to employ, how to measure impacts and how to suitably merge these respective fields in standardised approaches for effective attribution. Nevertheless, early work undertaken to date in this area shows great potential. </w:t>
            </w:r>
          </w:p>
        </w:tc>
      </w:tr>
    </w:tbl>
    <w:p w14:paraId="4B8C2714" w14:textId="77777777" w:rsidR="00E46FA1" w:rsidRDefault="00E46FA1" w:rsidP="005D7FDF">
      <w:pPr>
        <w:pStyle w:val="DHHSbody"/>
      </w:pPr>
    </w:p>
    <w:p w14:paraId="74BA3BA3" w14:textId="08B11707" w:rsidR="00145E0B" w:rsidRDefault="002949C2" w:rsidP="005D7FDF">
      <w:pPr>
        <w:pStyle w:val="DHHSbody"/>
        <w:sectPr w:rsidR="00145E0B" w:rsidSect="00FC176D">
          <w:headerReference w:type="even" r:id="rId19"/>
          <w:headerReference w:type="default" r:id="rId20"/>
          <w:footerReference w:type="even" r:id="rId21"/>
          <w:footerReference w:type="default" r:id="rId22"/>
          <w:headerReference w:type="first" r:id="rId23"/>
          <w:footerReference w:type="first" r:id="rId24"/>
          <w:footnotePr>
            <w:numFmt w:val="lowerLetter"/>
          </w:footnotePr>
          <w:pgSz w:w="11906" w:h="16838"/>
          <w:pgMar w:top="1701" w:right="1304" w:bottom="1134" w:left="1304" w:header="454" w:footer="618" w:gutter="0"/>
          <w:pgNumType w:start="1"/>
          <w:cols w:space="720"/>
          <w:docGrid w:linePitch="360"/>
        </w:sectPr>
      </w:pPr>
      <w:r w:rsidRPr="002949C2">
        <w:rPr>
          <w:b/>
          <w:bCs/>
        </w:rPr>
        <w:fldChar w:fldCharType="begin"/>
      </w:r>
      <w:r w:rsidRPr="002949C2">
        <w:rPr>
          <w:b/>
          <w:bCs/>
        </w:rPr>
        <w:instrText xml:space="preserve"> REF _Ref177482909 \h </w:instrText>
      </w:r>
      <w:r>
        <w:rPr>
          <w:b/>
          <w:bCs/>
        </w:rPr>
        <w:instrText xml:space="preserve"> \* MERGEFORMAT </w:instrText>
      </w:r>
      <w:r w:rsidRPr="002949C2">
        <w:rPr>
          <w:b/>
          <w:bCs/>
        </w:rPr>
      </w:r>
      <w:r w:rsidRPr="002949C2">
        <w:rPr>
          <w:b/>
          <w:bCs/>
        </w:rPr>
        <w:fldChar w:fldCharType="separate"/>
      </w:r>
      <w:r w:rsidRPr="002949C2">
        <w:rPr>
          <w:b/>
          <w:bCs/>
        </w:rPr>
        <w:t xml:space="preserve">Table </w:t>
      </w:r>
      <w:r w:rsidRPr="002949C2">
        <w:rPr>
          <w:b/>
          <w:bCs/>
          <w:noProof/>
        </w:rPr>
        <w:t>1</w:t>
      </w:r>
      <w:r w:rsidRPr="002949C2">
        <w:rPr>
          <w:b/>
          <w:bCs/>
        </w:rPr>
        <w:fldChar w:fldCharType="end"/>
      </w:r>
      <w:r>
        <w:t xml:space="preserve"> </w:t>
      </w:r>
      <w:r w:rsidR="005D7FDF">
        <w:t>provides examples of potential changes in hazards and hazardous events associated with a changing climate and potential direct and indirect health impacts</w:t>
      </w:r>
      <w:r w:rsidR="006F6A95">
        <w:t>.</w:t>
      </w:r>
    </w:p>
    <w:p w14:paraId="4884B950" w14:textId="21EA1BB9" w:rsidR="00194AFD" w:rsidRDefault="00565DB4" w:rsidP="00970606">
      <w:pPr>
        <w:pStyle w:val="DHHStablecaption"/>
      </w:pPr>
      <w:bookmarkStart w:id="19" w:name="_Ref177482909"/>
      <w:r>
        <w:lastRenderedPageBreak/>
        <w:t xml:space="preserve">Table </w:t>
      </w:r>
      <w:r w:rsidR="00103CD8">
        <w:fldChar w:fldCharType="begin"/>
      </w:r>
      <w:r w:rsidR="00103CD8">
        <w:instrText xml:space="preserve"> SEQ Table \* ARABIC </w:instrText>
      </w:r>
      <w:r w:rsidR="00103CD8">
        <w:fldChar w:fldCharType="separate"/>
      </w:r>
      <w:r>
        <w:rPr>
          <w:noProof/>
        </w:rPr>
        <w:t>1</w:t>
      </w:r>
      <w:r w:rsidR="00103CD8">
        <w:rPr>
          <w:noProof/>
        </w:rPr>
        <w:fldChar w:fldCharType="end"/>
      </w:r>
      <w:bookmarkEnd w:id="19"/>
      <w:r w:rsidR="00194AFD" w:rsidRPr="00AC0AE3">
        <w:t xml:space="preserve">: </w:t>
      </w:r>
      <w:r w:rsidR="00194AFD">
        <w:t>Potential health effects associated with climate change-related hazards and hazardous events</w:t>
      </w:r>
      <w:r w:rsidR="00584847" w:rsidRPr="00662F90" w:rsidDel="00584847">
        <w:rPr>
          <w:vertAlign w:val="superscript"/>
        </w:rPr>
        <w:t xml:space="preserve"> </w:t>
      </w:r>
      <w:r w:rsidR="00584847" w:rsidRPr="008520ED" w:rsidDel="00584847">
        <w:rPr>
          <w:vertAlign w:val="superscript"/>
        </w:rPr>
        <w:t xml:space="preserve"> </w:t>
      </w:r>
      <w:r w:rsidR="00584847" w:rsidRPr="00662F90" w:rsidDel="00584847">
        <w:rPr>
          <w:noProof/>
          <w:vertAlign w:val="superscript"/>
        </w:rPr>
        <w:t xml:space="preserve"> </w:t>
      </w:r>
      <w:r w:rsidR="00584847" w:rsidRPr="00662F90" w:rsidDel="00584847">
        <w:rPr>
          <w:vertAlign w:val="superscript"/>
        </w:rPr>
        <w:t xml:space="preserve"> </w:t>
      </w:r>
      <w:r w:rsidR="00584847" w:rsidRPr="00935A81" w:rsidDel="00584847">
        <w:rPr>
          <w:vertAlign w:val="superscript"/>
        </w:rPr>
        <w:t xml:space="preserve"> </w:t>
      </w:r>
      <w:r w:rsidR="00584847" w:rsidRPr="5CFC8406" w:rsidDel="00584847">
        <w:rPr>
          <w:iCs/>
          <w:vertAlign w:val="superscript"/>
        </w:rPr>
        <w:t xml:space="preserve"> </w:t>
      </w:r>
      <w:r w:rsidR="00584847" w:rsidRPr="00662F90" w:rsidDel="00584847">
        <w:rPr>
          <w:iCs/>
          <w:vertAlign w:val="superscript"/>
        </w:rPr>
        <w:t xml:space="preserve"> </w:t>
      </w:r>
      <w:r w:rsidR="00584847" w:rsidRPr="00490E1F" w:rsidDel="00584847">
        <w:rPr>
          <w:iCs/>
          <w:vertAlign w:val="superscript"/>
        </w:rPr>
        <w:t xml:space="preserve"> </w:t>
      </w:r>
    </w:p>
    <w:tbl>
      <w:tblPr>
        <w:tblStyle w:val="GridTable4-Accent1"/>
        <w:tblW w:w="14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6"/>
        <w:gridCol w:w="4904"/>
        <w:gridCol w:w="7180"/>
      </w:tblGrid>
      <w:tr w:rsidR="006345FC" w:rsidRPr="000870E3" w14:paraId="598EFCEB" w14:textId="77777777" w:rsidTr="00970606">
        <w:trPr>
          <w:cnfStyle w:val="100000000000" w:firstRow="1" w:lastRow="0" w:firstColumn="0" w:lastColumn="0" w:oddVBand="0" w:evenVBand="0" w:oddHBand="0" w:evenHBand="0" w:firstRowFirstColumn="0" w:firstRowLastColumn="0" w:lastRowFirstColumn="0" w:lastRowLastColumn="0"/>
          <w:trHeight w:val="821"/>
        </w:trPr>
        <w:tc>
          <w:tcPr>
            <w:cnfStyle w:val="001000000000" w:firstRow="0" w:lastRow="0" w:firstColumn="1" w:lastColumn="0" w:oddVBand="0" w:evenVBand="0" w:oddHBand="0" w:evenHBand="0" w:firstRowFirstColumn="0" w:firstRowLastColumn="0" w:lastRowFirstColumn="0" w:lastRowLastColumn="0"/>
            <w:tcW w:w="2276" w:type="dxa"/>
            <w:tcBorders>
              <w:top w:val="none" w:sz="0" w:space="0" w:color="auto"/>
              <w:left w:val="none" w:sz="0" w:space="0" w:color="auto"/>
              <w:bottom w:val="none" w:sz="0" w:space="0" w:color="auto"/>
              <w:right w:val="none" w:sz="0" w:space="0" w:color="auto"/>
            </w:tcBorders>
          </w:tcPr>
          <w:p w14:paraId="26C616EB" w14:textId="77777777" w:rsidR="006345FC" w:rsidRPr="00970606" w:rsidRDefault="006345FC">
            <w:pPr>
              <w:pStyle w:val="DHHStabletext"/>
              <w:rPr>
                <w:highlight w:val="yellow"/>
              </w:rPr>
            </w:pPr>
            <w:r w:rsidRPr="00970606">
              <w:rPr>
                <w:color w:val="auto"/>
              </w:rPr>
              <w:t>Hazardous event category</w:t>
            </w:r>
          </w:p>
        </w:tc>
        <w:tc>
          <w:tcPr>
            <w:tcW w:w="4904" w:type="dxa"/>
            <w:tcBorders>
              <w:top w:val="none" w:sz="0" w:space="0" w:color="auto"/>
              <w:left w:val="none" w:sz="0" w:space="0" w:color="auto"/>
              <w:bottom w:val="none" w:sz="0" w:space="0" w:color="auto"/>
              <w:right w:val="none" w:sz="0" w:space="0" w:color="auto"/>
            </w:tcBorders>
          </w:tcPr>
          <w:p w14:paraId="1869FB95" w14:textId="77777777" w:rsidR="006345FC" w:rsidRPr="00970606" w:rsidRDefault="006345FC">
            <w:pPr>
              <w:pStyle w:val="DHHStabletext"/>
              <w:cnfStyle w:val="100000000000" w:firstRow="1" w:lastRow="0" w:firstColumn="0" w:lastColumn="0" w:oddVBand="0" w:evenVBand="0" w:oddHBand="0" w:evenHBand="0" w:firstRowFirstColumn="0" w:firstRowLastColumn="0" w:lastRowFirstColumn="0" w:lastRowLastColumn="0"/>
              <w:rPr>
                <w:highlight w:val="yellow"/>
              </w:rPr>
            </w:pPr>
            <w:r w:rsidRPr="00970606">
              <w:rPr>
                <w:color w:val="auto"/>
              </w:rPr>
              <w:t>Examples of potential environmental changes</w:t>
            </w:r>
          </w:p>
        </w:tc>
        <w:tc>
          <w:tcPr>
            <w:tcW w:w="7180" w:type="dxa"/>
            <w:tcBorders>
              <w:top w:val="none" w:sz="0" w:space="0" w:color="auto"/>
              <w:left w:val="none" w:sz="0" w:space="0" w:color="auto"/>
              <w:bottom w:val="none" w:sz="0" w:space="0" w:color="auto"/>
              <w:right w:val="none" w:sz="0" w:space="0" w:color="auto"/>
            </w:tcBorders>
          </w:tcPr>
          <w:p w14:paraId="34E53E2C" w14:textId="77777777" w:rsidR="006345FC" w:rsidRPr="00970606" w:rsidRDefault="006345FC">
            <w:pPr>
              <w:pStyle w:val="DHHStabletext"/>
              <w:cnfStyle w:val="100000000000" w:firstRow="1" w:lastRow="0" w:firstColumn="0" w:lastColumn="0" w:oddVBand="0" w:evenVBand="0" w:oddHBand="0" w:evenHBand="0" w:firstRowFirstColumn="0" w:firstRowLastColumn="0" w:lastRowFirstColumn="0" w:lastRowLastColumn="0"/>
              <w:rPr>
                <w:highlight w:val="yellow"/>
              </w:rPr>
            </w:pPr>
            <w:r w:rsidRPr="00970606">
              <w:rPr>
                <w:color w:val="auto"/>
              </w:rPr>
              <w:t>Examples of potential health impacts</w:t>
            </w:r>
          </w:p>
        </w:tc>
      </w:tr>
      <w:tr w:rsidR="006345FC" w:rsidRPr="000870E3" w14:paraId="5D6ECEDF" w14:textId="77777777" w:rsidTr="00970606">
        <w:trPr>
          <w:cnfStyle w:val="000000100000" w:firstRow="0" w:lastRow="0" w:firstColumn="0" w:lastColumn="0" w:oddVBand="0" w:evenVBand="0" w:oddHBand="1" w:evenHBand="0" w:firstRowFirstColumn="0" w:firstRowLastColumn="0" w:lastRowFirstColumn="0" w:lastRowLastColumn="0"/>
          <w:trHeight w:val="3222"/>
        </w:trPr>
        <w:tc>
          <w:tcPr>
            <w:cnfStyle w:val="001000000000" w:firstRow="0" w:lastRow="0" w:firstColumn="1" w:lastColumn="0" w:oddVBand="0" w:evenVBand="0" w:oddHBand="0" w:evenHBand="0" w:firstRowFirstColumn="0" w:firstRowLastColumn="0" w:lastRowFirstColumn="0" w:lastRowLastColumn="0"/>
            <w:tcW w:w="2276" w:type="dxa"/>
          </w:tcPr>
          <w:p w14:paraId="5D89A287" w14:textId="77777777" w:rsidR="006345FC" w:rsidRPr="00970606" w:rsidRDefault="006345FC">
            <w:pPr>
              <w:pStyle w:val="DHHStabletext"/>
              <w:rPr>
                <w:highlight w:val="yellow"/>
              </w:rPr>
            </w:pPr>
            <w:r w:rsidRPr="00970606">
              <w:t xml:space="preserve">Higher temperatures and heatwaves </w:t>
            </w:r>
          </w:p>
        </w:tc>
        <w:tc>
          <w:tcPr>
            <w:tcW w:w="4904" w:type="dxa"/>
          </w:tcPr>
          <w:p w14:paraId="042D091C"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More frequent, severe and longer heatwaves</w:t>
            </w:r>
          </w:p>
          <w:p w14:paraId="4EC33882"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Overall warmer weather and increases in the number of days of extreme heat</w:t>
            </w:r>
          </w:p>
          <w:p w14:paraId="325BBC0D"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rPr>
                <w:rFonts w:eastAsia="Arial" w:cs="Arial"/>
              </w:rPr>
              <w:t>Reduced quality of recreational and drinking water due to microbial and algal growth promoted by higher temperatures</w:t>
            </w:r>
          </w:p>
          <w:p w14:paraId="044A1CFD"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d air pollution from higher levels of ground-level ozone</w:t>
            </w:r>
          </w:p>
          <w:p w14:paraId="2A46B65B"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 xml:space="preserve">Increased production of pollens and spores, including </w:t>
            </w:r>
            <w:proofErr w:type="gramStart"/>
            <w:r w:rsidRPr="00970606">
              <w:t>as a result of</w:t>
            </w:r>
            <w:proofErr w:type="gramEnd"/>
            <w:r w:rsidRPr="00970606">
              <w:t xml:space="preserve"> longer pollen seasons</w:t>
            </w:r>
          </w:p>
          <w:p w14:paraId="75CE8D7C" w14:textId="77777777" w:rsidR="006345FC" w:rsidRPr="00970606" w:rsidRDefault="006345FC">
            <w:pPr>
              <w:autoSpaceDE w:val="0"/>
              <w:autoSpaceDN w:val="0"/>
              <w:adjustRightInd w:val="0"/>
              <w:snapToGrid w:val="0"/>
              <w:spacing w:before="84"/>
              <w:cnfStyle w:val="000000100000" w:firstRow="0" w:lastRow="0" w:firstColumn="0" w:lastColumn="0" w:oddVBand="0" w:evenVBand="0" w:oddHBand="1" w:evenHBand="0" w:firstRowFirstColumn="0" w:firstRowLastColumn="0" w:lastRowFirstColumn="0" w:lastRowLastColumn="0"/>
            </w:pPr>
          </w:p>
        </w:tc>
        <w:tc>
          <w:tcPr>
            <w:tcW w:w="7180" w:type="dxa"/>
          </w:tcPr>
          <w:p w14:paraId="1016B261"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heat-related impacts such as exhaustion and heatstroke and related effects such as falls</w:t>
            </w:r>
          </w:p>
          <w:p w14:paraId="51C5EF1B"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s in premature deaths</w:t>
            </w:r>
          </w:p>
          <w:p w14:paraId="3172BDAB"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Exacerbation of existing health conditions including respiratory, cardiovascular and kidney diseases</w:t>
            </w:r>
          </w:p>
          <w:p w14:paraId="19E32150"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s in food-, water- and vector-borne diseases due to the altered distribution of vectors (including mosquitos), increases in climate-sensitive food and water-borne pathogens and toxin-producing algal species and associated health impacts.</w:t>
            </w:r>
          </w:p>
          <w:p w14:paraId="3981CBE3"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allergies caused by pollen</w:t>
            </w:r>
          </w:p>
          <w:p w14:paraId="4377846E"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mental health impacts, including exacerbation of existing mental illness</w:t>
            </w:r>
          </w:p>
          <w:p w14:paraId="5B2035F1"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family violence</w:t>
            </w:r>
          </w:p>
          <w:p w14:paraId="7DC2516A"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ealth impacts from reduced physical activity due to high outdoor temperatures</w:t>
            </w:r>
          </w:p>
          <w:p w14:paraId="22BA3ACF"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 xml:space="preserve">Health impacts from poor quality / insufficient sleep  </w:t>
            </w:r>
          </w:p>
        </w:tc>
      </w:tr>
      <w:tr w:rsidR="006345FC" w:rsidRPr="000870E3" w14:paraId="02425155" w14:textId="77777777" w:rsidTr="00970606">
        <w:trPr>
          <w:trHeight w:val="3356"/>
        </w:trPr>
        <w:tc>
          <w:tcPr>
            <w:cnfStyle w:val="001000000000" w:firstRow="0" w:lastRow="0" w:firstColumn="1" w:lastColumn="0" w:oddVBand="0" w:evenVBand="0" w:oddHBand="0" w:evenHBand="0" w:firstRowFirstColumn="0" w:firstRowLastColumn="0" w:lastRowFirstColumn="0" w:lastRowLastColumn="0"/>
            <w:tcW w:w="2276" w:type="dxa"/>
          </w:tcPr>
          <w:p w14:paraId="7F031946" w14:textId="77777777" w:rsidR="006345FC" w:rsidRPr="00970606" w:rsidRDefault="006345FC">
            <w:pPr>
              <w:pStyle w:val="DHHStabletext"/>
            </w:pPr>
            <w:r w:rsidRPr="00970606">
              <w:t>Bushfires</w:t>
            </w:r>
          </w:p>
        </w:tc>
        <w:tc>
          <w:tcPr>
            <w:tcW w:w="4904" w:type="dxa"/>
          </w:tcPr>
          <w:p w14:paraId="34ED9196"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d fire danger weather and an increase in the length of the fire season. Increased intensity and frequency of fires</w:t>
            </w:r>
          </w:p>
          <w:p w14:paraId="18F6E469" w14:textId="308978FF"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d air pollution due to particulate</w:t>
            </w:r>
            <w:r w:rsidR="004411DA" w:rsidRPr="00970606">
              <w:t xml:space="preserve"> matter (the </w:t>
            </w:r>
            <w:r w:rsidR="001E6AF8" w:rsidRPr="00970606">
              <w:t>pollutant of greatest concern)</w:t>
            </w:r>
            <w:r w:rsidRPr="00970606">
              <w:t xml:space="preserve"> in bushfire smoke</w:t>
            </w:r>
          </w:p>
          <w:p w14:paraId="52A55D78"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rPr>
                <w:rFonts w:eastAsia="Cambria"/>
              </w:rPr>
              <w:t>Reduced drinking and recreational water quality due to contaminants associated with bushfires</w:t>
            </w:r>
          </w:p>
        </w:tc>
        <w:tc>
          <w:tcPr>
            <w:tcW w:w="7180" w:type="dxa"/>
          </w:tcPr>
          <w:p w14:paraId="2CFFAFD1"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 xml:space="preserve">Injuries, burns and death </w:t>
            </w:r>
          </w:p>
          <w:p w14:paraId="6808BBFE"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ealth impacts associated with the displacement of populations and crowding in emergency relief centres</w:t>
            </w:r>
          </w:p>
          <w:p w14:paraId="3220DBA9"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Exacerbations of heart and lung conditions, including asthma and increased eye, nose and throat irritation, due to exposure to bushfire smoke</w:t>
            </w:r>
          </w:p>
          <w:p w14:paraId="3197BAD0"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 xml:space="preserve">Increased food- and water-borne illness due to contamination or disruption to essential services such as electricity, water and sewerage </w:t>
            </w:r>
          </w:p>
          <w:p w14:paraId="24E67DEE"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igher incidence of mental health impacts, trauma and longer-term disruptions to social systems – for example, due to lost income and property damage or loss</w:t>
            </w:r>
          </w:p>
          <w:p w14:paraId="3979C810"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igher incidence of family violence</w:t>
            </w:r>
          </w:p>
          <w:p w14:paraId="718123AB" w14:textId="6A516E4A" w:rsidR="006345FC" w:rsidRPr="00970606" w:rsidRDefault="006345FC" w:rsidP="00DE2584">
            <w:pPr>
              <w:pStyle w:val="DHHStablebullet1"/>
              <w:cnfStyle w:val="000000000000" w:firstRow="0" w:lastRow="0" w:firstColumn="0" w:lastColumn="0" w:oddVBand="0" w:evenVBand="0" w:oddHBand="0" w:evenHBand="0" w:firstRowFirstColumn="0" w:firstRowLastColumn="0" w:lastRowFirstColumn="0" w:lastRowLastColumn="0"/>
            </w:pPr>
            <w:r w:rsidRPr="00970606">
              <w:t>Health impacts from reduced physical activity due to bushfire smoke</w:t>
            </w:r>
          </w:p>
        </w:tc>
      </w:tr>
      <w:tr w:rsidR="006345FC" w:rsidRPr="000870E3" w14:paraId="26DECF58" w14:textId="77777777" w:rsidTr="00970606">
        <w:trPr>
          <w:cnfStyle w:val="000000100000" w:firstRow="0" w:lastRow="0" w:firstColumn="0" w:lastColumn="0" w:oddVBand="0" w:evenVBand="0" w:oddHBand="1" w:evenHBand="0" w:firstRowFirstColumn="0" w:firstRowLastColumn="0" w:lastRowFirstColumn="0" w:lastRowLastColumn="0"/>
          <w:trHeight w:val="2834"/>
        </w:trPr>
        <w:tc>
          <w:tcPr>
            <w:cnfStyle w:val="001000000000" w:firstRow="0" w:lastRow="0" w:firstColumn="1" w:lastColumn="0" w:oddVBand="0" w:evenVBand="0" w:oddHBand="0" w:evenHBand="0" w:firstRowFirstColumn="0" w:firstRowLastColumn="0" w:lastRowFirstColumn="0" w:lastRowLastColumn="0"/>
            <w:tcW w:w="2276" w:type="dxa"/>
          </w:tcPr>
          <w:p w14:paraId="4536E73F" w14:textId="77777777" w:rsidR="006345FC" w:rsidRPr="00970606" w:rsidRDefault="006345FC">
            <w:pPr>
              <w:pStyle w:val="DHHStabletext"/>
            </w:pPr>
            <w:r w:rsidRPr="00970606">
              <w:rPr>
                <w:rFonts w:eastAsia="Arial"/>
              </w:rPr>
              <w:lastRenderedPageBreak/>
              <w:t>Drought and overall decreased average rainfall</w:t>
            </w:r>
          </w:p>
        </w:tc>
        <w:tc>
          <w:tcPr>
            <w:tcW w:w="4904" w:type="dxa"/>
          </w:tcPr>
          <w:p w14:paraId="66522CA9"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d drought in some areas, affecting water supplies and agricultural production and contributing to increased bushfire risk</w:t>
            </w:r>
          </w:p>
          <w:p w14:paraId="798838E4"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d frequency of dust storms due to a drying landscape</w:t>
            </w:r>
          </w:p>
          <w:p w14:paraId="79FB7970"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rPr>
                <w:rFonts w:eastAsia="Arial" w:cs="Arial"/>
              </w:rPr>
              <w:t xml:space="preserve">Reduced recreational and drinking water availability and quality </w:t>
            </w:r>
          </w:p>
          <w:p w14:paraId="3F6EAC35"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rPr>
                <w:rFonts w:eastAsia="Arial" w:cs="Arial"/>
              </w:rPr>
              <w:t>Longer duration and intensity of drought</w:t>
            </w:r>
          </w:p>
          <w:p w14:paraId="13D14419" w14:textId="77777777" w:rsidR="006345FC" w:rsidRPr="00970606" w:rsidRDefault="006345FC">
            <w:pPr>
              <w:pStyle w:val="DHHStablebullet1"/>
              <w:numPr>
                <w:ilvl w:val="0"/>
                <w:numId w:val="0"/>
              </w:numPr>
              <w:cnfStyle w:val="000000100000" w:firstRow="0" w:lastRow="0" w:firstColumn="0" w:lastColumn="0" w:oddVBand="0" w:evenVBand="0" w:oddHBand="1" w:evenHBand="0" w:firstRowFirstColumn="0" w:firstRowLastColumn="0" w:lastRowFirstColumn="0" w:lastRowLastColumn="0"/>
            </w:pPr>
          </w:p>
        </w:tc>
        <w:tc>
          <w:tcPr>
            <w:tcW w:w="7180" w:type="dxa"/>
          </w:tcPr>
          <w:p w14:paraId="5E2E3A90"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mental health impacts and longer-term disruptions to social systems – for example, due to lost income</w:t>
            </w:r>
          </w:p>
          <w:p w14:paraId="2E898B18"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Exacerbations of heart and lung conditions including asthma – for example, due to exposure to dust storms</w:t>
            </w:r>
          </w:p>
          <w:p w14:paraId="6DA9D6F5"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ealth impacts associated with food or water shortages including reduced access to fresh, healthy and affordable food due to reduced food yield</w:t>
            </w:r>
          </w:p>
          <w:p w14:paraId="27A85A89"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Increase in illnesses related to drinking water and recreational water – for example, due to increases in blue-green algae</w:t>
            </w:r>
          </w:p>
          <w:p w14:paraId="00A5F20B"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igher incidence of mental health impacts – for example, due to lost income due to primary production impacts associated with drought</w:t>
            </w:r>
          </w:p>
          <w:p w14:paraId="79435347" w14:textId="77777777" w:rsidR="006345FC" w:rsidRPr="00970606" w:rsidRDefault="006345FC">
            <w:pPr>
              <w:pStyle w:val="DHHStablebullet1"/>
              <w:cnfStyle w:val="000000100000" w:firstRow="0" w:lastRow="0" w:firstColumn="0" w:lastColumn="0" w:oddVBand="0" w:evenVBand="0" w:oddHBand="1" w:evenHBand="0" w:firstRowFirstColumn="0" w:firstRowLastColumn="0" w:lastRowFirstColumn="0" w:lastRowLastColumn="0"/>
            </w:pPr>
            <w:r w:rsidRPr="00970606">
              <w:t>Health impacts from reduced physical activity due to degradation of public open space and sporting and recreation grounds</w:t>
            </w:r>
          </w:p>
        </w:tc>
      </w:tr>
      <w:tr w:rsidR="006345FC" w:rsidRPr="000870E3" w14:paraId="16311ED3" w14:textId="77777777" w:rsidTr="00970606">
        <w:trPr>
          <w:trHeight w:val="2831"/>
        </w:trPr>
        <w:tc>
          <w:tcPr>
            <w:cnfStyle w:val="001000000000" w:firstRow="0" w:lastRow="0" w:firstColumn="1" w:lastColumn="0" w:oddVBand="0" w:evenVBand="0" w:oddHBand="0" w:evenHBand="0" w:firstRowFirstColumn="0" w:firstRowLastColumn="0" w:lastRowFirstColumn="0" w:lastRowLastColumn="0"/>
            <w:tcW w:w="2276" w:type="dxa"/>
          </w:tcPr>
          <w:p w14:paraId="4CC52E6C" w14:textId="77777777" w:rsidR="006345FC" w:rsidRPr="00970606" w:rsidRDefault="006345FC">
            <w:pPr>
              <w:pStyle w:val="DHHStabletext"/>
              <w:rPr>
                <w:rFonts w:eastAsia="Arial"/>
                <w:color w:val="000000"/>
                <w:highlight w:val="yellow"/>
              </w:rPr>
            </w:pPr>
            <w:r w:rsidRPr="00970606">
              <w:rPr>
                <w:rFonts w:eastAsia="Arial"/>
              </w:rPr>
              <w:t>Flooding, heavy rainfall events</w:t>
            </w:r>
          </w:p>
        </w:tc>
        <w:tc>
          <w:tcPr>
            <w:tcW w:w="4904" w:type="dxa"/>
          </w:tcPr>
          <w:p w14:paraId="4392BBB4"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More frequent and intense thunderstorms</w:t>
            </w:r>
          </w:p>
          <w:p w14:paraId="6F37B364"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d heavy rainfall events causing flooding</w:t>
            </w:r>
          </w:p>
          <w:p w14:paraId="46E9FCB6"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d contamination of drinking and recreational water due to run-off from heavy rainfall and flooding</w:t>
            </w:r>
          </w:p>
        </w:tc>
        <w:tc>
          <w:tcPr>
            <w:tcW w:w="7180" w:type="dxa"/>
          </w:tcPr>
          <w:p w14:paraId="1990B5D9"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 xml:space="preserve">Injuries, drowning and other accidental deaths – for example road accidents and electrocution </w:t>
            </w:r>
          </w:p>
          <w:p w14:paraId="5F9D169A"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ealth impacts associated with the displacement of populations and crowding in emergency relief centres</w:t>
            </w:r>
          </w:p>
          <w:p w14:paraId="28790ACE"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 xml:space="preserve">Increased food- and water-borne illness due to contamination or disruption to essential services such as electricity, water and sewerage </w:t>
            </w:r>
          </w:p>
          <w:p w14:paraId="46A05A26"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s in mosquito-borne diseases due to increased breeding following flooding</w:t>
            </w:r>
          </w:p>
          <w:p w14:paraId="10AF516E"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Increased respiratory illness due to greater exposure to moulds</w:t>
            </w:r>
          </w:p>
          <w:p w14:paraId="30D39279"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igher incidence of mental health impacts, trauma and longer-term disruptions to social systems – for example, due to displacement, lost income and property damage or loss</w:t>
            </w:r>
          </w:p>
          <w:p w14:paraId="3FA6F78F"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igher incidence of family violence</w:t>
            </w:r>
          </w:p>
          <w:p w14:paraId="03740D5B" w14:textId="77777777" w:rsidR="006345FC" w:rsidRPr="00970606" w:rsidRDefault="006345FC">
            <w:pPr>
              <w:pStyle w:val="DHHStablebullet1"/>
              <w:cnfStyle w:val="000000000000" w:firstRow="0" w:lastRow="0" w:firstColumn="0" w:lastColumn="0" w:oddVBand="0" w:evenVBand="0" w:oddHBand="0" w:evenHBand="0" w:firstRowFirstColumn="0" w:firstRowLastColumn="0" w:lastRowFirstColumn="0" w:lastRowLastColumn="0"/>
            </w:pPr>
            <w:r w:rsidRPr="00970606">
              <w:t>Health impacts from reduced physical activity due to heavy rainfall and flooding</w:t>
            </w:r>
          </w:p>
        </w:tc>
      </w:tr>
    </w:tbl>
    <w:p w14:paraId="7578320E" w14:textId="1D0EC8F4" w:rsidR="006345FC" w:rsidRPr="00706574" w:rsidRDefault="00D93B1F" w:rsidP="006345FC">
      <w:pPr>
        <w:pStyle w:val="DHHSbody"/>
      </w:pPr>
      <w:r w:rsidRPr="00D93B1F">
        <w:t>Sources: Lee and Romero, IPCC 2023</w:t>
      </w:r>
      <w:r w:rsidR="00256E1C">
        <w:t>,</w:t>
      </w:r>
      <w:r w:rsidR="004B743B" w:rsidRPr="006C568B">
        <w:rPr>
          <w:vertAlign w:val="superscript"/>
        </w:rPr>
        <w:fldChar w:fldCharType="begin"/>
      </w:r>
      <w:r w:rsidR="004B743B">
        <w:rPr>
          <w:vertAlign w:val="superscript"/>
        </w:rPr>
        <w:instrText xml:space="preserve"> ADDIN EN.CITE &lt;EndNote&gt;&lt;Cite&gt;&lt;Author&gt;IPCC&lt;/Author&gt;&lt;Year&gt;2023&lt;/Year&gt;&lt;RecNum&gt;638&lt;/RecNum&gt;&lt;DisplayText&gt;13&lt;/DisplayText&gt;&lt;record&gt;&lt;rec-number&gt;638&lt;/rec-number&gt;&lt;foreign-keys&gt;&lt;key app="EN" db-id="fwvs520dta0pajerxw65e0pi2ztww9f052dv" timestamp="1725937905" guid="86228411-0ed6-43d2-a50c-85ecec2462a7"&gt;638&lt;/key&gt;&lt;/foreign-keys&gt;&lt;ref-type name="Report"&gt;27&lt;/ref-type&gt;&lt;contributors&gt;&lt;authors&gt;&lt;author&gt;IPCC&lt;/author&gt;&lt;/authors&gt;&lt;/contributors&gt;&lt;titles&gt;&lt;title&gt;Climate Change 2023: Synthesis Report. Contribution of Working Groups I, II and III to the Sixth Assessment Report of the Intergovernmental Panel on Climate Change [Core Writing Team, Lee H and Romero J (eds.)].&lt;/title&gt;&lt;/titles&gt;&lt;pages&gt;35-115&lt;/pages&gt;&lt;dates&gt;&lt;year&gt;2023&lt;/year&gt;&lt;/dates&gt;&lt;pub-location&gt;Geneva, Switzerland&lt;/pub-location&gt;&lt;publisher&gt;IPCC&lt;/publisher&gt;&lt;urls&gt;&lt;/urls&gt;&lt;electronic-resource-num&gt;doi: 10.59327/IPCC/AR6-9789291691647&lt;/electronic-resource-num&gt;&lt;/record&gt;&lt;/Cite&gt;&lt;/EndNote&gt;</w:instrText>
      </w:r>
      <w:r w:rsidR="004B743B" w:rsidRPr="006C568B">
        <w:rPr>
          <w:vertAlign w:val="superscript"/>
        </w:rPr>
        <w:fldChar w:fldCharType="separate"/>
      </w:r>
      <w:r w:rsidR="004B743B">
        <w:rPr>
          <w:noProof/>
          <w:vertAlign w:val="superscript"/>
        </w:rPr>
        <w:t>13</w:t>
      </w:r>
      <w:r w:rsidR="004B743B" w:rsidRPr="006C568B">
        <w:rPr>
          <w:vertAlign w:val="superscript"/>
        </w:rPr>
        <w:fldChar w:fldCharType="end"/>
      </w:r>
      <w:r w:rsidRPr="00D93B1F">
        <w:t xml:space="preserve"> Portner et al. (eds), IPCC 2022,</w:t>
      </w:r>
      <w:r w:rsidR="00F71C99" w:rsidRPr="00E13E88">
        <w:rPr>
          <w:vertAlign w:val="superscript"/>
        </w:rPr>
        <w:fldChar w:fldCharType="begin"/>
      </w:r>
      <w:r w:rsidR="00F71C99" w:rsidRPr="00E13E88">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F71C99" w:rsidRPr="00E13E88">
        <w:rPr>
          <w:vertAlign w:val="superscript"/>
        </w:rPr>
        <w:fldChar w:fldCharType="separate"/>
      </w:r>
      <w:r w:rsidR="00F71C99" w:rsidRPr="00E13E88">
        <w:rPr>
          <w:noProof/>
          <w:vertAlign w:val="superscript"/>
        </w:rPr>
        <w:t>20</w:t>
      </w:r>
      <w:r w:rsidR="00F71C99" w:rsidRPr="00E13E88">
        <w:rPr>
          <w:vertAlign w:val="superscript"/>
        </w:rPr>
        <w:fldChar w:fldCharType="end"/>
      </w:r>
      <w:r w:rsidRPr="00D93B1F">
        <w:t xml:space="preserve"> Shukla et al. (eds), </w:t>
      </w:r>
      <w:r w:rsidR="002436D0" w:rsidRPr="00D93B1F">
        <w:t>Beggs et al. 2019,</w:t>
      </w:r>
      <w:r w:rsidR="002436D0" w:rsidRPr="002C7B14">
        <w:rPr>
          <w:vertAlign w:val="superscript"/>
        </w:rPr>
        <w:fldChar w:fldCharType="begin"/>
      </w:r>
      <w:r w:rsidR="002436D0" w:rsidRPr="002C7B14">
        <w:rPr>
          <w:vertAlign w:val="superscript"/>
        </w:rPr>
        <w:instrText xml:space="preserve"> ADDIN EN.CITE &lt;EndNote&gt;&lt;Cite&gt;&lt;Author&gt;Beggs&lt;/Author&gt;&lt;Year&gt;2019&lt;/Year&gt;&lt;RecNum&gt;274&lt;/RecNum&gt;&lt;DisplayText&gt;32&lt;/DisplayText&gt;&lt;record&gt;&lt;rec-number&gt;274&lt;/rec-number&gt;&lt;foreign-keys&gt;&lt;key app="EN" db-id="fwvs520dta0pajerxw65e0pi2ztww9f052dv" timestamp="0" guid="8a0c71f4-3796-4ef7-ba0a-3890a33db0e0"&gt;274&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pages&gt;490-491. e21&lt;/pages&gt;&lt;volume&gt;211&lt;/volume&gt;&lt;number&gt;11&lt;/number&gt;&lt;dates&gt;&lt;year&gt;2019&lt;/year&gt;&lt;/dates&gt;&lt;isbn&gt;0025-729X&lt;/isbn&gt;&lt;urls&gt;&lt;/urls&gt;&lt;/record&gt;&lt;/Cite&gt;&lt;/EndNote&gt;</w:instrText>
      </w:r>
      <w:r w:rsidR="002436D0" w:rsidRPr="002C7B14">
        <w:rPr>
          <w:vertAlign w:val="superscript"/>
        </w:rPr>
        <w:fldChar w:fldCharType="separate"/>
      </w:r>
      <w:r w:rsidR="002436D0" w:rsidRPr="002C7B14">
        <w:rPr>
          <w:noProof/>
          <w:vertAlign w:val="superscript"/>
        </w:rPr>
        <w:t>32</w:t>
      </w:r>
      <w:r w:rsidR="002436D0" w:rsidRPr="002C7B14">
        <w:rPr>
          <w:vertAlign w:val="superscript"/>
        </w:rPr>
        <w:fldChar w:fldCharType="end"/>
      </w:r>
      <w:r w:rsidR="002436D0">
        <w:rPr>
          <w:vertAlign w:val="superscript"/>
        </w:rPr>
        <w:t xml:space="preserve"> </w:t>
      </w:r>
      <w:r w:rsidRPr="00D93B1F">
        <w:t>IPCC 2022,</w:t>
      </w:r>
      <w:r w:rsidR="00ED3BAE" w:rsidRPr="00ED3BAE">
        <w:rPr>
          <w:vertAlign w:val="superscript"/>
        </w:rPr>
        <w:fldChar w:fldCharType="begin"/>
      </w:r>
      <w:r w:rsidR="00ED3BAE" w:rsidRPr="00ED3BAE">
        <w:rPr>
          <w:vertAlign w:val="superscript"/>
        </w:rPr>
        <w:instrText xml:space="preserve"> ADDIN EN.CITE &lt;EndNote&gt;&lt;Cite&gt;&lt;Author&gt;IPCC&lt;/Author&gt;&lt;Year&gt;2022&lt;/Year&gt;&lt;RecNum&gt;612&lt;/RecNum&gt;&lt;DisplayText&gt;37&lt;/DisplayText&gt;&lt;record&gt;&lt;rec-number&gt;612&lt;/rec-number&gt;&lt;foreign-keys&gt;&lt;key app="EN" db-id="fwvs520dta0pajerxw65e0pi2ztww9f052dv" timestamp="1725839206" guid="ba895c75-bddf-4410-be6e-008a110c0299"&gt;612&lt;/key&gt;&lt;/foreign-keys&gt;&lt;ref-type name="Book"&gt;6&lt;/ref-type&gt;&lt;contributors&gt;&lt;authors&gt;&lt;author&gt;IPCC&lt;/author&gt;&lt;/authors&gt;&lt;/contributors&gt;&lt;titles&gt;&lt;title&gt;Climate Change 2022: Mitigation of Climate Change. Contribution of Working Group III to the Sixth Assessment Report of the Intergovernmental Panel on Climate Change. [Shukla PR, Skea J, Slade R, Al Khourdajie A, Van Diemen R, McCollum D, et al. (eds.)].&lt;/title&gt;&lt;/titles&gt;&lt;dates&gt;&lt;year&gt;2022&lt;/year&gt;&lt;/dates&gt;&lt;pub-location&gt;Cambridge, UK and New York, NY, USA&lt;/pub-location&gt;&lt;publisher&gt;Cambridge University Press&lt;/publisher&gt;&lt;urls&gt;&lt;/urls&gt;&lt;electronic-resource-num&gt;doi:10.1017/9781009157926&lt;/electronic-resource-num&gt;&lt;/record&gt;&lt;/Cite&gt;&lt;/EndNote&gt;</w:instrText>
      </w:r>
      <w:r w:rsidR="00ED3BAE" w:rsidRPr="00ED3BAE">
        <w:rPr>
          <w:vertAlign w:val="superscript"/>
        </w:rPr>
        <w:fldChar w:fldCharType="separate"/>
      </w:r>
      <w:r w:rsidR="00ED3BAE" w:rsidRPr="00ED3BAE">
        <w:rPr>
          <w:noProof/>
          <w:vertAlign w:val="superscript"/>
        </w:rPr>
        <w:t>37</w:t>
      </w:r>
      <w:r w:rsidR="00ED3BAE" w:rsidRPr="00ED3BAE">
        <w:rPr>
          <w:vertAlign w:val="superscript"/>
        </w:rPr>
        <w:fldChar w:fldCharType="end"/>
      </w:r>
      <w:r w:rsidRPr="00D93B1F">
        <w:t xml:space="preserve"> IPCC 2018,</w:t>
      </w:r>
      <w:r w:rsidR="00ED3BAE" w:rsidRPr="002C7B14">
        <w:rPr>
          <w:vertAlign w:val="superscript"/>
        </w:rPr>
        <w:fldChar w:fldCharType="begin"/>
      </w:r>
      <w:r w:rsidR="00ED3BAE" w:rsidRPr="002C7B14">
        <w:rPr>
          <w:vertAlign w:val="superscript"/>
        </w:rPr>
        <w:instrText xml:space="preserve"> ADDIN EN.CITE &lt;EndNote&gt;&lt;Cite&gt;&lt;Author&gt;IPCC&lt;/Author&gt;&lt;Year&gt;2018&lt;/Year&gt;&lt;RecNum&gt;119&lt;/RecNum&gt;&lt;DisplayText&gt;38&lt;/DisplayText&gt;&lt;record&gt;&lt;rec-number&gt;119&lt;/rec-number&gt;&lt;foreign-keys&gt;&lt;key app="EN" db-id="fwvs520dta0pajerxw65e0pi2ztww9f052dv" timestamp="1545605074" guid="67177501-1322-4b62-8a07-d8e95fc729b1"&gt;119&lt;/key&gt;&lt;/foreign-keys&gt;&lt;ref-type name="Report"&gt;27&lt;/ref-type&gt;&lt;contributors&gt;&lt;authors&gt;&lt;author&gt;IPCC&lt;/author&gt;&lt;/authors&gt;&lt;tertiary-authors&gt;&lt;author&gt;IPCC&lt;/author&gt;&lt;/tertiary-authors&gt;&lt;/contributors&gt;&lt;titles&gt;&lt;title&gt;Summary for policy makers: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lt;/title&gt;&lt;/titles&gt;&lt;dates&gt;&lt;year&gt;2018&lt;/year&gt;&lt;/dates&gt;&lt;pub-location&gt;Switzerland&lt;/pub-location&gt;&lt;publisher&gt;Intergovernmental Panel on Climate Change&lt;/publisher&gt;&lt;urls&gt;&lt;related-urls&gt;&lt;url&gt;https://report.ipcc.ch/sr15/pdf/sr15_spm_final.pdf&lt;/url&gt;&lt;/related-urls&gt;&lt;/urls&gt;&lt;/record&gt;&lt;/Cite&gt;&lt;/EndNote&gt;</w:instrText>
      </w:r>
      <w:r w:rsidR="00ED3BAE" w:rsidRPr="002C7B14">
        <w:rPr>
          <w:vertAlign w:val="superscript"/>
        </w:rPr>
        <w:fldChar w:fldCharType="separate"/>
      </w:r>
      <w:r w:rsidR="00ED3BAE" w:rsidRPr="002C7B14">
        <w:rPr>
          <w:noProof/>
          <w:vertAlign w:val="superscript"/>
        </w:rPr>
        <w:t>38</w:t>
      </w:r>
      <w:r w:rsidR="00ED3BAE" w:rsidRPr="002C7B14">
        <w:rPr>
          <w:vertAlign w:val="superscript"/>
        </w:rPr>
        <w:fldChar w:fldCharType="end"/>
      </w:r>
      <w:r w:rsidRPr="00D93B1F">
        <w:t xml:space="preserve"> IPCC 2014,</w:t>
      </w:r>
      <w:r w:rsidR="002C7B14" w:rsidRPr="00662F90">
        <w:rPr>
          <w:noProof/>
          <w:vertAlign w:val="superscript"/>
        </w:rPr>
        <w:fldChar w:fldCharType="begin"/>
      </w:r>
      <w:r w:rsidR="002C7B14">
        <w:rPr>
          <w:noProof/>
          <w:vertAlign w:val="superscript"/>
        </w:rPr>
        <w:instrText xml:space="preserve"> ADDIN EN.CITE &lt;EndNote&gt;&lt;Cite&gt;&lt;Author&gt;IPCC&lt;/Author&gt;&lt;Year&gt;2014&lt;/Year&gt;&lt;RecNum&gt;442&lt;/RecNum&gt;&lt;IDText&gt;Summary for policymakers. In: Climate Change 2014: Impacts, Adaptation, and Vulnerability. Part A: Global and Sectoral Aspects. Contribution of Working Group II to the Fifth Assessment Report of the Intergovernmental Panel on Climate Change. [Field CB, Barros VR, Dokken DJ, Mach KJ, Mastrandrea MD, Bilir TE, et al (eds.)]&lt;/IDText&gt;&lt;DisplayText&gt;39&lt;/DisplayText&gt;&lt;record&gt;&lt;rec-number&gt;442&lt;/rec-number&gt;&lt;foreign-keys&gt;&lt;key app="EN" db-id="fwvs520dta0pajerxw65e0pi2ztww9f052dv" timestamp="1593416796" guid="f99cb12e-1e68-445a-b361-894352fa931b"&gt;442&lt;/key&gt;&lt;/foreign-keys&gt;&lt;ref-type name="Book"&gt;6&lt;/ref-type&gt;&lt;contributors&gt;&lt;authors&gt;&lt;author&gt;IPCC&lt;/author&gt;&lt;/authors&gt;&lt;/contributors&gt;&lt;titles&gt;&lt;title&gt;Summary for policymakers. In: Climate Change 2014: Impacts, Adaptation, and Vulnerability. Part A: Global and Sectoral Aspects. Contribution of Working Group II to the Fifth Assessment Report of the Intergovernmental Panel on Climate Change. [Field CB, Barros VR, Dokken DJ, Mach KJ, Mastrandrea MD, Bilir TE, et al. (eds.)]&lt;/title&gt;&lt;/titles&gt;&lt;section&gt;1-32&lt;/section&gt;&lt;dates&gt;&lt;year&gt;2014&lt;/year&gt;&lt;/dates&gt;&lt;pub-location&gt;Cambridge, United Kingdom and New York, NY, USA&lt;/pub-location&gt;&lt;publisher&gt;Cambridge University Press&lt;/publisher&gt;&lt;urls&gt;&lt;related-urls&gt;&lt;url&gt;https://www.ipcc.ch/site/assets/uploads/2018/03/ar5_wgII_spm_en-1.pdf&lt;/url&gt;&lt;/related-urls&gt;&lt;/urls&gt;&lt;/record&gt;&lt;/Cite&gt;&lt;/EndNote&gt;</w:instrText>
      </w:r>
      <w:r w:rsidR="002C7B14" w:rsidRPr="00662F90">
        <w:rPr>
          <w:noProof/>
          <w:vertAlign w:val="superscript"/>
        </w:rPr>
        <w:fldChar w:fldCharType="separate"/>
      </w:r>
      <w:r w:rsidR="002C7B14">
        <w:rPr>
          <w:noProof/>
          <w:vertAlign w:val="superscript"/>
        </w:rPr>
        <w:t>39</w:t>
      </w:r>
      <w:r w:rsidR="002C7B14" w:rsidRPr="00662F90">
        <w:rPr>
          <w:noProof/>
          <w:vertAlign w:val="superscript"/>
        </w:rPr>
        <w:fldChar w:fldCharType="end"/>
      </w:r>
      <w:r w:rsidRPr="00D93B1F">
        <w:t xml:space="preserve"> Ebi et al. 2016,</w:t>
      </w:r>
      <w:r w:rsidR="002C7B14" w:rsidRPr="00662F90">
        <w:rPr>
          <w:vertAlign w:val="superscript"/>
        </w:rPr>
        <w:fldChar w:fldCharType="begin"/>
      </w:r>
      <w:r w:rsidR="002C7B14">
        <w:rPr>
          <w:vertAlign w:val="superscript"/>
        </w:rPr>
        <w:instrText xml:space="preserve"> ADDIN EN.CITE &lt;EndNote&gt;&lt;Cite&gt;&lt;Author&gt;Ebi&lt;/Author&gt;&lt;Year&gt;2016&lt;/Year&gt;&lt;RecNum&gt;356&lt;/RecNum&gt;&lt;IDText&gt;Ontario Climate Change and Health Toolkit&lt;/IDText&gt;&lt;DisplayText&gt;40&lt;/DisplayText&gt;&lt;record&gt;&lt;rec-number&gt;356&lt;/rec-number&gt;&lt;foreign-keys&gt;&lt;key app="EN" db-id="fwvs520dta0pajerxw65e0pi2ztww9f052dv" timestamp="1590650249" guid="59684407-beae-4745-a3fa-83cf475e3369"&gt;356&lt;/key&gt;&lt;/foreign-keys&gt;&lt;ref-type name="Generic"&gt;13&lt;/ref-type&gt;&lt;contributors&gt;&lt;authors&gt;&lt;author&gt;Ebi, K&lt;/author&gt;&lt;author&gt;Anderson, V&lt;/author&gt;&lt;author&gt;Berry, P&lt;/author&gt;&lt;author&gt;Paterson, J&lt;/author&gt;&lt;author&gt;Yusa, A&lt;/author&gt;&lt;/authors&gt;&lt;/contributors&gt;&lt;titles&gt;&lt;title&gt;Ontario Climate Change and Health Toolkit&lt;/title&gt;&lt;/titles&gt;&lt;dates&gt;&lt;year&gt;2016&lt;/year&gt;&lt;/dates&gt;&lt;pub-location&gt;Toronto, Canada&lt;/pub-location&gt;&lt;publisher&gt;Ministry of Health and Long-Term Care&lt;/publisher&gt;&lt;urls&gt;&lt;/urls&gt;&lt;/record&gt;&lt;/Cite&gt;&lt;/EndNote&gt;</w:instrText>
      </w:r>
      <w:r w:rsidR="002C7B14" w:rsidRPr="00662F90">
        <w:rPr>
          <w:vertAlign w:val="superscript"/>
        </w:rPr>
        <w:fldChar w:fldCharType="separate"/>
      </w:r>
      <w:r w:rsidR="002C7B14">
        <w:rPr>
          <w:noProof/>
          <w:vertAlign w:val="superscript"/>
        </w:rPr>
        <w:t>40</w:t>
      </w:r>
      <w:r w:rsidR="002C7B14" w:rsidRPr="00662F90">
        <w:rPr>
          <w:vertAlign w:val="superscript"/>
        </w:rPr>
        <w:fldChar w:fldCharType="end"/>
      </w:r>
      <w:r w:rsidRPr="00D93B1F">
        <w:t xml:space="preserve"> Mason et al. 2022,</w:t>
      </w:r>
      <w:r w:rsidR="002C7B14" w:rsidRPr="00935A81">
        <w:rPr>
          <w:vertAlign w:val="superscript"/>
        </w:rPr>
        <w:fldChar w:fldCharType="begin">
          <w:fldData xml:space="preserve">PEVuZE5vdGU+PENpdGU+PEF1dGhvcj5NYXNvbjwvQXV0aG9yPjxZZWFyPjIwMjI8L1llYXI+PFJl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</w:fldData>
        </w:fldChar>
      </w:r>
      <w:r w:rsidR="002C7B14">
        <w:rPr>
          <w:vertAlign w:val="superscript"/>
        </w:rPr>
        <w:instrText xml:space="preserve"> ADDIN EN.CITE </w:instrText>
      </w:r>
      <w:r w:rsidR="002C7B14">
        <w:rPr>
          <w:vertAlign w:val="superscript"/>
        </w:rPr>
        <w:fldChar w:fldCharType="begin">
          <w:fldData xml:space="preserve">PEVuZE5vdGU+PENpdGU+PEF1dGhvcj5NYXNvbjwvQXV0aG9yPjxZZWFyPjIwMjI8L1llYXI+PFJl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</w:fldData>
        </w:fldChar>
      </w:r>
      <w:r w:rsidR="002C7B14">
        <w:rPr>
          <w:vertAlign w:val="superscript"/>
        </w:rPr>
        <w:instrText xml:space="preserve"> ADDIN EN.CITE.DATA </w:instrText>
      </w:r>
      <w:r w:rsidR="002C7B14">
        <w:rPr>
          <w:vertAlign w:val="superscript"/>
        </w:rPr>
      </w:r>
      <w:r w:rsidR="002C7B14">
        <w:rPr>
          <w:vertAlign w:val="superscript"/>
        </w:rPr>
        <w:fldChar w:fldCharType="end"/>
      </w:r>
      <w:r w:rsidR="002C7B14" w:rsidRPr="00935A81">
        <w:rPr>
          <w:vertAlign w:val="superscript"/>
        </w:rPr>
      </w:r>
      <w:r w:rsidR="002C7B14" w:rsidRPr="00935A81">
        <w:rPr>
          <w:vertAlign w:val="superscript"/>
        </w:rPr>
        <w:fldChar w:fldCharType="separate"/>
      </w:r>
      <w:r w:rsidR="002C7B14">
        <w:rPr>
          <w:noProof/>
          <w:vertAlign w:val="superscript"/>
        </w:rPr>
        <w:t>41</w:t>
      </w:r>
      <w:r w:rsidR="002C7B14" w:rsidRPr="00935A81">
        <w:rPr>
          <w:vertAlign w:val="superscript"/>
        </w:rPr>
        <w:fldChar w:fldCharType="end"/>
      </w:r>
      <w:r w:rsidRPr="00D93B1F">
        <w:t xml:space="preserve"> Obradovich et al. 2017,</w:t>
      </w:r>
      <w:r w:rsidR="002C7B14" w:rsidRPr="5CFC8406">
        <w:rPr>
          <w:iCs/>
          <w:vertAlign w:val="superscript"/>
        </w:rPr>
        <w:fldChar w:fldCharType="begin">
          <w:fldData xml:space="preserve">PEVuZE5vdGU+PENpdGU+PEF1dGhvcj5PYnJhZG92aWNoPC9BdXRob3I+PFllYXI+MjAxNzwvWWVh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</w:fldData>
        </w:fldChar>
      </w:r>
      <w:r w:rsidR="002C7B14">
        <w:rPr>
          <w:iCs/>
          <w:vertAlign w:val="superscript"/>
        </w:rPr>
        <w:instrText xml:space="preserve"> ADDIN EN.CITE </w:instrText>
      </w:r>
      <w:r w:rsidR="002C7B14">
        <w:rPr>
          <w:iCs/>
          <w:vertAlign w:val="superscript"/>
        </w:rPr>
        <w:fldChar w:fldCharType="begin">
          <w:fldData xml:space="preserve">PEVuZE5vdGU+PENpdGU+PEF1dGhvcj5PYnJhZG92aWNoPC9BdXRob3I+PFllYXI+MjAxNzwvWWVh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</w:fldData>
        </w:fldChar>
      </w:r>
      <w:r w:rsidR="002C7B14">
        <w:rPr>
          <w:iCs/>
          <w:vertAlign w:val="superscript"/>
        </w:rPr>
        <w:instrText xml:space="preserve"> ADDIN EN.CITE.DATA </w:instrText>
      </w:r>
      <w:r w:rsidR="002C7B14">
        <w:rPr>
          <w:iCs/>
          <w:vertAlign w:val="superscript"/>
        </w:rPr>
      </w:r>
      <w:r w:rsidR="002C7B14">
        <w:rPr>
          <w:iCs/>
          <w:vertAlign w:val="superscript"/>
        </w:rPr>
        <w:fldChar w:fldCharType="end"/>
      </w:r>
      <w:r w:rsidR="002C7B14" w:rsidRPr="5CFC8406">
        <w:rPr>
          <w:iCs/>
          <w:vertAlign w:val="superscript"/>
        </w:rPr>
      </w:r>
      <w:r w:rsidR="002C7B14" w:rsidRPr="5CFC8406">
        <w:rPr>
          <w:iCs/>
          <w:vertAlign w:val="superscript"/>
        </w:rPr>
        <w:fldChar w:fldCharType="separate"/>
      </w:r>
      <w:r w:rsidR="002C7B14">
        <w:rPr>
          <w:iCs/>
          <w:noProof/>
          <w:vertAlign w:val="superscript"/>
        </w:rPr>
        <w:t>42</w:t>
      </w:r>
      <w:r w:rsidR="002C7B14" w:rsidRPr="5CFC8406">
        <w:rPr>
          <w:iCs/>
          <w:vertAlign w:val="superscript"/>
        </w:rPr>
        <w:fldChar w:fldCharType="end"/>
      </w:r>
      <w:r w:rsidRPr="00D93B1F">
        <w:t xml:space="preserve"> Stanke 2013,</w:t>
      </w:r>
      <w:r w:rsidR="002C7B14" w:rsidRPr="002C7B14">
        <w:rPr>
          <w:vertAlign w:val="superscript"/>
        </w:rPr>
        <w:fldChar w:fldCharType="begin"/>
      </w:r>
      <w:r w:rsidR="002C7B14" w:rsidRPr="002C7B14">
        <w:rPr>
          <w:vertAlign w:val="superscript"/>
        </w:rPr>
        <w:instrText xml:space="preserve"> ADDIN EN.CITE &lt;EndNote&gt;&lt;Cite&gt;&lt;Author&gt;Stanke&lt;/Author&gt;&lt;Year&gt;2013&lt;/Year&gt;&lt;RecNum&gt;632&lt;/RecNum&gt;&lt;DisplayText&gt;43&lt;/DisplayText&gt;&lt;record&gt;&lt;rec-number&gt;632&lt;/rec-number&gt;&lt;foreign-keys&gt;&lt;key app="EN" db-id="fwvs520dta0pajerxw65e0pi2ztww9f052dv" timestamp="1725925248" guid="96cf3701-6c98-44b9-8e65-b1eae270d3ae"&gt;632&lt;/key&gt;&lt;/foreign-keys&gt;&lt;ref-type name="Journal Article"&gt;17&lt;/ref-type&gt;&lt;contributors&gt;&lt;authors&gt;&lt;author&gt;Stanke, C.&lt;/author&gt;&lt;author&gt;Kerac, M.&lt;/author&gt;&lt;author&gt;Prudhomme, C.&lt;/author&gt;&lt;author&gt;Medlock, J.&lt;/author&gt;&lt;author&gt;Murray, V.&lt;/author&gt;&lt;/authors&gt;&lt;/contributors&gt;&lt;auth-address&gt;Extreme Events and Health Protection Section, Health Protection Agency, London, UK.&lt;/auth-address&gt;&lt;titles&gt;&lt;title&gt;Health effects of drought: a systematic review of the evidence&lt;/title&gt;&lt;secondary-title&gt;PLoS Curr&lt;/secondary-title&gt;&lt;/titles&gt;&lt;periodical&gt;&lt;full-title&gt;PLoS Curr&lt;/full-title&gt;&lt;/periodical&gt;&lt;volume&gt;5&lt;/volume&gt;&lt;edition&gt;20130605&lt;/edition&gt;&lt;dates&gt;&lt;year&gt;2013&lt;/year&gt;&lt;pub-dates&gt;&lt;date&gt;Jun 5&lt;/date&gt;&lt;/pub-dates&gt;&lt;/dates&gt;&lt;isbn&gt;2157-3999 (Electronic)&amp;#xD;2157-3999 (Linking)&lt;/isbn&gt;&lt;accession-num&gt;23787891&lt;/accession-num&gt;&lt;urls&gt;&lt;related-urls&gt;&lt;url&gt;https://www.ncbi.nlm.nih.gov/pubmed/23787891&lt;/url&gt;&lt;/related-urls&gt;&lt;/urls&gt;&lt;custom2&gt;PMC3682759&lt;/custom2&gt;&lt;electronic-resource-num&gt;10.1371/currents.dis.7a2cee9e980f91ad7697b570bcc4b004&lt;/electronic-resource-num&gt;&lt;remote-database-name&gt;PubMed-not-MEDLINE&lt;/remote-database-name&gt;&lt;remote-database-provider&gt;NLM&lt;/remote-database-provider&gt;&lt;/record&gt;&lt;/Cite&gt;&lt;/EndNote&gt;</w:instrText>
      </w:r>
      <w:r w:rsidR="002C7B14" w:rsidRPr="002C7B14">
        <w:rPr>
          <w:vertAlign w:val="superscript"/>
        </w:rPr>
        <w:fldChar w:fldCharType="separate"/>
      </w:r>
      <w:r w:rsidR="002C7B14" w:rsidRPr="002C7B14">
        <w:rPr>
          <w:noProof/>
          <w:vertAlign w:val="superscript"/>
        </w:rPr>
        <w:t>43</w:t>
      </w:r>
      <w:r w:rsidR="002C7B14" w:rsidRPr="002C7B14">
        <w:rPr>
          <w:vertAlign w:val="superscript"/>
        </w:rPr>
        <w:fldChar w:fldCharType="end"/>
      </w:r>
      <w:r w:rsidRPr="00D93B1F">
        <w:t xml:space="preserve"> Health Canada 2022,</w:t>
      </w:r>
      <w:r w:rsidR="002C7B14" w:rsidRPr="002C7B14">
        <w:rPr>
          <w:vertAlign w:val="superscript"/>
        </w:rPr>
        <w:fldChar w:fldCharType="begin"/>
      </w:r>
      <w:r w:rsidR="002C7B14" w:rsidRPr="002C7B14">
        <w:rPr>
          <w:vertAlign w:val="superscript"/>
        </w:rPr>
        <w:instrText xml:space="preserve"> ADDIN EN.CITE &lt;EndNote&gt;&lt;Cite&gt;&lt;Year&gt;2022&lt;/Year&gt;&lt;RecNum&gt;628&lt;/RecNum&gt;&lt;DisplayText&gt;44&lt;/DisplayText&gt;&lt;record&gt;&lt;rec-number&gt;628&lt;/rec-number&gt;&lt;foreign-keys&gt;&lt;key app="EN" db-id="fwvs520dta0pajerxw65e0pi2ztww9f052dv" timestamp="1725925248" guid="6be098f9-5419-47c7-86c2-4d7a8e66c664"&gt;628&lt;/key&gt;&lt;/foreign-keys&gt;&lt;ref-type name="Government Document"&gt;46&lt;/ref-type&gt;&lt;contributors&gt;&lt;/contributors&gt;&lt;titles&gt;&lt;title&gt;Health Canada. Health of Canadians in a changing climate: Advancing our knowledge for action.&lt;/title&gt;&lt;/titles&gt;&lt;dates&gt;&lt;year&gt;2022&lt;/year&gt;&lt;/dates&gt;&lt;pub-location&gt;Ottawa, Canada&lt;/pub-location&gt;&lt;publisher&gt;Health Canada&lt;/publisher&gt;&lt;urls&gt;&lt;related-urls&gt;&lt;url&gt;https://changingclimate.ca/health-in-a-changing-climate/&lt;/url&gt;&lt;/related-urls&gt;&lt;/urls&gt;&lt;electronic-resource-num&gt;https://changingclimate.ca/health-in-a-changing-climate/&lt;/electronic-resource-num&gt;&lt;/record&gt;&lt;/Cite&gt;&lt;/EndNote&gt;</w:instrText>
      </w:r>
      <w:r w:rsidR="002C7B14" w:rsidRPr="002C7B14">
        <w:rPr>
          <w:vertAlign w:val="superscript"/>
        </w:rPr>
        <w:fldChar w:fldCharType="separate"/>
      </w:r>
      <w:r w:rsidR="002C7B14" w:rsidRPr="002C7B14">
        <w:rPr>
          <w:noProof/>
          <w:vertAlign w:val="superscript"/>
        </w:rPr>
        <w:t>44</w:t>
      </w:r>
      <w:r w:rsidR="002C7B14" w:rsidRPr="002C7B14">
        <w:rPr>
          <w:vertAlign w:val="superscript"/>
        </w:rPr>
        <w:fldChar w:fldCharType="end"/>
      </w:r>
      <w:r w:rsidRPr="00D93B1F">
        <w:t xml:space="preserve"> Masson-Delmotte et al.</w:t>
      </w:r>
      <w:r w:rsidR="00A544EA">
        <w:t>,</w:t>
      </w:r>
      <w:r w:rsidR="002436D0">
        <w:t xml:space="preserve"> IPCC</w:t>
      </w:r>
      <w:r w:rsidRPr="00D93B1F">
        <w:t xml:space="preserve"> 2021,</w:t>
      </w:r>
      <w:r w:rsidR="003E2918" w:rsidRPr="003E2918">
        <w:rPr>
          <w:vertAlign w:val="superscript"/>
        </w:rPr>
        <w:fldChar w:fldCharType="begin"/>
      </w:r>
      <w:r w:rsidR="003E2918" w:rsidRPr="003E2918">
        <w:rPr>
          <w:vertAlign w:val="superscript"/>
        </w:rPr>
        <w:instrText xml:space="preserve"> ADDIN EN.CITE &lt;EndNote&gt;&lt;Cite&gt;&lt;Author&gt;IPCC&lt;/Author&gt;&lt;Year&gt;2021&lt;/Year&gt;&lt;RecNum&gt;641&lt;/RecNum&gt;&lt;DisplayText&gt;45&lt;/DisplayText&gt;&lt;record&gt;&lt;rec-number&gt;641&lt;/rec-number&gt;&lt;foreign-keys&gt;&lt;key app="EN" db-id="fwvs520dta0pajerxw65e0pi2ztww9f052dv" timestamp="1725937906" guid="925923a6-6525-4102-a57f-50d1181df5b9"&gt;641&lt;/key&gt;&lt;/foreign-keys&gt;&lt;ref-type name="Book"&gt;6&lt;/ref-type&gt;&lt;contributors&gt;&lt;authors&gt;&lt;author&gt;IPCC&lt;/author&gt;&lt;/authors&gt;&lt;/contributors&gt;&lt;titles&gt;&lt;title&gt;Climate Change 2021: The Physical Science Basis. Contribution of Working Group I to the Sixth Assessment Report of the Intergovernmental Panel on Climate Change [Masson-Delmotte V, Zhai P, Pirani A, Connors SL, Péan C, Berger S, et al. (eds.)]&lt;/title&gt;&lt;/titles&gt;&lt;pages&gt;2391&lt;/pages&gt;&lt;dates&gt;&lt;year&gt;2021&lt;/year&gt;&lt;/dates&gt;&lt;pub-location&gt;Cambridge, UK and New York, NY, USA&lt;/pub-location&gt;&lt;publisher&gt;Cambridge University Press&lt;/publisher&gt;&lt;urls&gt;&lt;/urls&gt;&lt;electronic-resource-num&gt;doi:10.1017/9781009157896&lt;/electronic-resource-num&gt;&lt;/record&gt;&lt;/Cite&gt;&lt;/EndNote&gt;</w:instrText>
      </w:r>
      <w:r w:rsidR="003E2918" w:rsidRPr="003E2918">
        <w:rPr>
          <w:vertAlign w:val="superscript"/>
        </w:rPr>
        <w:fldChar w:fldCharType="separate"/>
      </w:r>
      <w:r w:rsidR="003E2918" w:rsidRPr="003E2918">
        <w:rPr>
          <w:noProof/>
          <w:vertAlign w:val="superscript"/>
        </w:rPr>
        <w:t>45</w:t>
      </w:r>
      <w:r w:rsidR="003E2918" w:rsidRPr="003E2918">
        <w:rPr>
          <w:vertAlign w:val="superscript"/>
        </w:rPr>
        <w:fldChar w:fldCharType="end"/>
      </w:r>
      <w:r w:rsidRPr="00D93B1F">
        <w:t xml:space="preserve"> Department of Health and Aged Care 2020.</w:t>
      </w:r>
      <w:r w:rsidR="003E2918" w:rsidRPr="00490E1F">
        <w:rPr>
          <w:iCs/>
          <w:vertAlign w:val="superscript"/>
        </w:rPr>
        <w:fldChar w:fldCharType="begin"/>
      </w:r>
      <w:r w:rsidR="003E2918">
        <w:rPr>
          <w:iCs/>
          <w:vertAlign w:val="superscript"/>
        </w:rPr>
        <w:instrText xml:space="preserve"> ADDIN EN.CITE &lt;EndNote&gt;&lt;Cite ExcludeAuth="1"&gt;&lt;Year&gt;2020&lt;/Year&gt;&lt;RecNum&gt;705&lt;/RecNum&gt;&lt;DisplayText&gt;46&lt;/DisplayText&gt;&lt;record&gt;&lt;rec-number&gt;705&lt;/rec-number&gt;&lt;foreign-keys&gt;&lt;key app="EN" db-id="fwvs520dta0pajerxw65e0pi2ztww9f052dv" timestamp="1727048987" guid="af9129d7-f010-40a3-9d0b-9d399e7cf4cf"&gt;705&lt;/key&gt;&lt;/foreign-keys&gt;&lt;ref-type name="Government Document"&gt;46&lt;/ref-type&gt;&lt;contributors&gt;&lt;/contributors&gt;&lt;titles&gt;&lt;title&gt;Environmental Health Standing Committee (enHealth). Bushfire smoke and health: Summary of the current evidence.&lt;/title&gt;&lt;/titles&gt;&lt;dates&gt;&lt;year&gt;2020&lt;/year&gt;&lt;/dates&gt;&lt;publisher&gt;Department of Health and Aged Care, Australian Government&lt;/publisher&gt;&lt;urls&gt;&lt;/urls&gt;&lt;electronic-resource-num&gt;https://www.health.gov.au/resources/publications/enhealth-guidance-bushfire-smoke-and-health-summary-of-the-current-evidence?language=en&lt;/electronic-resource-num&gt;&lt;/record&gt;&lt;/Cite&gt;&lt;/EndNote&gt;</w:instrText>
      </w:r>
      <w:r w:rsidR="003E2918" w:rsidRPr="00490E1F">
        <w:rPr>
          <w:iCs/>
          <w:vertAlign w:val="superscript"/>
        </w:rPr>
        <w:fldChar w:fldCharType="separate"/>
      </w:r>
      <w:r w:rsidR="003E2918">
        <w:rPr>
          <w:iCs/>
          <w:noProof/>
          <w:vertAlign w:val="superscript"/>
        </w:rPr>
        <w:t>46</w:t>
      </w:r>
      <w:r w:rsidR="003E2918" w:rsidRPr="00490E1F">
        <w:rPr>
          <w:iCs/>
          <w:vertAlign w:val="superscript"/>
        </w:rPr>
        <w:fldChar w:fldCharType="end"/>
      </w:r>
    </w:p>
    <w:p w14:paraId="60FF69A6" w14:textId="2E467FE3" w:rsidR="005D7FDF" w:rsidRDefault="00FB19BF" w:rsidP="005D7FDF">
      <w:pPr>
        <w:pStyle w:val="DHHSbody"/>
      </w:pPr>
      <w:r>
        <w:br w:type="page"/>
      </w:r>
    </w:p>
    <w:p w14:paraId="0EFC61C7" w14:textId="7EA79A94" w:rsidR="003A276F" w:rsidRDefault="003A276F" w:rsidP="005D7FDF">
      <w:pPr>
        <w:pStyle w:val="DHHSbody"/>
        <w:sectPr w:rsidR="003A276F" w:rsidSect="003258DD">
          <w:footnotePr>
            <w:numFmt w:val="lowerLetter"/>
          </w:footnotePr>
          <w:pgSz w:w="16838" w:h="11906" w:orient="landscape"/>
          <w:pgMar w:top="1304" w:right="1701" w:bottom="1304" w:left="1134" w:header="454" w:footer="618" w:gutter="0"/>
          <w:cols w:space="720"/>
          <w:docGrid w:linePitch="360"/>
        </w:sectPr>
      </w:pPr>
    </w:p>
    <w:p w14:paraId="281A6118" w14:textId="00F72FB1" w:rsidR="00780953" w:rsidRDefault="00081A71" w:rsidP="00054B09">
      <w:pPr>
        <w:pStyle w:val="Heading3"/>
      </w:pPr>
      <w:bookmarkStart w:id="20" w:name="_Toc190954527"/>
      <w:r>
        <w:lastRenderedPageBreak/>
        <w:t xml:space="preserve">Health and wellbeing </w:t>
      </w:r>
      <w:proofErr w:type="gramStart"/>
      <w:r>
        <w:t>impacts</w:t>
      </w:r>
      <w:proofErr w:type="gramEnd"/>
      <w:r>
        <w:t xml:space="preserve"> in Victoria</w:t>
      </w:r>
      <w:bookmarkEnd w:id="20"/>
    </w:p>
    <w:p w14:paraId="5C0F83D1" w14:textId="20E2AB67" w:rsidR="00AC76D4" w:rsidRDefault="00FF0B34" w:rsidP="00413CD2">
      <w:pPr>
        <w:pStyle w:val="DHHSbody"/>
      </w:pPr>
      <w:r>
        <w:t>Victoria is</w:t>
      </w:r>
      <w:r w:rsidR="00A8248A">
        <w:t xml:space="preserve"> already</w:t>
      </w:r>
      <w:r>
        <w:t xml:space="preserve"> </w:t>
      </w:r>
      <w:r w:rsidR="00B47759">
        <w:t xml:space="preserve">seeing direct and indirect health and wellbeing impacts associated with </w:t>
      </w:r>
      <w:r>
        <w:t xml:space="preserve">events such as floods, fires and heatwaves, </w:t>
      </w:r>
      <w:r w:rsidR="001B4B21">
        <w:t>which are occurring with</w:t>
      </w:r>
      <w:r>
        <w:t xml:space="preserve"> greater frequency and intensity </w:t>
      </w:r>
      <w:proofErr w:type="gramStart"/>
      <w:r>
        <w:t>as a result of</w:t>
      </w:r>
      <w:proofErr w:type="gramEnd"/>
      <w:r>
        <w:t xml:space="preserve"> climate change. </w:t>
      </w:r>
      <w:r w:rsidR="00A74680">
        <w:t>A few examples</w:t>
      </w:r>
      <w:r w:rsidR="00532D37">
        <w:t xml:space="preserve"> are </w:t>
      </w:r>
      <w:r w:rsidR="00A74680">
        <w:t>highlighted</w:t>
      </w:r>
      <w:r w:rsidR="00532D37">
        <w:t xml:space="preserve"> </w:t>
      </w:r>
      <w:r w:rsidR="002676B0">
        <w:t>in</w:t>
      </w:r>
      <w:r w:rsidR="00532D37">
        <w:t xml:space="preserve"> Boxes</w:t>
      </w:r>
      <w:r w:rsidR="00B0199C">
        <w:t xml:space="preserve"> </w:t>
      </w:r>
      <w:r w:rsidR="000711D4">
        <w:t>2</w:t>
      </w:r>
      <w:r w:rsidR="0070449B" w:rsidRPr="00962BB8">
        <w:t>–</w:t>
      </w:r>
      <w:r w:rsidR="00A96049">
        <w:t>6</w:t>
      </w:r>
      <w:r w:rsidR="00B0199C">
        <w:t>.</w:t>
      </w:r>
    </w:p>
    <w:tbl>
      <w:tblPr>
        <w:tblStyle w:val="TableGrid"/>
        <w:tblW w:w="0" w:type="auto"/>
        <w:tblLook w:val="04A0" w:firstRow="1" w:lastRow="0" w:firstColumn="1" w:lastColumn="0" w:noHBand="0" w:noVBand="1"/>
      </w:tblPr>
      <w:tblGrid>
        <w:gridCol w:w="9288"/>
      </w:tblGrid>
      <w:tr w:rsidR="0025753D" w14:paraId="23EA4F50" w14:textId="77777777" w:rsidTr="0025753D">
        <w:tc>
          <w:tcPr>
            <w:tcW w:w="9288" w:type="dxa"/>
          </w:tcPr>
          <w:p w14:paraId="4DE185D8" w14:textId="403AEB94" w:rsidR="0025753D" w:rsidRPr="00ED3BDD" w:rsidRDefault="0025753D" w:rsidP="00637252">
            <w:pPr>
              <w:pStyle w:val="DHHSbody"/>
              <w:rPr>
                <w:b/>
                <w:bCs/>
              </w:rPr>
            </w:pPr>
            <w:r w:rsidRPr="00ED3BDD">
              <w:rPr>
                <w:b/>
                <w:bCs/>
              </w:rPr>
              <w:t xml:space="preserve">Box </w:t>
            </w:r>
            <w:r w:rsidR="000711D4">
              <w:rPr>
                <w:b/>
                <w:bCs/>
              </w:rPr>
              <w:t>2</w:t>
            </w:r>
            <w:r w:rsidRPr="00ED3BDD">
              <w:rPr>
                <w:b/>
                <w:bCs/>
              </w:rPr>
              <w:t xml:space="preserve">: </w:t>
            </w:r>
            <w:r w:rsidR="006966A4">
              <w:rPr>
                <w:b/>
                <w:bCs/>
              </w:rPr>
              <w:t>E</w:t>
            </w:r>
            <w:r w:rsidR="00A22FC1">
              <w:rPr>
                <w:b/>
                <w:bCs/>
              </w:rPr>
              <w:t xml:space="preserve">xtreme heat </w:t>
            </w:r>
            <w:r w:rsidR="006966A4">
              <w:rPr>
                <w:b/>
                <w:bCs/>
              </w:rPr>
              <w:t>and heatwaves</w:t>
            </w:r>
          </w:p>
          <w:p w14:paraId="5FD8858F" w14:textId="357466F7" w:rsidR="0025753D" w:rsidRDefault="00583DC3" w:rsidP="0025753D">
            <w:pPr>
              <w:pStyle w:val="DHHSbody"/>
            </w:pPr>
            <w:r>
              <w:t xml:space="preserve">Hot weather and </w:t>
            </w:r>
            <w:r w:rsidR="00D94CFB">
              <w:t>extreme heat events</w:t>
            </w:r>
            <w:r>
              <w:t xml:space="preserve"> </w:t>
            </w:r>
            <w:r w:rsidR="003B258D">
              <w:t xml:space="preserve">can </w:t>
            </w:r>
            <w:r>
              <w:t>harm human health</w:t>
            </w:r>
            <w:r w:rsidR="003B258D">
              <w:t xml:space="preserve"> through morbidity and mortality</w:t>
            </w:r>
            <w:r w:rsidR="001E71F3">
              <w:t>.</w:t>
            </w:r>
            <w:r w:rsidR="0025753D" w:rsidRPr="00BF2D62">
              <w:t xml:space="preserve"> </w:t>
            </w:r>
            <w:r w:rsidR="00595725">
              <w:t>They</w:t>
            </w:r>
            <w:r w:rsidR="00C90E48">
              <w:t xml:space="preserve"> </w:t>
            </w:r>
            <w:r w:rsidR="00FA4809">
              <w:t xml:space="preserve">are associated with increased </w:t>
            </w:r>
            <w:r w:rsidR="00F222EF">
              <w:t>risks of heat exhaustion and heat stroke</w:t>
            </w:r>
            <w:r w:rsidR="009A3D72">
              <w:t>, can worsen health risks from chronic conditions (</w:t>
            </w:r>
            <w:r w:rsidR="00F47332">
              <w:t xml:space="preserve">including </w:t>
            </w:r>
            <w:r w:rsidR="009A3D72">
              <w:t>cardiovascular, mental, respiratory and diabetes</w:t>
            </w:r>
            <w:r w:rsidR="008978C6">
              <w:t>-</w:t>
            </w:r>
            <w:r w:rsidR="009A3D72">
              <w:t xml:space="preserve">related conditions), cause acute kidney injury, and increase </w:t>
            </w:r>
            <w:r w:rsidR="00FA4809">
              <w:t>emergency department presentations</w:t>
            </w:r>
            <w:r w:rsidR="008978C6">
              <w:t xml:space="preserve">, </w:t>
            </w:r>
            <w:r w:rsidR="00FA4809">
              <w:t xml:space="preserve">hospital admissions, </w:t>
            </w:r>
            <w:r w:rsidR="004A66C3">
              <w:t>adverse pregnancy and birth outcomes, and healthcare costs</w:t>
            </w:r>
            <w:r w:rsidR="0051245F">
              <w:t>.</w:t>
            </w:r>
            <w:r w:rsidR="00901A07" w:rsidRPr="00901A07">
              <w:rPr>
                <w:vertAlign w:val="superscript"/>
              </w:rPr>
              <w:fldChar w:fldCharType="begin">
                <w:fldData xml:space="preserve">PEVuZE5vdGU+PENpdGU+PEF1dGhvcj5FYmk8L0F1dGhvcj48WWVhcj4yMDIxPC9ZZWFyPjxSZWNO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</w:fldData>
              </w:fldChar>
            </w:r>
            <w:r w:rsidR="00F71C99">
              <w:rPr>
                <w:vertAlign w:val="superscript"/>
              </w:rPr>
              <w:instrText xml:space="preserve"> ADDIN EN.CITE </w:instrText>
            </w:r>
            <w:r w:rsidR="00F71C99">
              <w:rPr>
                <w:vertAlign w:val="superscript"/>
              </w:rPr>
              <w:fldChar w:fldCharType="begin">
                <w:fldData xml:space="preserve">PEVuZE5vdGU+PENpdGU+PEF1dGhvcj5FYmk8L0F1dGhvcj48WWVhcj4yMDIxPC9ZZWFyPjxSZWNO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901A07" w:rsidRPr="00901A07">
              <w:rPr>
                <w:vertAlign w:val="superscript"/>
              </w:rPr>
            </w:r>
            <w:r w:rsidR="00901A07" w:rsidRPr="00901A07">
              <w:rPr>
                <w:vertAlign w:val="superscript"/>
              </w:rPr>
              <w:fldChar w:fldCharType="separate"/>
            </w:r>
            <w:r w:rsidR="00937C8F">
              <w:rPr>
                <w:noProof/>
                <w:vertAlign w:val="superscript"/>
              </w:rPr>
              <w:t>47</w:t>
            </w:r>
            <w:r w:rsidR="00901A07" w:rsidRPr="00901A07">
              <w:rPr>
                <w:vertAlign w:val="superscript"/>
              </w:rPr>
              <w:fldChar w:fldCharType="end"/>
            </w:r>
            <w:r w:rsidR="0051245F">
              <w:t xml:space="preserve"> </w:t>
            </w:r>
          </w:p>
          <w:p w14:paraId="34DF0230" w14:textId="25509618" w:rsidR="00D42BBA" w:rsidRDefault="0025753D" w:rsidP="0025753D">
            <w:pPr>
              <w:pStyle w:val="DHHSbody"/>
            </w:pPr>
            <w:r w:rsidRPr="00CE15DC">
              <w:t xml:space="preserve">Heat-related deaths due to increased hot days and heatwaves are likely to be one of the most significant health impacts of </w:t>
            </w:r>
            <w:r w:rsidR="003B52E5">
              <w:t>climate change</w:t>
            </w:r>
            <w:r w:rsidRPr="00CE15DC">
              <w:t xml:space="preserve">, with the bulk of increased </w:t>
            </w:r>
            <w:r w:rsidR="00BD2658">
              <w:t>impacts</w:t>
            </w:r>
            <w:r w:rsidRPr="00CE15DC">
              <w:t xml:space="preserve"> experienced in temperate cities</w:t>
            </w:r>
            <w:r w:rsidR="00906A5A">
              <w:t>.</w:t>
            </w:r>
            <w:r w:rsidRPr="00906A5A">
              <w:rPr>
                <w:vertAlign w:val="superscript"/>
              </w:rPr>
              <w:fldChar w:fldCharType="begin"/>
            </w:r>
            <w:r w:rsidR="00A05E7A">
              <w:rPr>
                <w:vertAlign w:val="superscript"/>
              </w:rPr>
              <w:instrText xml:space="preserve"> ADDIN EN.CITE &lt;EndNote&gt;&lt;Cite&gt;&lt;Author&gt;Hennessy&lt;/Author&gt;&lt;Year&gt;2007&lt;/Year&gt;&lt;RecNum&gt;413&lt;/RecNum&gt;&lt;IDText&gt;Australia and New Zealand&lt;/IDText&gt;&lt;DisplayText&gt;48&lt;/DisplayText&gt;&lt;record&gt;&lt;rec-number&gt;413&lt;/rec-number&gt;&lt;foreign-keys&gt;&lt;key app="EN" db-id="fwvs520dta0pajerxw65e0pi2ztww9f052dv" timestamp="1592458443" guid="2ed523a1-e137-4080-882f-c2a619298c9f"&gt;413&lt;/key&gt;&lt;/foreign-keys&gt;&lt;ref-type name="Book"&gt;6&lt;/ref-type&gt;&lt;contributors&gt;&lt;authors&gt;&lt;author&gt;Hennessy, K.&lt;/author&gt;&lt;author&gt;Fitzharris, B. &lt;/author&gt;&lt;author&gt;Bates, B.C.&lt;/author&gt;&lt;author&gt;Harvey, N.&lt;/author&gt;&lt;author&gt;Howden, S.M. &lt;/author&gt;&lt;author&gt;Hughes, L. &lt;/author&gt;&lt;author&gt;Salinger, J. &lt;/author&gt;&lt;author&gt;Warrick, R. &lt;/author&gt;&lt;/authors&gt;&lt;/contributors&gt;&lt;titles&gt;&lt;title&gt;Australia and New Zealand. In: Climate Change 2007: Impacts, Adaptation and Vulnerability. Contribution of Working Group II to the Fourth Assessment Report of the Intergovernmental Panel on Climate Change. [Parry ML, Canziani OF, Palutikof JP, van der Linden PJ, Hanson CE (eds.)].&lt;/title&gt;&lt;/titles&gt;&lt;pages&gt;507-540&lt;/pages&gt;&lt;dates&gt;&lt;year&gt;2007&lt;/year&gt;&lt;/dates&gt;&lt;pub-location&gt;Cambridge, UK&lt;/pub-location&gt;&lt;publisher&gt;Cambridge University Press&lt;/publisher&gt;&lt;urls&gt;&lt;related-urls&gt;&lt;url&gt;https://www.ipcc.ch/site/assets/uploads/2018/03/ar4_wg2_full_report.pdf&lt;/url&gt;&lt;/related-urls&gt;&lt;/urls&gt;&lt;/record&gt;&lt;/Cite&gt;&lt;/EndNote&gt;</w:instrText>
            </w:r>
            <w:r w:rsidRPr="00906A5A">
              <w:rPr>
                <w:vertAlign w:val="superscript"/>
              </w:rPr>
              <w:fldChar w:fldCharType="separate"/>
            </w:r>
            <w:r w:rsidR="00937C8F">
              <w:rPr>
                <w:noProof/>
                <w:vertAlign w:val="superscript"/>
              </w:rPr>
              <w:t>48</w:t>
            </w:r>
            <w:r w:rsidRPr="00906A5A">
              <w:rPr>
                <w:vertAlign w:val="superscript"/>
              </w:rPr>
              <w:fldChar w:fldCharType="end"/>
            </w:r>
            <w:r w:rsidRPr="00CE15DC">
              <w:t xml:space="preserve"> In Victoria during the </w:t>
            </w:r>
            <w:r w:rsidR="007A0157">
              <w:t>2009</w:t>
            </w:r>
            <w:r w:rsidR="00C40E62">
              <w:t xml:space="preserve"> and 2014</w:t>
            </w:r>
            <w:r w:rsidR="007A0157">
              <w:t xml:space="preserve"> </w:t>
            </w:r>
            <w:r w:rsidRPr="00CE15DC">
              <w:t>heatwave</w:t>
            </w:r>
            <w:r w:rsidR="00C40E62">
              <w:t>s</w:t>
            </w:r>
            <w:r w:rsidR="00EA0AFE">
              <w:t>,</w:t>
            </w:r>
            <w:r w:rsidRPr="00CE15DC">
              <w:t xml:space="preserve"> there were 374 </w:t>
            </w:r>
            <w:r w:rsidR="00C40E62">
              <w:t xml:space="preserve">and 167 </w:t>
            </w:r>
            <w:r w:rsidRPr="00CE15DC">
              <w:t>excess deaths</w:t>
            </w:r>
            <w:r w:rsidR="0041040B">
              <w:rPr>
                <w:rStyle w:val="FootnoteReference"/>
              </w:rPr>
              <w:footnoteReference w:id="3"/>
            </w:r>
            <w:r w:rsidRPr="00CE15DC">
              <w:t xml:space="preserve"> </w:t>
            </w:r>
            <w:r w:rsidR="00C40E62">
              <w:t>respectively.</w:t>
            </w:r>
            <w:r w:rsidRPr="00906A5A">
              <w:rPr>
                <w:vertAlign w:val="superscript"/>
              </w:rPr>
              <w:fldChar w:fldCharType="begin"/>
            </w:r>
            <w:r w:rsidR="00CD5BD8">
              <w:rPr>
                <w:vertAlign w:val="superscript"/>
              </w:rPr>
              <w:instrText xml:space="preserve"> ADDIN EN.CITE &lt;EndNote&gt;&lt;Cite&gt;&lt;Year&gt;2012&lt;/Year&gt;&lt;RecNum&gt;290&lt;/RecNum&gt;&lt;IDText&gt;Department of Health and Human Services. January 2009 Heatwave in Victoria: an Assessment of Health Impacts&lt;/IDText&gt;&lt;DisplayText&gt;49&lt;/DisplayText&gt;&lt;record&gt;&lt;rec-number&gt;290&lt;/rec-number&gt;&lt;foreign-keys&gt;&lt;key app="EN" db-id="fwvs520dta0pajerxw65e0pi2ztww9f052dv" timestamp="0" guid="1be844fd-87f4-4426-8d0d-7c66154d39c3"&gt;290&lt;/key&gt;&lt;/foreign-keys&gt;&lt;ref-type name="Generic"&gt;13&lt;/ref-type&gt;&lt;contributors&gt;&lt;/contributors&gt;&lt;titles&gt;&lt;title&gt;Department of Health and Human Services. January 2009 heatwave in Victoria: an assessment of health impacts&lt;/title&gt;&lt;/titles&gt;&lt;dates&gt;&lt;year&gt;2012&lt;/year&gt;&lt;/dates&gt;&lt;pub-location&gt;Melbourne, Australia&lt;/pub-location&gt;&lt;publisher&gt;DHHS, State Government of Victoria&lt;/publisher&gt;&lt;urls&gt;&lt;related-urls&gt;&lt;url&gt;https://www2.health.vic.gov.au/about/publications/researchandreports/January-2009-Heatwave-in-Victoria-an-Assessment-of-Health-Impacts&lt;/url&gt;&lt;/related-urls&gt;&lt;/urls&gt;&lt;/record&gt;&lt;/Cite&gt;&lt;/EndNote&gt;</w:instrText>
            </w:r>
            <w:r w:rsidRPr="00906A5A">
              <w:rPr>
                <w:vertAlign w:val="superscript"/>
              </w:rPr>
              <w:fldChar w:fldCharType="separate"/>
            </w:r>
            <w:r w:rsidR="00937C8F">
              <w:rPr>
                <w:noProof/>
                <w:vertAlign w:val="superscript"/>
              </w:rPr>
              <w:t>49</w:t>
            </w:r>
            <w:r w:rsidRPr="00906A5A">
              <w:rPr>
                <w:vertAlign w:val="superscript"/>
              </w:rPr>
              <w:fldChar w:fldCharType="end"/>
            </w:r>
            <w:r w:rsidR="00680E42">
              <w:rPr>
                <w:vertAlign w:val="superscript"/>
              </w:rPr>
              <w:t>,</w:t>
            </w:r>
            <w:r w:rsidRPr="00906A5A">
              <w:rPr>
                <w:vertAlign w:val="superscript"/>
              </w:rPr>
              <w:fldChar w:fldCharType="begin"/>
            </w:r>
            <w:r w:rsidR="00CD5BD8">
              <w:rPr>
                <w:vertAlign w:val="superscript"/>
              </w:rPr>
              <w:instrText xml:space="preserve"> ADDIN EN.CITE &lt;EndNote&gt;&lt;Cite&gt;&lt;Year&gt;2014&lt;/Year&gt;&lt;RecNum&gt;414&lt;/RecNum&gt;&lt;IDText&gt;Department of Health. The health impacts of the January 2014 heatwave in Victoria&lt;/IDText&gt;&lt;DisplayText&gt;50&lt;/DisplayText&gt;&lt;record&gt;&lt;rec-number&gt;414&lt;/rec-number&gt;&lt;foreign-keys&gt;&lt;key app="EN" db-id="fwvs520dta0pajerxw65e0pi2ztww9f052dv" timestamp="1592459474" guid="67ab95e0-4c04-4524-a3d2-c242a8d5b047"&gt;414&lt;/key&gt;&lt;/foreign-keys&gt;&lt;ref-type name="Generic"&gt;13&lt;/ref-type&gt;&lt;contributors&gt;&lt;/contributors&gt;&lt;titles&gt;&lt;title&gt;Department of Health. The health impacts of the January 2014 heatwave in Victoria&lt;/title&gt;&lt;/titles&gt;&lt;dates&gt;&lt;year&gt;2014&lt;/year&gt;&lt;/dates&gt;&lt;pub-location&gt;Melbourne, Australia&lt;/pub-location&gt;&lt;publisher&gt;DH, State Government of Victoria&lt;/publisher&gt;&lt;urls&gt;&lt;related-urls&gt;&lt;url&gt;https://www2.health.vic.gov.au/about/publications/researchandreports/health-impacts-january-2014-heatwave&lt;/url&gt;&lt;/related-urls&gt;&lt;/urls&gt;&lt;/record&gt;&lt;/Cite&gt;&lt;/EndNote&gt;</w:instrText>
            </w:r>
            <w:r w:rsidRPr="00906A5A">
              <w:rPr>
                <w:vertAlign w:val="superscript"/>
              </w:rPr>
              <w:fldChar w:fldCharType="separate"/>
            </w:r>
            <w:r w:rsidR="00937C8F">
              <w:rPr>
                <w:noProof/>
                <w:vertAlign w:val="superscript"/>
              </w:rPr>
              <w:t>50</w:t>
            </w:r>
            <w:r w:rsidRPr="00906A5A">
              <w:rPr>
                <w:vertAlign w:val="superscript"/>
              </w:rPr>
              <w:fldChar w:fldCharType="end"/>
            </w:r>
            <w:r w:rsidR="00680E42">
              <w:rPr>
                <w:vertAlign w:val="superscript"/>
              </w:rPr>
              <w:t xml:space="preserve"> </w:t>
            </w:r>
            <w:r w:rsidR="005C5CE6">
              <w:t>It is estimated that t</w:t>
            </w:r>
            <w:r w:rsidR="005C5CE6" w:rsidRPr="00B03072">
              <w:t>here may be an extra 40</w:t>
            </w:r>
            <w:r w:rsidR="005C5CE6">
              <w:t>2</w:t>
            </w:r>
            <w:r w:rsidR="005C5CE6" w:rsidRPr="00B03072">
              <w:t xml:space="preserve"> deaths per year in Victoria by 2050</w:t>
            </w:r>
            <w:r w:rsidR="005C5CE6" w:rsidRPr="00CE15DC">
              <w:t xml:space="preserve"> due to heatwaves if no adaptation measures are taken</w:t>
            </w:r>
            <w:r w:rsidR="005C5CE6">
              <w:t>.</w:t>
            </w:r>
            <w:r w:rsidR="005C5CE6" w:rsidRPr="00906A5A">
              <w:rPr>
                <w:vertAlign w:val="superscript"/>
              </w:rPr>
              <w:fldChar w:fldCharType="begin"/>
            </w:r>
            <w:r w:rsidR="00937C8F">
              <w:rPr>
                <w:vertAlign w:val="superscript"/>
              </w:rPr>
              <w:instrText xml:space="preserve"> ADDIN EN.CITE &lt;EndNote&gt;&lt;Cite&gt;&lt;Author&gt;Keating&lt;/Author&gt;&lt;Year&gt;2013&lt;/Year&gt;&lt;RecNum&gt;415&lt;/RecNum&gt;&lt;IDText&gt;Future potential losses from extremes under climate change: the case of Victoria, Australia&lt;/IDText&gt;&lt;DisplayText&gt;51&lt;/DisplayText&gt;&lt;record&gt;&lt;rec-number&gt;415&lt;/rec-number&gt;&lt;foreign-keys&gt;&lt;key app="EN" db-id="fwvs520dta0pajerxw65e0pi2ztww9f052dv" timestamp="1592459799" guid="67457351-2d7e-403e-975c-006694452b71"&gt;415&lt;/key&gt;&lt;/foreign-keys&gt;&lt;ref-type name="Journal Article"&gt;17&lt;/ref-type&gt;&lt;contributors&gt;&lt;authors&gt;&lt;author&gt;Keating, Adriana&lt;/author&gt;&lt;author&gt;Handmer, John&lt;/author&gt;&lt;/authors&gt;&lt;/contributors&gt;&lt;titles&gt;&lt;title&gt;Future potential losses from extremes under climate change: the case of Victoria, Australia&lt;/title&gt;&lt;secondary-title&gt;VCCCAR Project: Framing Adaptation in the Victorian Context, Working Paper&lt;/secondary-title&gt;&lt;/titles&gt;&lt;periodical&gt;&lt;full-title&gt;VCCCAR Project: Framing Adaptation in the Victorian Context, Working Paper&lt;/full-title&gt;&lt;/periodical&gt;&lt;dates&gt;&lt;year&gt;2013&lt;/year&gt;&lt;/dates&gt;&lt;urls&gt;&lt;/urls&gt;&lt;/record&gt;&lt;/Cite&gt;&lt;/EndNote&gt;</w:instrText>
            </w:r>
            <w:r w:rsidR="005C5CE6" w:rsidRPr="00906A5A">
              <w:rPr>
                <w:vertAlign w:val="superscript"/>
              </w:rPr>
              <w:fldChar w:fldCharType="separate"/>
            </w:r>
            <w:r w:rsidR="00937C8F">
              <w:rPr>
                <w:noProof/>
                <w:vertAlign w:val="superscript"/>
              </w:rPr>
              <w:t>51</w:t>
            </w:r>
            <w:r w:rsidR="005C5CE6" w:rsidRPr="00906A5A">
              <w:rPr>
                <w:vertAlign w:val="superscript"/>
              </w:rPr>
              <w:fldChar w:fldCharType="end"/>
            </w:r>
            <w:r w:rsidR="005C5CE6" w:rsidRPr="00757EF5">
              <w:t xml:space="preserve"> </w:t>
            </w:r>
          </w:p>
          <w:p w14:paraId="74E22D21" w14:textId="56BDA34C" w:rsidR="0025753D" w:rsidRPr="00F9701C" w:rsidRDefault="007961A9" w:rsidP="00F57D69">
            <w:pPr>
              <w:pStyle w:val="DHHSbody"/>
            </w:pPr>
            <w:r>
              <w:t xml:space="preserve">A </w:t>
            </w:r>
            <w:r w:rsidR="006A4A28">
              <w:t xml:space="preserve">Victorian </w:t>
            </w:r>
            <w:r>
              <w:t xml:space="preserve">study exploring </w:t>
            </w:r>
            <w:r w:rsidR="008550EF">
              <w:t>heat-related</w:t>
            </w:r>
            <w:r w:rsidR="00DC22CC">
              <w:t xml:space="preserve"> illness</w:t>
            </w:r>
            <w:r>
              <w:t xml:space="preserve"> on days</w:t>
            </w:r>
            <w:r w:rsidR="00363D16">
              <w:t xml:space="preserve"> of and the day after</w:t>
            </w:r>
            <w:r w:rsidR="00DC22CC">
              <w:t xml:space="preserve"> heat health alerts </w:t>
            </w:r>
            <w:r w:rsidR="00335791">
              <w:t xml:space="preserve">were </w:t>
            </w:r>
            <w:r w:rsidR="004162A9">
              <w:t xml:space="preserve">issued </w:t>
            </w:r>
            <w:r w:rsidR="00335791">
              <w:t xml:space="preserve">has </w:t>
            </w:r>
            <w:r w:rsidR="00DC22CC">
              <w:t xml:space="preserve">found </w:t>
            </w:r>
            <w:r w:rsidR="006A4A28">
              <w:t>t</w:t>
            </w:r>
            <w:r w:rsidR="002D209D">
              <w:t xml:space="preserve">he </w:t>
            </w:r>
            <w:r w:rsidR="00DE151D">
              <w:t xml:space="preserve">odds of presenting </w:t>
            </w:r>
            <w:r w:rsidR="00D500AC">
              <w:t xml:space="preserve">to emergency departments </w:t>
            </w:r>
            <w:r w:rsidR="00DC22CC">
              <w:t xml:space="preserve">compared to days where heat health alerts were not issued, </w:t>
            </w:r>
            <w:r w:rsidR="006A4A28">
              <w:t>were greatest</w:t>
            </w:r>
            <w:r w:rsidR="002D209D">
              <w:t xml:space="preserve"> for those aged 65 years and older and </w:t>
            </w:r>
            <w:r w:rsidR="00211183">
              <w:t>for</w:t>
            </w:r>
            <w:r w:rsidR="002D209D">
              <w:t xml:space="preserve"> Aboriginal and Torres Strait Islander people.</w:t>
            </w:r>
            <w:r w:rsidR="008A6E02" w:rsidRPr="005F6074">
              <w:rPr>
                <w:vertAlign w:val="superscript"/>
              </w:rPr>
              <w:fldChar w:fldCharType="begin">
                <w:fldData xml:space="preserve">PEVuZE5vdGU+PENpdGU+PEF1dGhvcj5UaG9tc29uPC9BdXRob3I+PFllYXI+MjAyMzwvWWVhcj48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</w:fldData>
              </w:fldChar>
            </w:r>
            <w:r w:rsidR="00937C8F">
              <w:rPr>
                <w:vertAlign w:val="superscript"/>
              </w:rPr>
              <w:instrText xml:space="preserve"> ADDIN EN.CITE </w:instrText>
            </w:r>
            <w:r w:rsidR="00937C8F">
              <w:rPr>
                <w:vertAlign w:val="superscript"/>
              </w:rPr>
              <w:fldChar w:fldCharType="begin">
                <w:fldData xml:space="preserve">PEVuZE5vdGU+PENpdGU+PEF1dGhvcj5UaG9tc29uPC9BdXRob3I+PFllYXI+MjAyMzwvWWVhcj48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</w:fldData>
              </w:fldChar>
            </w:r>
            <w:r w:rsidR="00937C8F">
              <w:rPr>
                <w:vertAlign w:val="superscript"/>
              </w:rPr>
              <w:instrText xml:space="preserve"> ADDIN EN.CITE.DATA </w:instrText>
            </w:r>
            <w:r w:rsidR="00937C8F">
              <w:rPr>
                <w:vertAlign w:val="superscript"/>
              </w:rPr>
            </w:r>
            <w:r w:rsidR="00937C8F">
              <w:rPr>
                <w:vertAlign w:val="superscript"/>
              </w:rPr>
              <w:fldChar w:fldCharType="end"/>
            </w:r>
            <w:r w:rsidR="008A6E02" w:rsidRPr="005F6074">
              <w:rPr>
                <w:vertAlign w:val="superscript"/>
              </w:rPr>
            </w:r>
            <w:r w:rsidR="008A6E02" w:rsidRPr="005F6074">
              <w:rPr>
                <w:vertAlign w:val="superscript"/>
              </w:rPr>
              <w:fldChar w:fldCharType="separate"/>
            </w:r>
            <w:r w:rsidR="00937C8F">
              <w:rPr>
                <w:noProof/>
                <w:vertAlign w:val="superscript"/>
              </w:rPr>
              <w:t>52</w:t>
            </w:r>
            <w:r w:rsidR="008A6E02" w:rsidRPr="005F6074">
              <w:rPr>
                <w:vertAlign w:val="superscript"/>
              </w:rPr>
              <w:fldChar w:fldCharType="end"/>
            </w:r>
            <w:r w:rsidR="002D209D">
              <w:t xml:space="preserve"> </w:t>
            </w:r>
            <w:r w:rsidR="000C108A">
              <w:t xml:space="preserve">Further, </w:t>
            </w:r>
            <w:r w:rsidR="0055723F">
              <w:t>the odds of people aged 65 years or older presenting to emergency departments with volume depletion</w:t>
            </w:r>
            <w:r w:rsidR="000A171C">
              <w:t xml:space="preserve"> (de</w:t>
            </w:r>
            <w:r w:rsidR="00704CE0">
              <w:t>hydration)</w:t>
            </w:r>
            <w:r w:rsidR="0055723F">
              <w:t xml:space="preserve">, heat or sunstroke, </w:t>
            </w:r>
            <w:r w:rsidR="00947088">
              <w:t>chronic obstructive pulmonary disease, diabetes-related conditions, organic mental disorders or acute renal failure were higher</w:t>
            </w:r>
            <w:r w:rsidR="0017241B">
              <w:t xml:space="preserve"> </w:t>
            </w:r>
            <w:r w:rsidR="00363D16">
              <w:t>on days of and the day after a heat health alert.</w:t>
            </w:r>
            <w:r w:rsidR="00C4776B" w:rsidRPr="00901763">
              <w:rPr>
                <w:vertAlign w:val="superscript"/>
              </w:rPr>
              <w:fldChar w:fldCharType="begin"/>
            </w:r>
            <w:r w:rsidR="00937C8F">
              <w:rPr>
                <w:vertAlign w:val="superscript"/>
              </w:rPr>
              <w:instrText xml:space="preserve"> ADDIN EN.CITE &lt;EndNote&gt;&lt;Cite&gt;&lt;Author&gt;Thomson&lt;/Author&gt;&lt;Year&gt;2024&lt;/Year&gt;&lt;RecNum&gt;585&lt;/RecNum&gt;&lt;DisplayText&gt;53&lt;/DisplayText&gt;&lt;record&gt;&lt;rec-number&gt;585&lt;/rec-number&gt;&lt;foreign-keys&gt;&lt;key app="EN" db-id="fwvs520dta0pajerxw65e0pi2ztww9f052dv" timestamp="1725496788" guid="cd50c70d-7ca0-4520-9135-2ec3ee617266"&gt;585&lt;/key&gt;&lt;/foreign-keys&gt;&lt;ref-type name="Journal Article"&gt;17&lt;/ref-type&gt;&lt;contributors&gt;&lt;authors&gt;&lt;author&gt;Thomson, T. N.&lt;/author&gt;&lt;author&gt;Szanyi, J.&lt;/author&gt;&lt;author&gt;Mulvenna, V.&lt;/author&gt;&lt;/authors&gt;&lt;/contributors&gt;&lt;auth-address&gt;National Centre for Epidemiology and Population Health, Australian National University, Canberra, ACT.&amp;#xD;Public Health Division, Victoria Department of Health, Melbourne, VIC.&lt;/auth-address&gt;&lt;titles&gt;&lt;title&gt;Heat health alerts and emergency department presentations by people aged 65 years or older, Victoria, 2010-22: a case-crossover analysis&lt;/title&gt;&lt;secondary-title&gt;Med J Aust&lt;/secondary-title&gt;&lt;/titles&gt;&lt;periodical&gt;&lt;full-title&gt;Med J Aust&lt;/full-title&gt;&lt;/periodical&gt;&lt;pages&gt;117-118&lt;/pages&gt;&lt;volume&gt;221&lt;/volume&gt;&lt;number&gt;2&lt;/number&gt;&lt;edition&gt;20240622&lt;/edition&gt;&lt;keywords&gt;&lt;keyword&gt;Humans&lt;/keyword&gt;&lt;keyword&gt;*Emergency Service, Hospital/statistics &amp;amp; numerical data&lt;/keyword&gt;&lt;keyword&gt;Aged&lt;/keyword&gt;&lt;keyword&gt;Victoria/epidemiology&lt;/keyword&gt;&lt;keyword&gt;Male&lt;/keyword&gt;&lt;keyword&gt;Female&lt;/keyword&gt;&lt;keyword&gt;Cross-Over Studies&lt;/keyword&gt;&lt;keyword&gt;Aged, 80 and over&lt;/keyword&gt;&lt;keyword&gt;Hot Temperature/adverse effects&lt;/keyword&gt;&lt;keyword&gt;Heat Stress Disorders/epidemiology&lt;/keyword&gt;&lt;keyword&gt;Climate change&lt;/keyword&gt;&lt;keyword&gt;Non-communicable diseases&lt;/keyword&gt;&lt;keyword&gt;Public health&lt;/keyword&gt;&lt;/keywords&gt;&lt;dates&gt;&lt;year&gt;2024&lt;/year&gt;&lt;pub-dates&gt;&lt;date&gt;Jul 15&lt;/date&gt;&lt;/pub-dates&gt;&lt;/dates&gt;&lt;isbn&gt;1326-5377 (Electronic)&amp;#xD;0025-729X (Linking)&lt;/isbn&gt;&lt;accession-num&gt;39003686&lt;/accession-num&gt;&lt;urls&gt;&lt;related-urls&gt;&lt;url&gt;https://www.ncbi.nlm.nih.gov/pubmed/39003686&lt;/url&gt;&lt;/related-urls&gt;&lt;/urls&gt;&lt;electronic-resource-num&gt;10.5694/mja2.52364&lt;/electronic-resource-num&gt;&lt;remote-database-name&gt;Medline&lt;/remote-database-name&gt;&lt;remote-database-provider&gt;NLM&lt;/remote-database-provider&gt;&lt;/record&gt;&lt;/Cite&gt;&lt;/EndNote&gt;</w:instrText>
            </w:r>
            <w:r w:rsidR="00C4776B" w:rsidRPr="00901763">
              <w:rPr>
                <w:vertAlign w:val="superscript"/>
              </w:rPr>
              <w:fldChar w:fldCharType="separate"/>
            </w:r>
            <w:r w:rsidR="00937C8F">
              <w:rPr>
                <w:noProof/>
                <w:vertAlign w:val="superscript"/>
              </w:rPr>
              <w:t>53</w:t>
            </w:r>
            <w:r w:rsidR="00C4776B" w:rsidRPr="00901763">
              <w:rPr>
                <w:vertAlign w:val="superscript"/>
              </w:rPr>
              <w:fldChar w:fldCharType="end"/>
            </w:r>
            <w:r w:rsidR="00947088">
              <w:t xml:space="preserve"> </w:t>
            </w:r>
          </w:p>
        </w:tc>
      </w:tr>
    </w:tbl>
    <w:p w14:paraId="75F0DFDD" w14:textId="0936F14B" w:rsidR="00F1215B" w:rsidRDefault="00F1215B" w:rsidP="00F1215B">
      <w:pPr>
        <w:pStyle w:val="DHHSbody"/>
      </w:pPr>
      <w:bookmarkStart w:id="21" w:name="_Toc43478123"/>
      <w:bookmarkStart w:id="22" w:name="_Toc44534125"/>
    </w:p>
    <w:tbl>
      <w:tblPr>
        <w:tblStyle w:val="TableGrid"/>
        <w:tblW w:w="0" w:type="auto"/>
        <w:tblLook w:val="04A0" w:firstRow="1" w:lastRow="0" w:firstColumn="1" w:lastColumn="0" w:noHBand="0" w:noVBand="1"/>
      </w:tblPr>
      <w:tblGrid>
        <w:gridCol w:w="9288"/>
      </w:tblGrid>
      <w:tr w:rsidR="0006502A" w14:paraId="53C7E147" w14:textId="77777777" w:rsidTr="0006502A">
        <w:tc>
          <w:tcPr>
            <w:tcW w:w="9288" w:type="dxa"/>
          </w:tcPr>
          <w:p w14:paraId="1E92F80F" w14:textId="7A13E760" w:rsidR="0006502A" w:rsidRDefault="0006502A" w:rsidP="0006502A">
            <w:pPr>
              <w:pStyle w:val="DHHSbody"/>
              <w:rPr>
                <w:b/>
                <w:bCs/>
              </w:rPr>
            </w:pPr>
            <w:r>
              <w:rPr>
                <w:b/>
                <w:bCs/>
              </w:rPr>
              <w:t xml:space="preserve">Box </w:t>
            </w:r>
            <w:r w:rsidR="00A96049">
              <w:rPr>
                <w:b/>
                <w:bCs/>
              </w:rPr>
              <w:t>3</w:t>
            </w:r>
            <w:r>
              <w:rPr>
                <w:b/>
                <w:bCs/>
              </w:rPr>
              <w:t>: Extreme heat and food-borne disease</w:t>
            </w:r>
            <w:r w:rsidR="004A3F43" w:rsidRPr="004A3F43">
              <w:rPr>
                <w:b/>
                <w:bCs/>
                <w:vertAlign w:val="superscript"/>
              </w:rPr>
              <w:fldChar w:fldCharType="begin">
                <w:fldData xml:space="preserve">PEVuZE5vdGU+PENpdGU+PEF1dGhvcj5Sb2JpbnNvbjwvQXV0aG9yPjxZZWFyPjIwMjI8L1llYXI+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</w:fldData>
              </w:fldChar>
            </w:r>
            <w:r w:rsidR="00937C8F">
              <w:rPr>
                <w:b/>
                <w:bCs/>
                <w:vertAlign w:val="superscript"/>
              </w:rPr>
              <w:instrText xml:space="preserve"> ADDIN EN.CITE </w:instrText>
            </w:r>
            <w:r w:rsidR="00937C8F">
              <w:rPr>
                <w:b/>
                <w:bCs/>
                <w:vertAlign w:val="superscript"/>
              </w:rPr>
              <w:fldChar w:fldCharType="begin">
                <w:fldData xml:space="preserve">PEVuZE5vdGU+PENpdGU+PEF1dGhvcj5Sb2JpbnNvbjwvQXV0aG9yPjxZZWFyPjIwMjI8L1llYXI+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</w:fldData>
              </w:fldChar>
            </w:r>
            <w:r w:rsidR="00937C8F">
              <w:rPr>
                <w:b/>
                <w:bCs/>
                <w:vertAlign w:val="superscript"/>
              </w:rPr>
              <w:instrText xml:space="preserve"> ADDIN EN.CITE.DATA </w:instrText>
            </w:r>
            <w:r w:rsidR="00937C8F">
              <w:rPr>
                <w:b/>
                <w:bCs/>
                <w:vertAlign w:val="superscript"/>
              </w:rPr>
            </w:r>
            <w:r w:rsidR="00937C8F">
              <w:rPr>
                <w:b/>
                <w:bCs/>
                <w:vertAlign w:val="superscript"/>
              </w:rPr>
              <w:fldChar w:fldCharType="end"/>
            </w:r>
            <w:r w:rsidR="004A3F43" w:rsidRPr="004A3F43">
              <w:rPr>
                <w:b/>
                <w:bCs/>
                <w:vertAlign w:val="superscript"/>
              </w:rPr>
            </w:r>
            <w:r w:rsidR="004A3F43" w:rsidRPr="004A3F43">
              <w:rPr>
                <w:b/>
                <w:bCs/>
                <w:vertAlign w:val="superscript"/>
              </w:rPr>
              <w:fldChar w:fldCharType="separate"/>
            </w:r>
            <w:r w:rsidR="00937C8F">
              <w:rPr>
                <w:b/>
                <w:bCs/>
                <w:noProof/>
                <w:vertAlign w:val="superscript"/>
              </w:rPr>
              <w:t>54</w:t>
            </w:r>
            <w:r w:rsidR="004A3F43" w:rsidRPr="004A3F43">
              <w:rPr>
                <w:b/>
                <w:bCs/>
                <w:vertAlign w:val="superscript"/>
              </w:rPr>
              <w:fldChar w:fldCharType="end"/>
            </w:r>
            <w:r>
              <w:rPr>
                <w:b/>
                <w:bCs/>
              </w:rPr>
              <w:t xml:space="preserve"> </w:t>
            </w:r>
          </w:p>
          <w:p w14:paraId="7CDD84FA" w14:textId="249FD6C1" w:rsidR="00B1480F" w:rsidRDefault="00B1480F" w:rsidP="0006502A">
            <w:pPr>
              <w:pStyle w:val="DHHSbody"/>
            </w:pPr>
            <w:r w:rsidRPr="00B1480F">
              <w:t>Salmonellosis is a leading cause of foodborne illness outbreaks globally and is the second-</w:t>
            </w:r>
            <w:proofErr w:type="gramStart"/>
            <w:r w:rsidRPr="00B1480F">
              <w:t>most commonly notified</w:t>
            </w:r>
            <w:proofErr w:type="gramEnd"/>
            <w:r w:rsidRPr="00B1480F">
              <w:t xml:space="preserve"> gastrointestinal disease in Australia. It also incurs a substantial health and economic burden. Weather can impact infectious disease transmission, particularly for heat-sensitive pathogens such as </w:t>
            </w:r>
            <w:r w:rsidR="00BD5248">
              <w:rPr>
                <w:i/>
                <w:iCs/>
              </w:rPr>
              <w:t>S</w:t>
            </w:r>
            <w:r w:rsidRPr="009379BC">
              <w:rPr>
                <w:i/>
                <w:iCs/>
              </w:rPr>
              <w:t>almonella</w:t>
            </w:r>
            <w:r w:rsidRPr="00B1480F">
              <w:t xml:space="preserve">, and therefore climate change </w:t>
            </w:r>
            <w:r w:rsidR="007C4867">
              <w:t>creates</w:t>
            </w:r>
            <w:r w:rsidRPr="00B1480F">
              <w:t xml:space="preserve"> a public health concern for the transmission and distribution of salmonellosis.  </w:t>
            </w:r>
          </w:p>
          <w:p w14:paraId="4E57C301" w14:textId="18D5F420" w:rsidR="006F79D6" w:rsidRDefault="006F79D6" w:rsidP="006F79D6">
            <w:pPr>
              <w:pStyle w:val="DHHSbody"/>
            </w:pPr>
            <w:r>
              <w:t xml:space="preserve">A study estimating the associations between </w:t>
            </w:r>
            <w:r w:rsidR="005D7D79">
              <w:t>sporadic (</w:t>
            </w:r>
            <w:r>
              <w:t>non</w:t>
            </w:r>
            <w:r w:rsidR="005D7D79">
              <w:t>-</w:t>
            </w:r>
            <w:r>
              <w:t>outbreak</w:t>
            </w:r>
            <w:r w:rsidR="005D7D79">
              <w:t>)</w:t>
            </w:r>
            <w:r>
              <w:t xml:space="preserve"> notifications of salmonellosis with both temperature and rainfall in metropolitan Melbourne </w:t>
            </w:r>
            <w:r w:rsidR="0015603C">
              <w:t>for</w:t>
            </w:r>
            <w:r>
              <w:t xml:space="preserve"> the period </w:t>
            </w:r>
            <w:r w:rsidR="0015603C">
              <w:t>of 2000-2019</w:t>
            </w:r>
            <w:r>
              <w:t xml:space="preserve"> demonstrated warmer temperatures were associated with an increased risk of notifications. Warmer weather may therefore create a more favourable environment for the survival of </w:t>
            </w:r>
            <w:r w:rsidR="00D24496" w:rsidRPr="00D24496">
              <w:rPr>
                <w:i/>
                <w:iCs/>
              </w:rPr>
              <w:t>S</w:t>
            </w:r>
            <w:r w:rsidR="00FE6A87" w:rsidRPr="00FE6A87">
              <w:rPr>
                <w:i/>
                <w:iCs/>
              </w:rPr>
              <w:t>almonella</w:t>
            </w:r>
            <w:r>
              <w:t xml:space="preserve"> and therefore its proliferation in food, food producing animals and the environment. This may potentially increase pathogen loads in warmer months creating higher risks of foodborne transmission. </w:t>
            </w:r>
          </w:p>
          <w:p w14:paraId="075144C5" w14:textId="1E0D8C46" w:rsidR="0006502A" w:rsidRDefault="00EB6966" w:rsidP="0006502A">
            <w:pPr>
              <w:pStyle w:val="DHHSbody"/>
            </w:pPr>
            <w:r>
              <w:t>The</w:t>
            </w:r>
            <w:r w:rsidR="006F79D6">
              <w:t xml:space="preserve"> understanding </w:t>
            </w:r>
            <w:r>
              <w:t>of</w:t>
            </w:r>
            <w:r w:rsidR="006F79D6">
              <w:t xml:space="preserve"> salmonellosis-weather relationships </w:t>
            </w:r>
            <w:r w:rsidR="007165D9">
              <w:t>is important in</w:t>
            </w:r>
            <w:r w:rsidR="006F79D6">
              <w:t xml:space="preserve"> inform</w:t>
            </w:r>
            <w:r w:rsidR="007165D9">
              <w:t>ing</w:t>
            </w:r>
            <w:r w:rsidR="006F79D6">
              <w:t xml:space="preserve"> public health prevention and control strategies to mitigate the health consequences of infection.</w:t>
            </w:r>
          </w:p>
        </w:tc>
      </w:tr>
    </w:tbl>
    <w:p w14:paraId="69D48D3C" w14:textId="77777777" w:rsidR="0006502A" w:rsidRPr="00FA621C" w:rsidRDefault="0006502A" w:rsidP="00FA621C">
      <w:pPr>
        <w:pStyle w:val="DHHSbody"/>
      </w:pPr>
    </w:p>
    <w:p w14:paraId="512C603E" w14:textId="77777777" w:rsidR="00DE2584" w:rsidRDefault="00DE2584">
      <w:r>
        <w:br w:type="page"/>
      </w:r>
    </w:p>
    <w:tbl>
      <w:tblPr>
        <w:tblStyle w:val="TableGrid"/>
        <w:tblpPr w:leftFromText="180" w:rightFromText="180" w:vertAnchor="text" w:horzAnchor="margin" w:tblpY="196"/>
        <w:tblW w:w="0" w:type="auto"/>
        <w:tblLook w:val="04A0" w:firstRow="1" w:lastRow="0" w:firstColumn="1" w:lastColumn="0" w:noHBand="0" w:noVBand="1"/>
      </w:tblPr>
      <w:tblGrid>
        <w:gridCol w:w="9288"/>
      </w:tblGrid>
      <w:tr w:rsidR="00E846E7" w14:paraId="447D7E03" w14:textId="77777777" w:rsidTr="00E846E7">
        <w:tc>
          <w:tcPr>
            <w:tcW w:w="9288" w:type="dxa"/>
          </w:tcPr>
          <w:p w14:paraId="6C27268F" w14:textId="71D9F22B" w:rsidR="00E846E7" w:rsidRPr="00684384" w:rsidRDefault="00E846E7" w:rsidP="00E846E7">
            <w:pPr>
              <w:pStyle w:val="DHHSbody"/>
              <w:rPr>
                <w:b/>
                <w:bCs/>
              </w:rPr>
            </w:pPr>
            <w:r w:rsidRPr="00684384">
              <w:rPr>
                <w:b/>
                <w:bCs/>
              </w:rPr>
              <w:lastRenderedPageBreak/>
              <w:t xml:space="preserve">Box </w:t>
            </w:r>
            <w:r w:rsidR="00A96049">
              <w:rPr>
                <w:b/>
                <w:bCs/>
              </w:rPr>
              <w:t>4</w:t>
            </w:r>
            <w:r w:rsidRPr="00684384">
              <w:rPr>
                <w:b/>
                <w:bCs/>
              </w:rPr>
              <w:t>: Harmful or nuisance algae</w:t>
            </w:r>
          </w:p>
          <w:p w14:paraId="34FF1FFB" w14:textId="25FC7DC5" w:rsidR="00E846E7" w:rsidRDefault="00E846E7" w:rsidP="00E846E7">
            <w:pPr>
              <w:pStyle w:val="DHHSbody"/>
            </w:pPr>
            <w:r>
              <w:t>Climate change is threatening the quality of Victoria’s water, resulting in increased risks to human health. This includes warmer temperatures contributing to an increased risk of harmful algae, prolonged algal blooms, expansion of the range of previously climatically restricted pathogens, and emerging pathogens. Select harmful algal</w:t>
            </w:r>
            <w:r w:rsidRPr="00CC56D9">
              <w:t xml:space="preserve"> species </w:t>
            </w:r>
            <w:r>
              <w:t>can</w:t>
            </w:r>
            <w:r w:rsidRPr="00CC56D9">
              <w:t xml:space="preserve"> produce toxins that have serious health implications for humans, animals, birds and livestock if they are consumed, inhaled or come into contact with the skin</w:t>
            </w:r>
            <w:r>
              <w:t>.</w:t>
            </w:r>
            <w:r w:rsidRPr="008B1743">
              <w:rPr>
                <w:vertAlign w:val="superscript"/>
              </w:rPr>
              <w:fldChar w:fldCharType="begin"/>
            </w:r>
            <w:r w:rsidR="00CD5BD8">
              <w:rPr>
                <w:vertAlign w:val="superscript"/>
              </w:rPr>
              <w:instrText xml:space="preserve"> ADDIN EN.CITE &lt;EndNote&gt;&lt;Cite&gt;&lt;Year&gt;2019&lt;/Year&gt;&lt;RecNum&gt;394&lt;/RecNum&gt;&lt;IDText&gt;Department of Health and Human Services. Pilot health and human services climate change adaptation action plan 2019–21&lt;/IDText&gt;&lt;DisplayText&gt;3,55&lt;/DisplayText&gt;&lt;record&gt;&lt;rec-number&gt;394&lt;/rec-number&gt;&lt;foreign-keys&gt;&lt;key app="EN" db-id="fwvs520dta0pajerxw65e0pi2ztww9f052dv" timestamp="1591834859" guid="51a0c3c1-1dd2-4fe6-a7e0-e31b12bf3936"&gt;394&lt;/key&gt;&lt;/foreign-keys&gt;&lt;ref-type name="Generic"&gt;13&lt;/ref-type&gt;&lt;contributors&gt;&lt;/contributors&gt;&lt;titles&gt;&lt;title&gt;Department of Health and Human Services. Pilot health and human services climate change adaptation action plan 2019–21.&lt;/title&gt;&lt;/titles&gt;&lt;dates&gt;&lt;year&gt;2019&lt;/year&gt;&lt;/dates&gt;&lt;pub-location&gt;Melbourne, Australia&lt;/pub-location&gt;&lt;publisher&gt;DHHS, State Government of Victoria&lt;/publisher&gt;&lt;urls&gt;&lt;/urls&gt;&lt;/record&gt;&lt;/Cite&gt;&lt;Cite&gt;&lt;Year&gt;2018&lt;/Year&gt;&lt;RecNum&gt;416&lt;/RecNum&gt;&lt;IDText&gt;Department of Environment, Land, Water and Planning. Victorian blue-green algae circular: Algal management framework&lt;/IDText&gt;&lt;record&gt;&lt;rec-number&gt;416&lt;/rec-number&gt;&lt;foreign-keys&gt;&lt;key app="EN" db-id="fwvs520dta0pajerxw65e0pi2ztww9f052dv" timestamp="1592531987" guid="ec6f22da-d068-4e52-83ed-6a37e73a99af"&gt;416&lt;/key&gt;&lt;/foreign-keys&gt;&lt;ref-type name="Generic"&gt;13&lt;/ref-type&gt;&lt;contributors&gt;&lt;/contributors&gt;&lt;titles&gt;&lt;title&gt;Department of Environment, Land, Water and Planning. Victorian blue-green algae circular: Algal management framework&lt;/title&gt;&lt;/titles&gt;&lt;dates&gt;&lt;year&gt;2018&lt;/year&gt;&lt;/dates&gt;&lt;pub-location&gt;Melbourne, Australia&lt;/pub-location&gt;&lt;publisher&gt;DELWP, State Government of Victoria&lt;/publisher&gt;&lt;urls&gt;&lt;related-urls&gt;&lt;url&gt;https://www.water.vic.gov.au/waterways-and-catchments/rivers-estuaries-and-waterways/blue-green-algae&lt;/url&gt;&lt;/related-urls&gt;&lt;/urls&gt;&lt;access-date&gt;19 June 2020&lt;/access-date&gt;&lt;/record&gt;&lt;/Cite&gt;&lt;/EndNote&gt;</w:instrText>
            </w:r>
            <w:r w:rsidRPr="008B1743">
              <w:rPr>
                <w:vertAlign w:val="superscript"/>
              </w:rPr>
              <w:fldChar w:fldCharType="separate"/>
            </w:r>
            <w:r w:rsidR="00937C8F">
              <w:rPr>
                <w:noProof/>
                <w:vertAlign w:val="superscript"/>
              </w:rPr>
              <w:t>3,55</w:t>
            </w:r>
            <w:r w:rsidRPr="008B1743">
              <w:rPr>
                <w:vertAlign w:val="superscript"/>
              </w:rPr>
              <w:fldChar w:fldCharType="end"/>
            </w:r>
          </w:p>
          <w:p w14:paraId="3A7AA68B" w14:textId="7D112269" w:rsidR="00E846E7" w:rsidRDefault="00E846E7" w:rsidP="00E846E7">
            <w:pPr>
              <w:pStyle w:val="DHHSbody"/>
            </w:pPr>
            <w:r>
              <w:t xml:space="preserve">For example, toxin-producing </w:t>
            </w:r>
            <w:proofErr w:type="spellStart"/>
            <w:r w:rsidRPr="00420E4F">
              <w:rPr>
                <w:i/>
                <w:iCs/>
              </w:rPr>
              <w:t>Nodularia</w:t>
            </w:r>
            <w:proofErr w:type="spellEnd"/>
            <w:r w:rsidRPr="00420E4F">
              <w:rPr>
                <w:i/>
                <w:iCs/>
              </w:rPr>
              <w:t xml:space="preserve"> </w:t>
            </w:r>
            <w:proofErr w:type="spellStart"/>
            <w:r w:rsidRPr="00420E4F">
              <w:rPr>
                <w:i/>
                <w:iCs/>
              </w:rPr>
              <w:t>spumigena</w:t>
            </w:r>
            <w:proofErr w:type="spellEnd"/>
            <w:r>
              <w:t xml:space="preserve"> blue-green algal </w:t>
            </w:r>
            <w:r w:rsidRPr="0026328F">
              <w:t>bloom</w:t>
            </w:r>
            <w:r>
              <w:t>s have</w:t>
            </w:r>
            <w:r w:rsidRPr="0026328F">
              <w:t xml:space="preserve"> affected </w:t>
            </w:r>
            <w:r>
              <w:t xml:space="preserve">Victoria’s </w:t>
            </w:r>
            <w:r w:rsidRPr="0026328F">
              <w:t>Gippsland Lakes</w:t>
            </w:r>
            <w:r>
              <w:t xml:space="preserve"> on </w:t>
            </w:r>
            <w:proofErr w:type="gramStart"/>
            <w:r>
              <w:t>a number of</w:t>
            </w:r>
            <w:proofErr w:type="gramEnd"/>
            <w:r>
              <w:t xml:space="preserve"> occasions over many years. These events have led to restrictions on fishing operations, public warnings to avoid eating fish and seafood from the lakes due to the bioaccumulation of toxins and advice to avoid contact with the affected water, </w:t>
            </w:r>
            <w:r w:rsidRPr="00D75CD4">
              <w:t>impact</w:t>
            </w:r>
            <w:r w:rsidR="00150271">
              <w:t>ing</w:t>
            </w:r>
            <w:r w:rsidRPr="00D75CD4">
              <w:t xml:space="preserve"> the region</w:t>
            </w:r>
            <w:r>
              <w:t>’</w:t>
            </w:r>
            <w:r w:rsidRPr="00D75CD4">
              <w:t>s tourism, recreational and commercial fishing industr</w:t>
            </w:r>
            <w:r>
              <w:t>ies.</w:t>
            </w:r>
            <w:r w:rsidRPr="008B1743">
              <w:rPr>
                <w:vertAlign w:val="superscript"/>
              </w:rPr>
              <w:fldChar w:fldCharType="begin"/>
            </w:r>
            <w:r w:rsidR="00937C8F">
              <w:rPr>
                <w:vertAlign w:val="superscript"/>
              </w:rPr>
              <w:instrText xml:space="preserve"> ADDIN EN.CITE &lt;EndNote&gt;&lt;Cite&gt;&lt;Year&gt;2012&lt;/Year&gt;&lt;RecNum&gt;468&lt;/RecNum&gt;&lt;IDText&gt;Gippsland Lakes Blue-Green Algae Incident: Report on Debrief. A report to the Department of Sustainability and Environment&lt;/IDText&gt;&lt;DisplayText&gt;56&lt;/DisplayText&gt;&lt;record&gt;&lt;rec-number&gt;468&lt;/rec-number&gt;&lt;foreign-keys&gt;&lt;key app="EN" db-id="fwvs520dta0pajerxw65e0pi2ztww9f052dv" timestamp="1595222764" guid="4f3039e3-b3a3-4d04-8363-878f693f9c73"&gt;468&lt;/key&gt;&lt;/foreign-keys&gt;&lt;ref-type name="Generic"&gt;13&lt;/ref-type&gt;&lt;contributors&gt;&lt;/contributors&gt;&lt;titles&gt;&lt;title&gt;Gippsland Lakes Blue-Green Algae Incident: Report on Debrief. A report to the Department of Sustainability and Environment&lt;/title&gt;&lt;/titles&gt;&lt;dates&gt;&lt;year&gt;2012&lt;/year&gt;&lt;/dates&gt;&lt;pub-location&gt;Victoria, Australia&lt;/pub-location&gt;&lt;publisher&gt;Michael Cawood &amp;amp; Associates Pty Ltd&lt;/publisher&gt;&lt;urls&gt;&lt;/urls&gt;&lt;/record&gt;&lt;/Cite&gt;&lt;/EndNote&gt;</w:instrText>
            </w:r>
            <w:r w:rsidRPr="008B1743">
              <w:rPr>
                <w:vertAlign w:val="superscript"/>
              </w:rPr>
              <w:fldChar w:fldCharType="separate"/>
            </w:r>
            <w:r w:rsidR="00937C8F">
              <w:rPr>
                <w:noProof/>
                <w:vertAlign w:val="superscript"/>
              </w:rPr>
              <w:t>56</w:t>
            </w:r>
            <w:r w:rsidRPr="008B1743">
              <w:rPr>
                <w:vertAlign w:val="superscript"/>
              </w:rPr>
              <w:fldChar w:fldCharType="end"/>
            </w:r>
            <w:r>
              <w:t xml:space="preserve"> </w:t>
            </w:r>
          </w:p>
          <w:p w14:paraId="0E53EB7B" w14:textId="77777777" w:rsidR="00E846E7" w:rsidRPr="00336BA3" w:rsidRDefault="00E846E7" w:rsidP="00E846E7">
            <w:pPr>
              <w:pStyle w:val="DHHSbody"/>
            </w:pPr>
            <w:r>
              <w:t xml:space="preserve">Climate change and warmer temperatures are likely to result in more frequent harmful algal blooms in the future, creating challenges for managing recreational water bodies and drinking water supplies. </w:t>
            </w:r>
          </w:p>
        </w:tc>
      </w:tr>
    </w:tbl>
    <w:p w14:paraId="2159AEE8" w14:textId="77777777" w:rsidR="002B5AB1" w:rsidRDefault="002B5AB1" w:rsidP="00F1215B">
      <w:pPr>
        <w:pStyle w:val="DHHSbody"/>
      </w:pPr>
    </w:p>
    <w:tbl>
      <w:tblPr>
        <w:tblStyle w:val="TableGrid"/>
        <w:tblW w:w="0" w:type="auto"/>
        <w:tblLook w:val="04A0" w:firstRow="1" w:lastRow="0" w:firstColumn="1" w:lastColumn="0" w:noHBand="0" w:noVBand="1"/>
      </w:tblPr>
      <w:tblGrid>
        <w:gridCol w:w="9288"/>
      </w:tblGrid>
      <w:tr w:rsidR="00F1215B" w14:paraId="21203E78" w14:textId="77777777" w:rsidTr="00F1215B">
        <w:tc>
          <w:tcPr>
            <w:tcW w:w="9288" w:type="dxa"/>
          </w:tcPr>
          <w:p w14:paraId="190003E8" w14:textId="65067EC1" w:rsidR="00E408C6" w:rsidRDefault="00E408C6" w:rsidP="00436FE3">
            <w:pPr>
              <w:pStyle w:val="DHHSbody"/>
              <w:rPr>
                <w:b/>
                <w:bCs/>
              </w:rPr>
            </w:pPr>
            <w:r>
              <w:rPr>
                <w:b/>
                <w:bCs/>
              </w:rPr>
              <w:t xml:space="preserve">Box </w:t>
            </w:r>
            <w:r w:rsidR="00A96049">
              <w:rPr>
                <w:b/>
                <w:bCs/>
              </w:rPr>
              <w:t>5</w:t>
            </w:r>
            <w:r>
              <w:rPr>
                <w:b/>
                <w:bCs/>
              </w:rPr>
              <w:t xml:space="preserve">: </w:t>
            </w:r>
            <w:r w:rsidR="00465DCF">
              <w:rPr>
                <w:b/>
                <w:bCs/>
              </w:rPr>
              <w:t>Family violence</w:t>
            </w:r>
          </w:p>
          <w:p w14:paraId="45914BF3" w14:textId="1EB5BCC5" w:rsidR="00E408C6" w:rsidRDefault="00E408C6" w:rsidP="00E408C6">
            <w:pPr>
              <w:pStyle w:val="DHHSbody"/>
              <w:rPr>
                <w:vertAlign w:val="superscript"/>
              </w:rPr>
            </w:pPr>
            <w:r>
              <w:t>The family disruption including displacement, damage and loss of property, unemployment, social isolation, psychological trauma and financial pressure associated with extreme weather events and disasters, means people often struggle to cope both during and long after a disaster has occurred. The emotional toll of these impacts has the ability to place pressure on household dynamics</w:t>
            </w:r>
            <w:r w:rsidR="00201AC7">
              <w:t>, weak</w:t>
            </w:r>
            <w:r w:rsidR="000251E2">
              <w:t xml:space="preserve">en prosocial norms and behaviours, and increase the </w:t>
            </w:r>
            <w:r w:rsidR="00CD7716">
              <w:t>likelihood and prevalence of family violence and violence against women</w:t>
            </w:r>
            <w:r w:rsidR="00C04639">
              <w:t>.</w:t>
            </w:r>
            <w:r w:rsidR="00361DB8" w:rsidRPr="0028768A">
              <w:rPr>
                <w:vertAlign w:val="superscript"/>
              </w:rPr>
              <w:fldChar w:fldCharType="begin"/>
            </w:r>
            <w:r w:rsidR="003B2BB8">
              <w:rPr>
                <w:vertAlign w:val="superscript"/>
              </w:rPr>
              <w:instrText xml:space="preserve"> ADDIN EN.CITE &lt;EndNote&gt;&lt;Cite&gt;&lt;Author&gt;Maguire&lt;/Author&gt;&lt;Year&gt;2019&lt;/Year&gt;&lt;RecNum&gt;583&lt;/RecNum&gt;&lt;DisplayText&gt;30,57&lt;/DisplayText&gt;&lt;record&gt;&lt;rec-number&gt;583&lt;/rec-number&gt;&lt;foreign-keys&gt;&lt;key app="EN" db-id="fwvs520dta0pajerxw65e0pi2ztww9f052dv" timestamp="1725496787" guid="b2317956-a55b-4739-aaab-f9878bbc0bab"&gt;583&lt;/key&gt;&lt;/foreign-keys&gt;&lt;ref-type name="Electronic Article"&gt;43&lt;/ref-type&gt;&lt;contributors&gt;&lt;authors&gt;&lt;author&gt;Rowena Maguire&lt;/author&gt;&lt;author&gt;Danielle Bozin&lt;/author&gt;&lt;author&gt;Gary Mortimer&lt;/author&gt;&lt;/authors&gt;&lt;/contributors&gt;&lt;titles&gt;&lt;title&gt;Domestic violence will spike in the bushfire aftermath, and governments can no longer ignore it.&lt;/title&gt;&lt;secondary-title&gt;The Conversation&lt;/secondary-title&gt;&lt;/titles&gt;&lt;periodical&gt;&lt;full-title&gt;The Conversation&lt;/full-title&gt;&lt;/periodical&gt;&lt;dates&gt;&lt;year&gt;2019&lt;/year&gt;&lt;/dates&gt;&lt;urls&gt;&lt;related-urls&gt;&lt;url&gt;https://theconversation.com/domestic-violence-will-spike-in-the-bushfire-aftermath-and-governments-can-no-longer-ignore-it-127018 &lt;/url&gt;&lt;/related-urls&gt;&lt;/urls&gt;&lt;/record&gt;&lt;/Cite&gt;&lt;Cite&gt;&lt;Year&gt;2021&lt;/Year&gt;&lt;RecNum&gt;624&lt;/RecNum&gt;&lt;record&gt;&lt;rec-number&gt;624&lt;/rec-number&gt;&lt;foreign-keys&gt;&lt;key app="EN" db-id="fwvs520dta0pajerxw65e0pi2ztww9f052dv" timestamp="1725862121" guid="d607fb26-27cb-40d6-858e-8aa3cb0770e2"&gt;624&lt;/key&gt;&lt;/foreign-keys&gt;&lt;ref-type name="Report"&gt;27&lt;/ref-type&gt;&lt;contributors&gt;&lt;/contributors&gt;&lt;titles&gt;&lt;title&gt;Our Watch: Change the story: A shared framework for the primary prevention of violence against women in Australia (2nd ed.)&lt;/title&gt;&lt;/titles&gt;&lt;dates&gt;&lt;year&gt;2021&lt;/year&gt;&lt;/dates&gt;&lt;pub-location&gt;Melbourne, Australia&lt;/pub-location&gt;&lt;publisher&gt;Our Watch&lt;/publisher&gt;&lt;urls&gt;&lt;related-urls&gt;&lt;url&gt;https://www.ourwatch.org.au/change-the-story/change-the-story-framework&lt;/url&gt;&lt;/related-urls&gt;&lt;/urls&gt;&lt;/record&gt;&lt;/Cite&gt;&lt;/EndNote&gt;</w:instrText>
            </w:r>
            <w:r w:rsidR="00361DB8" w:rsidRPr="0028768A">
              <w:rPr>
                <w:vertAlign w:val="superscript"/>
              </w:rPr>
              <w:fldChar w:fldCharType="separate"/>
            </w:r>
            <w:r w:rsidR="00937C8F">
              <w:rPr>
                <w:noProof/>
                <w:vertAlign w:val="superscript"/>
              </w:rPr>
              <w:t>30,57</w:t>
            </w:r>
            <w:r w:rsidR="00361DB8" w:rsidRPr="0028768A">
              <w:rPr>
                <w:vertAlign w:val="superscript"/>
              </w:rPr>
              <w:fldChar w:fldCharType="end"/>
            </w:r>
          </w:p>
          <w:p w14:paraId="5BE2A6A7" w14:textId="39AFEC74" w:rsidR="00956CF3" w:rsidRDefault="00E408C6" w:rsidP="00F80DF8">
            <w:pPr>
              <w:pStyle w:val="DHHSbody"/>
            </w:pPr>
            <w:r>
              <w:t xml:space="preserve">For example, an </w:t>
            </w:r>
            <w:r w:rsidRPr="003D1A8D">
              <w:t xml:space="preserve">increased incidence and severity of family violence </w:t>
            </w:r>
            <w:r>
              <w:t xml:space="preserve">was recorded </w:t>
            </w:r>
            <w:r w:rsidRPr="003D1A8D">
              <w:t>for more than 50 per cent of women interviewed in affected shires</w:t>
            </w:r>
            <w:r>
              <w:t xml:space="preserve"> following t</w:t>
            </w:r>
            <w:r w:rsidRPr="003D1A8D">
              <w:t>he Black Saturday bushfires</w:t>
            </w:r>
            <w:r w:rsidR="00C04639">
              <w:t>.</w:t>
            </w:r>
            <w:r w:rsidRPr="006B435A">
              <w:rPr>
                <w:vertAlign w:val="superscript"/>
              </w:rPr>
              <w:fldChar w:fldCharType="begin"/>
            </w:r>
            <w:r w:rsidR="00282E3A">
              <w:rPr>
                <w:vertAlign w:val="superscript"/>
              </w:rPr>
              <w:instrText xml:space="preserve"> ADDIN EN.CITE &lt;EndNote&gt;&lt;Cite&gt;&lt;Year&gt;2016&lt;/Year&gt;&lt;RecNum&gt;454&lt;/RecNum&gt;&lt;IDText&gt;Deloitte Access Economics. The economic cost of the social impact of natural disasters&lt;/IDText&gt;&lt;DisplayText&gt;58&lt;/DisplayText&gt;&lt;record&gt;&lt;rec-number&gt;454&lt;/rec-number&gt;&lt;foreign-keys&gt;&lt;key app="EN" db-id="fwvs520dta0pajerxw65e0pi2ztww9f052dv" timestamp="1593668236" guid="79ec0f10-62c5-49c9-87d4-a98b547ee4c3"&gt;454&lt;/key&gt;&lt;/foreign-keys&gt;&lt;ref-type name="Generic"&gt;13&lt;/ref-type&gt;&lt;contributors&gt;&lt;/contributors&gt;&lt;titles&gt;&lt;title&gt;Deloitte Access Economics. The economic cost of the social impact of natural disasters&lt;/title&gt;&lt;/titles&gt;&lt;dates&gt;&lt;year&gt;2016&lt;/year&gt;&lt;/dates&gt;&lt;pub-location&gt;NSW, Australia&lt;/pub-location&gt;&lt;publisher&gt;Deloitte&lt;/publisher&gt;&lt;urls&gt;&lt;related-urls&gt;&lt;url&gt;http://australianbusinessroundtable.com.au/assets/documents/Report%20-%20Social%20costs/Report%20-%20The%20economic%20cost%20of%20the%20social%20impact%20of%20natural%20disasters.pdf&lt;/url&gt;&lt;/related-urls&gt;&lt;/urls&gt;&lt;/record&gt;&lt;/Cite&gt;&lt;/EndNote&gt;</w:instrText>
            </w:r>
            <w:r w:rsidRPr="006B435A">
              <w:rPr>
                <w:vertAlign w:val="superscript"/>
              </w:rPr>
              <w:fldChar w:fldCharType="separate"/>
            </w:r>
            <w:r w:rsidR="00937C8F">
              <w:rPr>
                <w:noProof/>
                <w:vertAlign w:val="superscript"/>
              </w:rPr>
              <w:t>58</w:t>
            </w:r>
            <w:r w:rsidRPr="006B435A">
              <w:rPr>
                <w:vertAlign w:val="superscript"/>
              </w:rPr>
              <w:fldChar w:fldCharType="end"/>
            </w:r>
            <w:r w:rsidRPr="003D1A8D">
              <w:t xml:space="preserve"> </w:t>
            </w:r>
            <w:r>
              <w:t xml:space="preserve">Women at risk of </w:t>
            </w:r>
            <w:r w:rsidR="00AE1F8B">
              <w:t xml:space="preserve">family </w:t>
            </w:r>
            <w:r>
              <w:t>violence and uprooted by the 2019-20 Black Summer Bushfires</w:t>
            </w:r>
            <w:r w:rsidR="00B155A9">
              <w:t xml:space="preserve"> also</w:t>
            </w:r>
            <w:r>
              <w:t xml:space="preserve"> faced heightened protection risks where there was a likelihood of encountering former partners at evacuation centres, or where they were forced to rely on former partners for accommodation and other support. Displacement from these bushfires also separated some women</w:t>
            </w:r>
            <w:r w:rsidR="006D2E0D">
              <w:t xml:space="preserve"> and children</w:t>
            </w:r>
            <w:r>
              <w:t xml:space="preserve"> from their sources of protection such as family members and friends. This highlights the need to consider tailored displacement support during extreme weather events</w:t>
            </w:r>
            <w:r w:rsidR="00C04639">
              <w:t>.</w:t>
            </w:r>
            <w:r w:rsidR="00CB581B" w:rsidRPr="00CB581B">
              <w:rPr>
                <w:vertAlign w:val="superscript"/>
              </w:rPr>
              <w:fldChar w:fldCharType="begin"/>
            </w:r>
            <w:r w:rsidR="003B0780">
              <w:rPr>
                <w:vertAlign w:val="superscript"/>
              </w:rPr>
              <w:instrText xml:space="preserve"> ADDIN EN.CITE &lt;EndNote&gt;&lt;Cite&gt;&lt;Author&gt;du Parc&lt;/Author&gt;&lt;Year&gt;2020&lt;/Year&gt;&lt;RecNum&gt;569&lt;/RecNum&gt;&lt;DisplayText&gt;24&lt;/DisplayText&gt;&lt;record&gt;&lt;rec-number&gt;569&lt;/rec-number&gt;&lt;foreign-keys&gt;&lt;key app="EN" db-id="fwvs520dta0pajerxw65e0pi2ztww9f052dv" timestamp="1725496786" guid="809f86fc-0414-4bc6-8294-f27540d706e2"&gt;569&lt;/key&gt;&lt;/foreign-keys&gt;&lt;ref-type name="Report"&gt;27&lt;/ref-type&gt;&lt;contributors&gt;&lt;authors&gt;&lt;author&gt;du Parc, Elisabeth&lt;/author&gt;&lt;author&gt;Yasukawa, Louisa&lt;/author&gt;&lt;/authors&gt;&lt;/contributors&gt;&lt;titles&gt;&lt;title&gt;The 2019-2020 Australian bushfires: From temporary evacuation to longer-term displacement.&lt;/title&gt;&lt;/titles&gt;&lt;dates&gt;&lt;year&gt;2020&lt;/year&gt;&lt;/dates&gt;&lt;pub-location&gt;Geneva, Switzerland&lt;/pub-location&gt;&lt;publisher&gt;Internal Displacement Monitoring Centre&lt;/publisher&gt;&lt;urls&gt;&lt;related-urls&gt;&lt;url&gt;https://www.internal-displacement.org/publications/the-2019-2020-australian-bushfires-from-temporary-evacuation-to-longer-term/ &lt;/url&gt;&lt;/related-urls&gt;&lt;/urls&gt;&lt;/record&gt;&lt;/Cite&gt;&lt;/EndNote&gt;</w:instrText>
            </w:r>
            <w:r w:rsidR="00CB581B" w:rsidRPr="00CB581B">
              <w:rPr>
                <w:vertAlign w:val="superscript"/>
              </w:rPr>
              <w:fldChar w:fldCharType="separate"/>
            </w:r>
            <w:r w:rsidR="00937C8F">
              <w:rPr>
                <w:noProof/>
                <w:vertAlign w:val="superscript"/>
              </w:rPr>
              <w:t>24</w:t>
            </w:r>
            <w:r w:rsidR="00CB581B" w:rsidRPr="00CB581B">
              <w:rPr>
                <w:vertAlign w:val="superscript"/>
              </w:rPr>
              <w:fldChar w:fldCharType="end"/>
            </w:r>
          </w:p>
        </w:tc>
      </w:tr>
    </w:tbl>
    <w:p w14:paraId="1F768890" w14:textId="77777777" w:rsidR="002355AC" w:rsidRDefault="002355AC" w:rsidP="000349EF">
      <w:pPr>
        <w:pStyle w:val="DHHSbody"/>
      </w:pPr>
    </w:p>
    <w:tbl>
      <w:tblPr>
        <w:tblStyle w:val="TableGrid"/>
        <w:tblW w:w="0" w:type="auto"/>
        <w:tblLook w:val="04A0" w:firstRow="1" w:lastRow="0" w:firstColumn="1" w:lastColumn="0" w:noHBand="0" w:noVBand="1"/>
      </w:tblPr>
      <w:tblGrid>
        <w:gridCol w:w="9288"/>
      </w:tblGrid>
      <w:tr w:rsidR="002355AC" w14:paraId="483F181E" w14:textId="77777777" w:rsidTr="00EF3182">
        <w:trPr>
          <w:trHeight w:val="3760"/>
        </w:trPr>
        <w:tc>
          <w:tcPr>
            <w:tcW w:w="9288" w:type="dxa"/>
          </w:tcPr>
          <w:p w14:paraId="75B03326" w14:textId="4BFD6FCA" w:rsidR="002355AC" w:rsidRPr="001227F0" w:rsidRDefault="002355AC" w:rsidP="002355AC">
            <w:pPr>
              <w:pStyle w:val="DHHSbody"/>
              <w:rPr>
                <w:rFonts w:cs="Arial"/>
                <w:b/>
                <w:bCs/>
              </w:rPr>
            </w:pPr>
            <w:r w:rsidRPr="001227F0">
              <w:rPr>
                <w:rFonts w:cs="Arial"/>
                <w:b/>
                <w:bCs/>
              </w:rPr>
              <w:t xml:space="preserve">Box </w:t>
            </w:r>
            <w:r w:rsidR="00A96049">
              <w:rPr>
                <w:rFonts w:cs="Arial"/>
                <w:b/>
                <w:bCs/>
              </w:rPr>
              <w:t>6</w:t>
            </w:r>
            <w:r w:rsidRPr="001227F0">
              <w:rPr>
                <w:rFonts w:cs="Arial"/>
                <w:b/>
                <w:bCs/>
              </w:rPr>
              <w:t>: 2019-20 Victorian bushfires</w:t>
            </w:r>
            <w:r w:rsidR="00C11F15" w:rsidRPr="00865447">
              <w:rPr>
                <w:rFonts w:cs="Arial"/>
                <w:b/>
                <w:vertAlign w:val="superscript"/>
              </w:rPr>
              <w:fldChar w:fldCharType="begin">
                <w:fldData xml:space="preserve">PEVuZE5vdGU+PENpdGU+PEF1dGhvcj5Cb3JjaGVycyBBcnJpYWdhZGE8L0F1dGhvcj48WWVhcj4y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</w:fldData>
              </w:fldChar>
            </w:r>
            <w:r w:rsidR="00937C8F">
              <w:rPr>
                <w:rFonts w:cs="Arial"/>
                <w:b/>
                <w:vertAlign w:val="superscript"/>
              </w:rPr>
              <w:instrText xml:space="preserve"> ADDIN EN.CITE </w:instrText>
            </w:r>
            <w:r w:rsidR="00937C8F">
              <w:rPr>
                <w:rFonts w:cs="Arial"/>
                <w:b/>
                <w:vertAlign w:val="superscript"/>
              </w:rPr>
              <w:fldChar w:fldCharType="begin">
                <w:fldData xml:space="preserve">PEVuZE5vdGU+PENpdGU+PEF1dGhvcj5Cb3JjaGVycyBBcnJpYWdhZGE8L0F1dGhvcj48WWVhcj4y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</w:fldData>
              </w:fldChar>
            </w:r>
            <w:r w:rsidR="00937C8F">
              <w:rPr>
                <w:rFonts w:cs="Arial"/>
                <w:b/>
                <w:vertAlign w:val="superscript"/>
              </w:rPr>
              <w:instrText xml:space="preserve"> ADDIN EN.CITE.DATA </w:instrText>
            </w:r>
            <w:r w:rsidR="00937C8F">
              <w:rPr>
                <w:rFonts w:cs="Arial"/>
                <w:b/>
                <w:vertAlign w:val="superscript"/>
              </w:rPr>
            </w:r>
            <w:r w:rsidR="00937C8F">
              <w:rPr>
                <w:rFonts w:cs="Arial"/>
                <w:b/>
                <w:vertAlign w:val="superscript"/>
              </w:rPr>
              <w:fldChar w:fldCharType="end"/>
            </w:r>
            <w:r w:rsidR="00C11F15" w:rsidRPr="00865447">
              <w:rPr>
                <w:rFonts w:cs="Arial"/>
                <w:b/>
                <w:vertAlign w:val="superscript"/>
              </w:rPr>
            </w:r>
            <w:r w:rsidR="00C11F15" w:rsidRPr="00865447">
              <w:rPr>
                <w:rFonts w:cs="Arial"/>
                <w:b/>
                <w:vertAlign w:val="superscript"/>
              </w:rPr>
              <w:fldChar w:fldCharType="separate"/>
            </w:r>
            <w:r w:rsidR="00937C8F">
              <w:rPr>
                <w:rFonts w:cs="Arial"/>
                <w:b/>
                <w:noProof/>
                <w:vertAlign w:val="superscript"/>
              </w:rPr>
              <w:t>59</w:t>
            </w:r>
            <w:r w:rsidR="00C11F15" w:rsidRPr="00865447">
              <w:rPr>
                <w:rFonts w:cs="Arial"/>
                <w:b/>
                <w:vertAlign w:val="superscript"/>
              </w:rPr>
              <w:fldChar w:fldCharType="end"/>
            </w:r>
            <w:r w:rsidR="009249CE" w:rsidRPr="001227F0">
              <w:rPr>
                <w:rFonts w:cs="Arial"/>
                <w:b/>
                <w:bCs/>
              </w:rPr>
              <w:t xml:space="preserve"> </w:t>
            </w:r>
          </w:p>
          <w:p w14:paraId="03A7247B" w14:textId="77777777" w:rsidR="002355AC" w:rsidRPr="00D24737" w:rsidRDefault="002355AC" w:rsidP="002355AC">
            <w:pPr>
              <w:pStyle w:val="Body"/>
              <w:rPr>
                <w:rFonts w:cs="Arial"/>
                <w:sz w:val="20"/>
              </w:rPr>
            </w:pPr>
            <w:r w:rsidRPr="00D24737">
              <w:rPr>
                <w:rFonts w:cs="Arial"/>
                <w:sz w:val="20"/>
              </w:rPr>
              <w:t xml:space="preserve">The </w:t>
            </w:r>
            <w:r>
              <w:rPr>
                <w:rFonts w:cs="Arial"/>
                <w:sz w:val="20"/>
              </w:rPr>
              <w:t xml:space="preserve">impacts of </w:t>
            </w:r>
            <w:r w:rsidRPr="00D24737">
              <w:rPr>
                <w:rFonts w:cs="Arial"/>
                <w:sz w:val="20"/>
              </w:rPr>
              <w:t>2019-20 Eastern Victorian bushfires were broad and devastating. Five lives were lost, more than 120 communities</w:t>
            </w:r>
            <w:r>
              <w:rPr>
                <w:rFonts w:cs="Arial"/>
                <w:sz w:val="20"/>
              </w:rPr>
              <w:t xml:space="preserve"> were</w:t>
            </w:r>
            <w:r w:rsidRPr="00D24737">
              <w:rPr>
                <w:rFonts w:cs="Arial"/>
                <w:sz w:val="20"/>
              </w:rPr>
              <w:t xml:space="preserve"> impacted, 313 homes </w:t>
            </w:r>
            <w:r>
              <w:rPr>
                <w:rFonts w:cs="Arial"/>
                <w:sz w:val="20"/>
              </w:rPr>
              <w:t xml:space="preserve">were </w:t>
            </w:r>
            <w:r w:rsidRPr="00D24737">
              <w:rPr>
                <w:rFonts w:cs="Arial"/>
                <w:sz w:val="20"/>
              </w:rPr>
              <w:t xml:space="preserve">destroyed or damaged, and thousands of people </w:t>
            </w:r>
            <w:r>
              <w:rPr>
                <w:rFonts w:cs="Arial"/>
                <w:sz w:val="20"/>
              </w:rPr>
              <w:t xml:space="preserve">were </w:t>
            </w:r>
            <w:r w:rsidRPr="00D24737">
              <w:rPr>
                <w:rFonts w:cs="Arial"/>
                <w:sz w:val="20"/>
              </w:rPr>
              <w:t>displaced (including almost 2,000 people evacuated from the Mallacoota foreshore by air or sea). While each of these impacts had implications for health and wellbeing, the most widely reported health impacts were associated with air pollution caused by bushfire smoke. Analyses of short-term health impacts associated with the fires identified significant increases in hospitalisation and emergency department presentation rates in Victoria during periods of significant fire activity or air pollution. This included</w:t>
            </w:r>
            <w:r>
              <w:rPr>
                <w:rFonts w:cs="Arial"/>
                <w:sz w:val="20"/>
              </w:rPr>
              <w:t>, for example:</w:t>
            </w:r>
          </w:p>
          <w:p w14:paraId="345A5346" w14:textId="404E3783" w:rsidR="002355AC" w:rsidRPr="00900BA8" w:rsidRDefault="002355AC" w:rsidP="006321C4">
            <w:pPr>
              <w:pStyle w:val="ListParagraph"/>
              <w:numPr>
                <w:ilvl w:val="0"/>
                <w:numId w:val="18"/>
              </w:numPr>
              <w:spacing w:after="40" w:line="280" w:lineRule="atLeast"/>
              <w:rPr>
                <w:rFonts w:ascii="Arial" w:eastAsia="Times" w:hAnsi="Arial" w:cs="Arial"/>
              </w:rPr>
            </w:pPr>
            <w:r w:rsidRPr="00D24737">
              <w:rPr>
                <w:rFonts w:ascii="Arial" w:eastAsia="Times" w:hAnsi="Arial" w:cs="Arial"/>
              </w:rPr>
              <w:t xml:space="preserve">a 95% increase </w:t>
            </w:r>
            <w:r>
              <w:rPr>
                <w:rFonts w:ascii="Arial" w:eastAsia="Times" w:hAnsi="Arial" w:cs="Arial"/>
              </w:rPr>
              <w:t xml:space="preserve">in hospitalisations </w:t>
            </w:r>
            <w:r w:rsidRPr="00D24737">
              <w:rPr>
                <w:rFonts w:ascii="Arial" w:eastAsia="Times" w:hAnsi="Arial" w:cs="Arial"/>
              </w:rPr>
              <w:t xml:space="preserve">for asthma </w:t>
            </w:r>
            <w:r w:rsidR="00F82C5A" w:rsidRPr="00F82C5A">
              <w:rPr>
                <w:rFonts w:ascii="Arial" w:eastAsia="Times" w:hAnsi="Arial" w:cs="Arial"/>
              </w:rPr>
              <w:t xml:space="preserve">and </w:t>
            </w:r>
            <w:r w:rsidRPr="00900BA8">
              <w:rPr>
                <w:rFonts w:ascii="Arial" w:eastAsia="Times" w:hAnsi="Arial" w:cs="Arial"/>
              </w:rPr>
              <w:t xml:space="preserve">a 125% increase in emergency department presentations with a principal diagnosis of asthma in the week beginning 12 January 2020 </w:t>
            </w:r>
          </w:p>
          <w:p w14:paraId="67DA997C" w14:textId="1DBDC553" w:rsidR="002355AC" w:rsidRPr="00EF3182" w:rsidRDefault="002355AC" w:rsidP="006321C4">
            <w:pPr>
              <w:numPr>
                <w:ilvl w:val="0"/>
                <w:numId w:val="17"/>
              </w:numPr>
              <w:tabs>
                <w:tab w:val="num" w:pos="360"/>
              </w:tabs>
              <w:spacing w:after="40" w:line="280" w:lineRule="atLeast"/>
              <w:rPr>
                <w:rFonts w:ascii="Arial" w:eastAsia="Times" w:hAnsi="Arial" w:cs="Arial"/>
              </w:rPr>
            </w:pPr>
            <w:r w:rsidRPr="00D24737">
              <w:rPr>
                <w:rFonts w:ascii="Arial" w:eastAsia="Times" w:hAnsi="Arial" w:cs="Arial"/>
              </w:rPr>
              <w:t xml:space="preserve">120 excess deaths (any cause). </w:t>
            </w:r>
          </w:p>
        </w:tc>
      </w:tr>
    </w:tbl>
    <w:p w14:paraId="116BE41D" w14:textId="4B3E77CF" w:rsidR="004D2C92" w:rsidRDefault="00DC43DC" w:rsidP="00197CA6">
      <w:pPr>
        <w:pStyle w:val="Heading2"/>
      </w:pPr>
      <w:bookmarkStart w:id="23" w:name="_Toc44534126"/>
      <w:bookmarkStart w:id="24" w:name="_Toc190954528"/>
      <w:bookmarkEnd w:id="21"/>
      <w:bookmarkEnd w:id="22"/>
      <w:r>
        <w:lastRenderedPageBreak/>
        <w:t>L</w:t>
      </w:r>
      <w:r w:rsidR="00B13C14" w:rsidRPr="00943F17">
        <w:t>egislative and policy context</w:t>
      </w:r>
      <w:bookmarkEnd w:id="23"/>
      <w:bookmarkEnd w:id="24"/>
    </w:p>
    <w:p w14:paraId="779AA2E4" w14:textId="12AE37B9" w:rsidR="00C71177" w:rsidRDefault="00943FAD" w:rsidP="00A44422">
      <w:pPr>
        <w:pStyle w:val="Heading3"/>
      </w:pPr>
      <w:bookmarkStart w:id="25" w:name="_Toc190954529"/>
      <w:r w:rsidRPr="00943FAD">
        <w:rPr>
          <w:iCs/>
        </w:rPr>
        <w:t>Victorian public health and wellbeing plan 2023–27</w:t>
      </w:r>
      <w:bookmarkEnd w:id="25"/>
    </w:p>
    <w:p w14:paraId="5E2D7FDE" w14:textId="409C662F" w:rsidR="006C6390" w:rsidRDefault="00B13C14" w:rsidP="00B13C14">
      <w:pPr>
        <w:pStyle w:val="DHHSbody"/>
      </w:pPr>
      <w:r w:rsidRPr="00943F17">
        <w:t xml:space="preserve">The </w:t>
      </w:r>
      <w:r w:rsidRPr="00943F17">
        <w:rPr>
          <w:i/>
        </w:rPr>
        <w:t xml:space="preserve">Victorian public health and wellbeing plan </w:t>
      </w:r>
      <w:r w:rsidR="00943FAD">
        <w:rPr>
          <w:i/>
        </w:rPr>
        <w:t>2023-2027</w:t>
      </w:r>
      <w:r w:rsidRPr="00943F17">
        <w:t xml:space="preserve"> sets out a comprehensive approach to delivering improved public health and wellbeing outcomes for all Victorians. </w:t>
      </w:r>
    </w:p>
    <w:p w14:paraId="43BE520D" w14:textId="61DB0866" w:rsidR="00A44422" w:rsidRPr="00943F17" w:rsidRDefault="00A44422" w:rsidP="00A44422">
      <w:pPr>
        <w:pStyle w:val="DHHSbody"/>
      </w:pPr>
      <w:r w:rsidRPr="00943F17">
        <w:t>The plan has 10 public health and wellbeing priorities includ</w:t>
      </w:r>
      <w:r>
        <w:t>ing</w:t>
      </w:r>
      <w:r w:rsidRPr="00943F17">
        <w:t xml:space="preserve"> ‘</w:t>
      </w:r>
      <w:r>
        <w:t>t</w:t>
      </w:r>
      <w:r w:rsidRPr="00943F17">
        <w:t>ackling climate change and its impact on health’</w:t>
      </w:r>
      <w:r>
        <w:t>, which aims to</w:t>
      </w:r>
      <w:r w:rsidR="007F4C83">
        <w:t>:</w:t>
      </w:r>
      <w:r w:rsidR="005C109A" w:rsidRPr="00264EC7">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5C109A" w:rsidRPr="00264EC7">
        <w:rPr>
          <w:vertAlign w:val="superscript"/>
        </w:rPr>
        <w:fldChar w:fldCharType="separate"/>
      </w:r>
      <w:r w:rsidR="0000054B">
        <w:rPr>
          <w:noProof/>
          <w:vertAlign w:val="superscript"/>
        </w:rPr>
        <w:t>10</w:t>
      </w:r>
      <w:r w:rsidR="005C109A" w:rsidRPr="00264EC7">
        <w:rPr>
          <w:vertAlign w:val="superscript"/>
        </w:rPr>
        <w:fldChar w:fldCharType="end"/>
      </w:r>
      <w:r w:rsidRPr="00943F17">
        <w:t xml:space="preserve"> </w:t>
      </w:r>
    </w:p>
    <w:p w14:paraId="775E9104" w14:textId="77777777" w:rsidR="00A44422" w:rsidRDefault="00A44422" w:rsidP="00A44422">
      <w:pPr>
        <w:pStyle w:val="DHHSbullet1"/>
      </w:pPr>
      <w:r>
        <w:t>Increase action to reduce greenhouse gas emissions across systems at the scale and pace required to reduce the impacts on health and wellbeing and realise associated health co-benefits.</w:t>
      </w:r>
    </w:p>
    <w:p w14:paraId="01EE2D8F" w14:textId="77777777" w:rsidR="00A44422" w:rsidRDefault="00A44422" w:rsidP="00A44422">
      <w:pPr>
        <w:pStyle w:val="DHHSbullet1"/>
      </w:pPr>
      <w:r>
        <w:t>Create resilient and safe communities that can adapt to the public health impacts of climate change.</w:t>
      </w:r>
    </w:p>
    <w:p w14:paraId="29567807" w14:textId="77777777" w:rsidR="00A44422" w:rsidRDefault="00A44422" w:rsidP="00A44422">
      <w:pPr>
        <w:pStyle w:val="DHHSbullet1"/>
      </w:pPr>
      <w:r>
        <w:t>Accelerate action to support communities to adapt to climate change and its impacts on health.</w:t>
      </w:r>
    </w:p>
    <w:p w14:paraId="75477D68" w14:textId="77777777" w:rsidR="00A44422" w:rsidRPr="00943F17" w:rsidRDefault="00A44422" w:rsidP="00A44422">
      <w:pPr>
        <w:pStyle w:val="DHHSbullet1"/>
      </w:pPr>
      <w:r>
        <w:t>Share successes and promote good practice examples of climate action.</w:t>
      </w:r>
      <w:r w:rsidRPr="00943F17">
        <w:t xml:space="preserve"> </w:t>
      </w:r>
    </w:p>
    <w:p w14:paraId="5C089EFD" w14:textId="37286435" w:rsidR="00B13C14" w:rsidRPr="00943F17" w:rsidRDefault="00F42A5F" w:rsidP="00B13C14">
      <w:pPr>
        <w:pStyle w:val="DHHSbody"/>
      </w:pPr>
      <w:r>
        <w:t>This key priority</w:t>
      </w:r>
      <w:r w:rsidR="00B13C14" w:rsidRPr="00943F17">
        <w:t xml:space="preserve"> provides an important lever for strengthened action on climate change and health in MPHWPs.</w:t>
      </w:r>
    </w:p>
    <w:p w14:paraId="01F0B745" w14:textId="282647F8" w:rsidR="00B70418" w:rsidRPr="00B70418" w:rsidRDefault="00B70418" w:rsidP="00A44422">
      <w:pPr>
        <w:pStyle w:val="Heading3"/>
        <w:rPr>
          <w:iCs/>
        </w:rPr>
      </w:pPr>
      <w:bookmarkStart w:id="26" w:name="_Toc190954530"/>
      <w:r w:rsidRPr="00B70418">
        <w:rPr>
          <w:iCs/>
        </w:rPr>
        <w:t>Sustainable development goals</w:t>
      </w:r>
      <w:bookmarkEnd w:id="26"/>
      <w:r>
        <w:rPr>
          <w:iCs/>
        </w:rPr>
        <w:t xml:space="preserve"> </w:t>
      </w:r>
    </w:p>
    <w:p w14:paraId="25E2E27B" w14:textId="509D66E4" w:rsidR="00B70418" w:rsidRDefault="009100CE" w:rsidP="00B70418">
      <w:pPr>
        <w:pStyle w:val="DHHSbody"/>
      </w:pPr>
      <w:r>
        <w:t xml:space="preserve">While local councils serve the needs of their communities, they also operate in a global context that acknowledges that local action has broader implications, </w:t>
      </w:r>
      <w:r w:rsidR="0045273A">
        <w:t>including</w:t>
      </w:r>
      <w:r>
        <w:t xml:space="preserve"> for the planet as a whole.</w:t>
      </w:r>
      <w:r w:rsidR="00D4292C" w:rsidRPr="00907CB6">
        <w:rPr>
          <w:vertAlign w:val="superscript"/>
        </w:rPr>
        <w:fldChar w:fldCharType="begin"/>
      </w:r>
      <w:r w:rsidR="00937C8F">
        <w:rPr>
          <w:vertAlign w:val="superscript"/>
        </w:rPr>
        <w:instrText xml:space="preserve"> ADDIN EN.CITE &lt;EndNote&gt;&lt;Cite&gt;&lt;Author&gt;MAV&lt;/Author&gt;&lt;Year&gt;2024&lt;/Year&gt;&lt;RecNum&gt;580&lt;/RecNum&gt;&lt;DisplayText&gt;60&lt;/DisplayText&gt;&lt;record&gt;&lt;rec-number&gt;580&lt;/rec-number&gt;&lt;foreign-keys&gt;&lt;key app="EN" db-id="fwvs520dta0pajerxw65e0pi2ztww9f052dv" timestamp="1725496787" guid="53e91ef5-97c8-418e-a225-e5a52a027046"&gt;580&lt;/key&gt;&lt;/foreign-keys&gt;&lt;ref-type name="Report"&gt;27&lt;/ref-type&gt;&lt;contributors&gt;&lt;authors&gt;&lt;author&gt;MAV&lt;/author&gt;&lt;/authors&gt;&lt;/contributors&gt;&lt;titles&gt;&lt;title&gt;The Municipal Association of Victoria Strategic plan 2024-2027: Shaping our future: Helping local councils build a resilient and sustainable Victoria&lt;/title&gt;&lt;/titles&gt;&lt;dates&gt;&lt;year&gt;2024&lt;/year&gt;&lt;/dates&gt;&lt;pub-location&gt;MAV&lt;/pub-location&gt;&lt;urls&gt;&lt;related-urls&gt;&lt;url&gt;https://www.mav.asn.au/__data/assets/pdf_file/0016/35323/MAV-STRATEGIC-PLAN-DIGITAL.pdf&lt;/url&gt;&lt;/related-urls&gt;&lt;/urls&gt;&lt;/record&gt;&lt;/Cite&gt;&lt;/EndNote&gt;</w:instrText>
      </w:r>
      <w:r w:rsidR="00D4292C" w:rsidRPr="00907CB6">
        <w:rPr>
          <w:vertAlign w:val="superscript"/>
        </w:rPr>
        <w:fldChar w:fldCharType="separate"/>
      </w:r>
      <w:r w:rsidR="00937C8F">
        <w:rPr>
          <w:noProof/>
          <w:vertAlign w:val="superscript"/>
        </w:rPr>
        <w:t>60</w:t>
      </w:r>
      <w:r w:rsidR="00D4292C" w:rsidRPr="00907CB6">
        <w:rPr>
          <w:vertAlign w:val="superscript"/>
        </w:rPr>
        <w:fldChar w:fldCharType="end"/>
      </w:r>
      <w:r>
        <w:t xml:space="preserve"> </w:t>
      </w:r>
      <w:r w:rsidR="00D2395F">
        <w:t xml:space="preserve">These acknowledgements are increasingly taking the form of international agreements </w:t>
      </w:r>
      <w:r w:rsidR="001D0D2B">
        <w:t>such as the</w:t>
      </w:r>
      <w:r w:rsidR="00D2395F">
        <w:t xml:space="preserve"> 2030 Agenda for Sustainable Development, </w:t>
      </w:r>
      <w:r w:rsidR="00E4000E">
        <w:t>which includes at</w:t>
      </w:r>
      <w:r w:rsidR="00D2395F">
        <w:t xml:space="preserve"> its heart the </w:t>
      </w:r>
      <w:r w:rsidR="00321A52">
        <w:t xml:space="preserve">United Nations </w:t>
      </w:r>
      <w:r w:rsidR="00D2395F">
        <w:t>Sustainable Development Goals (SDGs)</w:t>
      </w:r>
      <w:r w:rsidR="004D5A81">
        <w:t>.</w:t>
      </w:r>
      <w:r w:rsidR="0055595D" w:rsidRPr="0055595D">
        <w:rPr>
          <w:vertAlign w:val="superscript"/>
        </w:rPr>
        <w:fldChar w:fldCharType="begin"/>
      </w:r>
      <w:r w:rsidR="00937C8F">
        <w:rPr>
          <w:vertAlign w:val="superscript"/>
        </w:rPr>
        <w:instrText xml:space="preserve"> ADDIN EN.CITE &lt;EndNote&gt;&lt;Cite&gt;&lt;Author&gt;MAV&lt;/Author&gt;&lt;Year&gt;2024&lt;/Year&gt;&lt;RecNum&gt;580&lt;/RecNum&gt;&lt;DisplayText&gt;60&lt;/DisplayText&gt;&lt;record&gt;&lt;rec-number&gt;580&lt;/rec-number&gt;&lt;foreign-keys&gt;&lt;key app="EN" db-id="fwvs520dta0pajerxw65e0pi2ztww9f052dv" timestamp="1725496787" guid="53e91ef5-97c8-418e-a225-e5a52a027046"&gt;580&lt;/key&gt;&lt;/foreign-keys&gt;&lt;ref-type name="Report"&gt;27&lt;/ref-type&gt;&lt;contributors&gt;&lt;authors&gt;&lt;author&gt;MAV&lt;/author&gt;&lt;/authors&gt;&lt;/contributors&gt;&lt;titles&gt;&lt;title&gt;The Municipal Association of Victoria Strategic plan 2024-2027: Shaping our future: Helping local councils build a resilient and sustainable Victoria&lt;/title&gt;&lt;/titles&gt;&lt;dates&gt;&lt;year&gt;2024&lt;/year&gt;&lt;/dates&gt;&lt;pub-location&gt;MAV&lt;/pub-location&gt;&lt;urls&gt;&lt;related-urls&gt;&lt;url&gt;https://www.mav.asn.au/__data/assets/pdf_file/0016/35323/MAV-STRATEGIC-PLAN-DIGITAL.pdf&lt;/url&gt;&lt;/related-urls&gt;&lt;/urls&gt;&lt;/record&gt;&lt;/Cite&gt;&lt;/EndNote&gt;</w:instrText>
      </w:r>
      <w:r w:rsidR="0055595D" w:rsidRPr="0055595D">
        <w:rPr>
          <w:vertAlign w:val="superscript"/>
        </w:rPr>
        <w:fldChar w:fldCharType="separate"/>
      </w:r>
      <w:r w:rsidR="00937C8F">
        <w:rPr>
          <w:noProof/>
          <w:vertAlign w:val="superscript"/>
        </w:rPr>
        <w:t>60</w:t>
      </w:r>
      <w:r w:rsidR="0055595D" w:rsidRPr="0055595D">
        <w:rPr>
          <w:vertAlign w:val="superscript"/>
        </w:rPr>
        <w:fldChar w:fldCharType="end"/>
      </w:r>
      <w:r w:rsidR="00E450CE">
        <w:rPr>
          <w:vertAlign w:val="superscript"/>
        </w:rPr>
        <w:t>,</w:t>
      </w:r>
      <w:r w:rsidR="00E450CE">
        <w:rPr>
          <w:vertAlign w:val="superscript"/>
        </w:rPr>
        <w:fldChar w:fldCharType="begin"/>
      </w:r>
      <w:r w:rsidR="00BE2C6C">
        <w:rPr>
          <w:vertAlign w:val="superscript"/>
        </w:rPr>
        <w:instrText xml:space="preserve"> ADDIN EN.CITE &lt;EndNote&gt;&lt;Cite&gt;&lt;Year&gt;2024&lt;/Year&gt;&lt;RecNum&gt;438&lt;/RecNum&gt;&lt;DisplayText&gt;61&lt;/DisplayText&gt;&lt;record&gt;&lt;rec-number&gt;438&lt;/rec-number&gt;&lt;foreign-keys&gt;&lt;key app="EN" db-id="fwvs520dta0pajerxw65e0pi2ztww9f052dv" timestamp="1592985935" guid="77a90508-f9a6-4d66-b4ce-b994479e9d91"&gt;438&lt;/key&gt;&lt;/foreign-keys&gt;&lt;ref-type name="Web Page"&gt;12&lt;/ref-type&gt;&lt;contributors&gt;&lt;/contributors&gt;&lt;titles&gt;&lt;title&gt;United Nations. Sustainable Development Goals.&lt;/title&gt;&lt;/titles&gt;&lt;volume&gt;2024&lt;/volume&gt;&lt;dates&gt;&lt;year&gt;2024&lt;/year&gt;&lt;/dates&gt;&lt;urls&gt;&lt;related-urls&gt;&lt;url&gt;https://sdgs.un.org/goals]&lt;/url&gt;&lt;/related-urls&gt;&lt;/urls&gt;&lt;/record&gt;&lt;/Cite&gt;&lt;/EndNote&gt;</w:instrText>
      </w:r>
      <w:r w:rsidR="00E450CE">
        <w:rPr>
          <w:vertAlign w:val="superscript"/>
        </w:rPr>
        <w:fldChar w:fldCharType="separate"/>
      </w:r>
      <w:r w:rsidR="00937C8F">
        <w:rPr>
          <w:noProof/>
          <w:vertAlign w:val="superscript"/>
        </w:rPr>
        <w:t>61</w:t>
      </w:r>
      <w:r w:rsidR="00E450CE">
        <w:rPr>
          <w:vertAlign w:val="superscript"/>
        </w:rPr>
        <w:fldChar w:fldCharType="end"/>
      </w:r>
      <w:r w:rsidR="004D5A81" w:rsidRPr="004D5A81">
        <w:t xml:space="preserve"> </w:t>
      </w:r>
      <w:r w:rsidR="00F81BF2" w:rsidRPr="00C4352F">
        <w:t>The SDGs recognise that human health and prosperity must go hand in hand with planetary health</w:t>
      </w:r>
      <w:r w:rsidR="00F81BF2">
        <w:t>.</w:t>
      </w:r>
      <w:r w:rsidR="00F81BF2" w:rsidRPr="00017C74">
        <w:rPr>
          <w:vertAlign w:val="superscript"/>
        </w:rPr>
        <w:fldChar w:fldCharType="begin">
          <w:fldData xml:space="preserve">PEVuZE5vdGU+PENpdGU+PFllYXI+MjAxNTwvWWVhcj48UmVjTnVtPjQzOTwvUmVjTnVtPjxJRFRl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</w:fldData>
        </w:fldChar>
      </w:r>
      <w:r w:rsidR="00F71C99">
        <w:rPr>
          <w:vertAlign w:val="superscript"/>
        </w:rPr>
        <w:instrText xml:space="preserve"> ADDIN EN.CITE </w:instrText>
      </w:r>
      <w:r w:rsidR="00F71C99">
        <w:rPr>
          <w:vertAlign w:val="superscript"/>
        </w:rPr>
        <w:fldChar w:fldCharType="begin">
          <w:fldData xml:space="preserve">PEVuZE5vdGU+PENpdGU+PFllYXI+MjAxNTwvWWVhcj48UmVjTnVtPjQzOTwvUmVjTnVtPjxJRFRl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F81BF2" w:rsidRPr="00017C74">
        <w:rPr>
          <w:vertAlign w:val="superscript"/>
        </w:rPr>
      </w:r>
      <w:r w:rsidR="00F81BF2" w:rsidRPr="00017C74">
        <w:rPr>
          <w:vertAlign w:val="superscript"/>
        </w:rPr>
        <w:fldChar w:fldCharType="separate"/>
      </w:r>
      <w:r w:rsidR="00937C8F">
        <w:rPr>
          <w:noProof/>
          <w:vertAlign w:val="superscript"/>
        </w:rPr>
        <w:t>61,62</w:t>
      </w:r>
      <w:r w:rsidR="00F81BF2" w:rsidRPr="00017C74">
        <w:rPr>
          <w:vertAlign w:val="superscript"/>
        </w:rPr>
        <w:fldChar w:fldCharType="end"/>
      </w:r>
      <w:r w:rsidR="00F81BF2" w:rsidRPr="00C4352F">
        <w:t xml:space="preserve"> </w:t>
      </w:r>
      <w:r w:rsidR="004D5A81">
        <w:t>While not legally binding, the SDGs</w:t>
      </w:r>
      <w:r w:rsidR="00046068">
        <w:t xml:space="preserve"> can act as a powerful lever for action</w:t>
      </w:r>
      <w:r w:rsidR="003F57C5">
        <w:t xml:space="preserve">, and </w:t>
      </w:r>
      <w:r w:rsidR="003F57C5" w:rsidRPr="000676A4">
        <w:t>sustainable development</w:t>
      </w:r>
      <w:r w:rsidR="003F57C5">
        <w:t>,</w:t>
      </w:r>
      <w:r w:rsidR="003F57C5" w:rsidRPr="000676A4">
        <w:t xml:space="preserve"> with its emphasis on integrating social, economic and environmental goals, </w:t>
      </w:r>
      <w:r w:rsidR="003F57C5">
        <w:t xml:space="preserve">can </w:t>
      </w:r>
      <w:r w:rsidR="003F57C5" w:rsidRPr="000676A4">
        <w:t>provide a</w:t>
      </w:r>
      <w:r w:rsidR="003F57C5">
        <w:t xml:space="preserve"> </w:t>
      </w:r>
      <w:r w:rsidR="003F57C5" w:rsidRPr="000676A4">
        <w:t xml:space="preserve">comprehensive approach to the pursuit of planetary </w:t>
      </w:r>
      <w:r w:rsidR="003F57C5">
        <w:t xml:space="preserve">and human </w:t>
      </w:r>
      <w:r w:rsidR="003F57C5" w:rsidRPr="000676A4">
        <w:t>health</w:t>
      </w:r>
      <w:r w:rsidR="00586B47">
        <w:t>.</w:t>
      </w:r>
      <w:r w:rsidR="00B66896" w:rsidRPr="005C3402">
        <w:rPr>
          <w:vertAlign w:val="superscript"/>
        </w:rPr>
        <w:fldChar w:fldCharType="begin"/>
      </w:r>
      <w:r w:rsidR="00242E45">
        <w:rPr>
          <w:vertAlign w:val="superscript"/>
        </w:rPr>
        <w:instrText xml:space="preserve"> ADDIN EN.CITE &lt;EndNote&gt;&lt;Cite&gt;&lt;Author&gt;IPCC&lt;/Author&gt;&lt;Year&gt;2022&lt;/Year&gt;&lt;RecNum&gt;612&lt;/RecNum&gt;&lt;DisplayText&gt;37&lt;/DisplayText&gt;&lt;record&gt;&lt;rec-number&gt;612&lt;/rec-number&gt;&lt;foreign-keys&gt;&lt;key app="EN" db-id="fwvs520dta0pajerxw65e0pi2ztww9f052dv" timestamp="1725839206" guid="ba895c75-bddf-4410-be6e-008a110c0299"&gt;612&lt;/key&gt;&lt;/foreign-keys&gt;&lt;ref-type name="Book"&gt;6&lt;/ref-type&gt;&lt;contributors&gt;&lt;authors&gt;&lt;author&gt;IPCC&lt;/author&gt;&lt;/authors&gt;&lt;/contributors&gt;&lt;titles&gt;&lt;title&gt;Climate Change 2022: Mitigation of Climate Change. Contribution of Working Group III to the Sixth Assessment Report of the Intergovernmental Panel on Climate Change. [Shukla PR, Skea J, Slade R, Al Khourdajie A, Van Diemen R, McCollum D, et al. (eds.)].&lt;/title&gt;&lt;/titles&gt;&lt;dates&gt;&lt;year&gt;2022&lt;/year&gt;&lt;/dates&gt;&lt;pub-location&gt;Cambridge, UK and New York, NY, USA&lt;/pub-location&gt;&lt;publisher&gt;Cambridge University Press&lt;/publisher&gt;&lt;urls&gt;&lt;/urls&gt;&lt;electronic-resource-num&gt;doi:10.1017/9781009157926&lt;/electronic-resource-num&gt;&lt;/record&gt;&lt;/Cite&gt;&lt;/EndNote&gt;</w:instrText>
      </w:r>
      <w:r w:rsidR="00B66896" w:rsidRPr="005C3402">
        <w:rPr>
          <w:vertAlign w:val="superscript"/>
        </w:rPr>
        <w:fldChar w:fldCharType="separate"/>
      </w:r>
      <w:r w:rsidR="00937C8F">
        <w:rPr>
          <w:noProof/>
          <w:vertAlign w:val="superscript"/>
        </w:rPr>
        <w:t>37</w:t>
      </w:r>
      <w:r w:rsidR="00B66896" w:rsidRPr="005C3402">
        <w:rPr>
          <w:vertAlign w:val="superscript"/>
        </w:rPr>
        <w:fldChar w:fldCharType="end"/>
      </w:r>
      <w:r w:rsidR="00E4000E">
        <w:t xml:space="preserve"> </w:t>
      </w:r>
      <w:r w:rsidR="00B70418">
        <w:t>All of the 17 SDGs are interlinked, but some are more relevant to tackling climate change and its impacts on health through MPHWPs.</w:t>
      </w:r>
      <w:r w:rsidR="00B70418" w:rsidRPr="006E6F46">
        <w:rPr>
          <w:vertAlign w:val="superscript"/>
        </w:rPr>
        <w:fldChar w:fldCharType="begin"/>
      </w:r>
      <w:r w:rsidR="00BE2C6C">
        <w:rPr>
          <w:vertAlign w:val="superscript"/>
        </w:rPr>
        <w:instrText xml:space="preserve"> ADDIN EN.CITE &lt;EndNote&gt;&lt;Cite&gt;&lt;Year&gt;2024&lt;/Year&gt;&lt;RecNum&gt;438&lt;/RecNum&gt;&lt;IDText&gt;United Nations. Sustainable Development Goals&lt;/IDText&gt;&lt;DisplayText&gt;61&lt;/DisplayText&gt;&lt;record&gt;&lt;rec-number&gt;438&lt;/rec-number&gt;&lt;foreign-keys&gt;&lt;key app="EN" db-id="fwvs520dta0pajerxw65e0pi2ztww9f052dv" timestamp="1592985935" guid="77a90508-f9a6-4d66-b4ce-b994479e9d91"&gt;438&lt;/key&gt;&lt;/foreign-keys&gt;&lt;ref-type name="Web Page"&gt;12&lt;/ref-type&gt;&lt;contributors&gt;&lt;/contributors&gt;&lt;titles&gt;&lt;title&gt;United Nations. Sustainable Development Goals.&lt;/title&gt;&lt;/titles&gt;&lt;volume&gt;2024&lt;/volume&gt;&lt;dates&gt;&lt;year&gt;2024&lt;/year&gt;&lt;/dates&gt;&lt;urls&gt;&lt;related-urls&gt;&lt;url&gt;https://sdgs.un.org/goals]&lt;/url&gt;&lt;/related-urls&gt;&lt;/urls&gt;&lt;/record&gt;&lt;/Cite&gt;&lt;/EndNote&gt;</w:instrText>
      </w:r>
      <w:r w:rsidR="00B70418" w:rsidRPr="006E6F46">
        <w:rPr>
          <w:vertAlign w:val="superscript"/>
        </w:rPr>
        <w:fldChar w:fldCharType="separate"/>
      </w:r>
      <w:r w:rsidR="00937C8F">
        <w:rPr>
          <w:noProof/>
          <w:vertAlign w:val="superscript"/>
        </w:rPr>
        <w:t>61</w:t>
      </w:r>
      <w:r w:rsidR="00B70418" w:rsidRPr="006E6F46">
        <w:rPr>
          <w:vertAlign w:val="superscript"/>
        </w:rPr>
        <w:fldChar w:fldCharType="end"/>
      </w:r>
      <w:r w:rsidR="00B70418">
        <w:t xml:space="preserve"> These include:</w:t>
      </w:r>
    </w:p>
    <w:p w14:paraId="0C174B84" w14:textId="77777777" w:rsidR="00B70418" w:rsidRDefault="00B70418" w:rsidP="006321C4">
      <w:pPr>
        <w:pStyle w:val="DHHSbody"/>
        <w:numPr>
          <w:ilvl w:val="0"/>
          <w:numId w:val="12"/>
        </w:numPr>
        <w:spacing w:after="40"/>
        <w:ind w:left="714" w:hanging="357"/>
      </w:pPr>
      <w:r>
        <w:t xml:space="preserve">Goal 3: Good health and wellbeing – </w:t>
      </w:r>
      <w:r w:rsidRPr="002E411F">
        <w:t>Ensure</w:t>
      </w:r>
      <w:r>
        <w:t xml:space="preserve"> </w:t>
      </w:r>
      <w:r w:rsidRPr="002E411F">
        <w:t>healthy lives and promote wellbeing for all at all ages</w:t>
      </w:r>
    </w:p>
    <w:p w14:paraId="74B8AC14" w14:textId="77777777" w:rsidR="00B70418" w:rsidRDefault="00B70418" w:rsidP="006321C4">
      <w:pPr>
        <w:pStyle w:val="DHHSbody"/>
        <w:numPr>
          <w:ilvl w:val="0"/>
          <w:numId w:val="12"/>
        </w:numPr>
        <w:spacing w:after="40"/>
        <w:ind w:left="714" w:hanging="357"/>
      </w:pPr>
      <w:r>
        <w:t xml:space="preserve">Goal 6: Clean water and sanitation – </w:t>
      </w:r>
      <w:r w:rsidRPr="00D26F5C">
        <w:t>Ensure</w:t>
      </w:r>
      <w:r>
        <w:t xml:space="preserve"> </w:t>
      </w:r>
      <w:r w:rsidRPr="00D26F5C">
        <w:t>availability and sustainable management of water and sanitation for all</w:t>
      </w:r>
    </w:p>
    <w:p w14:paraId="6BAE6865" w14:textId="77777777" w:rsidR="00B70418" w:rsidRDefault="00B70418" w:rsidP="006321C4">
      <w:pPr>
        <w:pStyle w:val="DHHSbody"/>
        <w:numPr>
          <w:ilvl w:val="0"/>
          <w:numId w:val="12"/>
        </w:numPr>
        <w:spacing w:after="40"/>
        <w:ind w:left="714" w:hanging="357"/>
      </w:pPr>
      <w:r>
        <w:t xml:space="preserve">Goal 7: Affordable and clean energy – </w:t>
      </w:r>
      <w:r w:rsidRPr="000019D4">
        <w:t>Ensure</w:t>
      </w:r>
      <w:r>
        <w:t xml:space="preserve"> </w:t>
      </w:r>
      <w:r w:rsidRPr="000019D4">
        <w:t>access to affordable, reliable, sustainable and modern energy for all</w:t>
      </w:r>
    </w:p>
    <w:p w14:paraId="1CE7ED4B" w14:textId="77777777" w:rsidR="00B70418" w:rsidRDefault="00B70418" w:rsidP="006321C4">
      <w:pPr>
        <w:pStyle w:val="DHHSbody"/>
        <w:numPr>
          <w:ilvl w:val="0"/>
          <w:numId w:val="12"/>
        </w:numPr>
        <w:spacing w:after="40"/>
        <w:ind w:left="714" w:hanging="357"/>
      </w:pPr>
      <w:r>
        <w:t xml:space="preserve">Goal 11: Sustainable cities and communities – </w:t>
      </w:r>
      <w:r w:rsidRPr="00ED6B71">
        <w:t>Make</w:t>
      </w:r>
      <w:r>
        <w:t xml:space="preserve"> </w:t>
      </w:r>
      <w:r w:rsidRPr="00ED6B71">
        <w:t>cities and human settlements inclusive, safe, resilient and sustainable</w:t>
      </w:r>
    </w:p>
    <w:p w14:paraId="088720CE" w14:textId="6196A6EB" w:rsidR="00B70418" w:rsidRDefault="00B70418" w:rsidP="006321C4">
      <w:pPr>
        <w:pStyle w:val="DHHSbody"/>
        <w:numPr>
          <w:ilvl w:val="0"/>
          <w:numId w:val="12"/>
        </w:numPr>
        <w:spacing w:after="40"/>
        <w:ind w:left="714" w:hanging="357"/>
      </w:pPr>
      <w:r>
        <w:t xml:space="preserve">Goal 12: Responsible consumption and production – </w:t>
      </w:r>
      <w:r w:rsidRPr="00D26F5C">
        <w:t>Ensure</w:t>
      </w:r>
      <w:r>
        <w:t xml:space="preserve"> </w:t>
      </w:r>
      <w:r w:rsidRPr="00D26F5C">
        <w:t>sustainable consumption and production patterns</w:t>
      </w:r>
    </w:p>
    <w:p w14:paraId="4302280C" w14:textId="6D86C520" w:rsidR="00B70418" w:rsidRDefault="00B70418" w:rsidP="006321C4">
      <w:pPr>
        <w:pStyle w:val="DHHSbody"/>
        <w:numPr>
          <w:ilvl w:val="0"/>
          <w:numId w:val="12"/>
        </w:numPr>
        <w:ind w:left="714" w:hanging="357"/>
        <w:rPr>
          <w:rStyle w:val="Hyperlink"/>
          <w:color w:val="auto"/>
          <w:u w:val="none"/>
        </w:rPr>
      </w:pPr>
      <w:r>
        <w:t xml:space="preserve">Goal 13: Climate action – </w:t>
      </w:r>
      <w:r w:rsidRPr="00C533B0">
        <w:t>Take</w:t>
      </w:r>
      <w:r>
        <w:t xml:space="preserve"> </w:t>
      </w:r>
      <w:r w:rsidRPr="00C533B0">
        <w:t>urgent action to combat climate change and its impacts</w:t>
      </w:r>
      <w:r>
        <w:t>.</w:t>
      </w:r>
    </w:p>
    <w:p w14:paraId="10C72606" w14:textId="5B7A3BCA" w:rsidR="00B84EE0" w:rsidRDefault="00347DDA" w:rsidP="00A44422">
      <w:pPr>
        <w:pStyle w:val="DHHSbody"/>
      </w:pPr>
      <w:r>
        <w:br w:type="page"/>
      </w:r>
    </w:p>
    <w:p w14:paraId="50093091" w14:textId="003BED7D" w:rsidR="00347DDA" w:rsidRDefault="00EF2E83" w:rsidP="00C817A7">
      <w:pPr>
        <w:pStyle w:val="Heading3"/>
      </w:pPr>
      <w:bookmarkStart w:id="27" w:name="_Toc190954531"/>
      <w:r w:rsidRPr="00A44422">
        <w:lastRenderedPageBreak/>
        <w:t>Key legislation</w:t>
      </w:r>
      <w:bookmarkEnd w:id="27"/>
      <w:r w:rsidRPr="00A44422">
        <w:t xml:space="preserve"> </w:t>
      </w:r>
    </w:p>
    <w:p w14:paraId="01E88303" w14:textId="0892461F" w:rsidR="00B84EE0" w:rsidRPr="00943F17" w:rsidRDefault="00970606" w:rsidP="00B13C14">
      <w:pPr>
        <w:pStyle w:val="DHHSbody"/>
      </w:pPr>
      <w:r w:rsidRPr="00C817A7">
        <w:t>The</w:t>
      </w:r>
      <w:r w:rsidR="006013BF" w:rsidRPr="00C817A7">
        <w:t xml:space="preserve"> </w:t>
      </w:r>
      <w:r w:rsidR="006013BF">
        <w:t xml:space="preserve">below </w:t>
      </w:r>
      <w:r>
        <w:t xml:space="preserve">context </w:t>
      </w:r>
      <w:r w:rsidR="00A93E5E">
        <w:t xml:space="preserve">provides a summary of </w:t>
      </w:r>
      <w:r w:rsidR="000C0B8D">
        <w:t xml:space="preserve">some of the </w:t>
      </w:r>
      <w:r w:rsidR="00A93E5E">
        <w:t>key legislation</w:t>
      </w:r>
      <w:r w:rsidR="001C0F88">
        <w:t xml:space="preserve"> supporting climate change decisions by local government in Victoria. </w:t>
      </w:r>
      <w:r w:rsidRPr="001C0F88">
        <w:rPr>
          <w:rFonts w:cs="Arial"/>
          <w:sz w:val="22"/>
          <w:szCs w:val="22"/>
          <w:vertAlign w:val="superscript"/>
        </w:rPr>
        <w:fldChar w:fldCharType="begin">
          <w:fldData xml:space="preserve">PEVuZE5vdGU+PENpdGU+PFJlY051bT4zMDM8L1JlY051bT48SURUZXh0PlB1YmxpYyBIZWFsdGgg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</w:fldData>
        </w:fldChar>
      </w:r>
      <w:r w:rsidR="00F71C99">
        <w:rPr>
          <w:rFonts w:cs="Arial"/>
          <w:sz w:val="22"/>
          <w:szCs w:val="22"/>
          <w:vertAlign w:val="superscript"/>
        </w:rPr>
        <w:instrText xml:space="preserve"> ADDIN EN.CITE </w:instrText>
      </w:r>
      <w:r w:rsidR="00F71C99">
        <w:rPr>
          <w:rFonts w:cs="Arial"/>
          <w:sz w:val="22"/>
          <w:szCs w:val="22"/>
          <w:vertAlign w:val="superscript"/>
        </w:rPr>
        <w:fldChar w:fldCharType="begin">
          <w:fldData xml:space="preserve">PEVuZE5vdGU+PENpdGU+PFJlY051bT4zMDM8L1JlY051bT48SURUZXh0PlB1YmxpYyBIZWFsdGgg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</w:fldData>
        </w:fldChar>
      </w:r>
      <w:r w:rsidR="00F71C99">
        <w:rPr>
          <w:rFonts w:cs="Arial"/>
          <w:sz w:val="22"/>
          <w:szCs w:val="22"/>
          <w:vertAlign w:val="superscript"/>
        </w:rPr>
        <w:instrText xml:space="preserve"> ADDIN EN.CITE.DATA </w:instrText>
      </w:r>
      <w:r w:rsidR="00F71C99">
        <w:rPr>
          <w:rFonts w:cs="Arial"/>
          <w:sz w:val="22"/>
          <w:szCs w:val="22"/>
          <w:vertAlign w:val="superscript"/>
        </w:rPr>
      </w:r>
      <w:r w:rsidR="00F71C99">
        <w:rPr>
          <w:rFonts w:cs="Arial"/>
          <w:sz w:val="22"/>
          <w:szCs w:val="22"/>
          <w:vertAlign w:val="superscript"/>
        </w:rPr>
        <w:fldChar w:fldCharType="end"/>
      </w:r>
      <w:r w:rsidRPr="001C0F88">
        <w:rPr>
          <w:rFonts w:cs="Arial"/>
          <w:sz w:val="22"/>
          <w:szCs w:val="22"/>
          <w:vertAlign w:val="superscript"/>
        </w:rPr>
      </w:r>
      <w:r w:rsidRPr="001C0F88">
        <w:rPr>
          <w:rFonts w:cs="Arial"/>
          <w:sz w:val="22"/>
          <w:szCs w:val="22"/>
          <w:vertAlign w:val="superscript"/>
        </w:rPr>
        <w:fldChar w:fldCharType="separate"/>
      </w:r>
      <w:r w:rsidRPr="001C0F88">
        <w:rPr>
          <w:rFonts w:cs="Arial"/>
          <w:noProof/>
          <w:sz w:val="22"/>
          <w:szCs w:val="22"/>
          <w:vertAlign w:val="superscript"/>
        </w:rPr>
        <w:t>8,9,63,64</w:t>
      </w:r>
      <w:r w:rsidRPr="001C0F88">
        <w:rPr>
          <w:rFonts w:cs="Arial"/>
          <w:sz w:val="22"/>
          <w:szCs w:val="22"/>
          <w:vertAlign w:val="superscript"/>
        </w:rPr>
        <w:fldChar w:fldCharType="end"/>
      </w:r>
      <w:r w:rsidR="00A93E5E">
        <w:t xml:space="preserve"> </w:t>
      </w:r>
    </w:p>
    <w:p w14:paraId="024C782F" w14:textId="56955E02" w:rsidR="00970606" w:rsidRPr="00C817A7" w:rsidRDefault="00970606" w:rsidP="00970606">
      <w:pPr>
        <w:pStyle w:val="Heading4"/>
        <w:rPr>
          <w:i/>
          <w:iCs/>
        </w:rPr>
      </w:pPr>
      <w:r w:rsidRPr="00C817A7">
        <w:rPr>
          <w:i/>
          <w:iCs/>
        </w:rPr>
        <w:t>Public Health and Wellbeing Act 2008</w:t>
      </w:r>
    </w:p>
    <w:p w14:paraId="0E7826AD" w14:textId="77777777" w:rsidR="00970606" w:rsidRDefault="00970606" w:rsidP="00970606">
      <w:pPr>
        <w:pStyle w:val="DHHSbody"/>
      </w:pPr>
      <w:r>
        <w:t xml:space="preserve">The </w:t>
      </w:r>
      <w:r w:rsidRPr="00C817A7">
        <w:rPr>
          <w:i/>
          <w:iCs/>
        </w:rPr>
        <w:t>Public Health and Wellbeing Act</w:t>
      </w:r>
      <w:r>
        <w:t xml:space="preserve"> is central to Victoria’s public health legislation.</w:t>
      </w:r>
    </w:p>
    <w:p w14:paraId="32707A63" w14:textId="77777777" w:rsidR="00970606" w:rsidRDefault="00970606" w:rsidP="00970606">
      <w:pPr>
        <w:pStyle w:val="DHHSbody"/>
      </w:pPr>
      <w:r>
        <w:t>In achieving the objectives of the Act, regard should be given to the guiding principles set out in sections 5 to 11 of the Act. These include evidence-based decision making, collaboration, the precautionary principle and primacy of prevention.</w:t>
      </w:r>
    </w:p>
    <w:p w14:paraId="20140301" w14:textId="77777777" w:rsidR="00970606" w:rsidRDefault="00970606" w:rsidP="00970606">
      <w:pPr>
        <w:pStyle w:val="DHHSbody"/>
      </w:pPr>
      <w:r>
        <w:t>In particular, the principle of collaboration asserts that public health and wellbeing can be enhanced through collaboration between all levels of government, industry, business, communities and individuals.</w:t>
      </w:r>
    </w:p>
    <w:p w14:paraId="1C29B20A" w14:textId="44054918" w:rsidR="00970606" w:rsidRDefault="00970606" w:rsidP="00970606">
      <w:pPr>
        <w:pStyle w:val="DHHSbody"/>
      </w:pPr>
      <w:r>
        <w:t>Section 26 of the Act requires councils to prepare a MPHWP within 12 months after each general election of the council and for councils to have regard to the state public health and</w:t>
      </w:r>
      <w:r w:rsidR="003901CC">
        <w:t xml:space="preserve"> </w:t>
      </w:r>
      <w:r>
        <w:t>wellbeing plan when preparing an MPHWP. A council may be granted an exemption from complying with s. 26 if it includes public health and wellbeing matters in its council plan or a strategic plan, as outlined in section 27 of the Act</w:t>
      </w:r>
      <w:r w:rsidR="00C90BA4">
        <w:t>.</w:t>
      </w:r>
    </w:p>
    <w:p w14:paraId="1FFCD1D7" w14:textId="55845858" w:rsidR="00970606" w:rsidRPr="00C817A7" w:rsidRDefault="00970606" w:rsidP="00C817A7">
      <w:pPr>
        <w:pStyle w:val="Heading4"/>
        <w:rPr>
          <w:b w:val="0"/>
          <w:bCs w:val="0"/>
          <w:i/>
          <w:iCs/>
        </w:rPr>
      </w:pPr>
      <w:r w:rsidRPr="00C817A7">
        <w:rPr>
          <w:i/>
          <w:iCs/>
        </w:rPr>
        <w:t>Local Government Act 2020</w:t>
      </w:r>
    </w:p>
    <w:p w14:paraId="66B8BD87" w14:textId="57AA72F6" w:rsidR="00970606" w:rsidRPr="00C90BA4" w:rsidRDefault="00970606" w:rsidP="00970606">
      <w:pPr>
        <w:pStyle w:val="DHHSbody"/>
      </w:pPr>
      <w:r w:rsidRPr="00C90BA4">
        <w:t>Section 8 of the Act states that a Council is considered to provide ‘good governance’ where it performs its role in accordance with overarching governance principles and supporting principles. These principles</w:t>
      </w:r>
      <w:r w:rsidR="001728B8">
        <w:t xml:space="preserve"> </w:t>
      </w:r>
      <w:r w:rsidRPr="00C90BA4">
        <w:t>are defined in section 9 and state that a council must in the</w:t>
      </w:r>
      <w:r w:rsidR="001728B8">
        <w:t xml:space="preserve"> </w:t>
      </w:r>
      <w:r w:rsidRPr="00C90BA4">
        <w:t>performance of its role give effect to the overarching governance principles. Several of these principles create obligations for councils in the context of climate change, including:</w:t>
      </w:r>
    </w:p>
    <w:p w14:paraId="584BDDE0" w14:textId="17869A08" w:rsidR="00970606" w:rsidRPr="00C90BA4" w:rsidRDefault="00970606" w:rsidP="006321C4">
      <w:pPr>
        <w:pStyle w:val="DHHSbody"/>
        <w:numPr>
          <w:ilvl w:val="0"/>
          <w:numId w:val="28"/>
        </w:numPr>
      </w:pPr>
      <w:r w:rsidRPr="00C90BA4">
        <w:t>priority is to be given to achieving the best outcomes for the municipal community, including future generations.</w:t>
      </w:r>
    </w:p>
    <w:p w14:paraId="718BC18C" w14:textId="44A8860A" w:rsidR="00970606" w:rsidRPr="00C90BA4" w:rsidRDefault="00970606" w:rsidP="006321C4">
      <w:pPr>
        <w:pStyle w:val="DHHSbody"/>
        <w:numPr>
          <w:ilvl w:val="0"/>
          <w:numId w:val="28"/>
        </w:numPr>
      </w:pPr>
      <w:r w:rsidRPr="00C90BA4">
        <w:t>the economic, social and environmental sustainability of the municipal district, including mitigation and planning for climate change risks, is to be promoted.</w:t>
      </w:r>
    </w:p>
    <w:p w14:paraId="198D1CA3" w14:textId="636A58D7" w:rsidR="00970606" w:rsidRPr="00C90BA4" w:rsidRDefault="00970606" w:rsidP="006321C4">
      <w:pPr>
        <w:pStyle w:val="DHHSbody"/>
        <w:numPr>
          <w:ilvl w:val="0"/>
          <w:numId w:val="28"/>
        </w:numPr>
      </w:pPr>
      <w:r w:rsidRPr="00C90BA4">
        <w:t xml:space="preserve">regional, state and national plans and policies are to be </w:t>
      </w:r>
      <w:proofErr w:type="gramStart"/>
      <w:r w:rsidRPr="00C90BA4">
        <w:t>taken into account</w:t>
      </w:r>
      <w:proofErr w:type="gramEnd"/>
      <w:r w:rsidRPr="00C90BA4">
        <w:t xml:space="preserve"> during strategic planning.</w:t>
      </w:r>
    </w:p>
    <w:p w14:paraId="20489891" w14:textId="04364BDD" w:rsidR="00970606" w:rsidRPr="00C90BA4" w:rsidRDefault="00970606" w:rsidP="006321C4">
      <w:pPr>
        <w:pStyle w:val="DHHSbody"/>
        <w:numPr>
          <w:ilvl w:val="0"/>
          <w:numId w:val="28"/>
        </w:numPr>
      </w:pPr>
      <w:r w:rsidRPr="00C90BA4">
        <w:t>decisions, actions and information are to be transparent.</w:t>
      </w:r>
    </w:p>
    <w:p w14:paraId="4CAA0066" w14:textId="77777777" w:rsidR="00970606" w:rsidRPr="00C817A7" w:rsidRDefault="00970606" w:rsidP="00970606">
      <w:pPr>
        <w:pStyle w:val="Heading4"/>
        <w:rPr>
          <w:i/>
          <w:iCs/>
        </w:rPr>
      </w:pPr>
      <w:r w:rsidRPr="00C817A7">
        <w:rPr>
          <w:i/>
          <w:iCs/>
        </w:rPr>
        <w:t>Climate Change Act 2017</w:t>
      </w:r>
    </w:p>
    <w:p w14:paraId="4C804057" w14:textId="29652488" w:rsidR="00970606" w:rsidRDefault="00970606" w:rsidP="00970606">
      <w:pPr>
        <w:pStyle w:val="DHHSbody"/>
      </w:pPr>
      <w:r>
        <w:t xml:space="preserve">Section 17 of the </w:t>
      </w:r>
      <w:r w:rsidRPr="00C817A7">
        <w:rPr>
          <w:i/>
          <w:iCs/>
        </w:rPr>
        <w:t>Climate Change Act</w:t>
      </w:r>
      <w:r>
        <w:t xml:space="preserve"> requires certain decision- makers to have regard to climate change. The specified decision or action that creates an explicit obligation for local government is the preparation of a MPHWP by a council under the </w:t>
      </w:r>
      <w:r w:rsidRPr="00C817A7">
        <w:rPr>
          <w:i/>
          <w:iCs/>
        </w:rPr>
        <w:t>Public Health and Wellbeing Act</w:t>
      </w:r>
      <w:r>
        <w:t>. The duty to have regard to climate change explicitly requires consideration of the potential:</w:t>
      </w:r>
    </w:p>
    <w:p w14:paraId="6F311894" w14:textId="1C9D419E" w:rsidR="00970606" w:rsidRDefault="00970606" w:rsidP="006321C4">
      <w:pPr>
        <w:pStyle w:val="DHHSbody"/>
        <w:numPr>
          <w:ilvl w:val="0"/>
          <w:numId w:val="29"/>
        </w:numPr>
      </w:pPr>
      <w:r>
        <w:t>biophysical impacts</w:t>
      </w:r>
    </w:p>
    <w:p w14:paraId="4988D0D7" w14:textId="62D4C801" w:rsidR="00970606" w:rsidRDefault="00970606" w:rsidP="006321C4">
      <w:pPr>
        <w:pStyle w:val="DHHSbody"/>
        <w:numPr>
          <w:ilvl w:val="0"/>
          <w:numId w:val="29"/>
        </w:numPr>
      </w:pPr>
      <w:r>
        <w:t>long- and short-term economic, environmental, health and other social impacts</w:t>
      </w:r>
    </w:p>
    <w:p w14:paraId="20C09150" w14:textId="3FE1D01C" w:rsidR="00970606" w:rsidRDefault="00970606" w:rsidP="006321C4">
      <w:pPr>
        <w:pStyle w:val="DHHSbody"/>
        <w:numPr>
          <w:ilvl w:val="0"/>
          <w:numId w:val="29"/>
        </w:numPr>
      </w:pPr>
      <w:r>
        <w:t>beneficial and detrimental impacts</w:t>
      </w:r>
    </w:p>
    <w:p w14:paraId="16936F4D" w14:textId="7C4314FD" w:rsidR="00970606" w:rsidRDefault="00970606" w:rsidP="006321C4">
      <w:pPr>
        <w:pStyle w:val="DHHSbody"/>
        <w:numPr>
          <w:ilvl w:val="0"/>
          <w:numId w:val="29"/>
        </w:numPr>
      </w:pPr>
      <w:r>
        <w:t>direct and indirect impacts</w:t>
      </w:r>
    </w:p>
    <w:p w14:paraId="31218A28" w14:textId="0A579FB2" w:rsidR="00970606" w:rsidRDefault="00970606" w:rsidP="006321C4">
      <w:pPr>
        <w:pStyle w:val="DHHSbody"/>
        <w:numPr>
          <w:ilvl w:val="0"/>
          <w:numId w:val="29"/>
        </w:numPr>
      </w:pPr>
      <w:r>
        <w:t>cumulative impacts.</w:t>
      </w:r>
    </w:p>
    <w:p w14:paraId="6EBDE84F" w14:textId="77777777" w:rsidR="00970606" w:rsidRDefault="00970606" w:rsidP="00970606">
      <w:pPr>
        <w:pStyle w:val="DHHSbody"/>
      </w:pPr>
      <w:r>
        <w:t>In relation to the decisions or actions taken, the Act requires consideration of potential:</w:t>
      </w:r>
    </w:p>
    <w:p w14:paraId="06861F5B" w14:textId="10BC44FB" w:rsidR="00970606" w:rsidRDefault="00970606" w:rsidP="006321C4">
      <w:pPr>
        <w:pStyle w:val="DHHSbody"/>
        <w:numPr>
          <w:ilvl w:val="0"/>
          <w:numId w:val="30"/>
        </w:numPr>
      </w:pPr>
      <w:r>
        <w:t>short- and long-term greenhouse gas emissions</w:t>
      </w:r>
    </w:p>
    <w:p w14:paraId="626D94E3" w14:textId="42C332D1" w:rsidR="00970606" w:rsidRDefault="00970606" w:rsidP="006321C4">
      <w:pPr>
        <w:pStyle w:val="DHHSbody"/>
        <w:numPr>
          <w:ilvl w:val="0"/>
          <w:numId w:val="30"/>
        </w:numPr>
      </w:pPr>
      <w:r>
        <w:t>direct and indirect greenhouse gas emissions</w:t>
      </w:r>
    </w:p>
    <w:p w14:paraId="20F5B676" w14:textId="301F4A72" w:rsidR="00970606" w:rsidRDefault="00970606" w:rsidP="006321C4">
      <w:pPr>
        <w:pStyle w:val="DHHSbody"/>
        <w:numPr>
          <w:ilvl w:val="0"/>
          <w:numId w:val="30"/>
        </w:numPr>
      </w:pPr>
      <w:r>
        <w:lastRenderedPageBreak/>
        <w:t>increases and decreases in greenhouse gas emissions</w:t>
      </w:r>
    </w:p>
    <w:p w14:paraId="552C43DD" w14:textId="40BDB63A" w:rsidR="00970606" w:rsidRDefault="00970606" w:rsidP="006321C4">
      <w:pPr>
        <w:pStyle w:val="DHHSbody"/>
        <w:numPr>
          <w:ilvl w:val="0"/>
          <w:numId w:val="30"/>
        </w:numPr>
      </w:pPr>
      <w:r>
        <w:t>cumulative impacts of greenhouse gas emissions.</w:t>
      </w:r>
    </w:p>
    <w:p w14:paraId="39D85D43" w14:textId="5E7864C1" w:rsidR="00970606" w:rsidRPr="000A096F" w:rsidRDefault="00970606" w:rsidP="00C817A7">
      <w:pPr>
        <w:pStyle w:val="Heading4"/>
        <w:rPr>
          <w:rFonts w:eastAsia="Times"/>
        </w:rPr>
      </w:pPr>
      <w:r w:rsidRPr="000A096F">
        <w:rPr>
          <w:rFonts w:eastAsia="Times"/>
        </w:rPr>
        <w:t>Additional legislation</w:t>
      </w:r>
    </w:p>
    <w:p w14:paraId="6658C778" w14:textId="05678328" w:rsidR="003E79C6" w:rsidRDefault="00970606" w:rsidP="000A096F">
      <w:pPr>
        <w:pStyle w:val="Body"/>
        <w:rPr>
          <w:sz w:val="20"/>
        </w:rPr>
      </w:pPr>
      <w:r w:rsidRPr="000A096F">
        <w:rPr>
          <w:sz w:val="20"/>
        </w:rPr>
        <w:t xml:space="preserve">A range of other legislation is also applicable to local government climate change responsibilities in Victoria including the Planning and Environment Act 1987, the Environment Protection Act 2017 and the Wrongs Act 1958, as well as common law principles and case law. Refer to the Local government climate change adaptation roles and responsibilities under Victorian legislation: guidance for local government decision-makers and </w:t>
      </w:r>
      <w:hyperlink r:id="rId25" w:history="1">
        <w:r w:rsidRPr="000A096F">
          <w:rPr>
            <w:rStyle w:val="Hyperlink"/>
            <w:sz w:val="20"/>
          </w:rPr>
          <w:t>EPA Victoria</w:t>
        </w:r>
      </w:hyperlink>
      <w:r w:rsidRPr="000A096F">
        <w:rPr>
          <w:sz w:val="20"/>
        </w:rPr>
        <w:t xml:space="preserve"> &lt;https://www.epa.vic.gov.au/about-epa/laws/climate-change-legislation&gt; for further information</w:t>
      </w:r>
      <w:r w:rsidR="005116AF" w:rsidRPr="000A096F">
        <w:rPr>
          <w:sz w:val="20"/>
        </w:rPr>
        <w:t>.</w:t>
      </w:r>
    </w:p>
    <w:p w14:paraId="6F1F3B98" w14:textId="77777777" w:rsidR="003E79C6" w:rsidRDefault="003E79C6">
      <w:pPr>
        <w:rPr>
          <w:rFonts w:ascii="Arial" w:eastAsia="Times" w:hAnsi="Arial"/>
        </w:rPr>
      </w:pPr>
      <w:r>
        <w:br w:type="page"/>
      </w:r>
    </w:p>
    <w:p w14:paraId="2EFAD108" w14:textId="5B79AFC4" w:rsidR="00592AEC" w:rsidRDefault="00586D8E" w:rsidP="00BD1D59">
      <w:pPr>
        <w:pStyle w:val="Heading1"/>
      </w:pPr>
      <w:bookmarkStart w:id="28" w:name="_Toc190954532"/>
      <w:r>
        <w:lastRenderedPageBreak/>
        <w:t>Key concepts</w:t>
      </w:r>
      <w:r w:rsidR="00FB66DE">
        <w:t xml:space="preserve">, </w:t>
      </w:r>
      <w:r w:rsidR="00BD1D59">
        <w:t>principles</w:t>
      </w:r>
      <w:r w:rsidR="00A57E16">
        <w:t xml:space="preserve"> and enablers</w:t>
      </w:r>
      <w:bookmarkEnd w:id="28"/>
    </w:p>
    <w:p w14:paraId="6B359D56" w14:textId="60022AC0" w:rsidR="00F87A23" w:rsidRPr="0074193D" w:rsidRDefault="00F87A23" w:rsidP="00970606">
      <w:pPr>
        <w:pStyle w:val="DHHSbody"/>
        <w:rPr>
          <w:sz w:val="22"/>
          <w:szCs w:val="22"/>
        </w:rPr>
      </w:pPr>
      <w:r w:rsidRPr="0074193D">
        <w:rPr>
          <w:rFonts w:eastAsiaTheme="minorEastAsia"/>
          <w:kern w:val="24"/>
          <w:sz w:val="22"/>
          <w:szCs w:val="22"/>
        </w:rPr>
        <w:t>‘</w:t>
      </w:r>
      <w:r w:rsidRPr="0074193D">
        <w:rPr>
          <w:rFonts w:eastAsiaTheme="minorEastAsia" w:cs="Arial"/>
          <w:kern w:val="24"/>
          <w:sz w:val="22"/>
          <w:szCs w:val="22"/>
        </w:rPr>
        <w:t xml:space="preserve">Climate-resilient development means systems thinking.’ </w:t>
      </w:r>
      <w:r w:rsidRPr="00970606">
        <w:rPr>
          <w:rFonts w:eastAsiaTheme="minorEastAsia" w:cs="Arial"/>
          <w:i/>
          <w:kern w:val="24"/>
          <w:sz w:val="22"/>
          <w:szCs w:val="22"/>
        </w:rPr>
        <w:t>World Health Organization</w:t>
      </w:r>
    </w:p>
    <w:p w14:paraId="6FB31C07" w14:textId="39294B7D" w:rsidR="002B23D1" w:rsidRPr="00943F17" w:rsidRDefault="00A26D34" w:rsidP="002B23D1">
      <w:pPr>
        <w:pStyle w:val="DHHSbody"/>
      </w:pPr>
      <w:r w:rsidRPr="00F87A23">
        <w:t>This section provides an overview of some key concepts</w:t>
      </w:r>
      <w:r w:rsidR="00994EAF" w:rsidRPr="00F87A23">
        <w:t xml:space="preserve">, </w:t>
      </w:r>
      <w:r w:rsidRPr="00F87A23">
        <w:t xml:space="preserve">principles </w:t>
      </w:r>
      <w:r w:rsidR="00994EAF" w:rsidRPr="00F87A23">
        <w:t>and enablers</w:t>
      </w:r>
      <w:r>
        <w:t xml:space="preserve"> to support local government planning and action to tackle climate change and its impacts on health. </w:t>
      </w:r>
    </w:p>
    <w:p w14:paraId="52C9262C" w14:textId="39B35EFA" w:rsidR="00C0031C" w:rsidRPr="00C0031C" w:rsidRDefault="009D23F1" w:rsidP="00C0031C">
      <w:pPr>
        <w:pStyle w:val="Heading2"/>
      </w:pPr>
      <w:bookmarkStart w:id="29" w:name="_Toc190954533"/>
      <w:r>
        <w:t>Key concepts</w:t>
      </w:r>
      <w:bookmarkEnd w:id="29"/>
    </w:p>
    <w:p w14:paraId="7785DD64" w14:textId="5DE13772" w:rsidR="00C0031C" w:rsidRPr="00A44422" w:rsidRDefault="00970606" w:rsidP="00A44422">
      <w:pPr>
        <w:pStyle w:val="Body"/>
        <w:rPr>
          <w:sz w:val="20"/>
        </w:rPr>
      </w:pPr>
      <w:r>
        <w:rPr>
          <w:sz w:val="20"/>
        </w:rPr>
        <w:t>Table 2</w:t>
      </w:r>
      <w:r w:rsidR="00476C6B" w:rsidRPr="00A44422">
        <w:rPr>
          <w:sz w:val="20"/>
        </w:rPr>
        <w:t xml:space="preserve"> below</w:t>
      </w:r>
      <w:r w:rsidR="006B56BD" w:rsidRPr="00A44422">
        <w:rPr>
          <w:sz w:val="20"/>
        </w:rPr>
        <w:t xml:space="preserve"> provides an overview of the key concepts of adaptation, mitigation, climate resilient development, and the health co-benefits of climate action.</w:t>
      </w:r>
      <w:r w:rsidR="00D440B6">
        <w:rPr>
          <w:sz w:val="20"/>
        </w:rPr>
        <w:t xml:space="preserve"> </w:t>
      </w:r>
      <w:r w:rsidR="00D440B6" w:rsidRPr="0021295C">
        <w:rPr>
          <w:sz w:val="20"/>
        </w:rPr>
        <w:t>Refer also to the ‘Municipal scanning’ section of this document, which discusses the concept of risk associated with climate variability and change, including consideration of hazards, exposure and vulnerability (including sensitivity and adaptive capacity)</w:t>
      </w:r>
      <w:r w:rsidR="0064364E">
        <w:rPr>
          <w:sz w:val="20"/>
        </w:rPr>
        <w:t>,</w:t>
      </w:r>
      <w:r w:rsidR="00D440B6" w:rsidRPr="0021295C">
        <w:rPr>
          <w:sz w:val="20"/>
        </w:rPr>
        <w:t xml:space="preserve"> and the glossary, which includes other key terms and concepts.</w:t>
      </w:r>
    </w:p>
    <w:p w14:paraId="620B827F" w14:textId="0FA69FED" w:rsidR="00970606" w:rsidRDefault="00970606" w:rsidP="00970606">
      <w:pPr>
        <w:pStyle w:val="Caption"/>
        <w:spacing w:before="240"/>
      </w:pPr>
      <w:r>
        <w:rPr>
          <w:rFonts w:ascii="Arial" w:hAnsi="Arial" w:cs="Arial"/>
          <w:b/>
          <w:bCs/>
          <w:i w:val="0"/>
          <w:iCs w:val="0"/>
          <w:color w:val="auto"/>
          <w:sz w:val="20"/>
          <w:szCs w:val="20"/>
        </w:rPr>
        <w:t>Table 2</w:t>
      </w:r>
      <w:r w:rsidR="00EC7136" w:rsidRPr="00EC7136">
        <w:rPr>
          <w:rFonts w:ascii="Arial" w:hAnsi="Arial" w:cs="Arial"/>
          <w:b/>
          <w:bCs/>
          <w:i w:val="0"/>
          <w:iCs w:val="0"/>
          <w:color w:val="auto"/>
          <w:sz w:val="20"/>
          <w:szCs w:val="20"/>
        </w:rPr>
        <w:t xml:space="preserve">: Key concepts: </w:t>
      </w:r>
      <w:r w:rsidR="003F1207">
        <w:rPr>
          <w:rFonts w:ascii="Arial" w:hAnsi="Arial" w:cs="Arial"/>
          <w:b/>
          <w:bCs/>
          <w:i w:val="0"/>
          <w:iCs w:val="0"/>
          <w:color w:val="auto"/>
          <w:sz w:val="20"/>
          <w:szCs w:val="20"/>
        </w:rPr>
        <w:t>a</w:t>
      </w:r>
      <w:r w:rsidR="00EC7136" w:rsidRPr="00EC7136">
        <w:rPr>
          <w:rFonts w:ascii="Arial" w:hAnsi="Arial" w:cs="Arial"/>
          <w:b/>
          <w:bCs/>
          <w:i w:val="0"/>
          <w:iCs w:val="0"/>
          <w:color w:val="auto"/>
          <w:sz w:val="20"/>
          <w:szCs w:val="20"/>
        </w:rPr>
        <w:t xml:space="preserve">daptation, mitigation, climate resilient development </w:t>
      </w:r>
      <w:r w:rsidR="00EC7136" w:rsidRPr="61C5BD66">
        <w:rPr>
          <w:rFonts w:ascii="Arial" w:hAnsi="Arial" w:cs="Arial"/>
          <w:b/>
          <w:bCs/>
          <w:i w:val="0"/>
          <w:iCs w:val="0"/>
          <w:color w:val="auto"/>
          <w:sz w:val="20"/>
          <w:szCs w:val="20"/>
        </w:rPr>
        <w:t>and health co-benefits</w:t>
      </w:r>
      <w:r w:rsidR="006140E7" w:rsidRPr="61C5BD66">
        <w:rPr>
          <w:rFonts w:ascii="Arial" w:hAnsi="Arial" w:cs="Arial"/>
          <w:b/>
          <w:bCs/>
          <w:i w:val="0"/>
          <w:iCs w:val="0"/>
          <w:color w:val="auto"/>
          <w:sz w:val="20"/>
          <w:szCs w:val="20"/>
          <w:vertAlign w:val="superscript"/>
        </w:rPr>
        <w:fldChar w:fldCharType="begin">
          <w:fldData xml:space="preserve">PEVuZE5vdGU+PENpdGU+PEF1dGhvcj5CdXNlPC9BdXRob3I+PFllYXI+MjAyMDwvWWVhcj48UmVj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</w:fldData>
        </w:fldChar>
      </w:r>
      <w:r w:rsidR="00F71C99">
        <w:rPr>
          <w:rFonts w:ascii="Arial" w:hAnsi="Arial" w:cs="Arial"/>
          <w:b/>
          <w:bCs/>
          <w:i w:val="0"/>
          <w:iCs w:val="0"/>
          <w:color w:val="auto"/>
          <w:sz w:val="20"/>
          <w:szCs w:val="20"/>
          <w:vertAlign w:val="superscript"/>
        </w:rPr>
        <w:instrText xml:space="preserve"> ADDIN EN.CITE </w:instrText>
      </w:r>
      <w:r w:rsidR="00F71C99">
        <w:rPr>
          <w:rFonts w:ascii="Arial" w:hAnsi="Arial" w:cs="Arial"/>
          <w:b/>
          <w:bCs/>
          <w:i w:val="0"/>
          <w:iCs w:val="0"/>
          <w:color w:val="auto"/>
          <w:sz w:val="20"/>
          <w:szCs w:val="20"/>
          <w:vertAlign w:val="superscript"/>
        </w:rPr>
        <w:fldChar w:fldCharType="begin">
          <w:fldData xml:space="preserve">PEVuZE5vdGU+PENpdGU+PEF1dGhvcj5CdXNlPC9BdXRob3I+PFllYXI+MjAyMDwvWWVhcj48UmVj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</w:fldData>
        </w:fldChar>
      </w:r>
      <w:r w:rsidR="00F71C99">
        <w:rPr>
          <w:rFonts w:ascii="Arial" w:hAnsi="Arial" w:cs="Arial"/>
          <w:b/>
          <w:bCs/>
          <w:i w:val="0"/>
          <w:iCs w:val="0"/>
          <w:color w:val="auto"/>
          <w:sz w:val="20"/>
          <w:szCs w:val="20"/>
          <w:vertAlign w:val="superscript"/>
        </w:rPr>
        <w:instrText xml:space="preserve"> ADDIN EN.CITE.DATA </w:instrText>
      </w:r>
      <w:r w:rsidR="00F71C99">
        <w:rPr>
          <w:rFonts w:ascii="Arial" w:hAnsi="Arial" w:cs="Arial"/>
          <w:b/>
          <w:bCs/>
          <w:i w:val="0"/>
          <w:iCs w:val="0"/>
          <w:color w:val="auto"/>
          <w:sz w:val="20"/>
          <w:szCs w:val="20"/>
          <w:vertAlign w:val="superscript"/>
        </w:rPr>
      </w:r>
      <w:r w:rsidR="00F71C99">
        <w:rPr>
          <w:rFonts w:ascii="Arial" w:hAnsi="Arial" w:cs="Arial"/>
          <w:b/>
          <w:bCs/>
          <w:i w:val="0"/>
          <w:iCs w:val="0"/>
          <w:color w:val="auto"/>
          <w:sz w:val="20"/>
          <w:szCs w:val="20"/>
          <w:vertAlign w:val="superscript"/>
        </w:rPr>
        <w:fldChar w:fldCharType="end"/>
      </w:r>
      <w:r w:rsidR="006140E7" w:rsidRPr="61C5BD66">
        <w:rPr>
          <w:rFonts w:ascii="Arial" w:hAnsi="Arial" w:cs="Arial"/>
          <w:b/>
          <w:bCs/>
          <w:i w:val="0"/>
          <w:iCs w:val="0"/>
          <w:color w:val="auto"/>
          <w:sz w:val="20"/>
          <w:szCs w:val="20"/>
          <w:vertAlign w:val="superscript"/>
        </w:rPr>
      </w:r>
      <w:r w:rsidR="006140E7" w:rsidRPr="61C5BD66">
        <w:rPr>
          <w:rFonts w:ascii="Arial" w:hAnsi="Arial" w:cs="Arial"/>
          <w:b/>
          <w:bCs/>
          <w:i w:val="0"/>
          <w:iCs w:val="0"/>
          <w:color w:val="auto"/>
          <w:sz w:val="20"/>
          <w:szCs w:val="20"/>
          <w:vertAlign w:val="superscript"/>
        </w:rPr>
        <w:fldChar w:fldCharType="separate"/>
      </w:r>
      <w:r w:rsidR="00937C8F">
        <w:rPr>
          <w:rFonts w:ascii="Arial" w:hAnsi="Arial" w:cs="Arial"/>
          <w:b/>
          <w:bCs/>
          <w:i w:val="0"/>
          <w:iCs w:val="0"/>
          <w:noProof/>
          <w:color w:val="auto"/>
          <w:sz w:val="20"/>
          <w:szCs w:val="20"/>
          <w:vertAlign w:val="superscript"/>
        </w:rPr>
        <w:t>20,65-68</w:t>
      </w:r>
      <w:r w:rsidR="006140E7" w:rsidRPr="61C5BD66">
        <w:rPr>
          <w:rFonts w:ascii="Arial" w:hAnsi="Arial" w:cs="Arial"/>
          <w:b/>
          <w:bCs/>
          <w:i w:val="0"/>
          <w:iCs w:val="0"/>
          <w:color w:val="auto"/>
          <w:sz w:val="20"/>
          <w:szCs w:val="20"/>
          <w:vertAlign w:val="superscript"/>
        </w:rPr>
        <w:fldChar w:fldCharType="end"/>
      </w:r>
    </w:p>
    <w:tbl>
      <w:tblPr>
        <w:tblStyle w:val="GridTable4-Accent1"/>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5"/>
        <w:gridCol w:w="6753"/>
      </w:tblGrid>
      <w:tr w:rsidR="00970606" w:rsidRPr="00970606" w14:paraId="09960272" w14:textId="77777777" w:rsidTr="009706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none" w:sz="0" w:space="0" w:color="auto"/>
              <w:left w:val="none" w:sz="0" w:space="0" w:color="auto"/>
              <w:bottom w:val="none" w:sz="0" w:space="0" w:color="auto"/>
              <w:right w:val="none" w:sz="0" w:space="0" w:color="auto"/>
            </w:tcBorders>
            <w:hideMark/>
          </w:tcPr>
          <w:p w14:paraId="6E9A1FF2" w14:textId="77777777" w:rsidR="00970606" w:rsidRPr="00970606" w:rsidRDefault="00970606" w:rsidP="00970606">
            <w:pPr>
              <w:pStyle w:val="Body"/>
              <w:rPr>
                <w:color w:val="auto"/>
                <w:sz w:val="20"/>
              </w:rPr>
            </w:pPr>
            <w:r w:rsidRPr="00970606">
              <w:rPr>
                <w:color w:val="auto"/>
                <w:sz w:val="20"/>
              </w:rPr>
              <w:t>Title  </w:t>
            </w:r>
          </w:p>
        </w:tc>
        <w:tc>
          <w:tcPr>
            <w:tcW w:w="7500" w:type="dxa"/>
            <w:tcBorders>
              <w:top w:val="none" w:sz="0" w:space="0" w:color="auto"/>
              <w:left w:val="none" w:sz="0" w:space="0" w:color="auto"/>
              <w:bottom w:val="none" w:sz="0" w:space="0" w:color="auto"/>
              <w:right w:val="none" w:sz="0" w:space="0" w:color="auto"/>
            </w:tcBorders>
            <w:hideMark/>
          </w:tcPr>
          <w:p w14:paraId="29C870A4" w14:textId="77777777" w:rsidR="00970606" w:rsidRPr="00970606" w:rsidRDefault="00970606" w:rsidP="00970606">
            <w:pPr>
              <w:pStyle w:val="Body"/>
              <w:cnfStyle w:val="100000000000" w:firstRow="1" w:lastRow="0" w:firstColumn="0" w:lastColumn="0" w:oddVBand="0" w:evenVBand="0" w:oddHBand="0" w:evenHBand="0" w:firstRowFirstColumn="0" w:firstRowLastColumn="0" w:lastRowFirstColumn="0" w:lastRowLastColumn="0"/>
              <w:rPr>
                <w:color w:val="auto"/>
                <w:sz w:val="20"/>
              </w:rPr>
            </w:pPr>
            <w:r w:rsidRPr="00970606">
              <w:rPr>
                <w:color w:val="auto"/>
                <w:sz w:val="20"/>
              </w:rPr>
              <w:t>Description </w:t>
            </w:r>
          </w:p>
        </w:tc>
      </w:tr>
      <w:tr w:rsidR="00970606" w:rsidRPr="00970606" w14:paraId="72698336" w14:textId="77777777" w:rsidTr="009706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5" w:type="dxa"/>
            <w:hideMark/>
          </w:tcPr>
          <w:p w14:paraId="5AE89219" w14:textId="77777777" w:rsidR="00970606" w:rsidRPr="00970606" w:rsidRDefault="00970606" w:rsidP="00970606">
            <w:pPr>
              <w:pStyle w:val="Body"/>
              <w:rPr>
                <w:sz w:val="20"/>
              </w:rPr>
            </w:pPr>
            <w:r w:rsidRPr="00970606">
              <w:rPr>
                <w:sz w:val="20"/>
              </w:rPr>
              <w:t>Adaptation </w:t>
            </w:r>
          </w:p>
        </w:tc>
        <w:tc>
          <w:tcPr>
            <w:tcW w:w="7500" w:type="dxa"/>
            <w:hideMark/>
          </w:tcPr>
          <w:p w14:paraId="2739BC40" w14:textId="77777777" w:rsidR="00970606" w:rsidRPr="00970606" w:rsidRDefault="00970606" w:rsidP="00970606">
            <w:pPr>
              <w:pStyle w:val="Body"/>
              <w:cnfStyle w:val="000000100000" w:firstRow="0" w:lastRow="0" w:firstColumn="0" w:lastColumn="0" w:oddVBand="0" w:evenVBand="0" w:oddHBand="1" w:evenHBand="0" w:firstRowFirstColumn="0" w:firstRowLastColumn="0" w:lastRowFirstColumn="0" w:lastRowLastColumn="0"/>
              <w:rPr>
                <w:sz w:val="20"/>
              </w:rPr>
            </w:pPr>
            <w:r w:rsidRPr="00970606">
              <w:rPr>
                <w:sz w:val="20"/>
              </w:rPr>
              <w:t xml:space="preserve">Changes made to natural or human systems to prepare for actual or expected changes in the climate </w:t>
            </w:r>
            <w:proofErr w:type="gramStart"/>
            <w:r w:rsidRPr="00970606">
              <w:rPr>
                <w:sz w:val="20"/>
              </w:rPr>
              <w:t>in order to</w:t>
            </w:r>
            <w:proofErr w:type="gramEnd"/>
            <w:r w:rsidRPr="00970606">
              <w:rPr>
                <w:sz w:val="20"/>
              </w:rPr>
              <w:t xml:space="preserve"> minimise harm, act on opportunities or cope with the consequences. </w:t>
            </w:r>
          </w:p>
          <w:p w14:paraId="6CF79DB1" w14:textId="77777777" w:rsidR="00970606" w:rsidRPr="00970606" w:rsidRDefault="00970606" w:rsidP="00970606">
            <w:pPr>
              <w:pStyle w:val="Body"/>
              <w:cnfStyle w:val="000000100000" w:firstRow="0" w:lastRow="0" w:firstColumn="0" w:lastColumn="0" w:oddVBand="0" w:evenVBand="0" w:oddHBand="1" w:evenHBand="0" w:firstRowFirstColumn="0" w:firstRowLastColumn="0" w:lastRowFirstColumn="0" w:lastRowLastColumn="0"/>
              <w:rPr>
                <w:sz w:val="20"/>
              </w:rPr>
            </w:pPr>
            <w:r w:rsidRPr="00970606">
              <w:rPr>
                <w:sz w:val="20"/>
              </w:rPr>
              <w:t>Adaptation plays a key role in reducing vulnerability, exposure and risks associated with climate-sensitive hazards. Sustainable development facilitates adaptation by expanding capacity to reduce vulnerability and risks. </w:t>
            </w:r>
          </w:p>
        </w:tc>
      </w:tr>
      <w:tr w:rsidR="00970606" w:rsidRPr="00970606" w14:paraId="7C681F97" w14:textId="77777777" w:rsidTr="00970606">
        <w:trPr>
          <w:trHeight w:val="300"/>
        </w:trPr>
        <w:tc>
          <w:tcPr>
            <w:cnfStyle w:val="001000000000" w:firstRow="0" w:lastRow="0" w:firstColumn="1" w:lastColumn="0" w:oddVBand="0" w:evenVBand="0" w:oddHBand="0" w:evenHBand="0" w:firstRowFirstColumn="0" w:firstRowLastColumn="0" w:lastRowFirstColumn="0" w:lastRowLastColumn="0"/>
            <w:tcW w:w="2685" w:type="dxa"/>
            <w:hideMark/>
          </w:tcPr>
          <w:p w14:paraId="54DBAED2" w14:textId="77777777" w:rsidR="00970606" w:rsidRPr="00970606" w:rsidRDefault="00970606" w:rsidP="00970606">
            <w:pPr>
              <w:pStyle w:val="Body"/>
              <w:rPr>
                <w:sz w:val="20"/>
              </w:rPr>
            </w:pPr>
            <w:r w:rsidRPr="00970606">
              <w:rPr>
                <w:sz w:val="20"/>
              </w:rPr>
              <w:t>Mitigation </w:t>
            </w:r>
          </w:p>
        </w:tc>
        <w:tc>
          <w:tcPr>
            <w:tcW w:w="7500" w:type="dxa"/>
            <w:hideMark/>
          </w:tcPr>
          <w:p w14:paraId="0ACE800A" w14:textId="77777777" w:rsidR="00970606" w:rsidRPr="00970606" w:rsidRDefault="00970606" w:rsidP="00970606">
            <w:pPr>
              <w:pStyle w:val="Body"/>
              <w:cnfStyle w:val="000000000000" w:firstRow="0" w:lastRow="0" w:firstColumn="0" w:lastColumn="0" w:oddVBand="0" w:evenVBand="0" w:oddHBand="0" w:evenHBand="0" w:firstRowFirstColumn="0" w:firstRowLastColumn="0" w:lastRowFirstColumn="0" w:lastRowLastColumn="0"/>
              <w:rPr>
                <w:sz w:val="20"/>
              </w:rPr>
            </w:pPr>
            <w:r w:rsidRPr="00970606">
              <w:rPr>
                <w:sz w:val="20"/>
              </w:rPr>
              <w:t>A human intervention to reduce emissions or enhance the sinks of greenhouse gases. </w:t>
            </w:r>
          </w:p>
          <w:p w14:paraId="2F12B9A1" w14:textId="77777777" w:rsidR="00970606" w:rsidRPr="00970606" w:rsidRDefault="00970606" w:rsidP="00970606">
            <w:pPr>
              <w:pStyle w:val="Body"/>
              <w:cnfStyle w:val="000000000000" w:firstRow="0" w:lastRow="0" w:firstColumn="0" w:lastColumn="0" w:oddVBand="0" w:evenVBand="0" w:oddHBand="0" w:evenHBand="0" w:firstRowFirstColumn="0" w:firstRowLastColumn="0" w:lastRowFirstColumn="0" w:lastRowLastColumn="0"/>
              <w:rPr>
                <w:sz w:val="20"/>
              </w:rPr>
            </w:pPr>
            <w:r w:rsidRPr="00970606">
              <w:rPr>
                <w:sz w:val="20"/>
              </w:rPr>
              <w:t xml:space="preserve">Limiting atmospheric greenhouse gas concentrations reduces climate-sensitive hazards. The </w:t>
            </w:r>
            <w:proofErr w:type="gramStart"/>
            <w:r w:rsidRPr="00970606">
              <w:rPr>
                <w:sz w:val="20"/>
              </w:rPr>
              <w:t>ultimate goal</w:t>
            </w:r>
            <w:proofErr w:type="gramEnd"/>
            <w:r w:rsidRPr="00970606">
              <w:rPr>
                <w:sz w:val="20"/>
              </w:rPr>
              <w:t xml:space="preserve"> of mitigation is to preserve a biosphere which can sustain human civilisation and the ecosystem services that surround and support it. </w:t>
            </w:r>
          </w:p>
        </w:tc>
      </w:tr>
      <w:tr w:rsidR="00970606" w:rsidRPr="00970606" w14:paraId="20FD12F0" w14:textId="77777777" w:rsidTr="009706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5" w:type="dxa"/>
            <w:hideMark/>
          </w:tcPr>
          <w:p w14:paraId="4190D659" w14:textId="77777777" w:rsidR="00970606" w:rsidRPr="00970606" w:rsidRDefault="00970606" w:rsidP="00970606">
            <w:pPr>
              <w:pStyle w:val="Body"/>
              <w:rPr>
                <w:sz w:val="20"/>
              </w:rPr>
            </w:pPr>
            <w:r w:rsidRPr="00970606">
              <w:rPr>
                <w:sz w:val="20"/>
              </w:rPr>
              <w:t>Climate resilient development </w:t>
            </w:r>
          </w:p>
        </w:tc>
        <w:tc>
          <w:tcPr>
            <w:tcW w:w="7500" w:type="dxa"/>
            <w:hideMark/>
          </w:tcPr>
          <w:p w14:paraId="6C7BDCC9" w14:textId="77777777" w:rsidR="00970606" w:rsidRPr="00970606" w:rsidRDefault="00970606" w:rsidP="00970606">
            <w:pPr>
              <w:pStyle w:val="Body"/>
              <w:cnfStyle w:val="000000100000" w:firstRow="0" w:lastRow="0" w:firstColumn="0" w:lastColumn="0" w:oddVBand="0" w:evenVBand="0" w:oddHBand="1" w:evenHBand="0" w:firstRowFirstColumn="0" w:firstRowLastColumn="0" w:lastRowFirstColumn="0" w:lastRowLastColumn="0"/>
              <w:rPr>
                <w:sz w:val="20"/>
              </w:rPr>
            </w:pPr>
            <w:r w:rsidRPr="00970606">
              <w:rPr>
                <w:sz w:val="20"/>
              </w:rPr>
              <w:t>The process of implementing mitigation and adaptation together in support of sustainable development for all. </w:t>
            </w:r>
          </w:p>
          <w:p w14:paraId="66D1FDA8" w14:textId="77777777" w:rsidR="00970606" w:rsidRPr="00970606" w:rsidRDefault="00970606" w:rsidP="00970606">
            <w:pPr>
              <w:pStyle w:val="Body"/>
              <w:cnfStyle w:val="000000100000" w:firstRow="0" w:lastRow="0" w:firstColumn="0" w:lastColumn="0" w:oddVBand="0" w:evenVBand="0" w:oddHBand="1" w:evenHBand="0" w:firstRowFirstColumn="0" w:firstRowLastColumn="0" w:lastRowFirstColumn="0" w:lastRowLastColumn="0"/>
              <w:rPr>
                <w:sz w:val="20"/>
              </w:rPr>
            </w:pPr>
            <w:r w:rsidRPr="00970606">
              <w:rPr>
                <w:sz w:val="20"/>
              </w:rPr>
              <w:t>Implementing mitigation and adaptation together can maximise impact, help to avoid maladaptation, and deliver multiple benefits for human health and wellbeing, ecosystem and planetary health. </w:t>
            </w:r>
          </w:p>
        </w:tc>
      </w:tr>
      <w:tr w:rsidR="00970606" w:rsidRPr="00970606" w14:paraId="44C09572" w14:textId="77777777" w:rsidTr="00970606">
        <w:trPr>
          <w:trHeight w:val="300"/>
        </w:trPr>
        <w:tc>
          <w:tcPr>
            <w:cnfStyle w:val="001000000000" w:firstRow="0" w:lastRow="0" w:firstColumn="1" w:lastColumn="0" w:oddVBand="0" w:evenVBand="0" w:oddHBand="0" w:evenHBand="0" w:firstRowFirstColumn="0" w:firstRowLastColumn="0" w:lastRowFirstColumn="0" w:lastRowLastColumn="0"/>
            <w:tcW w:w="2685" w:type="dxa"/>
            <w:hideMark/>
          </w:tcPr>
          <w:p w14:paraId="27CC5329" w14:textId="77777777" w:rsidR="00970606" w:rsidRPr="00970606" w:rsidRDefault="00970606" w:rsidP="00970606">
            <w:pPr>
              <w:pStyle w:val="Body"/>
              <w:rPr>
                <w:sz w:val="20"/>
              </w:rPr>
            </w:pPr>
            <w:r w:rsidRPr="00970606">
              <w:rPr>
                <w:sz w:val="20"/>
              </w:rPr>
              <w:t>Health co-benefits </w:t>
            </w:r>
          </w:p>
        </w:tc>
        <w:tc>
          <w:tcPr>
            <w:tcW w:w="7500" w:type="dxa"/>
            <w:hideMark/>
          </w:tcPr>
          <w:p w14:paraId="649F1ACB" w14:textId="77777777" w:rsidR="00970606" w:rsidRPr="00970606" w:rsidRDefault="00970606" w:rsidP="00970606">
            <w:pPr>
              <w:pStyle w:val="Body"/>
              <w:cnfStyle w:val="000000000000" w:firstRow="0" w:lastRow="0" w:firstColumn="0" w:lastColumn="0" w:oddVBand="0" w:evenVBand="0" w:oddHBand="0" w:evenHBand="0" w:firstRowFirstColumn="0" w:firstRowLastColumn="0" w:lastRowFirstColumn="0" w:lastRowLastColumn="0"/>
              <w:rPr>
                <w:sz w:val="20"/>
              </w:rPr>
            </w:pPr>
            <w:r w:rsidRPr="00970606">
              <w:rPr>
                <w:sz w:val="20"/>
              </w:rPr>
              <w:t>Implementation of climate policies that lead to improvements in health. </w:t>
            </w:r>
          </w:p>
          <w:p w14:paraId="46D3C1DA" w14:textId="77777777" w:rsidR="00970606" w:rsidRPr="00970606" w:rsidRDefault="00970606" w:rsidP="00970606">
            <w:pPr>
              <w:pStyle w:val="Body"/>
              <w:cnfStyle w:val="000000000000" w:firstRow="0" w:lastRow="0" w:firstColumn="0" w:lastColumn="0" w:oddVBand="0" w:evenVBand="0" w:oddHBand="0" w:evenHBand="0" w:firstRowFirstColumn="0" w:firstRowLastColumn="0" w:lastRowFirstColumn="0" w:lastRowLastColumn="0"/>
              <w:rPr>
                <w:sz w:val="20"/>
              </w:rPr>
            </w:pPr>
            <w:r w:rsidRPr="00970606">
              <w:rPr>
                <w:sz w:val="20"/>
              </w:rPr>
              <w:t>Both mitigation and adaptation-focused activities can lead to health co-benefits. For example, initiatives to improve active transport can help to reduce the number of trips by car and reduce emissions and can also produce health co-benefits through improvements to air quality and increasing opportunities for physical activity. </w:t>
            </w:r>
          </w:p>
        </w:tc>
      </w:tr>
    </w:tbl>
    <w:p w14:paraId="487D4EEE" w14:textId="3D82E803" w:rsidR="007244D0" w:rsidRDefault="007244D0" w:rsidP="007244D0"/>
    <w:p w14:paraId="0BE1B9B9" w14:textId="7528997F" w:rsidR="00D54235" w:rsidRDefault="001C6840" w:rsidP="008F1377">
      <w:pPr>
        <w:pStyle w:val="DHHSbody"/>
        <w:rPr>
          <w:rFonts w:cs="Arial"/>
          <w:b/>
          <w:i/>
        </w:rPr>
      </w:pPr>
      <w:r>
        <w:rPr>
          <w:rFonts w:cs="Arial"/>
          <w:b/>
          <w:bCs/>
        </w:rPr>
        <w:lastRenderedPageBreak/>
        <w:t>Figure 2</w:t>
      </w:r>
      <w:r w:rsidR="00A6357E">
        <w:t xml:space="preserve"> </w:t>
      </w:r>
      <w:r w:rsidR="00D53320">
        <w:t xml:space="preserve">below </w:t>
      </w:r>
      <w:r w:rsidR="00A6357E">
        <w:t xml:space="preserve">provides some examples of interconnections between adaptation and emissions reduction activities, </w:t>
      </w:r>
      <w:r w:rsidR="00D53320">
        <w:t>while</w:t>
      </w:r>
      <w:r w:rsidR="00A6357E">
        <w:t xml:space="preserve"> </w:t>
      </w:r>
      <w:r w:rsidR="008977E1" w:rsidRPr="008977E1">
        <w:rPr>
          <w:b/>
          <w:bCs/>
        </w:rPr>
        <w:fldChar w:fldCharType="begin"/>
      </w:r>
      <w:r w:rsidR="008977E1" w:rsidRPr="008977E1">
        <w:instrText xml:space="preserve"> REF _Ref176357657 \h </w:instrText>
      </w:r>
      <w:r w:rsidR="008977E1" w:rsidRPr="008977E1">
        <w:rPr>
          <w:b/>
          <w:bCs/>
        </w:rPr>
        <w:instrText xml:space="preserve"> \* MERGEFORMAT </w:instrText>
      </w:r>
      <w:r w:rsidR="008977E1" w:rsidRPr="008977E1">
        <w:rPr>
          <w:b/>
          <w:bCs/>
        </w:rPr>
      </w:r>
      <w:r w:rsidR="008977E1" w:rsidRPr="008977E1">
        <w:rPr>
          <w:b/>
          <w:bCs/>
        </w:rPr>
        <w:fldChar w:fldCharType="separate"/>
      </w:r>
      <w:r w:rsidR="008977E1" w:rsidRPr="008977E1">
        <w:rPr>
          <w:rFonts w:cs="Arial"/>
          <w:b/>
          <w:bCs/>
        </w:rPr>
        <w:t xml:space="preserve">Figure </w:t>
      </w:r>
      <w:r w:rsidR="008977E1" w:rsidRPr="008977E1">
        <w:rPr>
          <w:b/>
          <w:bCs/>
        </w:rPr>
        <w:fldChar w:fldCharType="end"/>
      </w:r>
      <w:r w:rsidR="00970606">
        <w:rPr>
          <w:b/>
          <w:bCs/>
        </w:rPr>
        <w:t>3</w:t>
      </w:r>
      <w:r w:rsidR="00A6357E">
        <w:rPr>
          <w:b/>
          <w:bCs/>
        </w:rPr>
        <w:t xml:space="preserve"> </w:t>
      </w:r>
      <w:r w:rsidR="00A6357E" w:rsidRPr="004A3ECE">
        <w:t>demonstrates the interconnections between adaptation, mitigation and climate resilient development</w:t>
      </w:r>
      <w:r w:rsidR="00A6357E">
        <w:t xml:space="preserve">. </w:t>
      </w:r>
      <w:bookmarkStart w:id="30" w:name="_Ref176357638"/>
    </w:p>
    <w:p w14:paraId="62ED81E5" w14:textId="16916ABF" w:rsidR="00970606" w:rsidRPr="00970606" w:rsidRDefault="00A6357E" w:rsidP="00970606">
      <w:pPr>
        <w:pStyle w:val="Caption"/>
        <w:rPr>
          <w:noProof/>
        </w:rPr>
      </w:pPr>
      <w:r w:rsidRPr="004A3ECE">
        <w:rPr>
          <w:rFonts w:ascii="Arial" w:hAnsi="Arial" w:cs="Arial"/>
          <w:b/>
          <w:bCs/>
          <w:i w:val="0"/>
          <w:iCs w:val="0"/>
          <w:color w:val="auto"/>
          <w:sz w:val="20"/>
          <w:szCs w:val="20"/>
        </w:rPr>
        <w:t xml:space="preserve">Figure </w:t>
      </w:r>
      <w:bookmarkEnd w:id="30"/>
      <w:r w:rsidR="006E6453">
        <w:rPr>
          <w:rFonts w:ascii="Arial" w:hAnsi="Arial" w:cs="Arial"/>
          <w:b/>
          <w:bCs/>
          <w:i w:val="0"/>
          <w:iCs w:val="0"/>
          <w:color w:val="auto"/>
          <w:sz w:val="20"/>
          <w:szCs w:val="20"/>
        </w:rPr>
        <w:t>2</w:t>
      </w:r>
      <w:r w:rsidRPr="004A3ECE">
        <w:rPr>
          <w:rFonts w:ascii="Arial" w:hAnsi="Arial" w:cs="Arial"/>
          <w:b/>
          <w:bCs/>
          <w:i w:val="0"/>
          <w:iCs w:val="0"/>
          <w:color w:val="auto"/>
          <w:sz w:val="20"/>
          <w:szCs w:val="20"/>
        </w:rPr>
        <w:t>: Interconnectedness of climate adaptation and mitigation</w:t>
      </w:r>
      <w:r w:rsidR="008E5FD6" w:rsidRPr="008E5FD6">
        <w:rPr>
          <w:rFonts w:ascii="Arial" w:hAnsi="Arial" w:cs="Arial"/>
          <w:b/>
          <w:bCs/>
          <w:i w:val="0"/>
          <w:iCs w:val="0"/>
          <w:color w:val="auto"/>
          <w:sz w:val="20"/>
          <w:szCs w:val="20"/>
          <w:vertAlign w:val="superscript"/>
        </w:rPr>
        <w:fldChar w:fldCharType="begin"/>
      </w:r>
      <w:r w:rsidR="00CD5BD8">
        <w:rPr>
          <w:rFonts w:ascii="Arial" w:hAnsi="Arial" w:cs="Arial"/>
          <w:b/>
          <w:bCs/>
          <w:i w:val="0"/>
          <w:iCs w:val="0"/>
          <w:color w:val="auto"/>
          <w:sz w:val="20"/>
          <w:szCs w:val="20"/>
          <w:vertAlign w:val="superscript"/>
        </w:rPr>
        <w:instrText xml:space="preserve"> ADDIN EN.CITE &lt;EndNote&gt;&lt;Cite&gt;&lt;Year&gt;2022&lt;/Year&gt;&lt;RecNum&gt;570&lt;/RecNum&gt;&lt;DisplayText&gt;69&lt;/DisplayText&gt;&lt;record&gt;&lt;rec-number&gt;570&lt;/rec-number&gt;&lt;foreign-keys&gt;&lt;key app="EN" db-id="fwvs520dta0pajerxw65e0pi2ztww9f052dv" timestamp="1725496786" guid="bbe39c12-01bb-4b03-83c8-1047251c44dc"&gt;570&lt;/key&gt;&lt;/foreign-keys&gt;&lt;ref-type name="Government Document"&gt;46&lt;/ref-type&gt;&lt;contributors&gt;&lt;/contributors&gt;&lt;titles&gt;&lt;title&gt;Department of Health and Department of Families, Fairness and Housing. Health and human services climate change adaptation action plan 2022-2026.&lt;/title&gt;&lt;/titles&gt;&lt;dates&gt;&lt;year&gt;2022&lt;/year&gt;&lt;/dates&gt;&lt;pub-location&gt;Melbourne, Australia&lt;/pub-location&gt;&lt;publisher&gt;DH and DFFH, State Government of Victoria&lt;/publisher&gt;&lt;urls&gt;&lt;related-urls&gt;&lt;url&gt;https://www.health.vic.gov.au/environmental-health/climate-change-and-sustainability-in-the-health-sector&lt;/url&gt;&lt;/related-urls&gt;&lt;/urls&gt;&lt;/record&gt;&lt;/Cite&gt;&lt;/EndNote&gt;</w:instrText>
      </w:r>
      <w:r w:rsidR="008E5FD6" w:rsidRPr="008E5FD6">
        <w:rPr>
          <w:rFonts w:ascii="Arial" w:hAnsi="Arial" w:cs="Arial"/>
          <w:b/>
          <w:bCs/>
          <w:i w:val="0"/>
          <w:iCs w:val="0"/>
          <w:color w:val="auto"/>
          <w:sz w:val="20"/>
          <w:szCs w:val="20"/>
          <w:vertAlign w:val="superscript"/>
        </w:rPr>
        <w:fldChar w:fldCharType="separate"/>
      </w:r>
      <w:r w:rsidR="00937C8F">
        <w:rPr>
          <w:rFonts w:ascii="Arial" w:hAnsi="Arial" w:cs="Arial"/>
          <w:b/>
          <w:bCs/>
          <w:i w:val="0"/>
          <w:iCs w:val="0"/>
          <w:noProof/>
          <w:color w:val="auto"/>
          <w:sz w:val="20"/>
          <w:szCs w:val="20"/>
          <w:vertAlign w:val="superscript"/>
        </w:rPr>
        <w:t>69</w:t>
      </w:r>
      <w:r w:rsidR="008E5FD6" w:rsidRPr="008E5FD6">
        <w:rPr>
          <w:rFonts w:ascii="Arial" w:hAnsi="Arial" w:cs="Arial"/>
          <w:b/>
          <w:bCs/>
          <w:i w:val="0"/>
          <w:iCs w:val="0"/>
          <w:color w:val="auto"/>
          <w:sz w:val="20"/>
          <w:szCs w:val="20"/>
          <w:vertAlign w:val="superscript"/>
        </w:rPr>
        <w:fldChar w:fldCharType="end"/>
      </w:r>
    </w:p>
    <w:p w14:paraId="65E3FB3C" w14:textId="0CAD21FC" w:rsidR="00970606" w:rsidRDefault="00970606" w:rsidP="00970606">
      <w:pPr>
        <w:rPr>
          <w:rFonts w:eastAsia="Arial"/>
        </w:rPr>
      </w:pPr>
      <w:r w:rsidRPr="00970606">
        <w:rPr>
          <w:rFonts w:eastAsia="Arial"/>
          <w:noProof/>
        </w:rPr>
        <w:drawing>
          <wp:inline distT="0" distB="0" distL="0" distR="0" wp14:anchorId="684DC0F6" wp14:editId="3EE04079">
            <wp:extent cx="6244834" cy="3664424"/>
            <wp:effectExtent l="0" t="0" r="0" b="0"/>
            <wp:docPr id="533556449" name="Picture 6" descr="Venn Diagram of interconnectedness of climate adaptation and mitigation is described under Infographics Description chapter on p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56449" name="Picture 6" descr="Venn Diagram of interconnectedness of climate adaptation and mitigation is described under Infographics Description chapter on page 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63008" cy="3675088"/>
                    </a:xfrm>
                    <a:prstGeom prst="rect">
                      <a:avLst/>
                    </a:prstGeom>
                    <a:noFill/>
                    <a:ln>
                      <a:noFill/>
                    </a:ln>
                  </pic:spPr>
                </pic:pic>
              </a:graphicData>
            </a:graphic>
          </wp:inline>
        </w:drawing>
      </w:r>
    </w:p>
    <w:p w14:paraId="516D9A07" w14:textId="0BA3392B" w:rsidR="00ED73D7" w:rsidRPr="005E6C12" w:rsidRDefault="00ED73D7" w:rsidP="005E6C12">
      <w:pPr>
        <w:pStyle w:val="Body"/>
        <w:rPr>
          <w:i/>
          <w:sz w:val="18"/>
          <w:szCs w:val="18"/>
        </w:rPr>
      </w:pPr>
      <w:r w:rsidRPr="005E347D">
        <w:rPr>
          <w:i/>
          <w:iCs/>
          <w:sz w:val="18"/>
          <w:szCs w:val="18"/>
        </w:rPr>
        <w:t>Adapted fro</w:t>
      </w:r>
      <w:r w:rsidR="006E5314" w:rsidRPr="005E347D">
        <w:rPr>
          <w:i/>
          <w:iCs/>
          <w:sz w:val="18"/>
          <w:szCs w:val="18"/>
        </w:rPr>
        <w:t>m Department of Health, 2022</w:t>
      </w:r>
      <w:r w:rsidR="005E6C12">
        <w:rPr>
          <w:i/>
          <w:iCs/>
          <w:sz w:val="18"/>
          <w:szCs w:val="18"/>
        </w:rPr>
        <w:t xml:space="preserve">, </w:t>
      </w:r>
      <w:r w:rsidR="005E6C12" w:rsidRPr="005E6C12">
        <w:rPr>
          <w:i/>
          <w:iCs/>
          <w:sz w:val="18"/>
          <w:szCs w:val="18"/>
        </w:rPr>
        <w:t>Health and human services climate change adaptation action plan 2022-2026. State Government of Victoria: Melbourne.</w:t>
      </w:r>
      <w:r w:rsidR="008E5FD6" w:rsidRPr="00C36540">
        <w:rPr>
          <w:i/>
          <w:iCs/>
          <w:sz w:val="18"/>
          <w:szCs w:val="18"/>
          <w:vertAlign w:val="superscript"/>
        </w:rPr>
        <w:fldChar w:fldCharType="begin"/>
      </w:r>
      <w:r w:rsidR="00CD5BD8">
        <w:rPr>
          <w:i/>
          <w:iCs/>
          <w:sz w:val="18"/>
          <w:szCs w:val="18"/>
          <w:vertAlign w:val="superscript"/>
        </w:rPr>
        <w:instrText xml:space="preserve"> ADDIN EN.CITE &lt;EndNote&gt;&lt;Cite&gt;&lt;Year&gt;2022&lt;/Year&gt;&lt;RecNum&gt;570&lt;/RecNum&gt;&lt;DisplayText&gt;69&lt;/DisplayText&gt;&lt;record&gt;&lt;rec-number&gt;570&lt;/rec-number&gt;&lt;foreign-keys&gt;&lt;key app="EN" db-id="fwvs520dta0pajerxw65e0pi2ztww9f052dv" timestamp="1725496786" guid="bbe39c12-01bb-4b03-83c8-1047251c44dc"&gt;570&lt;/key&gt;&lt;/foreign-keys&gt;&lt;ref-type name="Government Document"&gt;46&lt;/ref-type&gt;&lt;contributors&gt;&lt;/contributors&gt;&lt;titles&gt;&lt;title&gt;Department of Health and Department of Families, Fairness and Housing. Health and human services climate change adaptation action plan 2022-2026.&lt;/title&gt;&lt;/titles&gt;&lt;dates&gt;&lt;year&gt;2022&lt;/year&gt;&lt;/dates&gt;&lt;pub-location&gt;Melbourne, Australia&lt;/pub-location&gt;&lt;publisher&gt;DH and DFFH, State Government of Victoria&lt;/publisher&gt;&lt;urls&gt;&lt;related-urls&gt;&lt;url&gt;https://www.health.vic.gov.au/environmental-health/climate-change-and-sustainability-in-the-health-sector&lt;/url&gt;&lt;/related-urls&gt;&lt;/urls&gt;&lt;/record&gt;&lt;/Cite&gt;&lt;/EndNote&gt;</w:instrText>
      </w:r>
      <w:r w:rsidR="008E5FD6" w:rsidRPr="00C36540">
        <w:rPr>
          <w:i/>
          <w:iCs/>
          <w:sz w:val="18"/>
          <w:szCs w:val="18"/>
          <w:vertAlign w:val="superscript"/>
        </w:rPr>
        <w:fldChar w:fldCharType="separate"/>
      </w:r>
      <w:r w:rsidR="00937C8F">
        <w:rPr>
          <w:i/>
          <w:iCs/>
          <w:noProof/>
          <w:sz w:val="18"/>
          <w:szCs w:val="18"/>
          <w:vertAlign w:val="superscript"/>
        </w:rPr>
        <w:t>69</w:t>
      </w:r>
      <w:r w:rsidR="008E5FD6" w:rsidRPr="00C36540">
        <w:rPr>
          <w:i/>
          <w:iCs/>
          <w:sz w:val="18"/>
          <w:szCs w:val="18"/>
          <w:vertAlign w:val="superscript"/>
        </w:rPr>
        <w:fldChar w:fldCharType="end"/>
      </w:r>
    </w:p>
    <w:p w14:paraId="780AEA4F" w14:textId="6B5692EA" w:rsidR="00A6357E" w:rsidRPr="004A3ECE" w:rsidRDefault="00A6357E" w:rsidP="00A6357E">
      <w:pPr>
        <w:pStyle w:val="Caption"/>
        <w:spacing w:before="240"/>
        <w:rPr>
          <w:rFonts w:ascii="Arial" w:hAnsi="Arial" w:cs="Arial"/>
          <w:b/>
          <w:bCs/>
          <w:i w:val="0"/>
          <w:iCs w:val="0"/>
          <w:color w:val="auto"/>
          <w:sz w:val="20"/>
          <w:szCs w:val="20"/>
        </w:rPr>
      </w:pPr>
      <w:bookmarkStart w:id="31" w:name="_Ref176357657"/>
      <w:r w:rsidRPr="004A3ECE">
        <w:rPr>
          <w:rFonts w:ascii="Arial" w:hAnsi="Arial" w:cs="Arial"/>
          <w:b/>
          <w:bCs/>
          <w:i w:val="0"/>
          <w:iCs w:val="0"/>
          <w:color w:val="auto"/>
          <w:sz w:val="20"/>
          <w:szCs w:val="20"/>
        </w:rPr>
        <w:t xml:space="preserve">Figure </w:t>
      </w:r>
      <w:bookmarkEnd w:id="31"/>
      <w:r w:rsidR="00117D74">
        <w:rPr>
          <w:rFonts w:ascii="Arial" w:hAnsi="Arial" w:cs="Arial"/>
          <w:b/>
          <w:bCs/>
          <w:i w:val="0"/>
          <w:iCs w:val="0"/>
          <w:color w:val="auto"/>
          <w:sz w:val="20"/>
          <w:szCs w:val="20"/>
        </w:rPr>
        <w:t>3</w:t>
      </w:r>
      <w:r w:rsidRPr="004A3ECE">
        <w:rPr>
          <w:rFonts w:ascii="Arial" w:hAnsi="Arial" w:cs="Arial"/>
          <w:b/>
          <w:bCs/>
          <w:i w:val="0"/>
          <w:iCs w:val="0"/>
          <w:color w:val="auto"/>
          <w:sz w:val="20"/>
          <w:szCs w:val="20"/>
        </w:rPr>
        <w:t>: Climate resilient development</w:t>
      </w:r>
      <w:r w:rsidR="002F2AFC" w:rsidRPr="00C36540">
        <w:rPr>
          <w:rFonts w:ascii="Arial" w:hAnsi="Arial" w:cs="Arial"/>
          <w:b/>
          <w:bCs/>
          <w:i w:val="0"/>
          <w:iCs w:val="0"/>
          <w:color w:val="auto"/>
          <w:sz w:val="20"/>
          <w:szCs w:val="20"/>
          <w:vertAlign w:val="superscript"/>
        </w:rPr>
        <w:fldChar w:fldCharType="begin"/>
      </w:r>
      <w:r w:rsidR="00E14621">
        <w:rPr>
          <w:rFonts w:ascii="Arial" w:hAnsi="Arial" w:cs="Arial"/>
          <w:b/>
          <w:bCs/>
          <w:i w:val="0"/>
          <w:iCs w:val="0"/>
          <w:color w:val="auto"/>
          <w:sz w:val="20"/>
          <w:szCs w:val="20"/>
          <w:vertAlign w:val="superscript"/>
        </w:rPr>
        <w:instrText xml:space="preserve"> ADDIN EN.CITE &lt;EndNote&gt;&lt;Cite&gt;&lt;Author&gt;Birkmann&lt;/Author&gt;&lt;Year&gt;2022&lt;/Year&gt;&lt;RecNum&gt;571&lt;/RecNum&gt;&lt;DisplayText&gt;70&lt;/DisplayText&gt;&lt;record&gt;&lt;rec-number&gt;571&lt;/rec-number&gt;&lt;foreign-keys&gt;&lt;key app="EN" db-id="fwvs520dta0pajerxw65e0pi2ztww9f052dv" timestamp="1725496787" guid="74ce9f77-4121-42b5-b276-3fd633b6ee63"&gt;571&lt;/key&gt;&lt;/foreign-keys&gt;&lt;ref-type name="Book Section"&gt;5&lt;/ref-type&gt;&lt;contributors&gt;&lt;authors&gt;&lt;author&gt;Birkmann, J&lt;/author&gt;&lt;author&gt;Liwenga, E&lt;/author&gt;&lt;author&gt;Pandey, R&lt;/author&gt;&lt;author&gt;Boyd, E&lt;/author&gt;&lt;author&gt;Djalante, R&lt;/author&gt;&lt;author&gt;Gemenne, F&lt;/author&gt;&lt;author&gt;Leal Filho, W&lt;/author&gt;&lt;author&gt;Pinho, PF&lt;/author&gt;&lt;author&gt;Stringer, L&lt;/author&gt;&lt;author&gt;Wrathall, D&lt;/author&gt;&lt;/authors&gt;&lt;/contributors&gt;&lt;titles&gt;&lt;title&gt;Poverty, Livelihoods and Sustainable Development. In: Climate Change 2022: Impacts, Adaptation and Vulnerability. Contribution of Working Group II to the Sixth Assessment Report of the Intergovernmental Panel on Climate Change [Pörtner H-O, Roberts DC, Tignor M, Poloczanska ES, Mintenbeck K, Alegría A, et al. (eds.)].&lt;/title&gt;&lt;/titles&gt;&lt;pages&gt;1171–1274&lt;/pages&gt;&lt;dates&gt;&lt;year&gt;2022&lt;/year&gt;&lt;/dates&gt;&lt;pub-location&gt;Cambridge, UK and New York, NY, USA&lt;/pub-location&gt;&lt;publisher&gt;Cambridge University Press&lt;/publisher&gt;&lt;urls&gt;&lt;related-urls&gt;&lt;url&gt;https://www.ipcc.ch/report/ar6/wg2/chapter/chapter-8/&lt;/url&gt;&lt;/related-urls&gt;&lt;/urls&gt;&lt;electronic-resource-num&gt;doi:10.1017/9781009325844.010.&lt;/electronic-resource-num&gt;&lt;/record&gt;&lt;/Cite&gt;&lt;/EndNote&gt;</w:instrText>
      </w:r>
      <w:r w:rsidR="002F2AFC" w:rsidRPr="00C36540">
        <w:rPr>
          <w:rFonts w:ascii="Arial" w:hAnsi="Arial" w:cs="Arial"/>
          <w:b/>
          <w:bCs/>
          <w:i w:val="0"/>
          <w:iCs w:val="0"/>
          <w:color w:val="auto"/>
          <w:sz w:val="20"/>
          <w:szCs w:val="20"/>
          <w:vertAlign w:val="superscript"/>
        </w:rPr>
        <w:fldChar w:fldCharType="separate"/>
      </w:r>
      <w:r w:rsidR="00937C8F">
        <w:rPr>
          <w:rFonts w:ascii="Arial" w:hAnsi="Arial" w:cs="Arial"/>
          <w:b/>
          <w:bCs/>
          <w:i w:val="0"/>
          <w:iCs w:val="0"/>
          <w:noProof/>
          <w:color w:val="auto"/>
          <w:sz w:val="20"/>
          <w:szCs w:val="20"/>
          <w:vertAlign w:val="superscript"/>
        </w:rPr>
        <w:t>70</w:t>
      </w:r>
      <w:r w:rsidR="002F2AFC" w:rsidRPr="00C36540">
        <w:rPr>
          <w:rFonts w:ascii="Arial" w:hAnsi="Arial" w:cs="Arial"/>
          <w:b/>
          <w:bCs/>
          <w:i w:val="0"/>
          <w:iCs w:val="0"/>
          <w:color w:val="auto"/>
          <w:sz w:val="20"/>
          <w:szCs w:val="20"/>
          <w:vertAlign w:val="superscript"/>
        </w:rPr>
        <w:fldChar w:fldCharType="end"/>
      </w:r>
      <w:r w:rsidR="00970606">
        <w:rPr>
          <w:rFonts w:ascii="Arial" w:hAnsi="Arial" w:cs="Arial"/>
          <w:b/>
          <w:bCs/>
          <w:i w:val="0"/>
          <w:iCs w:val="0"/>
          <w:color w:val="auto"/>
          <w:sz w:val="20"/>
          <w:szCs w:val="20"/>
          <w:vertAlign w:val="superscript"/>
        </w:rPr>
        <w:t xml:space="preserve"> </w:t>
      </w:r>
    </w:p>
    <w:p w14:paraId="55CBCBDD" w14:textId="531FB5EE" w:rsidR="00A6357E" w:rsidRDefault="00970606" w:rsidP="00A6357E">
      <w:pPr>
        <w:pStyle w:val="DHHSbody"/>
        <w:rPr>
          <w:rFonts w:cs="Arial"/>
          <w:noProof/>
        </w:rPr>
      </w:pPr>
      <w:r w:rsidRPr="00970606">
        <w:rPr>
          <w:noProof/>
        </w:rPr>
        <w:drawing>
          <wp:inline distT="0" distB="0" distL="0" distR="0" wp14:anchorId="5C22C9E1" wp14:editId="591EE2A5">
            <wp:extent cx="6288168" cy="2943225"/>
            <wp:effectExtent l="0" t="0" r="0" b="0"/>
            <wp:docPr id="1036994234" name="Picture 11" descr="Venn diagram of climate resilient development is described under Infographics Description chapter on p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94234" name="Picture 11" descr="Venn diagram of climate resilient development is described under Infographics Description chapter on page 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00197" cy="2948855"/>
                    </a:xfrm>
                    <a:prstGeom prst="rect">
                      <a:avLst/>
                    </a:prstGeom>
                    <a:noFill/>
                    <a:ln>
                      <a:noFill/>
                    </a:ln>
                  </pic:spPr>
                </pic:pic>
              </a:graphicData>
            </a:graphic>
          </wp:inline>
        </w:drawing>
      </w:r>
    </w:p>
    <w:p w14:paraId="577C24E2" w14:textId="69B20446" w:rsidR="00674EEA" w:rsidRPr="009C0936" w:rsidRDefault="00674EEA" w:rsidP="00674EEA">
      <w:pPr>
        <w:pStyle w:val="Body"/>
        <w:rPr>
          <w:i/>
          <w:sz w:val="18"/>
          <w:szCs w:val="18"/>
        </w:rPr>
      </w:pPr>
      <w:r w:rsidRPr="009C0936">
        <w:rPr>
          <w:i/>
          <w:sz w:val="18"/>
          <w:szCs w:val="18"/>
        </w:rPr>
        <w:t>Adapted from</w:t>
      </w:r>
      <w:r w:rsidR="00C36540" w:rsidRPr="00C36540">
        <w:t xml:space="preserve"> </w:t>
      </w:r>
      <w:r w:rsidR="00C36540" w:rsidRPr="00C36540">
        <w:rPr>
          <w:i/>
          <w:sz w:val="18"/>
          <w:szCs w:val="18"/>
        </w:rPr>
        <w:t>Figure 8.13 in Birkmann,</w:t>
      </w:r>
      <w:r w:rsidR="00C36540">
        <w:rPr>
          <w:i/>
          <w:sz w:val="18"/>
          <w:szCs w:val="18"/>
        </w:rPr>
        <w:t xml:space="preserve"> et al.</w:t>
      </w:r>
      <w:r w:rsidR="00C36540" w:rsidRPr="00C36540">
        <w:rPr>
          <w:i/>
          <w:sz w:val="18"/>
          <w:szCs w:val="18"/>
        </w:rPr>
        <w:t>, 2022: Poverty, Livelihoods and Sustainable Development. In: Climate Change 2022: Impacts, Adaptation and Vulnerability.</w:t>
      </w:r>
      <w:r w:rsidR="00C36540">
        <w:t xml:space="preserve"> </w:t>
      </w:r>
      <w:r w:rsidR="00C36540" w:rsidRPr="00C36540">
        <w:rPr>
          <w:i/>
          <w:sz w:val="18"/>
          <w:szCs w:val="18"/>
        </w:rPr>
        <w:t>Contribution of Working Group II to the Sixth Assessment Report of the Intergovernmental Panel on Climate Change</w:t>
      </w:r>
      <w:r w:rsidR="00C36540">
        <w:rPr>
          <w:i/>
          <w:sz w:val="18"/>
          <w:szCs w:val="18"/>
        </w:rPr>
        <w:t>.</w:t>
      </w:r>
      <w:r w:rsidR="00C36540" w:rsidRPr="00C36540">
        <w:rPr>
          <w:i/>
          <w:sz w:val="18"/>
          <w:szCs w:val="18"/>
          <w:vertAlign w:val="superscript"/>
        </w:rPr>
        <w:fldChar w:fldCharType="begin"/>
      </w:r>
      <w:r w:rsidR="00E14621">
        <w:rPr>
          <w:i/>
          <w:sz w:val="18"/>
          <w:szCs w:val="18"/>
          <w:vertAlign w:val="superscript"/>
        </w:rPr>
        <w:instrText xml:space="preserve"> ADDIN EN.CITE &lt;EndNote&gt;&lt;Cite&gt;&lt;Author&gt;Birkmann&lt;/Author&gt;&lt;Year&gt;2022&lt;/Year&gt;&lt;RecNum&gt;571&lt;/RecNum&gt;&lt;DisplayText&gt;70&lt;/DisplayText&gt;&lt;record&gt;&lt;rec-number&gt;571&lt;/rec-number&gt;&lt;foreign-keys&gt;&lt;key app="EN" db-id="fwvs520dta0pajerxw65e0pi2ztww9f052dv" timestamp="1725496787" guid="74ce9f77-4121-42b5-b276-3fd633b6ee63"&gt;571&lt;/key&gt;&lt;/foreign-keys&gt;&lt;ref-type name="Book Section"&gt;5&lt;/ref-type&gt;&lt;contributors&gt;&lt;authors&gt;&lt;author&gt;Birkmann, J&lt;/author&gt;&lt;author&gt;Liwenga, E&lt;/author&gt;&lt;author&gt;Pandey, R&lt;/author&gt;&lt;author&gt;Boyd, E&lt;/author&gt;&lt;author&gt;Djalante, R&lt;/author&gt;&lt;author&gt;Gemenne, F&lt;/author&gt;&lt;author&gt;Leal Filho, W&lt;/author&gt;&lt;author&gt;Pinho, PF&lt;/author&gt;&lt;author&gt;Stringer, L&lt;/author&gt;&lt;author&gt;Wrathall, D&lt;/author&gt;&lt;/authors&gt;&lt;/contributors&gt;&lt;titles&gt;&lt;title&gt;Poverty, Livelihoods and Sustainable Development. In: Climate Change 2022: Impacts, Adaptation and Vulnerability. Contribution of Working Group II to the Sixth Assessment Report of the Intergovernmental Panel on Climate Change [Pörtner H-O, Roberts DC, Tignor M, Poloczanska ES, Mintenbeck K, Alegría A, et al. (eds.)].&lt;/title&gt;&lt;/titles&gt;&lt;pages&gt;1171–1274&lt;/pages&gt;&lt;dates&gt;&lt;year&gt;2022&lt;/year&gt;&lt;/dates&gt;&lt;pub-location&gt;Cambridge, UK and New York, NY, USA&lt;/pub-location&gt;&lt;publisher&gt;Cambridge University Press&lt;/publisher&gt;&lt;urls&gt;&lt;related-urls&gt;&lt;url&gt;https://www.ipcc.ch/report/ar6/wg2/chapter/chapter-8/&lt;/url&gt;&lt;/related-urls&gt;&lt;/urls&gt;&lt;electronic-resource-num&gt;doi:10.1017/9781009325844.010.&lt;/electronic-resource-num&gt;&lt;/record&gt;&lt;/Cite&gt;&lt;/EndNote&gt;</w:instrText>
      </w:r>
      <w:r w:rsidR="00C36540" w:rsidRPr="00C36540">
        <w:rPr>
          <w:i/>
          <w:sz w:val="18"/>
          <w:szCs w:val="18"/>
          <w:vertAlign w:val="superscript"/>
        </w:rPr>
        <w:fldChar w:fldCharType="separate"/>
      </w:r>
      <w:r w:rsidR="00937C8F">
        <w:rPr>
          <w:i/>
          <w:noProof/>
          <w:sz w:val="18"/>
          <w:szCs w:val="18"/>
          <w:vertAlign w:val="superscript"/>
        </w:rPr>
        <w:t>70</w:t>
      </w:r>
      <w:r w:rsidR="00C36540" w:rsidRPr="00C36540">
        <w:rPr>
          <w:i/>
          <w:sz w:val="18"/>
          <w:szCs w:val="18"/>
          <w:vertAlign w:val="superscript"/>
        </w:rPr>
        <w:fldChar w:fldCharType="end"/>
      </w:r>
      <w:r w:rsidR="00C36540" w:rsidRPr="00C36540">
        <w:rPr>
          <w:i/>
          <w:sz w:val="18"/>
          <w:szCs w:val="18"/>
        </w:rPr>
        <w:t xml:space="preserve"> </w:t>
      </w:r>
      <w:r w:rsidR="00C36540">
        <w:rPr>
          <w:i/>
          <w:sz w:val="18"/>
          <w:szCs w:val="18"/>
        </w:rPr>
        <w:t xml:space="preserve"> </w:t>
      </w:r>
      <w:r w:rsidR="008977E1">
        <w:rPr>
          <w:i/>
          <w:iCs/>
          <w:sz w:val="18"/>
          <w:szCs w:val="18"/>
        </w:rPr>
        <w:t xml:space="preserve"> </w:t>
      </w:r>
    </w:p>
    <w:p w14:paraId="05F6F8CA" w14:textId="4EFAA1A4" w:rsidR="00D53320" w:rsidRDefault="00D53320" w:rsidP="00D53320">
      <w:pPr>
        <w:pStyle w:val="DHHStablefigurenote"/>
        <w:rPr>
          <w:rFonts w:cs="Arial"/>
          <w:i w:val="0"/>
          <w:iCs/>
          <w:sz w:val="20"/>
        </w:rPr>
      </w:pPr>
      <w:bookmarkStart w:id="32" w:name="_Ref176357670"/>
      <w:r w:rsidRPr="002C516B">
        <w:rPr>
          <w:rFonts w:cs="Arial"/>
          <w:i w:val="0"/>
          <w:iCs/>
          <w:sz w:val="20"/>
        </w:rPr>
        <w:lastRenderedPageBreak/>
        <w:t xml:space="preserve">There are a range of </w:t>
      </w:r>
      <w:r>
        <w:rPr>
          <w:rFonts w:cs="Arial"/>
          <w:i w:val="0"/>
          <w:iCs/>
          <w:sz w:val="20"/>
        </w:rPr>
        <w:t>tools and resources which can be used to understand climate change and health co-benefits, and which provide compelling evidence for increased investment in initiatives that reduce emissions, support adaptation and contribute to improved health outcomes. For example, research has shown that:</w:t>
      </w:r>
    </w:p>
    <w:p w14:paraId="76C83EFA" w14:textId="56054BC6" w:rsidR="008843F7" w:rsidRDefault="00D53320" w:rsidP="006321C4">
      <w:pPr>
        <w:pStyle w:val="DHHStablefigurenote"/>
        <w:numPr>
          <w:ilvl w:val="0"/>
          <w:numId w:val="23"/>
        </w:numPr>
        <w:rPr>
          <w:rFonts w:cs="Arial"/>
          <w:i w:val="0"/>
          <w:iCs/>
          <w:sz w:val="20"/>
        </w:rPr>
      </w:pPr>
      <w:r>
        <w:rPr>
          <w:rFonts w:cs="Arial"/>
          <w:i w:val="0"/>
          <w:iCs/>
          <w:sz w:val="20"/>
        </w:rPr>
        <w:t>r</w:t>
      </w:r>
      <w:r w:rsidRPr="001D6905">
        <w:rPr>
          <w:rFonts w:cs="Arial"/>
          <w:i w:val="0"/>
          <w:iCs/>
          <w:sz w:val="20"/>
        </w:rPr>
        <w:t>eplac</w:t>
      </w:r>
      <w:r>
        <w:rPr>
          <w:rFonts w:cs="Arial"/>
          <w:i w:val="0"/>
          <w:iCs/>
          <w:sz w:val="20"/>
        </w:rPr>
        <w:t>ing</w:t>
      </w:r>
      <w:r w:rsidRPr="001D6905">
        <w:rPr>
          <w:rFonts w:cs="Arial"/>
          <w:i w:val="0"/>
          <w:iCs/>
          <w:sz w:val="20"/>
        </w:rPr>
        <w:t xml:space="preserve"> 10%</w:t>
      </w:r>
      <w:r>
        <w:rPr>
          <w:rFonts w:cs="Arial"/>
          <w:i w:val="0"/>
          <w:iCs/>
          <w:sz w:val="20"/>
        </w:rPr>
        <w:t xml:space="preserve"> of</w:t>
      </w:r>
      <w:r w:rsidRPr="001D6905">
        <w:rPr>
          <w:rFonts w:cs="Arial"/>
          <w:i w:val="0"/>
          <w:iCs/>
          <w:sz w:val="20"/>
        </w:rPr>
        <w:t xml:space="preserve"> car trips with cycling in N</w:t>
      </w:r>
      <w:r>
        <w:rPr>
          <w:rFonts w:cs="Arial"/>
          <w:i w:val="0"/>
          <w:iCs/>
          <w:sz w:val="20"/>
        </w:rPr>
        <w:t>ew Zealand</w:t>
      </w:r>
      <w:r w:rsidRPr="001D6905">
        <w:rPr>
          <w:rFonts w:cs="Arial"/>
          <w:i w:val="0"/>
          <w:iCs/>
          <w:sz w:val="20"/>
        </w:rPr>
        <w:t xml:space="preserve"> </w:t>
      </w:r>
      <w:r>
        <w:rPr>
          <w:rFonts w:cs="Arial"/>
          <w:i w:val="0"/>
          <w:iCs/>
          <w:sz w:val="20"/>
        </w:rPr>
        <w:t xml:space="preserve">could result in </w:t>
      </w:r>
      <w:r w:rsidRPr="001D6905">
        <w:rPr>
          <w:rFonts w:cs="Arial"/>
          <w:i w:val="0"/>
          <w:iCs/>
          <w:sz w:val="20"/>
        </w:rPr>
        <w:t>$308</w:t>
      </w:r>
      <w:r>
        <w:rPr>
          <w:rFonts w:cs="Arial"/>
          <w:i w:val="0"/>
          <w:iCs/>
          <w:sz w:val="20"/>
        </w:rPr>
        <w:t xml:space="preserve"> million</w:t>
      </w:r>
      <w:r w:rsidRPr="001D6905">
        <w:rPr>
          <w:rFonts w:cs="Arial"/>
          <w:i w:val="0"/>
          <w:iCs/>
          <w:sz w:val="20"/>
        </w:rPr>
        <w:t xml:space="preserve"> USD </w:t>
      </w:r>
      <w:r>
        <w:rPr>
          <w:rFonts w:cs="Arial"/>
          <w:i w:val="0"/>
          <w:iCs/>
          <w:sz w:val="20"/>
        </w:rPr>
        <w:t xml:space="preserve">in </w:t>
      </w:r>
      <w:r w:rsidRPr="001D6905">
        <w:rPr>
          <w:rFonts w:cs="Arial"/>
          <w:i w:val="0"/>
          <w:iCs/>
          <w:sz w:val="20"/>
        </w:rPr>
        <w:t>saving</w:t>
      </w:r>
      <w:r>
        <w:rPr>
          <w:rFonts w:cs="Arial"/>
          <w:i w:val="0"/>
          <w:iCs/>
          <w:sz w:val="20"/>
        </w:rPr>
        <w:t>s</w:t>
      </w:r>
      <w:r w:rsidRPr="001D6905">
        <w:rPr>
          <w:rFonts w:cs="Arial"/>
          <w:i w:val="0"/>
          <w:iCs/>
          <w:sz w:val="20"/>
        </w:rPr>
        <w:t xml:space="preserve"> in health costs</w:t>
      </w:r>
      <w:r w:rsidR="00CD2DBA" w:rsidRPr="00F353BD">
        <w:rPr>
          <w:rFonts w:cs="Arial"/>
          <w:i w:val="0"/>
          <w:iCs/>
          <w:sz w:val="20"/>
          <w:vertAlign w:val="superscript"/>
        </w:rPr>
        <w:fldChar w:fldCharType="begin">
          <w:fldData xml:space="preserve">PEVuZE5vdGU+PENpdGU+PEF1dGhvcj5MaW5kc2F5PC9BdXRob3I+PFllYXI+MjAxMTwvWWVhcj48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</w:fldData>
        </w:fldChar>
      </w:r>
      <w:r w:rsidR="00937C8F">
        <w:rPr>
          <w:rFonts w:cs="Arial"/>
          <w:i w:val="0"/>
          <w:iCs/>
          <w:sz w:val="20"/>
          <w:vertAlign w:val="superscript"/>
        </w:rPr>
        <w:instrText xml:space="preserve"> ADDIN EN.CITE </w:instrText>
      </w:r>
      <w:r w:rsidR="00937C8F">
        <w:rPr>
          <w:rFonts w:cs="Arial"/>
          <w:i w:val="0"/>
          <w:iCs/>
          <w:sz w:val="20"/>
          <w:vertAlign w:val="superscript"/>
        </w:rPr>
        <w:fldChar w:fldCharType="begin">
          <w:fldData xml:space="preserve">PEVuZE5vdGU+PENpdGU+PEF1dGhvcj5MaW5kc2F5PC9BdXRob3I+PFllYXI+MjAxMTwvWWVhcj48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</w:fldData>
        </w:fldChar>
      </w:r>
      <w:r w:rsidR="00937C8F">
        <w:rPr>
          <w:rFonts w:cs="Arial"/>
          <w:i w:val="0"/>
          <w:iCs/>
          <w:sz w:val="20"/>
          <w:vertAlign w:val="superscript"/>
        </w:rPr>
        <w:instrText xml:space="preserve"> ADDIN EN.CITE.DATA </w:instrText>
      </w:r>
      <w:r w:rsidR="00937C8F">
        <w:rPr>
          <w:rFonts w:cs="Arial"/>
          <w:i w:val="0"/>
          <w:iCs/>
          <w:sz w:val="20"/>
          <w:vertAlign w:val="superscript"/>
        </w:rPr>
      </w:r>
      <w:r w:rsidR="00937C8F">
        <w:rPr>
          <w:rFonts w:cs="Arial"/>
          <w:i w:val="0"/>
          <w:iCs/>
          <w:sz w:val="20"/>
          <w:vertAlign w:val="superscript"/>
        </w:rPr>
        <w:fldChar w:fldCharType="end"/>
      </w:r>
      <w:r w:rsidR="00CD2DBA" w:rsidRPr="00F353BD">
        <w:rPr>
          <w:rFonts w:cs="Arial"/>
          <w:i w:val="0"/>
          <w:iCs/>
          <w:sz w:val="20"/>
          <w:vertAlign w:val="superscript"/>
        </w:rPr>
      </w:r>
      <w:r w:rsidR="00CD2DBA" w:rsidRPr="00F353BD">
        <w:rPr>
          <w:rFonts w:cs="Arial"/>
          <w:i w:val="0"/>
          <w:iCs/>
          <w:sz w:val="20"/>
          <w:vertAlign w:val="superscript"/>
        </w:rPr>
        <w:fldChar w:fldCharType="separate"/>
      </w:r>
      <w:r w:rsidR="00937C8F">
        <w:rPr>
          <w:rFonts w:cs="Arial"/>
          <w:i w:val="0"/>
          <w:iCs/>
          <w:noProof/>
          <w:sz w:val="20"/>
          <w:vertAlign w:val="superscript"/>
        </w:rPr>
        <w:t>71</w:t>
      </w:r>
      <w:r w:rsidR="00CD2DBA" w:rsidRPr="00F353BD">
        <w:rPr>
          <w:rFonts w:cs="Arial"/>
          <w:i w:val="0"/>
          <w:iCs/>
          <w:sz w:val="20"/>
          <w:vertAlign w:val="superscript"/>
        </w:rPr>
        <w:fldChar w:fldCharType="end"/>
      </w:r>
    </w:p>
    <w:p w14:paraId="3C8A23CB" w14:textId="0EE366F8" w:rsidR="008843F7" w:rsidRDefault="00BC6692" w:rsidP="006321C4">
      <w:pPr>
        <w:pStyle w:val="DHHStablefigurenote"/>
        <w:numPr>
          <w:ilvl w:val="0"/>
          <w:numId w:val="23"/>
        </w:numPr>
        <w:rPr>
          <w:rFonts w:cs="Arial"/>
          <w:i w:val="0"/>
          <w:iCs/>
          <w:sz w:val="20"/>
        </w:rPr>
      </w:pPr>
      <w:r w:rsidRPr="008843F7">
        <w:rPr>
          <w:rFonts w:cs="Arial"/>
          <w:i w:val="0"/>
          <w:iCs/>
          <w:sz w:val="20"/>
        </w:rPr>
        <w:t xml:space="preserve">increasing vegetative cover by 10% </w:t>
      </w:r>
      <w:r w:rsidR="008843F7">
        <w:rPr>
          <w:rFonts w:cs="Arial"/>
          <w:i w:val="0"/>
          <w:iCs/>
          <w:sz w:val="20"/>
        </w:rPr>
        <w:t xml:space="preserve">in Washington DC </w:t>
      </w:r>
      <w:r w:rsidRPr="008843F7">
        <w:rPr>
          <w:rFonts w:cs="Arial"/>
          <w:i w:val="0"/>
          <w:iCs/>
          <w:sz w:val="20"/>
        </w:rPr>
        <w:t xml:space="preserve">could reduce deaths during heat waves by an average of 7% compared to </w:t>
      </w:r>
      <w:r w:rsidR="008843F7">
        <w:rPr>
          <w:rFonts w:cs="Arial"/>
          <w:i w:val="0"/>
          <w:iCs/>
          <w:sz w:val="20"/>
        </w:rPr>
        <w:t xml:space="preserve">previous </w:t>
      </w:r>
      <w:r w:rsidRPr="008843F7">
        <w:rPr>
          <w:rFonts w:cs="Arial"/>
          <w:i w:val="0"/>
          <w:iCs/>
          <w:sz w:val="20"/>
        </w:rPr>
        <w:t>events, saving approximately 20 lives every 10 years</w:t>
      </w:r>
      <w:r w:rsidR="00773316" w:rsidRPr="00773316">
        <w:rPr>
          <w:rFonts w:cs="Arial"/>
          <w:i w:val="0"/>
          <w:iCs/>
          <w:sz w:val="20"/>
          <w:vertAlign w:val="superscript"/>
        </w:rPr>
        <w:fldChar w:fldCharType="begin"/>
      </w:r>
      <w:r w:rsidR="004A48DD">
        <w:rPr>
          <w:rFonts w:cs="Arial"/>
          <w:i w:val="0"/>
          <w:iCs/>
          <w:sz w:val="20"/>
          <w:vertAlign w:val="superscript"/>
        </w:rPr>
        <w:instrText xml:space="preserve"> ADDIN EN.CITE &lt;EndNote&gt;&lt;Cite&gt;&lt;Author&gt;WHO&lt;/Author&gt;&lt;Year&gt;2023&lt;/Year&gt;&lt;RecNum&gt;694&lt;/RecNum&gt;&lt;DisplayText&gt;72,73&lt;/DisplayText&gt;&lt;record&gt;&lt;rec-number&gt;694&lt;/rec-number&gt;&lt;foreign-keys&gt;&lt;key app="EN" db-id="fwvs520dta0pajerxw65e0pi2ztww9f052dv" timestamp="1726443749" guid="6e6fa6c3-aff5-4e29-9f14-e229d8650379"&gt;694&lt;/key&gt;&lt;/foreign-keys&gt;&lt;ref-type name="Report"&gt;27&lt;/ref-type&gt;&lt;contributors&gt;&lt;authors&gt;&lt;author&gt;WHO&lt;/author&gt;&lt;/authors&gt;&lt;/contributors&gt;&lt;titles&gt;&lt;title&gt;A framework for the quantification and economic valuation of health outcomes originating from health and non-health climate change mitigation and adaptation action.&lt;/title&gt;&lt;/titles&gt;&lt;pages&gt;117&lt;/pages&gt;&lt;dates&gt;&lt;year&gt;2023&lt;/year&gt;&lt;/dates&gt;&lt;pub-location&gt;Geneva, Switzerland&lt;/pub-location&gt;&lt;publisher&gt;World Health Organization&lt;/publisher&gt;&lt;urls&gt;&lt;related-urls&gt;&lt;url&gt;https://www.who.int/publications/i/item/9789240057906&lt;/url&gt;&lt;/related-urls&gt;&lt;/urls&gt;&lt;/record&gt;&lt;/Cite&gt;&lt;Cite&gt;&lt;Year&gt;2017&lt;/Year&gt;&lt;RecNum&gt;682&lt;/RecNum&gt;&lt;record&gt;&lt;rec-number&gt;682&lt;/rec-number&gt;&lt;foreign-keys&gt;&lt;key app="EN" db-id="fwvs520dta0pajerxw65e0pi2ztww9f052dv" timestamp="1726443748" guid="7b257538-56c1-47eb-8802-e8a2ada4ec60"&gt;682&lt;/key&gt;&lt;/foreign-keys&gt;&lt;ref-type name="Report"&gt;27&lt;/ref-type&gt;&lt;contributors&gt;&lt;/contributors&gt;&lt;titles&gt;&lt;title&gt;Center for Climate and Energy Solutions. Resilience strategies for extreme heat.&lt;/title&gt;&lt;/titles&gt;&lt;dates&gt;&lt;year&gt;2017&lt;/year&gt;&lt;/dates&gt;&lt;pub-location&gt;Arlington, VA, US&lt;/pub-location&gt;&lt;publisher&gt;C2ES&lt;/publisher&gt;&lt;urls&gt;&lt;related-urls&gt;&lt;url&gt;https://www.c2es.org/wp-content/uploads/2017/11/resilience-strategies-for-extreme-heat.pdf&lt;/url&gt;&lt;/related-urls&gt;&lt;/urls&gt;&lt;/record&gt;&lt;/Cite&gt;&lt;/EndNote&gt;</w:instrText>
      </w:r>
      <w:r w:rsidR="00773316" w:rsidRPr="00773316">
        <w:rPr>
          <w:rFonts w:cs="Arial"/>
          <w:i w:val="0"/>
          <w:iCs/>
          <w:sz w:val="20"/>
          <w:vertAlign w:val="superscript"/>
        </w:rPr>
        <w:fldChar w:fldCharType="separate"/>
      </w:r>
      <w:r w:rsidR="00937C8F">
        <w:rPr>
          <w:rFonts w:cs="Arial"/>
          <w:i w:val="0"/>
          <w:iCs/>
          <w:noProof/>
          <w:sz w:val="20"/>
          <w:vertAlign w:val="superscript"/>
        </w:rPr>
        <w:t>72,73</w:t>
      </w:r>
      <w:r w:rsidR="00773316" w:rsidRPr="00773316">
        <w:rPr>
          <w:rFonts w:cs="Arial"/>
          <w:i w:val="0"/>
          <w:iCs/>
          <w:sz w:val="20"/>
          <w:vertAlign w:val="superscript"/>
        </w:rPr>
        <w:fldChar w:fldCharType="end"/>
      </w:r>
      <w:r w:rsidR="009C32FD">
        <w:rPr>
          <w:rFonts w:cs="Arial"/>
          <w:i w:val="0"/>
          <w:iCs/>
          <w:sz w:val="20"/>
        </w:rPr>
        <w:t xml:space="preserve"> </w:t>
      </w:r>
    </w:p>
    <w:p w14:paraId="6D43C390" w14:textId="77777777" w:rsidR="00D72AD1" w:rsidRDefault="00D72AD1">
      <w:pPr>
        <w:rPr>
          <w:rFonts w:ascii="Arial" w:hAnsi="Arial" w:cs="Arial"/>
          <w:b/>
          <w:bCs/>
          <w:iCs/>
        </w:rPr>
      </w:pPr>
      <w:r>
        <w:rPr>
          <w:rFonts w:cs="Arial"/>
          <w:b/>
          <w:bCs/>
          <w:i/>
          <w:iCs/>
        </w:rPr>
        <w:br w:type="page"/>
      </w:r>
    </w:p>
    <w:p w14:paraId="735A1E72" w14:textId="7F153FF6" w:rsidR="00970606" w:rsidRDefault="00970606" w:rsidP="00970606">
      <w:pPr>
        <w:pStyle w:val="DHHStablefigurenote"/>
        <w:tabs>
          <w:tab w:val="left" w:pos="5775"/>
        </w:tabs>
        <w:rPr>
          <w:rFonts w:cs="Arial"/>
          <w:b/>
          <w:bCs/>
          <w:i w:val="0"/>
          <w:iCs/>
          <w:sz w:val="20"/>
        </w:rPr>
      </w:pPr>
      <w:r>
        <w:rPr>
          <w:rFonts w:cs="Arial"/>
          <w:b/>
          <w:bCs/>
          <w:i w:val="0"/>
          <w:iCs/>
          <w:sz w:val="20"/>
        </w:rPr>
        <w:lastRenderedPageBreak/>
        <w:tab/>
      </w:r>
    </w:p>
    <w:p w14:paraId="39F9F5D6" w14:textId="41BC1B8B" w:rsidR="00E5763D" w:rsidRPr="008843F7" w:rsidRDefault="00E5763D" w:rsidP="008843F7">
      <w:pPr>
        <w:pStyle w:val="DHHStablefigurenote"/>
        <w:rPr>
          <w:rFonts w:cs="Arial"/>
          <w:i w:val="0"/>
          <w:iCs/>
          <w:sz w:val="20"/>
        </w:rPr>
      </w:pPr>
      <w:r w:rsidRPr="008843F7">
        <w:rPr>
          <w:rFonts w:cs="Arial"/>
          <w:b/>
          <w:bCs/>
          <w:i w:val="0"/>
          <w:iCs/>
          <w:sz w:val="20"/>
        </w:rPr>
        <w:fldChar w:fldCharType="begin"/>
      </w:r>
      <w:r w:rsidRPr="008843F7">
        <w:rPr>
          <w:rFonts w:cs="Arial"/>
          <w:b/>
          <w:bCs/>
          <w:i w:val="0"/>
          <w:iCs/>
          <w:sz w:val="20"/>
        </w:rPr>
        <w:instrText xml:space="preserve"> REF _Ref176357670 \h  \* MERGEFORMAT </w:instrText>
      </w:r>
      <w:r w:rsidRPr="008843F7">
        <w:rPr>
          <w:rFonts w:cs="Arial"/>
          <w:b/>
          <w:bCs/>
          <w:i w:val="0"/>
          <w:iCs/>
          <w:sz w:val="20"/>
        </w:rPr>
      </w:r>
      <w:r w:rsidRPr="008843F7">
        <w:rPr>
          <w:rFonts w:cs="Arial"/>
          <w:b/>
          <w:bCs/>
          <w:i w:val="0"/>
          <w:iCs/>
          <w:sz w:val="20"/>
        </w:rPr>
        <w:fldChar w:fldCharType="separate"/>
      </w:r>
      <w:r w:rsidRPr="008843F7">
        <w:rPr>
          <w:rFonts w:cs="Arial"/>
          <w:b/>
          <w:bCs/>
          <w:i w:val="0"/>
          <w:iCs/>
          <w:sz w:val="20"/>
        </w:rPr>
        <w:t xml:space="preserve">Figure </w:t>
      </w:r>
      <w:r w:rsidRPr="008843F7">
        <w:rPr>
          <w:rFonts w:cs="Arial"/>
          <w:b/>
          <w:bCs/>
          <w:i w:val="0"/>
          <w:iCs/>
          <w:sz w:val="20"/>
        </w:rPr>
        <w:fldChar w:fldCharType="end"/>
      </w:r>
      <w:r w:rsidR="00970606">
        <w:rPr>
          <w:rFonts w:cs="Arial"/>
          <w:b/>
          <w:bCs/>
          <w:i w:val="0"/>
          <w:iCs/>
          <w:sz w:val="20"/>
        </w:rPr>
        <w:t>4</w:t>
      </w:r>
      <w:r w:rsidRPr="008843F7">
        <w:rPr>
          <w:rFonts w:cs="Arial"/>
          <w:i w:val="0"/>
          <w:iCs/>
          <w:sz w:val="20"/>
        </w:rPr>
        <w:t xml:space="preserve"> </w:t>
      </w:r>
      <w:r w:rsidR="00B801F3" w:rsidRPr="008843F7">
        <w:rPr>
          <w:rFonts w:cs="Arial"/>
          <w:i w:val="0"/>
          <w:iCs/>
          <w:sz w:val="20"/>
        </w:rPr>
        <w:t xml:space="preserve">below </w:t>
      </w:r>
      <w:r w:rsidRPr="008843F7">
        <w:rPr>
          <w:rFonts w:cs="Arial"/>
          <w:i w:val="0"/>
          <w:iCs/>
          <w:sz w:val="20"/>
        </w:rPr>
        <w:t>demonstrates some examples of climate change mitigation and adaptation interventions and health co-benefits.</w:t>
      </w:r>
    </w:p>
    <w:p w14:paraId="34358DE9" w14:textId="7E3D20CE" w:rsidR="00053F13" w:rsidRDefault="00053F13" w:rsidP="00053F13">
      <w:pPr>
        <w:pStyle w:val="Caption"/>
        <w:spacing w:before="240"/>
        <w:rPr>
          <w:rFonts w:ascii="Arial" w:hAnsi="Arial" w:cs="Arial"/>
          <w:b/>
          <w:bCs/>
          <w:i w:val="0"/>
          <w:iCs w:val="0"/>
          <w:color w:val="auto"/>
          <w:sz w:val="20"/>
          <w:szCs w:val="20"/>
        </w:rPr>
      </w:pPr>
      <w:r w:rsidRPr="007C68F8">
        <w:rPr>
          <w:rFonts w:ascii="Arial" w:hAnsi="Arial" w:cs="Arial"/>
          <w:b/>
          <w:bCs/>
          <w:i w:val="0"/>
          <w:iCs w:val="0"/>
          <w:color w:val="auto"/>
          <w:sz w:val="20"/>
          <w:szCs w:val="20"/>
        </w:rPr>
        <w:t xml:space="preserve">Figure </w:t>
      </w:r>
      <w:bookmarkEnd w:id="32"/>
      <w:r w:rsidR="00970606">
        <w:rPr>
          <w:rFonts w:ascii="Arial" w:hAnsi="Arial" w:cs="Arial"/>
          <w:b/>
          <w:bCs/>
          <w:i w:val="0"/>
          <w:iCs w:val="0"/>
          <w:color w:val="auto"/>
          <w:sz w:val="20"/>
          <w:szCs w:val="20"/>
        </w:rPr>
        <w:t>4</w:t>
      </w:r>
      <w:r w:rsidRPr="007C68F8">
        <w:rPr>
          <w:rFonts w:ascii="Arial" w:hAnsi="Arial" w:cs="Arial"/>
          <w:b/>
          <w:bCs/>
          <w:i w:val="0"/>
          <w:iCs w:val="0"/>
          <w:color w:val="auto"/>
          <w:sz w:val="20"/>
          <w:szCs w:val="20"/>
        </w:rPr>
        <w:t>: Climate change and health co-benefits</w:t>
      </w:r>
      <w:r w:rsidR="004A2627">
        <w:rPr>
          <w:rStyle w:val="FootnoteReference"/>
          <w:rFonts w:ascii="Arial" w:hAnsi="Arial" w:cs="Arial"/>
          <w:b/>
          <w:bCs/>
          <w:i w:val="0"/>
          <w:iCs w:val="0"/>
          <w:color w:val="auto"/>
          <w:sz w:val="20"/>
          <w:szCs w:val="20"/>
        </w:rPr>
        <w:footnoteReference w:id="4"/>
      </w:r>
    </w:p>
    <w:p w14:paraId="0591E416" w14:textId="61C9B87F" w:rsidR="00053F13" w:rsidRDefault="00970606" w:rsidP="00053F13">
      <w:pPr>
        <w:rPr>
          <w:noProof/>
        </w:rPr>
      </w:pPr>
      <w:r>
        <w:rPr>
          <w:noProof/>
        </w:rPr>
        <w:drawing>
          <wp:inline distT="0" distB="0" distL="0" distR="0" wp14:anchorId="12B7D088" wp14:editId="653558C7">
            <wp:extent cx="6267450" cy="6915150"/>
            <wp:effectExtent l="0" t="0" r="0" b="0"/>
            <wp:docPr id="670071359" name="Picture 1" descr="This figure lists interventions to mitigate and adapt to climate change, along with health co-benefits and health outcomes associated with tackling climate change. It also provides examples of health outcomes that are likely to be improved through these 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71359" name="Picture 1" descr="This figure lists interventions to mitigate and adapt to climate change, along with health co-benefits and health outcomes associated with tackling climate change. It also provides examples of health outcomes that are likely to be improved through these actions."/>
                    <pic:cNvPicPr/>
                  </pic:nvPicPr>
                  <pic:blipFill>
                    <a:blip r:embed="rId28"/>
                    <a:stretch>
                      <a:fillRect/>
                    </a:stretch>
                  </pic:blipFill>
                  <pic:spPr>
                    <a:xfrm>
                      <a:off x="0" y="0"/>
                      <a:ext cx="6267450" cy="6915150"/>
                    </a:xfrm>
                    <a:prstGeom prst="rect">
                      <a:avLst/>
                    </a:prstGeom>
                  </pic:spPr>
                </pic:pic>
              </a:graphicData>
            </a:graphic>
          </wp:inline>
        </w:drawing>
      </w:r>
    </w:p>
    <w:p w14:paraId="7F68AE75" w14:textId="7EDC3C59" w:rsidR="00970606" w:rsidRPr="00970606" w:rsidRDefault="00970606" w:rsidP="00970606">
      <w:pPr>
        <w:widowControl w:val="0"/>
        <w:autoSpaceDE w:val="0"/>
        <w:autoSpaceDN w:val="0"/>
        <w:spacing w:before="98"/>
        <w:rPr>
          <w:rFonts w:ascii="VIC SemiBold" w:eastAsia="VIC" w:hAnsi="VIC" w:cs="VIC"/>
          <w:b/>
          <w:szCs w:val="19"/>
          <w:lang w:val="en-US"/>
        </w:rPr>
      </w:pPr>
    </w:p>
    <w:p w14:paraId="6DF9BE1B" w14:textId="77777777" w:rsidR="00970606" w:rsidRPr="00970606" w:rsidRDefault="00970606" w:rsidP="00970606">
      <w:pPr>
        <w:widowControl w:val="0"/>
        <w:autoSpaceDE w:val="0"/>
        <w:autoSpaceDN w:val="0"/>
        <w:spacing w:before="2"/>
        <w:rPr>
          <w:rFonts w:ascii="VIC SemiBold" w:eastAsia="VIC" w:hAnsi="VIC" w:cs="VIC"/>
          <w:b/>
          <w:sz w:val="5"/>
          <w:szCs w:val="19"/>
          <w:lang w:val="en-US"/>
        </w:rPr>
      </w:pPr>
    </w:p>
    <w:p w14:paraId="2A104C42" w14:textId="23160AB4" w:rsidR="00CE631D" w:rsidRDefault="00970606" w:rsidP="00D54235">
      <w:pPr>
        <w:pStyle w:val="DHHStablefigurenote"/>
        <w:rPr>
          <w:vertAlign w:val="superscript"/>
        </w:rPr>
      </w:pPr>
      <w:r>
        <w:lastRenderedPageBreak/>
        <w:t xml:space="preserve">     </w:t>
      </w:r>
      <w:r w:rsidR="00053F13" w:rsidRPr="00BA51E5">
        <w:t xml:space="preserve">Adapted from BMJ 2016, Health and </w:t>
      </w:r>
      <w:r w:rsidR="00053F13">
        <w:t>c</w:t>
      </w:r>
      <w:r w:rsidR="00053F13" w:rsidRPr="00BA51E5">
        <w:t xml:space="preserve">limate: </w:t>
      </w:r>
      <w:r w:rsidR="00053F13">
        <w:t>c</w:t>
      </w:r>
      <w:r w:rsidR="00053F13" w:rsidRPr="00BA51E5">
        <w:t>o-</w:t>
      </w:r>
      <w:r w:rsidR="00053F13">
        <w:t>b</w:t>
      </w:r>
      <w:r w:rsidR="00053F13" w:rsidRPr="00BA51E5">
        <w:t>enefits</w:t>
      </w:r>
      <w:r w:rsidR="00053F13" w:rsidRPr="008B1743">
        <w:rPr>
          <w:vertAlign w:val="superscript"/>
        </w:rPr>
        <w:fldChar w:fldCharType="begin"/>
      </w:r>
      <w:r w:rsidR="00937C8F">
        <w:rPr>
          <w:vertAlign w:val="superscript"/>
        </w:rPr>
        <w:instrText xml:space="preserve"> ADDIN EN.CITE &lt;EndNote&gt;&lt;Cite&gt;&lt;Author&gt;Iacobucci&lt;/Author&gt;&lt;Year&gt;2016&lt;/Year&gt;&lt;RecNum&gt;492&lt;/RecNum&gt;&lt;IDText&gt;NHS is unprepared for risks posed by climate change, warn leading UK health bodies&lt;/IDText&gt;&lt;DisplayText&gt;74&lt;/DisplayText&gt;&lt;record&gt;&lt;rec-number&gt;492&lt;/rec-number&gt;&lt;foreign-keys&gt;&lt;key app="EN" db-id="fwvs520dta0pajerxw65e0pi2ztww9f052dv" timestamp="1597301756" guid="cfaf38fa-fadd-4ea2-a4c2-f438c76c7ab7"&gt;492&lt;/key&gt;&lt;/foreign-keys&gt;&lt;ref-type name="Journal Article"&gt;17&lt;/ref-type&gt;&lt;contributors&gt;&lt;authors&gt;&lt;author&gt;Iacobucci, Gareth&lt;/author&gt;&lt;/authors&gt;&lt;/contributors&gt;&lt;titles&gt;&lt;title&gt;NHS is unprepared for risks posed by climate change, warn leading UK health bodies&lt;/title&gt;&lt;secondary-title&gt;BMJ&lt;/secondary-title&gt;&lt;/titles&gt;&lt;periodical&gt;&lt;full-title&gt;BMJ&lt;/full-title&gt;&lt;/periodical&gt;&lt;pages&gt;i1781&lt;/pages&gt;&lt;volume&gt;352&lt;/volume&gt;&lt;dates&gt;&lt;year&gt;2016&lt;/year&gt;&lt;/dates&gt;&lt;urls&gt;&lt;related-urls&gt;&lt;url&gt;http://www.bmj.com/content/352/bmj.i1781.abstract&lt;/url&gt;&lt;url&gt;https://www.bmj.com/content/352/bmj.i1781/infographic&lt;/url&gt;&lt;/related-urls&gt;&lt;/urls&gt;&lt;electronic-resource-num&gt;10.1136/bmj.i1781&lt;/electronic-resource-num&gt;&lt;/record&gt;&lt;/Cite&gt;&lt;/EndNote&gt;</w:instrText>
      </w:r>
      <w:r w:rsidR="00053F13" w:rsidRPr="008B1743">
        <w:rPr>
          <w:vertAlign w:val="superscript"/>
        </w:rPr>
        <w:fldChar w:fldCharType="separate"/>
      </w:r>
      <w:r w:rsidR="00937C8F">
        <w:rPr>
          <w:noProof/>
          <w:vertAlign w:val="superscript"/>
        </w:rPr>
        <w:t>74</w:t>
      </w:r>
      <w:r w:rsidR="00053F13" w:rsidRPr="008B1743">
        <w:rPr>
          <w:vertAlign w:val="superscript"/>
        </w:rPr>
        <w:fldChar w:fldCharType="end"/>
      </w:r>
    </w:p>
    <w:tbl>
      <w:tblPr>
        <w:tblStyle w:val="TableGrid"/>
        <w:tblW w:w="0" w:type="auto"/>
        <w:tblLook w:val="04A0" w:firstRow="1" w:lastRow="0" w:firstColumn="1" w:lastColumn="0" w:noHBand="0" w:noVBand="1"/>
      </w:tblPr>
      <w:tblGrid>
        <w:gridCol w:w="9288"/>
      </w:tblGrid>
      <w:tr w:rsidR="0014441A" w:rsidDel="0014441A" w14:paraId="26380440" w14:textId="7F2AACFB">
        <w:tc>
          <w:tcPr>
            <w:tcW w:w="9288" w:type="dxa"/>
          </w:tcPr>
          <w:p w14:paraId="5BFA7080" w14:textId="41FD790D" w:rsidR="00EE0F0F" w:rsidRPr="00BD3301" w:rsidRDefault="00341EEB" w:rsidP="00EE0F0F">
            <w:pPr>
              <w:pStyle w:val="DHHSbody"/>
              <w:rPr>
                <w:b/>
                <w:bCs/>
              </w:rPr>
            </w:pPr>
            <w:r>
              <w:rPr>
                <w:rFonts w:cs="Arial"/>
                <w:iCs/>
              </w:rPr>
              <w:br w:type="page"/>
            </w:r>
            <w:r w:rsidR="00EE0F0F" w:rsidRPr="00A55431">
              <w:rPr>
                <w:b/>
              </w:rPr>
              <w:t>Box</w:t>
            </w:r>
            <w:r w:rsidR="00EE0F0F" w:rsidRPr="00A55431">
              <w:rPr>
                <w:b/>
                <w:bCs/>
              </w:rPr>
              <w:t xml:space="preserve"> </w:t>
            </w:r>
            <w:r w:rsidR="00762AA4">
              <w:rPr>
                <w:b/>
                <w:bCs/>
              </w:rPr>
              <w:t>7</w:t>
            </w:r>
            <w:r w:rsidR="00EE0F0F" w:rsidRPr="00A55431">
              <w:rPr>
                <w:b/>
                <w:bCs/>
              </w:rPr>
              <w:t>:</w:t>
            </w:r>
            <w:r w:rsidR="00EE0F0F" w:rsidRPr="00BD3301">
              <w:rPr>
                <w:b/>
                <w:bCs/>
              </w:rPr>
              <w:t xml:space="preserve"> Stealth interventions as a path</w:t>
            </w:r>
            <w:r w:rsidR="00EE0F0F">
              <w:rPr>
                <w:b/>
                <w:bCs/>
              </w:rPr>
              <w:t>way</w:t>
            </w:r>
            <w:r w:rsidR="00EE0F0F" w:rsidRPr="00BD3301">
              <w:rPr>
                <w:b/>
                <w:bCs/>
              </w:rPr>
              <w:t xml:space="preserve"> to improved health </w:t>
            </w:r>
          </w:p>
          <w:p w14:paraId="42F0F046" w14:textId="3CBD5DBE" w:rsidR="00CA20C9" w:rsidRDefault="00EE0F0F">
            <w:pPr>
              <w:pStyle w:val="DHHSbody"/>
              <w:rPr>
                <w:vertAlign w:val="superscript"/>
              </w:rPr>
            </w:pPr>
            <w:r>
              <w:t>Addressing</w:t>
            </w:r>
            <w:r w:rsidR="0014441A" w:rsidDel="0014441A">
              <w:t xml:space="preserve"> behaviours such as poor diet and insufficient physical activity</w:t>
            </w:r>
            <w:r w:rsidR="0014441A" w:rsidRPr="00790A23" w:rsidDel="0014441A">
              <w:t xml:space="preserve"> that </w:t>
            </w:r>
            <w:proofErr w:type="gramStart"/>
            <w:r w:rsidR="0014441A" w:rsidRPr="00790A23" w:rsidDel="0014441A">
              <w:t>lead</w:t>
            </w:r>
            <w:proofErr w:type="gramEnd"/>
            <w:r w:rsidR="0014441A" w:rsidDel="0014441A">
              <w:t xml:space="preserve"> to overweight and obesity and in turn </w:t>
            </w:r>
            <w:r w:rsidR="0014441A" w:rsidRPr="00A55431" w:rsidDel="0014441A">
              <w:t>lead</w:t>
            </w:r>
            <w:r w:rsidR="0014441A" w:rsidDel="0014441A">
              <w:t xml:space="preserve"> to risk factors for chronic diseases including cardiovascular disease, diabetes and stroke, has proved difficult. Many existing behavioural health interventions have short-term positive results but have not been successful in achieving improved long-term outcomes.</w:t>
            </w:r>
            <w:r w:rsidR="0014441A" w:rsidRPr="008C11C9" w:rsidDel="0014441A">
              <w:rPr>
                <w:vertAlign w:val="superscript"/>
              </w:rPr>
              <w:fldChar w:fldCharType="begin"/>
            </w:r>
            <w:r w:rsidR="00937C8F">
              <w:rPr>
                <w:vertAlign w:val="superscript"/>
              </w:rPr>
              <w:instrText xml:space="preserve"> ADDIN EN.CITE &lt;EndNote&gt;&lt;Cite&gt;&lt;Author&gt;Emley&lt;/Author&gt;&lt;Year&gt;2019&lt;/Year&gt;&lt;RecNum&gt;258&lt;/RecNum&gt;&lt;IDText&gt;Social movement involvement and healthy diet and activity behaviors among US adults&lt;/IDText&gt;&lt;DisplayText&gt;75&lt;/DisplayText&gt;&lt;record&gt;&lt;rec-number&gt;258&lt;/rec-number&gt;&lt;foreign-keys&gt;&lt;key app="EN" db-id="fwvs520dta0pajerxw65e0pi2ztww9f052dv" timestamp="1582513101" guid="ddb51199-1c8f-431d-b3b6-0a47fb11135f"&gt;258&lt;/key&gt;&lt;/foreign-keys&gt;&lt;ref-type name="Journal Article"&gt;17&lt;/ref-type&gt;&lt;contributors&gt;&lt;authors&gt;&lt;author&gt;Emley, Elizabeth A&lt;/author&gt;&lt;author&gt;Musher-Eizenman, Dara R&lt;/author&gt;&lt;/authors&gt;&lt;/contributors&gt;&lt;titles&gt;&lt;title&gt;Social movement involvement and healthy diet and activity behaviors among US adults&lt;/title&gt;&lt;secondary-title&gt;Health Promotion International&lt;/secondary-title&gt;&lt;/titles&gt;&lt;periodical&gt;&lt;full-title&gt;Health promotion international&lt;/full-title&gt;&lt;/periodical&gt;&lt;pages&gt;490-500&lt;/pages&gt;&lt;volume&gt;34&lt;/volume&gt;&lt;number&gt;3&lt;/number&gt;&lt;dates&gt;&lt;year&gt;2019&lt;/year&gt;&lt;/dates&gt;&lt;isbn&gt;0957-4824&lt;/isbn&gt;&lt;urls&gt;&lt;/urls&gt;&lt;/record&gt;&lt;/Cite&gt;&lt;/EndNote&gt;</w:instrText>
            </w:r>
            <w:r w:rsidR="0014441A" w:rsidRPr="008C11C9" w:rsidDel="0014441A">
              <w:rPr>
                <w:vertAlign w:val="superscript"/>
              </w:rPr>
              <w:fldChar w:fldCharType="separate"/>
            </w:r>
            <w:r w:rsidR="00937C8F">
              <w:rPr>
                <w:noProof/>
                <w:vertAlign w:val="superscript"/>
              </w:rPr>
              <w:t>75</w:t>
            </w:r>
            <w:r w:rsidR="0014441A" w:rsidRPr="008C11C9" w:rsidDel="0014441A">
              <w:rPr>
                <w:vertAlign w:val="superscript"/>
              </w:rPr>
              <w:fldChar w:fldCharType="end"/>
            </w:r>
            <w:r w:rsidR="0014441A" w:rsidDel="0014441A">
              <w:t xml:space="preserve"> In a search for sustainable changes in health behaviour, researchers are exploring the potential of stealth interventions.</w:t>
            </w:r>
            <w:r w:rsidR="0014441A" w:rsidRPr="008C11C9" w:rsidDel="0014441A">
              <w:rPr>
                <w:vertAlign w:val="superscript"/>
              </w:rPr>
              <w:fldChar w:fldCharType="begin"/>
            </w:r>
            <w:r w:rsidR="00937C8F">
              <w:rPr>
                <w:vertAlign w:val="superscript"/>
              </w:rPr>
              <w:instrText xml:space="preserve"> ADDIN EN.CITE &lt;EndNote&gt;&lt;Cite&gt;&lt;Author&gt;Emley&lt;/Author&gt;&lt;Year&gt;2019&lt;/Year&gt;&lt;RecNum&gt;258&lt;/RecNum&gt;&lt;IDText&gt;Social movement involvement and healthy diet and activity behaviors among US adults&lt;/IDText&gt;&lt;DisplayText&gt;75&lt;/DisplayText&gt;&lt;record&gt;&lt;rec-number&gt;258&lt;/rec-number&gt;&lt;foreign-keys&gt;&lt;key app="EN" db-id="fwvs520dta0pajerxw65e0pi2ztww9f052dv" timestamp="1582513101" guid="ddb51199-1c8f-431d-b3b6-0a47fb11135f"&gt;258&lt;/key&gt;&lt;/foreign-keys&gt;&lt;ref-type name="Journal Article"&gt;17&lt;/ref-type&gt;&lt;contributors&gt;&lt;authors&gt;&lt;author&gt;Emley, Elizabeth A&lt;/author&gt;&lt;author&gt;Musher-Eizenman, Dara R&lt;/author&gt;&lt;/authors&gt;&lt;/contributors&gt;&lt;titles&gt;&lt;title&gt;Social movement involvement and healthy diet and activity behaviors among US adults&lt;/title&gt;&lt;secondary-title&gt;Health Promotion International&lt;/secondary-title&gt;&lt;/titles&gt;&lt;periodical&gt;&lt;full-title&gt;Health promotion international&lt;/full-title&gt;&lt;/periodical&gt;&lt;pages&gt;490-500&lt;/pages&gt;&lt;volume&gt;34&lt;/volume&gt;&lt;number&gt;3&lt;/number&gt;&lt;dates&gt;&lt;year&gt;2019&lt;/year&gt;&lt;/dates&gt;&lt;isbn&gt;0957-4824&lt;/isbn&gt;&lt;urls&gt;&lt;/urls&gt;&lt;/record&gt;&lt;/Cite&gt;&lt;/EndNote&gt;</w:instrText>
            </w:r>
            <w:r w:rsidR="0014441A" w:rsidRPr="008C11C9" w:rsidDel="0014441A">
              <w:rPr>
                <w:vertAlign w:val="superscript"/>
              </w:rPr>
              <w:fldChar w:fldCharType="separate"/>
            </w:r>
            <w:r w:rsidR="00937C8F">
              <w:rPr>
                <w:noProof/>
                <w:vertAlign w:val="superscript"/>
              </w:rPr>
              <w:t>75</w:t>
            </w:r>
            <w:r w:rsidR="0014441A" w:rsidRPr="008C11C9" w:rsidDel="0014441A">
              <w:rPr>
                <w:vertAlign w:val="superscript"/>
              </w:rPr>
              <w:fldChar w:fldCharType="end"/>
            </w:r>
            <w:r w:rsidR="0014441A" w:rsidDel="0014441A">
              <w:t xml:space="preserve"> Stealth interventions seek to harness intrinsic motivators such as commitment to social movements – which often embrace values to make the world a better place – to realise health benefits without explicit reference to changing health behaviour.</w:t>
            </w:r>
            <w:r w:rsidR="0014441A" w:rsidRPr="008C11C9" w:rsidDel="0014441A">
              <w:rPr>
                <w:vertAlign w:val="superscript"/>
              </w:rPr>
              <w:fldChar w:fldCharType="begin"/>
            </w:r>
            <w:r w:rsidR="00937C8F">
              <w:rPr>
                <w:vertAlign w:val="superscript"/>
              </w:rPr>
              <w:instrText xml:space="preserve"> ADDIN EN.CITE &lt;EndNote&gt;&lt;Cite&gt;&lt;Author&gt;Emley&lt;/Author&gt;&lt;Year&gt;2019&lt;/Year&gt;&lt;RecNum&gt;258&lt;/RecNum&gt;&lt;IDText&gt;Social movement involvement and healthy diet and activity behaviors among US adults&lt;/IDText&gt;&lt;DisplayText&gt;75&lt;/DisplayText&gt;&lt;record&gt;&lt;rec-number&gt;258&lt;/rec-number&gt;&lt;foreign-keys&gt;&lt;key app="EN" db-id="fwvs520dta0pajerxw65e0pi2ztww9f052dv" timestamp="1582513101" guid="ddb51199-1c8f-431d-b3b6-0a47fb11135f"&gt;258&lt;/key&gt;&lt;/foreign-keys&gt;&lt;ref-type name="Journal Article"&gt;17&lt;/ref-type&gt;&lt;contributors&gt;&lt;authors&gt;&lt;author&gt;Emley, Elizabeth A&lt;/author&gt;&lt;author&gt;Musher-Eizenman, Dara R&lt;/author&gt;&lt;/authors&gt;&lt;/contributors&gt;&lt;titles&gt;&lt;title&gt;Social movement involvement and healthy diet and activity behaviors among US adults&lt;/title&gt;&lt;secondary-title&gt;Health Promotion International&lt;/secondary-title&gt;&lt;/titles&gt;&lt;periodical&gt;&lt;full-title&gt;Health promotion international&lt;/full-title&gt;&lt;/periodical&gt;&lt;pages&gt;490-500&lt;/pages&gt;&lt;volume&gt;34&lt;/volume&gt;&lt;number&gt;3&lt;/number&gt;&lt;dates&gt;&lt;year&gt;2019&lt;/year&gt;&lt;/dates&gt;&lt;isbn&gt;0957-4824&lt;/isbn&gt;&lt;urls&gt;&lt;/urls&gt;&lt;/record&gt;&lt;/Cite&gt;&lt;/EndNote&gt;</w:instrText>
            </w:r>
            <w:r w:rsidR="0014441A" w:rsidRPr="008C11C9" w:rsidDel="0014441A">
              <w:rPr>
                <w:vertAlign w:val="superscript"/>
              </w:rPr>
              <w:fldChar w:fldCharType="separate"/>
            </w:r>
            <w:r w:rsidR="00937C8F">
              <w:rPr>
                <w:noProof/>
                <w:vertAlign w:val="superscript"/>
              </w:rPr>
              <w:t>75</w:t>
            </w:r>
            <w:r w:rsidR="0014441A" w:rsidRPr="008C11C9" w:rsidDel="0014441A">
              <w:rPr>
                <w:vertAlign w:val="superscript"/>
              </w:rPr>
              <w:fldChar w:fldCharType="end"/>
            </w:r>
          </w:p>
          <w:p w14:paraId="0644BB0B" w14:textId="0E5198D9" w:rsidR="0014441A" w:rsidDel="0014441A" w:rsidRDefault="0014441A" w:rsidP="00EE0F0F">
            <w:pPr>
              <w:pStyle w:val="DHHSbody"/>
            </w:pPr>
            <w:proofErr w:type="gramStart"/>
            <w:r w:rsidDel="0014441A">
              <w:t>A number of</w:t>
            </w:r>
            <w:proofErr w:type="gramEnd"/>
            <w:r w:rsidDel="0014441A">
              <w:t xml:space="preserve"> social and environmental movements have values and behavioural goals that connect and overlap with a healthy diet and physical activity. </w:t>
            </w:r>
            <w:r w:rsidR="00EE0F0F">
              <w:t>Research suggests that social movements with environmental sustainability and climate change goals can encourage changes in individual behaviour such as:  eating more fruit and vegetables, less packaged and more local foods, less use of private vehicles and more walking and cycling, and spending more time in natural environments.</w:t>
            </w:r>
            <w:r w:rsidR="00EE0F0F" w:rsidRPr="008C11C9">
              <w:rPr>
                <w:vertAlign w:val="superscript"/>
              </w:rPr>
              <w:fldChar w:fldCharType="begin">
                <w:fldData xml:space="preserve">PEVuZE5vdGU+PENpdGU+PEF1dGhvcj5FbWxleTwvQXV0aG9yPjxZZWFyPjIwMTk8L1llYXI+PFJl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</w:fldData>
              </w:fldChar>
            </w:r>
            <w:r w:rsidR="00937C8F">
              <w:rPr>
                <w:vertAlign w:val="superscript"/>
              </w:rPr>
              <w:instrText xml:space="preserve"> ADDIN EN.CITE </w:instrText>
            </w:r>
            <w:r w:rsidR="00937C8F">
              <w:rPr>
                <w:vertAlign w:val="superscript"/>
              </w:rPr>
              <w:fldChar w:fldCharType="begin">
                <w:fldData xml:space="preserve">PEVuZE5vdGU+PENpdGU+PEF1dGhvcj5FbWxleTwvQXV0aG9yPjxZZWFyPjIwMTk8L1llYXI+PFJl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</w:fldData>
              </w:fldChar>
            </w:r>
            <w:r w:rsidR="00937C8F">
              <w:rPr>
                <w:vertAlign w:val="superscript"/>
              </w:rPr>
              <w:instrText xml:space="preserve"> ADDIN EN.CITE.DATA </w:instrText>
            </w:r>
            <w:r w:rsidR="00937C8F">
              <w:rPr>
                <w:vertAlign w:val="superscript"/>
              </w:rPr>
            </w:r>
            <w:r w:rsidR="00937C8F">
              <w:rPr>
                <w:vertAlign w:val="superscript"/>
              </w:rPr>
              <w:fldChar w:fldCharType="end"/>
            </w:r>
            <w:r w:rsidR="00EE0F0F" w:rsidRPr="008C11C9">
              <w:rPr>
                <w:vertAlign w:val="superscript"/>
              </w:rPr>
            </w:r>
            <w:r w:rsidR="00EE0F0F" w:rsidRPr="008C11C9">
              <w:rPr>
                <w:vertAlign w:val="superscript"/>
              </w:rPr>
              <w:fldChar w:fldCharType="separate"/>
            </w:r>
            <w:r w:rsidR="00937C8F">
              <w:rPr>
                <w:noProof/>
                <w:vertAlign w:val="superscript"/>
              </w:rPr>
              <w:t>75</w:t>
            </w:r>
            <w:r w:rsidR="00EE0F0F" w:rsidRPr="008C11C9">
              <w:rPr>
                <w:vertAlign w:val="superscript"/>
              </w:rPr>
              <w:fldChar w:fldCharType="end"/>
            </w:r>
          </w:p>
          <w:p w14:paraId="2C432039" w14:textId="68DAC368" w:rsidR="0014441A" w:rsidDel="0014441A" w:rsidRDefault="0014441A" w:rsidP="00333031">
            <w:pPr>
              <w:pStyle w:val="DHHSbody"/>
            </w:pPr>
            <w:r w:rsidDel="0014441A">
              <w:t>A desire to improve community amenity and neighbourhood quality of life can also serve as a motivator for healthy behaviours such as participating in gardening, home and neighbourhood improvement, outdoor recreation and neighbourhood social activities.</w:t>
            </w:r>
            <w:r w:rsidRPr="008C11C9" w:rsidDel="0014441A">
              <w:rPr>
                <w:vertAlign w:val="superscript"/>
              </w:rPr>
              <w:fldChar w:fldCharType="begin"/>
            </w:r>
            <w:r w:rsidR="00937C8F">
              <w:rPr>
                <w:vertAlign w:val="superscript"/>
              </w:rPr>
              <w:instrText xml:space="preserve"> ADDIN EN.CITE &lt;EndNote&gt;&lt;Cite&gt;&lt;Author&gt;Robinson&lt;/Author&gt;&lt;Year&gt;2010&lt;/Year&gt;&lt;RecNum&gt;467&lt;/RecNum&gt;&lt;IDText&gt;Save the world, prevent obesity: piggybacking on existing social and ideological movements&lt;/IDText&gt;&lt;DisplayText&gt;76&lt;/DisplayText&gt;&lt;record&gt;&lt;rec-number&gt;467&lt;/rec-number&gt;&lt;foreign-keys&gt;&lt;key app="EN" db-id="fwvs520dta0pajerxw65e0pi2ztww9f052dv" timestamp="1595200563" guid="2167973e-d251-4d9c-9b33-2c1069330109"&gt;467&lt;/key&gt;&lt;/foreign-keys&gt;&lt;ref-type name="Journal Article"&gt;17&lt;/ref-type&gt;&lt;contributors&gt;&lt;authors&gt;&lt;author&gt;Robinson, Thomas N&lt;/author&gt;&lt;/authors&gt;&lt;/contributors&gt;&lt;titles&gt;&lt;title&gt;Save the world, prevent obesity: piggybacking on existing social and ideological movements&lt;/title&gt;&lt;secondary-title&gt;Obesity&lt;/secondary-title&gt;&lt;/titles&gt;&lt;periodical&gt;&lt;full-title&gt;Obesity&lt;/full-title&gt;&lt;/periodical&gt;&lt;pages&gt;S17&lt;/pages&gt;&lt;volume&gt;18&lt;/volume&gt;&lt;number&gt;n1s&lt;/number&gt;&lt;dates&gt;&lt;year&gt;2010&lt;/year&gt;&lt;/dates&gt;&lt;isbn&gt;1930-7381&lt;/isbn&gt;&lt;urls&gt;&lt;/urls&gt;&lt;/record&gt;&lt;/Cite&gt;&lt;/EndNote&gt;</w:instrText>
            </w:r>
            <w:r w:rsidRPr="008C11C9" w:rsidDel="0014441A">
              <w:rPr>
                <w:vertAlign w:val="superscript"/>
              </w:rPr>
              <w:fldChar w:fldCharType="separate"/>
            </w:r>
            <w:r w:rsidR="00937C8F">
              <w:rPr>
                <w:noProof/>
                <w:vertAlign w:val="superscript"/>
              </w:rPr>
              <w:t>76</w:t>
            </w:r>
            <w:r w:rsidRPr="008C11C9" w:rsidDel="0014441A">
              <w:rPr>
                <w:vertAlign w:val="superscript"/>
              </w:rPr>
              <w:fldChar w:fldCharType="end"/>
            </w:r>
            <w:r w:rsidDel="0014441A">
              <w:t xml:space="preserve"> Such movements could be effective in realising environmental and health co-benefits, as well as offering further rewards such as social cohesion and a sense of community.</w:t>
            </w:r>
            <w:r w:rsidR="005F3819" w:rsidRPr="00A55431" w:rsidDel="005F3819">
              <w:rPr>
                <w:b/>
              </w:rPr>
              <w:t xml:space="preserve"> </w:t>
            </w:r>
          </w:p>
        </w:tc>
      </w:tr>
    </w:tbl>
    <w:p w14:paraId="5FC72BCE" w14:textId="77777777" w:rsidR="00C32FE0" w:rsidRDefault="00C32FE0" w:rsidP="00C365B1">
      <w:pPr>
        <w:pStyle w:val="DHHSbody"/>
      </w:pPr>
    </w:p>
    <w:p w14:paraId="75618EA0" w14:textId="77777777" w:rsidR="001403CF" w:rsidRDefault="001403CF" w:rsidP="00C365B1">
      <w:pPr>
        <w:pStyle w:val="DHHSbody"/>
        <w:sectPr w:rsidR="001403CF" w:rsidSect="000A096F">
          <w:footerReference w:type="even" r:id="rId29"/>
          <w:footerReference w:type="default" r:id="rId30"/>
          <w:footerReference w:type="first" r:id="rId31"/>
          <w:footnotePr>
            <w:numFmt w:val="lowerLetter"/>
          </w:footnotePr>
          <w:pgSz w:w="11906" w:h="16838"/>
          <w:pgMar w:top="1701" w:right="1304" w:bottom="1134" w:left="1304" w:header="454" w:footer="618" w:gutter="0"/>
          <w:cols w:space="720"/>
          <w:docGrid w:linePitch="360"/>
        </w:sectPr>
      </w:pPr>
    </w:p>
    <w:p w14:paraId="6565066D" w14:textId="0326532C" w:rsidR="003845B0" w:rsidRDefault="003845B0" w:rsidP="00FE0A6E">
      <w:pPr>
        <w:pStyle w:val="Heading2"/>
      </w:pPr>
      <w:bookmarkStart w:id="33" w:name="_Toc190954534"/>
      <w:r>
        <w:lastRenderedPageBreak/>
        <w:t>Key principles</w:t>
      </w:r>
      <w:r w:rsidR="007176A7">
        <w:t xml:space="preserve"> and enablers</w:t>
      </w:r>
      <w:bookmarkEnd w:id="33"/>
    </w:p>
    <w:p w14:paraId="06A28492" w14:textId="32C71B16" w:rsidR="00CE56B4" w:rsidRPr="00CE56B4" w:rsidRDefault="00CE56B4" w:rsidP="00CE56B4">
      <w:pPr>
        <w:pStyle w:val="DHHSbody"/>
        <w:jc w:val="center"/>
        <w:rPr>
          <w:sz w:val="22"/>
          <w:szCs w:val="22"/>
        </w:rPr>
      </w:pPr>
      <w:r w:rsidRPr="00CE56B4">
        <w:rPr>
          <w:sz w:val="22"/>
          <w:szCs w:val="22"/>
        </w:rPr>
        <w:t>‘Climate resilient development is enabled when governments, civil society and the private sector make inclusive development choices that prioritise risk reduction, equity and justice, and when decision-making processes, finance and actions are integrated across governance levels, sectors and timeframes.’</w:t>
      </w:r>
      <w:r w:rsidRPr="00CE56B4">
        <w:rPr>
          <w:sz w:val="22"/>
          <w:szCs w:val="22"/>
          <w:vertAlign w:val="superscript"/>
        </w:rPr>
        <w:fldChar w:fldCharType="begin"/>
      </w:r>
      <w:r w:rsidR="00242E45">
        <w:rPr>
          <w:sz w:val="22"/>
          <w:szCs w:val="22"/>
          <w:vertAlign w:val="superscript"/>
        </w:rPr>
        <w:instrText xml:space="preserve"> ADDIN EN.CITE &lt;EndNote&gt;&lt;Cite ExcludeAuth="1"&gt;&lt;Author&gt;IPCC&lt;/Author&gt;&lt;Year&gt;2022&lt;/Year&gt;&lt;RecNum&gt;577&lt;/RecNum&gt;&lt;Suffix&gt;p29&lt;/Suffix&gt;&lt;Pages&gt;29&lt;/Pages&gt;&lt;DisplayText&gt;20p29&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Pr="00CE56B4">
        <w:rPr>
          <w:sz w:val="22"/>
          <w:szCs w:val="22"/>
          <w:vertAlign w:val="superscript"/>
        </w:rPr>
        <w:fldChar w:fldCharType="separate"/>
      </w:r>
      <w:r w:rsidR="00937C8F">
        <w:rPr>
          <w:noProof/>
          <w:sz w:val="22"/>
          <w:szCs w:val="22"/>
          <w:vertAlign w:val="superscript"/>
        </w:rPr>
        <w:t>20p29</w:t>
      </w:r>
      <w:r w:rsidRPr="00CE56B4">
        <w:rPr>
          <w:sz w:val="22"/>
          <w:szCs w:val="22"/>
          <w:vertAlign w:val="superscript"/>
        </w:rPr>
        <w:fldChar w:fldCharType="end"/>
      </w:r>
      <w:r w:rsidRPr="00CE56B4">
        <w:rPr>
          <w:sz w:val="22"/>
          <w:szCs w:val="22"/>
        </w:rPr>
        <w:t xml:space="preserve"> </w:t>
      </w:r>
      <w:r w:rsidR="00CC228F" w:rsidRPr="00CC228F">
        <w:rPr>
          <w:sz w:val="22"/>
          <w:szCs w:val="22"/>
        </w:rPr>
        <w:t>‘There is no climate-resilient development without healthy ecosystems and increased social justice.’</w:t>
      </w:r>
      <w:r w:rsidR="00CC228F" w:rsidRPr="00CC228F">
        <w:rPr>
          <w:sz w:val="22"/>
          <w:szCs w:val="22"/>
          <w:vertAlign w:val="superscript"/>
        </w:rPr>
        <w:fldChar w:fldCharType="begin"/>
      </w:r>
      <w:r w:rsidR="003A5F5F">
        <w:rPr>
          <w:sz w:val="22"/>
          <w:szCs w:val="22"/>
          <w:vertAlign w:val="superscript"/>
        </w:rPr>
        <w:instrText xml:space="preserve"> ADDIN EN.CITE &lt;EndNote&gt;&lt;Cite&gt;&lt;Author&gt;IPCC&lt;/Author&gt;&lt;Year&gt;2022&lt;/Year&gt;&lt;RecNum&gt;695&lt;/RecNum&gt;&lt;Suffix&gt;p23&lt;/Suffix&gt;&lt;Pages&gt;23&lt;/Pages&gt;&lt;DisplayText&gt;77p23&lt;/DisplayText&gt;&lt;record&gt;&lt;rec-number&gt;695&lt;/rec-number&gt;&lt;foreign-keys&gt;&lt;key app="EN" db-id="fwvs520dta0pajerxw65e0pi2ztww9f052dv" timestamp="1726535340" guid="506cfe02-892f-49ef-b17f-a10ff7f24a2f"&gt;695&lt;/key&gt;&lt;/foreign-keys&gt;&lt;ref-type name="Web Page"&gt;12&lt;/ref-type&gt;&lt;contributors&gt;&lt;authors&gt;&lt;author&gt;IPCC&lt;/author&gt;&lt;/authors&gt;&lt;/contributors&gt;&lt;titles&gt;&lt;title&gt;55th Session of the IPCC (IPCC-55) and 12th Session of Working Group II (WGII-12) Intergovernmental Panel on Climate Change – IPCC&lt;/title&gt;&lt;/titles&gt;&lt;dates&gt;&lt;year&gt;2022&lt;/year&gt;&lt;/dates&gt;&lt;urls&gt;&lt;related-urls&gt;&lt;url&gt;https://enb.iisd.org/55th-session-intergovernmental-panel-climate-change-ipcc-55-12th-session-working-group-II]&lt;/url&gt;&lt;/related-urls&gt;&lt;/urls&gt;&lt;/record&gt;&lt;/Cite&gt;&lt;/EndNote&gt;</w:instrText>
      </w:r>
      <w:r w:rsidR="00CC228F" w:rsidRPr="00CC228F">
        <w:rPr>
          <w:sz w:val="22"/>
          <w:szCs w:val="22"/>
          <w:vertAlign w:val="superscript"/>
        </w:rPr>
        <w:fldChar w:fldCharType="separate"/>
      </w:r>
      <w:r w:rsidR="00937C8F">
        <w:rPr>
          <w:noProof/>
          <w:sz w:val="22"/>
          <w:szCs w:val="22"/>
          <w:vertAlign w:val="superscript"/>
        </w:rPr>
        <w:t>77p23</w:t>
      </w:r>
      <w:r w:rsidR="00CC228F" w:rsidRPr="00CC228F">
        <w:rPr>
          <w:sz w:val="22"/>
          <w:szCs w:val="22"/>
          <w:vertAlign w:val="superscript"/>
        </w:rPr>
        <w:fldChar w:fldCharType="end"/>
      </w:r>
      <w:r w:rsidR="00027257">
        <w:rPr>
          <w:sz w:val="22"/>
          <w:szCs w:val="22"/>
          <w:vertAlign w:val="superscript"/>
        </w:rPr>
        <w:t xml:space="preserve"> </w:t>
      </w:r>
      <w:r w:rsidR="00D71012" w:rsidRPr="00B16F71">
        <w:rPr>
          <w:sz w:val="22"/>
          <w:szCs w:val="22"/>
          <w:lang w:val="en-GB"/>
        </w:rPr>
        <w:t>Intergovernmental Panel on Climate Change</w:t>
      </w:r>
    </w:p>
    <w:p w14:paraId="69130398" w14:textId="2F6D8692" w:rsidR="00A04077" w:rsidRDefault="003843FC" w:rsidP="00510DCD">
      <w:pPr>
        <w:pStyle w:val="Body"/>
        <w:rPr>
          <w:sz w:val="20"/>
        </w:rPr>
      </w:pPr>
      <w:r>
        <w:rPr>
          <w:sz w:val="20"/>
        </w:rPr>
        <w:t xml:space="preserve">In seeking to </w:t>
      </w:r>
      <w:r w:rsidR="00044D31">
        <w:rPr>
          <w:sz w:val="20"/>
        </w:rPr>
        <w:t>tackl</w:t>
      </w:r>
      <w:r w:rsidR="000D0210">
        <w:rPr>
          <w:sz w:val="20"/>
        </w:rPr>
        <w:t>e</w:t>
      </w:r>
      <w:r w:rsidR="00044D31">
        <w:rPr>
          <w:sz w:val="20"/>
        </w:rPr>
        <w:t xml:space="preserve"> climate change and its impacts on health </w:t>
      </w:r>
      <w:r w:rsidR="000D0210">
        <w:rPr>
          <w:sz w:val="20"/>
        </w:rPr>
        <w:t xml:space="preserve">in a wholistic way, </w:t>
      </w:r>
      <w:r w:rsidR="00F266F3">
        <w:rPr>
          <w:sz w:val="20"/>
        </w:rPr>
        <w:t xml:space="preserve">local government </w:t>
      </w:r>
      <w:r w:rsidR="00E04F51">
        <w:rPr>
          <w:sz w:val="20"/>
        </w:rPr>
        <w:t>could</w:t>
      </w:r>
      <w:r w:rsidR="00852931">
        <w:rPr>
          <w:sz w:val="20"/>
        </w:rPr>
        <w:t xml:space="preserve"> </w:t>
      </w:r>
      <w:r w:rsidR="00C8583E">
        <w:rPr>
          <w:sz w:val="20"/>
        </w:rPr>
        <w:t>consider</w:t>
      </w:r>
      <w:r w:rsidR="001E55E6">
        <w:rPr>
          <w:sz w:val="20"/>
        </w:rPr>
        <w:t xml:space="preserve"> the</w:t>
      </w:r>
      <w:r w:rsidR="00C06FAB">
        <w:rPr>
          <w:sz w:val="20"/>
        </w:rPr>
        <w:t xml:space="preserve"> </w:t>
      </w:r>
      <w:r w:rsidR="001E55E6">
        <w:rPr>
          <w:sz w:val="20"/>
        </w:rPr>
        <w:t>principles</w:t>
      </w:r>
      <w:r w:rsidR="00C06FAB">
        <w:rPr>
          <w:sz w:val="20"/>
        </w:rPr>
        <w:t xml:space="preserve"> </w:t>
      </w:r>
      <w:r w:rsidR="00A04077">
        <w:rPr>
          <w:sz w:val="20"/>
        </w:rPr>
        <w:t xml:space="preserve">and enablers in </w:t>
      </w:r>
      <w:r w:rsidR="00970606" w:rsidRPr="00A63F47">
        <w:rPr>
          <w:b/>
          <w:bCs/>
          <w:sz w:val="20"/>
        </w:rPr>
        <w:t>Table 3</w:t>
      </w:r>
      <w:r w:rsidR="004A762E" w:rsidRPr="004A762E">
        <w:rPr>
          <w:sz w:val="20"/>
        </w:rPr>
        <w:t>.</w:t>
      </w:r>
    </w:p>
    <w:p w14:paraId="574DE495" w14:textId="6CA77EC3" w:rsidR="00A64250" w:rsidRDefault="00970606" w:rsidP="00510DCD">
      <w:pPr>
        <w:pStyle w:val="Body"/>
        <w:rPr>
          <w:sz w:val="20"/>
        </w:rPr>
      </w:pPr>
      <w:r>
        <w:rPr>
          <w:rFonts w:cs="Arial"/>
          <w:b/>
          <w:bCs/>
          <w:sz w:val="20"/>
        </w:rPr>
        <w:t>Table 3</w:t>
      </w:r>
      <w:r w:rsidR="004A762E" w:rsidRPr="004A762E">
        <w:rPr>
          <w:rFonts w:cs="Arial"/>
          <w:b/>
          <w:bCs/>
          <w:sz w:val="20"/>
        </w:rPr>
        <w:t xml:space="preserve">: Key principles </w:t>
      </w:r>
      <w:r w:rsidR="005F05A6" w:rsidRPr="005F05A6">
        <w:rPr>
          <w:rFonts w:cs="Arial"/>
          <w:b/>
          <w:bCs/>
          <w:i/>
          <w:iCs/>
          <w:sz w:val="20"/>
          <w:vertAlign w:val="superscript"/>
        </w:rPr>
        <w:fldChar w:fldCharType="begin">
          <w:fldData xml:space="preserve">PEVuZE5vdGU+PENpdGU+PEF1dGhvcj5JUENDPC9BdXRob3I+PFllYXI+MjAyMjwvWWVhcj48UmVj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</w:fldData>
        </w:fldChar>
      </w:r>
      <w:r w:rsidR="00F71C99">
        <w:rPr>
          <w:rFonts w:cs="Arial"/>
          <w:b/>
          <w:bCs/>
          <w:i/>
          <w:iCs/>
          <w:sz w:val="20"/>
          <w:vertAlign w:val="superscript"/>
        </w:rPr>
        <w:instrText xml:space="preserve"> ADDIN EN.CITE </w:instrText>
      </w:r>
      <w:r w:rsidR="00F71C99">
        <w:rPr>
          <w:rFonts w:cs="Arial"/>
          <w:b/>
          <w:bCs/>
          <w:i/>
          <w:iCs/>
          <w:sz w:val="20"/>
          <w:vertAlign w:val="superscript"/>
        </w:rPr>
        <w:fldChar w:fldCharType="begin">
          <w:fldData xml:space="preserve">PEVuZE5vdGU+PENpdGU+PEF1dGhvcj5JUENDPC9BdXRob3I+PFllYXI+MjAyMjwvWWVhcj48UmVj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</w:fldData>
        </w:fldChar>
      </w:r>
      <w:r w:rsidR="00F71C99">
        <w:rPr>
          <w:rFonts w:cs="Arial"/>
          <w:b/>
          <w:bCs/>
          <w:i/>
          <w:iCs/>
          <w:sz w:val="20"/>
          <w:vertAlign w:val="superscript"/>
        </w:rPr>
        <w:instrText xml:space="preserve"> ADDIN EN.CITE.DATA </w:instrText>
      </w:r>
      <w:r w:rsidR="00F71C99">
        <w:rPr>
          <w:rFonts w:cs="Arial"/>
          <w:b/>
          <w:bCs/>
          <w:i/>
          <w:iCs/>
          <w:sz w:val="20"/>
          <w:vertAlign w:val="superscript"/>
        </w:rPr>
      </w:r>
      <w:r w:rsidR="00F71C99">
        <w:rPr>
          <w:rFonts w:cs="Arial"/>
          <w:b/>
          <w:bCs/>
          <w:i/>
          <w:iCs/>
          <w:sz w:val="20"/>
          <w:vertAlign w:val="superscript"/>
        </w:rPr>
        <w:fldChar w:fldCharType="end"/>
      </w:r>
      <w:r w:rsidR="005F05A6" w:rsidRPr="005F05A6">
        <w:rPr>
          <w:rFonts w:cs="Arial"/>
          <w:b/>
          <w:bCs/>
          <w:i/>
          <w:iCs/>
          <w:sz w:val="20"/>
          <w:vertAlign w:val="superscript"/>
        </w:rPr>
      </w:r>
      <w:r w:rsidR="005F05A6" w:rsidRPr="005F05A6">
        <w:rPr>
          <w:rFonts w:cs="Arial"/>
          <w:b/>
          <w:bCs/>
          <w:i/>
          <w:iCs/>
          <w:sz w:val="20"/>
          <w:vertAlign w:val="superscript"/>
        </w:rPr>
        <w:fldChar w:fldCharType="separate"/>
      </w:r>
      <w:r w:rsidR="00937C8F">
        <w:rPr>
          <w:rFonts w:cs="Arial"/>
          <w:b/>
          <w:bCs/>
          <w:noProof/>
          <w:sz w:val="20"/>
          <w:vertAlign w:val="superscript"/>
        </w:rPr>
        <w:t>20,22,78-81</w:t>
      </w:r>
      <w:r w:rsidR="005F05A6" w:rsidRPr="005F05A6">
        <w:rPr>
          <w:rFonts w:cs="Arial"/>
          <w:b/>
          <w:bCs/>
          <w:i/>
          <w:iCs/>
          <w:sz w:val="20"/>
          <w:vertAlign w:val="superscript"/>
        </w:rPr>
        <w:fldChar w:fldCharType="end"/>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05"/>
        <w:gridCol w:w="3033"/>
        <w:gridCol w:w="2944"/>
      </w:tblGrid>
      <w:tr w:rsidR="00970606" w:rsidRPr="00970606" w14:paraId="07FED566" w14:textId="77777777" w:rsidTr="00970606">
        <w:trPr>
          <w:trHeight w:val="300"/>
        </w:trPr>
        <w:tc>
          <w:tcPr>
            <w:tcW w:w="1780" w:type="pct"/>
            <w:tcBorders>
              <w:top w:val="single" w:sz="6" w:space="0" w:color="auto"/>
              <w:left w:val="single" w:sz="6" w:space="0" w:color="auto"/>
              <w:bottom w:val="single" w:sz="6" w:space="0" w:color="auto"/>
              <w:right w:val="single" w:sz="6" w:space="0" w:color="auto"/>
            </w:tcBorders>
            <w:hideMark/>
          </w:tcPr>
          <w:p w14:paraId="672FAEF4" w14:textId="77777777" w:rsidR="00970606" w:rsidRPr="00BC0E5F" w:rsidRDefault="00970606" w:rsidP="00970606">
            <w:pPr>
              <w:textAlignment w:val="baseline"/>
              <w:rPr>
                <w:rFonts w:ascii="Segoe UI" w:hAnsi="Segoe UI" w:cs="Segoe UI"/>
                <w:sz w:val="18"/>
                <w:szCs w:val="18"/>
                <w:lang w:eastAsia="en-AU"/>
              </w:rPr>
            </w:pPr>
            <w:r w:rsidRPr="00BC0E5F">
              <w:rPr>
                <w:rFonts w:ascii="Arial" w:hAnsi="Arial" w:cs="Arial"/>
                <w:b/>
                <w:bCs/>
                <w:sz w:val="21"/>
                <w:szCs w:val="21"/>
                <w:lang w:eastAsia="en-AU"/>
              </w:rPr>
              <w:t>Equity and climate justice</w:t>
            </w:r>
            <w:r w:rsidRPr="00BC0E5F">
              <w:rPr>
                <w:rFonts w:ascii="Arial" w:hAnsi="Arial" w:cs="Arial"/>
                <w:sz w:val="21"/>
                <w:szCs w:val="21"/>
                <w:lang w:eastAsia="en-AU"/>
              </w:rPr>
              <w:t> </w:t>
            </w:r>
          </w:p>
        </w:tc>
        <w:tc>
          <w:tcPr>
            <w:tcW w:w="1634" w:type="pct"/>
            <w:tcBorders>
              <w:top w:val="single" w:sz="6" w:space="0" w:color="auto"/>
              <w:left w:val="single" w:sz="6" w:space="0" w:color="auto"/>
              <w:bottom w:val="single" w:sz="6" w:space="0" w:color="auto"/>
              <w:right w:val="single" w:sz="6" w:space="0" w:color="auto"/>
            </w:tcBorders>
            <w:hideMark/>
          </w:tcPr>
          <w:p w14:paraId="2B57B5C3" w14:textId="77777777" w:rsidR="00970606" w:rsidRPr="00BC0E5F" w:rsidRDefault="00970606" w:rsidP="00970606">
            <w:pPr>
              <w:textAlignment w:val="baseline"/>
              <w:rPr>
                <w:rFonts w:ascii="Segoe UI" w:hAnsi="Segoe UI" w:cs="Segoe UI"/>
                <w:sz w:val="18"/>
                <w:szCs w:val="18"/>
                <w:lang w:eastAsia="en-AU"/>
              </w:rPr>
            </w:pPr>
            <w:r w:rsidRPr="00BC0E5F">
              <w:rPr>
                <w:rFonts w:ascii="Arial" w:hAnsi="Arial" w:cs="Arial"/>
                <w:b/>
                <w:bCs/>
                <w:sz w:val="21"/>
                <w:szCs w:val="21"/>
                <w:lang w:eastAsia="en-AU"/>
              </w:rPr>
              <w:t>Systems thinking systems transformation and collaboration</w:t>
            </w:r>
            <w:r w:rsidRPr="00BC0E5F">
              <w:rPr>
                <w:rFonts w:ascii="Arial" w:hAnsi="Arial" w:cs="Arial"/>
                <w:sz w:val="21"/>
                <w:szCs w:val="21"/>
                <w:lang w:eastAsia="en-AU"/>
              </w:rPr>
              <w:t> </w:t>
            </w:r>
          </w:p>
        </w:tc>
        <w:tc>
          <w:tcPr>
            <w:tcW w:w="1586" w:type="pct"/>
            <w:tcBorders>
              <w:top w:val="single" w:sz="6" w:space="0" w:color="auto"/>
              <w:left w:val="single" w:sz="6" w:space="0" w:color="auto"/>
              <w:bottom w:val="single" w:sz="6" w:space="0" w:color="auto"/>
              <w:right w:val="single" w:sz="6" w:space="0" w:color="auto"/>
            </w:tcBorders>
            <w:hideMark/>
          </w:tcPr>
          <w:p w14:paraId="5EE4BBA0" w14:textId="77777777" w:rsidR="00970606" w:rsidRPr="00BC0E5F" w:rsidRDefault="00970606" w:rsidP="00970606">
            <w:pPr>
              <w:textAlignment w:val="baseline"/>
              <w:rPr>
                <w:rFonts w:ascii="Segoe UI" w:hAnsi="Segoe UI" w:cs="Segoe UI"/>
                <w:sz w:val="18"/>
                <w:szCs w:val="18"/>
                <w:lang w:eastAsia="en-AU"/>
              </w:rPr>
            </w:pPr>
            <w:r w:rsidRPr="00BC0E5F">
              <w:rPr>
                <w:rFonts w:ascii="Arial" w:hAnsi="Arial" w:cs="Arial"/>
                <w:b/>
                <w:bCs/>
                <w:sz w:val="21"/>
                <w:szCs w:val="21"/>
                <w:lang w:eastAsia="en-AU"/>
              </w:rPr>
              <w:t>One health and planetary health</w:t>
            </w:r>
            <w:r w:rsidRPr="00BC0E5F">
              <w:rPr>
                <w:rFonts w:ascii="Arial" w:hAnsi="Arial" w:cs="Arial"/>
                <w:sz w:val="21"/>
                <w:szCs w:val="21"/>
                <w:lang w:eastAsia="en-AU"/>
              </w:rPr>
              <w:t> </w:t>
            </w:r>
          </w:p>
        </w:tc>
      </w:tr>
      <w:tr w:rsidR="00970606" w:rsidRPr="00970606" w14:paraId="34C101DF" w14:textId="77777777" w:rsidTr="00970606">
        <w:trPr>
          <w:trHeight w:val="300"/>
        </w:trPr>
        <w:tc>
          <w:tcPr>
            <w:tcW w:w="1780" w:type="pct"/>
            <w:tcBorders>
              <w:top w:val="single" w:sz="6" w:space="0" w:color="auto"/>
              <w:left w:val="single" w:sz="6" w:space="0" w:color="auto"/>
              <w:bottom w:val="single" w:sz="6" w:space="0" w:color="auto"/>
              <w:right w:val="single" w:sz="6" w:space="0" w:color="auto"/>
            </w:tcBorders>
            <w:hideMark/>
          </w:tcPr>
          <w:p w14:paraId="564D6F96"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Climate justice links development and human rights to achieve a human-centred approach to addressing climate change, and generally includes three principles: </w:t>
            </w:r>
          </w:p>
          <w:p w14:paraId="73BEBCE8" w14:textId="77777777" w:rsidR="00970606" w:rsidRPr="00970606" w:rsidRDefault="00970606" w:rsidP="006321C4">
            <w:pPr>
              <w:numPr>
                <w:ilvl w:val="0"/>
                <w:numId w:val="31"/>
              </w:numPr>
              <w:textAlignment w:val="baseline"/>
              <w:rPr>
                <w:rFonts w:ascii="Arial" w:hAnsi="Arial" w:cs="Arial"/>
                <w:sz w:val="21"/>
                <w:szCs w:val="21"/>
                <w:lang w:eastAsia="en-AU"/>
              </w:rPr>
            </w:pPr>
            <w:r w:rsidRPr="00BC0E5F">
              <w:rPr>
                <w:rFonts w:ascii="Arial" w:hAnsi="Arial" w:cs="Arial"/>
                <w:b/>
                <w:bCs/>
                <w:sz w:val="21"/>
                <w:szCs w:val="21"/>
                <w:lang w:eastAsia="en-AU"/>
              </w:rPr>
              <w:t>distributive justice</w:t>
            </w:r>
            <w:r w:rsidRPr="00BC0E5F">
              <w:rPr>
                <w:rFonts w:ascii="Arial" w:hAnsi="Arial" w:cs="Arial"/>
                <w:sz w:val="21"/>
                <w:szCs w:val="21"/>
                <w:lang w:eastAsia="en-AU"/>
              </w:rPr>
              <w:t xml:space="preserve"> </w:t>
            </w:r>
            <w:r w:rsidRPr="00970606">
              <w:rPr>
                <w:rFonts w:ascii="Arial" w:hAnsi="Arial" w:cs="Arial"/>
                <w:sz w:val="21"/>
                <w:szCs w:val="21"/>
                <w:lang w:eastAsia="en-AU"/>
              </w:rPr>
              <w:t>– the allocation of burdens and benefits among individuals, nations and generations </w:t>
            </w:r>
          </w:p>
          <w:p w14:paraId="7762144D" w14:textId="77777777" w:rsidR="00970606" w:rsidRPr="00970606" w:rsidRDefault="00970606" w:rsidP="006321C4">
            <w:pPr>
              <w:numPr>
                <w:ilvl w:val="0"/>
                <w:numId w:val="31"/>
              </w:numPr>
              <w:textAlignment w:val="baseline"/>
              <w:rPr>
                <w:rFonts w:ascii="Arial" w:hAnsi="Arial" w:cs="Arial"/>
                <w:sz w:val="21"/>
                <w:szCs w:val="21"/>
                <w:lang w:eastAsia="en-AU"/>
              </w:rPr>
            </w:pPr>
            <w:r w:rsidRPr="00BC0E5F">
              <w:rPr>
                <w:rFonts w:ascii="Arial" w:hAnsi="Arial" w:cs="Arial"/>
                <w:b/>
                <w:bCs/>
                <w:sz w:val="21"/>
                <w:szCs w:val="21"/>
                <w:lang w:eastAsia="en-AU"/>
              </w:rPr>
              <w:t>procedural justice</w:t>
            </w:r>
            <w:r w:rsidRPr="00BC0E5F">
              <w:rPr>
                <w:rFonts w:ascii="Arial" w:hAnsi="Arial" w:cs="Arial"/>
                <w:sz w:val="21"/>
                <w:szCs w:val="21"/>
                <w:lang w:eastAsia="en-AU"/>
              </w:rPr>
              <w:t xml:space="preserve"> </w:t>
            </w:r>
            <w:r w:rsidRPr="00970606">
              <w:rPr>
                <w:rFonts w:ascii="Arial" w:hAnsi="Arial" w:cs="Arial"/>
                <w:sz w:val="21"/>
                <w:szCs w:val="21"/>
                <w:lang w:eastAsia="en-AU"/>
              </w:rPr>
              <w:t>– who decides and participates in decision-making </w:t>
            </w:r>
          </w:p>
          <w:p w14:paraId="08B1D047" w14:textId="77777777" w:rsidR="00970606" w:rsidRPr="00970606" w:rsidRDefault="00970606" w:rsidP="006321C4">
            <w:pPr>
              <w:numPr>
                <w:ilvl w:val="0"/>
                <w:numId w:val="31"/>
              </w:numPr>
              <w:textAlignment w:val="baseline"/>
              <w:rPr>
                <w:rFonts w:ascii="Arial" w:hAnsi="Arial" w:cs="Arial"/>
                <w:sz w:val="21"/>
                <w:szCs w:val="21"/>
                <w:lang w:eastAsia="en-AU"/>
              </w:rPr>
            </w:pPr>
            <w:r w:rsidRPr="00BC0E5F">
              <w:rPr>
                <w:rFonts w:ascii="Arial" w:hAnsi="Arial" w:cs="Arial"/>
                <w:b/>
                <w:bCs/>
                <w:sz w:val="21"/>
                <w:szCs w:val="21"/>
                <w:lang w:eastAsia="en-AU"/>
              </w:rPr>
              <w:t>recognition</w:t>
            </w:r>
            <w:r w:rsidRPr="00970606">
              <w:rPr>
                <w:rFonts w:ascii="Arial" w:hAnsi="Arial" w:cs="Arial"/>
                <w:sz w:val="21"/>
                <w:szCs w:val="21"/>
                <w:lang w:eastAsia="en-AU"/>
              </w:rPr>
              <w:t xml:space="preserve"> – entails basic respect and robust engagement with, and fair consideration of, diverse cultures and perspectives. </w:t>
            </w:r>
          </w:p>
          <w:p w14:paraId="288FE27A"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Valuing Indigenous knowledge systems is a key component of climate justice. In choosing and implementing climate actions, include a key focus on the principles of climate justice, to ensure that solutions are just, and that they distribute benefits, burdens and risks equitably. </w:t>
            </w:r>
          </w:p>
          <w:p w14:paraId="32F01C04"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 </w:t>
            </w:r>
          </w:p>
        </w:tc>
        <w:tc>
          <w:tcPr>
            <w:tcW w:w="1634" w:type="pct"/>
            <w:tcBorders>
              <w:top w:val="single" w:sz="6" w:space="0" w:color="auto"/>
              <w:left w:val="single" w:sz="6" w:space="0" w:color="auto"/>
              <w:bottom w:val="single" w:sz="6" w:space="0" w:color="auto"/>
              <w:right w:val="single" w:sz="6" w:space="0" w:color="auto"/>
            </w:tcBorders>
            <w:hideMark/>
          </w:tcPr>
          <w:p w14:paraId="406F9A0C"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Addressing the complex, compound and cascading risks resulting from climate change requires system and societal transformations and multisectoral collaborations. In pursuing the system transformations required to tackle climate change and its impacts on health, apply systems thinking and methods to better understand challenges and opportunities, and to identify collective actions. Remove siloed ways of working, create multidisciplinary teams and expand partnerships within and outside local government. Join or form peak bodies, associations, alliances and collaborative partnerships to leverage knowledge and resources, and deliver integrated and ambitious action. </w:t>
            </w:r>
          </w:p>
        </w:tc>
        <w:tc>
          <w:tcPr>
            <w:tcW w:w="1586" w:type="pct"/>
            <w:tcBorders>
              <w:top w:val="single" w:sz="6" w:space="0" w:color="auto"/>
              <w:left w:val="single" w:sz="6" w:space="0" w:color="auto"/>
              <w:bottom w:val="single" w:sz="6" w:space="0" w:color="auto"/>
              <w:right w:val="single" w:sz="6" w:space="0" w:color="auto"/>
            </w:tcBorders>
            <w:hideMark/>
          </w:tcPr>
          <w:p w14:paraId="14759AF9"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One health’ is defined by the World Health Organization as ‘an integrated, unifying approach that aims to sustainably balance and optimise the health of people, animals and ecosystems.’ It is closely related to ‘planetary health’, which is defined by the Rockefeller Foundation–Lancet Commission on planetary health as ‘the health of human civilisation and the state of the natural systems on which it depends.’ </w:t>
            </w:r>
          </w:p>
          <w:p w14:paraId="7EC70969"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For societies to achieve planetary health, ambitious, integrated policies need to be developed and implemented to address the social, environmental and economic determinants of health. In taking action to tackle climate change and its impacts on health through municipal public health and wellbeing planning, consider the broader context of planetary health and one health, and integrated approaches to addressing risks and impacts. </w:t>
            </w:r>
          </w:p>
        </w:tc>
      </w:tr>
    </w:tbl>
    <w:p w14:paraId="788FAC20" w14:textId="3EF3374C" w:rsidR="00E7344A" w:rsidRPr="00AE4602" w:rsidRDefault="00970606" w:rsidP="00970606">
      <w:pPr>
        <w:pStyle w:val="Body"/>
        <w:rPr>
          <w:sz w:val="20"/>
        </w:rPr>
      </w:pPr>
      <w:r w:rsidRPr="00970606">
        <w:rPr>
          <w:rFonts w:cs="Arial"/>
          <w:b/>
          <w:bCs/>
          <w:sz w:val="20"/>
        </w:rPr>
        <w:t xml:space="preserve">Table </w:t>
      </w:r>
      <w:r>
        <w:rPr>
          <w:rFonts w:cs="Arial"/>
          <w:b/>
          <w:bCs/>
          <w:sz w:val="20"/>
        </w:rPr>
        <w:t>4</w:t>
      </w:r>
      <w:r w:rsidRPr="00970606">
        <w:rPr>
          <w:rFonts w:cs="Arial"/>
          <w:b/>
          <w:bCs/>
          <w:sz w:val="20"/>
        </w:rPr>
        <w:t xml:space="preserve">: </w:t>
      </w:r>
      <w:r w:rsidR="00AE4602">
        <w:rPr>
          <w:rFonts w:cs="Arial"/>
          <w:b/>
          <w:bCs/>
          <w:sz w:val="20"/>
        </w:rPr>
        <w:t>Key e</w:t>
      </w:r>
      <w:r w:rsidRPr="00970606">
        <w:rPr>
          <w:rFonts w:cs="Arial"/>
          <w:b/>
          <w:bCs/>
          <w:sz w:val="20"/>
        </w:rPr>
        <w:t>nablers</w:t>
      </w:r>
      <w:r w:rsidR="00AE4602" w:rsidRPr="005F05A6">
        <w:rPr>
          <w:rFonts w:cs="Arial"/>
          <w:b/>
          <w:bCs/>
          <w:i/>
          <w:iCs/>
          <w:sz w:val="20"/>
          <w:vertAlign w:val="superscript"/>
        </w:rPr>
        <w:fldChar w:fldCharType="begin">
          <w:fldData xml:space="preserve">PEVuZE5vdGU+PENpdGU+PEF1dGhvcj5JUENDPC9BdXRob3I+PFllYXI+MjAyMjwvWWVhcj48UmVj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</w:fldData>
        </w:fldChar>
      </w:r>
      <w:r w:rsidR="00F71C99">
        <w:rPr>
          <w:rFonts w:cs="Arial"/>
          <w:b/>
          <w:bCs/>
          <w:i/>
          <w:iCs/>
          <w:sz w:val="20"/>
          <w:vertAlign w:val="superscript"/>
        </w:rPr>
        <w:instrText xml:space="preserve"> ADDIN EN.CITE </w:instrText>
      </w:r>
      <w:r w:rsidR="00F71C99">
        <w:rPr>
          <w:rFonts w:cs="Arial"/>
          <w:b/>
          <w:bCs/>
          <w:i/>
          <w:iCs/>
          <w:sz w:val="20"/>
          <w:vertAlign w:val="superscript"/>
        </w:rPr>
        <w:fldChar w:fldCharType="begin">
          <w:fldData xml:space="preserve">PEVuZE5vdGU+PENpdGU+PEF1dGhvcj5JUENDPC9BdXRob3I+PFllYXI+MjAyMjwvWWVhcj48UmVj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</w:fldData>
        </w:fldChar>
      </w:r>
      <w:r w:rsidR="00F71C99">
        <w:rPr>
          <w:rFonts w:cs="Arial"/>
          <w:b/>
          <w:bCs/>
          <w:i/>
          <w:iCs/>
          <w:sz w:val="20"/>
          <w:vertAlign w:val="superscript"/>
        </w:rPr>
        <w:instrText xml:space="preserve"> ADDIN EN.CITE.DATA </w:instrText>
      </w:r>
      <w:r w:rsidR="00F71C99">
        <w:rPr>
          <w:rFonts w:cs="Arial"/>
          <w:b/>
          <w:bCs/>
          <w:i/>
          <w:iCs/>
          <w:sz w:val="20"/>
          <w:vertAlign w:val="superscript"/>
        </w:rPr>
      </w:r>
      <w:r w:rsidR="00F71C99">
        <w:rPr>
          <w:rFonts w:cs="Arial"/>
          <w:b/>
          <w:bCs/>
          <w:i/>
          <w:iCs/>
          <w:sz w:val="20"/>
          <w:vertAlign w:val="superscript"/>
        </w:rPr>
        <w:fldChar w:fldCharType="end"/>
      </w:r>
      <w:r w:rsidR="00AE4602" w:rsidRPr="005F05A6">
        <w:rPr>
          <w:rFonts w:cs="Arial"/>
          <w:b/>
          <w:bCs/>
          <w:i/>
          <w:iCs/>
          <w:sz w:val="20"/>
          <w:vertAlign w:val="superscript"/>
        </w:rPr>
      </w:r>
      <w:r w:rsidR="00AE4602" w:rsidRPr="005F05A6">
        <w:rPr>
          <w:rFonts w:cs="Arial"/>
          <w:b/>
          <w:bCs/>
          <w:i/>
          <w:iCs/>
          <w:sz w:val="20"/>
          <w:vertAlign w:val="superscript"/>
        </w:rPr>
        <w:fldChar w:fldCharType="separate"/>
      </w:r>
      <w:r w:rsidR="00AE4602">
        <w:rPr>
          <w:rFonts w:cs="Arial"/>
          <w:b/>
          <w:bCs/>
          <w:noProof/>
          <w:sz w:val="20"/>
          <w:vertAlign w:val="superscript"/>
        </w:rPr>
        <w:t>20,22,78-81</w:t>
      </w:r>
      <w:r w:rsidR="00AE4602" w:rsidRPr="005F05A6">
        <w:rPr>
          <w:rFonts w:cs="Arial"/>
          <w:b/>
          <w:bCs/>
          <w:i/>
          <w:iCs/>
          <w:sz w:val="20"/>
          <w:vertAlign w:val="superscript"/>
        </w:rPr>
        <w:fldChar w:fldCharType="end"/>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82"/>
      </w:tblGrid>
      <w:tr w:rsidR="00970606" w:rsidRPr="00970606" w14:paraId="2DEFD2A2" w14:textId="77777777" w:rsidTr="00970606">
        <w:trPr>
          <w:trHeight w:val="300"/>
        </w:trPr>
        <w:tc>
          <w:tcPr>
            <w:tcW w:w="9285" w:type="dxa"/>
            <w:tcBorders>
              <w:top w:val="single" w:sz="6" w:space="0" w:color="auto"/>
              <w:left w:val="single" w:sz="6" w:space="0" w:color="auto"/>
              <w:bottom w:val="single" w:sz="6" w:space="0" w:color="auto"/>
              <w:right w:val="single" w:sz="6" w:space="0" w:color="auto"/>
            </w:tcBorders>
            <w:hideMark/>
          </w:tcPr>
          <w:p w14:paraId="30C5C3A8" w14:textId="77777777" w:rsidR="00970606" w:rsidRPr="00970606" w:rsidRDefault="00970606" w:rsidP="00970606">
            <w:pPr>
              <w:textAlignment w:val="baseline"/>
              <w:rPr>
                <w:rFonts w:ascii="Segoe UI" w:hAnsi="Segoe UI" w:cs="Segoe UI"/>
                <w:sz w:val="18"/>
                <w:szCs w:val="18"/>
                <w:lang w:eastAsia="en-AU"/>
              </w:rPr>
            </w:pPr>
            <w:r w:rsidRPr="00BC0E5F">
              <w:rPr>
                <w:rFonts w:ascii="Arial" w:hAnsi="Arial" w:cs="Arial"/>
                <w:b/>
                <w:bCs/>
                <w:sz w:val="21"/>
                <w:szCs w:val="21"/>
                <w:lang w:eastAsia="en-AU"/>
              </w:rPr>
              <w:t>Leadership, governance, knowledge and capacity, and finance</w:t>
            </w:r>
            <w:r w:rsidRPr="00BC0E5F">
              <w:rPr>
                <w:rFonts w:ascii="Arial" w:hAnsi="Arial" w:cs="Arial"/>
                <w:sz w:val="21"/>
                <w:szCs w:val="21"/>
                <w:lang w:eastAsia="en-AU"/>
              </w:rPr>
              <w:t> </w:t>
            </w:r>
          </w:p>
        </w:tc>
      </w:tr>
      <w:tr w:rsidR="00970606" w:rsidRPr="00970606" w14:paraId="4516585D" w14:textId="77777777" w:rsidTr="00970606">
        <w:trPr>
          <w:trHeight w:val="300"/>
        </w:trPr>
        <w:tc>
          <w:tcPr>
            <w:tcW w:w="9285" w:type="dxa"/>
            <w:tcBorders>
              <w:top w:val="single" w:sz="6" w:space="0" w:color="auto"/>
              <w:left w:val="single" w:sz="6" w:space="0" w:color="auto"/>
              <w:bottom w:val="single" w:sz="6" w:space="0" w:color="auto"/>
              <w:right w:val="single" w:sz="6" w:space="0" w:color="auto"/>
            </w:tcBorders>
            <w:hideMark/>
          </w:tcPr>
          <w:p w14:paraId="64705915" w14:textId="77777777" w:rsidR="00970606" w:rsidRPr="00970606" w:rsidRDefault="00970606" w:rsidP="00970606">
            <w:pPr>
              <w:textAlignment w:val="baseline"/>
              <w:rPr>
                <w:rFonts w:ascii="Segoe UI" w:hAnsi="Segoe UI" w:cs="Segoe UI"/>
                <w:sz w:val="18"/>
                <w:szCs w:val="18"/>
                <w:lang w:eastAsia="en-AU"/>
              </w:rPr>
            </w:pPr>
            <w:r w:rsidRPr="00970606">
              <w:rPr>
                <w:rFonts w:ascii="Arial" w:hAnsi="Arial" w:cs="Arial"/>
                <w:sz w:val="21"/>
                <w:szCs w:val="21"/>
                <w:lang w:eastAsia="en-AU"/>
              </w:rPr>
              <w:t>Multi-level leadership, governance, knowledge and capacity, and financial resources are key enablers to ensuring that communities are less exposed to climate-related hazards and contribute less to global warming. They are also key to enabling ‘climate mainstreaming’. Climate mainstreaming is where climate change considerations are integrated into processes, policies, decisions, and other activities, to support strategic objectives of emissions reduction and adaptation. It also concerns actions and decisions for which a failure to integrate climate change considerations can work against the realisation of climate adaptation and mitigation goals. </w:t>
            </w:r>
          </w:p>
        </w:tc>
      </w:tr>
    </w:tbl>
    <w:p w14:paraId="203F67D7" w14:textId="77777777" w:rsidR="00970606" w:rsidRDefault="00970606" w:rsidP="00970606"/>
    <w:tbl>
      <w:tblPr>
        <w:tblStyle w:val="TableGrid"/>
        <w:tblW w:w="0" w:type="auto"/>
        <w:tblLook w:val="04A0" w:firstRow="1" w:lastRow="0" w:firstColumn="1" w:lastColumn="0" w:noHBand="0" w:noVBand="1"/>
      </w:tblPr>
      <w:tblGrid>
        <w:gridCol w:w="9288"/>
      </w:tblGrid>
      <w:tr w:rsidR="00B743BF" w:rsidRPr="00B743BF" w14:paraId="064AAE1D" w14:textId="77777777" w:rsidTr="00B743BF">
        <w:tc>
          <w:tcPr>
            <w:tcW w:w="9288" w:type="dxa"/>
          </w:tcPr>
          <w:p w14:paraId="549A84C2" w14:textId="3270AB81" w:rsidR="00671EFB" w:rsidRPr="00671EFB" w:rsidRDefault="00671EFB" w:rsidP="00B743BF">
            <w:pPr>
              <w:rPr>
                <w:rFonts w:ascii="Arial" w:hAnsi="Arial" w:cs="Arial"/>
                <w:b/>
                <w:bCs/>
              </w:rPr>
            </w:pPr>
            <w:r w:rsidRPr="00671EFB">
              <w:rPr>
                <w:rFonts w:ascii="Arial" w:hAnsi="Arial" w:cs="Arial"/>
                <w:b/>
                <w:bCs/>
              </w:rPr>
              <w:t xml:space="preserve">Box </w:t>
            </w:r>
            <w:r w:rsidR="00762AA4">
              <w:rPr>
                <w:rFonts w:ascii="Arial" w:hAnsi="Arial" w:cs="Arial"/>
                <w:b/>
                <w:bCs/>
              </w:rPr>
              <w:t>8:</w:t>
            </w:r>
            <w:r w:rsidR="00290346">
              <w:rPr>
                <w:rFonts w:ascii="Arial" w:hAnsi="Arial" w:cs="Arial"/>
                <w:b/>
                <w:bCs/>
              </w:rPr>
              <w:t xml:space="preserve"> </w:t>
            </w:r>
            <w:r w:rsidRPr="00671EFB">
              <w:rPr>
                <w:rFonts w:ascii="Arial" w:hAnsi="Arial" w:cs="Arial"/>
                <w:b/>
                <w:bCs/>
              </w:rPr>
              <w:t xml:space="preserve">Greater Bendigo </w:t>
            </w:r>
            <w:r w:rsidR="008D461E">
              <w:rPr>
                <w:rFonts w:ascii="Arial" w:hAnsi="Arial" w:cs="Arial"/>
                <w:b/>
                <w:bCs/>
              </w:rPr>
              <w:t>C</w:t>
            </w:r>
            <w:r w:rsidRPr="00671EFB">
              <w:rPr>
                <w:rFonts w:ascii="Arial" w:hAnsi="Arial" w:cs="Arial"/>
                <w:b/>
                <w:bCs/>
              </w:rPr>
              <w:t xml:space="preserve">limate </w:t>
            </w:r>
            <w:r w:rsidR="008D461E">
              <w:rPr>
                <w:rFonts w:ascii="Arial" w:hAnsi="Arial" w:cs="Arial"/>
                <w:b/>
                <w:bCs/>
              </w:rPr>
              <w:t>C</w:t>
            </w:r>
            <w:r w:rsidRPr="00671EFB">
              <w:rPr>
                <w:rFonts w:ascii="Arial" w:hAnsi="Arial" w:cs="Arial"/>
                <w:b/>
                <w:bCs/>
              </w:rPr>
              <w:t>ollaboration</w:t>
            </w:r>
          </w:p>
          <w:p w14:paraId="0466E675" w14:textId="4126AE50" w:rsidR="00B743BF" w:rsidRPr="00B743BF" w:rsidRDefault="00B743BF" w:rsidP="004C0A04">
            <w:pPr>
              <w:spacing w:before="120" w:after="120"/>
              <w:rPr>
                <w:rFonts w:ascii="Arial" w:hAnsi="Arial" w:cs="Arial"/>
              </w:rPr>
            </w:pPr>
            <w:r w:rsidRPr="00B743BF">
              <w:rPr>
                <w:rFonts w:ascii="Arial" w:hAnsi="Arial" w:cs="Arial"/>
              </w:rPr>
              <w:t>The Greater Bendigo Climate Collaboration (the Collaboration) was codesigned by</w:t>
            </w:r>
            <w:r w:rsidR="00262973">
              <w:rPr>
                <w:rFonts w:ascii="Arial" w:hAnsi="Arial" w:cs="Arial"/>
              </w:rPr>
              <w:t xml:space="preserve"> 20</w:t>
            </w:r>
            <w:r w:rsidRPr="00B743BF">
              <w:rPr>
                <w:rFonts w:ascii="Arial" w:hAnsi="Arial" w:cs="Arial"/>
              </w:rPr>
              <w:t xml:space="preserve"> Bendigo organisations in 2019</w:t>
            </w:r>
            <w:r w:rsidR="007D2026">
              <w:rPr>
                <w:rFonts w:ascii="Arial" w:hAnsi="Arial" w:cs="Arial"/>
              </w:rPr>
              <w:t xml:space="preserve">. </w:t>
            </w:r>
            <w:r w:rsidRPr="00B743BF">
              <w:rPr>
                <w:rFonts w:ascii="Arial" w:hAnsi="Arial" w:cs="Arial"/>
              </w:rPr>
              <w:t>Each organisation recognised that individual action was not going to create a zero emissions city and that</w:t>
            </w:r>
            <w:r w:rsidR="00922F6F">
              <w:rPr>
                <w:rFonts w:ascii="Arial" w:hAnsi="Arial" w:cs="Arial"/>
              </w:rPr>
              <w:t xml:space="preserve"> the</w:t>
            </w:r>
            <w:r w:rsidRPr="00B743BF">
              <w:rPr>
                <w:rFonts w:ascii="Arial" w:hAnsi="Arial" w:cs="Arial"/>
              </w:rPr>
              <w:t xml:space="preserve"> city would be much better off on all fronts</w:t>
            </w:r>
            <w:r w:rsidR="007D13FC">
              <w:rPr>
                <w:rFonts w:ascii="Arial" w:hAnsi="Arial" w:cs="Arial"/>
              </w:rPr>
              <w:t xml:space="preserve"> </w:t>
            </w:r>
            <w:r w:rsidR="00E70DB2">
              <w:rPr>
                <w:rFonts w:ascii="Arial" w:hAnsi="Arial" w:cs="Arial"/>
              </w:rPr>
              <w:t>with</w:t>
            </w:r>
            <w:r w:rsidR="007D13FC">
              <w:rPr>
                <w:rFonts w:ascii="Arial" w:hAnsi="Arial" w:cs="Arial"/>
              </w:rPr>
              <w:t xml:space="preserve"> </w:t>
            </w:r>
            <w:r w:rsidR="001D06A7">
              <w:rPr>
                <w:rFonts w:ascii="Arial" w:hAnsi="Arial" w:cs="Arial"/>
              </w:rPr>
              <w:t>coll</w:t>
            </w:r>
            <w:r w:rsidR="00E70DB2">
              <w:rPr>
                <w:rFonts w:ascii="Arial" w:hAnsi="Arial" w:cs="Arial"/>
              </w:rPr>
              <w:t xml:space="preserve">ective </w:t>
            </w:r>
            <w:r w:rsidR="001D06A7">
              <w:rPr>
                <w:rFonts w:ascii="Arial" w:hAnsi="Arial" w:cs="Arial"/>
              </w:rPr>
              <w:t>action</w:t>
            </w:r>
            <w:r w:rsidRPr="00B743BF">
              <w:rPr>
                <w:rFonts w:ascii="Arial" w:hAnsi="Arial" w:cs="Arial"/>
              </w:rPr>
              <w:t xml:space="preserve">. </w:t>
            </w:r>
          </w:p>
          <w:p w14:paraId="774C4214" w14:textId="11F7D5A8" w:rsidR="00B743BF" w:rsidRPr="00B743BF" w:rsidRDefault="00B743BF" w:rsidP="004C0A04">
            <w:pPr>
              <w:spacing w:before="120" w:after="120"/>
              <w:rPr>
                <w:rFonts w:ascii="Arial" w:hAnsi="Arial" w:cs="Arial"/>
              </w:rPr>
            </w:pPr>
            <w:r w:rsidRPr="00B743BF">
              <w:rPr>
                <w:rFonts w:ascii="Arial" w:hAnsi="Arial" w:cs="Arial"/>
              </w:rPr>
              <w:t>The funding, governance and operations were organised over 2021 and the Collaboration launched in 2022 with two years of research, expert input and community engagement with more than 1</w:t>
            </w:r>
            <w:r w:rsidR="008767BD">
              <w:rPr>
                <w:rFonts w:ascii="Arial" w:hAnsi="Arial" w:cs="Arial"/>
              </w:rPr>
              <w:t>,</w:t>
            </w:r>
            <w:r w:rsidRPr="00B743BF">
              <w:rPr>
                <w:rFonts w:ascii="Arial" w:hAnsi="Arial" w:cs="Arial"/>
              </w:rPr>
              <w:t xml:space="preserve">000 people to develop a roadmap to zero emissions for Greater Bendigo and a regional zero emissions roadmap with the Central Victorian Greenhouse Alliance. </w:t>
            </w:r>
          </w:p>
          <w:p w14:paraId="0442CF47" w14:textId="00608C72" w:rsidR="00B743BF" w:rsidRPr="00B743BF" w:rsidRDefault="00B743BF" w:rsidP="004C0A04">
            <w:pPr>
              <w:spacing w:before="120" w:after="120"/>
              <w:rPr>
                <w:rFonts w:ascii="Arial" w:hAnsi="Arial" w:cs="Arial"/>
              </w:rPr>
            </w:pPr>
            <w:r w:rsidRPr="00B743BF">
              <w:rPr>
                <w:rFonts w:ascii="Arial" w:hAnsi="Arial" w:cs="Arial"/>
              </w:rPr>
              <w:t xml:space="preserve">What </w:t>
            </w:r>
            <w:r w:rsidR="001F7FE3">
              <w:rPr>
                <w:rFonts w:ascii="Arial" w:hAnsi="Arial" w:cs="Arial"/>
              </w:rPr>
              <w:t>the</w:t>
            </w:r>
            <w:r w:rsidRPr="00B743BF">
              <w:rPr>
                <w:rFonts w:ascii="Arial" w:hAnsi="Arial" w:cs="Arial"/>
              </w:rPr>
              <w:t xml:space="preserve"> Roadmap engagement found is threefold:</w:t>
            </w:r>
          </w:p>
          <w:p w14:paraId="1416DBF1" w14:textId="36D526BE" w:rsidR="00D06982" w:rsidRDefault="00B743BF" w:rsidP="006321C4">
            <w:pPr>
              <w:pStyle w:val="ListParagraph"/>
              <w:numPr>
                <w:ilvl w:val="0"/>
                <w:numId w:val="20"/>
              </w:numPr>
              <w:spacing w:before="120" w:after="120"/>
              <w:rPr>
                <w:rFonts w:ascii="Arial" w:hAnsi="Arial" w:cs="Arial"/>
              </w:rPr>
            </w:pPr>
            <w:r w:rsidRPr="00381209">
              <w:rPr>
                <w:rFonts w:ascii="Arial" w:hAnsi="Arial" w:cs="Arial"/>
                <w:b/>
                <w:bCs/>
              </w:rPr>
              <w:t>Collaboration is crucial</w:t>
            </w:r>
            <w:r w:rsidR="005C12CC" w:rsidRPr="00381209">
              <w:rPr>
                <w:rFonts w:ascii="Arial" w:hAnsi="Arial" w:cs="Arial"/>
                <w:b/>
                <w:bCs/>
              </w:rPr>
              <w:t>.</w:t>
            </w:r>
            <w:r w:rsidR="005C12CC">
              <w:rPr>
                <w:rFonts w:ascii="Arial" w:hAnsi="Arial" w:cs="Arial"/>
              </w:rPr>
              <w:t xml:space="preserve"> </w:t>
            </w:r>
            <w:r w:rsidR="004F7221">
              <w:rPr>
                <w:rFonts w:ascii="Arial" w:hAnsi="Arial" w:cs="Arial"/>
              </w:rPr>
              <w:t>A</w:t>
            </w:r>
            <w:r w:rsidRPr="004F7221">
              <w:rPr>
                <w:rFonts w:ascii="Arial" w:hAnsi="Arial" w:cs="Arial"/>
              </w:rPr>
              <w:t xml:space="preserve"> decade of serious collaboration, advocacy and investment </w:t>
            </w:r>
            <w:r w:rsidR="004F7221">
              <w:rPr>
                <w:rFonts w:ascii="Arial" w:hAnsi="Arial" w:cs="Arial"/>
              </w:rPr>
              <w:t xml:space="preserve">is needed </w:t>
            </w:r>
            <w:r w:rsidRPr="004F7221">
              <w:rPr>
                <w:rFonts w:ascii="Arial" w:hAnsi="Arial" w:cs="Arial"/>
              </w:rPr>
              <w:t xml:space="preserve">that builds on the great work happening already at all levels of government, in business and in the community. While progress is being made in every sector, </w:t>
            </w:r>
            <w:r w:rsidR="003A669A">
              <w:rPr>
                <w:rFonts w:ascii="Arial" w:hAnsi="Arial" w:cs="Arial"/>
              </w:rPr>
              <w:t>it is not</w:t>
            </w:r>
            <w:r w:rsidRPr="004F7221">
              <w:rPr>
                <w:rFonts w:ascii="Arial" w:hAnsi="Arial" w:cs="Arial"/>
              </w:rPr>
              <w:t xml:space="preserve"> progressing fast enough to reach zero emissions by 2030.</w:t>
            </w:r>
          </w:p>
          <w:p w14:paraId="179BA425" w14:textId="4F008B05" w:rsidR="00941D18" w:rsidRDefault="00D22575" w:rsidP="006321C4">
            <w:pPr>
              <w:pStyle w:val="ListParagraph"/>
              <w:numPr>
                <w:ilvl w:val="0"/>
                <w:numId w:val="20"/>
              </w:numPr>
              <w:spacing w:before="120" w:after="120"/>
              <w:rPr>
                <w:rFonts w:ascii="Arial" w:hAnsi="Arial" w:cs="Arial"/>
              </w:rPr>
            </w:pPr>
            <w:r w:rsidRPr="00381209">
              <w:rPr>
                <w:rFonts w:ascii="Arial" w:hAnsi="Arial" w:cs="Arial"/>
                <w:b/>
                <w:bCs/>
              </w:rPr>
              <w:t xml:space="preserve">There </w:t>
            </w:r>
            <w:r w:rsidR="00B743BF" w:rsidRPr="00381209">
              <w:rPr>
                <w:rFonts w:ascii="Arial" w:hAnsi="Arial" w:cs="Arial"/>
                <w:b/>
                <w:bCs/>
              </w:rPr>
              <w:t xml:space="preserve">must </w:t>
            </w:r>
            <w:r w:rsidRPr="00381209">
              <w:rPr>
                <w:rFonts w:ascii="Arial" w:hAnsi="Arial" w:cs="Arial"/>
                <w:b/>
                <w:bCs/>
              </w:rPr>
              <w:t xml:space="preserve">be a </w:t>
            </w:r>
            <w:r w:rsidR="00B743BF" w:rsidRPr="00381209">
              <w:rPr>
                <w:rFonts w:ascii="Arial" w:hAnsi="Arial" w:cs="Arial"/>
                <w:b/>
                <w:bCs/>
              </w:rPr>
              <w:t>focus on an equitable transition</w:t>
            </w:r>
            <w:r w:rsidR="00381209">
              <w:rPr>
                <w:rFonts w:ascii="Arial" w:hAnsi="Arial" w:cs="Arial"/>
                <w:b/>
                <w:bCs/>
              </w:rPr>
              <w:t>.</w:t>
            </w:r>
            <w:r w:rsidR="00B743BF" w:rsidRPr="00D06982">
              <w:rPr>
                <w:rFonts w:ascii="Arial" w:hAnsi="Arial" w:cs="Arial"/>
              </w:rPr>
              <w:t xml:space="preserve"> This was a unanimous view across Greater Bendigo. Transport, energy and food choices need to be available to </w:t>
            </w:r>
            <w:proofErr w:type="gramStart"/>
            <w:r w:rsidR="00B743BF" w:rsidRPr="00D06982">
              <w:rPr>
                <w:rFonts w:ascii="Arial" w:hAnsi="Arial" w:cs="Arial"/>
              </w:rPr>
              <w:t>everyone</w:t>
            </w:r>
            <w:proofErr w:type="gramEnd"/>
            <w:r w:rsidR="00B743BF" w:rsidRPr="00D06982">
              <w:rPr>
                <w:rFonts w:ascii="Arial" w:hAnsi="Arial" w:cs="Arial"/>
              </w:rPr>
              <w:t xml:space="preserve"> and these choices can lower the cost of living.</w:t>
            </w:r>
          </w:p>
          <w:p w14:paraId="2F37186D" w14:textId="0EA53245" w:rsidR="00B743BF" w:rsidRPr="00C52C5E" w:rsidRDefault="00B743BF" w:rsidP="006321C4">
            <w:pPr>
              <w:pStyle w:val="ListParagraph"/>
              <w:numPr>
                <w:ilvl w:val="0"/>
                <w:numId w:val="20"/>
              </w:numPr>
              <w:spacing w:before="120" w:after="120"/>
              <w:rPr>
                <w:rFonts w:ascii="Arial" w:hAnsi="Arial" w:cs="Arial"/>
              </w:rPr>
            </w:pPr>
            <w:r w:rsidRPr="00381209">
              <w:rPr>
                <w:rFonts w:ascii="Arial" w:hAnsi="Arial" w:cs="Arial"/>
                <w:b/>
                <w:bCs/>
              </w:rPr>
              <w:t>A zero emissions city is better in every way</w:t>
            </w:r>
            <w:r w:rsidR="00217B26">
              <w:rPr>
                <w:rFonts w:ascii="Arial" w:hAnsi="Arial" w:cs="Arial"/>
                <w:b/>
                <w:bCs/>
              </w:rPr>
              <w:t>;</w:t>
            </w:r>
            <w:r w:rsidR="00941D18" w:rsidRPr="00454F8E">
              <w:rPr>
                <w:rFonts w:ascii="Arial" w:hAnsi="Arial" w:cs="Arial"/>
                <w:b/>
                <w:bCs/>
              </w:rPr>
              <w:t xml:space="preserve"> i</w:t>
            </w:r>
            <w:r w:rsidRPr="00454F8E">
              <w:rPr>
                <w:rFonts w:ascii="Arial" w:hAnsi="Arial" w:cs="Arial"/>
                <w:b/>
                <w:bCs/>
              </w:rPr>
              <w:t>t is a social and economic investment</w:t>
            </w:r>
            <w:r w:rsidR="00C068C5" w:rsidRPr="00454F8E">
              <w:rPr>
                <w:rFonts w:ascii="Arial" w:hAnsi="Arial" w:cs="Arial"/>
                <w:b/>
                <w:bCs/>
              </w:rPr>
              <w:t xml:space="preserve"> </w:t>
            </w:r>
            <w:r w:rsidRPr="00454F8E">
              <w:rPr>
                <w:rFonts w:ascii="Arial" w:hAnsi="Arial" w:cs="Arial"/>
                <w:b/>
                <w:bCs/>
              </w:rPr>
              <w:t xml:space="preserve">in a better future. </w:t>
            </w:r>
            <w:r w:rsidRPr="00941D18">
              <w:rPr>
                <w:rFonts w:ascii="Arial" w:hAnsi="Arial" w:cs="Arial"/>
              </w:rPr>
              <w:t>If we invest now, we will be healthier, happier, more socially connected, more economically prosperous and more able to adapt to climate changes that are already locked in.</w:t>
            </w:r>
          </w:p>
          <w:p w14:paraId="6FB0E03E" w14:textId="0B9266E1" w:rsidR="00B743BF" w:rsidRPr="00B743BF" w:rsidRDefault="00B743BF" w:rsidP="004C0A04">
            <w:pPr>
              <w:spacing w:before="120" w:after="120"/>
              <w:rPr>
                <w:rFonts w:ascii="Arial" w:hAnsi="Arial" w:cs="Arial"/>
              </w:rPr>
            </w:pPr>
            <w:r w:rsidRPr="00B743BF">
              <w:rPr>
                <w:rFonts w:ascii="Arial" w:hAnsi="Arial" w:cs="Arial"/>
              </w:rPr>
              <w:t>The Collaboration is setting up projects to:</w:t>
            </w:r>
          </w:p>
          <w:p w14:paraId="6F9791C6" w14:textId="20135B1E" w:rsidR="00B743BF" w:rsidRPr="0024046A" w:rsidRDefault="002F2A3B" w:rsidP="006321C4">
            <w:pPr>
              <w:pStyle w:val="ListParagraph"/>
              <w:numPr>
                <w:ilvl w:val="0"/>
                <w:numId w:val="20"/>
              </w:numPr>
              <w:spacing w:before="120" w:after="120"/>
              <w:rPr>
                <w:rFonts w:ascii="Arial" w:hAnsi="Arial" w:cs="Arial"/>
              </w:rPr>
            </w:pPr>
            <w:r>
              <w:rPr>
                <w:rFonts w:ascii="Arial" w:hAnsi="Arial" w:cs="Arial"/>
              </w:rPr>
              <w:t>d</w:t>
            </w:r>
            <w:r w:rsidR="00B743BF" w:rsidRPr="0024046A">
              <w:rPr>
                <w:rFonts w:ascii="Arial" w:hAnsi="Arial" w:cs="Arial"/>
              </w:rPr>
              <w:t>evelop a community owned solar farm</w:t>
            </w:r>
          </w:p>
          <w:p w14:paraId="24C03E76" w14:textId="418D1927" w:rsidR="00B743BF" w:rsidRPr="0024046A" w:rsidRDefault="002F2A3B" w:rsidP="006321C4">
            <w:pPr>
              <w:pStyle w:val="ListParagraph"/>
              <w:numPr>
                <w:ilvl w:val="0"/>
                <w:numId w:val="20"/>
              </w:numPr>
              <w:spacing w:before="120" w:after="120"/>
              <w:rPr>
                <w:rFonts w:ascii="Arial" w:hAnsi="Arial" w:cs="Arial"/>
              </w:rPr>
            </w:pPr>
            <w:r>
              <w:rPr>
                <w:rFonts w:ascii="Arial" w:hAnsi="Arial" w:cs="Arial"/>
              </w:rPr>
              <w:t>d</w:t>
            </w:r>
            <w:r w:rsidR="00B743BF" w:rsidRPr="0024046A">
              <w:rPr>
                <w:rFonts w:ascii="Arial" w:hAnsi="Arial" w:cs="Arial"/>
              </w:rPr>
              <w:t>eliver energy retrofits to 10,000 low wealth homes</w:t>
            </w:r>
          </w:p>
          <w:p w14:paraId="7E28ED23" w14:textId="34272944" w:rsidR="00B743BF" w:rsidRPr="0024046A" w:rsidRDefault="002F2A3B" w:rsidP="006321C4">
            <w:pPr>
              <w:pStyle w:val="ListParagraph"/>
              <w:numPr>
                <w:ilvl w:val="0"/>
                <w:numId w:val="20"/>
              </w:numPr>
              <w:spacing w:before="120" w:after="120"/>
              <w:rPr>
                <w:rFonts w:ascii="Arial" w:hAnsi="Arial" w:cs="Arial"/>
              </w:rPr>
            </w:pPr>
            <w:r>
              <w:rPr>
                <w:rFonts w:ascii="Arial" w:hAnsi="Arial" w:cs="Arial"/>
              </w:rPr>
              <w:t>d</w:t>
            </w:r>
            <w:r w:rsidR="00B743BF" w:rsidRPr="0024046A">
              <w:rPr>
                <w:rFonts w:ascii="Arial" w:hAnsi="Arial" w:cs="Arial"/>
              </w:rPr>
              <w:t>evelop an implementation plan for zero emissions transport</w:t>
            </w:r>
          </w:p>
          <w:p w14:paraId="031E415E" w14:textId="68FF336F" w:rsidR="00B743BF" w:rsidRPr="0024046A" w:rsidRDefault="002F2A3B" w:rsidP="006321C4">
            <w:pPr>
              <w:pStyle w:val="ListParagraph"/>
              <w:numPr>
                <w:ilvl w:val="0"/>
                <w:numId w:val="20"/>
              </w:numPr>
              <w:spacing w:before="120" w:after="120"/>
              <w:rPr>
                <w:rFonts w:ascii="Arial" w:hAnsi="Arial" w:cs="Arial"/>
              </w:rPr>
            </w:pPr>
            <w:r>
              <w:rPr>
                <w:rFonts w:ascii="Arial" w:hAnsi="Arial" w:cs="Arial"/>
              </w:rPr>
              <w:t>d</w:t>
            </w:r>
            <w:r w:rsidR="00B743BF" w:rsidRPr="0024046A">
              <w:rPr>
                <w:rFonts w:ascii="Arial" w:hAnsi="Arial" w:cs="Arial"/>
              </w:rPr>
              <w:t>eliver a home energy education prog</w:t>
            </w:r>
            <w:r w:rsidR="0024046A" w:rsidRPr="0024046A">
              <w:rPr>
                <w:rFonts w:ascii="Arial" w:hAnsi="Arial" w:cs="Arial"/>
              </w:rPr>
              <w:t>r</w:t>
            </w:r>
            <w:r w:rsidR="00B743BF" w:rsidRPr="0024046A">
              <w:rPr>
                <w:rFonts w:ascii="Arial" w:hAnsi="Arial" w:cs="Arial"/>
              </w:rPr>
              <w:t xml:space="preserve">am for residents </w:t>
            </w:r>
          </w:p>
          <w:p w14:paraId="3ABE6B1F" w14:textId="5A50639A" w:rsidR="00B743BF" w:rsidRPr="0024046A" w:rsidRDefault="002F2A3B" w:rsidP="006321C4">
            <w:pPr>
              <w:pStyle w:val="ListParagraph"/>
              <w:numPr>
                <w:ilvl w:val="0"/>
                <w:numId w:val="20"/>
              </w:numPr>
              <w:spacing w:before="120" w:after="120"/>
              <w:rPr>
                <w:rFonts w:ascii="Arial" w:hAnsi="Arial" w:cs="Arial"/>
              </w:rPr>
            </w:pPr>
            <w:r>
              <w:rPr>
                <w:rFonts w:ascii="Arial" w:hAnsi="Arial" w:cs="Arial"/>
              </w:rPr>
              <w:t>c</w:t>
            </w:r>
            <w:r w:rsidR="00B743BF" w:rsidRPr="0024046A">
              <w:rPr>
                <w:rFonts w:ascii="Arial" w:hAnsi="Arial" w:cs="Arial"/>
              </w:rPr>
              <w:t xml:space="preserve">ontinue </w:t>
            </w:r>
            <w:r w:rsidR="00813AD9">
              <w:rPr>
                <w:rFonts w:ascii="Arial" w:hAnsi="Arial" w:cs="Arial"/>
              </w:rPr>
              <w:t>a</w:t>
            </w:r>
            <w:r>
              <w:rPr>
                <w:rFonts w:ascii="Arial" w:hAnsi="Arial" w:cs="Arial"/>
              </w:rPr>
              <w:t xml:space="preserve"> </w:t>
            </w:r>
            <w:r w:rsidR="00B743BF" w:rsidRPr="0024046A">
              <w:rPr>
                <w:rFonts w:ascii="Arial" w:hAnsi="Arial" w:cs="Arial"/>
              </w:rPr>
              <w:t>business program that is supporting small businesses to reduce power bills and create their own roadmap to zero emissions</w:t>
            </w:r>
            <w:r w:rsidR="00F800C4">
              <w:rPr>
                <w:rFonts w:ascii="Arial" w:hAnsi="Arial" w:cs="Arial"/>
              </w:rPr>
              <w:t>.</w:t>
            </w:r>
          </w:p>
          <w:p w14:paraId="560B3059" w14:textId="4306B3F3" w:rsidR="00B743BF" w:rsidRPr="00B743BF" w:rsidRDefault="00A81190" w:rsidP="004C0A04">
            <w:pPr>
              <w:spacing w:before="120" w:after="120"/>
              <w:rPr>
                <w:rFonts w:ascii="Arial" w:hAnsi="Arial" w:cs="Arial"/>
              </w:rPr>
            </w:pPr>
            <w:r>
              <w:rPr>
                <w:rFonts w:ascii="Arial" w:hAnsi="Arial" w:cs="Arial"/>
              </w:rPr>
              <w:t xml:space="preserve">For more information visit </w:t>
            </w:r>
            <w:r w:rsidR="00664664">
              <w:rPr>
                <w:rFonts w:ascii="Arial" w:hAnsi="Arial" w:cs="Arial"/>
              </w:rPr>
              <w:t xml:space="preserve">the </w:t>
            </w:r>
            <w:hyperlink r:id="rId32" w:history="1">
              <w:r w:rsidR="00664664" w:rsidRPr="00D45B06">
                <w:rPr>
                  <w:rStyle w:val="Hyperlink"/>
                  <w:rFonts w:ascii="Arial" w:hAnsi="Arial" w:cs="Arial"/>
                </w:rPr>
                <w:t>City of Greater Bendigo’s Greater Bendigo Climate Collaboration website</w:t>
              </w:r>
            </w:hyperlink>
            <w:r w:rsidR="00664664">
              <w:rPr>
                <w:rFonts w:ascii="Arial" w:hAnsi="Arial" w:cs="Arial"/>
              </w:rPr>
              <w:t xml:space="preserve"> &lt;</w:t>
            </w:r>
            <w:r w:rsidR="00664664" w:rsidRPr="00664664">
              <w:rPr>
                <w:rFonts w:ascii="Arial" w:hAnsi="Arial" w:cs="Arial"/>
              </w:rPr>
              <w:t>https://www.bendigo.vic.gov.au/community-services/environment/greater-bendigo-climate-collaboration</w:t>
            </w:r>
            <w:r w:rsidR="00664664">
              <w:rPr>
                <w:rFonts w:ascii="Arial" w:hAnsi="Arial" w:cs="Arial"/>
              </w:rPr>
              <w:t>&gt;</w:t>
            </w:r>
            <w:r w:rsidR="00FB33C6">
              <w:rPr>
                <w:rFonts w:ascii="Arial" w:hAnsi="Arial" w:cs="Arial"/>
              </w:rPr>
              <w:t>.</w:t>
            </w:r>
          </w:p>
        </w:tc>
      </w:tr>
    </w:tbl>
    <w:p w14:paraId="6A0DE7D7" w14:textId="77777777" w:rsidR="001E0B48" w:rsidRDefault="001E0B48" w:rsidP="00510DCD">
      <w:pPr>
        <w:pStyle w:val="Body"/>
        <w:rPr>
          <w:sz w:val="20"/>
        </w:rPr>
      </w:pPr>
    </w:p>
    <w:p w14:paraId="5CC33594" w14:textId="5A083245" w:rsidR="003D690B" w:rsidRPr="00970606" w:rsidRDefault="003D690B" w:rsidP="00970606">
      <w:r>
        <w:br w:type="page"/>
      </w:r>
    </w:p>
    <w:p w14:paraId="4893BFBA" w14:textId="5C1AD4EC" w:rsidR="00B80797" w:rsidRPr="00943F17" w:rsidRDefault="00E0362C" w:rsidP="00B353D8">
      <w:pPr>
        <w:pStyle w:val="Heading1"/>
      </w:pPr>
      <w:bookmarkStart w:id="34" w:name="_Toc44534127"/>
      <w:bookmarkStart w:id="35" w:name="_Toc190954535"/>
      <w:r w:rsidRPr="00943F17">
        <w:lastRenderedPageBreak/>
        <w:t>Incorporating</w:t>
      </w:r>
      <w:r w:rsidR="00B80797" w:rsidRPr="00943F17">
        <w:t xml:space="preserve"> climate change </w:t>
      </w:r>
      <w:r w:rsidRPr="00943F17">
        <w:t>into</w:t>
      </w:r>
      <w:r w:rsidR="00B80797" w:rsidRPr="00943F17">
        <w:t xml:space="preserve"> the </w:t>
      </w:r>
      <w:r w:rsidR="00D0350A">
        <w:t>planning</w:t>
      </w:r>
      <w:r w:rsidR="00D0350A" w:rsidRPr="00943F17">
        <w:t xml:space="preserve"> </w:t>
      </w:r>
      <w:r w:rsidR="00B80797" w:rsidRPr="00943F17">
        <w:t>cycle</w:t>
      </w:r>
      <w:bookmarkEnd w:id="34"/>
      <w:bookmarkEnd w:id="35"/>
      <w:r w:rsidR="00B80797" w:rsidRPr="00943F17">
        <w:t xml:space="preserve"> </w:t>
      </w:r>
    </w:p>
    <w:p w14:paraId="3BD3A340" w14:textId="2B45A649" w:rsidR="009C7D9C" w:rsidRPr="00943F17" w:rsidRDefault="00995143" w:rsidP="00E51558">
      <w:pPr>
        <w:pStyle w:val="DHHSbody"/>
      </w:pPr>
      <w:r w:rsidRPr="00943F17">
        <w:t xml:space="preserve">The </w:t>
      </w:r>
      <w:r w:rsidRPr="00943F17">
        <w:rPr>
          <w:i/>
          <w:iCs/>
        </w:rPr>
        <w:t xml:space="preserve">Guide to </w:t>
      </w:r>
      <w:r w:rsidR="00306406" w:rsidRPr="00943F17">
        <w:rPr>
          <w:i/>
          <w:iCs/>
        </w:rPr>
        <w:t>m</w:t>
      </w:r>
      <w:r w:rsidRPr="00943F17">
        <w:rPr>
          <w:i/>
          <w:iCs/>
        </w:rPr>
        <w:t xml:space="preserve">unicipal </w:t>
      </w:r>
      <w:r w:rsidR="00306406" w:rsidRPr="00943F17">
        <w:rPr>
          <w:i/>
          <w:iCs/>
        </w:rPr>
        <w:t>p</w:t>
      </w:r>
      <w:r w:rsidRPr="00943F17">
        <w:rPr>
          <w:i/>
          <w:iCs/>
        </w:rPr>
        <w:t xml:space="preserve">ublic </w:t>
      </w:r>
      <w:r w:rsidR="00306406" w:rsidRPr="00943F17">
        <w:rPr>
          <w:i/>
          <w:iCs/>
        </w:rPr>
        <w:t>h</w:t>
      </w:r>
      <w:r w:rsidRPr="00943F17">
        <w:rPr>
          <w:i/>
          <w:iCs/>
        </w:rPr>
        <w:t xml:space="preserve">ealth and </w:t>
      </w:r>
      <w:r w:rsidR="00306406" w:rsidRPr="00943F17">
        <w:rPr>
          <w:i/>
          <w:iCs/>
        </w:rPr>
        <w:t>w</w:t>
      </w:r>
      <w:r w:rsidRPr="00943F17">
        <w:rPr>
          <w:i/>
          <w:iCs/>
        </w:rPr>
        <w:t xml:space="preserve">ellbeing </w:t>
      </w:r>
      <w:r w:rsidR="00306406" w:rsidRPr="00943F17">
        <w:rPr>
          <w:i/>
          <w:iCs/>
        </w:rPr>
        <w:t>p</w:t>
      </w:r>
      <w:r w:rsidRPr="00943F17">
        <w:rPr>
          <w:i/>
          <w:iCs/>
        </w:rPr>
        <w:t>lanning</w:t>
      </w:r>
      <w:r w:rsidRPr="00943F17">
        <w:t xml:space="preserve"> describes</w:t>
      </w:r>
      <w:r w:rsidR="00064C4D" w:rsidRPr="00943F17">
        <w:t xml:space="preserve"> </w:t>
      </w:r>
      <w:r w:rsidR="00603FEE" w:rsidRPr="00943F17">
        <w:t>six stages of plan</w:t>
      </w:r>
      <w:r w:rsidR="004B6A24" w:rsidRPr="00943F17">
        <w:t>ning</w:t>
      </w:r>
      <w:r w:rsidR="008C11C9">
        <w:t>.</w:t>
      </w:r>
      <w:r w:rsidR="009F74B3" w:rsidRPr="008C11C9">
        <w:rPr>
          <w:vertAlign w:val="superscript"/>
        </w:rPr>
        <w:fldChar w:fldCharType="begin"/>
      </w:r>
      <w:r w:rsidR="00C31CF2">
        <w:rPr>
          <w:vertAlign w:val="superscript"/>
        </w:rPr>
        <w:instrText xml:space="preserve"> ADDIN EN.CITE &lt;EndNote&gt;&lt;Cite&gt;&lt;Year&gt;2013&lt;/Year&gt;&lt;RecNum&gt;374&lt;/RecNum&gt;&lt;IDText&gt;Department of Health. Guide to municipal public health and wellbeing planning&lt;/IDText&gt;&lt;DisplayText&gt;6&lt;/DisplayText&gt;&lt;record&gt;&lt;rec-number&gt;374&lt;/rec-number&gt;&lt;foreign-keys&gt;&lt;key app="EN" db-id="fwvs520dta0pajerxw65e0pi2ztww9f052dv" timestamp="1590726292" guid="d15f4ab2-4b34-4f16-be09-6b09b04cf4bc"&gt;374&lt;/key&gt;&lt;/foreign-keys&gt;&lt;ref-type name="Government Document"&gt;46&lt;/ref-type&gt;&lt;contributors&gt;&lt;/contributors&gt;&lt;titles&gt;&lt;title&gt;Department of Health. Guide to municipal public health and wellbeing planning.&lt;/title&gt;&lt;/titles&gt;&lt;dates&gt;&lt;year&gt;2013&lt;/year&gt;&lt;/dates&gt;&lt;pub-location&gt;Melbourne, Australia&lt;/pub-location&gt;&lt;publisher&gt;DH, State Government of Victoria&lt;/publisher&gt;&lt;urls&gt;&lt;/urls&gt;&lt;/record&gt;&lt;/Cite&gt;&lt;/EndNote&gt;</w:instrText>
      </w:r>
      <w:r w:rsidR="009F74B3" w:rsidRPr="008C11C9">
        <w:rPr>
          <w:vertAlign w:val="superscript"/>
        </w:rPr>
        <w:fldChar w:fldCharType="separate"/>
      </w:r>
      <w:r w:rsidR="0032678D">
        <w:rPr>
          <w:noProof/>
          <w:vertAlign w:val="superscript"/>
        </w:rPr>
        <w:t>6</w:t>
      </w:r>
      <w:r w:rsidR="009F74B3" w:rsidRPr="008C11C9">
        <w:rPr>
          <w:vertAlign w:val="superscript"/>
        </w:rPr>
        <w:fldChar w:fldCharType="end"/>
      </w:r>
      <w:r w:rsidR="00603FEE" w:rsidRPr="00943F17">
        <w:t xml:space="preserve"> </w:t>
      </w:r>
      <w:r w:rsidR="00D45E9C" w:rsidRPr="00762AA4">
        <w:rPr>
          <w:b/>
        </w:rPr>
        <w:fldChar w:fldCharType="begin"/>
      </w:r>
      <w:r w:rsidR="00D45E9C" w:rsidRPr="00762AA4">
        <w:rPr>
          <w:b/>
        </w:rPr>
        <w:instrText xml:space="preserve"> REF _Ref41656477 \h  \* MERGEFORMAT </w:instrText>
      </w:r>
      <w:r w:rsidR="00D45E9C" w:rsidRPr="00762AA4">
        <w:rPr>
          <w:b/>
        </w:rPr>
      </w:r>
      <w:r w:rsidR="00D45E9C" w:rsidRPr="00762AA4">
        <w:rPr>
          <w:b/>
        </w:rPr>
        <w:fldChar w:fldCharType="separate"/>
      </w:r>
      <w:r w:rsidR="00943299" w:rsidRPr="00943299">
        <w:rPr>
          <w:b/>
        </w:rPr>
        <w:t xml:space="preserve">Table </w:t>
      </w:r>
      <w:r w:rsidR="00D45E9C" w:rsidRPr="00762AA4">
        <w:rPr>
          <w:b/>
        </w:rPr>
        <w:fldChar w:fldCharType="end"/>
      </w:r>
      <w:r w:rsidR="00970606">
        <w:rPr>
          <w:b/>
        </w:rPr>
        <w:t>5</w:t>
      </w:r>
      <w:r w:rsidR="00E51558" w:rsidRPr="00943F17">
        <w:t xml:space="preserve"> provides a summary of how climate change </w:t>
      </w:r>
      <w:r w:rsidR="00AE5DF5" w:rsidRPr="00943F17">
        <w:t>can be incorporated into</w:t>
      </w:r>
      <w:r w:rsidR="00E51558" w:rsidRPr="00943F17">
        <w:t xml:space="preserve"> </w:t>
      </w:r>
      <w:r w:rsidR="00764745">
        <w:t xml:space="preserve">these </w:t>
      </w:r>
      <w:r w:rsidR="00D45E9C" w:rsidRPr="00943F17">
        <w:t>stages</w:t>
      </w:r>
      <w:r w:rsidR="007D5E4A">
        <w:t xml:space="preserve"> of planning</w:t>
      </w:r>
      <w:r w:rsidR="00E51558" w:rsidRPr="00943F17">
        <w:t>.</w:t>
      </w:r>
      <w:r w:rsidR="00B3716B">
        <w:t xml:space="preserve"> How climate change </w:t>
      </w:r>
      <w:r w:rsidR="005C2E3E">
        <w:t>could be considered and addressed</w:t>
      </w:r>
      <w:r w:rsidR="00B3716B">
        <w:t xml:space="preserve"> in </w:t>
      </w:r>
      <w:r w:rsidR="004E4A79">
        <w:t xml:space="preserve">these </w:t>
      </w:r>
      <w:r w:rsidR="00B3716B">
        <w:t>planning cycle stage</w:t>
      </w:r>
      <w:r w:rsidR="004E4A79">
        <w:t>s</w:t>
      </w:r>
      <w:r w:rsidR="00B3716B">
        <w:t xml:space="preserve"> is further explored in the section</w:t>
      </w:r>
      <w:r w:rsidR="00F13B4A">
        <w:t>s</w:t>
      </w:r>
      <w:r w:rsidR="00B3716B">
        <w:t xml:space="preserve"> that follow.</w:t>
      </w:r>
    </w:p>
    <w:p w14:paraId="078E9E54" w14:textId="470F9A2D" w:rsidR="008B7F9F" w:rsidRPr="00943F17" w:rsidRDefault="00D45E9C" w:rsidP="003A3833">
      <w:pPr>
        <w:pStyle w:val="DHHStablecaption"/>
        <w:rPr>
          <w:rFonts w:eastAsia="Arial"/>
        </w:rPr>
      </w:pPr>
      <w:bookmarkStart w:id="36" w:name="_Ref41656477"/>
      <w:r w:rsidRPr="00943F17">
        <w:rPr>
          <w:rFonts w:eastAsia="Arial"/>
        </w:rPr>
        <w:t xml:space="preserve">Table </w:t>
      </w:r>
      <w:bookmarkEnd w:id="36"/>
      <w:r w:rsidR="00970606">
        <w:rPr>
          <w:noProof/>
        </w:rPr>
        <w:t>5</w:t>
      </w:r>
      <w:r w:rsidR="009C7D9C" w:rsidRPr="00943F17">
        <w:rPr>
          <w:rFonts w:eastAsia="Arial"/>
        </w:rPr>
        <w:t xml:space="preserve">: </w:t>
      </w:r>
      <w:r w:rsidR="009731B3" w:rsidRPr="00943F17">
        <w:rPr>
          <w:rFonts w:eastAsia="Arial"/>
        </w:rPr>
        <w:t>Incorporating</w:t>
      </w:r>
      <w:r w:rsidR="00BD65C8" w:rsidRPr="00943F17">
        <w:rPr>
          <w:rFonts w:eastAsia="Arial"/>
        </w:rPr>
        <w:t xml:space="preserve"> c</w:t>
      </w:r>
      <w:r w:rsidR="009C7D9C" w:rsidRPr="00943F17">
        <w:rPr>
          <w:rFonts w:eastAsia="Arial"/>
        </w:rPr>
        <w:t xml:space="preserve">limate change </w:t>
      </w:r>
      <w:r w:rsidR="009731B3" w:rsidRPr="00943F17">
        <w:rPr>
          <w:rFonts w:eastAsia="Arial"/>
        </w:rPr>
        <w:t>into</w:t>
      </w:r>
      <w:r w:rsidR="009C7D9C" w:rsidRPr="00943F17">
        <w:rPr>
          <w:rFonts w:eastAsia="Arial"/>
        </w:rPr>
        <w:t xml:space="preserve"> the MPHW</w:t>
      </w:r>
      <w:r w:rsidR="009731B3" w:rsidRPr="00943F17">
        <w:rPr>
          <w:rFonts w:eastAsia="Arial"/>
        </w:rPr>
        <w:t xml:space="preserve">P </w:t>
      </w:r>
      <w:r w:rsidR="009C7D9C" w:rsidRPr="00943F17">
        <w:rPr>
          <w:rFonts w:eastAsia="Arial"/>
        </w:rPr>
        <w:t>cycle</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5"/>
        <w:gridCol w:w="4703"/>
      </w:tblGrid>
      <w:tr w:rsidR="00970606" w:rsidRPr="00970606" w14:paraId="538C104E" w14:textId="77777777" w:rsidTr="00970606">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1CBBA950" w14:textId="77777777" w:rsidR="009C7D9C" w:rsidRPr="00970606" w:rsidRDefault="009C7D9C" w:rsidP="00641797">
            <w:pPr>
              <w:pStyle w:val="DHHStabletext"/>
              <w:rPr>
                <w:rFonts w:eastAsia="Arial"/>
                <w:color w:val="auto"/>
              </w:rPr>
            </w:pPr>
            <w:r w:rsidRPr="00970606">
              <w:rPr>
                <w:rFonts w:eastAsia="Arial"/>
                <w:color w:val="auto"/>
              </w:rPr>
              <w:t>Planning cycle stage</w:t>
            </w:r>
          </w:p>
        </w:tc>
        <w:tc>
          <w:tcPr>
            <w:tcW w:w="0" w:type="auto"/>
            <w:tcBorders>
              <w:top w:val="none" w:sz="0" w:space="0" w:color="auto"/>
              <w:left w:val="none" w:sz="0" w:space="0" w:color="auto"/>
              <w:bottom w:val="none" w:sz="0" w:space="0" w:color="auto"/>
              <w:right w:val="none" w:sz="0" w:space="0" w:color="auto"/>
            </w:tcBorders>
          </w:tcPr>
          <w:p w14:paraId="665B31A2" w14:textId="77777777" w:rsidR="009C7D9C" w:rsidRPr="00970606" w:rsidRDefault="009C7D9C" w:rsidP="00641797">
            <w:pPr>
              <w:pStyle w:val="DHHStabletext"/>
              <w:cnfStyle w:val="100000000000" w:firstRow="1" w:lastRow="0" w:firstColumn="0" w:lastColumn="0" w:oddVBand="0" w:evenVBand="0" w:oddHBand="0" w:evenHBand="0" w:firstRowFirstColumn="0" w:firstRowLastColumn="0" w:lastRowFirstColumn="0" w:lastRowLastColumn="0"/>
              <w:rPr>
                <w:rFonts w:eastAsia="Arial"/>
                <w:color w:val="auto"/>
              </w:rPr>
            </w:pPr>
            <w:r w:rsidRPr="00970606">
              <w:rPr>
                <w:rFonts w:eastAsia="Arial"/>
                <w:color w:val="auto"/>
              </w:rPr>
              <w:t>How climate change features</w:t>
            </w:r>
          </w:p>
        </w:tc>
      </w:tr>
      <w:tr w:rsidR="00E9127A" w:rsidRPr="00943F17" w14:paraId="7236E5BC" w14:textId="77777777" w:rsidTr="00970606">
        <w:trPr>
          <w:cnfStyle w:val="000000100000" w:firstRow="0" w:lastRow="0" w:firstColumn="0" w:lastColumn="0" w:oddVBand="0" w:evenVBand="0" w:oddHBand="1" w:evenHBand="0" w:firstRowFirstColumn="0" w:firstRowLastColumn="0" w:lastRowFirstColumn="0" w:lastRowLastColumn="0"/>
          <w:trHeight w:val="1358"/>
        </w:trPr>
        <w:tc>
          <w:tcPr>
            <w:cnfStyle w:val="001000000000" w:firstRow="0" w:lastRow="0" w:firstColumn="1" w:lastColumn="0" w:oddVBand="0" w:evenVBand="0" w:oddHBand="0" w:evenHBand="0" w:firstRowFirstColumn="0" w:firstRowLastColumn="0" w:lastRowFirstColumn="0" w:lastRowLastColumn="0"/>
            <w:tcW w:w="0" w:type="auto"/>
          </w:tcPr>
          <w:p w14:paraId="7CDEC858" w14:textId="078AB76C" w:rsidR="0056463D" w:rsidRPr="00AE2786" w:rsidRDefault="009C7D9C" w:rsidP="00641797">
            <w:pPr>
              <w:pStyle w:val="DHHStabletext"/>
              <w:rPr>
                <w:rFonts w:eastAsia="Arial"/>
                <w:color w:val="000000"/>
                <w:sz w:val="21"/>
                <w:szCs w:val="21"/>
              </w:rPr>
            </w:pPr>
            <w:r w:rsidRPr="00AE2786">
              <w:rPr>
                <w:rFonts w:eastAsia="Arial"/>
                <w:b w:val="0"/>
                <w:color w:val="000000"/>
                <w:sz w:val="21"/>
                <w:szCs w:val="21"/>
              </w:rPr>
              <w:t>Pre-planning</w:t>
            </w:r>
          </w:p>
          <w:p w14:paraId="3F5A7539" w14:textId="7B6963D4" w:rsidR="00DE6807" w:rsidRPr="00AE2786" w:rsidRDefault="00223973" w:rsidP="00641797">
            <w:pPr>
              <w:pStyle w:val="DHHStabletext"/>
              <w:rPr>
                <w:rFonts w:ascii="HelveticaNeueLT" w:eastAsia="Arial" w:hAnsi="HelveticaNeueLT" w:cs="HelveticaNeueLT"/>
                <w:color w:val="000000"/>
                <w:sz w:val="21"/>
                <w:szCs w:val="21"/>
                <w:lang w:eastAsia="en-AU"/>
              </w:rPr>
            </w:pPr>
            <w:r w:rsidRPr="00AE2786">
              <w:rPr>
                <w:rFonts w:cs="Arial"/>
                <w:b w:val="0"/>
                <w:i/>
                <w:color w:val="000000"/>
                <w:sz w:val="21"/>
                <w:szCs w:val="21"/>
                <w:lang w:eastAsia="en-AU"/>
              </w:rPr>
              <w:t xml:space="preserve">Creates </w:t>
            </w:r>
            <w:r w:rsidR="00092B13" w:rsidRPr="00AE2786">
              <w:rPr>
                <w:rFonts w:cs="Arial"/>
                <w:b w:val="0"/>
                <w:i/>
                <w:color w:val="000000"/>
                <w:sz w:val="21"/>
                <w:szCs w:val="21"/>
                <w:lang w:eastAsia="en-AU"/>
              </w:rPr>
              <w:t>the broad processes</w:t>
            </w:r>
            <w:r w:rsidRPr="00AE2786">
              <w:rPr>
                <w:rFonts w:cs="Arial"/>
                <w:b w:val="0"/>
                <w:i/>
                <w:color w:val="000000"/>
                <w:sz w:val="21"/>
                <w:szCs w:val="21"/>
                <w:lang w:eastAsia="en-AU"/>
              </w:rPr>
              <w:t xml:space="preserve"> </w:t>
            </w:r>
            <w:r w:rsidR="00092B13" w:rsidRPr="00AE2786">
              <w:rPr>
                <w:rFonts w:cs="Arial"/>
                <w:b w:val="0"/>
                <w:i/>
                <w:color w:val="000000"/>
                <w:sz w:val="21"/>
                <w:szCs w:val="21"/>
                <w:lang w:eastAsia="en-AU"/>
              </w:rPr>
              <w:t>required to plan effectively and builds the leadership and</w:t>
            </w:r>
            <w:r w:rsidRPr="00AE2786">
              <w:rPr>
                <w:rFonts w:cs="Arial"/>
                <w:b w:val="0"/>
                <w:i/>
                <w:color w:val="000000"/>
                <w:sz w:val="21"/>
                <w:szCs w:val="21"/>
                <w:lang w:eastAsia="en-AU"/>
              </w:rPr>
              <w:t xml:space="preserve"> </w:t>
            </w:r>
            <w:r w:rsidR="00092B13" w:rsidRPr="00AE2786">
              <w:rPr>
                <w:rFonts w:cs="Arial"/>
                <w:b w:val="0"/>
                <w:i/>
                <w:color w:val="000000"/>
                <w:sz w:val="21"/>
                <w:szCs w:val="21"/>
                <w:lang w:eastAsia="en-AU"/>
              </w:rPr>
              <w:t>partner support necessary to develop and implement the</w:t>
            </w:r>
            <w:r w:rsidR="00055C4F" w:rsidRPr="00AE2786">
              <w:rPr>
                <w:rFonts w:cs="Arial"/>
                <w:b w:val="0"/>
                <w:i/>
                <w:color w:val="000000"/>
                <w:sz w:val="21"/>
                <w:szCs w:val="21"/>
                <w:lang w:eastAsia="en-AU"/>
              </w:rPr>
              <w:t xml:space="preserve"> </w:t>
            </w:r>
            <w:r w:rsidR="00092B13" w:rsidRPr="00AE2786">
              <w:rPr>
                <w:rFonts w:cs="Arial"/>
                <w:b w:val="0"/>
                <w:i/>
                <w:color w:val="000000"/>
                <w:sz w:val="21"/>
                <w:szCs w:val="21"/>
                <w:lang w:eastAsia="en-AU"/>
              </w:rPr>
              <w:t>MPHWP</w:t>
            </w:r>
            <w:r w:rsidR="00554799" w:rsidRPr="00AE2786">
              <w:rPr>
                <w:rFonts w:cs="Arial"/>
                <w:b w:val="0"/>
                <w:i/>
                <w:color w:val="000000"/>
                <w:sz w:val="21"/>
                <w:szCs w:val="21"/>
                <w:lang w:eastAsia="en-AU"/>
              </w:rPr>
              <w:t>.</w:t>
            </w:r>
          </w:p>
        </w:tc>
        <w:tc>
          <w:tcPr>
            <w:tcW w:w="0" w:type="auto"/>
          </w:tcPr>
          <w:p w14:paraId="0C4FF356" w14:textId="1C424DA6" w:rsidR="009C7D9C" w:rsidRPr="00AE2786" w:rsidRDefault="0359DE4A" w:rsidP="00641797">
            <w:pPr>
              <w:pStyle w:val="DHHStabletext"/>
              <w:cnfStyle w:val="000000100000" w:firstRow="0" w:lastRow="0" w:firstColumn="0" w:lastColumn="0" w:oddVBand="0" w:evenVBand="0" w:oddHBand="1" w:evenHBand="0" w:firstRowFirstColumn="0" w:firstRowLastColumn="0" w:lastRowFirstColumn="0" w:lastRowLastColumn="0"/>
              <w:rPr>
                <w:rFonts w:eastAsia="Arial"/>
                <w:color w:val="000000"/>
                <w:spacing w:val="-4"/>
                <w:sz w:val="21"/>
                <w:szCs w:val="21"/>
              </w:rPr>
            </w:pPr>
            <w:r w:rsidRPr="00AE2786">
              <w:rPr>
                <w:rFonts w:eastAsia="Arial"/>
                <w:color w:val="000000"/>
                <w:sz w:val="21"/>
                <w:szCs w:val="21"/>
              </w:rPr>
              <w:t xml:space="preserve">Place the </w:t>
            </w:r>
            <w:r w:rsidR="534AAABE" w:rsidRPr="00AE2786">
              <w:rPr>
                <w:rFonts w:eastAsia="Arial"/>
                <w:color w:val="000000"/>
                <w:sz w:val="21"/>
                <w:szCs w:val="21"/>
              </w:rPr>
              <w:t xml:space="preserve">need to tackle </w:t>
            </w:r>
            <w:r w:rsidRPr="00AE2786">
              <w:rPr>
                <w:rFonts w:eastAsia="Arial"/>
                <w:color w:val="000000"/>
                <w:sz w:val="21"/>
                <w:szCs w:val="21"/>
              </w:rPr>
              <w:t xml:space="preserve">climate change </w:t>
            </w:r>
            <w:r w:rsidR="534AAABE" w:rsidRPr="00AE2786">
              <w:rPr>
                <w:rFonts w:eastAsia="Arial"/>
                <w:color w:val="000000"/>
                <w:sz w:val="21"/>
                <w:szCs w:val="21"/>
              </w:rPr>
              <w:t xml:space="preserve">and its impacts </w:t>
            </w:r>
            <w:r w:rsidRPr="00AE2786">
              <w:rPr>
                <w:rFonts w:eastAsia="Arial"/>
                <w:color w:val="000000"/>
                <w:sz w:val="21"/>
                <w:szCs w:val="21"/>
              </w:rPr>
              <w:t xml:space="preserve">on health and wellbeing on the agenda. Make </w:t>
            </w:r>
            <w:r w:rsidR="3D20BCD0" w:rsidRPr="00AE2786">
              <w:rPr>
                <w:rFonts w:eastAsia="Arial"/>
                <w:color w:val="000000"/>
                <w:sz w:val="21"/>
                <w:szCs w:val="21"/>
              </w:rPr>
              <w:t xml:space="preserve">the responsibility of </w:t>
            </w:r>
            <w:r w:rsidRPr="00AE2786">
              <w:rPr>
                <w:rFonts w:eastAsia="Arial"/>
                <w:color w:val="000000"/>
                <w:sz w:val="21"/>
                <w:szCs w:val="21"/>
              </w:rPr>
              <w:t xml:space="preserve">local government clear by identifying the legislative requirements under the </w:t>
            </w:r>
            <w:r w:rsidRPr="00AE2786">
              <w:rPr>
                <w:rFonts w:eastAsia="Arial"/>
                <w:i/>
                <w:iCs/>
                <w:color w:val="000000"/>
                <w:sz w:val="21"/>
                <w:szCs w:val="21"/>
              </w:rPr>
              <w:t>Climate Change Act</w:t>
            </w:r>
            <w:r w:rsidR="431D83D2" w:rsidRPr="00AE2786">
              <w:rPr>
                <w:rFonts w:eastAsia="Arial"/>
                <w:i/>
                <w:iCs/>
                <w:color w:val="000000"/>
                <w:sz w:val="21"/>
                <w:szCs w:val="21"/>
              </w:rPr>
              <w:t xml:space="preserve"> 2017</w:t>
            </w:r>
            <w:r w:rsidRPr="00AE2786">
              <w:rPr>
                <w:rFonts w:eastAsia="Arial"/>
                <w:i/>
                <w:iCs/>
                <w:color w:val="000000"/>
                <w:sz w:val="21"/>
                <w:szCs w:val="21"/>
              </w:rPr>
              <w:t xml:space="preserve"> </w:t>
            </w:r>
            <w:r w:rsidR="4F141560" w:rsidRPr="00AE2786">
              <w:rPr>
                <w:rFonts w:eastAsia="Arial"/>
                <w:color w:val="000000"/>
                <w:sz w:val="21"/>
                <w:szCs w:val="21"/>
              </w:rPr>
              <w:t>and the</w:t>
            </w:r>
            <w:r w:rsidR="5EC10AE0" w:rsidRPr="00AE2786">
              <w:rPr>
                <w:rFonts w:eastAsia="Arial"/>
                <w:color w:val="000000"/>
                <w:sz w:val="21"/>
                <w:szCs w:val="21"/>
              </w:rPr>
              <w:t xml:space="preserve"> ‘tackling climate change and its impact on health</w:t>
            </w:r>
            <w:r w:rsidR="5C6446F6" w:rsidRPr="00AE2786">
              <w:rPr>
                <w:rFonts w:eastAsia="Arial"/>
                <w:color w:val="000000"/>
                <w:sz w:val="21"/>
                <w:szCs w:val="21"/>
              </w:rPr>
              <w:t>’</w:t>
            </w:r>
            <w:r w:rsidR="5EC10AE0" w:rsidRPr="00AE2786">
              <w:rPr>
                <w:rFonts w:eastAsia="Arial"/>
                <w:color w:val="000000"/>
                <w:sz w:val="21"/>
                <w:szCs w:val="21"/>
              </w:rPr>
              <w:t xml:space="preserve"> focus area in the </w:t>
            </w:r>
            <w:r w:rsidR="5EC10AE0" w:rsidRPr="00AE2786">
              <w:rPr>
                <w:rFonts w:eastAsia="Arial"/>
                <w:i/>
                <w:iCs/>
                <w:color w:val="000000"/>
                <w:sz w:val="21"/>
                <w:szCs w:val="21"/>
              </w:rPr>
              <w:t xml:space="preserve">Victorian </w:t>
            </w:r>
            <w:r w:rsidR="3B91B0DB" w:rsidRPr="00AE2786">
              <w:rPr>
                <w:rFonts w:eastAsia="Arial"/>
                <w:i/>
                <w:iCs/>
                <w:color w:val="000000"/>
                <w:sz w:val="21"/>
                <w:szCs w:val="21"/>
              </w:rPr>
              <w:t>p</w:t>
            </w:r>
            <w:r w:rsidR="5EC10AE0" w:rsidRPr="00AE2786">
              <w:rPr>
                <w:rFonts w:eastAsia="Arial"/>
                <w:i/>
                <w:iCs/>
                <w:color w:val="000000"/>
                <w:sz w:val="21"/>
                <w:szCs w:val="21"/>
              </w:rPr>
              <w:t xml:space="preserve">ublic </w:t>
            </w:r>
            <w:r w:rsidR="3B91B0DB" w:rsidRPr="00AE2786">
              <w:rPr>
                <w:rFonts w:eastAsia="Arial"/>
                <w:i/>
                <w:iCs/>
                <w:color w:val="000000"/>
                <w:sz w:val="21"/>
                <w:szCs w:val="21"/>
              </w:rPr>
              <w:t>h</w:t>
            </w:r>
            <w:r w:rsidR="5EC10AE0" w:rsidRPr="00AE2786">
              <w:rPr>
                <w:rFonts w:eastAsia="Arial"/>
                <w:i/>
                <w:iCs/>
                <w:color w:val="000000"/>
                <w:sz w:val="21"/>
                <w:szCs w:val="21"/>
              </w:rPr>
              <w:t xml:space="preserve">ealth and </w:t>
            </w:r>
            <w:r w:rsidR="3B91B0DB" w:rsidRPr="00AE2786">
              <w:rPr>
                <w:rFonts w:eastAsia="Arial"/>
                <w:i/>
                <w:iCs/>
                <w:color w:val="000000"/>
                <w:sz w:val="21"/>
                <w:szCs w:val="21"/>
              </w:rPr>
              <w:t>w</w:t>
            </w:r>
            <w:r w:rsidR="5EC10AE0" w:rsidRPr="00AE2786">
              <w:rPr>
                <w:rFonts w:eastAsia="Arial"/>
                <w:i/>
                <w:iCs/>
                <w:color w:val="000000"/>
                <w:sz w:val="21"/>
                <w:szCs w:val="21"/>
              </w:rPr>
              <w:t xml:space="preserve">ellbeing </w:t>
            </w:r>
            <w:r w:rsidR="3B91B0DB" w:rsidRPr="00AE2786">
              <w:rPr>
                <w:rFonts w:eastAsia="Arial"/>
                <w:i/>
                <w:iCs/>
                <w:color w:val="000000"/>
                <w:sz w:val="21"/>
                <w:szCs w:val="21"/>
              </w:rPr>
              <w:t>p</w:t>
            </w:r>
            <w:r w:rsidR="5EC10AE0" w:rsidRPr="00AE2786">
              <w:rPr>
                <w:rFonts w:eastAsia="Arial"/>
                <w:i/>
                <w:iCs/>
                <w:color w:val="000000"/>
                <w:sz w:val="21"/>
                <w:szCs w:val="21"/>
              </w:rPr>
              <w:t xml:space="preserve">lan </w:t>
            </w:r>
            <w:r w:rsidR="0580CB4A" w:rsidRPr="00AE2786">
              <w:rPr>
                <w:rFonts w:eastAsia="Arial"/>
                <w:i/>
                <w:iCs/>
                <w:color w:val="000000"/>
                <w:sz w:val="21"/>
                <w:szCs w:val="21"/>
              </w:rPr>
              <w:t>2023-2027</w:t>
            </w:r>
            <w:r w:rsidR="57FB7470" w:rsidRPr="00AE2786">
              <w:rPr>
                <w:rFonts w:eastAsia="Arial"/>
                <w:color w:val="000000"/>
                <w:sz w:val="21"/>
                <w:szCs w:val="21"/>
              </w:rPr>
              <w:t xml:space="preserve"> </w:t>
            </w:r>
            <w:r w:rsidRPr="00AE2786">
              <w:rPr>
                <w:rFonts w:eastAsia="Arial"/>
                <w:color w:val="000000"/>
                <w:sz w:val="21"/>
                <w:szCs w:val="21"/>
              </w:rPr>
              <w:t>in briefings to council</w:t>
            </w:r>
            <w:r w:rsidR="73B57D15" w:rsidRPr="00AE2786">
              <w:rPr>
                <w:rFonts w:eastAsia="Arial"/>
                <w:color w:val="000000"/>
                <w:sz w:val="21"/>
                <w:szCs w:val="21"/>
              </w:rPr>
              <w:t xml:space="preserve"> or </w:t>
            </w:r>
            <w:r w:rsidRPr="00AE2786">
              <w:rPr>
                <w:rFonts w:eastAsia="Arial"/>
                <w:color w:val="000000"/>
                <w:sz w:val="21"/>
                <w:szCs w:val="21"/>
              </w:rPr>
              <w:t>senior management</w:t>
            </w:r>
            <w:r w:rsidRPr="00AE2786">
              <w:rPr>
                <w:rFonts w:eastAsia="Arial"/>
                <w:color w:val="000000"/>
                <w:spacing w:val="-4"/>
                <w:sz w:val="21"/>
                <w:szCs w:val="21"/>
              </w:rPr>
              <w:t>.</w:t>
            </w:r>
          </w:p>
        </w:tc>
      </w:tr>
      <w:tr w:rsidR="00E9127A" w:rsidRPr="00943F17" w14:paraId="2E07B5C3" w14:textId="77777777" w:rsidTr="00970606">
        <w:trPr>
          <w:trHeight w:val="1557"/>
        </w:trPr>
        <w:tc>
          <w:tcPr>
            <w:cnfStyle w:val="001000000000" w:firstRow="0" w:lastRow="0" w:firstColumn="1" w:lastColumn="0" w:oddVBand="0" w:evenVBand="0" w:oddHBand="0" w:evenHBand="0" w:firstRowFirstColumn="0" w:firstRowLastColumn="0" w:lastRowFirstColumn="0" w:lastRowLastColumn="0"/>
            <w:tcW w:w="0" w:type="auto"/>
          </w:tcPr>
          <w:p w14:paraId="4834641C" w14:textId="123331FE" w:rsidR="0056463D" w:rsidRPr="00AE2786" w:rsidRDefault="009C7D9C" w:rsidP="00641797">
            <w:pPr>
              <w:pStyle w:val="DHHStabletext"/>
              <w:rPr>
                <w:rFonts w:eastAsia="Arial"/>
                <w:color w:val="000000"/>
                <w:sz w:val="21"/>
                <w:szCs w:val="21"/>
              </w:rPr>
            </w:pPr>
            <w:r w:rsidRPr="00AE2786">
              <w:rPr>
                <w:rFonts w:eastAsia="Arial"/>
                <w:b w:val="0"/>
                <w:color w:val="000000"/>
                <w:sz w:val="21"/>
                <w:szCs w:val="21"/>
              </w:rPr>
              <w:t>Municipal scanning</w:t>
            </w:r>
          </w:p>
          <w:p w14:paraId="3F183FAE" w14:textId="1527C12B" w:rsidR="00004595" w:rsidRPr="00AE2786" w:rsidRDefault="008B7F9F" w:rsidP="00641797">
            <w:pPr>
              <w:pStyle w:val="DHHStabletext"/>
              <w:rPr>
                <w:rFonts w:eastAsia="Arial"/>
                <w:color w:val="000000"/>
                <w:sz w:val="21"/>
                <w:szCs w:val="21"/>
              </w:rPr>
            </w:pPr>
            <w:r w:rsidRPr="00AE2786">
              <w:rPr>
                <w:rFonts w:cs="Arial"/>
                <w:b w:val="0"/>
                <w:i/>
                <w:color w:val="000000"/>
                <w:sz w:val="21"/>
                <w:szCs w:val="21"/>
                <w:lang w:eastAsia="en-AU"/>
              </w:rPr>
              <w:t>Provides</w:t>
            </w:r>
            <w:r w:rsidR="00004595" w:rsidRPr="00AE2786">
              <w:rPr>
                <w:rFonts w:cs="Arial"/>
                <w:b w:val="0"/>
                <w:i/>
                <w:color w:val="000000"/>
                <w:sz w:val="21"/>
                <w:szCs w:val="21"/>
                <w:lang w:eastAsia="en-AU"/>
              </w:rPr>
              <w:t xml:space="preserve"> a preliminary understanding</w:t>
            </w:r>
            <w:r w:rsidR="005C6FD5" w:rsidRPr="00AE2786">
              <w:rPr>
                <w:rFonts w:cs="Arial"/>
                <w:b w:val="0"/>
                <w:i/>
                <w:color w:val="000000"/>
                <w:sz w:val="21"/>
                <w:szCs w:val="21"/>
                <w:lang w:eastAsia="en-AU"/>
              </w:rPr>
              <w:t xml:space="preserve"> </w:t>
            </w:r>
            <w:r w:rsidR="00004595" w:rsidRPr="00AE2786">
              <w:rPr>
                <w:rFonts w:cs="Arial"/>
                <w:b w:val="0"/>
                <w:i/>
                <w:color w:val="000000"/>
                <w:sz w:val="21"/>
                <w:szCs w:val="21"/>
                <w:lang w:eastAsia="en-AU"/>
              </w:rPr>
              <w:t>of the health and wellbeing status of the community and</w:t>
            </w:r>
            <w:r w:rsidR="005C6FD5" w:rsidRPr="00AE2786">
              <w:rPr>
                <w:rFonts w:cs="Arial"/>
                <w:b w:val="0"/>
                <w:i/>
                <w:color w:val="000000"/>
                <w:sz w:val="21"/>
                <w:szCs w:val="21"/>
                <w:lang w:eastAsia="en-AU"/>
              </w:rPr>
              <w:t xml:space="preserve"> </w:t>
            </w:r>
            <w:r w:rsidR="00004595" w:rsidRPr="00AE2786">
              <w:rPr>
                <w:rFonts w:cs="Arial"/>
                <w:b w:val="0"/>
                <w:i/>
                <w:color w:val="000000"/>
                <w:sz w:val="21"/>
                <w:szCs w:val="21"/>
                <w:lang w:eastAsia="en-AU"/>
              </w:rPr>
              <w:t>the determinants that contribute to this status</w:t>
            </w:r>
            <w:r w:rsidR="00554799" w:rsidRPr="00AE2786">
              <w:rPr>
                <w:rFonts w:cs="Arial"/>
                <w:b w:val="0"/>
                <w:i/>
                <w:color w:val="000000"/>
                <w:sz w:val="21"/>
                <w:szCs w:val="21"/>
                <w:lang w:eastAsia="en-AU"/>
              </w:rPr>
              <w:t>.</w:t>
            </w:r>
          </w:p>
        </w:tc>
        <w:tc>
          <w:tcPr>
            <w:tcW w:w="0" w:type="auto"/>
          </w:tcPr>
          <w:p w14:paraId="651ED437" w14:textId="26C85DBB" w:rsidR="009C7D9C" w:rsidRPr="00AE2786" w:rsidRDefault="009C7D9C" w:rsidP="00641797">
            <w:pPr>
              <w:pStyle w:val="DHHStabletext"/>
              <w:cnfStyle w:val="000000000000" w:firstRow="0" w:lastRow="0" w:firstColumn="0" w:lastColumn="0" w:oddVBand="0" w:evenVBand="0" w:oddHBand="0" w:evenHBand="0" w:firstRowFirstColumn="0" w:firstRowLastColumn="0" w:lastRowFirstColumn="0" w:lastRowLastColumn="0"/>
              <w:rPr>
                <w:rFonts w:eastAsia="Arial"/>
                <w:color w:val="000000"/>
                <w:sz w:val="21"/>
                <w:szCs w:val="21"/>
              </w:rPr>
            </w:pPr>
            <w:r w:rsidRPr="00AE2786">
              <w:rPr>
                <w:rFonts w:eastAsia="Arial"/>
                <w:color w:val="000000"/>
                <w:sz w:val="21"/>
                <w:szCs w:val="21"/>
              </w:rPr>
              <w:t>Identify evidence of the current or potential impacts of climate change on health and wellbeing and present this in the profile of health and wellbeing challenges facing the municipality.</w:t>
            </w:r>
          </w:p>
          <w:p w14:paraId="204FBCB9" w14:textId="1267BA0C" w:rsidR="00D916DF" w:rsidRPr="00AE2786" w:rsidRDefault="00813540" w:rsidP="00685170">
            <w:pPr>
              <w:pStyle w:val="DHHStabletext"/>
              <w:cnfStyle w:val="000000000000" w:firstRow="0" w:lastRow="0" w:firstColumn="0" w:lastColumn="0" w:oddVBand="0" w:evenVBand="0" w:oddHBand="0" w:evenHBand="0" w:firstRowFirstColumn="0" w:firstRowLastColumn="0" w:lastRowFirstColumn="0" w:lastRowLastColumn="0"/>
              <w:rPr>
                <w:rFonts w:eastAsia="Times"/>
                <w:sz w:val="21"/>
                <w:szCs w:val="21"/>
              </w:rPr>
            </w:pPr>
            <w:r w:rsidRPr="00AE2786">
              <w:rPr>
                <w:rFonts w:eastAsia="Arial"/>
                <w:color w:val="000000"/>
                <w:sz w:val="21"/>
                <w:szCs w:val="21"/>
              </w:rPr>
              <w:t xml:space="preserve">Include consideration of </w:t>
            </w:r>
            <w:r w:rsidR="00104DCF" w:rsidRPr="00AE2786">
              <w:rPr>
                <w:rFonts w:eastAsia="Arial"/>
                <w:color w:val="000000"/>
                <w:sz w:val="21"/>
                <w:szCs w:val="21"/>
              </w:rPr>
              <w:t xml:space="preserve">exposure, </w:t>
            </w:r>
            <w:r w:rsidR="002C0255" w:rsidRPr="00AE2786">
              <w:rPr>
                <w:rFonts w:eastAsia="Arial"/>
                <w:color w:val="000000"/>
                <w:sz w:val="21"/>
                <w:szCs w:val="21"/>
              </w:rPr>
              <w:t xml:space="preserve">sensitivity </w:t>
            </w:r>
            <w:r w:rsidR="00104DCF" w:rsidRPr="00AE2786">
              <w:rPr>
                <w:rFonts w:eastAsia="Arial"/>
                <w:color w:val="000000"/>
                <w:sz w:val="21"/>
                <w:szCs w:val="21"/>
              </w:rPr>
              <w:t>and adaptive capacity indic</w:t>
            </w:r>
            <w:r w:rsidR="00D65807" w:rsidRPr="00AE2786">
              <w:rPr>
                <w:rFonts w:eastAsia="Arial"/>
                <w:color w:val="000000"/>
                <w:sz w:val="21"/>
                <w:szCs w:val="21"/>
              </w:rPr>
              <w:t xml:space="preserve">ators </w:t>
            </w:r>
            <w:r w:rsidR="001326B2" w:rsidRPr="00AE2786">
              <w:rPr>
                <w:rFonts w:eastAsia="Arial"/>
                <w:color w:val="000000"/>
                <w:sz w:val="21"/>
                <w:szCs w:val="21"/>
              </w:rPr>
              <w:t xml:space="preserve">when considering how to frame the </w:t>
            </w:r>
            <w:proofErr w:type="gramStart"/>
            <w:r w:rsidR="001326B2" w:rsidRPr="00AE2786">
              <w:rPr>
                <w:rFonts w:eastAsia="Arial"/>
                <w:color w:val="000000"/>
                <w:sz w:val="21"/>
                <w:szCs w:val="21"/>
              </w:rPr>
              <w:t>particular climate</w:t>
            </w:r>
            <w:proofErr w:type="gramEnd"/>
            <w:r w:rsidR="001326B2" w:rsidRPr="00AE2786">
              <w:rPr>
                <w:rFonts w:eastAsia="Arial"/>
                <w:color w:val="000000"/>
                <w:sz w:val="21"/>
                <w:szCs w:val="21"/>
              </w:rPr>
              <w:t xml:space="preserve"> change challenges in the municipality and to inform potential priority areas of focus.</w:t>
            </w:r>
          </w:p>
        </w:tc>
      </w:tr>
      <w:tr w:rsidR="00E9127A" w:rsidRPr="00943F17" w14:paraId="22D56EEC" w14:textId="77777777" w:rsidTr="00970606">
        <w:trPr>
          <w:cnfStyle w:val="000000100000" w:firstRow="0" w:lastRow="0" w:firstColumn="0" w:lastColumn="0" w:oddVBand="0" w:evenVBand="0" w:oddHBand="1" w:evenHBand="0" w:firstRowFirstColumn="0" w:firstRowLastColumn="0" w:lastRowFirstColumn="0" w:lastRowLastColumn="0"/>
          <w:trHeight w:val="1462"/>
        </w:trPr>
        <w:tc>
          <w:tcPr>
            <w:cnfStyle w:val="001000000000" w:firstRow="0" w:lastRow="0" w:firstColumn="1" w:lastColumn="0" w:oddVBand="0" w:evenVBand="0" w:oddHBand="0" w:evenHBand="0" w:firstRowFirstColumn="0" w:firstRowLastColumn="0" w:lastRowFirstColumn="0" w:lastRowLastColumn="0"/>
            <w:tcW w:w="0" w:type="auto"/>
          </w:tcPr>
          <w:p w14:paraId="185623FF" w14:textId="552A1EAC" w:rsidR="00E33F53" w:rsidRPr="00AE2786" w:rsidRDefault="009C7D9C" w:rsidP="00641797">
            <w:pPr>
              <w:pStyle w:val="DHHStabletext"/>
              <w:rPr>
                <w:rFonts w:eastAsia="Arial"/>
                <w:color w:val="000000"/>
                <w:sz w:val="21"/>
                <w:szCs w:val="21"/>
              </w:rPr>
            </w:pPr>
            <w:r w:rsidRPr="00AE2786">
              <w:rPr>
                <w:rFonts w:eastAsia="Arial"/>
                <w:b w:val="0"/>
                <w:color w:val="000000"/>
                <w:sz w:val="21"/>
                <w:szCs w:val="21"/>
              </w:rPr>
              <w:t>Engagement</w:t>
            </w:r>
          </w:p>
          <w:p w14:paraId="78D4C849" w14:textId="445884EE" w:rsidR="0056463D" w:rsidRPr="00AE2786" w:rsidRDefault="00E33F53" w:rsidP="00641797">
            <w:pPr>
              <w:pStyle w:val="DHHStabletext"/>
              <w:rPr>
                <w:rFonts w:eastAsia="Arial" w:cs="Arial"/>
                <w:i/>
                <w:color w:val="000000"/>
                <w:sz w:val="21"/>
                <w:szCs w:val="21"/>
                <w:lang w:eastAsia="en-AU"/>
              </w:rPr>
            </w:pPr>
            <w:r w:rsidRPr="00AE2786">
              <w:rPr>
                <w:rFonts w:cs="Arial"/>
                <w:b w:val="0"/>
                <w:i/>
                <w:color w:val="000000"/>
                <w:sz w:val="21"/>
                <w:szCs w:val="21"/>
                <w:lang w:eastAsia="en-AU"/>
              </w:rPr>
              <w:t>Involves</w:t>
            </w:r>
            <w:r w:rsidR="0056463D" w:rsidRPr="00AE2786">
              <w:rPr>
                <w:rFonts w:cs="Arial"/>
                <w:b w:val="0"/>
                <w:i/>
                <w:color w:val="000000"/>
                <w:sz w:val="21"/>
                <w:szCs w:val="21"/>
                <w:lang w:eastAsia="en-AU"/>
              </w:rPr>
              <w:t xml:space="preserve"> internal and</w:t>
            </w:r>
            <w:r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external stakeholders and the community in further</w:t>
            </w:r>
            <w:r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 xml:space="preserve">understanding the health and wellbeing needs </w:t>
            </w:r>
            <w:r w:rsidR="00A23238" w:rsidRPr="00AE2786">
              <w:rPr>
                <w:rFonts w:cs="Arial"/>
                <w:b w:val="0"/>
                <w:i/>
                <w:color w:val="000000"/>
                <w:sz w:val="21"/>
                <w:szCs w:val="21"/>
                <w:lang w:eastAsia="en-AU"/>
              </w:rPr>
              <w:t xml:space="preserve">and strengths </w:t>
            </w:r>
            <w:r w:rsidR="0056463D" w:rsidRPr="00AE2786">
              <w:rPr>
                <w:rFonts w:cs="Arial"/>
                <w:b w:val="0"/>
                <w:i/>
                <w:color w:val="000000"/>
                <w:sz w:val="21"/>
                <w:szCs w:val="21"/>
                <w:lang w:eastAsia="en-AU"/>
              </w:rPr>
              <w:t>of</w:t>
            </w:r>
            <w:r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the community. This stage applies these additional</w:t>
            </w:r>
            <w:r w:rsidR="002F4086"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perspectives to the information from the municipal scan</w:t>
            </w:r>
            <w:r w:rsidR="002F4086"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to create a fuller picture of the challenges confronting</w:t>
            </w:r>
            <w:r w:rsidR="002F4086" w:rsidRPr="00AE2786">
              <w:rPr>
                <w:rFonts w:cs="Arial"/>
                <w:b w:val="0"/>
                <w:i/>
                <w:color w:val="000000"/>
                <w:sz w:val="21"/>
                <w:szCs w:val="21"/>
                <w:lang w:eastAsia="en-AU"/>
              </w:rPr>
              <w:t xml:space="preserve"> </w:t>
            </w:r>
            <w:r w:rsidR="0056463D" w:rsidRPr="00AE2786">
              <w:rPr>
                <w:rFonts w:cs="Arial"/>
                <w:b w:val="0"/>
                <w:i/>
                <w:color w:val="000000"/>
                <w:sz w:val="21"/>
                <w:szCs w:val="21"/>
                <w:lang w:eastAsia="en-AU"/>
              </w:rPr>
              <w:t xml:space="preserve">the community. </w:t>
            </w:r>
          </w:p>
        </w:tc>
        <w:tc>
          <w:tcPr>
            <w:tcW w:w="0" w:type="auto"/>
          </w:tcPr>
          <w:p w14:paraId="16149F8B" w14:textId="7C3C45F8" w:rsidR="009C7D9C" w:rsidRPr="00AE2786" w:rsidRDefault="009C7D9C" w:rsidP="00641797">
            <w:pPr>
              <w:pStyle w:val="DHHStabletext"/>
              <w:cnfStyle w:val="000000100000" w:firstRow="0" w:lastRow="0" w:firstColumn="0" w:lastColumn="0" w:oddVBand="0" w:evenVBand="0" w:oddHBand="1" w:evenHBand="0" w:firstRowFirstColumn="0" w:firstRowLastColumn="0" w:lastRowFirstColumn="0" w:lastRowLastColumn="0"/>
              <w:rPr>
                <w:rFonts w:eastAsia="Arial"/>
                <w:color w:val="000000"/>
                <w:sz w:val="21"/>
                <w:szCs w:val="21"/>
              </w:rPr>
            </w:pPr>
            <w:r w:rsidRPr="00AE2786">
              <w:rPr>
                <w:rFonts w:eastAsia="Arial"/>
                <w:color w:val="000000"/>
                <w:sz w:val="21"/>
                <w:szCs w:val="21"/>
              </w:rPr>
              <w:t xml:space="preserve">Present climate change or specific climate issues as a health and wellbeing </w:t>
            </w:r>
            <w:r w:rsidR="000150B0" w:rsidRPr="00AE2786">
              <w:rPr>
                <w:rFonts w:eastAsia="Arial"/>
                <w:color w:val="000000"/>
                <w:sz w:val="21"/>
                <w:szCs w:val="21"/>
              </w:rPr>
              <w:t>priority</w:t>
            </w:r>
            <w:r w:rsidRPr="00AE2786">
              <w:rPr>
                <w:rFonts w:eastAsia="Arial"/>
                <w:color w:val="000000"/>
                <w:sz w:val="21"/>
                <w:szCs w:val="21"/>
              </w:rPr>
              <w:t xml:space="preserve"> for the municipality.</w:t>
            </w:r>
          </w:p>
          <w:p w14:paraId="30395743" w14:textId="0E584D20" w:rsidR="009C7D9C" w:rsidRPr="00AE2786" w:rsidRDefault="009C7D9C" w:rsidP="00641797">
            <w:pPr>
              <w:pStyle w:val="DHHStabletext"/>
              <w:cnfStyle w:val="000000100000" w:firstRow="0" w:lastRow="0" w:firstColumn="0" w:lastColumn="0" w:oddVBand="0" w:evenVBand="0" w:oddHBand="1" w:evenHBand="0" w:firstRowFirstColumn="0" w:firstRowLastColumn="0" w:lastRowFirstColumn="0" w:lastRowLastColumn="0"/>
              <w:rPr>
                <w:rFonts w:eastAsia="Arial"/>
                <w:color w:val="000000"/>
                <w:sz w:val="21"/>
                <w:szCs w:val="21"/>
              </w:rPr>
            </w:pPr>
            <w:r w:rsidRPr="00AE2786">
              <w:rPr>
                <w:rFonts w:eastAsia="Arial"/>
                <w:color w:val="000000"/>
                <w:sz w:val="21"/>
                <w:szCs w:val="21"/>
              </w:rPr>
              <w:t xml:space="preserve">Incorporate relevant community, stakeholder and </w:t>
            </w:r>
            <w:r w:rsidR="00073161" w:rsidRPr="00AE2786">
              <w:rPr>
                <w:rFonts w:eastAsia="Arial"/>
                <w:color w:val="000000"/>
                <w:sz w:val="21"/>
                <w:szCs w:val="21"/>
              </w:rPr>
              <w:t>council</w:t>
            </w:r>
            <w:r w:rsidRPr="00AE2786">
              <w:rPr>
                <w:rFonts w:eastAsia="Arial"/>
                <w:color w:val="000000"/>
                <w:sz w:val="21"/>
                <w:szCs w:val="21"/>
              </w:rPr>
              <w:t xml:space="preserve"> perceptions, experiences and activities into the health and wellbeing profile.</w:t>
            </w:r>
          </w:p>
        </w:tc>
      </w:tr>
      <w:tr w:rsidR="00E9127A" w:rsidRPr="00943F17" w14:paraId="26FDC40B" w14:textId="77777777" w:rsidTr="00970606">
        <w:trPr>
          <w:trHeight w:val="2258"/>
        </w:trPr>
        <w:tc>
          <w:tcPr>
            <w:cnfStyle w:val="001000000000" w:firstRow="0" w:lastRow="0" w:firstColumn="1" w:lastColumn="0" w:oddVBand="0" w:evenVBand="0" w:oddHBand="0" w:evenHBand="0" w:firstRowFirstColumn="0" w:firstRowLastColumn="0" w:lastRowFirstColumn="0" w:lastRowLastColumn="0"/>
            <w:tcW w:w="0" w:type="auto"/>
          </w:tcPr>
          <w:p w14:paraId="6B437E08" w14:textId="1635053B" w:rsidR="0010118D" w:rsidRPr="00AE2786" w:rsidRDefault="009C7D9C" w:rsidP="00641797">
            <w:pPr>
              <w:pStyle w:val="DHHStabletext"/>
              <w:rPr>
                <w:rFonts w:eastAsia="Arial"/>
                <w:color w:val="000000"/>
                <w:sz w:val="21"/>
                <w:szCs w:val="21"/>
              </w:rPr>
            </w:pPr>
            <w:r w:rsidRPr="00AE2786">
              <w:rPr>
                <w:rFonts w:eastAsia="Arial"/>
                <w:b w:val="0"/>
                <w:color w:val="000000"/>
                <w:sz w:val="21"/>
                <w:szCs w:val="21"/>
              </w:rPr>
              <w:t>Planning decisions</w:t>
            </w:r>
          </w:p>
          <w:p w14:paraId="710D1572" w14:textId="1F0495FD" w:rsidR="0010118D" w:rsidRPr="00AE2786" w:rsidRDefault="0010118D" w:rsidP="00641797">
            <w:pPr>
              <w:pStyle w:val="DHHStabletext"/>
              <w:rPr>
                <w:rFonts w:eastAsia="Arial"/>
                <w:color w:val="000000"/>
                <w:sz w:val="21"/>
                <w:szCs w:val="21"/>
              </w:rPr>
            </w:pPr>
            <w:r w:rsidRPr="00AE2786">
              <w:rPr>
                <w:rFonts w:cs="Arial"/>
                <w:b w:val="0"/>
                <w:i/>
                <w:color w:val="000000"/>
                <w:sz w:val="21"/>
                <w:szCs w:val="21"/>
                <w:lang w:eastAsia="en-AU"/>
              </w:rPr>
              <w:t>Involves addressing those areas where the municipal scan and engagement indicate a need for change. The change sought will focus on long-term benefits and is expressed as a goal. Once the goals are identified strategies are selected to pursue the change based on the available evidence of what works.</w:t>
            </w:r>
          </w:p>
        </w:tc>
        <w:tc>
          <w:tcPr>
            <w:tcW w:w="0" w:type="auto"/>
          </w:tcPr>
          <w:p w14:paraId="1DFC9BB8" w14:textId="348EA7D8" w:rsidR="009C7D9C" w:rsidRPr="00AE2786" w:rsidRDefault="009C7D9C" w:rsidP="00641797">
            <w:pPr>
              <w:pStyle w:val="DHHStabletext"/>
              <w:cnfStyle w:val="000000000000" w:firstRow="0" w:lastRow="0" w:firstColumn="0" w:lastColumn="0" w:oddVBand="0" w:evenVBand="0" w:oddHBand="0" w:evenHBand="0" w:firstRowFirstColumn="0" w:firstRowLastColumn="0" w:lastRowFirstColumn="0" w:lastRowLastColumn="0"/>
              <w:rPr>
                <w:rFonts w:eastAsia="Arial"/>
                <w:color w:val="000000"/>
                <w:sz w:val="21"/>
                <w:szCs w:val="21"/>
              </w:rPr>
            </w:pPr>
            <w:r w:rsidRPr="00AE2786">
              <w:rPr>
                <w:rFonts w:eastAsia="Arial"/>
                <w:color w:val="000000"/>
                <w:sz w:val="21"/>
                <w:szCs w:val="21"/>
              </w:rPr>
              <w:t xml:space="preserve">Present climate change or specific climate issues as a health and wellbeing </w:t>
            </w:r>
            <w:r w:rsidR="00E66E2E" w:rsidRPr="00AE2786">
              <w:rPr>
                <w:rFonts w:eastAsia="Arial"/>
                <w:color w:val="000000"/>
                <w:sz w:val="21"/>
                <w:szCs w:val="21"/>
              </w:rPr>
              <w:t>priority</w:t>
            </w:r>
            <w:r w:rsidRPr="00AE2786">
              <w:rPr>
                <w:rFonts w:eastAsia="Arial"/>
                <w:color w:val="000000"/>
                <w:sz w:val="21"/>
                <w:szCs w:val="21"/>
              </w:rPr>
              <w:t xml:space="preserve"> for the municipality to </w:t>
            </w:r>
            <w:r w:rsidR="00202EE1" w:rsidRPr="00AE2786">
              <w:rPr>
                <w:rFonts w:eastAsia="Arial"/>
                <w:color w:val="000000"/>
                <w:sz w:val="21"/>
                <w:szCs w:val="21"/>
              </w:rPr>
              <w:t>council</w:t>
            </w:r>
            <w:r w:rsidRPr="00AE2786">
              <w:rPr>
                <w:rFonts w:eastAsia="Arial"/>
                <w:color w:val="000000"/>
                <w:sz w:val="21"/>
                <w:szCs w:val="21"/>
              </w:rPr>
              <w:t xml:space="preserve"> decision-makers.</w:t>
            </w:r>
          </w:p>
          <w:p w14:paraId="7EEEAB7F" w14:textId="36698625" w:rsidR="009C7D9C" w:rsidRPr="00AE2786" w:rsidRDefault="009C7D9C" w:rsidP="00641797">
            <w:pPr>
              <w:pStyle w:val="DHHStabletext"/>
              <w:cnfStyle w:val="000000000000" w:firstRow="0" w:lastRow="0" w:firstColumn="0" w:lastColumn="0" w:oddVBand="0" w:evenVBand="0" w:oddHBand="0" w:evenHBand="0" w:firstRowFirstColumn="0" w:firstRowLastColumn="0" w:lastRowFirstColumn="0" w:lastRowLastColumn="0"/>
              <w:rPr>
                <w:rFonts w:eastAsia="Arial"/>
                <w:color w:val="000000"/>
                <w:sz w:val="21"/>
                <w:szCs w:val="21"/>
              </w:rPr>
            </w:pPr>
            <w:r w:rsidRPr="00AE2786">
              <w:rPr>
                <w:rFonts w:eastAsia="Arial"/>
                <w:color w:val="000000"/>
                <w:sz w:val="21"/>
                <w:szCs w:val="21"/>
              </w:rPr>
              <w:t xml:space="preserve">Identify strategies and actions that could be taken to </w:t>
            </w:r>
            <w:r w:rsidR="004D079C" w:rsidRPr="00AE2786">
              <w:rPr>
                <w:rFonts w:eastAsia="Arial"/>
                <w:color w:val="000000"/>
                <w:sz w:val="21"/>
                <w:szCs w:val="21"/>
              </w:rPr>
              <w:t>tackle</w:t>
            </w:r>
            <w:r w:rsidRPr="00AE2786">
              <w:rPr>
                <w:rFonts w:eastAsia="Arial"/>
                <w:color w:val="000000"/>
                <w:sz w:val="21"/>
                <w:szCs w:val="21"/>
              </w:rPr>
              <w:t xml:space="preserve"> </w:t>
            </w:r>
            <w:r w:rsidR="00F9755A" w:rsidRPr="00AE2786">
              <w:rPr>
                <w:rFonts w:eastAsia="Arial"/>
                <w:color w:val="000000"/>
                <w:sz w:val="21"/>
                <w:szCs w:val="21"/>
              </w:rPr>
              <w:t xml:space="preserve">climate change and its impacts on </w:t>
            </w:r>
            <w:r w:rsidRPr="00AE2786">
              <w:rPr>
                <w:rFonts w:eastAsia="Arial"/>
                <w:color w:val="000000"/>
                <w:sz w:val="21"/>
                <w:szCs w:val="21"/>
              </w:rPr>
              <w:t>health and wellbeing.</w:t>
            </w:r>
          </w:p>
          <w:p w14:paraId="2536162F" w14:textId="73D3D331" w:rsidR="009C7D9C" w:rsidRPr="00AE2786" w:rsidRDefault="33FF588C" w:rsidP="00641797">
            <w:pPr>
              <w:pStyle w:val="DHHStabletext"/>
              <w:cnfStyle w:val="000000000000" w:firstRow="0" w:lastRow="0" w:firstColumn="0" w:lastColumn="0" w:oddVBand="0" w:evenVBand="0" w:oddHBand="0" w:evenHBand="0" w:firstRowFirstColumn="0" w:firstRowLastColumn="0" w:lastRowFirstColumn="0" w:lastRowLastColumn="0"/>
              <w:rPr>
                <w:rFonts w:eastAsia="Arial"/>
                <w:color w:val="000000"/>
                <w:spacing w:val="-4"/>
                <w:sz w:val="21"/>
                <w:szCs w:val="21"/>
              </w:rPr>
            </w:pPr>
            <w:r w:rsidRPr="00AE2786">
              <w:rPr>
                <w:rFonts w:eastAsia="Arial"/>
                <w:color w:val="000000"/>
                <w:sz w:val="21"/>
                <w:szCs w:val="21"/>
              </w:rPr>
              <w:t>Consider the impact of climate change on other priorities identified in the MPHWP. Identify strategies and actions that should be taken</w:t>
            </w:r>
            <w:r w:rsidR="7680C185" w:rsidRPr="00AE2786">
              <w:rPr>
                <w:rFonts w:eastAsia="Arial"/>
                <w:color w:val="000000"/>
                <w:sz w:val="21"/>
                <w:szCs w:val="21"/>
              </w:rPr>
              <w:t>,</w:t>
            </w:r>
            <w:r w:rsidRPr="00AE2786">
              <w:rPr>
                <w:rFonts w:eastAsia="Arial"/>
                <w:color w:val="000000"/>
                <w:sz w:val="21"/>
                <w:szCs w:val="21"/>
              </w:rPr>
              <w:t xml:space="preserve"> including aligning with </w:t>
            </w:r>
            <w:r w:rsidR="53BE0155" w:rsidRPr="00AE2786">
              <w:rPr>
                <w:rFonts w:eastAsia="Arial"/>
                <w:color w:val="000000"/>
                <w:sz w:val="21"/>
                <w:szCs w:val="21"/>
              </w:rPr>
              <w:t xml:space="preserve">and building on </w:t>
            </w:r>
            <w:r w:rsidRPr="00AE2786">
              <w:rPr>
                <w:rFonts w:eastAsia="Arial"/>
                <w:color w:val="000000"/>
                <w:sz w:val="21"/>
                <w:szCs w:val="21"/>
              </w:rPr>
              <w:t xml:space="preserve">other activities occurring across the organisation and in partner organisations that have co-benefits </w:t>
            </w:r>
            <w:r w:rsidRPr="00AE2786">
              <w:rPr>
                <w:rFonts w:eastAsia="Arial"/>
                <w:color w:val="000000"/>
                <w:sz w:val="21"/>
                <w:szCs w:val="21"/>
              </w:rPr>
              <w:lastRenderedPageBreak/>
              <w:t>for these areas</w:t>
            </w:r>
            <w:r w:rsidR="53C2684B" w:rsidRPr="00AE2786">
              <w:rPr>
                <w:rFonts w:eastAsia="Arial"/>
                <w:color w:val="000000"/>
                <w:sz w:val="21"/>
                <w:szCs w:val="21"/>
              </w:rPr>
              <w:t xml:space="preserve"> to </w:t>
            </w:r>
            <w:r w:rsidR="20CB6265" w:rsidRPr="00AE2786">
              <w:rPr>
                <w:rFonts w:eastAsia="Arial"/>
                <w:color w:val="000000"/>
                <w:sz w:val="21"/>
                <w:szCs w:val="21"/>
              </w:rPr>
              <w:t xml:space="preserve">ensure </w:t>
            </w:r>
            <w:r w:rsidR="53C2684B" w:rsidRPr="00AE2786">
              <w:rPr>
                <w:rFonts w:eastAsia="Arial"/>
                <w:color w:val="000000"/>
                <w:sz w:val="21"/>
                <w:szCs w:val="21"/>
              </w:rPr>
              <w:t>integrated climate change planning</w:t>
            </w:r>
            <w:r w:rsidRPr="00AE2786">
              <w:rPr>
                <w:rFonts w:eastAsia="Arial"/>
                <w:color w:val="000000"/>
                <w:spacing w:val="-4"/>
                <w:sz w:val="21"/>
                <w:szCs w:val="21"/>
              </w:rPr>
              <w:t>.</w:t>
            </w:r>
          </w:p>
        </w:tc>
      </w:tr>
      <w:tr w:rsidR="00E9127A" w:rsidRPr="00943F17" w14:paraId="227666B5" w14:textId="77777777" w:rsidTr="00970606">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0" w:type="auto"/>
          </w:tcPr>
          <w:p w14:paraId="3FB90B6E" w14:textId="28B39321" w:rsidR="009C7D9C" w:rsidRPr="00AE2786" w:rsidRDefault="009C7D9C" w:rsidP="00641797">
            <w:pPr>
              <w:pStyle w:val="DHHStabletext"/>
              <w:rPr>
                <w:rFonts w:eastAsia="Arial"/>
                <w:color w:val="000000"/>
                <w:sz w:val="21"/>
                <w:szCs w:val="21"/>
              </w:rPr>
            </w:pPr>
            <w:r w:rsidRPr="00AE2786">
              <w:rPr>
                <w:rFonts w:eastAsia="Arial"/>
                <w:b w:val="0"/>
                <w:color w:val="000000"/>
                <w:sz w:val="21"/>
                <w:szCs w:val="21"/>
              </w:rPr>
              <w:lastRenderedPageBreak/>
              <w:t>Implementation</w:t>
            </w:r>
          </w:p>
          <w:p w14:paraId="7056B1F6" w14:textId="47B2F48E" w:rsidR="002B6E96" w:rsidRPr="00AE2786" w:rsidRDefault="002B6E96" w:rsidP="00641797">
            <w:pPr>
              <w:pStyle w:val="DHHStabletext"/>
              <w:rPr>
                <w:rFonts w:eastAsia="Arial"/>
                <w:color w:val="000000"/>
                <w:sz w:val="21"/>
                <w:szCs w:val="21"/>
              </w:rPr>
            </w:pPr>
            <w:r w:rsidRPr="00AE2786">
              <w:rPr>
                <w:rFonts w:cs="Arial"/>
                <w:b w:val="0"/>
                <w:i/>
                <w:color w:val="000000"/>
                <w:sz w:val="21"/>
                <w:szCs w:val="21"/>
                <w:lang w:eastAsia="en-AU"/>
              </w:rPr>
              <w:t>Involves putting the MPHWP into practice.</w:t>
            </w:r>
          </w:p>
        </w:tc>
        <w:tc>
          <w:tcPr>
            <w:tcW w:w="0" w:type="auto"/>
          </w:tcPr>
          <w:p w14:paraId="19FA85FE" w14:textId="77777777" w:rsidR="0022105D" w:rsidRPr="00AE2786" w:rsidRDefault="009C7D9C" w:rsidP="00641797">
            <w:pPr>
              <w:pStyle w:val="DHHStabletext"/>
              <w:cnfStyle w:val="000000100000" w:firstRow="0" w:lastRow="0" w:firstColumn="0" w:lastColumn="0" w:oddVBand="0" w:evenVBand="0" w:oddHBand="1" w:evenHBand="0" w:firstRowFirstColumn="0" w:firstRowLastColumn="0" w:lastRowFirstColumn="0" w:lastRowLastColumn="0"/>
              <w:rPr>
                <w:rFonts w:eastAsia="Arial"/>
                <w:i/>
                <w:color w:val="000000"/>
                <w:sz w:val="21"/>
                <w:szCs w:val="21"/>
              </w:rPr>
            </w:pPr>
            <w:r w:rsidRPr="00AE2786">
              <w:rPr>
                <w:rFonts w:eastAsia="Arial"/>
                <w:color w:val="000000"/>
                <w:sz w:val="21"/>
                <w:szCs w:val="21"/>
              </w:rPr>
              <w:t>As per other MPHWP priorities and strategies (refer to the department’s guidance on municipal public health and wellbeing planning)</w:t>
            </w:r>
            <w:r w:rsidRPr="00AE2786">
              <w:rPr>
                <w:rFonts w:eastAsia="Arial"/>
                <w:i/>
                <w:color w:val="000000"/>
                <w:sz w:val="21"/>
                <w:szCs w:val="21"/>
              </w:rPr>
              <w:t>.</w:t>
            </w:r>
          </w:p>
          <w:p w14:paraId="48F60DA6" w14:textId="3ACBEE20" w:rsidR="0022105D" w:rsidRPr="00AE2786" w:rsidRDefault="00F5097E" w:rsidP="00641797">
            <w:pPr>
              <w:pStyle w:val="DHHStabletext"/>
              <w:cnfStyle w:val="000000100000" w:firstRow="0" w:lastRow="0" w:firstColumn="0" w:lastColumn="0" w:oddVBand="0" w:evenVBand="0" w:oddHBand="1" w:evenHBand="0" w:firstRowFirstColumn="0" w:firstRowLastColumn="0" w:lastRowFirstColumn="0" w:lastRowLastColumn="0"/>
              <w:rPr>
                <w:rFonts w:eastAsia="Arial"/>
                <w:color w:val="000000"/>
                <w:sz w:val="21"/>
                <w:szCs w:val="21"/>
              </w:rPr>
            </w:pPr>
            <w:r w:rsidRPr="00AE2786">
              <w:rPr>
                <w:rFonts w:eastAsia="Arial"/>
                <w:iCs/>
                <w:color w:val="000000"/>
                <w:sz w:val="21"/>
                <w:szCs w:val="21"/>
              </w:rPr>
              <w:t xml:space="preserve">Implement actions and programs to </w:t>
            </w:r>
            <w:r w:rsidR="00761CBD" w:rsidRPr="00AE2786">
              <w:rPr>
                <w:rFonts w:eastAsia="Arial"/>
                <w:iCs/>
                <w:color w:val="000000"/>
                <w:sz w:val="21"/>
                <w:szCs w:val="21"/>
              </w:rPr>
              <w:t xml:space="preserve">tackle climate change and its impacts on health and </w:t>
            </w:r>
            <w:r w:rsidR="000F7BBF" w:rsidRPr="00AE2786">
              <w:rPr>
                <w:rFonts w:eastAsia="Arial"/>
                <w:iCs/>
                <w:color w:val="000000"/>
                <w:sz w:val="21"/>
                <w:szCs w:val="21"/>
              </w:rPr>
              <w:t xml:space="preserve">consider a climate change lens when implementing actions related to other MPHWP priorities. </w:t>
            </w:r>
          </w:p>
        </w:tc>
      </w:tr>
      <w:tr w:rsidR="00E9127A" w:rsidRPr="00943F17" w14:paraId="0C7561AB" w14:textId="77777777" w:rsidTr="00970606">
        <w:trPr>
          <w:trHeight w:val="721"/>
        </w:trPr>
        <w:tc>
          <w:tcPr>
            <w:cnfStyle w:val="001000000000" w:firstRow="0" w:lastRow="0" w:firstColumn="1" w:lastColumn="0" w:oddVBand="0" w:evenVBand="0" w:oddHBand="0" w:evenHBand="0" w:firstRowFirstColumn="0" w:firstRowLastColumn="0" w:lastRowFirstColumn="0" w:lastRowLastColumn="0"/>
            <w:tcW w:w="0" w:type="auto"/>
          </w:tcPr>
          <w:p w14:paraId="718440B3" w14:textId="77777777" w:rsidR="009C7D9C" w:rsidRPr="00AE2786" w:rsidRDefault="009C7D9C" w:rsidP="00641797">
            <w:pPr>
              <w:pStyle w:val="DHHStabletext"/>
              <w:rPr>
                <w:rFonts w:eastAsia="Arial"/>
                <w:color w:val="000000"/>
                <w:sz w:val="21"/>
                <w:szCs w:val="21"/>
              </w:rPr>
            </w:pPr>
            <w:r w:rsidRPr="00AE2786">
              <w:rPr>
                <w:rFonts w:eastAsia="Arial"/>
                <w:b w:val="0"/>
                <w:color w:val="000000"/>
                <w:sz w:val="21"/>
                <w:szCs w:val="21"/>
              </w:rPr>
              <w:t>Evaluation</w:t>
            </w:r>
          </w:p>
          <w:p w14:paraId="334EF995" w14:textId="0AB7B6A5" w:rsidR="006E7092" w:rsidRPr="00AE2786" w:rsidRDefault="006E7092" w:rsidP="00641797">
            <w:pPr>
              <w:pStyle w:val="DHHStabletext"/>
              <w:rPr>
                <w:rFonts w:eastAsia="Arial"/>
                <w:color w:val="000000"/>
                <w:sz w:val="21"/>
                <w:szCs w:val="21"/>
              </w:rPr>
            </w:pPr>
            <w:r w:rsidRPr="00AE2786">
              <w:rPr>
                <w:rFonts w:cs="Arial"/>
                <w:b w:val="0"/>
                <w:i/>
                <w:color w:val="000000"/>
                <w:sz w:val="21"/>
                <w:szCs w:val="21"/>
                <w:lang w:eastAsia="en-AU"/>
              </w:rPr>
              <w:t>Involves demonstrating accountability for invest</w:t>
            </w:r>
            <w:r w:rsidR="00FC59B3" w:rsidRPr="00AE2786">
              <w:rPr>
                <w:rFonts w:cs="Arial"/>
                <w:b w:val="0"/>
                <w:i/>
                <w:color w:val="000000"/>
                <w:sz w:val="21"/>
                <w:szCs w:val="21"/>
                <w:lang w:eastAsia="en-AU"/>
              </w:rPr>
              <w:t>ing</w:t>
            </w:r>
            <w:r w:rsidRPr="00AE2786">
              <w:rPr>
                <w:rFonts w:cs="Arial"/>
                <w:b w:val="0"/>
                <w:i/>
                <w:color w:val="000000"/>
                <w:sz w:val="21"/>
                <w:szCs w:val="21"/>
                <w:lang w:eastAsia="en-AU"/>
              </w:rPr>
              <w:t xml:space="preserve"> resources in health and wellbeing action and </w:t>
            </w:r>
            <w:r w:rsidR="00FC59B3" w:rsidRPr="00AE2786">
              <w:rPr>
                <w:rFonts w:cs="Arial"/>
                <w:b w:val="0"/>
                <w:i/>
                <w:color w:val="000000"/>
                <w:sz w:val="21"/>
                <w:szCs w:val="21"/>
                <w:lang w:eastAsia="en-AU"/>
              </w:rPr>
              <w:t xml:space="preserve">for </w:t>
            </w:r>
            <w:r w:rsidRPr="00AE2786">
              <w:rPr>
                <w:rFonts w:cs="Arial"/>
                <w:b w:val="0"/>
                <w:i/>
                <w:color w:val="000000"/>
                <w:sz w:val="21"/>
                <w:szCs w:val="21"/>
                <w:lang w:eastAsia="en-AU"/>
              </w:rPr>
              <w:t>learning more about what does and does not work.</w:t>
            </w:r>
          </w:p>
        </w:tc>
        <w:tc>
          <w:tcPr>
            <w:tcW w:w="0" w:type="auto"/>
          </w:tcPr>
          <w:p w14:paraId="25763AC3" w14:textId="4FB4AC94" w:rsidR="00BB413F" w:rsidRPr="00AE2786" w:rsidRDefault="009C7D9C" w:rsidP="0004329A">
            <w:pPr>
              <w:pStyle w:val="DHHStabletext"/>
              <w:cnfStyle w:val="000000000000" w:firstRow="0" w:lastRow="0" w:firstColumn="0" w:lastColumn="0" w:oddVBand="0" w:evenVBand="0" w:oddHBand="0" w:evenHBand="0" w:firstRowFirstColumn="0" w:firstRowLastColumn="0" w:lastRowFirstColumn="0" w:lastRowLastColumn="0"/>
              <w:rPr>
                <w:rFonts w:eastAsia="Arial"/>
                <w:i/>
                <w:color w:val="000000"/>
                <w:sz w:val="21"/>
                <w:szCs w:val="21"/>
              </w:rPr>
            </w:pPr>
            <w:r w:rsidRPr="00AE2786">
              <w:rPr>
                <w:rFonts w:eastAsia="Arial"/>
                <w:color w:val="000000"/>
                <w:sz w:val="21"/>
                <w:szCs w:val="21"/>
              </w:rPr>
              <w:t>As per other MPHWP priorities and strategies (refer to the department’s guidance on municipal public health and wellbeing planning)</w:t>
            </w:r>
            <w:r w:rsidR="007C3008" w:rsidRPr="00AE2786">
              <w:rPr>
                <w:rFonts w:eastAsia="Arial"/>
                <w:color w:val="000000"/>
                <w:sz w:val="21"/>
                <w:szCs w:val="21"/>
              </w:rPr>
              <w:t>.</w:t>
            </w:r>
          </w:p>
          <w:p w14:paraId="77C99C12" w14:textId="74D8AD53" w:rsidR="00FE39C6" w:rsidRPr="00AE2786" w:rsidRDefault="009D5AF3" w:rsidP="0004329A">
            <w:pPr>
              <w:pStyle w:val="DHHStabletext"/>
              <w:cnfStyle w:val="000000000000" w:firstRow="0" w:lastRow="0" w:firstColumn="0" w:lastColumn="0" w:oddVBand="0" w:evenVBand="0" w:oddHBand="0" w:evenHBand="0" w:firstRowFirstColumn="0" w:firstRowLastColumn="0" w:lastRowFirstColumn="0" w:lastRowLastColumn="0"/>
              <w:rPr>
                <w:rFonts w:eastAsia="Arial"/>
                <w:iCs/>
                <w:color w:val="000000"/>
                <w:sz w:val="21"/>
                <w:szCs w:val="21"/>
              </w:rPr>
            </w:pPr>
            <w:r w:rsidRPr="00AE2786">
              <w:rPr>
                <w:rFonts w:eastAsia="Arial"/>
                <w:iCs/>
                <w:color w:val="000000"/>
                <w:sz w:val="21"/>
                <w:szCs w:val="21"/>
              </w:rPr>
              <w:t xml:space="preserve">Incorporate </w:t>
            </w:r>
            <w:r w:rsidR="00DC186E" w:rsidRPr="00AE2786">
              <w:rPr>
                <w:rFonts w:eastAsia="Arial"/>
                <w:iCs/>
                <w:color w:val="000000"/>
                <w:sz w:val="21"/>
                <w:szCs w:val="21"/>
              </w:rPr>
              <w:t xml:space="preserve">indicators and measures to track progress on </w:t>
            </w:r>
            <w:r w:rsidR="0022105D" w:rsidRPr="00AE2786">
              <w:rPr>
                <w:rFonts w:eastAsia="Arial"/>
                <w:iCs/>
                <w:color w:val="000000"/>
                <w:sz w:val="21"/>
                <w:szCs w:val="21"/>
              </w:rPr>
              <w:t>actions to</w:t>
            </w:r>
            <w:r w:rsidR="00DC186E" w:rsidRPr="00AE2786">
              <w:rPr>
                <w:rFonts w:eastAsia="Arial"/>
                <w:iCs/>
                <w:color w:val="000000"/>
                <w:sz w:val="21"/>
                <w:szCs w:val="21"/>
              </w:rPr>
              <w:t xml:space="preserve"> tackle climate change and its impacts on health</w:t>
            </w:r>
            <w:r w:rsidR="007C3008" w:rsidRPr="00AE2786">
              <w:rPr>
                <w:rFonts w:eastAsia="Arial"/>
                <w:iCs/>
                <w:color w:val="000000"/>
                <w:sz w:val="21"/>
                <w:szCs w:val="21"/>
              </w:rPr>
              <w:t>.</w:t>
            </w:r>
          </w:p>
        </w:tc>
      </w:tr>
    </w:tbl>
    <w:p w14:paraId="565C6D3F" w14:textId="77777777" w:rsidR="008C7ABD" w:rsidRDefault="008C7ABD" w:rsidP="00970606">
      <w:bookmarkStart w:id="37" w:name="_Toc44534128"/>
      <w:r>
        <w:br w:type="page"/>
      </w:r>
    </w:p>
    <w:p w14:paraId="25322C95" w14:textId="7AA2E5F2" w:rsidR="002375CA" w:rsidRPr="00943F17" w:rsidRDefault="002375CA" w:rsidP="00F51E1D">
      <w:pPr>
        <w:pStyle w:val="Heading2"/>
      </w:pPr>
      <w:bookmarkStart w:id="38" w:name="_Toc190954536"/>
      <w:r w:rsidRPr="00943F17">
        <w:lastRenderedPageBreak/>
        <w:t>Pre-planning</w:t>
      </w:r>
      <w:bookmarkEnd w:id="37"/>
      <w:bookmarkEnd w:id="38"/>
    </w:p>
    <w:p w14:paraId="23628527" w14:textId="7C20A4D5" w:rsidR="00024915" w:rsidRPr="00594EA0" w:rsidRDefault="00A057C0" w:rsidP="00024915">
      <w:pPr>
        <w:pStyle w:val="DHHSbody"/>
      </w:pPr>
      <w:r>
        <w:t>Pre-planning</w:t>
      </w:r>
      <w:r w:rsidR="006929CA" w:rsidRPr="00C4352F">
        <w:t xml:space="preserve"> includes pla</w:t>
      </w:r>
      <w:r w:rsidR="007F163A" w:rsidRPr="00C4352F">
        <w:t>cing</w:t>
      </w:r>
      <w:r w:rsidR="006929CA" w:rsidRPr="00C4352F">
        <w:t xml:space="preserve"> the need to </w:t>
      </w:r>
      <w:r w:rsidR="00DB5E31" w:rsidRPr="00C4352F">
        <w:t xml:space="preserve">tackle climate change and its impacts on health and wellbeing on the agenda at all levels within </w:t>
      </w:r>
      <w:r w:rsidR="00D847B8">
        <w:t>council</w:t>
      </w:r>
      <w:r w:rsidR="00DB5E31" w:rsidRPr="00C4352F">
        <w:t>.</w:t>
      </w:r>
      <w:r w:rsidR="006A7435" w:rsidRPr="00C4352F">
        <w:t xml:space="preserve"> This can be initiated by</w:t>
      </w:r>
      <w:r w:rsidR="008808F9" w:rsidRPr="00C4352F">
        <w:t xml:space="preserve"> clearly identifying responsibilities under all </w:t>
      </w:r>
      <w:r w:rsidR="00CB2A4B" w:rsidRPr="00C4352F">
        <w:t xml:space="preserve">relevant </w:t>
      </w:r>
      <w:r w:rsidR="00800E32" w:rsidRPr="00C4352F">
        <w:t xml:space="preserve">legislation </w:t>
      </w:r>
      <w:r w:rsidR="005219EF">
        <w:t xml:space="preserve">and including this </w:t>
      </w:r>
      <w:r w:rsidR="00C46215" w:rsidRPr="00C4352F">
        <w:t xml:space="preserve">in briefings to </w:t>
      </w:r>
      <w:r w:rsidR="00A17414" w:rsidRPr="00C4352F">
        <w:t>c</w:t>
      </w:r>
      <w:r w:rsidR="00C46215" w:rsidRPr="00C4352F">
        <w:t>ouncil</w:t>
      </w:r>
      <w:r w:rsidR="00A17414" w:rsidRPr="00C4352F">
        <w:t>lors</w:t>
      </w:r>
      <w:r w:rsidR="00C46215" w:rsidRPr="00C4352F">
        <w:t xml:space="preserve"> and senior </w:t>
      </w:r>
      <w:r w:rsidR="007C04D1" w:rsidRPr="00C4352F">
        <w:t>management</w:t>
      </w:r>
      <w:r w:rsidR="00523AAB" w:rsidRPr="00C4352F">
        <w:t>.</w:t>
      </w:r>
      <w:r w:rsidR="00E13954">
        <w:t xml:space="preserve"> </w:t>
      </w:r>
      <w:r w:rsidR="00915BB0" w:rsidRPr="00024915">
        <w:t xml:space="preserve">Pre-planning is an important stage to connect with partners and other stakeholders to promote early buy-in and ensure meaningful participation </w:t>
      </w:r>
      <w:r w:rsidR="00024915" w:rsidRPr="00024915">
        <w:t xml:space="preserve">through </w:t>
      </w:r>
      <w:r w:rsidR="00915BB0" w:rsidRPr="00024915">
        <w:t xml:space="preserve">planning and implementation. </w:t>
      </w:r>
      <w:r w:rsidR="00024915">
        <w:t xml:space="preserve">The ‘Planning decisions and implementation’ section of this guidance provides examples of business areas within councils that may play a role in delivering strategies to tackle climate change and its impacts on health, and that could be engaged in the pre-planning phase to realise opportunities to deliver strengthened action. </w:t>
      </w:r>
    </w:p>
    <w:p w14:paraId="742B4F2E" w14:textId="4C8D72E5" w:rsidR="000E3AD9" w:rsidRPr="000E3AD9" w:rsidRDefault="00094CE2" w:rsidP="000E3AD9">
      <w:pPr>
        <w:spacing w:after="120" w:line="270" w:lineRule="atLeast"/>
        <w:rPr>
          <w:rFonts w:ascii="Arial" w:eastAsia="Times" w:hAnsi="Arial"/>
          <w:i/>
          <w:iCs/>
        </w:rPr>
      </w:pPr>
      <w:r w:rsidRPr="00874404">
        <w:rPr>
          <w:rFonts w:ascii="Arial" w:eastAsia="Times" w:hAnsi="Arial"/>
        </w:rPr>
        <w:t xml:space="preserve">The consideration of climate change </w:t>
      </w:r>
      <w:r w:rsidR="00C50BAA">
        <w:rPr>
          <w:rFonts w:ascii="Arial" w:eastAsia="Times" w:hAnsi="Arial"/>
        </w:rPr>
        <w:t xml:space="preserve">and its </w:t>
      </w:r>
      <w:r w:rsidR="00C470F1" w:rsidRPr="00874404">
        <w:rPr>
          <w:rFonts w:ascii="Arial" w:eastAsia="Times" w:hAnsi="Arial"/>
        </w:rPr>
        <w:t xml:space="preserve">impacts on health and wellbeing </w:t>
      </w:r>
      <w:r w:rsidR="0011704E" w:rsidRPr="00874404">
        <w:rPr>
          <w:rFonts w:ascii="Arial" w:eastAsia="Times" w:hAnsi="Arial"/>
        </w:rPr>
        <w:t>is equally</w:t>
      </w:r>
      <w:r w:rsidR="00B672F3" w:rsidRPr="00874404">
        <w:rPr>
          <w:rFonts w:ascii="Arial" w:eastAsia="Times" w:hAnsi="Arial"/>
        </w:rPr>
        <w:t xml:space="preserve"> important in </w:t>
      </w:r>
      <w:r w:rsidR="006249BB" w:rsidRPr="00874404">
        <w:rPr>
          <w:rFonts w:ascii="Arial" w:eastAsia="Times" w:hAnsi="Arial"/>
        </w:rPr>
        <w:t>standalone</w:t>
      </w:r>
      <w:r w:rsidR="005E374C" w:rsidRPr="00874404">
        <w:rPr>
          <w:rFonts w:ascii="Arial" w:eastAsia="Times" w:hAnsi="Arial"/>
        </w:rPr>
        <w:t xml:space="preserve"> </w:t>
      </w:r>
      <w:r w:rsidR="005C725A" w:rsidRPr="00874404">
        <w:rPr>
          <w:rFonts w:ascii="Arial" w:eastAsia="Times" w:hAnsi="Arial"/>
        </w:rPr>
        <w:t>MPHWPs</w:t>
      </w:r>
      <w:r w:rsidR="00E60DA3" w:rsidRPr="00874404">
        <w:rPr>
          <w:rFonts w:ascii="Arial" w:eastAsia="Times" w:hAnsi="Arial"/>
        </w:rPr>
        <w:t xml:space="preserve"> </w:t>
      </w:r>
      <w:r w:rsidR="0011704E" w:rsidRPr="00874404">
        <w:rPr>
          <w:rFonts w:ascii="Arial" w:eastAsia="Times" w:hAnsi="Arial"/>
        </w:rPr>
        <w:t>and</w:t>
      </w:r>
      <w:r w:rsidR="00E60DA3" w:rsidRPr="00874404">
        <w:rPr>
          <w:rFonts w:ascii="Arial" w:eastAsia="Times" w:hAnsi="Arial"/>
        </w:rPr>
        <w:t xml:space="preserve"> </w:t>
      </w:r>
      <w:r w:rsidR="00F0419E" w:rsidRPr="00874404">
        <w:rPr>
          <w:rFonts w:ascii="Arial" w:eastAsia="Times" w:hAnsi="Arial"/>
        </w:rPr>
        <w:t>where health an</w:t>
      </w:r>
      <w:r w:rsidR="005600FF" w:rsidRPr="00874404">
        <w:rPr>
          <w:rFonts w:ascii="Arial" w:eastAsia="Times" w:hAnsi="Arial"/>
        </w:rPr>
        <w:t>d</w:t>
      </w:r>
      <w:r w:rsidR="00F0419E" w:rsidRPr="00874404">
        <w:rPr>
          <w:rFonts w:ascii="Arial" w:eastAsia="Times" w:hAnsi="Arial"/>
        </w:rPr>
        <w:t xml:space="preserve"> wellbeing </w:t>
      </w:r>
      <w:r w:rsidR="2F73E3F2" w:rsidRPr="00874404">
        <w:rPr>
          <w:rFonts w:ascii="Arial" w:eastAsia="Times" w:hAnsi="Arial"/>
        </w:rPr>
        <w:t xml:space="preserve">matters </w:t>
      </w:r>
      <w:r w:rsidR="002C1084" w:rsidRPr="00874404">
        <w:rPr>
          <w:rFonts w:ascii="Arial" w:eastAsia="Times" w:hAnsi="Arial"/>
        </w:rPr>
        <w:t>are</w:t>
      </w:r>
      <w:r w:rsidR="00F0419E" w:rsidRPr="00874404">
        <w:rPr>
          <w:rFonts w:ascii="Arial" w:eastAsia="Times" w:hAnsi="Arial"/>
        </w:rPr>
        <w:t xml:space="preserve"> integrated</w:t>
      </w:r>
      <w:r w:rsidR="005600FF" w:rsidRPr="00874404">
        <w:rPr>
          <w:rFonts w:ascii="Arial" w:eastAsia="Times" w:hAnsi="Arial"/>
        </w:rPr>
        <w:t xml:space="preserve"> in</w:t>
      </w:r>
      <w:r w:rsidR="00526971" w:rsidRPr="00874404">
        <w:rPr>
          <w:rFonts w:ascii="Arial" w:eastAsia="Times" w:hAnsi="Arial"/>
        </w:rPr>
        <w:t>to</w:t>
      </w:r>
      <w:r w:rsidR="005600FF" w:rsidRPr="00874404">
        <w:rPr>
          <w:rFonts w:ascii="Arial" w:eastAsia="Times" w:hAnsi="Arial"/>
        </w:rPr>
        <w:t xml:space="preserve"> </w:t>
      </w:r>
      <w:r w:rsidR="7BDB0E51" w:rsidRPr="00874404">
        <w:rPr>
          <w:rFonts w:ascii="Arial" w:eastAsia="Times" w:hAnsi="Arial"/>
        </w:rPr>
        <w:t xml:space="preserve">a </w:t>
      </w:r>
      <w:r w:rsidR="00B4284D" w:rsidRPr="00874404">
        <w:rPr>
          <w:rFonts w:ascii="Arial" w:eastAsia="Times" w:hAnsi="Arial"/>
        </w:rPr>
        <w:t>council plan</w:t>
      </w:r>
      <w:r w:rsidR="004E0BA0" w:rsidRPr="00874404">
        <w:rPr>
          <w:rFonts w:ascii="Arial" w:eastAsia="Times" w:hAnsi="Arial"/>
        </w:rPr>
        <w:t xml:space="preserve"> or </w:t>
      </w:r>
      <w:r w:rsidR="04E7E1BF" w:rsidRPr="00874404">
        <w:rPr>
          <w:rFonts w:ascii="Arial" w:eastAsia="Times" w:hAnsi="Arial"/>
        </w:rPr>
        <w:t xml:space="preserve">other </w:t>
      </w:r>
      <w:r w:rsidR="004E0BA0" w:rsidRPr="00874404">
        <w:rPr>
          <w:rFonts w:ascii="Arial" w:eastAsia="Times" w:hAnsi="Arial"/>
        </w:rPr>
        <w:t>strategic plan</w:t>
      </w:r>
      <w:r w:rsidR="007D5E16" w:rsidRPr="00874404">
        <w:rPr>
          <w:rFonts w:ascii="Arial" w:eastAsia="Times" w:hAnsi="Arial"/>
        </w:rPr>
        <w:t xml:space="preserve">. </w:t>
      </w:r>
      <w:r w:rsidR="000E3AD9" w:rsidRPr="000E3AD9">
        <w:rPr>
          <w:rFonts w:ascii="Arial" w:eastAsia="Times" w:hAnsi="Arial"/>
        </w:rPr>
        <w:t xml:space="preserve">The </w:t>
      </w:r>
      <w:r w:rsidR="00F53F25">
        <w:rPr>
          <w:rFonts w:ascii="Arial" w:eastAsia="Times" w:hAnsi="Arial"/>
        </w:rPr>
        <w:t>department</w:t>
      </w:r>
      <w:r w:rsidR="000E3AD9" w:rsidRPr="000E3AD9">
        <w:rPr>
          <w:rFonts w:ascii="Arial" w:eastAsia="Times" w:hAnsi="Arial"/>
        </w:rPr>
        <w:t xml:space="preserve"> has prepared advice to support councils on seeking an exemption to include health and wellbeing matters in the council plan for the 2025-2029 planning cycle.</w:t>
      </w:r>
      <w:r w:rsidR="004A67B9" w:rsidRPr="004A67B9">
        <w:rPr>
          <w:rFonts w:ascii="Arial" w:eastAsia="Times" w:hAnsi="Arial"/>
          <w:vertAlign w:val="superscript"/>
        </w:rPr>
        <w:fldChar w:fldCharType="begin"/>
      </w:r>
      <w:r w:rsidR="00C31CF2">
        <w:rPr>
          <w:rFonts w:ascii="Arial" w:eastAsia="Times" w:hAnsi="Arial"/>
          <w:vertAlign w:val="superscript"/>
        </w:rPr>
        <w:instrText xml:space="preserve"> ADDIN EN.CITE &lt;EndNote&gt;&lt;Cite&gt;&lt;Year&gt;2024&lt;/Year&gt;&lt;RecNum&gt;602&lt;/RecNum&gt;&lt;DisplayText&gt;7&lt;/DisplayText&gt;&lt;record&gt;&lt;rec-number&gt;602&lt;/rec-number&gt;&lt;foreign-keys&gt;&lt;key app="EN" db-id="fwvs520dta0pajerxw65e0pi2ztww9f052dv" timestamp="1725519850" guid="58feeb7a-f001-45ff-9c67-5aebdbbd2fa0"&gt;602&lt;/key&gt;&lt;/foreign-keys&gt;&lt;ref-type name="Government Document"&gt;46&lt;/ref-type&gt;&lt;contributors&gt;&lt;/contributors&gt;&lt;titles&gt;&lt;title&gt;Department of Health. Municipal public health and wellbeing planning 2025–2029: Advice Note 2.&lt;/title&gt;&lt;/titles&gt;&lt;dates&gt;&lt;year&gt;2024&lt;/year&gt;&lt;/dates&gt;&lt;pub-location&gt;Melbourne, Australia&lt;/pub-location&gt;&lt;publisher&gt;DH, State Government of Victoria&lt;/publisher&gt;&lt;urls&gt;&lt;related-urls&gt;&lt;url&gt;https://www.health.vic.gov.au/publications/municipal-public-health-and-wellbeing-planning-2021-2025-advice-note-2&lt;/url&gt;&lt;/related-urls&gt;&lt;/urls&gt;&lt;/record&gt;&lt;/Cite&gt;&lt;/EndNote&gt;</w:instrText>
      </w:r>
      <w:r w:rsidR="004A67B9" w:rsidRPr="004A67B9">
        <w:rPr>
          <w:rFonts w:ascii="Arial" w:eastAsia="Times" w:hAnsi="Arial"/>
          <w:vertAlign w:val="superscript"/>
        </w:rPr>
        <w:fldChar w:fldCharType="separate"/>
      </w:r>
      <w:r w:rsidR="0032678D">
        <w:rPr>
          <w:rFonts w:ascii="Arial" w:eastAsia="Times" w:hAnsi="Arial"/>
          <w:noProof/>
          <w:vertAlign w:val="superscript"/>
        </w:rPr>
        <w:t>7</w:t>
      </w:r>
      <w:r w:rsidR="004A67B9" w:rsidRPr="004A67B9">
        <w:rPr>
          <w:rFonts w:ascii="Arial" w:eastAsia="Times" w:hAnsi="Arial"/>
          <w:vertAlign w:val="superscript"/>
        </w:rPr>
        <w:fldChar w:fldCharType="end"/>
      </w:r>
      <w:r w:rsidR="000E3AD9" w:rsidRPr="000E3AD9">
        <w:rPr>
          <w:rFonts w:ascii="Arial" w:eastAsia="Times" w:hAnsi="Arial"/>
        </w:rPr>
        <w:t xml:space="preserve"> </w:t>
      </w:r>
    </w:p>
    <w:p w14:paraId="7BB92E26" w14:textId="5D0403FB" w:rsidR="00824F9C" w:rsidRPr="003A3833" w:rsidRDefault="004C61A3" w:rsidP="003A3833">
      <w:pPr>
        <w:pStyle w:val="DHHSbody"/>
      </w:pPr>
      <w:r w:rsidRPr="003A3833">
        <w:t>In addition, s</w:t>
      </w:r>
      <w:r w:rsidR="0096146D" w:rsidRPr="003A3833">
        <w:t>ome councils also have separate dedicated climate change action</w:t>
      </w:r>
      <w:r w:rsidR="0042048D" w:rsidRPr="003A3833">
        <w:t>,</w:t>
      </w:r>
      <w:r w:rsidR="00991600">
        <w:t xml:space="preserve"> </w:t>
      </w:r>
      <w:r w:rsidR="00991600" w:rsidRPr="003A3833">
        <w:t>adaptation action</w:t>
      </w:r>
      <w:r w:rsidR="00991600">
        <w:t>,</w:t>
      </w:r>
      <w:r w:rsidR="00991600" w:rsidRPr="003A3833">
        <w:t xml:space="preserve"> emission reduction</w:t>
      </w:r>
      <w:r w:rsidR="00991600">
        <w:t>,</w:t>
      </w:r>
      <w:r w:rsidR="00D07672" w:rsidRPr="003A3833">
        <w:t xml:space="preserve"> emergency </w:t>
      </w:r>
      <w:r w:rsidR="0042048D" w:rsidRPr="003A3833">
        <w:t>and business continui</w:t>
      </w:r>
      <w:r w:rsidR="00D8089B" w:rsidRPr="003A3833">
        <w:t>ty</w:t>
      </w:r>
      <w:r w:rsidR="001936B0" w:rsidRPr="003A3833">
        <w:t xml:space="preserve"> </w:t>
      </w:r>
      <w:r w:rsidR="003C41F1" w:rsidRPr="003A3833">
        <w:t>plans</w:t>
      </w:r>
      <w:r w:rsidR="00AE461D" w:rsidRPr="003A3833">
        <w:t xml:space="preserve">. </w:t>
      </w:r>
      <w:r w:rsidR="00554AAF" w:rsidRPr="003A3833">
        <w:t xml:space="preserve">All relevant plans </w:t>
      </w:r>
      <w:r w:rsidR="00B021C6" w:rsidRPr="003A3833">
        <w:t xml:space="preserve">should </w:t>
      </w:r>
      <w:r w:rsidR="00554AAF" w:rsidRPr="003A3833">
        <w:t xml:space="preserve">be </w:t>
      </w:r>
      <w:r w:rsidR="00F61DE3" w:rsidRPr="003A3833">
        <w:t>cross</w:t>
      </w:r>
      <w:r w:rsidR="002924D2">
        <w:t>-</w:t>
      </w:r>
      <w:r w:rsidR="00F61DE3" w:rsidRPr="003A3833">
        <w:t>reference</w:t>
      </w:r>
      <w:r w:rsidR="00441744" w:rsidRPr="003A3833">
        <w:t>d</w:t>
      </w:r>
      <w:r w:rsidR="005524F3" w:rsidRPr="003A3833">
        <w:t xml:space="preserve"> to </w:t>
      </w:r>
      <w:r w:rsidR="002924D2">
        <w:t>help</w:t>
      </w:r>
      <w:r w:rsidR="005524F3" w:rsidRPr="003A3833">
        <w:t xml:space="preserve"> </w:t>
      </w:r>
      <w:r w:rsidR="00E26C7C" w:rsidRPr="003A3833">
        <w:t>align and integrat</w:t>
      </w:r>
      <w:r w:rsidR="002924D2">
        <w:t>e</w:t>
      </w:r>
      <w:r w:rsidR="00E26C7C" w:rsidRPr="003A3833">
        <w:t xml:space="preserve"> </w:t>
      </w:r>
      <w:r w:rsidR="00FB6173" w:rsidRPr="003A3833">
        <w:t>actions across business area</w:t>
      </w:r>
      <w:r w:rsidR="00D22CDF" w:rsidRPr="003A3833">
        <w:t>s</w:t>
      </w:r>
      <w:r w:rsidR="00051CF0" w:rsidRPr="003A3833">
        <w:t xml:space="preserve"> within the organisation</w:t>
      </w:r>
      <w:r w:rsidR="008772AD" w:rsidRPr="003A3833">
        <w:t>.</w:t>
      </w:r>
      <w:r w:rsidR="00583E69" w:rsidRPr="003A3833">
        <w:t xml:space="preserve"> </w:t>
      </w:r>
    </w:p>
    <w:p w14:paraId="3C222627" w14:textId="5211C2DB" w:rsidR="00394A30" w:rsidRPr="00AF07BA" w:rsidRDefault="00B51F78" w:rsidP="00AF07BA">
      <w:pPr>
        <w:pStyle w:val="Heading2"/>
      </w:pPr>
      <w:bookmarkStart w:id="39" w:name="_Toc44534129"/>
      <w:bookmarkStart w:id="40" w:name="_Toc190954537"/>
      <w:r w:rsidRPr="00943F17">
        <w:t>Municipal scanning</w:t>
      </w:r>
      <w:bookmarkEnd w:id="39"/>
      <w:bookmarkEnd w:id="40"/>
      <w:r w:rsidR="002375CA" w:rsidRPr="00943F17">
        <w:t xml:space="preserve"> </w:t>
      </w:r>
    </w:p>
    <w:p w14:paraId="1E713211" w14:textId="0DD6617E" w:rsidR="00625823" w:rsidRPr="00F04C42" w:rsidRDefault="00F04C42" w:rsidP="00625823">
      <w:pPr>
        <w:pStyle w:val="DHHSbody"/>
        <w:rPr>
          <w:sz w:val="22"/>
          <w:szCs w:val="22"/>
        </w:rPr>
      </w:pPr>
      <w:r w:rsidRPr="00F04C42">
        <w:rPr>
          <w:sz w:val="22"/>
          <w:szCs w:val="22"/>
        </w:rPr>
        <w:t>‘</w:t>
      </w:r>
      <w:r w:rsidR="00625823" w:rsidRPr="00F04C42">
        <w:rPr>
          <w:sz w:val="22"/>
          <w:szCs w:val="22"/>
        </w:rPr>
        <w:t>Climate change is a multiplier of existing health vulnerabilities</w:t>
      </w:r>
      <w:r w:rsidR="00FA2678" w:rsidRPr="00F04C42">
        <w:rPr>
          <w:sz w:val="22"/>
          <w:szCs w:val="22"/>
        </w:rPr>
        <w:t>…</w:t>
      </w:r>
      <w:r w:rsidR="00625823" w:rsidRPr="00F04C42">
        <w:rPr>
          <w:sz w:val="22"/>
          <w:szCs w:val="22"/>
        </w:rPr>
        <w:t>the most effective measures to reduce vulnerability in the near term are programmes that implement and improve basic public health.</w:t>
      </w:r>
      <w:r w:rsidRPr="00F04C42">
        <w:rPr>
          <w:sz w:val="22"/>
          <w:szCs w:val="22"/>
        </w:rPr>
        <w:t>’</w:t>
      </w:r>
      <w:r w:rsidR="00BE72DB" w:rsidRPr="00F04C42">
        <w:rPr>
          <w:sz w:val="22"/>
          <w:szCs w:val="22"/>
          <w:vertAlign w:val="superscript"/>
        </w:rPr>
        <w:fldChar w:fldCharType="begin"/>
      </w:r>
      <w:r w:rsidR="00242E45">
        <w:rPr>
          <w:sz w:val="22"/>
          <w:szCs w:val="22"/>
          <w:vertAlign w:val="superscript"/>
        </w:rPr>
        <w:instrText xml:space="preserve"> ADDIN EN.CITE &lt;EndNote&gt;&lt;Cite&gt;&lt;Author&gt;IPCC&lt;/Author&gt;&lt;Year&gt;2022&lt;/Year&gt;&lt;RecNum&gt;577&lt;/RecNum&gt;&lt;Suffix&gt;p1048&lt;/Suffix&gt;&lt;Pages&gt;Chapter 7`, page 1048 &lt;/Pages&gt;&lt;DisplayText&gt;20p1048&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BE72DB" w:rsidRPr="00F04C42">
        <w:rPr>
          <w:sz w:val="22"/>
          <w:szCs w:val="22"/>
          <w:vertAlign w:val="superscript"/>
        </w:rPr>
        <w:fldChar w:fldCharType="separate"/>
      </w:r>
      <w:r w:rsidR="00937C8F">
        <w:rPr>
          <w:noProof/>
          <w:sz w:val="22"/>
          <w:szCs w:val="22"/>
          <w:vertAlign w:val="superscript"/>
        </w:rPr>
        <w:t>20p1048</w:t>
      </w:r>
      <w:r w:rsidR="00BE72DB" w:rsidRPr="00F04C42">
        <w:rPr>
          <w:sz w:val="22"/>
          <w:szCs w:val="22"/>
          <w:vertAlign w:val="superscript"/>
        </w:rPr>
        <w:fldChar w:fldCharType="end"/>
      </w:r>
      <w:r w:rsidR="00625823" w:rsidRPr="00F04C42">
        <w:rPr>
          <w:sz w:val="22"/>
          <w:szCs w:val="22"/>
        </w:rPr>
        <w:t xml:space="preserve"> </w:t>
      </w:r>
      <w:r w:rsidR="008B66F6" w:rsidRPr="00970606">
        <w:rPr>
          <w:i/>
          <w:iCs/>
          <w:sz w:val="22"/>
          <w:szCs w:val="22"/>
        </w:rPr>
        <w:t>Intergovernmental Panel on Climate Change</w:t>
      </w:r>
    </w:p>
    <w:p w14:paraId="7C1DC924" w14:textId="597923AF" w:rsidR="00E51EBD" w:rsidRDefault="009B3D30" w:rsidP="001F7401">
      <w:pPr>
        <w:pStyle w:val="DHHSbody"/>
      </w:pPr>
      <w:r>
        <w:t>When</w:t>
      </w:r>
      <w:r w:rsidR="00A66C9B">
        <w:t xml:space="preserve"> conducting </w:t>
      </w:r>
      <w:r w:rsidR="002B12D5">
        <w:t xml:space="preserve">municipal </w:t>
      </w:r>
      <w:r w:rsidR="00A66C9B">
        <w:t>scan</w:t>
      </w:r>
      <w:r w:rsidR="002B12D5">
        <w:t>ning</w:t>
      </w:r>
      <w:r>
        <w:t>, i</w:t>
      </w:r>
      <w:r w:rsidR="00E51EBD">
        <w:t xml:space="preserve">t is important to consider how </w:t>
      </w:r>
      <w:r w:rsidR="00E51EBD" w:rsidRPr="00943F17">
        <w:t xml:space="preserve">climate change has or will alter hazards </w:t>
      </w:r>
      <w:r w:rsidR="00E51EBD">
        <w:t>in the municipality</w:t>
      </w:r>
      <w:r w:rsidR="00E51EBD" w:rsidRPr="00943F17">
        <w:t xml:space="preserve">, whether exposures are likely to change with increasing climate change, </w:t>
      </w:r>
      <w:r w:rsidR="00E51EBD">
        <w:t xml:space="preserve">how risks to </w:t>
      </w:r>
      <w:r w:rsidR="00E51EBD" w:rsidRPr="00943F17">
        <w:t xml:space="preserve">the </w:t>
      </w:r>
      <w:r w:rsidR="00E51EBD">
        <w:t xml:space="preserve">community may be affected, and whether there are </w:t>
      </w:r>
      <w:proofErr w:type="gramStart"/>
      <w:r w:rsidR="00E51EBD">
        <w:t>particular groups</w:t>
      </w:r>
      <w:proofErr w:type="gramEnd"/>
      <w:r w:rsidR="00E51EBD">
        <w:t xml:space="preserve"> more at risk.</w:t>
      </w:r>
    </w:p>
    <w:p w14:paraId="3D379764" w14:textId="65D5D767" w:rsidR="009426B6" w:rsidRPr="00943F17" w:rsidRDefault="00592365" w:rsidP="0019707B">
      <w:pPr>
        <w:pStyle w:val="DHHSbody"/>
      </w:pPr>
      <w:r>
        <w:t>The</w:t>
      </w:r>
      <w:r w:rsidR="009426B6" w:rsidRPr="00943F17">
        <w:t xml:space="preserve"> magnitude and pattern of health risks </w:t>
      </w:r>
      <w:r w:rsidR="00DC717E" w:rsidRPr="00943F17">
        <w:t xml:space="preserve">associated with climate variability and change </w:t>
      </w:r>
      <w:r w:rsidR="009426B6" w:rsidRPr="00943F17">
        <w:t>are a function of the:</w:t>
      </w:r>
    </w:p>
    <w:p w14:paraId="18B79ED0" w14:textId="39CCE0C1" w:rsidR="009426B6" w:rsidRPr="00943F17" w:rsidRDefault="007B6D36" w:rsidP="006321C4">
      <w:pPr>
        <w:pStyle w:val="DHHSbullet1"/>
        <w:numPr>
          <w:ilvl w:val="0"/>
          <w:numId w:val="25"/>
        </w:numPr>
      </w:pPr>
      <w:r w:rsidRPr="00943F17">
        <w:t>h</w:t>
      </w:r>
      <w:r w:rsidR="009426B6" w:rsidRPr="00943F17">
        <w:t>azards resulting from a changing climate</w:t>
      </w:r>
      <w:r w:rsidR="002D2DB2" w:rsidRPr="00943F17">
        <w:t xml:space="preserve"> </w:t>
      </w:r>
    </w:p>
    <w:p w14:paraId="2DBE5F4B" w14:textId="055DABFD" w:rsidR="000273C9" w:rsidRPr="00943F17" w:rsidRDefault="006D7541" w:rsidP="006321C4">
      <w:pPr>
        <w:pStyle w:val="DHHSbullet1"/>
        <w:numPr>
          <w:ilvl w:val="0"/>
          <w:numId w:val="25"/>
        </w:numPr>
      </w:pPr>
      <w:r>
        <w:t xml:space="preserve">the </w:t>
      </w:r>
      <w:r w:rsidRPr="00943F17">
        <w:t>expos</w:t>
      </w:r>
      <w:r>
        <w:t>ure of populations</w:t>
      </w:r>
      <w:r w:rsidR="009426B6" w:rsidRPr="00943F17">
        <w:t xml:space="preserve"> to those hazards</w:t>
      </w:r>
    </w:p>
    <w:p w14:paraId="588D0F6C" w14:textId="33F3F925" w:rsidR="009426B6" w:rsidRDefault="000273C9" w:rsidP="006321C4">
      <w:pPr>
        <w:pStyle w:val="DHHSbullet1"/>
        <w:numPr>
          <w:ilvl w:val="0"/>
          <w:numId w:val="25"/>
        </w:numPr>
        <w:spacing w:after="120"/>
      </w:pPr>
      <w:r w:rsidRPr="00943F17">
        <w:t>t</w:t>
      </w:r>
      <w:r w:rsidR="009426B6" w:rsidRPr="00943F17">
        <w:t>he vulnerability of exposed populations</w:t>
      </w:r>
      <w:r w:rsidR="00971C6E">
        <w:t>.</w:t>
      </w:r>
      <w:r w:rsidR="009426B6" w:rsidRPr="00943F17">
        <w:t xml:space="preserve"> </w:t>
      </w:r>
    </w:p>
    <w:p w14:paraId="63CEAD35" w14:textId="66B55E14" w:rsidR="009426B6" w:rsidRDefault="002E15CB" w:rsidP="0019707B">
      <w:pPr>
        <w:pStyle w:val="DHHSbody"/>
      </w:pPr>
      <w:r w:rsidRPr="0019707B">
        <w:t xml:space="preserve">This relationship is </w:t>
      </w:r>
      <w:r w:rsidR="004F1A43">
        <w:t>shown</w:t>
      </w:r>
      <w:r w:rsidR="004F1A43" w:rsidRPr="0019707B">
        <w:t xml:space="preserve"> </w:t>
      </w:r>
      <w:r w:rsidRPr="00E22CC7">
        <w:t xml:space="preserve">in </w:t>
      </w:r>
      <w:r w:rsidR="00E22CC7" w:rsidRPr="0022375F">
        <w:rPr>
          <w:b/>
        </w:rPr>
        <w:fldChar w:fldCharType="begin"/>
      </w:r>
      <w:r w:rsidR="00E22CC7" w:rsidRPr="0022375F">
        <w:rPr>
          <w:b/>
        </w:rPr>
        <w:instrText xml:space="preserve"> REF _Ref44691410 \h </w:instrText>
      </w:r>
      <w:r w:rsidR="00E22CC7">
        <w:rPr>
          <w:b/>
        </w:rPr>
        <w:instrText xml:space="preserve"> \* MERGEFORMAT </w:instrText>
      </w:r>
      <w:r w:rsidR="00E22CC7" w:rsidRPr="0022375F">
        <w:rPr>
          <w:b/>
        </w:rPr>
      </w:r>
      <w:r w:rsidR="00E22CC7" w:rsidRPr="0022375F">
        <w:rPr>
          <w:b/>
        </w:rPr>
        <w:fldChar w:fldCharType="separate"/>
      </w:r>
      <w:r w:rsidR="00910637" w:rsidRPr="0022375F">
        <w:rPr>
          <w:b/>
        </w:rPr>
        <w:t xml:space="preserve">Figure </w:t>
      </w:r>
      <w:r w:rsidR="00E22CC7" w:rsidRPr="0022375F">
        <w:rPr>
          <w:b/>
        </w:rPr>
        <w:fldChar w:fldCharType="end"/>
      </w:r>
      <w:r w:rsidR="00970606">
        <w:rPr>
          <w:b/>
        </w:rPr>
        <w:t>5</w:t>
      </w:r>
      <w:r w:rsidR="00822470" w:rsidRPr="0019707B">
        <w:t>.</w:t>
      </w:r>
    </w:p>
    <w:p w14:paraId="7249267F" w14:textId="6A6B8EF7" w:rsidR="00970606" w:rsidRDefault="00E22CC7" w:rsidP="00970606">
      <w:pPr>
        <w:pStyle w:val="DHHSfigurecaption"/>
      </w:pPr>
      <w:bookmarkStart w:id="41" w:name="_Ref44691410"/>
      <w:r w:rsidRPr="00E22CC7">
        <w:t xml:space="preserve">Figure </w:t>
      </w:r>
      <w:bookmarkEnd w:id="41"/>
      <w:r w:rsidR="00970606">
        <w:t>5</w:t>
      </w:r>
      <w:r w:rsidRPr="00E22CC7">
        <w:t>:</w:t>
      </w:r>
      <w:r>
        <w:t xml:space="preserve"> </w:t>
      </w:r>
      <w:r w:rsidR="003B326A">
        <w:t>Interactions between hazard, exposure and vulnerability</w:t>
      </w:r>
    </w:p>
    <w:p w14:paraId="7C8B3198" w14:textId="172B32FB" w:rsidR="00970606" w:rsidRDefault="00970606" w:rsidP="00970606">
      <w:pPr>
        <w:pStyle w:val="DHHSbody"/>
        <w:rPr>
          <w:noProof/>
        </w:rPr>
      </w:pPr>
      <w:r w:rsidRPr="00970606">
        <w:rPr>
          <w:noProof/>
        </w:rPr>
        <w:drawing>
          <wp:inline distT="0" distB="0" distL="0" distR="0" wp14:anchorId="281D925A" wp14:editId="33CA0ED0">
            <wp:extent cx="6404156" cy="2228850"/>
            <wp:effectExtent l="0" t="0" r="0" b="0"/>
            <wp:docPr id="135837525" name="Picture 9" descr="This figure shows the interactions between hazard, exposure and vulnerability that generate impacts on health systems and outcomes and lists some examp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7525" name="Picture 9" descr="This figure shows the interactions between hazard, exposure and vulnerability that generate impacts on health systems and outcomes and lists some examples.  "/>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07915" cy="2230158"/>
                    </a:xfrm>
                    <a:prstGeom prst="rect">
                      <a:avLst/>
                    </a:prstGeom>
                    <a:noFill/>
                    <a:ln>
                      <a:noFill/>
                    </a:ln>
                  </pic:spPr>
                </pic:pic>
              </a:graphicData>
            </a:graphic>
          </wp:inline>
        </w:drawing>
      </w:r>
    </w:p>
    <w:p w14:paraId="6B7066CD" w14:textId="492AD009" w:rsidR="00AA2992" w:rsidRPr="00055529" w:rsidRDefault="00970606" w:rsidP="00970606">
      <w:pPr>
        <w:pStyle w:val="DHHSbody"/>
        <w:rPr>
          <w:rFonts w:cs="Arial"/>
        </w:rPr>
      </w:pPr>
      <w:r>
        <w:rPr>
          <w:rFonts w:cs="Arial"/>
        </w:rPr>
        <w:t>A</w:t>
      </w:r>
      <w:r w:rsidR="00AA2992" w:rsidRPr="00055529">
        <w:rPr>
          <w:rFonts w:cs="Arial"/>
        </w:rPr>
        <w:t>dapted from IPCC 20</w:t>
      </w:r>
      <w:r w:rsidR="00F2044F" w:rsidRPr="00055529">
        <w:rPr>
          <w:rFonts w:cs="Arial"/>
        </w:rPr>
        <w:t>22</w:t>
      </w:r>
      <w:r w:rsidR="00AA2992" w:rsidRPr="00055529">
        <w:rPr>
          <w:rFonts w:cs="Arial"/>
        </w:rPr>
        <w:t>,</w:t>
      </w:r>
      <w:r w:rsidR="00AA2992" w:rsidRPr="00055529" w:rsidDel="00F2044F">
        <w:rPr>
          <w:rFonts w:cs="Arial"/>
        </w:rPr>
        <w:t xml:space="preserve"> </w:t>
      </w:r>
      <w:r w:rsidR="00AA2992" w:rsidRPr="00055529">
        <w:rPr>
          <w:rFonts w:cs="Arial"/>
        </w:rPr>
        <w:t xml:space="preserve">Climate </w:t>
      </w:r>
      <w:r w:rsidR="00402781" w:rsidRPr="00055529">
        <w:rPr>
          <w:rFonts w:cs="Arial"/>
        </w:rPr>
        <w:t>change 20</w:t>
      </w:r>
      <w:r w:rsidR="00F2044F" w:rsidRPr="00055529">
        <w:rPr>
          <w:rFonts w:cs="Arial"/>
        </w:rPr>
        <w:t>22</w:t>
      </w:r>
      <w:r w:rsidR="00402781" w:rsidRPr="00055529">
        <w:rPr>
          <w:rFonts w:cs="Arial"/>
        </w:rPr>
        <w:t>: impacts, adaptation</w:t>
      </w:r>
      <w:r w:rsidR="00AA2992" w:rsidRPr="00055529">
        <w:rPr>
          <w:rFonts w:cs="Arial"/>
        </w:rPr>
        <w:t xml:space="preserve">, and </w:t>
      </w:r>
      <w:r w:rsidR="00971C6E" w:rsidRPr="00055529">
        <w:rPr>
          <w:rFonts w:cs="Arial"/>
        </w:rPr>
        <w:t>v</w:t>
      </w:r>
      <w:r w:rsidR="00AA2992" w:rsidRPr="00055529">
        <w:rPr>
          <w:rFonts w:cs="Arial"/>
        </w:rPr>
        <w:t>ulnerability</w:t>
      </w:r>
      <w:r w:rsidR="00E84B38" w:rsidRPr="00055529">
        <w:rPr>
          <w:rFonts w:cs="Arial"/>
          <w:vertAlign w:val="superscript"/>
        </w:rPr>
        <w:fldChar w:fldCharType="begin"/>
      </w:r>
      <w:r w:rsidR="00242E45">
        <w:rPr>
          <w:rFonts w:cs="Arial"/>
          <w:vertAlign w:val="superscript"/>
        </w:rPr>
        <w:instrText xml:space="preserve"> ADDIN EN.CITE &lt;EndNote&gt;&lt;Cite ExcludeAuth="1"&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E84B38" w:rsidRPr="00055529">
        <w:rPr>
          <w:rFonts w:cs="Arial"/>
          <w:vertAlign w:val="superscript"/>
        </w:rPr>
        <w:fldChar w:fldCharType="separate"/>
      </w:r>
      <w:r w:rsidR="00937C8F">
        <w:rPr>
          <w:rFonts w:cs="Arial"/>
          <w:noProof/>
          <w:vertAlign w:val="superscript"/>
        </w:rPr>
        <w:t>20</w:t>
      </w:r>
      <w:r w:rsidR="00E84B38" w:rsidRPr="00055529">
        <w:rPr>
          <w:rFonts w:cs="Arial"/>
          <w:vertAlign w:val="superscript"/>
        </w:rPr>
        <w:fldChar w:fldCharType="end"/>
      </w:r>
    </w:p>
    <w:p w14:paraId="3FA86C1A" w14:textId="69B92592" w:rsidR="005A7551" w:rsidRDefault="00747396" w:rsidP="00990CBA">
      <w:pPr>
        <w:pStyle w:val="DHHSbody"/>
      </w:pPr>
      <w:r w:rsidRPr="006C736C">
        <w:lastRenderedPageBreak/>
        <w:t xml:space="preserve">Climate projections </w:t>
      </w:r>
      <w:r w:rsidR="00CF7545" w:rsidRPr="006C736C">
        <w:t xml:space="preserve">show that </w:t>
      </w:r>
      <w:r w:rsidR="00D13E7A" w:rsidRPr="006C736C">
        <w:t>it</w:t>
      </w:r>
      <w:r w:rsidR="009A5CF6" w:rsidRPr="006C736C">
        <w:t xml:space="preserve"> </w:t>
      </w:r>
      <w:r w:rsidR="003C0434" w:rsidRPr="006C736C">
        <w:t xml:space="preserve">is </w:t>
      </w:r>
      <w:r w:rsidR="009A5CF6" w:rsidRPr="006C736C">
        <w:t>highly likely that</w:t>
      </w:r>
      <w:r w:rsidR="00D13E7A" w:rsidRPr="006C736C">
        <w:t xml:space="preserve"> </w:t>
      </w:r>
      <w:r w:rsidR="00110429">
        <w:t>multiple</w:t>
      </w:r>
      <w:r w:rsidR="00D13E7A" w:rsidRPr="006C736C">
        <w:t xml:space="preserve"> </w:t>
      </w:r>
      <w:r w:rsidR="00C02CC8" w:rsidRPr="006C736C">
        <w:t xml:space="preserve">climate hazards will occur </w:t>
      </w:r>
      <w:r w:rsidR="00CD1E7A" w:rsidRPr="006C736C">
        <w:t>at the same time</w:t>
      </w:r>
      <w:r w:rsidR="00F356EC">
        <w:t>, increasing impacts and risks</w:t>
      </w:r>
      <w:r w:rsidR="00CD1E7A">
        <w:t>, compounding</w:t>
      </w:r>
      <w:r w:rsidR="00F356EC">
        <w:t xml:space="preserve"> </w:t>
      </w:r>
      <w:r w:rsidR="00A95D7B">
        <w:t xml:space="preserve">overall risks </w:t>
      </w:r>
      <w:r w:rsidR="00CD1E7A">
        <w:t>and</w:t>
      </w:r>
      <w:r w:rsidR="006A268C">
        <w:t xml:space="preserve"> </w:t>
      </w:r>
      <w:r w:rsidR="00A95D7B">
        <w:t>generat</w:t>
      </w:r>
      <w:r w:rsidR="00802985">
        <w:t>ing</w:t>
      </w:r>
      <w:r w:rsidR="00A95D7B">
        <w:t xml:space="preserve"> new sources of vulnerability</w:t>
      </w:r>
      <w:r w:rsidR="00802985">
        <w:t>.</w:t>
      </w:r>
      <w:r w:rsidR="00752090" w:rsidRPr="001212B0">
        <w:rPr>
          <w:vertAlign w:val="superscript"/>
        </w:rPr>
        <w:fldChar w:fldCharType="begin"/>
      </w:r>
      <w:r w:rsidR="00242E45">
        <w:rPr>
          <w:vertAlign w:val="superscript"/>
        </w:rPr>
        <w:instrText xml:space="preserve"> ADDIN EN.CITE &lt;EndNote&gt;&lt;Cite ExcludeAuth="1"&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752090" w:rsidRPr="001212B0">
        <w:rPr>
          <w:vertAlign w:val="superscript"/>
        </w:rPr>
        <w:fldChar w:fldCharType="separate"/>
      </w:r>
      <w:r w:rsidR="00937C8F">
        <w:rPr>
          <w:noProof/>
          <w:vertAlign w:val="superscript"/>
        </w:rPr>
        <w:t>20</w:t>
      </w:r>
      <w:r w:rsidR="00752090" w:rsidRPr="001212B0">
        <w:rPr>
          <w:vertAlign w:val="superscript"/>
        </w:rPr>
        <w:fldChar w:fldCharType="end"/>
      </w:r>
      <w:r w:rsidR="00496C05">
        <w:t xml:space="preserve"> </w:t>
      </w:r>
    </w:p>
    <w:p w14:paraId="0A0A275E" w14:textId="7BE2659C" w:rsidR="0018765D" w:rsidRDefault="004B6B7F" w:rsidP="004B6B7F">
      <w:pPr>
        <w:pStyle w:val="Heading3"/>
      </w:pPr>
      <w:bookmarkStart w:id="42" w:name="_Toc190954538"/>
      <w:r>
        <w:t>Exposure and vulnerability to hazards</w:t>
      </w:r>
      <w:bookmarkEnd w:id="42"/>
    </w:p>
    <w:p w14:paraId="20428168" w14:textId="7E6884A2" w:rsidR="00931D84" w:rsidRDefault="00616C6A" w:rsidP="00931D84">
      <w:pPr>
        <w:pStyle w:val="DHHSbody"/>
      </w:pPr>
      <w:r>
        <w:t xml:space="preserve">In </w:t>
      </w:r>
      <w:r w:rsidR="00F14524">
        <w:t xml:space="preserve">considering potential </w:t>
      </w:r>
      <w:r w:rsidR="00677463">
        <w:t>health impacts</w:t>
      </w:r>
      <w:r w:rsidR="00F14524">
        <w:t>,</w:t>
      </w:r>
      <w:r>
        <w:t xml:space="preserve"> it </w:t>
      </w:r>
      <w:r w:rsidR="00DB11EE">
        <w:t>is</w:t>
      </w:r>
      <w:r w:rsidR="00A80E24">
        <w:t xml:space="preserve"> important to understan</w:t>
      </w:r>
      <w:r w:rsidR="0007505A">
        <w:t xml:space="preserve">d </w:t>
      </w:r>
      <w:r w:rsidR="00D91272">
        <w:t xml:space="preserve">how community members may be exposed to hazards and </w:t>
      </w:r>
      <w:r w:rsidR="00CA06E5">
        <w:t>what</w:t>
      </w:r>
      <w:r w:rsidR="00527236">
        <w:t xml:space="preserve"> influen</w:t>
      </w:r>
      <w:r w:rsidR="00CA06E5">
        <w:t>c</w:t>
      </w:r>
      <w:r w:rsidR="00527236">
        <w:t>e</w:t>
      </w:r>
      <w:r w:rsidR="00CA06E5">
        <w:t>s</w:t>
      </w:r>
      <w:r w:rsidR="00527236">
        <w:t xml:space="preserve"> their vulnerability.</w:t>
      </w:r>
      <w:r w:rsidR="00CA4E81">
        <w:t xml:space="preserve"> </w:t>
      </w:r>
      <w:r w:rsidR="00090E9D" w:rsidRPr="00605331">
        <w:rPr>
          <w:b/>
          <w:bCs/>
        </w:rPr>
        <w:t>Exposure</w:t>
      </w:r>
      <w:r w:rsidR="00B048B2" w:rsidRPr="00605331">
        <w:rPr>
          <w:b/>
          <w:bCs/>
        </w:rPr>
        <w:t xml:space="preserve"> </w:t>
      </w:r>
      <w:r w:rsidR="00A00806" w:rsidRPr="00A00806">
        <w:t>can be defined as</w:t>
      </w:r>
      <w:r w:rsidR="00A00806">
        <w:t xml:space="preserve"> the degree to which a person or place </w:t>
      </w:r>
      <w:r w:rsidR="001330AC">
        <w:t>comes into contact with a climate</w:t>
      </w:r>
      <w:r w:rsidR="0050396B">
        <w:t xml:space="preserve"> hazard</w:t>
      </w:r>
      <w:r w:rsidR="001330AC">
        <w:t>.</w:t>
      </w:r>
      <w:r w:rsidR="00F073C6" w:rsidRPr="00F073C6">
        <w:rPr>
          <w:vertAlign w:val="superscript"/>
        </w:rPr>
        <w:fldChar w:fldCharType="begin"/>
      </w:r>
      <w:r w:rsidR="00BE2C6C">
        <w:rPr>
          <w:vertAlign w:val="superscript"/>
        </w:rPr>
        <w:instrText xml:space="preserve"> ADDIN EN.CITE &lt;EndNote&gt;&lt;Cite ExcludeAuth="1"&gt;&lt;Year&gt;2023&lt;/Year&gt;&lt;RecNum&gt;696&lt;/RecNum&gt;&lt;DisplayText&gt;82&lt;/DisplayText&gt;&lt;record&gt;&lt;rec-number&gt;696&lt;/rec-number&gt;&lt;foreign-keys&gt;&lt;key app="EN" db-id="fwvs520dta0pajerxw65e0pi2ztww9f052dv" timestamp="1726535340" guid="d49d3c0f-cb57-4c0b-a5cd-e737e9d40f0f"&gt;696&lt;/key&gt;&lt;/foreign-keys&gt;&lt;ref-type name="Web Page"&gt;12&lt;/ref-type&gt;&lt;contributors&gt;&lt;/contributors&gt;&lt;titles&gt;&lt;title&gt;Public Health Scotland. Working together to build climate-resilient, healthy and equitable places: A briefing for local government and partners.&lt;/title&gt;&lt;/titles&gt;&lt;dates&gt;&lt;year&gt;2023&lt;/year&gt;&lt;/dates&gt;&lt;publisher&gt;Public Health Scotland&lt;/publisher&gt;&lt;urls&gt;&lt;related-urls&gt;&lt;url&gt;https://publichealthscotland.scot/publications/working-together-to-build-climate-resilient-healthy-and-equitable-places-a-briefing-for-local-government-and-partners/]&lt;/url&gt;&lt;/related-urls&gt;&lt;/urls&gt;&lt;/record&gt;&lt;/Cite&gt;&lt;/EndNote&gt;</w:instrText>
      </w:r>
      <w:r w:rsidR="00F073C6" w:rsidRPr="00F073C6">
        <w:rPr>
          <w:vertAlign w:val="superscript"/>
        </w:rPr>
        <w:fldChar w:fldCharType="separate"/>
      </w:r>
      <w:r w:rsidR="00937C8F">
        <w:rPr>
          <w:noProof/>
          <w:vertAlign w:val="superscript"/>
        </w:rPr>
        <w:t>82</w:t>
      </w:r>
      <w:r w:rsidR="00F073C6" w:rsidRPr="00F073C6">
        <w:rPr>
          <w:vertAlign w:val="superscript"/>
        </w:rPr>
        <w:fldChar w:fldCharType="end"/>
      </w:r>
      <w:r w:rsidR="00A00806">
        <w:rPr>
          <w:b/>
          <w:bCs/>
        </w:rPr>
        <w:t xml:space="preserve"> </w:t>
      </w:r>
      <w:r w:rsidR="00931D84">
        <w:t xml:space="preserve">The </w:t>
      </w:r>
      <w:r w:rsidR="00931D84" w:rsidRPr="00CA4E81">
        <w:rPr>
          <w:b/>
        </w:rPr>
        <w:t xml:space="preserve">vulnerability </w:t>
      </w:r>
      <w:r w:rsidR="00931D84">
        <w:t>of exposed populations is informed by two main factors:</w:t>
      </w:r>
    </w:p>
    <w:p w14:paraId="326B250F" w14:textId="60993432" w:rsidR="00931D84" w:rsidRPr="00885B56" w:rsidRDefault="00931D84" w:rsidP="006321C4">
      <w:pPr>
        <w:pStyle w:val="DHHSbullet1"/>
        <w:numPr>
          <w:ilvl w:val="0"/>
          <w:numId w:val="24"/>
        </w:numPr>
      </w:pPr>
      <w:r w:rsidRPr="00AB69B6">
        <w:rPr>
          <w:b/>
        </w:rPr>
        <w:t>sensitivity</w:t>
      </w:r>
      <w:r w:rsidR="00504274">
        <w:t xml:space="preserve"> –</w:t>
      </w:r>
      <w:r w:rsidRPr="00885B56">
        <w:t xml:space="preserve"> the degree to which </w:t>
      </w:r>
      <w:r>
        <w:t>populations are</w:t>
      </w:r>
      <w:r w:rsidRPr="00885B56">
        <w:t xml:space="preserve"> affected</w:t>
      </w:r>
      <w:r>
        <w:t xml:space="preserve"> </w:t>
      </w:r>
      <w:r w:rsidRPr="00885B56">
        <w:t>by climate variability or change</w:t>
      </w:r>
      <w:r w:rsidR="00A71542" w:rsidRPr="004C3C93">
        <w:rPr>
          <w:vertAlign w:val="superscript"/>
        </w:rPr>
        <w:fldChar w:fldCharType="begin"/>
      </w:r>
      <w:r w:rsidR="00242E45">
        <w:rPr>
          <w:vertAlign w:val="superscript"/>
        </w:rPr>
        <w:instrText xml:space="preserve"> ADDIN EN.CITE &lt;EndNote&gt;&lt;Cite ExcludeAuth="1"&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A71542" w:rsidRPr="004C3C93">
        <w:rPr>
          <w:vertAlign w:val="superscript"/>
        </w:rPr>
        <w:fldChar w:fldCharType="separate"/>
      </w:r>
      <w:r w:rsidR="00937C8F">
        <w:rPr>
          <w:noProof/>
          <w:vertAlign w:val="superscript"/>
        </w:rPr>
        <w:t>20</w:t>
      </w:r>
      <w:r w:rsidR="00A71542" w:rsidRPr="004C3C93">
        <w:rPr>
          <w:vertAlign w:val="superscript"/>
        </w:rPr>
        <w:fldChar w:fldCharType="end"/>
      </w:r>
    </w:p>
    <w:p w14:paraId="47396443" w14:textId="5356E131" w:rsidR="005D7F1C" w:rsidRDefault="00931D84" w:rsidP="006321C4">
      <w:pPr>
        <w:pStyle w:val="DHHSbullet1"/>
        <w:numPr>
          <w:ilvl w:val="0"/>
          <w:numId w:val="24"/>
        </w:numPr>
        <w:spacing w:after="120"/>
      </w:pPr>
      <w:r w:rsidRPr="005D7F1C">
        <w:rPr>
          <w:b/>
        </w:rPr>
        <w:t>adaptive capacity</w:t>
      </w:r>
      <w:r w:rsidR="00504274">
        <w:t xml:space="preserve"> –</w:t>
      </w:r>
      <w:r w:rsidRPr="00885B56">
        <w:t xml:space="preserve"> the capability of </w:t>
      </w:r>
      <w:r>
        <w:t xml:space="preserve">populations </w:t>
      </w:r>
      <w:r w:rsidRPr="00885B56">
        <w:t>to adjust to change, to minimise harm, to act on opportunities or to cope with the consequences.</w:t>
      </w:r>
      <w:r w:rsidR="008E5B70" w:rsidRPr="005F237B">
        <w:rPr>
          <w:vertAlign w:val="superscript"/>
        </w:rPr>
        <w:fldChar w:fldCharType="begin"/>
      </w:r>
      <w:r w:rsidR="00884729">
        <w:rPr>
          <w:vertAlign w:val="superscript"/>
        </w:rPr>
        <w:instrText xml:space="preserve"> ADDIN EN.CITE &lt;EndNote&gt;&lt;Cite ExcludeAuth="1"&gt;&lt;Year&gt;2005&lt;/Year&gt;&lt;RecNum&gt;701&lt;/RecNum&gt;&lt;DisplayText&gt;83&lt;/DisplayText&gt;&lt;record&gt;&lt;rec-number&gt;701&lt;/rec-number&gt;&lt;foreign-keys&gt;&lt;key app="EN" db-id="fwvs520dta0pajerxw65e0pi2ztww9f052dv" timestamp="1726726471" guid="bccea9d6-d6a7-463b-af13-abab80fb8128"&gt;701&lt;/key&gt;&lt;/foreign-keys&gt;&lt;ref-type name="Report"&gt;27&lt;/ref-type&gt;&lt;contributors&gt;&lt;/contributors&gt;&lt;titles&gt;&lt;title&gt;Millenium Ecosystem Assessment. Ecosystems and human well-being: Synthesis&lt;/title&gt;&lt;/titles&gt;&lt;dates&gt;&lt;year&gt;2005&lt;/year&gt;&lt;/dates&gt;&lt;pub-location&gt;Washington DC&lt;/pub-location&gt;&lt;publisher&gt;Island Press&lt;/publisher&gt;&lt;urls&gt;&lt;related-urls&gt;&lt;url&gt;https://www.millenniumassessment.org/documents/document.356.aspx.pdf&lt;/url&gt;&lt;/related-urls&gt;&lt;/urls&gt;&lt;/record&gt;&lt;/Cite&gt;&lt;/EndNote&gt;</w:instrText>
      </w:r>
      <w:r w:rsidR="008E5B70" w:rsidRPr="005F237B">
        <w:rPr>
          <w:vertAlign w:val="superscript"/>
        </w:rPr>
        <w:fldChar w:fldCharType="separate"/>
      </w:r>
      <w:r w:rsidR="00937C8F">
        <w:rPr>
          <w:noProof/>
          <w:vertAlign w:val="superscript"/>
        </w:rPr>
        <w:t>83</w:t>
      </w:r>
      <w:r w:rsidR="008E5B70" w:rsidRPr="005F237B">
        <w:rPr>
          <w:vertAlign w:val="superscript"/>
        </w:rPr>
        <w:fldChar w:fldCharType="end"/>
      </w:r>
      <w:r w:rsidR="004F15F5">
        <w:t xml:space="preserve"> </w:t>
      </w:r>
      <w:r w:rsidR="004F15F5" w:rsidRPr="002D725B">
        <w:t>Adaptive capacity refers to both actual and potential features, and it captures both current coping ability and the strategies that expand future coping ability.</w:t>
      </w:r>
    </w:p>
    <w:p w14:paraId="19E5D9B0" w14:textId="46806898" w:rsidR="00491164" w:rsidRPr="002D725B" w:rsidRDefault="00491164" w:rsidP="00EF3F06">
      <w:pPr>
        <w:pStyle w:val="DHHSbullet1"/>
        <w:numPr>
          <w:ilvl w:val="0"/>
          <w:numId w:val="0"/>
        </w:numPr>
        <w:spacing w:after="120"/>
      </w:pPr>
      <w:r>
        <w:t>Considering adaptive capacity in the context of municipal public health and wellbeing planning will help to identify community strengths and opportunities, as well as to prioritise areas of focus.</w:t>
      </w:r>
    </w:p>
    <w:p w14:paraId="32727858" w14:textId="1868C431" w:rsidR="000557DF" w:rsidRDefault="00EB2265" w:rsidP="003360A9">
      <w:pPr>
        <w:pStyle w:val="DHHSbody"/>
      </w:pPr>
      <w:r>
        <w:t>V</w:t>
      </w:r>
      <w:r w:rsidR="004B6ADD">
        <w:t xml:space="preserve">ulnerability </w:t>
      </w:r>
      <w:r>
        <w:t xml:space="preserve">assessments </w:t>
      </w:r>
      <w:r w:rsidR="004B6ADD">
        <w:t xml:space="preserve">can be useful </w:t>
      </w:r>
      <w:r w:rsidR="00E32D26">
        <w:t>in th</w:t>
      </w:r>
      <w:r w:rsidR="00EC0B69">
        <w:t>is context</w:t>
      </w:r>
      <w:r w:rsidR="00414CBB">
        <w:t xml:space="preserve"> </w:t>
      </w:r>
      <w:r w:rsidR="00414CBB" w:rsidRPr="00EE7C59">
        <w:t xml:space="preserve">to identify where a </w:t>
      </w:r>
      <w:r w:rsidR="006F05FA" w:rsidRPr="00EE7C59">
        <w:t>community’s</w:t>
      </w:r>
      <w:r w:rsidR="00414CBB" w:rsidRPr="00EE7C59">
        <w:t xml:space="preserve"> susceptibilities to injury or disease exist due to their distance and sensitivity to climate-related environmental exposures or hazards. Understanding more about </w:t>
      </w:r>
      <w:r w:rsidR="00FC1B00">
        <w:t>communities</w:t>
      </w:r>
      <w:r w:rsidR="00414CBB" w:rsidRPr="00EE7C59">
        <w:t xml:space="preserve"> with multiple or complex vulnerabilities can </w:t>
      </w:r>
      <w:r w:rsidR="00504274">
        <w:t>help</w:t>
      </w:r>
      <w:r w:rsidR="00504274" w:rsidRPr="00EE7C59">
        <w:t xml:space="preserve"> </w:t>
      </w:r>
      <w:r w:rsidR="00414CBB" w:rsidRPr="00EE7C59">
        <w:t>prioriti</w:t>
      </w:r>
      <w:r w:rsidR="003A726C">
        <w:t>s</w:t>
      </w:r>
      <w:r w:rsidR="00504274">
        <w:t>e</w:t>
      </w:r>
      <w:r w:rsidR="00414CBB" w:rsidRPr="00EE7C59">
        <w:t xml:space="preserve"> efforts and interventions developed to protect communities from the </w:t>
      </w:r>
      <w:r w:rsidR="00C15E65">
        <w:t>impacts</w:t>
      </w:r>
      <w:r w:rsidR="00414CBB" w:rsidRPr="00EE7C59">
        <w:t xml:space="preserve"> of climate change</w:t>
      </w:r>
      <w:r w:rsidR="0055550B">
        <w:t>.</w:t>
      </w:r>
      <w:r w:rsidR="005945F4" w:rsidRPr="002C7EA8">
        <w:rPr>
          <w:vertAlign w:val="superscript"/>
        </w:rPr>
        <w:fldChar w:fldCharType="begin"/>
      </w:r>
      <w:r w:rsidR="00884729">
        <w:rPr>
          <w:vertAlign w:val="superscript"/>
        </w:rPr>
        <w:instrText xml:space="preserve"> ADDIN EN.CITE &lt;EndNote&gt;&lt;Cite&gt;&lt;Year&gt;2020&lt;/Year&gt;&lt;RecNum&gt;425&lt;/RecNum&gt;&lt;DisplayText&gt;84&lt;/DisplayText&gt;&lt;record&gt;&lt;rec-number&gt;425&lt;/rec-number&gt;&lt;foreign-keys&gt;&lt;key app="EN" db-id="fwvs520dta0pajerxw65e0pi2ztww9f052dv" timestamp="1592875050" guid="21af9ad5-0828-454f-987d-85ceba1991bb"&gt;425&lt;/key&gt;&lt;/foreign-keys&gt;&lt;ref-type name="Web Page"&gt;12&lt;/ref-type&gt;&lt;contributors&gt;&lt;/contributors&gt;&lt;titles&gt;&lt;title&gt;California Department of Health. California building resilience against climate effects (CALBRACE)&lt;/title&gt;&lt;/titles&gt;&lt;number&gt;15 June 2020&lt;/number&gt;&lt;dates&gt;&lt;year&gt;2020&lt;/year&gt;&lt;/dates&gt;&lt;publisher&gt;California Department of Health&lt;/publisher&gt;&lt;urls&gt;&lt;related-urls&gt;&lt;url&gt;https://www.cdph.ca.gov/Programs/OHE/Pages/CC-Health-Vulnerability-Indicators.aspx]&lt;/url&gt;&lt;/related-urls&gt;&lt;/urls&gt;&lt;/record&gt;&lt;/Cite&gt;&lt;/EndNote&gt;</w:instrText>
      </w:r>
      <w:r w:rsidR="005945F4" w:rsidRPr="002C7EA8">
        <w:rPr>
          <w:vertAlign w:val="superscript"/>
        </w:rPr>
        <w:fldChar w:fldCharType="separate"/>
      </w:r>
      <w:r w:rsidR="00937C8F">
        <w:rPr>
          <w:noProof/>
          <w:vertAlign w:val="superscript"/>
        </w:rPr>
        <w:t>84</w:t>
      </w:r>
      <w:r w:rsidR="005945F4" w:rsidRPr="002C7EA8">
        <w:rPr>
          <w:vertAlign w:val="superscript"/>
        </w:rPr>
        <w:fldChar w:fldCharType="end"/>
      </w:r>
      <w:r w:rsidR="00872CE7">
        <w:t xml:space="preserve"> </w:t>
      </w:r>
    </w:p>
    <w:p w14:paraId="588B147B" w14:textId="59607952" w:rsidR="00CA1A59" w:rsidRDefault="00A14E9C" w:rsidP="00A14E9C">
      <w:pPr>
        <w:pStyle w:val="DHHSbody"/>
      </w:pPr>
      <w:r>
        <w:t xml:space="preserve">There are many population groups or individuals who may be more </w:t>
      </w:r>
      <w:r w:rsidR="00D254EE">
        <w:t>sensitive</w:t>
      </w:r>
      <w:r>
        <w:t xml:space="preserve"> to climate-related hazards</w:t>
      </w:r>
      <w:r w:rsidR="003C160E">
        <w:t>, and climate change</w:t>
      </w:r>
      <w:r w:rsidR="002958E7">
        <w:t xml:space="preserve"> also has consequences for growing health inequalities</w:t>
      </w:r>
      <w:r w:rsidR="0055550B">
        <w:t>.</w:t>
      </w:r>
      <w:r w:rsidRPr="0055550B">
        <w:rPr>
          <w:vertAlign w:val="superscript"/>
        </w:rPr>
        <w:fldChar w:fldCharType="begin"/>
      </w:r>
      <w:r w:rsidR="00AD4DDF">
        <w:rPr>
          <w:vertAlign w:val="superscript"/>
        </w:rPr>
        <w:instrText xml:space="preserve"> ADDIN EN.CITE &lt;EndNote&gt;&lt;Cite&gt;&lt;Author&gt;Bowles&lt;/Author&gt;&lt;Year&gt;2015&lt;/Year&gt;&lt;RecNum&gt;283&lt;/RecNum&gt;&lt;IDText&gt;Climate change and health adaptation: Consequences for indigenous physical and mental health&lt;/IDText&gt;&lt;DisplayText&gt;85,86&lt;/DisplayText&gt;&lt;record&gt;&lt;rec-number&gt;283&lt;/rec-number&gt;&lt;foreign-keys&gt;&lt;key app="EN" db-id="fwvs520dta0pajerxw65e0pi2ztww9f052dv" timestamp="0" guid="0c7ba73e-0fda-48c5-87f8-1f6793aaf55a"&gt;283&lt;/key&gt;&lt;/foreign-keys&gt;&lt;ref-type name="Journal Article"&gt;17&lt;/ref-type&gt;&lt;contributors&gt;&lt;authors&gt;&lt;author&gt;Bowles, Devin C&lt;/author&gt;&lt;/authors&gt;&lt;/contributors&gt;&lt;titles&gt;&lt;title&gt;Climate change and health adaptation: Consequences for indigenous physical and mental health&lt;/title&gt;&lt;secondary-title&gt;Annals of Global Health&lt;/secondary-title&gt;&lt;/titles&gt;&lt;periodical&gt;&lt;full-title&gt;Annals of Global Health&lt;/full-title&gt;&lt;/periodical&gt;&lt;pages&gt;427-431&lt;/pages&gt;&lt;volume&gt;81&lt;/volume&gt;&lt;dates&gt;&lt;year&gt;2015&lt;/year&gt;&lt;/dates&gt;&lt;urls&gt;&lt;/urls&gt;&lt;/record&gt;&lt;/Cite&gt;&lt;Cite&gt;&lt;Author&gt;Islam&lt;/Author&gt;&lt;Year&gt;2017&lt;/Year&gt;&lt;RecNum&gt;285&lt;/RecNum&gt;&lt;record&gt;&lt;rec-number&gt;285&lt;/rec-number&gt;&lt;foreign-keys&gt;&lt;key app="EN" db-id="fwvs520dta0pajerxw65e0pi2ztww9f052dv" timestamp="0" guid="4a3ea5e3-5e79-4727-bdb7-fadb5e7413c0"&gt;285&lt;/key&gt;&lt;/foreign-keys&gt;&lt;ref-type name="Report"&gt;27&lt;/ref-type&gt;&lt;contributors&gt;&lt;authors&gt;&lt;author&gt;Islam, N S&lt;/author&gt;&lt;author&gt;Winkle, J&lt;/author&gt;&lt;/authors&gt;&lt;/contributors&gt;&lt;titles&gt;&lt;title&gt;Climate change and social inequality: DESA working paper no. 152&lt;/title&gt;&lt;/titles&gt;&lt;dates&gt;&lt;year&gt;2017&lt;/year&gt;&lt;/dates&gt;&lt;publisher&gt;Department of Economic and Social Affairs, United Nations&lt;/publisher&gt;&lt;urls&gt;&lt;/urls&gt;&lt;/record&gt;&lt;/Cite&gt;&lt;/EndNote&gt;</w:instrText>
      </w:r>
      <w:r w:rsidRPr="0055550B">
        <w:rPr>
          <w:vertAlign w:val="superscript"/>
        </w:rPr>
        <w:fldChar w:fldCharType="separate"/>
      </w:r>
      <w:r w:rsidR="00937C8F">
        <w:rPr>
          <w:noProof/>
          <w:vertAlign w:val="superscript"/>
        </w:rPr>
        <w:t>85,86</w:t>
      </w:r>
      <w:r w:rsidRPr="0055550B">
        <w:rPr>
          <w:vertAlign w:val="superscript"/>
        </w:rPr>
        <w:fldChar w:fldCharType="end"/>
      </w:r>
      <w:r w:rsidR="00F123F9">
        <w:t xml:space="preserve"> </w:t>
      </w:r>
      <w:r w:rsidR="00410B09" w:rsidRPr="00A92AFF">
        <w:t xml:space="preserve">Health impacts tend to be unevenly distributed across populations </w:t>
      </w:r>
      <w:r w:rsidR="00524396">
        <w:t>and s</w:t>
      </w:r>
      <w:r w:rsidR="00AE725B" w:rsidRPr="00A92AFF">
        <w:t>usceptibility is also exacerbated by historical and ongoing patterns of inequity</w:t>
      </w:r>
      <w:r w:rsidR="00CF77A1">
        <w:t>.</w:t>
      </w:r>
      <w:r w:rsidR="00F123F9">
        <w:t xml:space="preserve"> S</w:t>
      </w:r>
      <w:r w:rsidRPr="00A95CF6">
        <w:t xml:space="preserve">ome </w:t>
      </w:r>
      <w:r w:rsidR="006B0159">
        <w:t>climate</w:t>
      </w:r>
      <w:r w:rsidR="00D00697">
        <w:t xml:space="preserve"> change</w:t>
      </w:r>
      <w:r w:rsidR="00504274">
        <w:t>-</w:t>
      </w:r>
      <w:r w:rsidR="006B0159">
        <w:t>related</w:t>
      </w:r>
      <w:r w:rsidRPr="00A95CF6">
        <w:t xml:space="preserve"> health impacts </w:t>
      </w:r>
      <w:r w:rsidR="00F123F9" w:rsidDel="006E0D98">
        <w:t xml:space="preserve">also </w:t>
      </w:r>
      <w:r w:rsidR="001C6A09">
        <w:t>differ between</w:t>
      </w:r>
      <w:r w:rsidRPr="00A95CF6">
        <w:t xml:space="preserve"> </w:t>
      </w:r>
      <w:r w:rsidR="006E0D98">
        <w:t>gender</w:t>
      </w:r>
      <w:r w:rsidR="001C6A09">
        <w:t>s</w:t>
      </w:r>
      <w:r w:rsidRPr="00A95CF6">
        <w:t>. For example, mortality from heatwaves is higher in women</w:t>
      </w:r>
      <w:r w:rsidR="0055550B">
        <w:t>,</w:t>
      </w:r>
      <w:r w:rsidRPr="0055550B">
        <w:rPr>
          <w:vertAlign w:val="superscript"/>
        </w:rPr>
        <w:fldChar w:fldCharType="begin"/>
      </w:r>
      <w:r w:rsidR="00937C8F">
        <w:rPr>
          <w:vertAlign w:val="superscript"/>
        </w:rPr>
        <w:instrText xml:space="preserve"> ADDIN EN.CITE &lt;EndNote&gt;&lt;Cite ExcludeAuth="1" ExcludeYear="1"&gt;&lt;Author&gt;Malone&lt;/Author&gt;&lt;Year&gt;2009&lt;/Year&gt;&lt;RecNum&gt;36&lt;/RecNum&gt;&lt;DisplayText&gt;87&lt;/DisplayText&gt;&lt;record&gt;&lt;rec-number&gt;36&lt;/rec-number&gt;&lt;foreign-keys&gt;&lt;key app="EN" db-id="fwvs520dta0pajerxw65e0pi2ztww9f052dv" timestamp="1536294312" guid="ca682434-24de-4037-962b-6bd143d1db10"&gt;36&lt;/key&gt;&lt;/foreign-keys&gt;&lt;ref-type name="Journal Article"&gt;17&lt;/ref-type&gt;&lt;contributors&gt;&lt;authors&gt;&lt;author&gt;Malone, EL&lt;/author&gt;&lt;/authors&gt;&lt;/contributors&gt;&lt;titles&gt;&lt;title&gt;Vulnerability and resilience in the face of climate change: current research and needs for population information&lt;/title&gt;&lt;secondary-title&gt;Population Action International: Washington, DC&lt;/secondary-title&gt;&lt;/titles&gt;&lt;periodical&gt;&lt;full-title&gt;Population Action International: Washington, DC&lt;/full-title&gt;&lt;/periodical&gt;&lt;dates&gt;&lt;year&gt;2009&lt;/year&gt;&lt;/dates&gt;&lt;urls&gt;&lt;/urls&gt;&lt;/record&gt;&lt;/Cite&gt;&lt;/EndNote&gt;</w:instrText>
      </w:r>
      <w:r w:rsidRPr="0055550B">
        <w:rPr>
          <w:vertAlign w:val="superscript"/>
        </w:rPr>
        <w:fldChar w:fldCharType="separate"/>
      </w:r>
      <w:r w:rsidR="00937C8F">
        <w:rPr>
          <w:noProof/>
          <w:vertAlign w:val="superscript"/>
        </w:rPr>
        <w:t>87</w:t>
      </w:r>
      <w:r w:rsidRPr="0055550B">
        <w:rPr>
          <w:vertAlign w:val="superscript"/>
        </w:rPr>
        <w:fldChar w:fldCharType="end"/>
      </w:r>
      <w:r w:rsidRPr="00A95CF6">
        <w:t xml:space="preserve"> and male suicide rates have been found to increase faster with increasing heat</w:t>
      </w:r>
      <w:r w:rsidR="0055550B">
        <w:t>.</w:t>
      </w:r>
      <w:r w:rsidRPr="0055550B">
        <w:rPr>
          <w:vertAlign w:val="superscript"/>
        </w:rPr>
        <w:fldChar w:fldCharType="begin"/>
      </w:r>
      <w:r w:rsidR="00937C8F">
        <w:rPr>
          <w:vertAlign w:val="superscript"/>
        </w:rPr>
        <w:instrText xml:space="preserve"> ADDIN EN.CITE &lt;EndNote&gt;&lt;Cite&gt;&lt;Author&gt;Beggs&lt;/Author&gt;&lt;Year&gt;2019&lt;/Year&gt;&lt;RecNum&gt;274&lt;/RecNum&gt;&lt;DisplayText&gt;32&lt;/DisplayText&gt;&lt;record&gt;&lt;rec-number&gt;274&lt;/rec-number&gt;&lt;foreign-keys&gt;&lt;key app="EN" db-id="fwvs520dta0pajerxw65e0pi2ztww9f052dv" timestamp="0" guid="8a0c71f4-3796-4ef7-ba0a-3890a33db0e0"&gt;274&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pages&gt;490-491. e21&lt;/pages&gt;&lt;volume&gt;211&lt;/volume&gt;&lt;number&gt;11&lt;/number&gt;&lt;dates&gt;&lt;year&gt;2019&lt;/year&gt;&lt;/dates&gt;&lt;isbn&gt;0025-729X&lt;/isbn&gt;&lt;urls&gt;&lt;/urls&gt;&lt;/record&gt;&lt;/Cite&gt;&lt;/EndNote&gt;</w:instrText>
      </w:r>
      <w:r w:rsidRPr="0055550B">
        <w:rPr>
          <w:vertAlign w:val="superscript"/>
        </w:rPr>
        <w:fldChar w:fldCharType="separate"/>
      </w:r>
      <w:r w:rsidR="00937C8F">
        <w:rPr>
          <w:noProof/>
          <w:vertAlign w:val="superscript"/>
        </w:rPr>
        <w:t>32</w:t>
      </w:r>
      <w:r w:rsidRPr="0055550B">
        <w:rPr>
          <w:vertAlign w:val="superscript"/>
        </w:rPr>
        <w:fldChar w:fldCharType="end"/>
      </w:r>
      <w:r w:rsidR="00202DBA">
        <w:t xml:space="preserve"> </w:t>
      </w:r>
      <w:r w:rsidR="00705EFA">
        <w:t>Considering these</w:t>
      </w:r>
      <w:r w:rsidR="00CE1E23">
        <w:t xml:space="preserve"> differences and inequalities at the local level, and </w:t>
      </w:r>
      <w:r w:rsidR="00705EFA">
        <w:t>building</w:t>
      </w:r>
      <w:r w:rsidR="00CE1E23">
        <w:t xml:space="preserve"> equity into health actions </w:t>
      </w:r>
      <w:r w:rsidR="00705EFA">
        <w:t>can enable the reduction of vulnerability.</w:t>
      </w:r>
      <w:r w:rsidR="002549E5">
        <w:t xml:space="preserve"> Reducing vulnerability is also a prerequisite for climate justice.</w:t>
      </w:r>
      <w:r w:rsidR="00F55532" w:rsidRPr="00094989">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F55532" w:rsidRPr="00094989">
        <w:rPr>
          <w:vertAlign w:val="superscript"/>
        </w:rPr>
        <w:fldChar w:fldCharType="separate"/>
      </w:r>
      <w:r w:rsidR="00937C8F">
        <w:rPr>
          <w:noProof/>
          <w:vertAlign w:val="superscript"/>
        </w:rPr>
        <w:t>20</w:t>
      </w:r>
      <w:r w:rsidR="00F55532" w:rsidRPr="00094989">
        <w:rPr>
          <w:vertAlign w:val="superscript"/>
        </w:rPr>
        <w:fldChar w:fldCharType="end"/>
      </w:r>
    </w:p>
    <w:p w14:paraId="5DC9F4E4" w14:textId="4C7A7C72" w:rsidR="00871063" w:rsidRDefault="008C0BC7" w:rsidP="003360A9">
      <w:pPr>
        <w:pStyle w:val="DHHSbody"/>
        <w:sectPr w:rsidR="00871063" w:rsidSect="00A458D4">
          <w:footnotePr>
            <w:numFmt w:val="lowerLetter"/>
          </w:footnotePr>
          <w:pgSz w:w="11906" w:h="16838"/>
          <w:pgMar w:top="1701" w:right="1304" w:bottom="1134" w:left="1304" w:header="454" w:footer="617" w:gutter="0"/>
          <w:cols w:space="720"/>
          <w:docGrid w:linePitch="360"/>
        </w:sectPr>
      </w:pPr>
      <w:r w:rsidRPr="0022375F">
        <w:rPr>
          <w:b/>
        </w:rPr>
        <w:fldChar w:fldCharType="begin"/>
      </w:r>
      <w:r w:rsidRPr="0022375F">
        <w:rPr>
          <w:b/>
        </w:rPr>
        <w:instrText xml:space="preserve"> REF _Ref43189997 \h </w:instrText>
      </w:r>
      <w:r w:rsidR="001D0E3F" w:rsidRPr="0022375F">
        <w:rPr>
          <w:b/>
        </w:rPr>
        <w:instrText xml:space="preserve"> \* MERGEFORMAT </w:instrText>
      </w:r>
      <w:r w:rsidRPr="0022375F">
        <w:rPr>
          <w:b/>
        </w:rPr>
      </w:r>
      <w:r w:rsidRPr="0022375F">
        <w:rPr>
          <w:b/>
        </w:rPr>
        <w:fldChar w:fldCharType="separate"/>
      </w:r>
      <w:r w:rsidR="00910637" w:rsidRPr="0022375F">
        <w:rPr>
          <w:b/>
        </w:rPr>
        <w:t xml:space="preserve">Table </w:t>
      </w:r>
      <w:r w:rsidRPr="0022375F">
        <w:rPr>
          <w:b/>
        </w:rPr>
        <w:fldChar w:fldCharType="end"/>
      </w:r>
      <w:r w:rsidR="00970606">
        <w:rPr>
          <w:b/>
        </w:rPr>
        <w:t>6</w:t>
      </w:r>
      <w:r w:rsidR="006C7793" w:rsidRPr="005515B5">
        <w:rPr>
          <w:bCs/>
        </w:rPr>
        <w:t xml:space="preserve"> </w:t>
      </w:r>
      <w:r w:rsidR="006C7793">
        <w:t xml:space="preserve">provides some examples of exposure, </w:t>
      </w:r>
      <w:r w:rsidR="006D58AB">
        <w:t>sensitivity</w:t>
      </w:r>
      <w:r w:rsidR="006C7793">
        <w:t xml:space="preserve"> and adaptive capacity indicators </w:t>
      </w:r>
      <w:r w:rsidR="009F1015">
        <w:t xml:space="preserve">that </w:t>
      </w:r>
      <w:r w:rsidR="006C7793">
        <w:t xml:space="preserve">could be considered as part of the municipal scan </w:t>
      </w:r>
      <w:r w:rsidR="008A6FE6">
        <w:t xml:space="preserve">when considering </w:t>
      </w:r>
      <w:r w:rsidR="00EB6AD0">
        <w:t xml:space="preserve">how to frame the </w:t>
      </w:r>
      <w:proofErr w:type="gramStart"/>
      <w:r w:rsidR="00EB6AD0">
        <w:t xml:space="preserve">particular </w:t>
      </w:r>
      <w:r w:rsidR="008A6FE6">
        <w:t>climate</w:t>
      </w:r>
      <w:proofErr w:type="gramEnd"/>
      <w:r w:rsidR="008A6FE6">
        <w:t xml:space="preserve"> change </w:t>
      </w:r>
      <w:r w:rsidR="00EB6AD0">
        <w:t>challenges in the municipality</w:t>
      </w:r>
      <w:r w:rsidR="00827206">
        <w:t>,</w:t>
      </w:r>
      <w:r w:rsidR="00EB6AD0">
        <w:t xml:space="preserve"> </w:t>
      </w:r>
      <w:r w:rsidR="008A6FE6">
        <w:t xml:space="preserve">and </w:t>
      </w:r>
      <w:r w:rsidR="00804994">
        <w:t xml:space="preserve">to inform </w:t>
      </w:r>
      <w:r w:rsidR="008A6FE6">
        <w:t xml:space="preserve">potential </w:t>
      </w:r>
      <w:r w:rsidR="00B27FA3">
        <w:t>priority areas of focus.</w:t>
      </w:r>
    </w:p>
    <w:p w14:paraId="593D54F9" w14:textId="5B6476EF" w:rsidR="009237BE" w:rsidRPr="00A11F1A" w:rsidRDefault="00A11F1A" w:rsidP="003A3833">
      <w:pPr>
        <w:pStyle w:val="DHHStablecaption"/>
      </w:pPr>
      <w:bookmarkStart w:id="43" w:name="_Ref43189997"/>
      <w:r w:rsidRPr="00A11F1A">
        <w:lastRenderedPageBreak/>
        <w:t xml:space="preserve">Table </w:t>
      </w:r>
      <w:bookmarkEnd w:id="43"/>
      <w:r w:rsidR="00970606">
        <w:t>6:</w:t>
      </w:r>
      <w:r w:rsidRPr="00A11F1A">
        <w:t xml:space="preserve"> </w:t>
      </w:r>
      <w:bookmarkStart w:id="44" w:name="_Hlk49784609"/>
      <w:r w:rsidRPr="00A11F1A">
        <w:t xml:space="preserve">Example exposure, </w:t>
      </w:r>
      <w:r w:rsidR="00981A19">
        <w:t>sensitivit</w:t>
      </w:r>
      <w:r w:rsidR="00637C35">
        <w:t>y</w:t>
      </w:r>
      <w:r w:rsidRPr="00A11F1A">
        <w:t xml:space="preserve"> and adaptive capacity indicators</w:t>
      </w:r>
      <w:bookmarkEnd w:id="44"/>
      <w:r w:rsidR="002A3ACD" w:rsidRPr="00D03DFE">
        <w:rPr>
          <w:rStyle w:val="FootnoteReference"/>
        </w:rPr>
        <w:footnoteReference w:id="5"/>
      </w:r>
    </w:p>
    <w:tbl>
      <w:tblPr>
        <w:tblStyle w:val="ListTable3"/>
        <w:tblW w:w="9985" w:type="dxa"/>
        <w:tblLayout w:type="fixed"/>
        <w:tblLook w:val="04A0" w:firstRow="1" w:lastRow="0" w:firstColumn="1" w:lastColumn="0" w:noHBand="0" w:noVBand="1"/>
      </w:tblPr>
      <w:tblGrid>
        <w:gridCol w:w="1980"/>
        <w:gridCol w:w="5386"/>
        <w:gridCol w:w="2619"/>
      </w:tblGrid>
      <w:tr w:rsidR="00970606" w:rsidRPr="00970606" w14:paraId="7E0D6CA1" w14:textId="77777777" w:rsidTr="005A3760">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980" w:type="dxa"/>
          </w:tcPr>
          <w:p w14:paraId="0DAE949D" w14:textId="409BA4C9" w:rsidR="0027249D" w:rsidRPr="00970606" w:rsidRDefault="003F5316" w:rsidP="003360A9">
            <w:pPr>
              <w:pStyle w:val="DHHSbody"/>
              <w:rPr>
                <w:color w:val="auto"/>
              </w:rPr>
            </w:pPr>
            <w:r w:rsidRPr="00970606">
              <w:rPr>
                <w:color w:val="auto"/>
              </w:rPr>
              <w:t>Example e</w:t>
            </w:r>
            <w:r w:rsidR="003548D8" w:rsidRPr="00970606">
              <w:rPr>
                <w:color w:val="auto"/>
              </w:rPr>
              <w:t>xposure indicators</w:t>
            </w:r>
          </w:p>
        </w:tc>
        <w:tc>
          <w:tcPr>
            <w:tcW w:w="5386" w:type="dxa"/>
          </w:tcPr>
          <w:p w14:paraId="7D8806E6" w14:textId="550388E0" w:rsidR="0027249D" w:rsidRPr="00970606" w:rsidRDefault="003F5316" w:rsidP="003360A9">
            <w:pPr>
              <w:pStyle w:val="DHHSbody"/>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 xml:space="preserve">Example </w:t>
            </w:r>
            <w:r w:rsidR="00B00003" w:rsidRPr="00970606">
              <w:rPr>
                <w:color w:val="auto"/>
              </w:rPr>
              <w:t>sensitivity</w:t>
            </w:r>
            <w:r w:rsidR="003548D8" w:rsidRPr="00970606">
              <w:rPr>
                <w:color w:val="auto"/>
              </w:rPr>
              <w:t xml:space="preserve"> indicators</w:t>
            </w:r>
          </w:p>
        </w:tc>
        <w:tc>
          <w:tcPr>
            <w:tcW w:w="2619" w:type="dxa"/>
          </w:tcPr>
          <w:p w14:paraId="667DAAC6" w14:textId="750B402E" w:rsidR="0027249D" w:rsidRPr="00970606" w:rsidRDefault="003F5316" w:rsidP="003360A9">
            <w:pPr>
              <w:pStyle w:val="DHHSbody"/>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Example a</w:t>
            </w:r>
            <w:r w:rsidR="00E94DB8" w:rsidRPr="00970606">
              <w:rPr>
                <w:color w:val="auto"/>
              </w:rPr>
              <w:t>daptive capacity indicators</w:t>
            </w:r>
          </w:p>
        </w:tc>
      </w:tr>
      <w:tr w:rsidR="00CB0830" w14:paraId="0D64F2E7" w14:textId="77777777" w:rsidTr="005A3760">
        <w:trPr>
          <w:cnfStyle w:val="000000100000" w:firstRow="0" w:lastRow="0" w:firstColumn="0" w:lastColumn="0" w:oddVBand="0" w:evenVBand="0" w:oddHBand="1"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1980" w:type="dxa"/>
          </w:tcPr>
          <w:p w14:paraId="1AC7DCB9" w14:textId="736B48E8" w:rsidR="000C7099" w:rsidRPr="001B6B2B" w:rsidRDefault="00331704" w:rsidP="008E60A5">
            <w:pPr>
              <w:pStyle w:val="DHHSbody"/>
              <w:rPr>
                <w:b w:val="0"/>
                <w:sz w:val="16"/>
                <w:szCs w:val="16"/>
              </w:rPr>
            </w:pPr>
            <w:r w:rsidRPr="001B6B2B">
              <w:rPr>
                <w:b w:val="0"/>
                <w:bCs w:val="0"/>
                <w:sz w:val="16"/>
                <w:szCs w:val="16"/>
              </w:rPr>
              <w:t>Historic heat health alerts</w:t>
            </w:r>
            <w:r w:rsidR="006869C5" w:rsidRPr="00C04DCA">
              <w:rPr>
                <w:sz w:val="16"/>
                <w:szCs w:val="16"/>
                <w:vertAlign w:val="superscript"/>
              </w:rPr>
              <w:fldChar w:fldCharType="begin"/>
            </w:r>
            <w:r w:rsidR="00941829">
              <w:rPr>
                <w:sz w:val="16"/>
                <w:szCs w:val="16"/>
                <w:vertAlign w:val="superscript"/>
              </w:rPr>
              <w:instrText xml:space="preserve"> ADDIN EN.CITE &lt;EndNote&gt;&lt;Cite&gt;&lt;Year&gt;2024&lt;/Year&gt;&lt;RecNum&gt;666&lt;/RecNum&gt;&lt;DisplayText&gt;88,89&lt;/DisplayText&gt;&lt;record&gt;&lt;rec-number&gt;666&lt;/rec-number&gt;&lt;foreign-keys&gt;&lt;key app="EN" db-id="fwvs520dta0pajerxw65e0pi2ztww9f052dv" timestamp="1726097967" guid="7f867053-6417-46ef-a379-5012d5db65ca"&gt;666&lt;/key&gt;&lt;/foreign-keys&gt;&lt;ref-type name="Web Page"&gt;12&lt;/ref-type&gt;&lt;contributors&gt;&lt;/contributors&gt;&lt;titles&gt;&lt;title&gt;Department of Health. Victorian Department of Health historic heat health alerts (December 2010 – March 2022).&lt;/title&gt;&lt;/titles&gt;&lt;dates&gt;&lt;year&gt;2024&lt;/year&gt;&lt;/dates&gt;&lt;pub-location&gt;DataVic&lt;/pub-location&gt;&lt;publisher&gt;DH, State Government of Victoria&lt;/publisher&gt;&lt;urls&gt;&lt;related-urls&gt;&lt;url&gt;https://discover.data.vic.gov.au/dataset/victorian-department-of-health-historic-heat-health-alerts-december-2010-march-2022]&lt;/url&gt;&lt;/related-urls&gt;&lt;/urls&gt;&lt;/record&gt;&lt;/Cite&gt;&lt;Cite&gt;&lt;Year&gt;2023&lt;/Year&gt;&lt;RecNum&gt;671&lt;/RecNum&gt;&lt;record&gt;&lt;rec-number&gt;671&lt;/rec-number&gt;&lt;foreign-keys&gt;&lt;key app="EN" db-id="fwvs520dta0pajerxw65e0pi2ztww9f052dv" timestamp="1726097968" guid="d302b5dd-00eb-4dd3-82a1-ced994287672"&gt;671&lt;/key&gt;&lt;/foreign-keys&gt;&lt;ref-type name="Web Page"&gt;12&lt;/ref-type&gt;&lt;contributors&gt;&lt;/contributors&gt;&lt;titles&gt;&lt;title&gt;Department of Health. Planning for extreme heat and heatwaves.&lt;/title&gt;&lt;/titles&gt;&lt;dates&gt;&lt;year&gt;2023&lt;/year&gt;&lt;/dates&gt;&lt;pub-location&gt;Melbourne, Australia&lt;/pub-location&gt;&lt;publisher&gt;DH, State Government of Victoria&lt;/publisher&gt;&lt;urls&gt;&lt;related-urls&gt;&lt;url&gt;https://www.health.vic.gov.au/environmental-health/planning-for-extreme-heat-and-heatwaves]&lt;/url&gt;&lt;/related-urls&gt;&lt;/urls&gt;&lt;/record&gt;&lt;/Cite&gt;&lt;/EndNote&gt;</w:instrText>
            </w:r>
            <w:r w:rsidR="006869C5" w:rsidRPr="00C04DCA">
              <w:rPr>
                <w:sz w:val="16"/>
                <w:szCs w:val="16"/>
                <w:vertAlign w:val="superscript"/>
              </w:rPr>
              <w:fldChar w:fldCharType="separate"/>
            </w:r>
            <w:r w:rsidR="00937C8F">
              <w:rPr>
                <w:noProof/>
                <w:sz w:val="16"/>
                <w:szCs w:val="16"/>
                <w:vertAlign w:val="superscript"/>
              </w:rPr>
              <w:t>88,89</w:t>
            </w:r>
            <w:r w:rsidR="006869C5" w:rsidRPr="00C04DCA">
              <w:rPr>
                <w:sz w:val="16"/>
                <w:szCs w:val="16"/>
                <w:vertAlign w:val="superscript"/>
              </w:rPr>
              <w:fldChar w:fldCharType="end"/>
            </w:r>
          </w:p>
          <w:p w14:paraId="6573C478" w14:textId="23275984" w:rsidR="00331704" w:rsidRDefault="000C7099" w:rsidP="008E60A5">
            <w:pPr>
              <w:pStyle w:val="DHHSbody"/>
              <w:rPr>
                <w:bCs w:val="0"/>
                <w:sz w:val="16"/>
                <w:szCs w:val="16"/>
              </w:rPr>
            </w:pPr>
            <w:r>
              <w:rPr>
                <w:b w:val="0"/>
                <w:sz w:val="16"/>
                <w:szCs w:val="16"/>
              </w:rPr>
              <w:t>Projected heatwaves</w:t>
            </w:r>
            <w:r w:rsidR="002A74C5" w:rsidRPr="00FB4605">
              <w:rPr>
                <w:sz w:val="16"/>
                <w:szCs w:val="16"/>
                <w:vertAlign w:val="superscript"/>
              </w:rPr>
              <w:fldChar w:fldCharType="begin"/>
            </w:r>
            <w:r w:rsidR="00941829">
              <w:rPr>
                <w:sz w:val="16"/>
                <w:szCs w:val="16"/>
                <w:vertAlign w:val="superscript"/>
              </w:rPr>
              <w:instrText xml:space="preserve"> ADDIN EN.CITE &lt;EndNote&gt;&lt;Cite&gt;&lt;Year&gt;2019&lt;/Year&gt;&lt;RecNum&gt;668&lt;/RecNum&gt;&lt;DisplayText&gt;90&lt;/DisplayText&gt;&lt;record&gt;&lt;rec-number&gt;668&lt;/rec-number&gt;&lt;foreign-keys&gt;&lt;key app="EN" db-id="fwvs520dta0pajerxw65e0pi2ztww9f052dv" timestamp="1726097967" guid="67840cda-29f4-46d0-9178-359054cbd6f0"&gt;668&lt;/key&gt;&lt;/foreign-keys&gt;&lt;ref-type name="Web Page"&gt;12&lt;/ref-type&gt;&lt;contributors&gt;&lt;/contributors&gt;&lt;titles&gt;&lt;title&gt;Department of Energy, Environment and Climate Action, and Commonwealth Scientific and Industrial Research Organisation. Victoria&amp;apos;s Future Climate Tool.&lt;/title&gt;&lt;/titles&gt;&lt;dates&gt;&lt;year&gt;2019&lt;/year&gt;&lt;/dates&gt;&lt;publisher&gt;DEECA and CSIRO, State Government of Victoria&lt;/publisher&gt;&lt;urls&gt;&lt;related-urls&gt;&lt;url&gt;https://vicfutureclimatetool.indraweb.io/]&lt;/url&gt;&lt;/related-urls&gt;&lt;/urls&gt;&lt;/record&gt;&lt;/Cite&gt;&lt;/EndNote&gt;</w:instrText>
            </w:r>
            <w:r w:rsidR="002A74C5" w:rsidRPr="00FB4605">
              <w:rPr>
                <w:sz w:val="16"/>
                <w:szCs w:val="16"/>
                <w:vertAlign w:val="superscript"/>
              </w:rPr>
              <w:fldChar w:fldCharType="separate"/>
            </w:r>
            <w:r w:rsidR="00937C8F">
              <w:rPr>
                <w:noProof/>
                <w:sz w:val="16"/>
                <w:szCs w:val="16"/>
                <w:vertAlign w:val="superscript"/>
              </w:rPr>
              <w:t>90</w:t>
            </w:r>
            <w:r w:rsidR="002A74C5" w:rsidRPr="00FB4605">
              <w:rPr>
                <w:sz w:val="16"/>
                <w:szCs w:val="16"/>
                <w:vertAlign w:val="superscript"/>
              </w:rPr>
              <w:fldChar w:fldCharType="end"/>
            </w:r>
            <w:r>
              <w:rPr>
                <w:b w:val="0"/>
                <w:sz w:val="16"/>
                <w:szCs w:val="16"/>
              </w:rPr>
              <w:t xml:space="preserve"> </w:t>
            </w:r>
          </w:p>
          <w:p w14:paraId="60CF4078" w14:textId="3D3FB383" w:rsidR="008E60A5" w:rsidRPr="00070721" w:rsidRDefault="008E60A5" w:rsidP="008E60A5">
            <w:pPr>
              <w:pStyle w:val="DHHSbody"/>
              <w:rPr>
                <w:bCs w:val="0"/>
                <w:sz w:val="16"/>
                <w:szCs w:val="16"/>
              </w:rPr>
            </w:pPr>
            <w:r w:rsidRPr="00A91103">
              <w:rPr>
                <w:b w:val="0"/>
                <w:sz w:val="16"/>
                <w:szCs w:val="16"/>
              </w:rPr>
              <w:t>Projected number of extreme heat day</w:t>
            </w:r>
            <w:r w:rsidR="008A329D" w:rsidRPr="00A91103">
              <w:rPr>
                <w:b w:val="0"/>
                <w:sz w:val="16"/>
                <w:szCs w:val="16"/>
              </w:rPr>
              <w:t>s</w:t>
            </w:r>
            <w:r w:rsidR="00314E0F" w:rsidRPr="000574E1">
              <w:rPr>
                <w:sz w:val="16"/>
                <w:szCs w:val="16"/>
                <w:vertAlign w:val="superscript"/>
              </w:rPr>
              <w:fldChar w:fldCharType="begin"/>
            </w:r>
            <w:r w:rsidR="00941829">
              <w:rPr>
                <w:sz w:val="16"/>
                <w:szCs w:val="16"/>
                <w:vertAlign w:val="superscript"/>
              </w:rPr>
              <w:instrText xml:space="preserve"> ADDIN EN.CITE &lt;EndNote&gt;&lt;Cite&gt;&lt;Year&gt;2019&lt;/Year&gt;&lt;RecNum&gt;668&lt;/RecNum&gt;&lt;DisplayText&gt;90&lt;/DisplayText&gt;&lt;record&gt;&lt;rec-number&gt;668&lt;/rec-number&gt;&lt;foreign-keys&gt;&lt;key app="EN" db-id="fwvs520dta0pajerxw65e0pi2ztww9f052dv" timestamp="1726097967" guid="67840cda-29f4-46d0-9178-359054cbd6f0"&gt;668&lt;/key&gt;&lt;/foreign-keys&gt;&lt;ref-type name="Web Page"&gt;12&lt;/ref-type&gt;&lt;contributors&gt;&lt;/contributors&gt;&lt;titles&gt;&lt;title&gt;Department of Energy, Environment and Climate Action, and Commonwealth Scientific and Industrial Research Organisation. Victoria&amp;apos;s Future Climate Tool.&lt;/title&gt;&lt;/titles&gt;&lt;dates&gt;&lt;year&gt;2019&lt;/year&gt;&lt;/dates&gt;&lt;publisher&gt;DEECA and CSIRO, State Government of Victoria&lt;/publisher&gt;&lt;urls&gt;&lt;related-urls&gt;&lt;url&gt;https://vicfutureclimatetool.indraweb.io/]&lt;/url&gt;&lt;/related-urls&gt;&lt;/urls&gt;&lt;/record&gt;&lt;/Cite&gt;&lt;/EndNote&gt;</w:instrText>
            </w:r>
            <w:r w:rsidR="00314E0F" w:rsidRPr="000574E1">
              <w:rPr>
                <w:sz w:val="16"/>
                <w:szCs w:val="16"/>
                <w:vertAlign w:val="superscript"/>
              </w:rPr>
              <w:fldChar w:fldCharType="separate"/>
            </w:r>
            <w:r w:rsidR="00937C8F">
              <w:rPr>
                <w:noProof/>
                <w:sz w:val="16"/>
                <w:szCs w:val="16"/>
                <w:vertAlign w:val="superscript"/>
              </w:rPr>
              <w:t>90</w:t>
            </w:r>
            <w:r w:rsidR="00314E0F" w:rsidRPr="000574E1">
              <w:rPr>
                <w:sz w:val="16"/>
                <w:szCs w:val="16"/>
                <w:vertAlign w:val="superscript"/>
              </w:rPr>
              <w:fldChar w:fldCharType="end"/>
            </w:r>
            <w:r w:rsidR="00866D5E">
              <w:rPr>
                <w:b w:val="0"/>
                <w:sz w:val="16"/>
                <w:szCs w:val="16"/>
              </w:rPr>
              <w:t xml:space="preserve"> </w:t>
            </w:r>
          </w:p>
          <w:p w14:paraId="6D523043" w14:textId="0D4B62E4" w:rsidR="008E60A5" w:rsidRPr="00070721" w:rsidRDefault="00E33C34" w:rsidP="008E60A5">
            <w:pPr>
              <w:pStyle w:val="DHHSbody"/>
              <w:rPr>
                <w:b w:val="0"/>
                <w:sz w:val="16"/>
                <w:szCs w:val="16"/>
                <w:vertAlign w:val="superscript"/>
              </w:rPr>
            </w:pPr>
            <w:r>
              <w:rPr>
                <w:b w:val="0"/>
                <w:sz w:val="16"/>
                <w:szCs w:val="16"/>
              </w:rPr>
              <w:t>Households</w:t>
            </w:r>
            <w:r w:rsidR="008E60A5" w:rsidRPr="00A91103">
              <w:rPr>
                <w:b w:val="0"/>
                <w:sz w:val="16"/>
                <w:szCs w:val="16"/>
              </w:rPr>
              <w:t xml:space="preserve"> in designated bushfire</w:t>
            </w:r>
            <w:r w:rsidR="00504274">
              <w:rPr>
                <w:b w:val="0"/>
                <w:sz w:val="16"/>
                <w:szCs w:val="16"/>
              </w:rPr>
              <w:t>-</w:t>
            </w:r>
            <w:r w:rsidR="008E60A5" w:rsidRPr="00A91103">
              <w:rPr>
                <w:b w:val="0"/>
                <w:sz w:val="16"/>
                <w:szCs w:val="16"/>
              </w:rPr>
              <w:t>prone area</w:t>
            </w:r>
            <w:r w:rsidR="00CB38F4" w:rsidRPr="00A91103">
              <w:rPr>
                <w:b w:val="0"/>
                <w:sz w:val="16"/>
                <w:szCs w:val="16"/>
              </w:rPr>
              <w:t>s</w:t>
            </w:r>
            <w:r w:rsidR="00EF2602">
              <w:rPr>
                <w:b w:val="0"/>
                <w:sz w:val="16"/>
                <w:szCs w:val="16"/>
              </w:rPr>
              <w:t xml:space="preserve"> </w:t>
            </w:r>
          </w:p>
          <w:p w14:paraId="3A761A6B" w14:textId="77777777" w:rsidR="00676FFB" w:rsidRPr="00A91103" w:rsidRDefault="006E2114" w:rsidP="008E60A5">
            <w:pPr>
              <w:pStyle w:val="DHHSbody"/>
              <w:rPr>
                <w:sz w:val="16"/>
                <w:szCs w:val="16"/>
              </w:rPr>
            </w:pPr>
            <w:r w:rsidRPr="00A91103">
              <w:rPr>
                <w:b w:val="0"/>
                <w:sz w:val="16"/>
                <w:szCs w:val="16"/>
              </w:rPr>
              <w:t>Percentage of population living in areas experiencing d</w:t>
            </w:r>
            <w:r w:rsidR="00B277E5" w:rsidRPr="00A91103">
              <w:rPr>
                <w:b w:val="0"/>
                <w:sz w:val="16"/>
                <w:szCs w:val="16"/>
              </w:rPr>
              <w:t>rought</w:t>
            </w:r>
          </w:p>
          <w:p w14:paraId="2556E6BB" w14:textId="788E589A" w:rsidR="00B06511" w:rsidRPr="00A91103" w:rsidRDefault="00BB1474" w:rsidP="008E60A5">
            <w:pPr>
              <w:pStyle w:val="DHHSbody"/>
              <w:rPr>
                <w:sz w:val="16"/>
                <w:szCs w:val="16"/>
              </w:rPr>
            </w:pPr>
            <w:r w:rsidRPr="00A91103">
              <w:rPr>
                <w:b w:val="0"/>
                <w:sz w:val="16"/>
                <w:szCs w:val="16"/>
              </w:rPr>
              <w:t>Percentage of population living</w:t>
            </w:r>
            <w:r w:rsidR="00A61AB5" w:rsidRPr="00A91103">
              <w:rPr>
                <w:b w:val="0"/>
                <w:sz w:val="16"/>
                <w:szCs w:val="16"/>
              </w:rPr>
              <w:t xml:space="preserve"> in </w:t>
            </w:r>
            <w:r w:rsidR="00314AF2" w:rsidRPr="00A91103">
              <w:rPr>
                <w:b w:val="0"/>
                <w:sz w:val="16"/>
                <w:szCs w:val="16"/>
              </w:rPr>
              <w:t xml:space="preserve">coastal areas </w:t>
            </w:r>
            <w:r w:rsidR="00DF32B9" w:rsidRPr="00A91103">
              <w:rPr>
                <w:b w:val="0"/>
                <w:sz w:val="16"/>
                <w:szCs w:val="16"/>
              </w:rPr>
              <w:t>that may be exposed to sea level rise</w:t>
            </w:r>
          </w:p>
          <w:p w14:paraId="108D2D04" w14:textId="77777777" w:rsidR="00DF32B9" w:rsidRPr="00A91103" w:rsidRDefault="00DF32B9" w:rsidP="008E60A5">
            <w:pPr>
              <w:pStyle w:val="DHHSbody"/>
              <w:rPr>
                <w:sz w:val="16"/>
                <w:szCs w:val="16"/>
              </w:rPr>
            </w:pPr>
            <w:r w:rsidRPr="00A91103">
              <w:rPr>
                <w:b w:val="0"/>
                <w:sz w:val="16"/>
                <w:szCs w:val="16"/>
              </w:rPr>
              <w:t xml:space="preserve">Percentage of </w:t>
            </w:r>
            <w:r w:rsidR="00702580" w:rsidRPr="00A91103">
              <w:rPr>
                <w:b w:val="0"/>
                <w:sz w:val="16"/>
                <w:szCs w:val="16"/>
              </w:rPr>
              <w:t>population living in flood-prone areas</w:t>
            </w:r>
          </w:p>
          <w:p w14:paraId="48690880" w14:textId="5FB9D60A" w:rsidR="00DF32B9" w:rsidRPr="00A91103" w:rsidRDefault="00DF32B9" w:rsidP="008E60A5">
            <w:pPr>
              <w:pStyle w:val="DHHSbody"/>
              <w:rPr>
                <w:b w:val="0"/>
                <w:sz w:val="16"/>
                <w:szCs w:val="16"/>
              </w:rPr>
            </w:pPr>
          </w:p>
        </w:tc>
        <w:tc>
          <w:tcPr>
            <w:tcW w:w="5386" w:type="dxa"/>
          </w:tcPr>
          <w:p w14:paraId="5209F0DE" w14:textId="5425FB20" w:rsidR="008E60A5" w:rsidRPr="00010A1E" w:rsidRDefault="008E60A5"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ercentage of population aged 14 years </w:t>
            </w:r>
            <w:r w:rsidR="00504274">
              <w:rPr>
                <w:sz w:val="16"/>
                <w:szCs w:val="16"/>
              </w:rPr>
              <w:t>or</w:t>
            </w:r>
            <w:r w:rsidR="00504274" w:rsidRPr="00A91103">
              <w:rPr>
                <w:sz w:val="16"/>
                <w:szCs w:val="16"/>
              </w:rPr>
              <w:t xml:space="preserve"> </w:t>
            </w:r>
            <w:r w:rsidRPr="00A91103">
              <w:rPr>
                <w:sz w:val="16"/>
                <w:szCs w:val="16"/>
              </w:rPr>
              <w:t>younger</w:t>
            </w:r>
            <w:r w:rsidR="00DA2D56" w:rsidRPr="004215A9">
              <w:rPr>
                <w:sz w:val="16"/>
                <w:szCs w:val="16"/>
                <w:vertAlign w:val="superscript"/>
              </w:rPr>
              <w:fldChar w:fldCharType="begin"/>
            </w:r>
            <w:r w:rsidR="00941829">
              <w:rPr>
                <w:sz w:val="16"/>
                <w:szCs w:val="16"/>
                <w:vertAlign w:val="superscript"/>
              </w:rPr>
              <w:instrText xml:space="preserve"> ADDIN EN.CITE &lt;EndNote&gt;&lt;Cite&gt;&lt;Year&gt;2023&lt;/Year&gt;&lt;RecNum&gt;673&lt;/RecNum&gt;&lt;DisplayText&gt;91&lt;/DisplayText&gt;&lt;record&gt;&lt;rec-number&gt;673&lt;/rec-number&gt;&lt;foreign-keys&gt;&lt;key app="EN" db-id="fwvs520dta0pajerxw65e0pi2ztww9f052dv" timestamp="1726097968" guid="e9f87aeb-df44-4622-a4b2-ee8298065456"&gt;673&lt;/key&gt;&lt;/foreign-keys&gt;&lt;ref-type name="Web Page"&gt;12&lt;/ref-type&gt;&lt;contributors&gt;&lt;/contributors&gt;&lt;titles&gt;&lt;title&gt;Australian Bureau of Statistics. Regional population by age and sex.&lt;/title&gt;&lt;/titles&gt;&lt;dates&gt;&lt;year&gt;2023&lt;/year&gt;&lt;/dates&gt;&lt;publisher&gt;ABS, Government of Australia&lt;/publisher&gt;&lt;urls&gt;&lt;related-urls&gt;&lt;url&gt;https://www.abs.gov.au/statistics/people/population/regional-population-age-and-sex/latest-release#data-downloads]&lt;/url&gt;&lt;/related-urls&gt;&lt;/urls&gt;&lt;/record&gt;&lt;/Cite&gt;&lt;/EndNote&gt;</w:instrText>
            </w:r>
            <w:r w:rsidR="00DA2D56" w:rsidRPr="004215A9">
              <w:rPr>
                <w:sz w:val="16"/>
                <w:szCs w:val="16"/>
                <w:vertAlign w:val="superscript"/>
              </w:rPr>
              <w:fldChar w:fldCharType="separate"/>
            </w:r>
            <w:r w:rsidR="00937C8F">
              <w:rPr>
                <w:noProof/>
                <w:sz w:val="16"/>
                <w:szCs w:val="16"/>
                <w:vertAlign w:val="superscript"/>
              </w:rPr>
              <w:t>91</w:t>
            </w:r>
            <w:r w:rsidR="00DA2D56" w:rsidRPr="004215A9">
              <w:rPr>
                <w:sz w:val="16"/>
                <w:szCs w:val="16"/>
                <w:vertAlign w:val="superscript"/>
              </w:rPr>
              <w:fldChar w:fldCharType="end"/>
            </w:r>
            <w:r w:rsidR="00010A1E">
              <w:rPr>
                <w:sz w:val="16"/>
                <w:szCs w:val="16"/>
              </w:rPr>
              <w:t xml:space="preserve"> </w:t>
            </w:r>
          </w:p>
          <w:p w14:paraId="626A5800" w14:textId="022EF304" w:rsidR="008E60A5" w:rsidRPr="00A91103" w:rsidRDefault="008E60A5"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ercentage of population aged 65 years </w:t>
            </w:r>
            <w:r w:rsidR="00504274">
              <w:rPr>
                <w:sz w:val="16"/>
                <w:szCs w:val="16"/>
              </w:rPr>
              <w:t>or</w:t>
            </w:r>
            <w:r w:rsidR="00504274" w:rsidRPr="00A91103">
              <w:rPr>
                <w:sz w:val="16"/>
                <w:szCs w:val="16"/>
              </w:rPr>
              <w:t xml:space="preserve"> </w:t>
            </w:r>
            <w:r w:rsidRPr="00A91103">
              <w:rPr>
                <w:sz w:val="16"/>
                <w:szCs w:val="16"/>
              </w:rPr>
              <w:t>older</w:t>
            </w:r>
            <w:r w:rsidR="005D35E2" w:rsidRPr="00B9290F">
              <w:rPr>
                <w:sz w:val="16"/>
                <w:szCs w:val="16"/>
                <w:vertAlign w:val="superscript"/>
              </w:rPr>
              <w:fldChar w:fldCharType="begin"/>
            </w:r>
            <w:r w:rsidR="00941829">
              <w:rPr>
                <w:sz w:val="16"/>
                <w:szCs w:val="16"/>
                <w:vertAlign w:val="superscript"/>
              </w:rPr>
              <w:instrText xml:space="preserve"> ADDIN EN.CITE &lt;EndNote&gt;&lt;Cite&gt;&lt;Year&gt;2023&lt;/Year&gt;&lt;RecNum&gt;673&lt;/RecNum&gt;&lt;DisplayText&gt;91&lt;/DisplayText&gt;&lt;record&gt;&lt;rec-number&gt;673&lt;/rec-number&gt;&lt;foreign-keys&gt;&lt;key app="EN" db-id="fwvs520dta0pajerxw65e0pi2ztww9f052dv" timestamp="1726097968" guid="e9f87aeb-df44-4622-a4b2-ee8298065456"&gt;673&lt;/key&gt;&lt;/foreign-keys&gt;&lt;ref-type name="Web Page"&gt;12&lt;/ref-type&gt;&lt;contributors&gt;&lt;/contributors&gt;&lt;titles&gt;&lt;title&gt;Australian Bureau of Statistics. Regional population by age and sex.&lt;/title&gt;&lt;/titles&gt;&lt;dates&gt;&lt;year&gt;2023&lt;/year&gt;&lt;/dates&gt;&lt;publisher&gt;ABS, Government of Australia&lt;/publisher&gt;&lt;urls&gt;&lt;related-urls&gt;&lt;url&gt;https://www.abs.gov.au/statistics/people/population/regional-population-age-and-sex/latest-release#data-downloads]&lt;/url&gt;&lt;/related-urls&gt;&lt;/urls&gt;&lt;/record&gt;&lt;/Cite&gt;&lt;/EndNote&gt;</w:instrText>
            </w:r>
            <w:r w:rsidR="005D35E2" w:rsidRPr="00B9290F">
              <w:rPr>
                <w:sz w:val="16"/>
                <w:szCs w:val="16"/>
                <w:vertAlign w:val="superscript"/>
              </w:rPr>
              <w:fldChar w:fldCharType="separate"/>
            </w:r>
            <w:r w:rsidR="00937C8F">
              <w:rPr>
                <w:noProof/>
                <w:sz w:val="16"/>
                <w:szCs w:val="16"/>
                <w:vertAlign w:val="superscript"/>
              </w:rPr>
              <w:t>91</w:t>
            </w:r>
            <w:r w:rsidR="005D35E2" w:rsidRPr="00B9290F">
              <w:rPr>
                <w:sz w:val="16"/>
                <w:szCs w:val="16"/>
                <w:vertAlign w:val="superscript"/>
              </w:rPr>
              <w:fldChar w:fldCharType="end"/>
            </w:r>
            <w:r w:rsidR="006D1901" w:rsidRPr="00A91103">
              <w:rPr>
                <w:sz w:val="16"/>
                <w:szCs w:val="16"/>
              </w:rPr>
              <w:t xml:space="preserve"> </w:t>
            </w:r>
          </w:p>
          <w:p w14:paraId="77A5BC82" w14:textId="2BBF07CA" w:rsidR="006D1901" w:rsidRPr="00891573" w:rsidRDefault="006D1901"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ercentage of older adults </w:t>
            </w:r>
            <w:r w:rsidR="00BF50D9" w:rsidRPr="00A91103">
              <w:rPr>
                <w:sz w:val="16"/>
                <w:szCs w:val="16"/>
              </w:rPr>
              <w:t>who live alone</w:t>
            </w:r>
            <w:r w:rsidR="006F5735" w:rsidRPr="006F5735">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6F5735" w:rsidRPr="006F5735">
              <w:rPr>
                <w:sz w:val="16"/>
                <w:szCs w:val="16"/>
                <w:vertAlign w:val="superscript"/>
              </w:rPr>
              <w:fldChar w:fldCharType="separate"/>
            </w:r>
            <w:r w:rsidR="00937C8F">
              <w:rPr>
                <w:noProof/>
                <w:sz w:val="16"/>
                <w:szCs w:val="16"/>
                <w:vertAlign w:val="superscript"/>
              </w:rPr>
              <w:t>92</w:t>
            </w:r>
            <w:r w:rsidR="006F5735" w:rsidRPr="006F5735">
              <w:rPr>
                <w:sz w:val="16"/>
                <w:szCs w:val="16"/>
                <w:vertAlign w:val="superscript"/>
              </w:rPr>
              <w:fldChar w:fldCharType="end"/>
            </w:r>
            <w:r w:rsidR="00891573">
              <w:rPr>
                <w:sz w:val="16"/>
                <w:szCs w:val="16"/>
              </w:rPr>
              <w:t xml:space="preserve"> </w:t>
            </w:r>
          </w:p>
          <w:p w14:paraId="24BEF2A9" w14:textId="4DFB0557" w:rsidR="00294DFF" w:rsidRPr="007329AB" w:rsidRDefault="008E60A5"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Percentage of population with one or more chronic conditions (</w:t>
            </w:r>
            <w:r w:rsidR="00504274">
              <w:rPr>
                <w:sz w:val="16"/>
                <w:szCs w:val="16"/>
              </w:rPr>
              <w:t>for example,</w:t>
            </w:r>
            <w:r w:rsidRPr="00A91103">
              <w:rPr>
                <w:sz w:val="16"/>
                <w:szCs w:val="16"/>
              </w:rPr>
              <w:t xml:space="preserve"> asthma, </w:t>
            </w:r>
            <w:r w:rsidR="002B799C" w:rsidRPr="00A91103">
              <w:rPr>
                <w:sz w:val="16"/>
                <w:szCs w:val="16"/>
              </w:rPr>
              <w:t>chronic obstructive pulmonary disease</w:t>
            </w:r>
            <w:r w:rsidRPr="00A91103">
              <w:rPr>
                <w:sz w:val="16"/>
                <w:szCs w:val="16"/>
              </w:rPr>
              <w:t xml:space="preserve">, </w:t>
            </w:r>
            <w:r w:rsidR="00136A7C" w:rsidRPr="00A91103">
              <w:rPr>
                <w:sz w:val="16"/>
                <w:szCs w:val="16"/>
              </w:rPr>
              <w:t>cardiovascular</w:t>
            </w:r>
            <w:r w:rsidR="000E6BE3" w:rsidRPr="00A91103">
              <w:rPr>
                <w:sz w:val="16"/>
                <w:szCs w:val="16"/>
              </w:rPr>
              <w:t xml:space="preserve"> disease</w:t>
            </w:r>
            <w:r w:rsidRPr="00A91103">
              <w:rPr>
                <w:sz w:val="16"/>
                <w:szCs w:val="16"/>
              </w:rPr>
              <w:t>)</w:t>
            </w:r>
            <w:r w:rsidR="00543C62" w:rsidRPr="00C66FA8">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93&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Cite&gt;&lt;Year&gt;2021&lt;/Year&gt;&lt;RecNum&gt;672&lt;/RecNum&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Cite&gt;&lt;Year&gt;2021&lt;/Year&gt;&lt;RecNum&gt;672&lt;/RecNum&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EndNote&gt;</w:instrText>
            </w:r>
            <w:r w:rsidR="00543C62" w:rsidRPr="00C66FA8">
              <w:rPr>
                <w:sz w:val="16"/>
                <w:szCs w:val="16"/>
                <w:vertAlign w:val="superscript"/>
              </w:rPr>
              <w:fldChar w:fldCharType="separate"/>
            </w:r>
            <w:r w:rsidR="00937C8F">
              <w:rPr>
                <w:noProof/>
                <w:sz w:val="16"/>
                <w:szCs w:val="16"/>
                <w:vertAlign w:val="superscript"/>
              </w:rPr>
              <w:t>92,93</w:t>
            </w:r>
            <w:r w:rsidR="00543C62" w:rsidRPr="00C66FA8">
              <w:rPr>
                <w:sz w:val="16"/>
                <w:szCs w:val="16"/>
                <w:vertAlign w:val="superscript"/>
              </w:rPr>
              <w:fldChar w:fldCharType="end"/>
            </w:r>
            <w:r w:rsidR="006C5CEF" w:rsidRPr="00A91103">
              <w:rPr>
                <w:sz w:val="16"/>
                <w:szCs w:val="16"/>
              </w:rPr>
              <w:t xml:space="preserve"> </w:t>
            </w:r>
          </w:p>
          <w:p w14:paraId="6B8804FA" w14:textId="1A8113BD" w:rsidR="0094469B" w:rsidRPr="00342AF9" w:rsidRDefault="0094469B" w:rsidP="0094469B">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roportion of people living in households below </w:t>
            </w:r>
            <w:r w:rsidR="006D6BD1" w:rsidRPr="00A91103">
              <w:rPr>
                <w:sz w:val="16"/>
                <w:szCs w:val="16"/>
              </w:rPr>
              <w:t xml:space="preserve">the </w:t>
            </w:r>
            <w:r w:rsidRPr="00A91103">
              <w:rPr>
                <w:sz w:val="16"/>
                <w:szCs w:val="16"/>
              </w:rPr>
              <w:t>poverty line</w:t>
            </w:r>
            <w:r w:rsidR="00044582" w:rsidRPr="00044582">
              <w:rPr>
                <w:sz w:val="16"/>
                <w:szCs w:val="16"/>
                <w:vertAlign w:val="superscript"/>
              </w:rPr>
              <w:fldChar w:fldCharType="begin"/>
            </w:r>
            <w:r w:rsidR="00CE5EF8">
              <w:rPr>
                <w:sz w:val="16"/>
                <w:szCs w:val="16"/>
                <w:vertAlign w:val="superscript"/>
              </w:rPr>
              <w:instrText xml:space="preserve"> ADDIN EN.CITE &lt;EndNote&gt;&lt;Cite&gt;&lt;Year&gt;2023&lt;/Year&gt;&lt;RecNum&gt;677&lt;/RecNum&gt;&lt;DisplayText&gt;94&lt;/DisplayText&gt;&lt;record&gt;&lt;rec-number&gt;677&lt;/rec-number&gt;&lt;foreign-keys&gt;&lt;key app="EN" db-id="fwvs520dta0pajerxw65e0pi2ztww9f052dv" timestamp="1726097968" guid="43658d77-edf0-4ae8-a379-00246ca9338e"&gt;677&lt;/key&gt;&lt;/foreign-keys&gt;&lt;ref-type name="Web Page"&gt;12&lt;/ref-type&gt;&lt;contributors&gt;&lt;/contributors&gt;&lt;titles&gt;&lt;title&gt;Victorian Council of Social Service. Mapping poverty in Victoria: Mapping economic disadvantage in Victoria.&lt;/title&gt;&lt;secondary-title&gt;Mapping poverty in Victoria&lt;/secondary-title&gt;&lt;/titles&gt;&lt;dates&gt;&lt;year&gt;2023&lt;/year&gt;&lt;/dates&gt;&lt;publisher&gt;VCOSS&lt;/publisher&gt;&lt;urls&gt;&lt;related-urls&gt;&lt;url&gt;https://vcoss.org.au/cost-of-living/2023/08/povertymaps/#maps]&lt;/url&gt;&lt;/related-urls&gt;&lt;/urls&gt;&lt;/record&gt;&lt;/Cite&gt;&lt;/EndNote&gt;</w:instrText>
            </w:r>
            <w:r w:rsidR="00044582" w:rsidRPr="00044582">
              <w:rPr>
                <w:sz w:val="16"/>
                <w:szCs w:val="16"/>
                <w:vertAlign w:val="superscript"/>
              </w:rPr>
              <w:fldChar w:fldCharType="separate"/>
            </w:r>
            <w:r w:rsidR="00937C8F">
              <w:rPr>
                <w:noProof/>
                <w:sz w:val="16"/>
                <w:szCs w:val="16"/>
                <w:vertAlign w:val="superscript"/>
              </w:rPr>
              <w:t>94</w:t>
            </w:r>
            <w:r w:rsidR="00044582" w:rsidRPr="00044582">
              <w:rPr>
                <w:sz w:val="16"/>
                <w:szCs w:val="16"/>
                <w:vertAlign w:val="superscript"/>
              </w:rPr>
              <w:fldChar w:fldCharType="end"/>
            </w:r>
            <w:r w:rsidR="00342AF9">
              <w:rPr>
                <w:sz w:val="16"/>
                <w:szCs w:val="16"/>
              </w:rPr>
              <w:t xml:space="preserve"> </w:t>
            </w:r>
          </w:p>
          <w:p w14:paraId="671EF133" w14:textId="03274F61" w:rsidR="00945AF1" w:rsidRPr="001A4DE3" w:rsidRDefault="00945AF1" w:rsidP="0094469B">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Proportion of adults who ran out of food and could not afford to buy more</w:t>
            </w:r>
            <w:r w:rsidR="00F03FB0" w:rsidRPr="00F03FB0">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F03FB0" w:rsidRPr="00F03FB0">
              <w:rPr>
                <w:sz w:val="16"/>
                <w:szCs w:val="16"/>
                <w:vertAlign w:val="superscript"/>
              </w:rPr>
              <w:fldChar w:fldCharType="separate"/>
            </w:r>
            <w:r w:rsidR="00937C8F">
              <w:rPr>
                <w:noProof/>
                <w:sz w:val="16"/>
                <w:szCs w:val="16"/>
                <w:vertAlign w:val="superscript"/>
              </w:rPr>
              <w:t>92</w:t>
            </w:r>
            <w:r w:rsidR="00F03FB0" w:rsidRPr="00F03FB0">
              <w:rPr>
                <w:sz w:val="16"/>
                <w:szCs w:val="16"/>
                <w:vertAlign w:val="superscript"/>
              </w:rPr>
              <w:fldChar w:fldCharType="end"/>
            </w:r>
            <w:r w:rsidR="001A4DE3">
              <w:rPr>
                <w:sz w:val="16"/>
                <w:szCs w:val="16"/>
              </w:rPr>
              <w:t xml:space="preserve"> </w:t>
            </w:r>
          </w:p>
          <w:p w14:paraId="741777B9" w14:textId="562A035E" w:rsidR="009C4C67" w:rsidRPr="00A91103" w:rsidRDefault="009C4C67" w:rsidP="009C4C67">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rtion of population who require someone to help them or be with them for self-care, body movement and/or communication activities</w:t>
            </w:r>
            <w:r w:rsidRPr="005476BF">
              <w:rPr>
                <w:sz w:val="16"/>
                <w:szCs w:val="16"/>
                <w:vertAlign w:val="superscript"/>
              </w:rPr>
              <w:fldChar w:fldCharType="begin"/>
            </w:r>
            <w:r w:rsidR="009E03EE">
              <w:rPr>
                <w:sz w:val="16"/>
                <w:szCs w:val="16"/>
                <w:vertAlign w:val="superscript"/>
              </w:rPr>
              <w:instrText xml:space="preserve"> ADDIN EN.CITE &lt;EndNote&gt;&lt;Cite&gt;&lt;Year&gt;2021&lt;/Year&gt;&lt;RecNum&gt;672&lt;/RecNum&gt;&lt;DisplayText&gt;93&lt;/DisplayText&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EndNote&gt;</w:instrText>
            </w:r>
            <w:r w:rsidRPr="005476BF">
              <w:rPr>
                <w:sz w:val="16"/>
                <w:szCs w:val="16"/>
                <w:vertAlign w:val="superscript"/>
              </w:rPr>
              <w:fldChar w:fldCharType="separate"/>
            </w:r>
            <w:r w:rsidR="00937C8F">
              <w:rPr>
                <w:noProof/>
                <w:sz w:val="16"/>
                <w:szCs w:val="16"/>
                <w:vertAlign w:val="superscript"/>
              </w:rPr>
              <w:t>93</w:t>
            </w:r>
            <w:r w:rsidRPr="005476BF">
              <w:rPr>
                <w:sz w:val="16"/>
                <w:szCs w:val="16"/>
                <w:vertAlign w:val="superscript"/>
              </w:rPr>
              <w:fldChar w:fldCharType="end"/>
            </w:r>
          </w:p>
          <w:p w14:paraId="13725E25" w14:textId="74362920" w:rsidR="00050192" w:rsidRPr="00FB5CE4" w:rsidRDefault="00050192" w:rsidP="00050192">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Proportion of adults unable to raise $2</w:t>
            </w:r>
            <w:r>
              <w:rPr>
                <w:sz w:val="16"/>
                <w:szCs w:val="16"/>
              </w:rPr>
              <w:t>,</w:t>
            </w:r>
            <w:r w:rsidRPr="00A91103">
              <w:rPr>
                <w:sz w:val="16"/>
                <w:szCs w:val="16"/>
              </w:rPr>
              <w:t xml:space="preserve">000 within </w:t>
            </w:r>
            <w:r>
              <w:rPr>
                <w:sz w:val="16"/>
                <w:szCs w:val="16"/>
              </w:rPr>
              <w:t>two</w:t>
            </w:r>
            <w:r w:rsidRPr="00A91103">
              <w:rPr>
                <w:sz w:val="16"/>
                <w:szCs w:val="16"/>
              </w:rPr>
              <w:t xml:space="preserve"> days in an emergency</w:t>
            </w:r>
            <w:r w:rsidRPr="00F03FB0">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Pr="00F03FB0">
              <w:rPr>
                <w:sz w:val="16"/>
                <w:szCs w:val="16"/>
                <w:vertAlign w:val="superscript"/>
              </w:rPr>
              <w:fldChar w:fldCharType="separate"/>
            </w:r>
            <w:r w:rsidR="00937C8F">
              <w:rPr>
                <w:noProof/>
                <w:sz w:val="16"/>
                <w:szCs w:val="16"/>
                <w:vertAlign w:val="superscript"/>
              </w:rPr>
              <w:t>92</w:t>
            </w:r>
            <w:r w:rsidRPr="00F03FB0">
              <w:rPr>
                <w:sz w:val="16"/>
                <w:szCs w:val="16"/>
                <w:vertAlign w:val="superscript"/>
              </w:rPr>
              <w:fldChar w:fldCharType="end"/>
            </w:r>
            <w:r>
              <w:rPr>
                <w:sz w:val="16"/>
                <w:szCs w:val="16"/>
              </w:rPr>
              <w:t xml:space="preserve"> </w:t>
            </w:r>
          </w:p>
          <w:p w14:paraId="29BEDC72" w14:textId="4739F7B6" w:rsidR="005C4BE4" w:rsidRPr="001E3928" w:rsidRDefault="005C4BE4"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Percentage of population experiencing homelessness</w:t>
            </w:r>
            <w:r w:rsidR="00FD2E1B" w:rsidRPr="00A91103">
              <w:rPr>
                <w:sz w:val="16"/>
                <w:szCs w:val="16"/>
              </w:rPr>
              <w:t xml:space="preserve"> </w:t>
            </w:r>
            <w:r w:rsidR="006D6BD1" w:rsidRPr="00A91103">
              <w:rPr>
                <w:sz w:val="16"/>
                <w:szCs w:val="16"/>
              </w:rPr>
              <w:t>or insecure housing</w:t>
            </w:r>
            <w:r w:rsidR="001E3928">
              <w:rPr>
                <w:sz w:val="16"/>
                <w:szCs w:val="16"/>
              </w:rPr>
              <w:t xml:space="preserve"> </w:t>
            </w:r>
            <w:r w:rsidR="005F2CC2">
              <w:rPr>
                <w:sz w:val="16"/>
                <w:szCs w:val="16"/>
              </w:rPr>
              <w:t xml:space="preserve">or </w:t>
            </w:r>
            <w:r w:rsidR="009723D5">
              <w:rPr>
                <w:sz w:val="16"/>
                <w:szCs w:val="16"/>
              </w:rPr>
              <w:t>accessing</w:t>
            </w:r>
            <w:r w:rsidR="00FE711F">
              <w:rPr>
                <w:sz w:val="16"/>
                <w:szCs w:val="16"/>
              </w:rPr>
              <w:t xml:space="preserve"> support from</w:t>
            </w:r>
            <w:r w:rsidR="009723D5">
              <w:rPr>
                <w:sz w:val="16"/>
                <w:szCs w:val="16"/>
              </w:rPr>
              <w:t xml:space="preserve"> specialist homelessness services</w:t>
            </w:r>
            <w:r w:rsidR="00EA0AB1" w:rsidRPr="00EA0AB1">
              <w:rPr>
                <w:sz w:val="16"/>
                <w:szCs w:val="16"/>
                <w:vertAlign w:val="superscript"/>
              </w:rPr>
              <w:fldChar w:fldCharType="begin"/>
            </w:r>
            <w:r w:rsidR="00E14621">
              <w:rPr>
                <w:sz w:val="16"/>
                <w:szCs w:val="16"/>
                <w:vertAlign w:val="superscript"/>
              </w:rPr>
              <w:instrText xml:space="preserve"> ADDIN EN.CITE &lt;EndNote&gt;&lt;Cite&gt;&lt;Year&gt;2018-19&lt;/Year&gt;&lt;RecNum&gt;667&lt;/RecNum&gt;&lt;DisplayText&gt;95&lt;/DisplayText&gt;&lt;record&gt;&lt;rec-number&gt;667&lt;/rec-number&gt;&lt;foreign-keys&gt;&lt;key app="EN" db-id="fwvs520dta0pajerxw65e0pi2ztww9f052dv" timestamp="1726097967" guid="089013f1-4364-4190-9b0d-b58c1ccc4be4"&gt;667&lt;/key&gt;&lt;/foreign-keys&gt;&lt;ref-type name="Web Page"&gt;12&lt;/ref-type&gt;&lt;contributors&gt;&lt;/contributors&gt;&lt;titles&gt;&lt;title&gt;Council to Homeless Persons. Local data: Supporting an evidence-based approach to ending homelessness. AIHW: consumers who received support from specialist homelessness services from 2014 onwards.&lt;/title&gt;&lt;/titles&gt;&lt;dates&gt;&lt;year&gt;2018-19&lt;/year&gt;&lt;/dates&gt;&lt;publisher&gt;CHP&lt;/publisher&gt;&lt;urls&gt;&lt;related-urls&gt;&lt;url&gt;https://chp.org.au/sector-learning-and-development/local-data/]&lt;/url&gt;&lt;/related-urls&gt;&lt;/urls&gt;&lt;/record&gt;&lt;/Cite&gt;&lt;/EndNote&gt;</w:instrText>
            </w:r>
            <w:r w:rsidR="00EA0AB1" w:rsidRPr="00EA0AB1">
              <w:rPr>
                <w:sz w:val="16"/>
                <w:szCs w:val="16"/>
                <w:vertAlign w:val="superscript"/>
              </w:rPr>
              <w:fldChar w:fldCharType="separate"/>
            </w:r>
            <w:r w:rsidR="00937C8F">
              <w:rPr>
                <w:noProof/>
                <w:sz w:val="16"/>
                <w:szCs w:val="16"/>
                <w:vertAlign w:val="superscript"/>
              </w:rPr>
              <w:t>95</w:t>
            </w:r>
            <w:r w:rsidR="00EA0AB1" w:rsidRPr="00EA0AB1">
              <w:rPr>
                <w:sz w:val="16"/>
                <w:szCs w:val="16"/>
                <w:vertAlign w:val="superscript"/>
              </w:rPr>
              <w:fldChar w:fldCharType="end"/>
            </w:r>
            <w:r w:rsidR="00F25E9B">
              <w:rPr>
                <w:sz w:val="16"/>
                <w:szCs w:val="16"/>
              </w:rPr>
              <w:t xml:space="preserve"> </w:t>
            </w:r>
            <w:r w:rsidR="009723D5">
              <w:rPr>
                <w:sz w:val="16"/>
                <w:szCs w:val="16"/>
              </w:rPr>
              <w:t xml:space="preserve"> </w:t>
            </w:r>
          </w:p>
          <w:p w14:paraId="78B9DDA2" w14:textId="6B247827" w:rsidR="00EB40A4" w:rsidRPr="00A91103" w:rsidRDefault="00EB40A4"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Rate of incidents of family violence recorded by police</w:t>
            </w:r>
            <w:r w:rsidR="00DD762C" w:rsidRPr="00DD762C">
              <w:rPr>
                <w:sz w:val="16"/>
                <w:szCs w:val="16"/>
                <w:vertAlign w:val="superscript"/>
              </w:rPr>
              <w:fldChar w:fldCharType="begin"/>
            </w:r>
            <w:r w:rsidR="00941829">
              <w:rPr>
                <w:sz w:val="16"/>
                <w:szCs w:val="16"/>
                <w:vertAlign w:val="superscript"/>
              </w:rPr>
              <w:instrText xml:space="preserve"> ADDIN EN.CITE &lt;EndNote&gt;&lt;Cite&gt;&lt;Year&gt;2022-23&lt;/Year&gt;&lt;RecNum&gt;670&lt;/RecNum&gt;&lt;DisplayText&gt;96&lt;/DisplayText&gt;&lt;record&gt;&lt;rec-number&gt;670&lt;/rec-number&gt;&lt;foreign-keys&gt;&lt;key app="EN" db-id="fwvs520dta0pajerxw65e0pi2ztww9f052dv" timestamp="1726097968" guid="41add487-2d4b-48a3-870b-6d468ce644d7"&gt;670&lt;/key&gt;&lt;/foreign-keys&gt;&lt;ref-type name="Web Page"&gt;12&lt;/ref-type&gt;&lt;contributors&gt;&lt;/contributors&gt;&lt;titles&gt;&lt;title&gt;Crime Statistics Agency. Family Violence Dashboard.&lt;/title&gt;&lt;/titles&gt;&lt;dates&gt;&lt;year&gt;2022-23&lt;/year&gt;&lt;/dates&gt;&lt;publisher&gt;CSA, State Government of Victoria&lt;/publisher&gt;&lt;urls&gt;&lt;related-urls&gt;&lt;url&gt;https://www.crimestatistics.vic.gov.au/family-violence-data/family-violence-dashboard]&lt;/url&gt;&lt;/related-urls&gt;&lt;/urls&gt;&lt;/record&gt;&lt;/Cite&gt;&lt;/EndNote&gt;</w:instrText>
            </w:r>
            <w:r w:rsidR="00DD762C" w:rsidRPr="00DD762C">
              <w:rPr>
                <w:sz w:val="16"/>
                <w:szCs w:val="16"/>
                <w:vertAlign w:val="superscript"/>
              </w:rPr>
              <w:fldChar w:fldCharType="separate"/>
            </w:r>
            <w:r w:rsidR="00937C8F">
              <w:rPr>
                <w:noProof/>
                <w:sz w:val="16"/>
                <w:szCs w:val="16"/>
                <w:vertAlign w:val="superscript"/>
              </w:rPr>
              <w:t>96</w:t>
            </w:r>
            <w:r w:rsidR="00DD762C" w:rsidRPr="00DD762C">
              <w:rPr>
                <w:sz w:val="16"/>
                <w:szCs w:val="16"/>
                <w:vertAlign w:val="superscript"/>
              </w:rPr>
              <w:fldChar w:fldCharType="end"/>
            </w:r>
            <w:r w:rsidR="00285666">
              <w:rPr>
                <w:sz w:val="16"/>
                <w:szCs w:val="16"/>
              </w:rPr>
              <w:t xml:space="preserve"> </w:t>
            </w:r>
          </w:p>
          <w:p w14:paraId="75FF9B5B" w14:textId="2F7200C1" w:rsidR="006C5CEF" w:rsidRPr="00855801" w:rsidRDefault="00EB6C0C"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ercentage of </w:t>
            </w:r>
            <w:r w:rsidR="00003B6F" w:rsidRPr="00A91103">
              <w:rPr>
                <w:sz w:val="16"/>
                <w:szCs w:val="16"/>
              </w:rPr>
              <w:t>new migrants (</w:t>
            </w:r>
            <w:r w:rsidR="007E2EE6">
              <w:rPr>
                <w:sz w:val="16"/>
                <w:szCs w:val="16"/>
              </w:rPr>
              <w:t>for example,</w:t>
            </w:r>
            <w:r w:rsidR="00003B6F" w:rsidRPr="00A91103">
              <w:rPr>
                <w:sz w:val="16"/>
                <w:szCs w:val="16"/>
              </w:rPr>
              <w:t xml:space="preserve"> who may experience language barriers</w:t>
            </w:r>
            <w:r w:rsidR="006C5CEF" w:rsidRPr="00A91103">
              <w:rPr>
                <w:sz w:val="16"/>
                <w:szCs w:val="16"/>
              </w:rPr>
              <w:t xml:space="preserve"> or have limited knowledge of local warning systems, health and social services)</w:t>
            </w:r>
            <w:r w:rsidR="005476BF" w:rsidRPr="00E06661">
              <w:rPr>
                <w:sz w:val="16"/>
                <w:szCs w:val="16"/>
                <w:vertAlign w:val="superscript"/>
              </w:rPr>
              <w:fldChar w:fldCharType="begin"/>
            </w:r>
            <w:r w:rsidR="009E03EE">
              <w:rPr>
                <w:sz w:val="16"/>
                <w:szCs w:val="16"/>
                <w:vertAlign w:val="superscript"/>
              </w:rPr>
              <w:instrText xml:space="preserve"> ADDIN EN.CITE &lt;EndNote&gt;&lt;Cite&gt;&lt;Year&gt;2021&lt;/Year&gt;&lt;RecNum&gt;672&lt;/RecNum&gt;&lt;DisplayText&gt;93&lt;/DisplayText&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EndNote&gt;</w:instrText>
            </w:r>
            <w:r w:rsidR="005476BF" w:rsidRPr="00E06661">
              <w:rPr>
                <w:sz w:val="16"/>
                <w:szCs w:val="16"/>
                <w:vertAlign w:val="superscript"/>
              </w:rPr>
              <w:fldChar w:fldCharType="separate"/>
            </w:r>
            <w:r w:rsidR="00937C8F">
              <w:rPr>
                <w:noProof/>
                <w:sz w:val="16"/>
                <w:szCs w:val="16"/>
                <w:vertAlign w:val="superscript"/>
              </w:rPr>
              <w:t>93</w:t>
            </w:r>
            <w:r w:rsidR="005476BF" w:rsidRPr="00E06661">
              <w:rPr>
                <w:sz w:val="16"/>
                <w:szCs w:val="16"/>
                <w:vertAlign w:val="superscript"/>
              </w:rPr>
              <w:fldChar w:fldCharType="end"/>
            </w:r>
            <w:r w:rsidR="00855801">
              <w:rPr>
                <w:sz w:val="16"/>
                <w:szCs w:val="16"/>
              </w:rPr>
              <w:t xml:space="preserve"> </w:t>
            </w:r>
            <w:r w:rsidR="00655E4F" w:rsidRPr="00855801">
              <w:rPr>
                <w:sz w:val="16"/>
                <w:szCs w:val="16"/>
              </w:rPr>
              <w:t xml:space="preserve"> </w:t>
            </w:r>
          </w:p>
          <w:p w14:paraId="694C7A6C" w14:textId="2BC519B8" w:rsidR="00F8140C" w:rsidRPr="00204BD7" w:rsidRDefault="00F8140C"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Percentage of Aboriginal and</w:t>
            </w:r>
            <w:r w:rsidR="007E2EE6">
              <w:rPr>
                <w:sz w:val="16"/>
                <w:szCs w:val="16"/>
              </w:rPr>
              <w:t>/or</w:t>
            </w:r>
            <w:r w:rsidRPr="00A91103">
              <w:rPr>
                <w:sz w:val="16"/>
                <w:szCs w:val="16"/>
              </w:rPr>
              <w:t xml:space="preserve"> Torres Strait Islander</w:t>
            </w:r>
            <w:r w:rsidR="007E2EE6">
              <w:rPr>
                <w:sz w:val="16"/>
                <w:szCs w:val="16"/>
              </w:rPr>
              <w:t xml:space="preserve"> people</w:t>
            </w:r>
            <w:r w:rsidR="00E06661" w:rsidRPr="00E06661">
              <w:rPr>
                <w:sz w:val="16"/>
                <w:szCs w:val="16"/>
                <w:vertAlign w:val="superscript"/>
              </w:rPr>
              <w:fldChar w:fldCharType="begin"/>
            </w:r>
            <w:r w:rsidR="009E03EE">
              <w:rPr>
                <w:sz w:val="16"/>
                <w:szCs w:val="16"/>
                <w:vertAlign w:val="superscript"/>
              </w:rPr>
              <w:instrText xml:space="preserve"> ADDIN EN.CITE &lt;EndNote&gt;&lt;Cite&gt;&lt;Year&gt;2021&lt;/Year&gt;&lt;RecNum&gt;672&lt;/RecNum&gt;&lt;DisplayText&gt;93&lt;/DisplayText&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EndNote&gt;</w:instrText>
            </w:r>
            <w:r w:rsidR="00E06661" w:rsidRPr="00E06661">
              <w:rPr>
                <w:sz w:val="16"/>
                <w:szCs w:val="16"/>
                <w:vertAlign w:val="superscript"/>
              </w:rPr>
              <w:fldChar w:fldCharType="separate"/>
            </w:r>
            <w:r w:rsidR="00937C8F">
              <w:rPr>
                <w:noProof/>
                <w:sz w:val="16"/>
                <w:szCs w:val="16"/>
                <w:vertAlign w:val="superscript"/>
              </w:rPr>
              <w:t>93</w:t>
            </w:r>
            <w:r w:rsidR="00E06661" w:rsidRPr="00E06661">
              <w:rPr>
                <w:sz w:val="16"/>
                <w:szCs w:val="16"/>
                <w:vertAlign w:val="superscript"/>
              </w:rPr>
              <w:fldChar w:fldCharType="end"/>
            </w:r>
            <w:r w:rsidRPr="00A91103">
              <w:rPr>
                <w:sz w:val="16"/>
                <w:szCs w:val="16"/>
              </w:rPr>
              <w:t xml:space="preserve"> </w:t>
            </w:r>
          </w:p>
          <w:p w14:paraId="619B4586" w14:textId="697A3E68" w:rsidR="00AA2864" w:rsidRDefault="00EE2CCC"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rtion of</w:t>
            </w:r>
            <w:r w:rsidR="00AA2864" w:rsidRPr="00A91103">
              <w:rPr>
                <w:sz w:val="16"/>
                <w:szCs w:val="16"/>
              </w:rPr>
              <w:t xml:space="preserve"> residents </w:t>
            </w:r>
            <w:r w:rsidR="00AE4CBC" w:rsidRPr="00A91103">
              <w:rPr>
                <w:sz w:val="16"/>
                <w:szCs w:val="16"/>
              </w:rPr>
              <w:t>receiving home and community care services</w:t>
            </w:r>
            <w:r w:rsidR="006731B2">
              <w:rPr>
                <w:sz w:val="16"/>
                <w:szCs w:val="16"/>
              </w:rPr>
              <w:t xml:space="preserve">  </w:t>
            </w:r>
          </w:p>
          <w:p w14:paraId="55CB1F1C" w14:textId="52129ED5" w:rsidR="00D86BA6" w:rsidRDefault="00D86BA6" w:rsidP="00D86BA6">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rtion of population without a mobile phone that they can receive calls on</w:t>
            </w:r>
            <w:r w:rsidR="00470A54" w:rsidRPr="002D3E29">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470A54" w:rsidRPr="002D3E29">
              <w:rPr>
                <w:sz w:val="16"/>
                <w:szCs w:val="16"/>
                <w:vertAlign w:val="superscript"/>
              </w:rPr>
              <w:fldChar w:fldCharType="separate"/>
            </w:r>
            <w:r w:rsidR="00937C8F">
              <w:rPr>
                <w:noProof/>
                <w:sz w:val="16"/>
                <w:szCs w:val="16"/>
                <w:vertAlign w:val="superscript"/>
              </w:rPr>
              <w:t>92</w:t>
            </w:r>
            <w:r w:rsidR="00470A54" w:rsidRPr="002D3E29">
              <w:rPr>
                <w:sz w:val="16"/>
                <w:szCs w:val="16"/>
                <w:vertAlign w:val="superscript"/>
              </w:rPr>
              <w:fldChar w:fldCharType="end"/>
            </w:r>
          </w:p>
          <w:p w14:paraId="0077E900" w14:textId="74FD9117" w:rsidR="005057C7" w:rsidRPr="00A91103" w:rsidRDefault="009D6787"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9D6787">
              <w:rPr>
                <w:sz w:val="16"/>
                <w:szCs w:val="16"/>
              </w:rPr>
              <w:t>Number of residents who are active National Disability Insurance Scheme participants</w:t>
            </w:r>
            <w:r w:rsidR="003C03D1" w:rsidRPr="008A1B06">
              <w:rPr>
                <w:sz w:val="16"/>
                <w:szCs w:val="16"/>
                <w:vertAlign w:val="superscript"/>
              </w:rPr>
              <w:fldChar w:fldCharType="begin"/>
            </w:r>
            <w:r w:rsidR="00EF6B5A">
              <w:rPr>
                <w:sz w:val="16"/>
                <w:szCs w:val="16"/>
                <w:vertAlign w:val="superscript"/>
              </w:rPr>
              <w:instrText xml:space="preserve"> ADDIN EN.CITE &lt;EndNote&gt;&lt;Cite&gt;&lt;Year&gt;2024&lt;/Year&gt;&lt;RecNum&gt;675&lt;/RecNum&gt;&lt;DisplayText&gt;97&lt;/DisplayText&gt;&lt;record&gt;&lt;rec-number&gt;675&lt;/rec-number&gt;&lt;foreign-keys&gt;&lt;key app="EN" db-id="fwvs520dta0pajerxw65e0pi2ztww9f052dv" timestamp="1726097968" guid="4b584260-0759-4830-961e-a84896c67341"&gt;675&lt;/key&gt;&lt;/foreign-keys&gt;&lt;ref-type name="Web Page"&gt;12&lt;/ref-type&gt;&lt;contributors&gt;&lt;/contributors&gt;&lt;titles&gt;&lt;title&gt;National Disability Insurance Agency. National Disability Insurance Scheme: Explore data.&lt;/title&gt;&lt;/titles&gt;&lt;dates&gt;&lt;year&gt;2024&lt;/year&gt;&lt;/dates&gt;&lt;publisher&gt;NDIA, Government of Australia&lt;/publisher&gt;&lt;urls&gt;&lt;related-urls&gt;&lt;url&gt;https://dataresearch.ndis.gov.au/explore-data]&lt;/url&gt;&lt;/related-urls&gt;&lt;/urls&gt;&lt;/record&gt;&lt;/Cite&gt;&lt;/EndNote&gt;</w:instrText>
            </w:r>
            <w:r w:rsidR="003C03D1" w:rsidRPr="008A1B06">
              <w:rPr>
                <w:sz w:val="16"/>
                <w:szCs w:val="16"/>
                <w:vertAlign w:val="superscript"/>
              </w:rPr>
              <w:fldChar w:fldCharType="separate"/>
            </w:r>
            <w:r w:rsidR="00937C8F">
              <w:rPr>
                <w:noProof/>
                <w:sz w:val="16"/>
                <w:szCs w:val="16"/>
                <w:vertAlign w:val="superscript"/>
              </w:rPr>
              <w:t>97</w:t>
            </w:r>
            <w:r w:rsidR="003C03D1" w:rsidRPr="008A1B06">
              <w:rPr>
                <w:sz w:val="16"/>
                <w:szCs w:val="16"/>
                <w:vertAlign w:val="superscript"/>
              </w:rPr>
              <w:fldChar w:fldCharType="end"/>
            </w:r>
            <w:r w:rsidRPr="009D6787">
              <w:rPr>
                <w:sz w:val="16"/>
                <w:szCs w:val="16"/>
              </w:rPr>
              <w:t xml:space="preserve"> </w:t>
            </w:r>
          </w:p>
        </w:tc>
        <w:tc>
          <w:tcPr>
            <w:tcW w:w="2619" w:type="dxa"/>
          </w:tcPr>
          <w:p w14:paraId="479579C6" w14:textId="1846AD7A" w:rsidR="008E60A5" w:rsidRPr="00A91103" w:rsidRDefault="006274AB"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Percentage of </w:t>
            </w:r>
            <w:r w:rsidR="001929D5" w:rsidRPr="00A91103">
              <w:rPr>
                <w:sz w:val="16"/>
                <w:szCs w:val="16"/>
              </w:rPr>
              <w:t xml:space="preserve">areas covered by </w:t>
            </w:r>
            <w:r w:rsidRPr="00A91103">
              <w:rPr>
                <w:sz w:val="16"/>
                <w:szCs w:val="16"/>
              </w:rPr>
              <w:t xml:space="preserve">impervious </w:t>
            </w:r>
            <w:r w:rsidR="007169CB" w:rsidRPr="00A91103">
              <w:rPr>
                <w:sz w:val="16"/>
                <w:szCs w:val="16"/>
              </w:rPr>
              <w:t>surfaces</w:t>
            </w:r>
            <w:r w:rsidRPr="00A91103">
              <w:rPr>
                <w:sz w:val="16"/>
                <w:szCs w:val="16"/>
              </w:rPr>
              <w:t xml:space="preserve"> </w:t>
            </w:r>
          </w:p>
          <w:p w14:paraId="21E50628" w14:textId="4219EFD7" w:rsidR="00AB5284" w:rsidRDefault="000C1130"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ercentage of dwellings within 400 m of public transport with regular 30 minute weekday service (7am – 7pm)</w:t>
            </w:r>
            <w:r w:rsidR="005D1E9C" w:rsidRPr="005D1E9C">
              <w:rPr>
                <w:sz w:val="16"/>
                <w:szCs w:val="16"/>
                <w:vertAlign w:val="superscript"/>
              </w:rPr>
              <w:fldChar w:fldCharType="begin"/>
            </w:r>
            <w:r w:rsidR="00A80F76">
              <w:rPr>
                <w:sz w:val="16"/>
                <w:szCs w:val="16"/>
                <w:vertAlign w:val="superscript"/>
              </w:rPr>
              <w:instrText xml:space="preserve"> ADDIN EN.CITE &lt;EndNote&gt;&lt;Cite&gt;&lt;Year&gt;2020&lt;/Year&gt;&lt;RecNum&gt;669&lt;/RecNum&gt;&lt;DisplayText&gt;98&lt;/DisplayText&gt;&lt;record&gt;&lt;rec-number&gt;669&lt;/rec-number&gt;&lt;foreign-keys&gt;&lt;key app="EN" db-id="fwvs520dta0pajerxw65e0pi2ztww9f052dv" timestamp="1726097968" guid="c294c21d-d5f7-458e-baaa-2bbdc80b75ef"&gt;669&lt;/key&gt;&lt;/foreign-keys&gt;&lt;ref-type name="Web Page"&gt;12&lt;/ref-type&gt;&lt;contributors&gt;&lt;/contributors&gt;&lt;titles&gt;&lt;title&gt;Australian Urban Observatory.&lt;/title&gt;&lt;secondary-title&gt;RMIT University&lt;/secondary-title&gt;&lt;/titles&gt;&lt;dates&gt;&lt;year&gt;2020&lt;/year&gt;&lt;/dates&gt;&lt;urls&gt;&lt;related-urls&gt;&lt;url&gt;https://new.map.auo.org.au/#register]&lt;/url&gt;&lt;/related-urls&gt;&lt;/urls&gt;&lt;/record&gt;&lt;/Cite&gt;&lt;/EndNote&gt;</w:instrText>
            </w:r>
            <w:r w:rsidR="005D1E9C" w:rsidRPr="005D1E9C">
              <w:rPr>
                <w:sz w:val="16"/>
                <w:szCs w:val="16"/>
                <w:vertAlign w:val="superscript"/>
              </w:rPr>
              <w:fldChar w:fldCharType="separate"/>
            </w:r>
            <w:r w:rsidR="00937C8F">
              <w:rPr>
                <w:noProof/>
                <w:sz w:val="16"/>
                <w:szCs w:val="16"/>
                <w:vertAlign w:val="superscript"/>
              </w:rPr>
              <w:t>98</w:t>
            </w:r>
            <w:r w:rsidR="005D1E9C" w:rsidRPr="005D1E9C">
              <w:rPr>
                <w:sz w:val="16"/>
                <w:szCs w:val="16"/>
                <w:vertAlign w:val="superscript"/>
              </w:rPr>
              <w:fldChar w:fldCharType="end"/>
            </w:r>
            <w:r>
              <w:rPr>
                <w:sz w:val="16"/>
                <w:szCs w:val="16"/>
              </w:rPr>
              <w:t xml:space="preserve"> </w:t>
            </w:r>
          </w:p>
          <w:p w14:paraId="716B2295" w14:textId="6EFE4858" w:rsidR="00951F65" w:rsidRPr="00A91103" w:rsidRDefault="041FF009"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 xml:space="preserve">Number of </w:t>
            </w:r>
            <w:r w:rsidR="00CB3163">
              <w:rPr>
                <w:sz w:val="16"/>
                <w:szCs w:val="16"/>
              </w:rPr>
              <w:t xml:space="preserve">cool </w:t>
            </w:r>
            <w:r w:rsidRPr="00A91103">
              <w:rPr>
                <w:sz w:val="16"/>
                <w:szCs w:val="16"/>
              </w:rPr>
              <w:t xml:space="preserve">refuge </w:t>
            </w:r>
            <w:r w:rsidR="00437507" w:rsidRPr="00A91103">
              <w:rPr>
                <w:sz w:val="16"/>
                <w:szCs w:val="16"/>
              </w:rPr>
              <w:t>centres</w:t>
            </w:r>
            <w:r w:rsidRPr="00A91103">
              <w:rPr>
                <w:sz w:val="16"/>
                <w:szCs w:val="16"/>
              </w:rPr>
              <w:t xml:space="preserve"> (</w:t>
            </w:r>
            <w:r w:rsidR="007E2EE6">
              <w:rPr>
                <w:sz w:val="16"/>
                <w:szCs w:val="16"/>
              </w:rPr>
              <w:t>for example,</w:t>
            </w:r>
            <w:r w:rsidRPr="00A91103">
              <w:rPr>
                <w:sz w:val="16"/>
                <w:szCs w:val="16"/>
              </w:rPr>
              <w:t xml:space="preserve"> </w:t>
            </w:r>
            <w:r w:rsidR="00383AB3" w:rsidRPr="00A91103">
              <w:rPr>
                <w:sz w:val="16"/>
                <w:szCs w:val="16"/>
              </w:rPr>
              <w:t xml:space="preserve">leisure centres, </w:t>
            </w:r>
            <w:r w:rsidR="00CC73BC" w:rsidRPr="00A91103">
              <w:rPr>
                <w:sz w:val="16"/>
                <w:szCs w:val="16"/>
              </w:rPr>
              <w:t>libraries</w:t>
            </w:r>
            <w:r w:rsidR="00383AB3" w:rsidRPr="00A91103">
              <w:rPr>
                <w:sz w:val="16"/>
                <w:szCs w:val="16"/>
              </w:rPr>
              <w:t xml:space="preserve"> and </w:t>
            </w:r>
            <w:r w:rsidR="00217BBC" w:rsidRPr="00A91103">
              <w:rPr>
                <w:sz w:val="16"/>
                <w:szCs w:val="16"/>
              </w:rPr>
              <w:t>community centres</w:t>
            </w:r>
            <w:r w:rsidRPr="00A91103">
              <w:rPr>
                <w:sz w:val="16"/>
                <w:szCs w:val="16"/>
              </w:rPr>
              <w:t>)</w:t>
            </w:r>
            <w:r w:rsidR="00060D55">
              <w:rPr>
                <w:sz w:val="16"/>
                <w:szCs w:val="16"/>
              </w:rPr>
              <w:t xml:space="preserve"> within municipality</w:t>
            </w:r>
          </w:p>
          <w:p w14:paraId="4E89F9B3" w14:textId="1475C861" w:rsidR="000F5DB8" w:rsidRDefault="005F659D" w:rsidP="000F5DB8">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roportion of </w:t>
            </w:r>
            <w:r w:rsidR="00E423FA">
              <w:rPr>
                <w:sz w:val="16"/>
                <w:szCs w:val="16"/>
              </w:rPr>
              <w:t>population</w:t>
            </w:r>
            <w:r w:rsidR="00F06FAD">
              <w:rPr>
                <w:sz w:val="16"/>
                <w:szCs w:val="16"/>
              </w:rPr>
              <w:t xml:space="preserve"> without internet connection</w:t>
            </w:r>
            <w:r w:rsidR="00F03FB0" w:rsidRPr="00F03FB0">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F03FB0" w:rsidRPr="00F03FB0">
              <w:rPr>
                <w:sz w:val="16"/>
                <w:szCs w:val="16"/>
                <w:vertAlign w:val="superscript"/>
              </w:rPr>
              <w:fldChar w:fldCharType="separate"/>
            </w:r>
            <w:r w:rsidR="00937C8F">
              <w:rPr>
                <w:noProof/>
                <w:sz w:val="16"/>
                <w:szCs w:val="16"/>
                <w:vertAlign w:val="superscript"/>
              </w:rPr>
              <w:t>92</w:t>
            </w:r>
            <w:r w:rsidR="00F03FB0" w:rsidRPr="00F03FB0">
              <w:rPr>
                <w:sz w:val="16"/>
                <w:szCs w:val="16"/>
                <w:vertAlign w:val="superscript"/>
              </w:rPr>
              <w:fldChar w:fldCharType="end"/>
            </w:r>
            <w:r w:rsidR="00F06FAD">
              <w:rPr>
                <w:sz w:val="16"/>
                <w:szCs w:val="16"/>
              </w:rPr>
              <w:t xml:space="preserve"> </w:t>
            </w:r>
          </w:p>
          <w:p w14:paraId="62C82464" w14:textId="1B90621D" w:rsidR="009702DA" w:rsidDel="000F5DB8" w:rsidRDefault="009702DA" w:rsidP="000F5DB8">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rtion of population who volunteer or support community programs</w:t>
            </w:r>
            <w:r w:rsidRPr="005476BF">
              <w:rPr>
                <w:sz w:val="16"/>
                <w:szCs w:val="16"/>
                <w:vertAlign w:val="superscript"/>
              </w:rPr>
              <w:fldChar w:fldCharType="begin"/>
            </w:r>
            <w:r w:rsidR="009E03EE">
              <w:rPr>
                <w:sz w:val="16"/>
                <w:szCs w:val="16"/>
                <w:vertAlign w:val="superscript"/>
              </w:rPr>
              <w:instrText xml:space="preserve"> ADDIN EN.CITE &lt;EndNote&gt;&lt;Cite&gt;&lt;Year&gt;2021&lt;/Year&gt;&lt;RecNum&gt;672&lt;/RecNum&gt;&lt;DisplayText&gt;93&lt;/DisplayText&gt;&lt;record&gt;&lt;rec-number&gt;672&lt;/rec-number&gt;&lt;foreign-keys&gt;&lt;key app="EN" db-id="fwvs520dta0pajerxw65e0pi2ztww9f052dv" timestamp="1726097968" guid="5f074bd5-07f9-4365-9ad9-ec742c4d5e3f"&gt;672&lt;/key&gt;&lt;/foreign-keys&gt;&lt;ref-type name="Web Page"&gt;12&lt;/ref-type&gt;&lt;contributors&gt;&lt;/contributors&gt;&lt;titles&gt;&lt;title&gt;Australian Bureau of Statistics. Search Census Data&lt;/title&gt;&lt;/titles&gt;&lt;dates&gt;&lt;year&gt;2021&lt;/year&gt;&lt;/dates&gt;&lt;publisher&gt;ABS, Government of Australia&lt;/publisher&gt;&lt;urls&gt;&lt;related-urls&gt;&lt;url&gt;https://www.abs.gov.au/census/find-census-data/search-by-area]&lt;/url&gt;&lt;/related-urls&gt;&lt;/urls&gt;&lt;/record&gt;&lt;/Cite&gt;&lt;/EndNote&gt;</w:instrText>
            </w:r>
            <w:r w:rsidRPr="005476BF">
              <w:rPr>
                <w:sz w:val="16"/>
                <w:szCs w:val="16"/>
                <w:vertAlign w:val="superscript"/>
              </w:rPr>
              <w:fldChar w:fldCharType="separate"/>
            </w:r>
            <w:r w:rsidR="00937C8F">
              <w:rPr>
                <w:noProof/>
                <w:sz w:val="16"/>
                <w:szCs w:val="16"/>
                <w:vertAlign w:val="superscript"/>
              </w:rPr>
              <w:t>93</w:t>
            </w:r>
            <w:r w:rsidRPr="005476BF">
              <w:rPr>
                <w:sz w:val="16"/>
                <w:szCs w:val="16"/>
                <w:vertAlign w:val="superscript"/>
              </w:rPr>
              <w:fldChar w:fldCharType="end"/>
            </w:r>
            <w:r>
              <w:rPr>
                <w:sz w:val="16"/>
                <w:szCs w:val="16"/>
              </w:rPr>
              <w:t xml:space="preserve">  </w:t>
            </w:r>
          </w:p>
          <w:p w14:paraId="36C2365A" w14:textId="22BCE729" w:rsidR="00D07849" w:rsidRDefault="00227C10"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rtion of adults</w:t>
            </w:r>
            <w:r w:rsidR="00397EAC">
              <w:rPr>
                <w:sz w:val="16"/>
                <w:szCs w:val="16"/>
              </w:rPr>
              <w:t xml:space="preserve"> </w:t>
            </w:r>
            <w:r w:rsidR="00ED2C77">
              <w:rPr>
                <w:sz w:val="16"/>
                <w:szCs w:val="16"/>
              </w:rPr>
              <w:t xml:space="preserve">who </w:t>
            </w:r>
            <w:r w:rsidR="00D21FB7">
              <w:rPr>
                <w:sz w:val="16"/>
                <w:szCs w:val="16"/>
              </w:rPr>
              <w:t>‘</w:t>
            </w:r>
            <w:r w:rsidR="00ED2C77">
              <w:rPr>
                <w:sz w:val="16"/>
                <w:szCs w:val="16"/>
              </w:rPr>
              <w:t>usually or always</w:t>
            </w:r>
            <w:r w:rsidR="00D21FB7">
              <w:rPr>
                <w:sz w:val="16"/>
                <w:szCs w:val="16"/>
              </w:rPr>
              <w:t>'</w:t>
            </w:r>
            <w:r w:rsidR="00ED2C77">
              <w:rPr>
                <w:sz w:val="16"/>
                <w:szCs w:val="16"/>
              </w:rPr>
              <w:t xml:space="preserve"> ge</w:t>
            </w:r>
            <w:r w:rsidR="00AD4E57">
              <w:rPr>
                <w:sz w:val="16"/>
                <w:szCs w:val="16"/>
              </w:rPr>
              <w:t>t</w:t>
            </w:r>
            <w:r w:rsidR="00ED2C77">
              <w:rPr>
                <w:sz w:val="16"/>
                <w:szCs w:val="16"/>
              </w:rPr>
              <w:t xml:space="preserve"> the emotional and social support they need</w:t>
            </w:r>
            <w:r w:rsidR="00ED5AB5" w:rsidRPr="00F3051E">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ED5AB5" w:rsidRPr="00F3051E">
              <w:rPr>
                <w:sz w:val="16"/>
                <w:szCs w:val="16"/>
                <w:vertAlign w:val="superscript"/>
              </w:rPr>
              <w:fldChar w:fldCharType="separate"/>
            </w:r>
            <w:r w:rsidR="00937C8F">
              <w:rPr>
                <w:noProof/>
                <w:sz w:val="16"/>
                <w:szCs w:val="16"/>
                <w:vertAlign w:val="superscript"/>
              </w:rPr>
              <w:t>92</w:t>
            </w:r>
            <w:r w:rsidR="00ED5AB5" w:rsidRPr="00F3051E">
              <w:rPr>
                <w:sz w:val="16"/>
                <w:szCs w:val="16"/>
                <w:vertAlign w:val="superscript"/>
              </w:rPr>
              <w:fldChar w:fldCharType="end"/>
            </w:r>
          </w:p>
          <w:p w14:paraId="571725F8" w14:textId="62AEA0CE" w:rsidR="00F9390C" w:rsidRDefault="00215857" w:rsidP="00F9390C">
            <w:pPr>
              <w:pStyle w:val="DHHSbody"/>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roportion of adults who </w:t>
            </w:r>
            <w:r w:rsidR="005B5C62">
              <w:rPr>
                <w:sz w:val="16"/>
                <w:szCs w:val="16"/>
              </w:rPr>
              <w:t>report</w:t>
            </w:r>
            <w:r w:rsidR="001E1B1E">
              <w:rPr>
                <w:sz w:val="16"/>
                <w:szCs w:val="16"/>
              </w:rPr>
              <w:t xml:space="preserve"> high or very high </w:t>
            </w:r>
            <w:r w:rsidR="008A2FB2">
              <w:rPr>
                <w:sz w:val="16"/>
                <w:szCs w:val="16"/>
              </w:rPr>
              <w:t>life satisfaction</w:t>
            </w:r>
            <w:r w:rsidR="00F3051E" w:rsidRPr="00A932D7">
              <w:rPr>
                <w:sz w:val="16"/>
                <w:szCs w:val="16"/>
                <w:vertAlign w:val="superscript"/>
              </w:rPr>
              <w:fldChar w:fldCharType="begin"/>
            </w:r>
            <w:r w:rsidR="00BE2C6C">
              <w:rPr>
                <w:sz w:val="16"/>
                <w:szCs w:val="16"/>
                <w:vertAlign w:val="superscript"/>
              </w:rPr>
              <w:instrText xml:space="preserve"> ADDIN EN.CITE &lt;EndNote&gt;&lt;Cite&gt;&lt;Year&gt;2022&lt;/Year&gt;&lt;RecNum&gt;676&lt;/RecNum&gt;&lt;DisplayText&gt;92&lt;/DisplayText&gt;&lt;record&gt;&lt;rec-number&gt;676&lt;/rec-number&gt;&lt;foreign-keys&gt;&lt;key app="EN" db-id="fwvs520dta0pajerxw65e0pi2ztww9f052dv" timestamp="1726097968" guid="ecd2409f-95dc-4969-b9a6-6388c60fcd4f"&gt;676&lt;/key&gt;&lt;/foreign-keys&gt;&lt;ref-type name="Web Page"&gt;12&lt;/ref-type&gt;&lt;contributors&gt;&lt;/contributors&gt;&lt;titles&gt;&lt;title&gt;Victorian Agency for Health Information. Victorian Population Health Survey.&lt;/title&gt;&lt;/titles&gt;&lt;dates&gt;&lt;year&gt;2022&lt;/year&gt;&lt;/dates&gt;&lt;publisher&gt;VAHI, State Government of Victoria&lt;/publisher&gt;&lt;urls&gt;&lt;related-urls&gt;&lt;url&gt;https://vahi.vic.gov.au/reports/victorian-population-health-survey]&lt;/url&gt;&lt;/related-urls&gt;&lt;/urls&gt;&lt;/record&gt;&lt;/Cite&gt;&lt;/EndNote&gt;</w:instrText>
            </w:r>
            <w:r w:rsidR="00F3051E" w:rsidRPr="00A932D7">
              <w:rPr>
                <w:sz w:val="16"/>
                <w:szCs w:val="16"/>
                <w:vertAlign w:val="superscript"/>
              </w:rPr>
              <w:fldChar w:fldCharType="separate"/>
            </w:r>
            <w:r w:rsidR="00937C8F">
              <w:rPr>
                <w:noProof/>
                <w:sz w:val="16"/>
                <w:szCs w:val="16"/>
                <w:vertAlign w:val="superscript"/>
              </w:rPr>
              <w:t>92</w:t>
            </w:r>
            <w:r w:rsidR="00F3051E" w:rsidRPr="00A932D7">
              <w:rPr>
                <w:sz w:val="16"/>
                <w:szCs w:val="16"/>
                <w:vertAlign w:val="superscript"/>
              </w:rPr>
              <w:fldChar w:fldCharType="end"/>
            </w:r>
            <w:r w:rsidR="00F9390C" w:rsidRPr="00A91103">
              <w:rPr>
                <w:sz w:val="16"/>
                <w:szCs w:val="16"/>
              </w:rPr>
              <w:t xml:space="preserve"> </w:t>
            </w:r>
          </w:p>
          <w:p w14:paraId="33B71214" w14:textId="4C0C08EF" w:rsidR="009702DA" w:rsidRDefault="009702DA" w:rsidP="00F9390C">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Number of aged care facilities</w:t>
            </w:r>
            <w:r w:rsidRPr="006746CA">
              <w:rPr>
                <w:sz w:val="16"/>
                <w:szCs w:val="16"/>
                <w:vertAlign w:val="superscript"/>
              </w:rPr>
              <w:fldChar w:fldCharType="begin"/>
            </w:r>
            <w:r w:rsidR="00A80F76">
              <w:rPr>
                <w:sz w:val="16"/>
                <w:szCs w:val="16"/>
                <w:vertAlign w:val="superscript"/>
              </w:rPr>
              <w:instrText xml:space="preserve"> ADDIN EN.CITE &lt;EndNote&gt;&lt;Cite&gt;&lt;Year&gt;2023&lt;/Year&gt;&lt;RecNum&gt;674&lt;/RecNum&gt;&lt;DisplayText&gt;99&lt;/DisplayText&gt;&lt;record&gt;&lt;rec-number&gt;674&lt;/rec-number&gt;&lt;foreign-keys&gt;&lt;key app="EN" db-id="fwvs520dta0pajerxw65e0pi2ztww9f052dv" timestamp="1726097968" guid="439ce266-03a7-4f3f-9e02-ffd817f0d14e"&gt;674&lt;/key&gt;&lt;/foreign-keys&gt;&lt;ref-type name="Web Page"&gt;12&lt;/ref-type&gt;&lt;contributors&gt;&lt;/contributors&gt;&lt;titles&gt;&lt;title&gt;Australian Institute of Health and Welfare. Aged Care Service List [30 June 2023].&lt;/title&gt;&lt;/titles&gt;&lt;dates&gt;&lt;year&gt;2023&lt;/year&gt;&lt;/dates&gt;&lt;publisher&gt;AIHW, Government of Australia&lt;/publisher&gt;&lt;urls&gt;&lt;related-urls&gt;&lt;url&gt;https://www.gen-agedcaredata.gov.au/resources/access-data/2023/september/aged-care-service-list-30-june-2023]&lt;/url&gt;&lt;/related-urls&gt;&lt;/urls&gt;&lt;/record&gt;&lt;/Cite&gt;&lt;/EndNote&gt;</w:instrText>
            </w:r>
            <w:r w:rsidRPr="006746CA">
              <w:rPr>
                <w:sz w:val="16"/>
                <w:szCs w:val="16"/>
                <w:vertAlign w:val="superscript"/>
              </w:rPr>
              <w:fldChar w:fldCharType="separate"/>
            </w:r>
            <w:r w:rsidR="00937C8F">
              <w:rPr>
                <w:noProof/>
                <w:sz w:val="16"/>
                <w:szCs w:val="16"/>
                <w:vertAlign w:val="superscript"/>
              </w:rPr>
              <w:t>99</w:t>
            </w:r>
            <w:r w:rsidRPr="006746CA">
              <w:rPr>
                <w:sz w:val="16"/>
                <w:szCs w:val="16"/>
                <w:vertAlign w:val="superscript"/>
              </w:rPr>
              <w:fldChar w:fldCharType="end"/>
            </w:r>
          </w:p>
          <w:p w14:paraId="4A9622BC" w14:textId="4794D4DE" w:rsidR="00F9390C" w:rsidRPr="00A91103" w:rsidRDefault="00F9390C" w:rsidP="00F9390C">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Number of general practitioners per</w:t>
            </w:r>
            <w:r w:rsidRPr="00E503FD">
              <w:rPr>
                <w:i/>
                <w:iCs/>
                <w:sz w:val="16"/>
                <w:szCs w:val="16"/>
              </w:rPr>
              <w:t xml:space="preserve"> x </w:t>
            </w:r>
            <w:r w:rsidRPr="00A91103">
              <w:rPr>
                <w:sz w:val="16"/>
                <w:szCs w:val="16"/>
              </w:rPr>
              <w:t>number of people</w:t>
            </w:r>
          </w:p>
          <w:p w14:paraId="133257F4" w14:textId="748E7886" w:rsidR="00D07849" w:rsidRPr="00F06FAD" w:rsidRDefault="00F9390C" w:rsidP="008E60A5">
            <w:pPr>
              <w:pStyle w:val="DHHSbody"/>
              <w:cnfStyle w:val="000000100000" w:firstRow="0" w:lastRow="0" w:firstColumn="0" w:lastColumn="0" w:oddVBand="0" w:evenVBand="0" w:oddHBand="1" w:evenHBand="0" w:firstRowFirstColumn="0" w:firstRowLastColumn="0" w:lastRowFirstColumn="0" w:lastRowLastColumn="0"/>
              <w:rPr>
                <w:sz w:val="16"/>
                <w:szCs w:val="16"/>
              </w:rPr>
            </w:pPr>
            <w:r w:rsidRPr="00A91103">
              <w:rPr>
                <w:sz w:val="16"/>
                <w:szCs w:val="16"/>
              </w:rPr>
              <w:t>Number of community service organisations per</w:t>
            </w:r>
            <w:r w:rsidRPr="00E503FD">
              <w:rPr>
                <w:i/>
                <w:iCs/>
                <w:sz w:val="16"/>
                <w:szCs w:val="16"/>
              </w:rPr>
              <w:t xml:space="preserve"> x </w:t>
            </w:r>
            <w:r w:rsidRPr="00A91103">
              <w:rPr>
                <w:sz w:val="16"/>
                <w:szCs w:val="16"/>
              </w:rPr>
              <w:t xml:space="preserve">number of people </w:t>
            </w:r>
          </w:p>
        </w:tc>
      </w:tr>
    </w:tbl>
    <w:p w14:paraId="16E94201" w14:textId="6AF43EFE" w:rsidR="00D72AD1" w:rsidRDefault="00D72AD1" w:rsidP="003A3833">
      <w:pPr>
        <w:pStyle w:val="DHHSbodyaftertablefigure"/>
      </w:pPr>
      <w:bookmarkStart w:id="45" w:name="_Toc44534130"/>
    </w:p>
    <w:p w14:paraId="2D31CF8E" w14:textId="1DA802BB" w:rsidR="00D72AD1" w:rsidRDefault="00D72AD1">
      <w:pPr>
        <w:rPr>
          <w:rFonts w:ascii="Arial" w:eastAsia="Times" w:hAnsi="Arial"/>
        </w:rPr>
      </w:pPr>
      <w:r>
        <w:br w:type="page"/>
      </w:r>
    </w:p>
    <w:p w14:paraId="517D6FBD" w14:textId="77777777" w:rsidR="00970606" w:rsidRDefault="00970606" w:rsidP="003A3833">
      <w:pPr>
        <w:pStyle w:val="DHHSbodyaftertablefigure"/>
      </w:pPr>
    </w:p>
    <w:p w14:paraId="4E76FF1E" w14:textId="01676967" w:rsidR="00970606" w:rsidRPr="001257F0" w:rsidRDefault="00970606" w:rsidP="003A3833">
      <w:pPr>
        <w:pStyle w:val="DHHSbodyaftertablefigure"/>
        <w:rPr>
          <w:b/>
          <w:bCs/>
        </w:rPr>
      </w:pPr>
      <w:r w:rsidRPr="001257F0">
        <w:rPr>
          <w:b/>
          <w:bCs/>
        </w:rPr>
        <w:t>Table 7</w:t>
      </w:r>
      <w:r w:rsidR="00762EDC">
        <w:rPr>
          <w:b/>
          <w:bCs/>
        </w:rPr>
        <w:t>: Integrated indices</w:t>
      </w:r>
    </w:p>
    <w:tbl>
      <w:tblPr>
        <w:tblStyle w:val="GridTable4-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8"/>
      </w:tblGrid>
      <w:tr w:rsidR="00970606" w14:paraId="461EF1F3"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top w:val="none" w:sz="0" w:space="0" w:color="auto"/>
              <w:left w:val="none" w:sz="0" w:space="0" w:color="auto"/>
              <w:bottom w:val="none" w:sz="0" w:space="0" w:color="auto"/>
              <w:right w:val="none" w:sz="0" w:space="0" w:color="auto"/>
            </w:tcBorders>
          </w:tcPr>
          <w:p w14:paraId="026DB755" w14:textId="1CD5AB3C" w:rsidR="00970606" w:rsidRDefault="00970606" w:rsidP="00970606">
            <w:pPr>
              <w:pStyle w:val="DHHSbody"/>
            </w:pPr>
            <w:r w:rsidRPr="00970606">
              <w:rPr>
                <w:color w:val="auto"/>
              </w:rPr>
              <w:t>Integrated indices</w:t>
            </w:r>
          </w:p>
        </w:tc>
      </w:tr>
      <w:tr w:rsidR="00970606" w14:paraId="7FF703B3"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6C9F29AA" w14:textId="77777777" w:rsidR="00970606" w:rsidRDefault="00970606" w:rsidP="00970606">
            <w:pPr>
              <w:pStyle w:val="DHHSbody"/>
              <w:rPr>
                <w:sz w:val="16"/>
                <w:szCs w:val="16"/>
                <w:vertAlign w:val="superscript"/>
              </w:rPr>
            </w:pPr>
            <w:r w:rsidRPr="00970606">
              <w:rPr>
                <w:b w:val="0"/>
                <w:bCs w:val="0"/>
                <w:sz w:val="16"/>
                <w:szCs w:val="16"/>
              </w:rPr>
              <w:t>Liveability index score</w:t>
            </w:r>
            <w:r w:rsidRPr="00970606">
              <w:rPr>
                <w:sz w:val="16"/>
                <w:szCs w:val="16"/>
                <w:vertAlign w:val="superscript"/>
              </w:rPr>
              <w:fldChar w:fldCharType="begin"/>
            </w:r>
            <w:r w:rsidRPr="00970606">
              <w:rPr>
                <w:b w:val="0"/>
                <w:bCs w:val="0"/>
                <w:sz w:val="16"/>
                <w:szCs w:val="16"/>
                <w:vertAlign w:val="superscript"/>
              </w:rPr>
              <w:instrText xml:space="preserve"> ADDIN EN.CITE &lt;EndNote&gt;&lt;Cite ExcludeAuth="1"&gt;&lt;Year&gt;2020&lt;/Year&gt;&lt;RecNum&gt;669&lt;/RecNum&gt;&lt;DisplayText&gt;98&lt;/DisplayText&gt;&lt;record&gt;&lt;rec-number&gt;669&lt;/rec-number&gt;&lt;foreign-keys&gt;&lt;key app="EN" db-id="fwvs520dta0pajerxw65e0pi2ztww9f052dv" timestamp="1726097968" guid="c294c21d-d5f7-458e-baaa-2bbdc80b75ef"&gt;669&lt;/key&gt;&lt;/foreign-keys&gt;&lt;ref-type name="Web Page"&gt;12&lt;/ref-type&gt;&lt;contributors&gt;&lt;/contributors&gt;&lt;titles&gt;&lt;title&gt;Australian Urban Observatory.&lt;/title&gt;&lt;secondary-title&gt;RMIT University&lt;/secondary-title&gt;&lt;/titles&gt;&lt;dates&gt;&lt;year&gt;2020&lt;/year&gt;&lt;/dates&gt;&lt;urls&gt;&lt;related-urls&gt;&lt;url&gt;https://new.map.auo.org.au/#register]&lt;/url&gt;&lt;/related-urls&gt;&lt;/urls&gt;&lt;/record&gt;&lt;/Cite&gt;&lt;/EndNote&gt;</w:instrText>
            </w:r>
            <w:r w:rsidRPr="00970606">
              <w:rPr>
                <w:sz w:val="16"/>
                <w:szCs w:val="16"/>
                <w:vertAlign w:val="superscript"/>
              </w:rPr>
              <w:fldChar w:fldCharType="separate"/>
            </w:r>
            <w:r w:rsidRPr="00970606">
              <w:rPr>
                <w:b w:val="0"/>
                <w:bCs w:val="0"/>
                <w:noProof/>
                <w:sz w:val="16"/>
                <w:szCs w:val="16"/>
                <w:vertAlign w:val="superscript"/>
              </w:rPr>
              <w:t>98</w:t>
            </w:r>
            <w:r w:rsidRPr="00970606">
              <w:rPr>
                <w:sz w:val="16"/>
                <w:szCs w:val="16"/>
                <w:vertAlign w:val="superscript"/>
              </w:rPr>
              <w:fldChar w:fldCharType="end"/>
            </w:r>
            <w:r>
              <w:rPr>
                <w:b w:val="0"/>
                <w:bCs w:val="0"/>
                <w:sz w:val="16"/>
                <w:szCs w:val="16"/>
                <w:vertAlign w:val="superscript"/>
              </w:rPr>
              <w:t xml:space="preserve"> </w:t>
            </w:r>
            <w:r w:rsidRPr="00970606">
              <w:rPr>
                <w:rStyle w:val="FootnoteReference"/>
                <w:b w:val="0"/>
                <w:bCs w:val="0"/>
                <w:sz w:val="16"/>
                <w:szCs w:val="16"/>
              </w:rPr>
              <w:footnoteReference w:id="6"/>
            </w:r>
          </w:p>
          <w:p w14:paraId="59B83704" w14:textId="77777777" w:rsidR="00970606" w:rsidRDefault="00970606" w:rsidP="00970606">
            <w:pPr>
              <w:pStyle w:val="DHHSbody"/>
              <w:rPr>
                <w:sz w:val="16"/>
                <w:szCs w:val="16"/>
              </w:rPr>
            </w:pPr>
            <w:r w:rsidRPr="00970606">
              <w:rPr>
                <w:b w:val="0"/>
                <w:bCs w:val="0"/>
                <w:sz w:val="16"/>
                <w:szCs w:val="16"/>
              </w:rPr>
              <w:t>Walkability index score</w:t>
            </w:r>
            <w:r w:rsidRPr="00970606">
              <w:rPr>
                <w:sz w:val="16"/>
                <w:szCs w:val="16"/>
                <w:vertAlign w:val="superscript"/>
              </w:rPr>
              <w:fldChar w:fldCharType="begin"/>
            </w:r>
            <w:r w:rsidRPr="00970606">
              <w:rPr>
                <w:b w:val="0"/>
                <w:bCs w:val="0"/>
                <w:sz w:val="16"/>
                <w:szCs w:val="16"/>
                <w:vertAlign w:val="superscript"/>
              </w:rPr>
              <w:instrText xml:space="preserve"> ADDIN EN.CITE &lt;EndNote&gt;&lt;Cite&gt;&lt;Year&gt;2020&lt;/Year&gt;&lt;RecNum&gt;669&lt;/RecNum&gt;&lt;DisplayText&gt;98&lt;/DisplayText&gt;&lt;record&gt;&lt;rec-number&gt;669&lt;/rec-number&gt;&lt;foreign-keys&gt;&lt;key app="EN" db-id="fwvs520dta0pajerxw65e0pi2ztww9f052dv" timestamp="1726097968" guid="c294c21d-d5f7-458e-baaa-2bbdc80b75ef"&gt;669&lt;/key&gt;&lt;/foreign-keys&gt;&lt;ref-type name="Web Page"&gt;12&lt;/ref-type&gt;&lt;contributors&gt;&lt;/contributors&gt;&lt;titles&gt;&lt;title&gt;Australian Urban Observatory.&lt;/title&gt;&lt;secondary-title&gt;RMIT University&lt;/secondary-title&gt;&lt;/titles&gt;&lt;dates&gt;&lt;year&gt;2020&lt;/year&gt;&lt;/dates&gt;&lt;urls&gt;&lt;related-urls&gt;&lt;url&gt;https://new.map.auo.org.au/#register]&lt;/url&gt;&lt;/related-urls&gt;&lt;/urls&gt;&lt;/record&gt;&lt;/Cite&gt;&lt;/EndNote&gt;</w:instrText>
            </w:r>
            <w:r w:rsidRPr="00970606">
              <w:rPr>
                <w:sz w:val="16"/>
                <w:szCs w:val="16"/>
                <w:vertAlign w:val="superscript"/>
              </w:rPr>
              <w:fldChar w:fldCharType="separate"/>
            </w:r>
            <w:r w:rsidRPr="00970606">
              <w:rPr>
                <w:b w:val="0"/>
                <w:bCs w:val="0"/>
                <w:noProof/>
                <w:sz w:val="16"/>
                <w:szCs w:val="16"/>
                <w:vertAlign w:val="superscript"/>
              </w:rPr>
              <w:t>98</w:t>
            </w:r>
            <w:r w:rsidRPr="00970606">
              <w:rPr>
                <w:sz w:val="16"/>
                <w:szCs w:val="16"/>
                <w:vertAlign w:val="superscript"/>
              </w:rPr>
              <w:fldChar w:fldCharType="end"/>
            </w:r>
            <w:r w:rsidRPr="00970606">
              <w:rPr>
                <w:b w:val="0"/>
                <w:bCs w:val="0"/>
                <w:sz w:val="16"/>
                <w:szCs w:val="16"/>
              </w:rPr>
              <w:t xml:space="preserve"> </w:t>
            </w:r>
            <w:r w:rsidRPr="00970606">
              <w:rPr>
                <w:rStyle w:val="FootnoteReference"/>
                <w:b w:val="0"/>
                <w:bCs w:val="0"/>
                <w:sz w:val="16"/>
                <w:szCs w:val="16"/>
              </w:rPr>
              <w:footnoteReference w:id="7"/>
            </w:r>
          </w:p>
          <w:p w14:paraId="2C34C85B" w14:textId="3D2713FF" w:rsidR="00970606" w:rsidRPr="00970606" w:rsidRDefault="00970606" w:rsidP="00970606">
            <w:pPr>
              <w:pStyle w:val="DHHSbody"/>
              <w:rPr>
                <w:b w:val="0"/>
                <w:bCs w:val="0"/>
              </w:rPr>
            </w:pPr>
            <w:r w:rsidRPr="00970606">
              <w:rPr>
                <w:b w:val="0"/>
                <w:bCs w:val="0"/>
                <w:sz w:val="16"/>
                <w:szCs w:val="16"/>
              </w:rPr>
              <w:t>Heat-health risk index or heat vulnerability index rating</w:t>
            </w:r>
            <w:r w:rsidRPr="00970606">
              <w:rPr>
                <w:sz w:val="16"/>
                <w:szCs w:val="16"/>
                <w:vertAlign w:val="superscript"/>
              </w:rPr>
              <w:fldChar w:fldCharType="begin">
                <w:fldData xml:space="preserve">PEVuZE5vdGU+PENpdGU+PFllYXI+MjAyMzwvWWVhcj48UmVjTnVtPjQ3NDwvUmVjTnVtPjxJRFRl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</w:fldData>
              </w:fldChar>
            </w:r>
            <w:r w:rsidR="00F71C99">
              <w:rPr>
                <w:sz w:val="16"/>
                <w:szCs w:val="16"/>
                <w:vertAlign w:val="superscript"/>
              </w:rPr>
              <w:instrText xml:space="preserve"> ADDIN EN.CITE </w:instrText>
            </w:r>
            <w:r w:rsidR="00F71C99">
              <w:rPr>
                <w:sz w:val="16"/>
                <w:szCs w:val="16"/>
                <w:vertAlign w:val="superscript"/>
              </w:rPr>
              <w:fldChar w:fldCharType="begin">
                <w:fldData xml:space="preserve">PEVuZE5vdGU+PENpdGU+PFllYXI+MjAyMzwvWWVhcj48UmVjTnVtPjQ3NDwvUmVjTnVtPjxJRFRl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</w:fldData>
              </w:fldChar>
            </w:r>
            <w:r w:rsidR="00F71C99">
              <w:rPr>
                <w:sz w:val="16"/>
                <w:szCs w:val="16"/>
                <w:vertAlign w:val="superscript"/>
              </w:rPr>
              <w:instrText xml:space="preserve"> ADDIN EN.CITE.DATA </w:instrText>
            </w:r>
            <w:r w:rsidR="00F71C99">
              <w:rPr>
                <w:sz w:val="16"/>
                <w:szCs w:val="16"/>
                <w:vertAlign w:val="superscript"/>
              </w:rPr>
            </w:r>
            <w:r w:rsidR="00F71C99">
              <w:rPr>
                <w:sz w:val="16"/>
                <w:szCs w:val="16"/>
                <w:vertAlign w:val="superscript"/>
              </w:rPr>
              <w:fldChar w:fldCharType="end"/>
            </w:r>
            <w:r w:rsidRPr="00970606">
              <w:rPr>
                <w:sz w:val="16"/>
                <w:szCs w:val="16"/>
                <w:vertAlign w:val="superscript"/>
              </w:rPr>
            </w:r>
            <w:r w:rsidRPr="00970606">
              <w:rPr>
                <w:sz w:val="16"/>
                <w:szCs w:val="16"/>
                <w:vertAlign w:val="superscript"/>
              </w:rPr>
              <w:fldChar w:fldCharType="separate"/>
            </w:r>
            <w:r w:rsidRPr="00970606">
              <w:rPr>
                <w:b w:val="0"/>
                <w:bCs w:val="0"/>
                <w:noProof/>
                <w:sz w:val="16"/>
                <w:szCs w:val="16"/>
                <w:vertAlign w:val="superscript"/>
              </w:rPr>
              <w:t>100-102</w:t>
            </w:r>
            <w:r w:rsidRPr="00970606">
              <w:rPr>
                <w:sz w:val="16"/>
                <w:szCs w:val="16"/>
                <w:vertAlign w:val="superscript"/>
              </w:rPr>
              <w:fldChar w:fldCharType="end"/>
            </w:r>
            <w:r w:rsidRPr="00970606">
              <w:rPr>
                <w:b w:val="0"/>
                <w:bCs w:val="0"/>
                <w:sz w:val="16"/>
                <w:szCs w:val="16"/>
                <w:vertAlign w:val="superscript"/>
              </w:rPr>
              <w:t xml:space="preserve"> </w:t>
            </w:r>
            <w:r w:rsidRPr="00970606">
              <w:rPr>
                <w:rStyle w:val="FootnoteReference"/>
                <w:b w:val="0"/>
                <w:bCs w:val="0"/>
                <w:sz w:val="16"/>
                <w:szCs w:val="16"/>
              </w:rPr>
              <w:footnoteReference w:id="8"/>
            </w:r>
          </w:p>
        </w:tc>
      </w:tr>
    </w:tbl>
    <w:p w14:paraId="3D9E05CF" w14:textId="77777777" w:rsidR="00970606" w:rsidRPr="00970606" w:rsidRDefault="00970606" w:rsidP="00970606">
      <w:pPr>
        <w:pStyle w:val="DHHSbody"/>
      </w:pPr>
    </w:p>
    <w:p w14:paraId="67661947" w14:textId="4C065B9C" w:rsidR="00080227" w:rsidDel="002F7C44" w:rsidRDefault="00396C3A" w:rsidP="003A3833">
      <w:pPr>
        <w:pStyle w:val="DHHSbodyaftertablefigure"/>
      </w:pPr>
      <w:r>
        <w:t>While</w:t>
      </w:r>
      <w:r w:rsidRPr="00B60AFD">
        <w:t xml:space="preserve"> the </w:t>
      </w:r>
      <w:r>
        <w:t>exposure</w:t>
      </w:r>
      <w:r w:rsidRPr="00B60AFD">
        <w:t xml:space="preserve"> indicators</w:t>
      </w:r>
      <w:r>
        <w:t xml:space="preserve"> included in </w:t>
      </w:r>
      <w:r w:rsidR="00762EDC">
        <w:rPr>
          <w:b/>
          <w:bCs/>
        </w:rPr>
        <w:t xml:space="preserve">Table </w:t>
      </w:r>
      <w:r w:rsidR="00970606">
        <w:rPr>
          <w:b/>
          <w:bCs/>
        </w:rPr>
        <w:t>6 and 7</w:t>
      </w:r>
      <w:r>
        <w:t xml:space="preserve"> focus on direct exposures associated with extreme events, councils could also consider indirect exposures such as the number of blue-green algal blooms in council-managed recreational water bodies</w:t>
      </w:r>
      <w:r w:rsidR="005E6FEE">
        <w:t>, exposure to fine particles in bushfire smoke etc.</w:t>
      </w:r>
      <w:r>
        <w:t xml:space="preserve"> </w:t>
      </w:r>
    </w:p>
    <w:p w14:paraId="5E0170F9" w14:textId="13700EA5" w:rsidR="00B55A1D" w:rsidRPr="00B55A1D" w:rsidRDefault="00B55A1D" w:rsidP="00B55A1D">
      <w:pPr>
        <w:pStyle w:val="DHHSbody"/>
      </w:pPr>
      <w:r>
        <w:t xml:space="preserve">Children are particularly </w:t>
      </w:r>
      <w:r w:rsidR="007D1798">
        <w:t>sensitive</w:t>
      </w:r>
      <w:r>
        <w:t xml:space="preserve"> to the impacts of climate change. </w:t>
      </w:r>
      <w:r w:rsidRPr="009D7E4E">
        <w:rPr>
          <w:b/>
        </w:rPr>
        <w:t xml:space="preserve">Box </w:t>
      </w:r>
      <w:r w:rsidR="0022375F">
        <w:rPr>
          <w:b/>
        </w:rPr>
        <w:t>9</w:t>
      </w:r>
      <w:r>
        <w:t xml:space="preserve"> below provides some examples of why this is the case.</w:t>
      </w:r>
      <w:r w:rsidRPr="00BD1861">
        <w:rPr>
          <w:vertAlign w:val="superscript"/>
        </w:rPr>
        <w:fldChar w:fldCharType="begin"/>
      </w:r>
      <w:r w:rsidR="00F50253">
        <w:rPr>
          <w:vertAlign w:val="superscript"/>
        </w:rPr>
        <w:instrText xml:space="preserve"> ADDIN EN.CITE &lt;EndNote&gt;&lt;Cite&gt;&lt;Author&gt;UNICEF&lt;/Author&gt;&lt;Year&gt;2024&lt;/Year&gt;&lt;RecNum&gt;586&lt;/RecNum&gt;&lt;DisplayText&gt;103&lt;/DisplayText&gt;&lt;record&gt;&lt;rec-number&gt;586&lt;/rec-number&gt;&lt;foreign-keys&gt;&lt;key app="EN" db-id="fwvs520dta0pajerxw65e0pi2ztww9f052dv" timestamp="1725496788" guid="bca00168-4e42-4966-bacb-4c218cb8fcdd"&gt;586&lt;/key&gt;&lt;/foreign-keys&gt;&lt;ref-type name="Report"&gt;27&lt;/ref-type&gt;&lt;contributors&gt;&lt;authors&gt;&lt;author&gt;UNICEF&lt;/author&gt;&lt;/authors&gt;&lt;tertiary-authors&gt;&lt;author&gt;UNICEF&lt;/author&gt;&lt;/tertiary-authors&gt;&lt;/contributors&gt;&lt;titles&gt;&lt;title&gt;A threat to progress: Confronting the effects of climate change on child health and wellbeing.&lt;/title&gt;&lt;/titles&gt;&lt;dates&gt;&lt;year&gt;2024&lt;/year&gt;&lt;/dates&gt;&lt;pub-location&gt;New York, NY, USA&lt;/pub-location&gt;&lt;publisher&gt;United Nations Children’s Fund&lt;/publisher&gt;&lt;urls&gt;&lt;related-urls&gt;&lt;url&gt;https://www.unicef.org/reports/threat-to-progress#:~:text=The%20lives%20of%20children%20are,related%20hazards%20that%20often%20overlap&lt;/url&gt;&lt;/related-urls&gt;&lt;/urls&gt;&lt;/record&gt;&lt;/Cite&gt;&lt;/EndNote&gt;</w:instrText>
      </w:r>
      <w:r w:rsidRPr="00BD1861">
        <w:rPr>
          <w:vertAlign w:val="superscript"/>
        </w:rPr>
        <w:fldChar w:fldCharType="separate"/>
      </w:r>
      <w:r w:rsidR="00937C8F">
        <w:rPr>
          <w:noProof/>
          <w:vertAlign w:val="superscript"/>
        </w:rPr>
        <w:t>103</w:t>
      </w:r>
      <w:r w:rsidRPr="00BD1861">
        <w:rPr>
          <w:vertAlign w:val="superscript"/>
        </w:rPr>
        <w:fldChar w:fldCharType="end"/>
      </w:r>
    </w:p>
    <w:tbl>
      <w:tblPr>
        <w:tblStyle w:val="TableGrid"/>
        <w:tblW w:w="0" w:type="auto"/>
        <w:tblLook w:val="04A0" w:firstRow="1" w:lastRow="0" w:firstColumn="1" w:lastColumn="0" w:noHBand="0" w:noVBand="1"/>
      </w:tblPr>
      <w:tblGrid>
        <w:gridCol w:w="9288"/>
      </w:tblGrid>
      <w:tr w:rsidR="00396C3A" w14:paraId="182F5B99" w14:textId="77777777" w:rsidTr="00396C3A">
        <w:tc>
          <w:tcPr>
            <w:tcW w:w="9288" w:type="dxa"/>
          </w:tcPr>
          <w:p w14:paraId="0E98B03E" w14:textId="4B2D44A1" w:rsidR="00396C3A" w:rsidRDefault="00396C3A" w:rsidP="00396C3A">
            <w:pPr>
              <w:rPr>
                <w:rFonts w:ascii="Arial" w:hAnsi="Arial" w:cs="Arial"/>
                <w:b/>
                <w:bCs/>
              </w:rPr>
            </w:pPr>
            <w:r>
              <w:rPr>
                <w:rFonts w:ascii="Arial" w:hAnsi="Arial" w:cs="Arial"/>
                <w:b/>
                <w:bCs/>
              </w:rPr>
              <w:t xml:space="preserve">Box </w:t>
            </w:r>
            <w:r w:rsidR="0022375F">
              <w:rPr>
                <w:rFonts w:ascii="Arial" w:hAnsi="Arial" w:cs="Arial"/>
                <w:b/>
                <w:bCs/>
              </w:rPr>
              <w:t>9</w:t>
            </w:r>
            <w:r>
              <w:rPr>
                <w:rFonts w:ascii="Arial" w:hAnsi="Arial" w:cs="Arial"/>
                <w:b/>
                <w:bCs/>
              </w:rPr>
              <w:t xml:space="preserve">: UNICEF: A threat to progress - Confronting the effects of climate change on child health and wellbeing </w:t>
            </w:r>
          </w:p>
          <w:p w14:paraId="33E6DAD0" w14:textId="73B5C927" w:rsidR="00396C3A" w:rsidRPr="008928C6" w:rsidRDefault="00396C3A" w:rsidP="008928C6">
            <w:pPr>
              <w:pStyle w:val="DHHSbody"/>
              <w:spacing w:before="120"/>
            </w:pPr>
            <w:r w:rsidRPr="008928C6">
              <w:t xml:space="preserve">The interplay of physiological, psychosocial and behavioural factors and dependence on caregivers renders children uniquely </w:t>
            </w:r>
            <w:r w:rsidR="005B206B" w:rsidRPr="008928C6">
              <w:t>susceptible</w:t>
            </w:r>
            <w:r w:rsidRPr="008928C6">
              <w:t xml:space="preserve"> to the impacts of climate change and sets them apart from the health challenges faced by adults. For example:</w:t>
            </w:r>
          </w:p>
          <w:p w14:paraId="3A65330E" w14:textId="77777777" w:rsidR="00396C3A" w:rsidRPr="00E315C5" w:rsidRDefault="00396C3A" w:rsidP="00E315C5">
            <w:pPr>
              <w:pStyle w:val="DHHSbullet1"/>
              <w:ind w:left="709"/>
            </w:pPr>
            <w:r w:rsidRPr="00E315C5">
              <w:t>physiologically, in-utero exposure to climate related hazards can impact perinatal and childhood development</w:t>
            </w:r>
          </w:p>
          <w:p w14:paraId="57648397" w14:textId="0765ACDA" w:rsidR="00396C3A" w:rsidRPr="00E315C5" w:rsidRDefault="00396C3A" w:rsidP="00E315C5">
            <w:pPr>
              <w:pStyle w:val="DHHSbullet1"/>
              <w:ind w:left="709"/>
            </w:pPr>
            <w:r w:rsidRPr="00E315C5">
              <w:t xml:space="preserve">developing organs and immune systems </w:t>
            </w:r>
            <w:r w:rsidR="00D15729" w:rsidRPr="00E315C5">
              <w:t>mean</w:t>
            </w:r>
            <w:r w:rsidRPr="00E315C5">
              <w:t xml:space="preserve"> children </w:t>
            </w:r>
            <w:r w:rsidR="001472D9" w:rsidRPr="00E315C5">
              <w:t>have</w:t>
            </w:r>
            <w:r w:rsidRPr="00E315C5">
              <w:t xml:space="preserve"> a reduced capacity to handle climate-related stressors</w:t>
            </w:r>
          </w:p>
          <w:p w14:paraId="46191A16" w14:textId="77777777" w:rsidR="00396C3A" w:rsidRPr="00E315C5" w:rsidRDefault="00396C3A" w:rsidP="00E315C5">
            <w:pPr>
              <w:pStyle w:val="DHHSbullet1"/>
              <w:ind w:left="709"/>
            </w:pPr>
            <w:r w:rsidRPr="00E315C5">
              <w:t>children’s limited exposure and incomplete vaccination schedules lead to reduced immunity to certain diseases</w:t>
            </w:r>
          </w:p>
          <w:p w14:paraId="4C0A9CDA" w14:textId="77777777" w:rsidR="00396C3A" w:rsidRPr="00E315C5" w:rsidRDefault="00396C3A" w:rsidP="00E315C5">
            <w:pPr>
              <w:pStyle w:val="DHHSbullet1"/>
              <w:ind w:left="709"/>
            </w:pPr>
            <w:r w:rsidRPr="00E315C5">
              <w:t>children exposed to climate and environmental hazards during key developmental stages have a greater risk of developing chronic health issues that may last a lifetime.</w:t>
            </w:r>
          </w:p>
          <w:p w14:paraId="4E302F63" w14:textId="77777777" w:rsidR="00396C3A" w:rsidRPr="00A14DE8" w:rsidRDefault="00396C3A" w:rsidP="00396C3A">
            <w:pPr>
              <w:pStyle w:val="DHHSbody"/>
              <w:spacing w:before="120"/>
            </w:pPr>
            <w:r w:rsidRPr="00A14DE8">
              <w:t xml:space="preserve">Climate change hazards can also compromise the ability of caregivers to provide consistent and effective care, which can threaten the physical safety, emotional and psychological development of children. Disruptions to food and water sources, loss of homes and displacement </w:t>
            </w:r>
            <w:r>
              <w:t>due to</w:t>
            </w:r>
            <w:r w:rsidRPr="00A14DE8">
              <w:t xml:space="preserve"> climate change-related hazards can also have wide-ranging implications for a child’s health and wellbeing. </w:t>
            </w:r>
          </w:p>
          <w:p w14:paraId="5BD51264" w14:textId="2996BACA" w:rsidR="00396C3A" w:rsidRDefault="00396C3A" w:rsidP="00396C3A">
            <w:pPr>
              <w:pStyle w:val="DHHSbodyaftertablefigure"/>
            </w:pPr>
            <w:r w:rsidRPr="00A14DE8">
              <w:t>In 2023, the United Nations Committee on the Rights of the Child affirmed children’s right to a clean, healthy and sustainable environment. As efforts towards climate action are strengthened, children’s needs and rights to survive and thrive also need to be placed at the forefront.</w:t>
            </w:r>
          </w:p>
        </w:tc>
      </w:tr>
    </w:tbl>
    <w:p w14:paraId="3F08933E" w14:textId="0E0946CC" w:rsidR="000C4B73" w:rsidRPr="00321B23" w:rsidRDefault="000C4B73" w:rsidP="00242648">
      <w:pPr>
        <w:pStyle w:val="Heading4"/>
      </w:pPr>
      <w:r w:rsidRPr="00321B23">
        <w:t>Case study: City of Banyule – Climate Risk Vulnerability Assessment</w:t>
      </w:r>
      <w:r w:rsidR="00D27EEA" w:rsidRPr="00D27EEA">
        <w:rPr>
          <w:vertAlign w:val="superscript"/>
        </w:rPr>
        <w:fldChar w:fldCharType="begin"/>
      </w:r>
      <w:r w:rsidR="005B4FDB">
        <w:rPr>
          <w:vertAlign w:val="superscript"/>
        </w:rPr>
        <w:instrText xml:space="preserve"> ADDIN EN.CITE &lt;EndNote&gt;&lt;Cite&gt;&lt;Year&gt;2024&lt;/Year&gt;&lt;RecNum&gt;613&lt;/RecNum&gt;&lt;DisplayText&gt;104&lt;/DisplayText&gt;&lt;record&gt;&lt;rec-number&gt;613&lt;/rec-number&gt;&lt;foreign-keys&gt;&lt;key app="EN" db-id="fwvs520dta0pajerxw65e0pi2ztww9f052dv" timestamp="1725841012" guid="5f15cd3d-7eb4-4bb1-a29e-ed207d0a1124"&gt;613&lt;/key&gt;&lt;/foreign-keys&gt;&lt;ref-type name="Report"&gt;27&lt;/ref-type&gt;&lt;contributors&gt;&lt;/contributors&gt;&lt;titles&gt;&lt;title&gt;Banyule City Council. Climate Risk Vulnerability Assessment.&lt;/title&gt;&lt;/titles&gt;&lt;dates&gt;&lt;year&gt;2024&lt;/year&gt;&lt;/dates&gt;&lt;pub-location&gt;Victoria, Australia&lt;/pub-location&gt;&lt;urls&gt;&lt;related-urls&gt;&lt;url&gt;https://shaping.banyule.vic.gov.au/ClimateResponse/Adaptation&lt;/url&gt;&lt;/related-urls&gt;&lt;/urls&gt;&lt;/record&gt;&lt;/Cite&gt;&lt;/EndNote&gt;</w:instrText>
      </w:r>
      <w:r w:rsidR="00D27EEA" w:rsidRPr="00D27EEA">
        <w:rPr>
          <w:vertAlign w:val="superscript"/>
        </w:rPr>
        <w:fldChar w:fldCharType="separate"/>
      </w:r>
      <w:r w:rsidR="00937C8F">
        <w:rPr>
          <w:noProof/>
          <w:vertAlign w:val="superscript"/>
        </w:rPr>
        <w:t>104</w:t>
      </w:r>
      <w:r w:rsidR="00D27EEA" w:rsidRPr="00D27EEA">
        <w:rPr>
          <w:vertAlign w:val="superscript"/>
        </w:rPr>
        <w:fldChar w:fldCharType="end"/>
      </w:r>
      <w:r w:rsidRPr="00321B23">
        <w:t xml:space="preserve"> </w:t>
      </w:r>
    </w:p>
    <w:p w14:paraId="470583DF" w14:textId="77777777" w:rsidR="000C4B73" w:rsidRPr="007D46BE" w:rsidRDefault="000C4B73" w:rsidP="000C4B73">
      <w:pPr>
        <w:pStyle w:val="DHHSbody"/>
      </w:pPr>
      <w:r w:rsidRPr="007D46BE">
        <w:t xml:space="preserve">Banyule City Council has created a heat vulnerability Geographic Information System (GIS) dataset, that displays geographic areas that are </w:t>
      </w:r>
      <w:proofErr w:type="gramStart"/>
      <w:r w:rsidRPr="007D46BE">
        <w:t>more or less susceptible</w:t>
      </w:r>
      <w:proofErr w:type="gramEnd"/>
      <w:r w:rsidRPr="007D46BE">
        <w:t xml:space="preserve"> to heat. Heat vulnerability in this dataset can </w:t>
      </w:r>
      <w:r w:rsidRPr="007D46BE">
        <w:lastRenderedPageBreak/>
        <w:t xml:space="preserve">also be viewed alongside additional data layers such as community vulnerability, infrastructure, open space and environmental assets to understand the potential impacts of heat. This internal dataset is used by council staff to inform the delivery of services and recent applications of the dataset include: </w:t>
      </w:r>
    </w:p>
    <w:p w14:paraId="39A0CD64" w14:textId="77777777" w:rsidR="000C4B73" w:rsidRPr="007D46BE" w:rsidRDefault="000C4B73" w:rsidP="006321C4">
      <w:pPr>
        <w:pStyle w:val="DHHSbullet1"/>
        <w:numPr>
          <w:ilvl w:val="0"/>
          <w:numId w:val="26"/>
        </w:numPr>
      </w:pPr>
      <w:r w:rsidRPr="007D46BE">
        <w:t>Informing City of Banyule’s Urban Forest Strategy 2023-2033, where strong canopy cover targets have been set for the most heat-stressed areas to buffer the impacts of heat on health and wellbeing outcomes, whilst also building community resilience</w:t>
      </w:r>
    </w:p>
    <w:p w14:paraId="68F444D3" w14:textId="77777777" w:rsidR="000C4B73" w:rsidRPr="007D46BE" w:rsidRDefault="000C4B73" w:rsidP="006321C4">
      <w:pPr>
        <w:pStyle w:val="DHHSbullet1"/>
        <w:numPr>
          <w:ilvl w:val="0"/>
          <w:numId w:val="26"/>
        </w:numPr>
      </w:pPr>
      <w:r w:rsidRPr="007D46BE">
        <w:t xml:space="preserve">Informing biodiversity conservation and integrated water management </w:t>
      </w:r>
    </w:p>
    <w:p w14:paraId="7E014823" w14:textId="77777777" w:rsidR="000C4B73" w:rsidRPr="007D46BE" w:rsidRDefault="000C4B73" w:rsidP="006321C4">
      <w:pPr>
        <w:pStyle w:val="DHHSbullet1"/>
        <w:numPr>
          <w:ilvl w:val="0"/>
          <w:numId w:val="26"/>
        </w:numPr>
      </w:pPr>
      <w:r w:rsidRPr="007D46BE">
        <w:t xml:space="preserve">Currently informing the development of the Council’s new Climate Change Adaptation Framework which will seek to identify and manage climate risks such as urban heat. </w:t>
      </w:r>
    </w:p>
    <w:p w14:paraId="3E1A2389" w14:textId="14071845" w:rsidR="000C4B73" w:rsidRDefault="000C4B73" w:rsidP="000C4B73">
      <w:pPr>
        <w:pStyle w:val="DHHSbody"/>
      </w:pPr>
      <w:r w:rsidRPr="007D46BE">
        <w:t xml:space="preserve">By monitoring this dataset across time, City of Banyule aims to identify effective strategies and actions to reduce heat vulnerability within the council area through data-driven decision making. This project was enabled through collaboration between several areas within the council such as Environment, Community Wellbeing, Parks and Natural Environment, Open Space Planning, Strategic Planning and Delivery and Assets teams. </w:t>
      </w:r>
    </w:p>
    <w:p w14:paraId="1627B0D6" w14:textId="61A5ED6D" w:rsidR="0024116E" w:rsidRPr="007D46BE" w:rsidRDefault="0024116E" w:rsidP="000C4B73">
      <w:pPr>
        <w:pStyle w:val="DHHSbody"/>
      </w:pPr>
      <w:r>
        <w:t xml:space="preserve">For more information visit </w:t>
      </w:r>
      <w:r w:rsidR="002036EA">
        <w:t>Ba</w:t>
      </w:r>
      <w:r w:rsidR="0091556D">
        <w:t>nyule City Council’s</w:t>
      </w:r>
      <w:r w:rsidR="00F54E75">
        <w:t xml:space="preserve"> </w:t>
      </w:r>
      <w:hyperlink r:id="rId34" w:history="1">
        <w:r w:rsidR="002036EA">
          <w:rPr>
            <w:rStyle w:val="Hyperlink"/>
          </w:rPr>
          <w:t>Climate Adaptation Framework webpage</w:t>
        </w:r>
      </w:hyperlink>
      <w:r w:rsidR="00F54E75">
        <w:t xml:space="preserve"> &lt;</w:t>
      </w:r>
      <w:r w:rsidR="00F54E75" w:rsidRPr="00F54E75">
        <w:t>https://shaping.banyule.vic.gov.au/ClimateResponse/Adaptation</w:t>
      </w:r>
      <w:r w:rsidR="00F54E75">
        <w:t>&gt;</w:t>
      </w:r>
      <w:r w:rsidR="0091556D">
        <w:t>.</w:t>
      </w:r>
    </w:p>
    <w:p w14:paraId="663CB6DE" w14:textId="6B90F5AB" w:rsidR="00AB7091" w:rsidRPr="00943F17" w:rsidRDefault="00AB7091" w:rsidP="00AB7091">
      <w:pPr>
        <w:pStyle w:val="Heading2"/>
      </w:pPr>
      <w:bookmarkStart w:id="46" w:name="_Toc190954539"/>
      <w:r w:rsidRPr="00943F17">
        <w:t>Engagement</w:t>
      </w:r>
      <w:bookmarkEnd w:id="45"/>
      <w:bookmarkEnd w:id="46"/>
    </w:p>
    <w:p w14:paraId="580F5526" w14:textId="67FCC662" w:rsidR="00A96DB1" w:rsidRPr="00735910" w:rsidRDefault="0095786E" w:rsidP="0095786E">
      <w:pPr>
        <w:pStyle w:val="DHHSbody"/>
      </w:pPr>
      <w:r w:rsidRPr="00735910">
        <w:t xml:space="preserve">Community, stakeholder and cross-organisational engagement may reveal perceptions, experiences and activities that </w:t>
      </w:r>
      <w:r w:rsidR="009037FF">
        <w:t>could</w:t>
      </w:r>
      <w:r w:rsidRPr="00735910">
        <w:t xml:space="preserve"> further inform the way in which climate change is presented within the health and wellbeing profile.</w:t>
      </w:r>
      <w:r w:rsidR="00726579">
        <w:t xml:space="preserve"> </w:t>
      </w:r>
      <w:r w:rsidR="00A96DB1" w:rsidRPr="00040BE8">
        <w:t xml:space="preserve">Engagement </w:t>
      </w:r>
      <w:r w:rsidR="00FE49B9">
        <w:t>assists in</w:t>
      </w:r>
      <w:r w:rsidR="00A96DB1" w:rsidRPr="007230FC">
        <w:t xml:space="preserve"> identif</w:t>
      </w:r>
      <w:r w:rsidR="00A96DB1">
        <w:t>ying</w:t>
      </w:r>
      <w:r w:rsidR="00A96DB1" w:rsidRPr="007230FC">
        <w:t xml:space="preserve"> what is important to the community, what is already happening and wh</w:t>
      </w:r>
      <w:r w:rsidR="00A96DB1">
        <w:t xml:space="preserve">ere there </w:t>
      </w:r>
      <w:proofErr w:type="gramStart"/>
      <w:r w:rsidR="00A96DB1">
        <w:t>is</w:t>
      </w:r>
      <w:proofErr w:type="gramEnd"/>
      <w:r w:rsidR="00A96DB1">
        <w:t xml:space="preserve"> a need or opportunities for further action. </w:t>
      </w:r>
    </w:p>
    <w:p w14:paraId="1D9008BF" w14:textId="6B09071C" w:rsidR="0095786E" w:rsidRPr="00DB5C22" w:rsidRDefault="0095786E" w:rsidP="0095786E">
      <w:pPr>
        <w:pStyle w:val="DHHSbody"/>
      </w:pPr>
      <w:r w:rsidRPr="00DB5C22">
        <w:t>In engaging across the organisation</w:t>
      </w:r>
      <w:r w:rsidR="009B08CC">
        <w:t xml:space="preserve"> and with broader stakeholders and the community</w:t>
      </w:r>
      <w:r w:rsidRPr="00DB5C22">
        <w:t xml:space="preserve">, it may be useful to include </w:t>
      </w:r>
      <w:r w:rsidR="00786215">
        <w:t>examples of</w:t>
      </w:r>
      <w:r w:rsidRPr="00DB5C22">
        <w:t xml:space="preserve"> actions that </w:t>
      </w:r>
      <w:r w:rsidR="00FC52AD">
        <w:t xml:space="preserve">are being </w:t>
      </w:r>
      <w:r w:rsidR="00450CB7">
        <w:t>(</w:t>
      </w:r>
      <w:r w:rsidR="00FC52AD">
        <w:t xml:space="preserve">or </w:t>
      </w:r>
      <w:r w:rsidRPr="00DB5C22">
        <w:t>could be</w:t>
      </w:r>
      <w:r w:rsidR="00450CB7">
        <w:t>)</w:t>
      </w:r>
      <w:r w:rsidRPr="00DB5C22">
        <w:t xml:space="preserve"> taken to </w:t>
      </w:r>
      <w:r w:rsidR="00FC73F0">
        <w:t>a</w:t>
      </w:r>
      <w:r w:rsidRPr="00DB5C22">
        <w:t>dapt to the health and wellbeing impacts of climate change</w:t>
      </w:r>
      <w:r w:rsidR="00450CB7">
        <w:t xml:space="preserve"> in the municipality</w:t>
      </w:r>
      <w:r w:rsidR="00CC5EDB">
        <w:t xml:space="preserve"> and </w:t>
      </w:r>
      <w:r w:rsidR="00DC72CF">
        <w:t xml:space="preserve">of </w:t>
      </w:r>
      <w:r w:rsidR="001101F5">
        <w:t xml:space="preserve">actions that </w:t>
      </w:r>
      <w:r w:rsidR="00717A82">
        <w:t>provide co-benefits both in terms of mitigating climate change</w:t>
      </w:r>
      <w:r w:rsidR="00DC72CF">
        <w:t xml:space="preserve"> </w:t>
      </w:r>
      <w:r w:rsidR="00717A82">
        <w:t xml:space="preserve">and improving </w:t>
      </w:r>
      <w:r w:rsidR="00DC72CF">
        <w:t xml:space="preserve">health </w:t>
      </w:r>
      <w:r w:rsidR="00717A82">
        <w:t>outcomes</w:t>
      </w:r>
      <w:r w:rsidRPr="00DB5C22">
        <w:t>.</w:t>
      </w:r>
    </w:p>
    <w:p w14:paraId="52955ABC" w14:textId="6859E2C3" w:rsidR="007E6119" w:rsidRDefault="009072A1" w:rsidP="00CA314B">
      <w:pPr>
        <w:pStyle w:val="DHHSbody"/>
        <w:spacing w:after="40"/>
      </w:pPr>
      <w:r w:rsidRPr="00BC07BF">
        <w:t xml:space="preserve">Questions </w:t>
      </w:r>
      <w:r w:rsidR="00746172">
        <w:t xml:space="preserve">that could be posed </w:t>
      </w:r>
      <w:r w:rsidR="00AD36BC">
        <w:t xml:space="preserve">as part of </w:t>
      </w:r>
      <w:r w:rsidR="00616C6A">
        <w:t>this</w:t>
      </w:r>
      <w:r w:rsidR="007A6611" w:rsidRPr="007A6611">
        <w:t xml:space="preserve"> </w:t>
      </w:r>
      <w:r w:rsidR="00BC07BF" w:rsidRPr="00BC07BF">
        <w:t>engagement include:</w:t>
      </w:r>
    </w:p>
    <w:p w14:paraId="242AEA14" w14:textId="66629370" w:rsidR="009E7F80" w:rsidRDefault="009E7F80" w:rsidP="006321C4">
      <w:pPr>
        <w:pStyle w:val="DHHSbullet1"/>
        <w:numPr>
          <w:ilvl w:val="0"/>
          <w:numId w:val="27"/>
        </w:numPr>
      </w:pPr>
      <w:r w:rsidRPr="009E7F80">
        <w:t xml:space="preserve">What changes in climate or </w:t>
      </w:r>
      <w:r w:rsidR="00B56154">
        <w:t xml:space="preserve">in the frequency and intensity of </w:t>
      </w:r>
      <w:r w:rsidRPr="009E7F80">
        <w:t>extreme weather events have been observed in the municipality or region?</w:t>
      </w:r>
    </w:p>
    <w:p w14:paraId="6F0FA7C6" w14:textId="01D9A266" w:rsidR="00685678" w:rsidRDefault="00685678" w:rsidP="006321C4">
      <w:pPr>
        <w:pStyle w:val="DHHSbullet1"/>
        <w:numPr>
          <w:ilvl w:val="0"/>
          <w:numId w:val="27"/>
        </w:numPr>
      </w:pPr>
      <w:r w:rsidRPr="00685678">
        <w:t>Ha</w:t>
      </w:r>
      <w:r w:rsidR="00BE4DB1">
        <w:t>ve</w:t>
      </w:r>
      <w:r w:rsidRPr="00685678" w:rsidDel="00DF7FDE">
        <w:t xml:space="preserve"> </w:t>
      </w:r>
      <w:r w:rsidRPr="00685678">
        <w:t>impact</w:t>
      </w:r>
      <w:r w:rsidR="00BE4DB1">
        <w:t>s</w:t>
      </w:r>
      <w:r w:rsidRPr="00685678">
        <w:t xml:space="preserve"> of these changes on health and wellbeing been noted or observed in the municipality? Consider direct and indirect impacts and impacts </w:t>
      </w:r>
      <w:r w:rsidR="009411CB">
        <w:t>on</w:t>
      </w:r>
      <w:r w:rsidRPr="00685678">
        <w:t xml:space="preserve"> the built, economic, social and natural environments.</w:t>
      </w:r>
    </w:p>
    <w:p w14:paraId="5B463D93" w14:textId="2FED7D9E" w:rsidR="00A00740" w:rsidRDefault="00B2778C" w:rsidP="006321C4">
      <w:pPr>
        <w:pStyle w:val="DHHSbullet1"/>
        <w:numPr>
          <w:ilvl w:val="0"/>
          <w:numId w:val="27"/>
        </w:numPr>
      </w:pPr>
      <w:r w:rsidRPr="00B2778C">
        <w:t xml:space="preserve">What </w:t>
      </w:r>
      <w:r w:rsidR="00AB3EA8">
        <w:t>actions</w:t>
      </w:r>
      <w:r w:rsidRPr="00B2778C">
        <w:t xml:space="preserve"> </w:t>
      </w:r>
      <w:r w:rsidR="00F06602">
        <w:t>are</w:t>
      </w:r>
      <w:r w:rsidRPr="00B2778C">
        <w:t xml:space="preserve"> already be</w:t>
      </w:r>
      <w:r w:rsidR="00F06602">
        <w:t>ing</w:t>
      </w:r>
      <w:r w:rsidRPr="00B2778C">
        <w:t xml:space="preserve"> taken to adapt to</w:t>
      </w:r>
      <w:r w:rsidR="004262BD">
        <w:t xml:space="preserve"> and mitigate</w:t>
      </w:r>
      <w:r w:rsidRPr="00B2778C">
        <w:t xml:space="preserve"> these impacts?</w:t>
      </w:r>
      <w:r w:rsidR="00C44AB5">
        <w:t xml:space="preserve"> </w:t>
      </w:r>
      <w:r w:rsidR="00AD727E">
        <w:t>What</w:t>
      </w:r>
      <w:r w:rsidR="00C44AB5">
        <w:t xml:space="preserve"> additional </w:t>
      </w:r>
      <w:r w:rsidR="00AD727E">
        <w:t xml:space="preserve">or different </w:t>
      </w:r>
      <w:r w:rsidR="00C44AB5">
        <w:t xml:space="preserve">action </w:t>
      </w:r>
      <w:r w:rsidR="00111847">
        <w:t>is required</w:t>
      </w:r>
      <w:r w:rsidR="004F4B66">
        <w:t>?</w:t>
      </w:r>
    </w:p>
    <w:p w14:paraId="44F8D94F" w14:textId="4E78D1B2" w:rsidR="004B4FFF" w:rsidRDefault="00FE22C0" w:rsidP="006321C4">
      <w:pPr>
        <w:pStyle w:val="DHHSbullet1"/>
        <w:numPr>
          <w:ilvl w:val="0"/>
          <w:numId w:val="27"/>
        </w:numPr>
      </w:pPr>
      <w:r>
        <w:t>What are the communit</w:t>
      </w:r>
      <w:r w:rsidR="00842F5E">
        <w:t>y’s strengths</w:t>
      </w:r>
      <w:r w:rsidR="00D341D6">
        <w:t xml:space="preserve"> </w:t>
      </w:r>
      <w:r w:rsidR="00B549F7">
        <w:t>(</w:t>
      </w:r>
      <w:r w:rsidR="00711D3B">
        <w:t>such as</w:t>
      </w:r>
      <w:r w:rsidR="00B549F7">
        <w:t xml:space="preserve"> skills</w:t>
      </w:r>
      <w:r w:rsidR="00AA6041">
        <w:t xml:space="preserve"> and </w:t>
      </w:r>
      <w:r w:rsidR="00B549F7">
        <w:t>knowledge</w:t>
      </w:r>
      <w:r w:rsidR="003C53A3">
        <w:t>,</w:t>
      </w:r>
      <w:r w:rsidR="00AA6041">
        <w:t xml:space="preserve"> including local </w:t>
      </w:r>
      <w:r w:rsidR="006A385C">
        <w:t xml:space="preserve">Aboriginal </w:t>
      </w:r>
      <w:r w:rsidR="00AA6041">
        <w:t>knowledge</w:t>
      </w:r>
      <w:r w:rsidR="00B549F7">
        <w:t>)</w:t>
      </w:r>
      <w:r w:rsidR="00D9589C">
        <w:t xml:space="preserve"> that </w:t>
      </w:r>
      <w:r w:rsidR="00353C38">
        <w:t>can</w:t>
      </w:r>
      <w:r w:rsidR="00D9589C">
        <w:t xml:space="preserve"> facilit</w:t>
      </w:r>
      <w:r w:rsidR="00155769">
        <w:t xml:space="preserve">ate </w:t>
      </w:r>
      <w:r w:rsidR="0029033A">
        <w:t>accelerated</w:t>
      </w:r>
      <w:r w:rsidR="00155769">
        <w:t xml:space="preserve"> climate change</w:t>
      </w:r>
      <w:r w:rsidR="003C53A3">
        <w:t xml:space="preserve"> </w:t>
      </w:r>
      <w:r w:rsidR="0029033A">
        <w:t>action</w:t>
      </w:r>
      <w:r w:rsidR="00CE026D">
        <w:t>, and how can they best be deployed</w:t>
      </w:r>
      <w:r w:rsidR="00155769">
        <w:t xml:space="preserve">? </w:t>
      </w:r>
    </w:p>
    <w:p w14:paraId="2E40F6A9" w14:textId="77777777" w:rsidR="006D2B43" w:rsidRDefault="004E08AD" w:rsidP="006321C4">
      <w:pPr>
        <w:pStyle w:val="DHHSbullet1"/>
        <w:numPr>
          <w:ilvl w:val="0"/>
          <w:numId w:val="27"/>
        </w:numPr>
      </w:pPr>
      <w:r>
        <w:t xml:space="preserve">What is the </w:t>
      </w:r>
      <w:r w:rsidR="00F94252">
        <w:t xml:space="preserve">current level of understanding </w:t>
      </w:r>
      <w:r w:rsidR="004B3AA3">
        <w:t>of climate change and health risks within the municipality</w:t>
      </w:r>
      <w:r w:rsidR="00572DD8">
        <w:t xml:space="preserve">? </w:t>
      </w:r>
      <w:r w:rsidR="00C67EBD">
        <w:t xml:space="preserve">What </w:t>
      </w:r>
      <w:r w:rsidR="006D2B43">
        <w:t>are the main areas of concern?</w:t>
      </w:r>
    </w:p>
    <w:p w14:paraId="09677C44" w14:textId="18D4B6F5" w:rsidR="004E08AD" w:rsidRDefault="001D3502" w:rsidP="006321C4">
      <w:pPr>
        <w:pStyle w:val="DHHSbullet1"/>
        <w:numPr>
          <w:ilvl w:val="0"/>
          <w:numId w:val="27"/>
        </w:numPr>
      </w:pPr>
      <w:r>
        <w:t xml:space="preserve">What is the </w:t>
      </w:r>
      <w:r w:rsidR="004E08AD">
        <w:t>perception and experience of the current impacts of climate change on health and wellbeing in the municipality?</w:t>
      </w:r>
    </w:p>
    <w:p w14:paraId="6216FB7E" w14:textId="5462ADDD" w:rsidR="004E08AD" w:rsidRDefault="004E08AD" w:rsidP="006321C4">
      <w:pPr>
        <w:pStyle w:val="DHHSbullet1"/>
        <w:numPr>
          <w:ilvl w:val="0"/>
          <w:numId w:val="27"/>
        </w:numPr>
      </w:pPr>
      <w:r>
        <w:t xml:space="preserve">What is the perception of the importance of adapting to the current or predicted health and wellbeing impacts of climate change and mitigating </w:t>
      </w:r>
      <w:r w:rsidR="00001FD8">
        <w:t>emissions</w:t>
      </w:r>
      <w:r>
        <w:t xml:space="preserve"> in the municipality?</w:t>
      </w:r>
    </w:p>
    <w:p w14:paraId="63E66E47" w14:textId="799AF873" w:rsidR="007F7DC1" w:rsidRDefault="007F7DC1" w:rsidP="006321C4">
      <w:pPr>
        <w:pStyle w:val="DHHSbullet1"/>
        <w:numPr>
          <w:ilvl w:val="0"/>
          <w:numId w:val="27"/>
        </w:numPr>
        <w:spacing w:after="120"/>
      </w:pPr>
      <w:r>
        <w:t xml:space="preserve">Where do opportunities exist to </w:t>
      </w:r>
      <w:r w:rsidR="009673DB">
        <w:t xml:space="preserve">deliver </w:t>
      </w:r>
      <w:r w:rsidR="00502579">
        <w:t>mitigation and adaptation together</w:t>
      </w:r>
      <w:r w:rsidR="009673DB">
        <w:t xml:space="preserve"> </w:t>
      </w:r>
      <w:r w:rsidR="00AE6102">
        <w:t xml:space="preserve">in </w:t>
      </w:r>
      <w:r w:rsidR="00502579">
        <w:t>support</w:t>
      </w:r>
      <w:r w:rsidR="00AE6102">
        <w:t xml:space="preserve"> of </w:t>
      </w:r>
      <w:r w:rsidR="00502579">
        <w:t>climate resilient development</w:t>
      </w:r>
      <w:r w:rsidR="00AE6102">
        <w:t>?</w:t>
      </w:r>
    </w:p>
    <w:p w14:paraId="09F30442" w14:textId="1CA08EE3" w:rsidR="003958BF" w:rsidRDefault="00BC4EDC" w:rsidP="0095786E">
      <w:pPr>
        <w:pStyle w:val="DHHSbody"/>
      </w:pPr>
      <w:r>
        <w:t xml:space="preserve">Victorian research on community perceptions </w:t>
      </w:r>
      <w:r w:rsidR="00B117D6">
        <w:t xml:space="preserve">of climate change and health may be useful in informing community </w:t>
      </w:r>
      <w:r w:rsidR="00ED6890">
        <w:t xml:space="preserve">and stakeholder </w:t>
      </w:r>
      <w:r w:rsidR="00B117D6">
        <w:t>engagement activities</w:t>
      </w:r>
      <w:r w:rsidR="006A385C">
        <w:t xml:space="preserve"> –</w:t>
      </w:r>
      <w:r w:rsidR="00F97906">
        <w:t xml:space="preserve"> </w:t>
      </w:r>
      <w:r w:rsidR="006A385C">
        <w:t>f</w:t>
      </w:r>
      <w:r w:rsidR="00F97906">
        <w:t>or example</w:t>
      </w:r>
      <w:r w:rsidR="00B42375">
        <w:t xml:space="preserve">, </w:t>
      </w:r>
      <w:r w:rsidR="00020E4E">
        <w:t>Sustainability Victoria’</w:t>
      </w:r>
      <w:r w:rsidR="00775551">
        <w:t xml:space="preserve">s research on </w:t>
      </w:r>
      <w:r w:rsidR="00775551">
        <w:lastRenderedPageBreak/>
        <w:t xml:space="preserve">the awareness and knowledge of Victorian health professionals </w:t>
      </w:r>
      <w:r w:rsidR="00E44A61">
        <w:t xml:space="preserve">and the community </w:t>
      </w:r>
      <w:r w:rsidR="00775551">
        <w:t>on the health impacts of climate change</w:t>
      </w:r>
      <w:r w:rsidR="004129DB" w:rsidRPr="00F57EAB">
        <w:rPr>
          <w:vertAlign w:val="superscript"/>
        </w:rPr>
        <w:fldChar w:fldCharType="begin"/>
      </w:r>
      <w:r w:rsidR="00240304">
        <w:rPr>
          <w:vertAlign w:val="superscript"/>
        </w:rPr>
        <w:instrText xml:space="preserve"> ADDIN EN.CITE &lt;EndNote&gt;&lt;Cite ExcludeAuth="1"&gt;&lt;Year&gt;2020&lt;/Year&gt;&lt;RecNum&gt;615&lt;/RecNum&gt;&lt;DisplayText&gt;105&lt;/DisplayText&gt;&lt;record&gt;&lt;rec-number&gt;615&lt;/rec-number&gt;&lt;foreign-keys&gt;&lt;key app="EN" db-id="fwvs520dta0pajerxw65e0pi2ztww9f052dv" timestamp="1725841012" guid="2878855e-2adb-4fc9-b0e3-083442ba42c9"&gt;615&lt;/key&gt;&lt;/foreign-keys&gt;&lt;ref-type name="Report"&gt;27&lt;/ref-type&gt;&lt;contributors&gt;&lt;tertiary-authors&gt;&lt;author&gt;SV&lt;/author&gt;&lt;/tertiary-authors&gt;&lt;/contributors&gt;&lt;titles&gt;&lt;title&gt;Sustainability Victoria. Linking climate change and health Impacts: Social research exploring awareness among Victorians and our healthcare professionals of the health effects of climate change.&lt;/title&gt;&lt;/titles&gt;&lt;dates&gt;&lt;year&gt;2020&lt;/year&gt;&lt;/dates&gt;&lt;pub-location&gt;Melbourne, Australia&lt;/pub-location&gt;&lt;publisher&gt;Sustainability Victoria&lt;/publisher&gt;&lt;urls&gt;&lt;related-urls&gt;&lt;url&gt;https://assets.sustainability.vic.gov.au/susvic/Report-Linking-climate-change-and-health-impacts-Research-Snapshot-2020.pdf&lt;/url&gt;&lt;/related-urls&gt;&lt;/urls&gt;&lt;/record&gt;&lt;/Cite&gt;&lt;/EndNote&gt;</w:instrText>
      </w:r>
      <w:r w:rsidR="004129DB" w:rsidRPr="00F57EAB">
        <w:rPr>
          <w:vertAlign w:val="superscript"/>
        </w:rPr>
        <w:fldChar w:fldCharType="separate"/>
      </w:r>
      <w:r w:rsidR="00937C8F">
        <w:rPr>
          <w:noProof/>
          <w:vertAlign w:val="superscript"/>
        </w:rPr>
        <w:t>105</w:t>
      </w:r>
      <w:r w:rsidR="004129DB" w:rsidRPr="00F57EAB">
        <w:rPr>
          <w:vertAlign w:val="superscript"/>
        </w:rPr>
        <w:fldChar w:fldCharType="end"/>
      </w:r>
      <w:r w:rsidR="00775551">
        <w:t xml:space="preserve"> and </w:t>
      </w:r>
      <w:r w:rsidR="00B36B7E">
        <w:t xml:space="preserve">the </w:t>
      </w:r>
      <w:r w:rsidR="0016081D">
        <w:rPr>
          <w:i/>
          <w:iCs/>
        </w:rPr>
        <w:t>State of Sustainability Report 2023,</w:t>
      </w:r>
      <w:r w:rsidR="00577FAC">
        <w:rPr>
          <w:i/>
          <w:iCs/>
        </w:rPr>
        <w:t xml:space="preserve"> </w:t>
      </w:r>
      <w:r w:rsidR="00775551">
        <w:t xml:space="preserve">which </w:t>
      </w:r>
      <w:r w:rsidR="00577FAC">
        <w:t>is a new multi-year study measuring ‘sustainable living’ among Victorians.</w:t>
      </w:r>
      <w:r w:rsidR="00365369" w:rsidRPr="006A3764">
        <w:rPr>
          <w:vertAlign w:val="superscript"/>
        </w:rPr>
        <w:fldChar w:fldCharType="begin"/>
      </w:r>
      <w:r w:rsidR="00240304">
        <w:rPr>
          <w:vertAlign w:val="superscript"/>
        </w:rPr>
        <w:instrText xml:space="preserve"> ADDIN EN.CITE &lt;EndNote&gt;&lt;Cite&gt;&lt;Year&gt;2024&lt;/Year&gt;&lt;RecNum&gt;619&lt;/RecNum&gt;&lt;DisplayText&gt;106&lt;/DisplayText&gt;&lt;record&gt;&lt;rec-number&gt;619&lt;/rec-number&gt;&lt;foreign-keys&gt;&lt;key app="EN" db-id="fwvs520dta0pajerxw65e0pi2ztww9f052dv" timestamp="1725841012" guid="e9ce073a-ae22-47f0-81c5-38aed288f1b2"&gt;619&lt;/key&gt;&lt;/foreign-keys&gt;&lt;ref-type name="Report"&gt;27&lt;/ref-type&gt;&lt;contributors&gt;&lt;/contributors&gt;&lt;titles&gt;&lt;title&gt;Sustainability Victoria. State of Sustainability Report 2023.&lt;/title&gt;&lt;/titles&gt;&lt;dates&gt;&lt;year&gt;2024&lt;/year&gt;&lt;/dates&gt;&lt;pub-location&gt;Melbourne, Australia&lt;/pub-location&gt;&lt;publisher&gt;Sustainability Victoria&lt;/publisher&gt;&lt;urls&gt;&lt;related-urls&gt;&lt;url&gt;https://www.sustainability.vic.gov.au/research-data-and-insights/research/state-of-sustainability-report-2023&lt;/url&gt;&lt;/related-urls&gt;&lt;/urls&gt;&lt;/record&gt;&lt;/Cite&gt;&lt;/EndNote&gt;</w:instrText>
      </w:r>
      <w:r w:rsidR="00365369" w:rsidRPr="006A3764">
        <w:rPr>
          <w:vertAlign w:val="superscript"/>
        </w:rPr>
        <w:fldChar w:fldCharType="separate"/>
      </w:r>
      <w:r w:rsidR="00937C8F">
        <w:rPr>
          <w:noProof/>
          <w:vertAlign w:val="superscript"/>
        </w:rPr>
        <w:t>106</w:t>
      </w:r>
      <w:r w:rsidR="00365369" w:rsidRPr="006A3764">
        <w:rPr>
          <w:vertAlign w:val="superscript"/>
        </w:rPr>
        <w:fldChar w:fldCharType="end"/>
      </w:r>
      <w:r w:rsidR="004C2117" w:rsidRPr="006A3764">
        <w:rPr>
          <w:vertAlign w:val="superscript"/>
        </w:rPr>
        <w:t xml:space="preserve"> </w:t>
      </w:r>
      <w:r w:rsidR="004C2117">
        <w:t>The report reflects the attitudes, behaviours and actions of a sample of 2,510 Victorians</w:t>
      </w:r>
      <w:r w:rsidR="00971972">
        <w:t xml:space="preserve"> and what they are doing to live a more sustainable life</w:t>
      </w:r>
      <w:r w:rsidR="008C1E0C">
        <w:t>. This study will track Victoria’s progress over the next few years.</w:t>
      </w:r>
      <w:r w:rsidR="00E11268" w:rsidRPr="006A3764">
        <w:rPr>
          <w:vertAlign w:val="superscript"/>
        </w:rPr>
        <w:fldChar w:fldCharType="begin"/>
      </w:r>
      <w:r w:rsidR="00240304">
        <w:rPr>
          <w:vertAlign w:val="superscript"/>
        </w:rPr>
        <w:instrText xml:space="preserve"> ADDIN EN.CITE &lt;EndNote&gt;&lt;Cite&gt;&lt;Year&gt;2024&lt;/Year&gt;&lt;RecNum&gt;619&lt;/RecNum&gt;&lt;DisplayText&gt;106&lt;/DisplayText&gt;&lt;record&gt;&lt;rec-number&gt;619&lt;/rec-number&gt;&lt;foreign-keys&gt;&lt;key app="EN" db-id="fwvs520dta0pajerxw65e0pi2ztww9f052dv" timestamp="1725841012" guid="e9ce073a-ae22-47f0-81c5-38aed288f1b2"&gt;619&lt;/key&gt;&lt;/foreign-keys&gt;&lt;ref-type name="Report"&gt;27&lt;/ref-type&gt;&lt;contributors&gt;&lt;/contributors&gt;&lt;titles&gt;&lt;title&gt;Sustainability Victoria. State of Sustainability Report 2023.&lt;/title&gt;&lt;/titles&gt;&lt;dates&gt;&lt;year&gt;2024&lt;/year&gt;&lt;/dates&gt;&lt;pub-location&gt;Melbourne, Australia&lt;/pub-location&gt;&lt;publisher&gt;Sustainability Victoria&lt;/publisher&gt;&lt;urls&gt;&lt;related-urls&gt;&lt;url&gt;https://www.sustainability.vic.gov.au/research-data-and-insights/research/state-of-sustainability-report-2023&lt;/url&gt;&lt;/related-urls&gt;&lt;/urls&gt;&lt;/record&gt;&lt;/Cite&gt;&lt;/EndNote&gt;</w:instrText>
      </w:r>
      <w:r w:rsidR="00E11268" w:rsidRPr="006A3764">
        <w:rPr>
          <w:vertAlign w:val="superscript"/>
        </w:rPr>
        <w:fldChar w:fldCharType="separate"/>
      </w:r>
      <w:r w:rsidR="00937C8F">
        <w:rPr>
          <w:noProof/>
          <w:vertAlign w:val="superscript"/>
        </w:rPr>
        <w:t>106</w:t>
      </w:r>
      <w:r w:rsidR="00E11268" w:rsidRPr="006A3764">
        <w:rPr>
          <w:vertAlign w:val="superscript"/>
        </w:rPr>
        <w:fldChar w:fldCharType="end"/>
      </w:r>
      <w:r w:rsidR="00B455A6">
        <w:t xml:space="preserve"> </w:t>
      </w:r>
      <w:r w:rsidR="003958BF">
        <w:t xml:space="preserve">Some of the key </w:t>
      </w:r>
      <w:r w:rsidR="00365CBC">
        <w:t xml:space="preserve">findings </w:t>
      </w:r>
      <w:r w:rsidR="003958BF">
        <w:t>of th</w:t>
      </w:r>
      <w:r w:rsidR="00453780">
        <w:t xml:space="preserve">is research </w:t>
      </w:r>
      <w:r w:rsidR="003958BF">
        <w:t xml:space="preserve">are </w:t>
      </w:r>
      <w:r w:rsidR="00970606">
        <w:t>listed below</w:t>
      </w:r>
      <w:r w:rsidR="00970606" w:rsidRPr="006A3764">
        <w:rPr>
          <w:vertAlign w:val="superscript"/>
        </w:rPr>
        <w:fldChar w:fldCharType="begin"/>
      </w:r>
      <w:r w:rsidR="00970606">
        <w:rPr>
          <w:vertAlign w:val="superscript"/>
        </w:rPr>
        <w:instrText xml:space="preserve"> ADDIN EN.CITE &lt;EndNote&gt;&lt;Cite&gt;&lt;Year&gt;2024&lt;/Year&gt;&lt;RecNum&gt;619&lt;/RecNum&gt;&lt;DisplayText&gt;106&lt;/DisplayText&gt;&lt;record&gt;&lt;rec-number&gt;619&lt;/rec-number&gt;&lt;foreign-keys&gt;&lt;key app="EN" db-id="fwvs520dta0pajerxw65e0pi2ztww9f052dv" timestamp="1725841012" guid="e9ce073a-ae22-47f0-81c5-38aed288f1b2"&gt;619&lt;/key&gt;&lt;/foreign-keys&gt;&lt;ref-type name="Report"&gt;27&lt;/ref-type&gt;&lt;contributors&gt;&lt;/contributors&gt;&lt;titles&gt;&lt;title&gt;Sustainability Victoria. State of Sustainability Report 2023.&lt;/title&gt;&lt;/titles&gt;&lt;dates&gt;&lt;year&gt;2024&lt;/year&gt;&lt;/dates&gt;&lt;pub-location&gt;Melbourne, Australia&lt;/pub-location&gt;&lt;publisher&gt;Sustainability Victoria&lt;/publisher&gt;&lt;urls&gt;&lt;related-urls&gt;&lt;url&gt;https://www.sustainability.vic.gov.au/research-data-and-insights/research/state-of-sustainability-report-2023&lt;/url&gt;&lt;/related-urls&gt;&lt;/urls&gt;&lt;/record&gt;&lt;/Cite&gt;&lt;/EndNote&gt;</w:instrText>
      </w:r>
      <w:r w:rsidR="00970606" w:rsidRPr="006A3764">
        <w:rPr>
          <w:vertAlign w:val="superscript"/>
        </w:rPr>
        <w:fldChar w:fldCharType="separate"/>
      </w:r>
      <w:r w:rsidR="00970606">
        <w:rPr>
          <w:noProof/>
          <w:vertAlign w:val="superscript"/>
        </w:rPr>
        <w:t>106</w:t>
      </w:r>
      <w:r w:rsidR="00970606" w:rsidRPr="006A3764">
        <w:rPr>
          <w:vertAlign w:val="superscript"/>
        </w:rPr>
        <w:fldChar w:fldCharType="end"/>
      </w:r>
    </w:p>
    <w:p w14:paraId="05EBCE76" w14:textId="0CF3FF7A" w:rsidR="00EB74BE" w:rsidRDefault="008108A3" w:rsidP="00DC51DA">
      <w:pPr>
        <w:pStyle w:val="DHHStablecaption"/>
        <w:rPr>
          <w:bCs/>
        </w:rPr>
      </w:pPr>
      <w:r w:rsidRPr="00E92C30">
        <w:rPr>
          <w:bCs/>
        </w:rPr>
        <w:t>Victorian community perceptions of climate change and health</w:t>
      </w:r>
    </w:p>
    <w:p w14:paraId="5EA77BA8" w14:textId="77777777" w:rsidR="00970606" w:rsidRDefault="00970606" w:rsidP="006321C4">
      <w:pPr>
        <w:pStyle w:val="DHHSbody"/>
        <w:numPr>
          <w:ilvl w:val="0"/>
          <w:numId w:val="32"/>
        </w:numPr>
      </w:pPr>
      <w:r w:rsidRPr="00970606">
        <w:rPr>
          <w:b/>
          <w:bCs/>
        </w:rPr>
        <w:t>67%</w:t>
      </w:r>
      <w:r>
        <w:t xml:space="preserve"> if Victorians are concerned about climate change</w:t>
      </w:r>
    </w:p>
    <w:p w14:paraId="5A3FD5CA" w14:textId="77777777" w:rsidR="00970606" w:rsidRDefault="00970606" w:rsidP="006321C4">
      <w:pPr>
        <w:pStyle w:val="DHHSbody"/>
        <w:numPr>
          <w:ilvl w:val="0"/>
          <w:numId w:val="32"/>
        </w:numPr>
      </w:pPr>
      <w:r w:rsidRPr="00970606">
        <w:rPr>
          <w:b/>
          <w:bCs/>
        </w:rPr>
        <w:t>83%</w:t>
      </w:r>
      <w:r>
        <w:t xml:space="preserve"> of Victorians have experienced at least one extreme weather event in the past 5 years</w:t>
      </w:r>
    </w:p>
    <w:p w14:paraId="5DF98697" w14:textId="77777777" w:rsidR="00970606" w:rsidRDefault="00970606" w:rsidP="006321C4">
      <w:pPr>
        <w:pStyle w:val="DHHSbody"/>
        <w:numPr>
          <w:ilvl w:val="0"/>
          <w:numId w:val="32"/>
        </w:numPr>
      </w:pPr>
      <w:r w:rsidRPr="00970606">
        <w:rPr>
          <w:b/>
          <w:bCs/>
        </w:rPr>
        <w:t>68%</w:t>
      </w:r>
      <w:r>
        <w:t xml:space="preserve"> want more information on how to protect health as climate change impacts increase and </w:t>
      </w:r>
      <w:r w:rsidRPr="00970606">
        <w:rPr>
          <w:b/>
          <w:bCs/>
        </w:rPr>
        <w:t>72%</w:t>
      </w:r>
      <w:r>
        <w:t xml:space="preserve"> want to know more on </w:t>
      </w:r>
      <w:proofErr w:type="gramStart"/>
      <w:r>
        <w:t>actions</w:t>
      </w:r>
      <w:proofErr w:type="gramEnd"/>
      <w:r>
        <w:t xml:space="preserve"> they can take that will benefit health, and reduce climate change at the same time</w:t>
      </w:r>
    </w:p>
    <w:p w14:paraId="48AD3163" w14:textId="77777777" w:rsidR="00970606" w:rsidRDefault="00970606" w:rsidP="006321C4">
      <w:pPr>
        <w:pStyle w:val="DHHSbody"/>
        <w:numPr>
          <w:ilvl w:val="0"/>
          <w:numId w:val="32"/>
        </w:numPr>
      </w:pPr>
      <w:r w:rsidRPr="00970606">
        <w:rPr>
          <w:b/>
          <w:bCs/>
        </w:rPr>
        <w:t>67%</w:t>
      </w:r>
      <w:r w:rsidRPr="00970606">
        <w:t xml:space="preserve"> think climate change requires urgent action now</w:t>
      </w:r>
    </w:p>
    <w:p w14:paraId="374C7756" w14:textId="77777777" w:rsidR="00970606" w:rsidRDefault="00970606" w:rsidP="006321C4">
      <w:pPr>
        <w:pStyle w:val="DHHSbody"/>
        <w:numPr>
          <w:ilvl w:val="0"/>
          <w:numId w:val="32"/>
        </w:numPr>
      </w:pPr>
      <w:r w:rsidRPr="00970606">
        <w:rPr>
          <w:b/>
          <w:bCs/>
        </w:rPr>
        <w:t>69%</w:t>
      </w:r>
      <w:r>
        <w:t xml:space="preserve"> think it is cheaper to act on climate now than pay the price later</w:t>
      </w:r>
    </w:p>
    <w:p w14:paraId="6AA46E98" w14:textId="77777777" w:rsidR="00970606" w:rsidRDefault="00970606" w:rsidP="00970606">
      <w:pPr>
        <w:pStyle w:val="DHHSbody"/>
      </w:pPr>
      <w:r>
        <w:t>A wide range of actions are expected of local government such as:</w:t>
      </w:r>
    </w:p>
    <w:p w14:paraId="4133BCD2" w14:textId="77777777" w:rsidR="00970606" w:rsidRDefault="00970606" w:rsidP="006321C4">
      <w:pPr>
        <w:pStyle w:val="DHHSbody"/>
        <w:numPr>
          <w:ilvl w:val="0"/>
          <w:numId w:val="33"/>
        </w:numPr>
      </w:pPr>
      <w:r w:rsidRPr="00970606">
        <w:rPr>
          <w:b/>
          <w:bCs/>
        </w:rPr>
        <w:t>17%</w:t>
      </w:r>
      <w:r>
        <w:t xml:space="preserve"> transitioning more urgently towards renewables</w:t>
      </w:r>
    </w:p>
    <w:p w14:paraId="78DFAAF0" w14:textId="77777777" w:rsidR="00970606" w:rsidRDefault="00970606" w:rsidP="006321C4">
      <w:pPr>
        <w:pStyle w:val="DHHSbody"/>
        <w:numPr>
          <w:ilvl w:val="0"/>
          <w:numId w:val="33"/>
        </w:numPr>
      </w:pPr>
      <w:r w:rsidRPr="00970606">
        <w:rPr>
          <w:b/>
          <w:bCs/>
        </w:rPr>
        <w:t>14%</w:t>
      </w:r>
      <w:r>
        <w:t xml:space="preserve"> offering incentives/rebates to adopt energy efficient systems</w:t>
      </w:r>
    </w:p>
    <w:p w14:paraId="7C05DD81" w14:textId="103BD645" w:rsidR="00106C98" w:rsidRPr="00534415" w:rsidRDefault="00970606" w:rsidP="006321C4">
      <w:pPr>
        <w:pStyle w:val="DHHSbody"/>
        <w:numPr>
          <w:ilvl w:val="0"/>
          <w:numId w:val="33"/>
        </w:numPr>
      </w:pPr>
      <w:r w:rsidRPr="00970606">
        <w:rPr>
          <w:b/>
          <w:bCs/>
        </w:rPr>
        <w:t>11%</w:t>
      </w:r>
      <w:r>
        <w:t xml:space="preserve"> promoting and providing more advice on making sustainable choices</w:t>
      </w:r>
      <w:bookmarkStart w:id="47" w:name="_Toc44534131"/>
    </w:p>
    <w:p w14:paraId="121770D8" w14:textId="328DE52F" w:rsidR="00D54F84" w:rsidRDefault="006C373C" w:rsidP="003A3833">
      <w:pPr>
        <w:pStyle w:val="DHHSbodyaftertablefigure"/>
      </w:pPr>
      <w:r>
        <w:t>S</w:t>
      </w:r>
      <w:r w:rsidR="003103F8">
        <w:t xml:space="preserve">trategic </w:t>
      </w:r>
      <w:r w:rsidR="00694210">
        <w:t>planning and community engagement principles under the</w:t>
      </w:r>
      <w:r w:rsidR="00694210" w:rsidRPr="00970606">
        <w:rPr>
          <w:i/>
          <w:iCs/>
        </w:rPr>
        <w:t xml:space="preserve"> Local Government Act</w:t>
      </w:r>
      <w:r w:rsidR="00694210" w:rsidRPr="50C8930A">
        <w:rPr>
          <w:i/>
          <w:iCs/>
        </w:rPr>
        <w:t xml:space="preserve"> </w:t>
      </w:r>
      <w:r w:rsidR="61319BA1" w:rsidRPr="50C8930A">
        <w:rPr>
          <w:i/>
          <w:iCs/>
        </w:rPr>
        <w:t xml:space="preserve">2020 </w:t>
      </w:r>
      <w:r w:rsidR="00D42B53">
        <w:t xml:space="preserve">may </w:t>
      </w:r>
      <w:r>
        <w:t xml:space="preserve">also be useful </w:t>
      </w:r>
      <w:r w:rsidR="005655F8">
        <w:t xml:space="preserve">in informing </w:t>
      </w:r>
      <w:r w:rsidR="00DF2094">
        <w:t>community</w:t>
      </w:r>
      <w:r w:rsidR="005655F8">
        <w:t xml:space="preserve"> and stakeholder engagement</w:t>
      </w:r>
      <w:r w:rsidR="006C1EB5">
        <w:t xml:space="preserve"> as part of the development of </w:t>
      </w:r>
      <w:r w:rsidR="00056C90">
        <w:t>MPHWPs</w:t>
      </w:r>
      <w:r w:rsidR="005655F8">
        <w:t xml:space="preserve">. </w:t>
      </w:r>
      <w:r w:rsidR="006A385C">
        <w:t xml:space="preserve">More </w:t>
      </w:r>
      <w:r w:rsidR="005655F8">
        <w:t xml:space="preserve">information is provided in </w:t>
      </w:r>
      <w:r w:rsidR="005655F8" w:rsidRPr="50C8930A">
        <w:rPr>
          <w:b/>
          <w:bCs/>
        </w:rPr>
        <w:t xml:space="preserve">Box </w:t>
      </w:r>
      <w:r w:rsidR="00BB2194" w:rsidRPr="50C8930A">
        <w:rPr>
          <w:b/>
          <w:bCs/>
        </w:rPr>
        <w:t>10</w:t>
      </w:r>
      <w:r w:rsidR="005655F8">
        <w:t>.</w:t>
      </w:r>
    </w:p>
    <w:tbl>
      <w:tblPr>
        <w:tblStyle w:val="TableGrid"/>
        <w:tblW w:w="0" w:type="auto"/>
        <w:tblLook w:val="04A0" w:firstRow="1" w:lastRow="0" w:firstColumn="1" w:lastColumn="0" w:noHBand="0" w:noVBand="1"/>
      </w:tblPr>
      <w:tblGrid>
        <w:gridCol w:w="9288"/>
      </w:tblGrid>
      <w:tr w:rsidR="00D4431A" w14:paraId="144BF618" w14:textId="77777777" w:rsidTr="50C8930A">
        <w:tc>
          <w:tcPr>
            <w:tcW w:w="9288" w:type="dxa"/>
          </w:tcPr>
          <w:p w14:paraId="2F9C9086" w14:textId="457EE1FB" w:rsidR="00D4431A" w:rsidRPr="00842064" w:rsidRDefault="0AFA25C4" w:rsidP="00D4431A">
            <w:pPr>
              <w:pStyle w:val="DHHSbody"/>
              <w:rPr>
                <w:b/>
                <w:bCs/>
              </w:rPr>
            </w:pPr>
            <w:r w:rsidRPr="50C8930A">
              <w:rPr>
                <w:b/>
                <w:bCs/>
              </w:rPr>
              <w:t xml:space="preserve">Box </w:t>
            </w:r>
            <w:r w:rsidR="00BB2194" w:rsidRPr="50C8930A">
              <w:rPr>
                <w:b/>
                <w:bCs/>
              </w:rPr>
              <w:t>10</w:t>
            </w:r>
            <w:r w:rsidR="00BD72BB" w:rsidRPr="50C8930A">
              <w:rPr>
                <w:b/>
                <w:bCs/>
              </w:rPr>
              <w:t>:</w:t>
            </w:r>
            <w:r w:rsidRPr="50C8930A">
              <w:rPr>
                <w:b/>
                <w:bCs/>
              </w:rPr>
              <w:t xml:space="preserve"> Community engagement and strategic planning principles under the </w:t>
            </w:r>
            <w:r w:rsidRPr="00970606">
              <w:rPr>
                <w:b/>
                <w:bCs/>
                <w:i/>
                <w:iCs/>
              </w:rPr>
              <w:t>Local Government Act</w:t>
            </w:r>
            <w:r w:rsidR="000E2AE1">
              <w:rPr>
                <w:b/>
                <w:bCs/>
                <w:i/>
                <w:iCs/>
              </w:rPr>
              <w:t xml:space="preserve"> 2020</w:t>
            </w:r>
          </w:p>
          <w:p w14:paraId="2461238C" w14:textId="3425A388" w:rsidR="00D4431A" w:rsidRPr="002043ED" w:rsidRDefault="0AFA25C4" w:rsidP="00D4431A">
            <w:pPr>
              <w:pStyle w:val="DHHSbody"/>
            </w:pPr>
            <w:r>
              <w:t xml:space="preserve">The </w:t>
            </w:r>
            <w:r w:rsidRPr="00970606">
              <w:rPr>
                <w:i/>
                <w:iCs/>
              </w:rPr>
              <w:t>Local Government Act</w:t>
            </w:r>
            <w:r w:rsidRPr="50C8930A">
              <w:rPr>
                <w:i/>
                <w:iCs/>
              </w:rPr>
              <w:t xml:space="preserve"> </w:t>
            </w:r>
            <w:r>
              <w:t>is underpinned by five principles including community engagement and strategic planning.</w:t>
            </w:r>
          </w:p>
          <w:p w14:paraId="3D9D748C" w14:textId="3D6CC572" w:rsidR="00D4431A" w:rsidRPr="002043ED" w:rsidRDefault="00D4431A" w:rsidP="00D4431A">
            <w:pPr>
              <w:pStyle w:val="DHHSbody"/>
            </w:pPr>
            <w:r w:rsidRPr="002043ED">
              <w:t>The principle of community engagement seeks to better engage the community to achieve long-term and sustainable outcomes, processes, relationships, discourse, decision</w:t>
            </w:r>
            <w:r w:rsidR="00607DAA">
              <w:t xml:space="preserve"> </w:t>
            </w:r>
            <w:r w:rsidRPr="002043ED">
              <w:t>making or implementation. To be successful, it must encompass strategies and processes that are sensitive to the community</w:t>
            </w:r>
            <w:r w:rsidR="006E5821">
              <w:t xml:space="preserve"> </w:t>
            </w:r>
            <w:r w:rsidRPr="002043ED">
              <w:t>context in which it occurs</w:t>
            </w:r>
            <w:r>
              <w:t>.</w:t>
            </w:r>
          </w:p>
          <w:p w14:paraId="5C8CEBA9" w14:textId="5C309991" w:rsidR="00D4431A" w:rsidRPr="002043ED" w:rsidRDefault="00D4431A" w:rsidP="00D4431A">
            <w:pPr>
              <w:pStyle w:val="DHHSbody"/>
            </w:pPr>
            <w:r w:rsidRPr="002043ED">
              <w:t xml:space="preserve">The Act establishes </w:t>
            </w:r>
            <w:r>
              <w:t>c</w:t>
            </w:r>
            <w:r w:rsidRPr="002043ED">
              <w:t xml:space="preserve">ommunity </w:t>
            </w:r>
            <w:r>
              <w:t>e</w:t>
            </w:r>
            <w:r w:rsidRPr="002043ED">
              <w:t xml:space="preserve">ngagement </w:t>
            </w:r>
            <w:r>
              <w:t>p</w:t>
            </w:r>
            <w:r w:rsidRPr="002043ED">
              <w:t xml:space="preserve">rinciples and requires all </w:t>
            </w:r>
            <w:r>
              <w:t>c</w:t>
            </w:r>
            <w:r w:rsidRPr="002043ED">
              <w:t xml:space="preserve">ouncils to adopt a </w:t>
            </w:r>
            <w:r>
              <w:t>c</w:t>
            </w:r>
            <w:r w:rsidRPr="002043ED">
              <w:t xml:space="preserve">ommunity </w:t>
            </w:r>
            <w:r>
              <w:t>e</w:t>
            </w:r>
            <w:r w:rsidRPr="002043ED">
              <w:t xml:space="preserve">ngagement </w:t>
            </w:r>
            <w:r>
              <w:t>p</w:t>
            </w:r>
            <w:r w:rsidRPr="002043ED">
              <w:t>olicy that must be used in develop</w:t>
            </w:r>
            <w:r w:rsidR="00607DAA">
              <w:t>ing</w:t>
            </w:r>
            <w:r w:rsidRPr="002043ED">
              <w:t xml:space="preserve"> legislated plans including the </w:t>
            </w:r>
            <w:r>
              <w:t>c</w:t>
            </w:r>
            <w:r w:rsidRPr="002043ED">
              <w:t xml:space="preserve">ommunity </w:t>
            </w:r>
            <w:r>
              <w:t>v</w:t>
            </w:r>
            <w:r w:rsidRPr="002043ED">
              <w:t xml:space="preserve">ision and the </w:t>
            </w:r>
            <w:r>
              <w:t>c</w:t>
            </w:r>
            <w:r w:rsidRPr="002043ED">
              <w:t xml:space="preserve">ouncil </w:t>
            </w:r>
            <w:r>
              <w:t>p</w:t>
            </w:r>
            <w:r w:rsidRPr="002043ED">
              <w:t xml:space="preserve">lan. </w:t>
            </w:r>
            <w:r>
              <w:t xml:space="preserve">To support this, Local Government Victoria </w:t>
            </w:r>
            <w:r w:rsidR="007C1AED">
              <w:t xml:space="preserve">has provided </w:t>
            </w:r>
            <w:r w:rsidR="00887B66">
              <w:t>community engagement resources, including examples of community engagement policies and frame</w:t>
            </w:r>
            <w:r w:rsidR="00916385">
              <w:t>works,</w:t>
            </w:r>
            <w:r>
              <w:t xml:space="preserve"> </w:t>
            </w:r>
            <w:r w:rsidR="00EC29F5">
              <w:t xml:space="preserve">which are </w:t>
            </w:r>
            <w:r>
              <w:t>available</w:t>
            </w:r>
            <w:r w:rsidR="006558DA">
              <w:t xml:space="preserve"> </w:t>
            </w:r>
            <w:r w:rsidR="00916385">
              <w:t>on</w:t>
            </w:r>
            <w:r w:rsidR="006558DA">
              <w:t xml:space="preserve"> </w:t>
            </w:r>
            <w:r w:rsidR="00EC29F5">
              <w:t xml:space="preserve">the </w:t>
            </w:r>
            <w:hyperlink r:id="rId35" w:history="1">
              <w:r w:rsidR="00402DCE" w:rsidRPr="003A726C">
                <w:rPr>
                  <w:rStyle w:val="Hyperlink"/>
                </w:rPr>
                <w:t>Engage Victoria</w:t>
              </w:r>
              <w:r w:rsidR="00916385" w:rsidRPr="003A726C">
                <w:rPr>
                  <w:rStyle w:val="Hyperlink"/>
                </w:rPr>
                <w:t xml:space="preserve"> website</w:t>
              </w:r>
            </w:hyperlink>
            <w:r w:rsidR="004A7795">
              <w:t xml:space="preserve"> </w:t>
            </w:r>
            <w:r w:rsidR="003A726C">
              <w:t>&lt;</w:t>
            </w:r>
            <w:r w:rsidR="003A726C" w:rsidRPr="004F794A">
              <w:t>https://engage.vic.gov.au/</w:t>
            </w:r>
            <w:r w:rsidR="003A726C">
              <w:t>&gt;.</w:t>
            </w:r>
          </w:p>
          <w:p w14:paraId="25399334" w14:textId="61E649C5" w:rsidR="00D4431A" w:rsidRPr="002043ED" w:rsidRDefault="00D4431A" w:rsidP="00D4431A">
            <w:pPr>
              <w:pStyle w:val="DHHSbody"/>
            </w:pPr>
            <w:r w:rsidRPr="002043ED">
              <w:t>The Act also establishes strategic planning principles that apply to prepar</w:t>
            </w:r>
            <w:r w:rsidR="00F62DBE">
              <w:t>ing</w:t>
            </w:r>
            <w:r w:rsidRPr="002043ED">
              <w:t xml:space="preserve"> </w:t>
            </w:r>
            <w:r>
              <w:t>c</w:t>
            </w:r>
            <w:r w:rsidRPr="002043ED">
              <w:t xml:space="preserve">ouncil </w:t>
            </w:r>
            <w:r>
              <w:t>p</w:t>
            </w:r>
            <w:r w:rsidRPr="002043ED">
              <w:t>lan</w:t>
            </w:r>
            <w:r w:rsidR="00C77199">
              <w:t>s</w:t>
            </w:r>
            <w:r w:rsidRPr="002043ED">
              <w:t xml:space="preserve"> and other strategic plans. The strategic planning principle works with the community engagement principle to ensure communities are involved in strategic planning and decision making. </w:t>
            </w:r>
          </w:p>
          <w:p w14:paraId="7E300C11" w14:textId="501973F1" w:rsidR="00D4431A" w:rsidRDefault="00D4431A" w:rsidP="002043ED">
            <w:pPr>
              <w:pStyle w:val="DHHSbody"/>
            </w:pPr>
            <w:r w:rsidRPr="002043ED">
              <w:t xml:space="preserve">Councils are encouraged to apply these principles </w:t>
            </w:r>
            <w:r w:rsidR="00F62DBE">
              <w:t xml:space="preserve">when </w:t>
            </w:r>
            <w:r w:rsidRPr="002043ED">
              <w:t>develop</w:t>
            </w:r>
            <w:r w:rsidR="00F62DBE">
              <w:t>ing</w:t>
            </w:r>
            <w:r w:rsidRPr="002043ED">
              <w:t xml:space="preserve"> their </w:t>
            </w:r>
            <w:r w:rsidR="00F62DBE">
              <w:t>MPHWPs</w:t>
            </w:r>
            <w:r w:rsidRPr="002043ED">
              <w:t>.</w:t>
            </w:r>
          </w:p>
        </w:tc>
      </w:tr>
    </w:tbl>
    <w:p w14:paraId="5C41F0FB" w14:textId="7C1A800F" w:rsidR="006916C2" w:rsidRPr="00943F17" w:rsidRDefault="005D5168" w:rsidP="00B6444C">
      <w:pPr>
        <w:pStyle w:val="Heading2"/>
      </w:pPr>
      <w:bookmarkStart w:id="48" w:name="_Toc190954540"/>
      <w:r>
        <w:t>Pla</w:t>
      </w:r>
      <w:r w:rsidR="00D30B20" w:rsidRPr="00943F17">
        <w:t>nning decision</w:t>
      </w:r>
      <w:r w:rsidR="006916C2" w:rsidRPr="00943F17">
        <w:t>s</w:t>
      </w:r>
      <w:r w:rsidR="00653679">
        <w:t xml:space="preserve"> and implementation</w:t>
      </w:r>
      <w:bookmarkEnd w:id="47"/>
      <w:bookmarkEnd w:id="48"/>
    </w:p>
    <w:p w14:paraId="20AE4B49" w14:textId="570413EE" w:rsidR="0042711C" w:rsidRDefault="00D56C1A" w:rsidP="00BF1AC8">
      <w:pPr>
        <w:pStyle w:val="DHHSbody"/>
      </w:pPr>
      <w:r w:rsidRPr="004A4EC4">
        <w:t xml:space="preserve">The planning decisions </w:t>
      </w:r>
      <w:r w:rsidR="00234BC4">
        <w:t xml:space="preserve">and implementation </w:t>
      </w:r>
      <w:r w:rsidR="003C0FC3" w:rsidRPr="004A4EC4">
        <w:t>phase i</w:t>
      </w:r>
      <w:r w:rsidR="006D1CE2" w:rsidRPr="004A4EC4">
        <w:t xml:space="preserve">nvolves addressing those areas where the municipal scan and engagement indicate a need for change. </w:t>
      </w:r>
      <w:r w:rsidR="001D66C4">
        <w:t xml:space="preserve">Councils have long played an important role in </w:t>
      </w:r>
      <w:r w:rsidR="004920AC">
        <w:lastRenderedPageBreak/>
        <w:t>protecting and improving</w:t>
      </w:r>
      <w:r w:rsidR="001D66C4">
        <w:t xml:space="preserve"> health and wellbeing </w:t>
      </w:r>
      <w:r w:rsidR="0049310E">
        <w:t>and</w:t>
      </w:r>
      <w:r w:rsidR="004920AC">
        <w:t xml:space="preserve"> </w:t>
      </w:r>
      <w:r w:rsidR="002741CC" w:rsidRPr="004C59B1">
        <w:t>implement</w:t>
      </w:r>
      <w:r w:rsidR="004920AC">
        <w:t>ing</w:t>
      </w:r>
      <w:r w:rsidR="002741CC" w:rsidRPr="004C59B1">
        <w:t xml:space="preserve"> policies and initiatives to influence many determinants of health.</w:t>
      </w:r>
      <w:r w:rsidR="00041CEB">
        <w:t xml:space="preserve"> </w:t>
      </w:r>
      <w:r w:rsidR="009016DC">
        <w:t xml:space="preserve"> </w:t>
      </w:r>
    </w:p>
    <w:p w14:paraId="3B92F0B0" w14:textId="1D2ADD20" w:rsidR="00BB6E7B" w:rsidRDefault="009016DC" w:rsidP="00BF1AC8">
      <w:pPr>
        <w:pStyle w:val="DHHSbody"/>
      </w:pPr>
      <w:r>
        <w:t>Climate</w:t>
      </w:r>
      <w:r w:rsidR="009C5C45">
        <w:t xml:space="preserve"> change is not just an environmental issue, and </w:t>
      </w:r>
      <w:r w:rsidR="00064681">
        <w:t xml:space="preserve">a climate </w:t>
      </w:r>
      <w:r w:rsidR="00A3274E">
        <w:t xml:space="preserve">change </w:t>
      </w:r>
      <w:r w:rsidR="00064681">
        <w:t xml:space="preserve">lens should be applied to </w:t>
      </w:r>
      <w:r w:rsidR="00966614">
        <w:t xml:space="preserve">all areas </w:t>
      </w:r>
      <w:r w:rsidR="00EA5D99">
        <w:t xml:space="preserve">of </w:t>
      </w:r>
      <w:r w:rsidR="001B106B">
        <w:t>c</w:t>
      </w:r>
      <w:r w:rsidR="00EA5D99">
        <w:t xml:space="preserve">ouncil </w:t>
      </w:r>
      <w:r w:rsidR="001B106B">
        <w:t>p</w:t>
      </w:r>
      <w:r w:rsidR="00EA5D99">
        <w:t xml:space="preserve">lans and </w:t>
      </w:r>
      <w:r w:rsidR="001B106B">
        <w:t>m</w:t>
      </w:r>
      <w:r w:rsidR="00EA5D99">
        <w:t>unicipal public health and wellbeing plans</w:t>
      </w:r>
      <w:r w:rsidR="00064681">
        <w:t>.</w:t>
      </w:r>
      <w:r w:rsidR="00575851" w:rsidRPr="008B4A08">
        <w:rPr>
          <w:vertAlign w:val="superscript"/>
        </w:rPr>
        <w:fldChar w:fldCharType="begin"/>
      </w:r>
      <w:r w:rsidR="001E6E7B">
        <w:rPr>
          <w:vertAlign w:val="superscript"/>
        </w:rPr>
        <w:instrText xml:space="preserve"> ADDIN EN.CITE &lt;EndNote&gt;&lt;Cite&gt;&lt;Year&gt;2021&lt;/Year&gt;&lt;RecNum&gt;646&lt;/RecNum&gt;&lt;DisplayText&gt;107&lt;/DisplayText&gt;&lt;record&gt;&lt;rec-number&gt;646&lt;/rec-number&gt;&lt;foreign-keys&gt;&lt;key app="EN" db-id="fwvs520dta0pajerxw65e0pi2ztww9f052dv" timestamp="1725937906" guid="c1c1ee62-366b-4e20-9cec-f21d903f0ae7"&gt;646&lt;/key&gt;&lt;/foreign-keys&gt;&lt;ref-type name="Report"&gt;27&lt;/ref-type&gt;&lt;contributors&gt;&lt;/contributors&gt;&lt;titles&gt;&lt;title&gt;Northern Alliance for Greenhouse Action. Embedding action on climate change in your council plan.&lt;/title&gt;&lt;/titles&gt;&lt;dates&gt;&lt;year&gt;2021&lt;/year&gt;&lt;/dates&gt;&lt;pub-location&gt;Victoria, Australia&lt;/pub-location&gt;&lt;publisher&gt;NAGA&lt;/publisher&gt;&lt;urls&gt;&lt;related-urls&gt;&lt;url&gt;https://www.naga.org.au/uploads/9/0/5/3/9053945/embedding_action_on_climate_change_in_your_council_plan.pdf&lt;/url&gt;&lt;/related-urls&gt;&lt;/urls&gt;&lt;/record&gt;&lt;/Cite&gt;&lt;/EndNote&gt;</w:instrText>
      </w:r>
      <w:r w:rsidR="00575851" w:rsidRPr="008B4A08">
        <w:rPr>
          <w:vertAlign w:val="superscript"/>
        </w:rPr>
        <w:fldChar w:fldCharType="separate"/>
      </w:r>
      <w:r w:rsidR="00937C8F">
        <w:rPr>
          <w:noProof/>
          <w:vertAlign w:val="superscript"/>
        </w:rPr>
        <w:t>107</w:t>
      </w:r>
      <w:r w:rsidR="00575851" w:rsidRPr="008B4A08">
        <w:rPr>
          <w:vertAlign w:val="superscript"/>
        </w:rPr>
        <w:fldChar w:fldCharType="end"/>
      </w:r>
      <w:r w:rsidR="00EA5D99">
        <w:t xml:space="preserve"> </w:t>
      </w:r>
      <w:r w:rsidR="00A009E2">
        <w:t>C</w:t>
      </w:r>
      <w:r w:rsidR="006A3370">
        <w:t xml:space="preserve">oordinating </w:t>
      </w:r>
      <w:r w:rsidR="00DB3F93">
        <w:t xml:space="preserve">this planning </w:t>
      </w:r>
      <w:r w:rsidR="003442F7">
        <w:t xml:space="preserve">across the </w:t>
      </w:r>
      <w:r w:rsidR="000E3258">
        <w:t>organisation, instead of in si</w:t>
      </w:r>
      <w:r w:rsidR="00FC7C77">
        <w:t xml:space="preserve">los, will </w:t>
      </w:r>
      <w:r w:rsidR="003C3467">
        <w:t xml:space="preserve">ensure that climate and health action is </w:t>
      </w:r>
      <w:r w:rsidR="00A57B78" w:rsidRPr="00504CF1">
        <w:t>seen as the role</w:t>
      </w:r>
      <w:r w:rsidR="00A57B78">
        <w:t xml:space="preserve"> </w:t>
      </w:r>
      <w:r w:rsidR="00A57B78" w:rsidRPr="00504CF1">
        <w:t>and responsibility of every area of council</w:t>
      </w:r>
      <w:r w:rsidR="00A57B78">
        <w:t>.</w:t>
      </w:r>
      <w:r w:rsidR="002D6586">
        <w:t xml:space="preserve"> Ongoing strategic and implementation </w:t>
      </w:r>
      <w:r w:rsidR="00A97407">
        <w:t>governance groups</w:t>
      </w:r>
      <w:r w:rsidR="002D6586">
        <w:t xml:space="preserve">, made up of </w:t>
      </w:r>
      <w:r w:rsidR="00D95A8E">
        <w:t>executive sponsors</w:t>
      </w:r>
      <w:r w:rsidR="00277236">
        <w:t>,</w:t>
      </w:r>
      <w:r w:rsidR="00D95A8E">
        <w:t xml:space="preserve"> key policy makers</w:t>
      </w:r>
      <w:r w:rsidR="00277236">
        <w:t xml:space="preserve"> and staff champions</w:t>
      </w:r>
      <w:r w:rsidR="00C72F4F">
        <w:t xml:space="preserve"> from each council service area</w:t>
      </w:r>
      <w:r w:rsidR="00667BC4">
        <w:t xml:space="preserve">, will facilitate </w:t>
      </w:r>
      <w:r w:rsidR="00CF3F81">
        <w:t>collaborative planning and implementation.</w:t>
      </w:r>
      <w:r w:rsidR="007718A4" w:rsidRPr="00B5592D">
        <w:rPr>
          <w:vertAlign w:val="superscript"/>
        </w:rPr>
        <w:fldChar w:fldCharType="begin"/>
      </w:r>
      <w:r w:rsidR="001E6E7B">
        <w:rPr>
          <w:vertAlign w:val="superscript"/>
        </w:rPr>
        <w:instrText xml:space="preserve"> ADDIN EN.CITE &lt;EndNote&gt;&lt;Cite&gt;&lt;Year&gt;2021&lt;/Year&gt;&lt;RecNum&gt;646&lt;/RecNum&gt;&lt;DisplayText&gt;107&lt;/DisplayText&gt;&lt;record&gt;&lt;rec-number&gt;646&lt;/rec-number&gt;&lt;foreign-keys&gt;&lt;key app="EN" db-id="fwvs520dta0pajerxw65e0pi2ztww9f052dv" timestamp="1725937906" guid="c1c1ee62-366b-4e20-9cec-f21d903f0ae7"&gt;646&lt;/key&gt;&lt;/foreign-keys&gt;&lt;ref-type name="Report"&gt;27&lt;/ref-type&gt;&lt;contributors&gt;&lt;/contributors&gt;&lt;titles&gt;&lt;title&gt;Northern Alliance for Greenhouse Action. Embedding action on climate change in your council plan.&lt;/title&gt;&lt;/titles&gt;&lt;dates&gt;&lt;year&gt;2021&lt;/year&gt;&lt;/dates&gt;&lt;pub-location&gt;Victoria, Australia&lt;/pub-location&gt;&lt;publisher&gt;NAGA&lt;/publisher&gt;&lt;urls&gt;&lt;related-urls&gt;&lt;url&gt;https://www.naga.org.au/uploads/9/0/5/3/9053945/embedding_action_on_climate_change_in_your_council_plan.pdf&lt;/url&gt;&lt;/related-urls&gt;&lt;/urls&gt;&lt;/record&gt;&lt;/Cite&gt;&lt;/EndNote&gt;</w:instrText>
      </w:r>
      <w:r w:rsidR="007718A4" w:rsidRPr="00B5592D">
        <w:rPr>
          <w:vertAlign w:val="superscript"/>
        </w:rPr>
        <w:fldChar w:fldCharType="separate"/>
      </w:r>
      <w:r w:rsidR="00937C8F">
        <w:rPr>
          <w:noProof/>
          <w:vertAlign w:val="superscript"/>
        </w:rPr>
        <w:t>107</w:t>
      </w:r>
      <w:r w:rsidR="007718A4" w:rsidRPr="00B5592D">
        <w:rPr>
          <w:vertAlign w:val="superscript"/>
        </w:rPr>
        <w:fldChar w:fldCharType="end"/>
      </w:r>
      <w:r w:rsidR="00CF3F81">
        <w:t xml:space="preserve"> </w:t>
      </w:r>
    </w:p>
    <w:p w14:paraId="1B0826E5" w14:textId="0258998D" w:rsidR="00D00F54" w:rsidRDefault="00D00F54" w:rsidP="00A207E3">
      <w:pPr>
        <w:pStyle w:val="DHHSbody"/>
      </w:pPr>
      <w:r>
        <w:t>Council and health priorities</w:t>
      </w:r>
      <w:r w:rsidR="00081439">
        <w:t>, policies and initiatives</w:t>
      </w:r>
      <w:r>
        <w:t xml:space="preserve"> will </w:t>
      </w:r>
      <w:r w:rsidRPr="004C59B1">
        <w:t xml:space="preserve">be </w:t>
      </w:r>
      <w:r>
        <w:t>affected</w:t>
      </w:r>
      <w:r w:rsidRPr="004C59B1">
        <w:t xml:space="preserve"> by the changing climate, and action across </w:t>
      </w:r>
      <w:r>
        <w:t>them</w:t>
      </w:r>
      <w:r w:rsidRPr="004C59B1">
        <w:t xml:space="preserve"> provide</w:t>
      </w:r>
      <w:r>
        <w:t>s</w:t>
      </w:r>
      <w:r w:rsidRPr="004C59B1">
        <w:t xml:space="preserve"> opportunities to reduce emissions, support adaptation to climate change impacts and improve health at the same time</w:t>
      </w:r>
      <w:r>
        <w:t xml:space="preserve">. Consideration of what opportunities there are to </w:t>
      </w:r>
      <w:proofErr w:type="gramStart"/>
      <w:r>
        <w:t>take action</w:t>
      </w:r>
      <w:proofErr w:type="gramEnd"/>
      <w:r>
        <w:t xml:space="preserve"> on climate change and improve outcomes in other areas should be taken.</w:t>
      </w:r>
      <w:r w:rsidRPr="004C59B1">
        <w:t xml:space="preserve"> </w:t>
      </w:r>
    </w:p>
    <w:p w14:paraId="4CBA2806" w14:textId="7AE1C93F" w:rsidR="00FE0458" w:rsidRDefault="000B1D30" w:rsidP="00A207E3">
      <w:pPr>
        <w:pStyle w:val="DHHSbody"/>
      </w:pPr>
      <w:r>
        <w:t>Sustainab</w:t>
      </w:r>
      <w:r w:rsidR="00A00B31">
        <w:t>le and c</w:t>
      </w:r>
      <w:r w:rsidR="00FE0458">
        <w:t>lima</w:t>
      </w:r>
      <w:r w:rsidR="00B978BD">
        <w:t>t</w:t>
      </w:r>
      <w:r w:rsidR="00FE0458">
        <w:t>e resilient</w:t>
      </w:r>
      <w:r w:rsidR="00C67AE8">
        <w:t xml:space="preserve"> development</w:t>
      </w:r>
      <w:r w:rsidR="00A35FDE">
        <w:t xml:space="preserve">, </w:t>
      </w:r>
      <w:r w:rsidR="00814F23">
        <w:t xml:space="preserve">such as </w:t>
      </w:r>
      <w:r w:rsidR="00814F23" w:rsidRPr="00814F23">
        <w:t xml:space="preserve">greenhouse gas (GHG) emission reductions through clean energy and transport; climate-resilient urban planning; sustainable food systems that lead to healthier diets; access to health and social </w:t>
      </w:r>
      <w:r w:rsidR="00A15BF0">
        <w:t>sup</w:t>
      </w:r>
      <w:r w:rsidR="00B02DD0">
        <w:t>p</w:t>
      </w:r>
      <w:r w:rsidR="00A15BF0">
        <w:t>ort</w:t>
      </w:r>
      <w:r w:rsidR="00814F23" w:rsidRPr="00814F23">
        <w:t xml:space="preserve"> systems; wide-scale adaptive capacity building; and achievement of the SDGs</w:t>
      </w:r>
      <w:r w:rsidR="00B978BD">
        <w:t xml:space="preserve"> </w:t>
      </w:r>
      <w:r w:rsidR="00C32538">
        <w:t xml:space="preserve">can also have </w:t>
      </w:r>
      <w:r w:rsidR="00C32538" w:rsidRPr="00C32538">
        <w:t>substantial co-benefits for</w:t>
      </w:r>
      <w:r w:rsidR="0035799F">
        <w:t xml:space="preserve">, and </w:t>
      </w:r>
      <w:r w:rsidR="00CF714C">
        <w:t>reduce the climate change impact on</w:t>
      </w:r>
      <w:r w:rsidR="001438A4">
        <w:t>,</w:t>
      </w:r>
      <w:r w:rsidR="00C32538" w:rsidRPr="00C32538">
        <w:t xml:space="preserve"> health and wellbeing</w:t>
      </w:r>
      <w:r w:rsidR="005119C5">
        <w:t>.</w:t>
      </w:r>
      <w:r w:rsidR="00954873" w:rsidRPr="00954873">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954873" w:rsidRPr="00954873">
        <w:rPr>
          <w:vertAlign w:val="superscript"/>
        </w:rPr>
        <w:fldChar w:fldCharType="separate"/>
      </w:r>
      <w:r w:rsidR="00937C8F">
        <w:rPr>
          <w:noProof/>
          <w:vertAlign w:val="superscript"/>
        </w:rPr>
        <w:t>20</w:t>
      </w:r>
      <w:r w:rsidR="00954873" w:rsidRPr="00954873">
        <w:rPr>
          <w:vertAlign w:val="superscript"/>
        </w:rPr>
        <w:fldChar w:fldCharType="end"/>
      </w:r>
      <w:r w:rsidR="000A361D">
        <w:t xml:space="preserve"> </w:t>
      </w:r>
      <w:r w:rsidR="00882DC0">
        <w:t>‘</w:t>
      </w:r>
      <w:r w:rsidR="005119C5" w:rsidRPr="005119C5">
        <w:t>The transformational changes will be more effective if they are responsive to regional, local and Indigenous knowledge and consider the many dimensions of vulnerability, including those that are gender- and age-specific.</w:t>
      </w:r>
      <w:r w:rsidR="00882DC0">
        <w:t>’</w:t>
      </w:r>
      <w:r w:rsidR="00954873" w:rsidRPr="00292C00">
        <w:rPr>
          <w:vertAlign w:val="superscript"/>
        </w:rPr>
        <w:fldChar w:fldCharType="begin"/>
      </w:r>
      <w:r w:rsidR="00242E45">
        <w:rPr>
          <w:vertAlign w:val="superscript"/>
        </w:rPr>
        <w:instrText xml:space="preserve"> ADDIN EN.CITE &lt;EndNote&gt;&lt;Cite&gt;&lt;Author&gt;IPCC&lt;/Author&gt;&lt;Year&gt;2022&lt;/Year&gt;&lt;RecNum&gt;577&lt;/RecNum&gt;&lt;Suffix&gt;p1044&lt;/Suffix&gt;&lt;Pages&gt;Chapter 7`, page 1044&lt;/Pages&gt;&lt;DisplayText&gt;20p1044&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954873" w:rsidRPr="00292C00">
        <w:rPr>
          <w:vertAlign w:val="superscript"/>
        </w:rPr>
        <w:fldChar w:fldCharType="separate"/>
      </w:r>
      <w:r w:rsidR="00937C8F">
        <w:rPr>
          <w:noProof/>
          <w:vertAlign w:val="superscript"/>
        </w:rPr>
        <w:t>20p1044</w:t>
      </w:r>
      <w:r w:rsidR="00954873" w:rsidRPr="00292C00">
        <w:rPr>
          <w:vertAlign w:val="superscript"/>
        </w:rPr>
        <w:fldChar w:fldCharType="end"/>
      </w:r>
    </w:p>
    <w:p w14:paraId="0D6221AE" w14:textId="1FE122FE" w:rsidR="00A207E3" w:rsidRDefault="000E2549" w:rsidP="00A207E3">
      <w:pPr>
        <w:pStyle w:val="DHHSbody"/>
      </w:pPr>
      <w:r>
        <w:t xml:space="preserve">This section provides examples of strategies </w:t>
      </w:r>
      <w:r w:rsidR="0054690D">
        <w:t xml:space="preserve">across </w:t>
      </w:r>
      <w:proofErr w:type="gramStart"/>
      <w:r w:rsidR="0054690D">
        <w:t>a number of</w:t>
      </w:r>
      <w:proofErr w:type="gramEnd"/>
      <w:r w:rsidR="0054690D">
        <w:t xml:space="preserve"> theme areas </w:t>
      </w:r>
      <w:r w:rsidDel="00774322">
        <w:t xml:space="preserve">that could be taken by councils </w:t>
      </w:r>
      <w:r>
        <w:t>to tackle climate change and its impacts on health and wellbeing</w:t>
      </w:r>
      <w:r w:rsidR="00271699">
        <w:t xml:space="preserve">, as well as </w:t>
      </w:r>
      <w:proofErr w:type="gramStart"/>
      <w:r w:rsidR="00271699">
        <w:t>a number of</w:t>
      </w:r>
      <w:proofErr w:type="gramEnd"/>
      <w:r w:rsidR="00271699">
        <w:t xml:space="preserve"> case studies </w:t>
      </w:r>
      <w:r w:rsidR="00A70E36">
        <w:t xml:space="preserve">of strategies that </w:t>
      </w:r>
      <w:r w:rsidR="00F62DBE">
        <w:t xml:space="preserve">Victorian councils </w:t>
      </w:r>
      <w:r w:rsidR="00A70E36">
        <w:t>have implemented</w:t>
      </w:r>
      <w:r>
        <w:t xml:space="preserve">. </w:t>
      </w:r>
      <w:r w:rsidR="00605C9C">
        <w:t xml:space="preserve">Many </w:t>
      </w:r>
      <w:r w:rsidR="00E517D8">
        <w:t>strategies</w:t>
      </w:r>
      <w:r w:rsidR="00A35787">
        <w:t xml:space="preserve"> and case studies have benefits </w:t>
      </w:r>
      <w:r w:rsidR="00A42249">
        <w:t>across multiple areas</w:t>
      </w:r>
      <w:r w:rsidR="00367C92">
        <w:t>.</w:t>
      </w:r>
    </w:p>
    <w:p w14:paraId="22A11F03" w14:textId="64BD3CCC" w:rsidR="00DE0EBD" w:rsidRDefault="00DE0EBD" w:rsidP="00DE0EBD">
      <w:pPr>
        <w:pStyle w:val="DHHSbody"/>
      </w:pPr>
      <w:r>
        <w:t xml:space="preserve">The theme areas covered in this ‘Planning decisions and implementation’ section are: </w:t>
      </w:r>
    </w:p>
    <w:p w14:paraId="1A2F8956" w14:textId="77777777" w:rsidR="00DE0EBD" w:rsidRDefault="00DE0EBD" w:rsidP="00DE0EBD">
      <w:pPr>
        <w:pStyle w:val="DHHSbullet1"/>
        <w:ind w:left="709"/>
      </w:pPr>
      <w:r>
        <w:t>Council corporate and community activities</w:t>
      </w:r>
    </w:p>
    <w:p w14:paraId="2CB47A84" w14:textId="77777777" w:rsidR="00DE0EBD" w:rsidRDefault="00DE0EBD" w:rsidP="00DE0EBD">
      <w:pPr>
        <w:pStyle w:val="DHHSbullet1"/>
        <w:ind w:left="709"/>
      </w:pPr>
      <w:r>
        <w:t>Communication, engagement and capacity building</w:t>
      </w:r>
    </w:p>
    <w:p w14:paraId="22CCDE5D" w14:textId="77777777" w:rsidR="00DE0EBD" w:rsidRDefault="00DE0EBD" w:rsidP="00DE0EBD">
      <w:pPr>
        <w:pStyle w:val="DHHSbullet1"/>
        <w:ind w:left="709"/>
      </w:pPr>
      <w:r>
        <w:t>Emergency management and disaster risk reduction</w:t>
      </w:r>
    </w:p>
    <w:p w14:paraId="287B6968" w14:textId="77777777" w:rsidR="00DE0EBD" w:rsidRDefault="00DE0EBD" w:rsidP="00DE0EBD">
      <w:pPr>
        <w:pStyle w:val="DHHSbullet1"/>
        <w:ind w:left="709"/>
      </w:pPr>
      <w:r>
        <w:t>Environmental health services, surveillance and control</w:t>
      </w:r>
    </w:p>
    <w:p w14:paraId="21878988" w14:textId="77777777" w:rsidR="00DE0EBD" w:rsidRDefault="00DE0EBD" w:rsidP="00DE0EBD">
      <w:pPr>
        <w:pStyle w:val="DHHSbullet1"/>
        <w:ind w:left="709"/>
      </w:pPr>
      <w:r>
        <w:t>Built and natural environments</w:t>
      </w:r>
    </w:p>
    <w:p w14:paraId="67B3FC92" w14:textId="77777777" w:rsidR="00DE0EBD" w:rsidRDefault="00DE0EBD" w:rsidP="00DE0EBD">
      <w:pPr>
        <w:pStyle w:val="DHHSbullet1"/>
        <w:ind w:left="709"/>
      </w:pPr>
      <w:r>
        <w:t>Healthy, sustainable and equitable food systems</w:t>
      </w:r>
      <w:r>
        <w:tab/>
      </w:r>
    </w:p>
    <w:p w14:paraId="7EED68E4" w14:textId="77777777" w:rsidR="00DE0EBD" w:rsidRDefault="00DE0EBD" w:rsidP="00DE0EBD">
      <w:pPr>
        <w:pStyle w:val="DHHSbullet1"/>
        <w:ind w:left="709"/>
      </w:pPr>
      <w:r>
        <w:t>Improving mental health and wellbeing</w:t>
      </w:r>
    </w:p>
    <w:p w14:paraId="74DDFCB1" w14:textId="77777777" w:rsidR="00DE0EBD" w:rsidRDefault="00DE0EBD" w:rsidP="00DE0EBD">
      <w:pPr>
        <w:pStyle w:val="DHHSbullet1"/>
        <w:ind w:left="709"/>
      </w:pPr>
      <w:r>
        <w:t>Preventing all forms of violence</w:t>
      </w:r>
    </w:p>
    <w:p w14:paraId="27F6F3AC" w14:textId="12F7AEC0" w:rsidR="008E1FB3" w:rsidRDefault="009E08ED" w:rsidP="008E1FB3">
      <w:pPr>
        <w:pStyle w:val="Heading3"/>
      </w:pPr>
      <w:bookmarkStart w:id="49" w:name="_Toc190954541"/>
      <w:r w:rsidRPr="00AB706A">
        <w:t xml:space="preserve">Council </w:t>
      </w:r>
      <w:r w:rsidR="003A3B06" w:rsidRPr="00AB706A">
        <w:t>corporate and community activities</w:t>
      </w:r>
      <w:bookmarkEnd w:id="49"/>
      <w:r w:rsidR="00295F72" w:rsidRPr="00AB706A">
        <w:t xml:space="preserve"> </w:t>
      </w:r>
    </w:p>
    <w:p w14:paraId="539A93E0" w14:textId="6EB2FCE9" w:rsidR="0091685B" w:rsidRDefault="00EB0E1B" w:rsidP="00BB5A4E">
      <w:pPr>
        <w:pStyle w:val="DHHSbody"/>
        <w:rPr>
          <w:rFonts w:eastAsia="Times New Roman" w:cs="Arial"/>
          <w:color w:val="000000"/>
          <w:lang w:eastAsia="en-AU"/>
        </w:rPr>
      </w:pPr>
      <w:r w:rsidRPr="00EB0E1B">
        <w:rPr>
          <w:rFonts w:eastAsia="Times New Roman" w:cs="Arial"/>
          <w:color w:val="000000"/>
          <w:lang w:eastAsia="en-AU"/>
        </w:rPr>
        <w:t xml:space="preserve">Councils can </w:t>
      </w:r>
      <w:r w:rsidR="00E903CB" w:rsidRPr="008B0E0A" w:rsidDel="004039AE">
        <w:t xml:space="preserve">address climate change by reducing emissions </w:t>
      </w:r>
      <w:r w:rsidR="0091685B">
        <w:t xml:space="preserve">from their own corporate activities </w:t>
      </w:r>
      <w:r w:rsidR="00E903CB" w:rsidRPr="008B0E0A" w:rsidDel="004039AE">
        <w:t xml:space="preserve">and by modelling strategies that the community </w:t>
      </w:r>
      <w:proofErr w:type="gramStart"/>
      <w:r w:rsidR="00E903CB" w:rsidRPr="008B0E0A" w:rsidDel="004039AE">
        <w:t>as a whole can</w:t>
      </w:r>
      <w:proofErr w:type="gramEnd"/>
      <w:r w:rsidR="00E903CB" w:rsidRPr="008B0E0A" w:rsidDel="004039AE">
        <w:t xml:space="preserve"> adopt to mitigate climate change</w:t>
      </w:r>
      <w:r w:rsidR="000917BB">
        <w:t xml:space="preserve"> and tackle </w:t>
      </w:r>
      <w:r w:rsidR="00016250">
        <w:t>its impacts on health</w:t>
      </w:r>
      <w:r w:rsidR="0091685B">
        <w:t>.</w:t>
      </w:r>
      <w:r w:rsidR="00E903CB" w:rsidRPr="00EB0E1B">
        <w:rPr>
          <w:rFonts w:eastAsia="Times New Roman" w:cs="Arial"/>
          <w:color w:val="000000"/>
          <w:lang w:eastAsia="en-AU"/>
        </w:rPr>
        <w:t xml:space="preserve"> </w:t>
      </w:r>
    </w:p>
    <w:p w14:paraId="3EBF8D26" w14:textId="745D58DE" w:rsidR="00974AB6" w:rsidRPr="00A626F2" w:rsidRDefault="00074B48" w:rsidP="00BB5A4E">
      <w:pPr>
        <w:pStyle w:val="DHHSbody"/>
        <w:rPr>
          <w:rFonts w:cs="Arial"/>
          <w:color w:val="000000"/>
          <w:lang w:eastAsia="en-AU"/>
        </w:rPr>
      </w:pPr>
      <w:r>
        <w:rPr>
          <w:rFonts w:eastAsia="Times New Roman" w:cs="Arial"/>
          <w:color w:val="000000"/>
          <w:lang w:eastAsia="en-AU"/>
        </w:rPr>
        <w:t xml:space="preserve">Victorian </w:t>
      </w:r>
      <w:r w:rsidR="004B2DF1">
        <w:rPr>
          <w:rFonts w:eastAsia="Times New Roman" w:cs="Arial"/>
          <w:color w:val="000000"/>
          <w:lang w:eastAsia="en-AU"/>
        </w:rPr>
        <w:t>c</w:t>
      </w:r>
      <w:r w:rsidR="0085129A">
        <w:rPr>
          <w:rFonts w:eastAsia="Times New Roman" w:cs="Arial"/>
          <w:color w:val="000000"/>
          <w:lang w:eastAsia="en-AU"/>
        </w:rPr>
        <w:t>ouncils</w:t>
      </w:r>
      <w:r w:rsidR="00BB5A4E" w:rsidRPr="00BB5A4E">
        <w:rPr>
          <w:rFonts w:eastAsia="Times New Roman" w:cs="Arial"/>
          <w:color w:val="000000"/>
          <w:lang w:eastAsia="en-AU"/>
        </w:rPr>
        <w:t xml:space="preserve"> have demonstrat</w:t>
      </w:r>
      <w:r w:rsidR="00F22FD5">
        <w:rPr>
          <w:rFonts w:eastAsia="Times New Roman" w:cs="Arial"/>
          <w:color w:val="000000"/>
          <w:lang w:eastAsia="en-AU"/>
        </w:rPr>
        <w:t>ed</w:t>
      </w:r>
      <w:r w:rsidR="00BB5A4E" w:rsidRPr="00BB5A4E">
        <w:rPr>
          <w:rFonts w:eastAsia="Times New Roman" w:cs="Arial"/>
          <w:color w:val="000000"/>
          <w:lang w:eastAsia="en-AU"/>
        </w:rPr>
        <w:t xml:space="preserve"> </w:t>
      </w:r>
      <w:r w:rsidR="0018569E">
        <w:rPr>
          <w:rFonts w:eastAsia="Times New Roman" w:cs="Arial"/>
          <w:color w:val="000000"/>
          <w:lang w:eastAsia="en-AU"/>
        </w:rPr>
        <w:t>action</w:t>
      </w:r>
      <w:r w:rsidR="00BB5A4E" w:rsidRPr="00BB5A4E">
        <w:rPr>
          <w:rFonts w:eastAsia="Times New Roman" w:cs="Arial"/>
          <w:color w:val="000000"/>
          <w:lang w:eastAsia="en-AU"/>
        </w:rPr>
        <w:t xml:space="preserve"> in </w:t>
      </w:r>
      <w:r w:rsidR="0018569E">
        <w:rPr>
          <w:rFonts w:eastAsia="Times New Roman" w:cs="Arial"/>
          <w:color w:val="000000"/>
          <w:lang w:eastAsia="en-AU"/>
        </w:rPr>
        <w:t xml:space="preserve">tackling </w:t>
      </w:r>
      <w:r w:rsidR="00BB5A4E" w:rsidRPr="00BB5A4E">
        <w:rPr>
          <w:rFonts w:eastAsia="Times New Roman" w:cs="Arial"/>
          <w:color w:val="000000"/>
          <w:lang w:eastAsia="en-AU"/>
        </w:rPr>
        <w:t>climate change for many years</w:t>
      </w:r>
      <w:r w:rsidR="006F7B24">
        <w:rPr>
          <w:rFonts w:eastAsia="Times New Roman" w:cs="Arial"/>
          <w:color w:val="000000"/>
          <w:lang w:eastAsia="en-AU"/>
        </w:rPr>
        <w:t xml:space="preserve"> and</w:t>
      </w:r>
      <w:r w:rsidR="00AD7BCC">
        <w:rPr>
          <w:rFonts w:eastAsia="Times New Roman" w:cs="Arial"/>
          <w:color w:val="000000"/>
          <w:lang w:eastAsia="en-AU"/>
        </w:rPr>
        <w:t xml:space="preserve"> are </w:t>
      </w:r>
      <w:r w:rsidR="00AD7BCC" w:rsidRPr="007C14F0">
        <w:t xml:space="preserve">ideally placed </w:t>
      </w:r>
      <w:r w:rsidR="00AD7BCC">
        <w:t xml:space="preserve">to </w:t>
      </w:r>
      <w:r w:rsidR="00AD7BCC" w:rsidRPr="007C14F0">
        <w:t xml:space="preserve">contribute to locally relevant, integrated and long-lasting climate </w:t>
      </w:r>
      <w:r w:rsidR="00AD7BCC">
        <w:t>action</w:t>
      </w:r>
      <w:r w:rsidR="00726B39">
        <w:t>.</w:t>
      </w:r>
      <w:r w:rsidR="00AD7BCC">
        <w:rPr>
          <w:rFonts w:eastAsia="Times New Roman" w:cs="Arial"/>
          <w:color w:val="000000"/>
          <w:lang w:eastAsia="en-AU"/>
        </w:rPr>
        <w:t xml:space="preserve"> </w:t>
      </w:r>
      <w:r w:rsidR="00DB7ADE">
        <w:rPr>
          <w:rFonts w:eastAsia="Times New Roman" w:cs="Arial"/>
          <w:color w:val="000000"/>
          <w:lang w:eastAsia="en-AU"/>
        </w:rPr>
        <w:t>Many</w:t>
      </w:r>
      <w:r w:rsidR="00502AB9">
        <w:rPr>
          <w:rFonts w:eastAsia="Times New Roman" w:cs="Arial"/>
          <w:color w:val="000000"/>
          <w:lang w:eastAsia="en-AU"/>
        </w:rPr>
        <w:t xml:space="preserve"> have made</w:t>
      </w:r>
      <w:r w:rsidR="00BB5A4E" w:rsidRPr="00BB5A4E">
        <w:rPr>
          <w:rFonts w:eastAsia="Times New Roman" w:cs="Arial"/>
          <w:color w:val="000000"/>
          <w:lang w:eastAsia="en-AU"/>
        </w:rPr>
        <w:t xml:space="preserve"> significant progress in reducing greenhouse gas emissions</w:t>
      </w:r>
      <w:r w:rsidR="00F304D2">
        <w:rPr>
          <w:rFonts w:eastAsia="Times New Roman" w:cs="Arial"/>
          <w:color w:val="000000"/>
          <w:lang w:eastAsia="en-AU"/>
        </w:rPr>
        <w:t xml:space="preserve"> within their </w:t>
      </w:r>
      <w:r w:rsidR="00A0369A">
        <w:rPr>
          <w:rFonts w:eastAsia="Times New Roman" w:cs="Arial"/>
          <w:color w:val="000000"/>
          <w:lang w:eastAsia="en-AU"/>
        </w:rPr>
        <w:t>own operations</w:t>
      </w:r>
      <w:r w:rsidR="00246F78">
        <w:rPr>
          <w:rFonts w:eastAsia="Times New Roman" w:cs="Arial"/>
          <w:color w:val="000000"/>
          <w:lang w:eastAsia="en-AU"/>
        </w:rPr>
        <w:t xml:space="preserve"> and </w:t>
      </w:r>
      <w:r w:rsidR="004040DB">
        <w:rPr>
          <w:rFonts w:eastAsia="Times New Roman" w:cs="Arial"/>
          <w:color w:val="000000"/>
          <w:lang w:eastAsia="en-AU"/>
        </w:rPr>
        <w:t xml:space="preserve">implementing actions to </w:t>
      </w:r>
      <w:r w:rsidR="00EB2370">
        <w:rPr>
          <w:rFonts w:eastAsia="Times New Roman" w:cs="Arial"/>
          <w:color w:val="000000"/>
          <w:lang w:eastAsia="en-AU"/>
        </w:rPr>
        <w:t xml:space="preserve">support </w:t>
      </w:r>
      <w:r w:rsidR="004040DB">
        <w:rPr>
          <w:rFonts w:eastAsia="Times New Roman" w:cs="Arial"/>
          <w:color w:val="000000"/>
          <w:lang w:eastAsia="en-AU"/>
        </w:rPr>
        <w:t>adapt</w:t>
      </w:r>
      <w:r w:rsidR="004B487A">
        <w:rPr>
          <w:rFonts w:eastAsia="Times New Roman" w:cs="Arial"/>
          <w:color w:val="000000"/>
          <w:lang w:eastAsia="en-AU"/>
        </w:rPr>
        <w:t>ation</w:t>
      </w:r>
      <w:r w:rsidR="004040DB">
        <w:rPr>
          <w:rFonts w:eastAsia="Times New Roman" w:cs="Arial"/>
          <w:color w:val="000000"/>
          <w:lang w:eastAsia="en-AU"/>
        </w:rPr>
        <w:t xml:space="preserve"> to climate change impacts</w:t>
      </w:r>
      <w:r w:rsidR="00BB5A4E" w:rsidRPr="00BB5A4E">
        <w:rPr>
          <w:rFonts w:eastAsia="Times New Roman" w:cs="Arial"/>
          <w:color w:val="000000"/>
          <w:lang w:eastAsia="en-AU"/>
        </w:rPr>
        <w:t xml:space="preserve">, </w:t>
      </w:r>
      <w:r w:rsidR="008D5434">
        <w:rPr>
          <w:rFonts w:eastAsia="Times New Roman" w:cs="Arial"/>
          <w:color w:val="000000"/>
          <w:lang w:eastAsia="en-AU"/>
        </w:rPr>
        <w:t xml:space="preserve">as well as implementing </w:t>
      </w:r>
      <w:r w:rsidR="00851B04">
        <w:rPr>
          <w:rFonts w:eastAsia="Times New Roman" w:cs="Arial"/>
          <w:color w:val="000000"/>
          <w:lang w:eastAsia="en-AU"/>
        </w:rPr>
        <w:t>initiatives</w:t>
      </w:r>
      <w:r w:rsidR="004A62CD">
        <w:rPr>
          <w:rFonts w:eastAsia="Times New Roman" w:cs="Arial"/>
          <w:color w:val="000000"/>
          <w:lang w:eastAsia="en-AU"/>
        </w:rPr>
        <w:t xml:space="preserve"> to support</w:t>
      </w:r>
      <w:r w:rsidR="001D4504">
        <w:rPr>
          <w:rFonts w:eastAsia="Times New Roman" w:cs="Arial"/>
          <w:color w:val="000000"/>
          <w:lang w:eastAsia="en-AU"/>
        </w:rPr>
        <w:t xml:space="preserve"> action by business</w:t>
      </w:r>
      <w:r w:rsidR="00152A6E">
        <w:rPr>
          <w:rFonts w:eastAsia="Times New Roman" w:cs="Arial"/>
          <w:color w:val="000000"/>
          <w:lang w:eastAsia="en-AU"/>
        </w:rPr>
        <w:t>es</w:t>
      </w:r>
      <w:r w:rsidR="001D4504">
        <w:rPr>
          <w:rFonts w:eastAsia="Times New Roman" w:cs="Arial"/>
          <w:color w:val="000000"/>
          <w:lang w:eastAsia="en-AU"/>
        </w:rPr>
        <w:t xml:space="preserve"> and the broader community </w:t>
      </w:r>
      <w:r w:rsidR="00152A6E">
        <w:rPr>
          <w:rFonts w:eastAsia="Times New Roman" w:cs="Arial"/>
          <w:color w:val="000000"/>
          <w:lang w:eastAsia="en-AU"/>
        </w:rPr>
        <w:t>in</w:t>
      </w:r>
      <w:r w:rsidR="001D4504">
        <w:rPr>
          <w:rFonts w:eastAsia="Times New Roman" w:cs="Arial"/>
          <w:color w:val="000000"/>
          <w:lang w:eastAsia="en-AU"/>
        </w:rPr>
        <w:t xml:space="preserve"> their </w:t>
      </w:r>
      <w:r w:rsidR="00152A6E">
        <w:rPr>
          <w:rFonts w:eastAsia="Times New Roman" w:cs="Arial"/>
          <w:color w:val="000000"/>
          <w:lang w:eastAsia="en-AU"/>
        </w:rPr>
        <w:t>municipalities</w:t>
      </w:r>
      <w:r w:rsidR="00BB5A4E" w:rsidRPr="00BB5A4E">
        <w:rPr>
          <w:rFonts w:eastAsia="Times New Roman" w:cs="Arial"/>
          <w:color w:val="000000"/>
          <w:lang w:eastAsia="en-AU"/>
        </w:rPr>
        <w:t xml:space="preserve">. </w:t>
      </w:r>
      <w:r w:rsidR="000779D7" w:rsidRPr="000779D7">
        <w:rPr>
          <w:rFonts w:cs="Arial"/>
          <w:color w:val="000000"/>
          <w:lang w:eastAsia="en-AU"/>
        </w:rPr>
        <w:t>‘Transitioning towards equitable, low-carbon societies has multiple benefits for health and well-being.’</w:t>
      </w:r>
      <w:r w:rsidR="000764E3" w:rsidRPr="00E46E7D">
        <w:rPr>
          <w:rFonts w:cs="Arial"/>
          <w:color w:val="000000"/>
          <w:vertAlign w:val="superscript"/>
          <w:lang w:eastAsia="en-AU"/>
        </w:rPr>
        <w:fldChar w:fldCharType="begin"/>
      </w:r>
      <w:r w:rsidR="00242E45">
        <w:rPr>
          <w:rFonts w:cs="Arial"/>
          <w:color w:val="000000"/>
          <w:vertAlign w:val="superscript"/>
          <w:lang w:eastAsia="en-AU"/>
        </w:rPr>
        <w:instrText xml:space="preserve"> ADDIN EN.CITE &lt;EndNote&gt;&lt;Cite ExcludeAuth="1"&gt;&lt;Author&gt;IPCC&lt;/Author&gt;&lt;Year&gt;2022&lt;/Year&gt;&lt;RecNum&gt;577&lt;/RecNum&gt;&lt;Suffix&gt;p1047&lt;/Suffix&gt;&lt;Pages&gt;Chapter 7`, p.1047&lt;/Pages&gt;&lt;DisplayText&gt;20p1047&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0764E3" w:rsidRPr="00E46E7D">
        <w:rPr>
          <w:rFonts w:cs="Arial"/>
          <w:color w:val="000000"/>
          <w:vertAlign w:val="superscript"/>
          <w:lang w:eastAsia="en-AU"/>
        </w:rPr>
        <w:fldChar w:fldCharType="separate"/>
      </w:r>
      <w:r w:rsidR="00937C8F">
        <w:rPr>
          <w:rFonts w:cs="Arial"/>
          <w:noProof/>
          <w:color w:val="000000"/>
          <w:vertAlign w:val="superscript"/>
          <w:lang w:eastAsia="en-AU"/>
        </w:rPr>
        <w:t>20p1047</w:t>
      </w:r>
      <w:r w:rsidR="000764E3" w:rsidRPr="00E46E7D">
        <w:rPr>
          <w:rFonts w:cs="Arial"/>
          <w:color w:val="000000"/>
          <w:vertAlign w:val="superscript"/>
          <w:lang w:eastAsia="en-AU"/>
        </w:rPr>
        <w:fldChar w:fldCharType="end"/>
      </w:r>
    </w:p>
    <w:p w14:paraId="0A297F54" w14:textId="175E58E1" w:rsidR="00860D9C" w:rsidRDefault="00860D9C" w:rsidP="00BB5A4E">
      <w:pPr>
        <w:pStyle w:val="DHHSbody"/>
      </w:pPr>
      <w:r>
        <w:t xml:space="preserve">Examples of business areas and strategies that </w:t>
      </w:r>
      <w:r w:rsidR="00900FEB">
        <w:t xml:space="preserve">could be </w:t>
      </w:r>
      <w:r w:rsidR="00900FEB" w:rsidRPr="0048200B">
        <w:t xml:space="preserve">implemented in the theme area of </w:t>
      </w:r>
      <w:r w:rsidR="00AD6665" w:rsidRPr="0048200B">
        <w:t xml:space="preserve">council </w:t>
      </w:r>
      <w:r w:rsidR="009F35C3" w:rsidRPr="008D7F9D">
        <w:t>corp</w:t>
      </w:r>
      <w:r w:rsidR="00CD5D5B" w:rsidRPr="008D7F9D">
        <w:t>orate</w:t>
      </w:r>
      <w:r w:rsidR="00900FEB" w:rsidRPr="008D7F9D">
        <w:t xml:space="preserve"> </w:t>
      </w:r>
      <w:r w:rsidR="00865F31" w:rsidRPr="008D7F9D">
        <w:t xml:space="preserve">and </w:t>
      </w:r>
      <w:r w:rsidR="00CD5D5B" w:rsidRPr="008D7F9D">
        <w:t xml:space="preserve">community </w:t>
      </w:r>
      <w:r w:rsidR="0093035F" w:rsidRPr="008D7F9D">
        <w:t>activities</w:t>
      </w:r>
      <w:r w:rsidR="00865F31" w:rsidRPr="0048200B">
        <w:t xml:space="preserve"> </w:t>
      </w:r>
      <w:r w:rsidR="00900FEB" w:rsidRPr="0048200B">
        <w:t>are included</w:t>
      </w:r>
      <w:r w:rsidR="00900FEB">
        <w:t xml:space="preserve"> in </w:t>
      </w:r>
      <w:r w:rsidR="00961E9D" w:rsidRPr="00246B7B">
        <w:rPr>
          <w:b/>
        </w:rPr>
        <w:fldChar w:fldCharType="begin"/>
      </w:r>
      <w:r w:rsidR="00961E9D" w:rsidRPr="00246B7B">
        <w:rPr>
          <w:b/>
        </w:rPr>
        <w:instrText xml:space="preserve"> REF _Ref44343895 \h  \* MERGEFORMAT </w:instrText>
      </w:r>
      <w:r w:rsidR="00961E9D" w:rsidRPr="00246B7B">
        <w:rPr>
          <w:b/>
        </w:rPr>
      </w:r>
      <w:r w:rsidR="00961E9D" w:rsidRPr="00246B7B">
        <w:rPr>
          <w:b/>
        </w:rPr>
        <w:fldChar w:fldCharType="separate"/>
      </w:r>
      <w:r w:rsidR="00910637" w:rsidRPr="00246B7B">
        <w:rPr>
          <w:b/>
        </w:rPr>
        <w:t xml:space="preserve">Table </w:t>
      </w:r>
      <w:r w:rsidR="00961E9D" w:rsidRPr="00246B7B">
        <w:rPr>
          <w:b/>
        </w:rPr>
        <w:fldChar w:fldCharType="end"/>
      </w:r>
      <w:r w:rsidR="00970606">
        <w:rPr>
          <w:b/>
        </w:rPr>
        <w:t>8</w:t>
      </w:r>
      <w:r w:rsidR="00900FEB">
        <w:t>.</w:t>
      </w:r>
    </w:p>
    <w:p w14:paraId="16B90A81" w14:textId="65E151BD" w:rsidR="00900FEB" w:rsidRPr="00900FEB" w:rsidRDefault="00900FEB" w:rsidP="00BD72BB">
      <w:pPr>
        <w:pStyle w:val="DHHStablecaption"/>
        <w:rPr>
          <w:rFonts w:eastAsia="Times"/>
        </w:rPr>
      </w:pPr>
      <w:bookmarkStart w:id="50" w:name="_Ref44343895"/>
      <w:r w:rsidRPr="00900FEB">
        <w:rPr>
          <w:rFonts w:eastAsia="Times"/>
        </w:rPr>
        <w:lastRenderedPageBreak/>
        <w:t xml:space="preserve">Table </w:t>
      </w:r>
      <w:bookmarkEnd w:id="50"/>
      <w:r w:rsidR="00970606">
        <w:rPr>
          <w:rFonts w:eastAsia="Times"/>
        </w:rPr>
        <w:t>8</w:t>
      </w:r>
      <w:r w:rsidRPr="00900FEB">
        <w:rPr>
          <w:rFonts w:eastAsia="Times"/>
        </w:rPr>
        <w:t xml:space="preserve">: </w:t>
      </w:r>
      <w:r w:rsidR="00961E9D">
        <w:rPr>
          <w:rFonts w:eastAsia="Times"/>
        </w:rPr>
        <w:t xml:space="preserve">Examples of </w:t>
      </w:r>
      <w:r w:rsidR="00D20249">
        <w:rPr>
          <w:rFonts w:eastAsia="Times"/>
        </w:rPr>
        <w:t xml:space="preserve">council </w:t>
      </w:r>
      <w:r w:rsidR="005F2418">
        <w:rPr>
          <w:rFonts w:eastAsia="Times"/>
        </w:rPr>
        <w:t>corporate</w:t>
      </w:r>
      <w:r w:rsidR="00961E9D">
        <w:rPr>
          <w:rFonts w:eastAsia="Times"/>
        </w:rPr>
        <w:t xml:space="preserve"> </w:t>
      </w:r>
      <w:r w:rsidR="00DE3ECE">
        <w:rPr>
          <w:rFonts w:eastAsia="Times"/>
        </w:rPr>
        <w:t xml:space="preserve">and </w:t>
      </w:r>
      <w:r w:rsidR="005F2418">
        <w:rPr>
          <w:rFonts w:eastAsia="Times"/>
        </w:rPr>
        <w:t>community activities</w:t>
      </w:r>
      <w:r w:rsidR="00DE3ECE">
        <w:rPr>
          <w:rFonts w:eastAsia="Times"/>
        </w:rPr>
        <w:t xml:space="preserve"> </w:t>
      </w:r>
      <w:r w:rsidR="00961E9D">
        <w:rPr>
          <w:rFonts w:eastAsia="Times"/>
        </w:rPr>
        <w:t>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662"/>
      </w:tblGrid>
      <w:tr w:rsidR="00970606" w:rsidRPr="00970606" w14:paraId="79AE40B7"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left w:val="none" w:sz="0" w:space="0" w:color="auto"/>
              <w:bottom w:val="none" w:sz="0" w:space="0" w:color="auto"/>
              <w:right w:val="none" w:sz="0" w:space="0" w:color="auto"/>
            </w:tcBorders>
          </w:tcPr>
          <w:p w14:paraId="4ECC1B99" w14:textId="5C8E9FB7" w:rsidR="00AD50D7" w:rsidRPr="00970606" w:rsidRDefault="00AD50D7" w:rsidP="006045E7">
            <w:pPr>
              <w:pStyle w:val="DHHStabletext"/>
              <w:rPr>
                <w:color w:val="auto"/>
              </w:rPr>
            </w:pPr>
            <w:r w:rsidRPr="00970606">
              <w:rPr>
                <w:color w:val="auto"/>
              </w:rPr>
              <w:t>Example business areas</w:t>
            </w:r>
          </w:p>
        </w:tc>
        <w:tc>
          <w:tcPr>
            <w:tcW w:w="6662" w:type="dxa"/>
            <w:tcBorders>
              <w:top w:val="none" w:sz="0" w:space="0" w:color="auto"/>
              <w:left w:val="none" w:sz="0" w:space="0" w:color="auto"/>
              <w:bottom w:val="none" w:sz="0" w:space="0" w:color="auto"/>
              <w:right w:val="none" w:sz="0" w:space="0" w:color="auto"/>
            </w:tcBorders>
          </w:tcPr>
          <w:p w14:paraId="074B9560" w14:textId="77777777" w:rsidR="00AD50D7" w:rsidRPr="00970606" w:rsidRDefault="00AD50D7" w:rsidP="006045E7">
            <w:pPr>
              <w:pStyle w:val="DHHStabletext"/>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Example strategies</w:t>
            </w:r>
          </w:p>
        </w:tc>
      </w:tr>
      <w:tr w:rsidR="00AD50D7" w14:paraId="74EEA27D"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CC0169B" w14:textId="00C450B6" w:rsidR="00AD50D7" w:rsidRPr="0020252C" w:rsidRDefault="00AD50D7" w:rsidP="00D46D84">
            <w:pPr>
              <w:pStyle w:val="DHHStablebullet1"/>
              <w:rPr>
                <w:b w:val="0"/>
                <w:bCs w:val="0"/>
              </w:rPr>
            </w:pPr>
            <w:r w:rsidRPr="0020252C">
              <w:rPr>
                <w:b w:val="0"/>
                <w:bCs w:val="0"/>
              </w:rPr>
              <w:t xml:space="preserve">Mayors and </w:t>
            </w:r>
            <w:r w:rsidR="004B2DF1">
              <w:rPr>
                <w:b w:val="0"/>
                <w:bCs w:val="0"/>
              </w:rPr>
              <w:t>c</w:t>
            </w:r>
            <w:r w:rsidRPr="0020252C">
              <w:rPr>
                <w:b w:val="0"/>
                <w:bCs w:val="0"/>
              </w:rPr>
              <w:t>ouncillors</w:t>
            </w:r>
          </w:p>
          <w:p w14:paraId="74A84BB6" w14:textId="77777777" w:rsidR="00847ADD" w:rsidRPr="002E3BFD" w:rsidRDefault="00847ADD" w:rsidP="00847ADD">
            <w:pPr>
              <w:pStyle w:val="DHHStablebullet1"/>
              <w:rPr>
                <w:b w:val="0"/>
                <w:bCs w:val="0"/>
              </w:rPr>
            </w:pPr>
            <w:r w:rsidRPr="002E3BFD">
              <w:rPr>
                <w:b w:val="0"/>
                <w:bCs w:val="0"/>
              </w:rPr>
              <w:t>Sustainability</w:t>
            </w:r>
          </w:p>
          <w:p w14:paraId="787ED50C" w14:textId="77777777" w:rsidR="00847ADD" w:rsidRPr="002E3BFD" w:rsidRDefault="00847ADD" w:rsidP="00847ADD">
            <w:pPr>
              <w:pStyle w:val="DHHStablebullet1"/>
              <w:rPr>
                <w:b w:val="0"/>
                <w:bCs w:val="0"/>
              </w:rPr>
            </w:pPr>
            <w:r w:rsidRPr="002E3BFD">
              <w:rPr>
                <w:b w:val="0"/>
                <w:bCs w:val="0"/>
              </w:rPr>
              <w:t xml:space="preserve">Building and asset management </w:t>
            </w:r>
          </w:p>
          <w:p w14:paraId="34C024A5" w14:textId="77777777" w:rsidR="00847ADD" w:rsidRPr="002E3BFD" w:rsidRDefault="00847ADD" w:rsidP="00847ADD">
            <w:pPr>
              <w:pStyle w:val="DHHStablebullet1"/>
              <w:rPr>
                <w:b w:val="0"/>
                <w:bCs w:val="0"/>
              </w:rPr>
            </w:pPr>
            <w:r w:rsidRPr="002E3BFD">
              <w:rPr>
                <w:b w:val="0"/>
                <w:bCs w:val="0"/>
              </w:rPr>
              <w:t>Traffic and civil engineering</w:t>
            </w:r>
          </w:p>
          <w:p w14:paraId="353A1A0C" w14:textId="77777777" w:rsidR="00847ADD" w:rsidRPr="00580BC8" w:rsidRDefault="00847ADD" w:rsidP="00847ADD">
            <w:pPr>
              <w:pStyle w:val="DHHStablebullet1"/>
              <w:rPr>
                <w:b w:val="0"/>
                <w:bCs w:val="0"/>
              </w:rPr>
            </w:pPr>
            <w:r>
              <w:rPr>
                <w:b w:val="0"/>
              </w:rPr>
              <w:t>Health and wellbeing</w:t>
            </w:r>
          </w:p>
          <w:p w14:paraId="4D910C98" w14:textId="521C3ABE" w:rsidR="00580BC8" w:rsidRPr="00847ADD" w:rsidRDefault="00580BC8" w:rsidP="00580BC8">
            <w:pPr>
              <w:pStyle w:val="DHHStablebullet1"/>
              <w:rPr>
                <w:b w:val="0"/>
                <w:bCs w:val="0"/>
              </w:rPr>
            </w:pPr>
            <w:r w:rsidRPr="002E3BFD">
              <w:rPr>
                <w:b w:val="0"/>
                <w:bCs w:val="0"/>
              </w:rPr>
              <w:t>Corporate and human resource services</w:t>
            </w:r>
          </w:p>
          <w:p w14:paraId="18FCC0AB" w14:textId="4BA3BDDB" w:rsidR="1DA5C0CD" w:rsidRDefault="1DA5C0CD" w:rsidP="231367BD">
            <w:pPr>
              <w:pStyle w:val="DHHStablebullet1"/>
              <w:rPr>
                <w:b w:val="0"/>
                <w:bCs w:val="0"/>
              </w:rPr>
            </w:pPr>
            <w:r>
              <w:rPr>
                <w:b w:val="0"/>
                <w:bCs w:val="0"/>
              </w:rPr>
              <w:t>Environment</w:t>
            </w:r>
          </w:p>
          <w:p w14:paraId="34543AB6" w14:textId="6C98D93E" w:rsidR="00AD50D7" w:rsidRPr="009C5CB8" w:rsidRDefault="00AD50D7" w:rsidP="00027B52">
            <w:pPr>
              <w:pStyle w:val="DHHStablebullet1"/>
            </w:pPr>
            <w:r w:rsidRPr="0020252C">
              <w:rPr>
                <w:b w:val="0"/>
                <w:bCs w:val="0"/>
              </w:rPr>
              <w:t xml:space="preserve">All </w:t>
            </w:r>
            <w:r w:rsidR="00847ADD">
              <w:rPr>
                <w:b w:val="0"/>
                <w:bCs w:val="0"/>
              </w:rPr>
              <w:t xml:space="preserve">other </w:t>
            </w:r>
            <w:r w:rsidR="000A1638">
              <w:rPr>
                <w:b w:val="0"/>
                <w:bCs w:val="0"/>
              </w:rPr>
              <w:t>c</w:t>
            </w:r>
            <w:r w:rsidRPr="0020252C">
              <w:rPr>
                <w:b w:val="0"/>
                <w:bCs w:val="0"/>
              </w:rPr>
              <w:t xml:space="preserve">ouncil business </w:t>
            </w:r>
            <w:r w:rsidR="008A5530">
              <w:rPr>
                <w:b w:val="0"/>
                <w:bCs w:val="0"/>
              </w:rPr>
              <w:t>areas</w:t>
            </w:r>
          </w:p>
        </w:tc>
        <w:tc>
          <w:tcPr>
            <w:tcW w:w="6662" w:type="dxa"/>
          </w:tcPr>
          <w:p w14:paraId="40FB4AAA" w14:textId="5E2ECF63" w:rsidR="004634F5" w:rsidRPr="001E1FAA" w:rsidRDefault="007E5175" w:rsidP="007C0428">
            <w:pPr>
              <w:pStyle w:val="DHHStablebullet1"/>
              <w:cnfStyle w:val="000000100000" w:firstRow="0" w:lastRow="0" w:firstColumn="0" w:lastColumn="0" w:oddVBand="0" w:evenVBand="0" w:oddHBand="1" w:evenHBand="0" w:firstRowFirstColumn="0" w:firstRowLastColumn="0" w:lastRowFirstColumn="0" w:lastRowLastColumn="0"/>
            </w:pPr>
            <w:r>
              <w:t>Implement</w:t>
            </w:r>
            <w:r w:rsidR="004634F5">
              <w:t xml:space="preserve"> </w:t>
            </w:r>
            <w:r>
              <w:t xml:space="preserve">a </w:t>
            </w:r>
            <w:r w:rsidRPr="00A23C9D">
              <w:t xml:space="preserve">whole-of-council </w:t>
            </w:r>
            <w:r>
              <w:t xml:space="preserve">governance </w:t>
            </w:r>
            <w:r w:rsidRPr="00A23C9D">
              <w:t xml:space="preserve">approach </w:t>
            </w:r>
            <w:r w:rsidR="00C31481">
              <w:t xml:space="preserve">and </w:t>
            </w:r>
            <w:r w:rsidR="004634F5">
              <w:t>enabling policy framework</w:t>
            </w:r>
            <w:r w:rsidR="00C31481">
              <w:t>s</w:t>
            </w:r>
            <w:r w:rsidR="004634F5">
              <w:t xml:space="preserve"> </w:t>
            </w:r>
            <w:r w:rsidR="003970B1">
              <w:t>to integrate</w:t>
            </w:r>
            <w:r w:rsidR="004634F5">
              <w:t xml:space="preserve"> climate </w:t>
            </w:r>
            <w:r w:rsidR="003970B1">
              <w:t>considerations</w:t>
            </w:r>
            <w:r w:rsidR="004634F5">
              <w:t xml:space="preserve"> and </w:t>
            </w:r>
            <w:r w:rsidR="003970B1">
              <w:t>action</w:t>
            </w:r>
            <w:r w:rsidR="004634F5">
              <w:t xml:space="preserve"> across </w:t>
            </w:r>
            <w:r w:rsidR="00846049">
              <w:t xml:space="preserve">all </w:t>
            </w:r>
            <w:r w:rsidR="00AB2DD8">
              <w:t xml:space="preserve">relevant </w:t>
            </w:r>
            <w:r w:rsidR="004634F5">
              <w:t>organisational polic</w:t>
            </w:r>
            <w:r w:rsidR="004834DE">
              <w:t>ies</w:t>
            </w:r>
            <w:r w:rsidR="00657F4B">
              <w:t>,</w:t>
            </w:r>
            <w:r w:rsidR="004834DE">
              <w:t xml:space="preserve"> plans and </w:t>
            </w:r>
            <w:r w:rsidR="00E974D6">
              <w:t>strategies</w:t>
            </w:r>
            <w:r w:rsidR="00846049">
              <w:t xml:space="preserve"> </w:t>
            </w:r>
          </w:p>
          <w:p w14:paraId="3604E1A1" w14:textId="6145A9D1" w:rsidR="00A551A1" w:rsidRDefault="00263086" w:rsidP="00EE100E">
            <w:pPr>
              <w:pStyle w:val="DHHStablebullet1"/>
              <w:cnfStyle w:val="000000100000" w:firstRow="0" w:lastRow="0" w:firstColumn="0" w:lastColumn="0" w:oddVBand="0" w:evenVBand="0" w:oddHBand="1" w:evenHBand="0" w:firstRowFirstColumn="0" w:firstRowLastColumn="0" w:lastRowFirstColumn="0" w:lastRowLastColumn="0"/>
            </w:pPr>
            <w:r>
              <w:t>In</w:t>
            </w:r>
            <w:r w:rsidR="00DA0D21">
              <w:t>clude</w:t>
            </w:r>
            <w:r>
              <w:t xml:space="preserve"> climate change </w:t>
            </w:r>
            <w:r w:rsidR="00DA0D21">
              <w:t xml:space="preserve">in the organisation’s </w:t>
            </w:r>
            <w:r w:rsidR="00DA0D21" w:rsidRPr="00DA0D21">
              <w:t xml:space="preserve">risk </w:t>
            </w:r>
            <w:r w:rsidR="00147D3F">
              <w:t xml:space="preserve">assessment and </w:t>
            </w:r>
            <w:r w:rsidR="00DA0D21" w:rsidRPr="00DA0D21">
              <w:t xml:space="preserve">management activities including </w:t>
            </w:r>
            <w:r w:rsidR="005E5CCD">
              <w:t>embedding</w:t>
            </w:r>
            <w:r w:rsidR="00881222">
              <w:t xml:space="preserve"> climate-related </w:t>
            </w:r>
            <w:r w:rsidR="001B02E9">
              <w:t xml:space="preserve">risks in organisational </w:t>
            </w:r>
            <w:r w:rsidR="00DA0D21" w:rsidRPr="00DA0D21">
              <w:t xml:space="preserve">risk registers </w:t>
            </w:r>
          </w:p>
          <w:p w14:paraId="3077F23C" w14:textId="603D1187" w:rsidR="00480950" w:rsidRDefault="00480950" w:rsidP="00E974D6">
            <w:pPr>
              <w:pStyle w:val="DHHStablebullet1"/>
              <w:cnfStyle w:val="000000100000" w:firstRow="0" w:lastRow="0" w:firstColumn="0" w:lastColumn="0" w:oddVBand="0" w:evenVBand="0" w:oddHBand="1" w:evenHBand="0" w:firstRowFirstColumn="0" w:firstRowLastColumn="0" w:lastRowFirstColumn="0" w:lastRowLastColumn="0"/>
            </w:pPr>
            <w:r>
              <w:t xml:space="preserve">Develop and implement strategies to reduce council </w:t>
            </w:r>
            <w:r w:rsidRPr="0095757D">
              <w:t xml:space="preserve">greenhouse gas emissions to </w:t>
            </w:r>
            <w:r>
              <w:t>net-</w:t>
            </w:r>
            <w:r w:rsidRPr="0095757D">
              <w:t>zero</w:t>
            </w:r>
          </w:p>
          <w:p w14:paraId="14A58EC8" w14:textId="7B8EF42A" w:rsidR="005F419B" w:rsidRDefault="0068507D" w:rsidP="005F419B">
            <w:pPr>
              <w:pStyle w:val="DHHStablebullet1"/>
              <w:cnfStyle w:val="000000100000" w:firstRow="0" w:lastRow="0" w:firstColumn="0" w:lastColumn="0" w:oddVBand="0" w:evenVBand="0" w:oddHBand="1" w:evenHBand="0" w:firstRowFirstColumn="0" w:firstRowLastColumn="0" w:lastRowFirstColumn="0" w:lastRowLastColumn="0"/>
            </w:pPr>
            <w:r>
              <w:t>Build</w:t>
            </w:r>
            <w:r w:rsidR="008E3AEA">
              <w:t xml:space="preserve"> </w:t>
            </w:r>
            <w:r w:rsidR="005F419B">
              <w:t xml:space="preserve">collaborative partnerships </w:t>
            </w:r>
            <w:r w:rsidR="00F42D20">
              <w:t>and</w:t>
            </w:r>
            <w:r w:rsidR="00296F68">
              <w:t xml:space="preserve"> </w:t>
            </w:r>
            <w:r w:rsidR="005F419B" w:rsidRPr="00585250">
              <w:t xml:space="preserve">facilitate </w:t>
            </w:r>
            <w:r w:rsidR="00990B12">
              <w:t xml:space="preserve">action to </w:t>
            </w:r>
            <w:r w:rsidR="00AF1E9B">
              <w:t xml:space="preserve">drive emissions to net zero </w:t>
            </w:r>
            <w:r w:rsidR="00E94063">
              <w:t xml:space="preserve">across the community and </w:t>
            </w:r>
            <w:r w:rsidR="00AF1E9B">
              <w:t>support adaptation</w:t>
            </w:r>
            <w:r w:rsidR="00990B12">
              <w:t xml:space="preserve"> to climate change</w:t>
            </w:r>
          </w:p>
          <w:p w14:paraId="34EA77DA" w14:textId="78E90EA1" w:rsidR="00472C7B" w:rsidRDefault="00472C7B" w:rsidP="00B1463F">
            <w:pPr>
              <w:pStyle w:val="DHHStablebullet1"/>
              <w:cnfStyle w:val="000000100000" w:firstRow="0" w:lastRow="0" w:firstColumn="0" w:lastColumn="0" w:oddVBand="0" w:evenVBand="0" w:oddHBand="1" w:evenHBand="0" w:firstRowFirstColumn="0" w:firstRowLastColumn="0" w:lastRowFirstColumn="0" w:lastRowLastColumn="0"/>
            </w:pPr>
            <w:r>
              <w:t xml:space="preserve">Embed climate adaptation approaches across council works, strategies and policies including in the design, building and management of council infrastructure and assets </w:t>
            </w:r>
          </w:p>
          <w:p w14:paraId="3580AF91" w14:textId="1B08091A" w:rsidR="00C50ADF" w:rsidRDefault="00C50ADF" w:rsidP="00283443">
            <w:pPr>
              <w:pStyle w:val="DHHStablebullet1"/>
              <w:cnfStyle w:val="000000100000" w:firstRow="0" w:lastRow="0" w:firstColumn="0" w:lastColumn="0" w:oddVBand="0" w:evenVBand="0" w:oddHBand="1" w:evenHBand="0" w:firstRowFirstColumn="0" w:firstRowLastColumn="0" w:lastRowFirstColumn="0" w:lastRowLastColumn="0"/>
            </w:pPr>
            <w:r w:rsidRPr="00C50ADF">
              <w:t>Establish</w:t>
            </w:r>
            <w:r w:rsidR="00F83E1B">
              <w:t xml:space="preserve"> and implement</w:t>
            </w:r>
            <w:r w:rsidRPr="00C50ADF">
              <w:t xml:space="preserve"> procurement policies </w:t>
            </w:r>
            <w:r>
              <w:t>that</w:t>
            </w:r>
            <w:r w:rsidRPr="00C50ADF">
              <w:t xml:space="preserve"> prioritise the purchase of </w:t>
            </w:r>
            <w:r>
              <w:t xml:space="preserve">low-emission, </w:t>
            </w:r>
            <w:r w:rsidRPr="00C50ADF">
              <w:t>sustainabl</w:t>
            </w:r>
            <w:r>
              <w:t>e</w:t>
            </w:r>
            <w:r w:rsidRPr="00C50ADF">
              <w:t xml:space="preserve"> services </w:t>
            </w:r>
            <w:r>
              <w:t xml:space="preserve">and products </w:t>
            </w:r>
            <w:r w:rsidRPr="00C50ADF">
              <w:t xml:space="preserve">to </w:t>
            </w:r>
            <w:r>
              <w:t>shift</w:t>
            </w:r>
            <w:r w:rsidRPr="00C50ADF">
              <w:t xml:space="preserve"> the market towards </w:t>
            </w:r>
            <w:r w:rsidR="00EB6AEB">
              <w:t xml:space="preserve">greater </w:t>
            </w:r>
            <w:r w:rsidRPr="00C50ADF">
              <w:t>sustainab</w:t>
            </w:r>
            <w:r w:rsidR="00EB6AEB">
              <w:t>ility</w:t>
            </w:r>
          </w:p>
          <w:p w14:paraId="7C69CD72" w14:textId="57360390" w:rsidR="004568AB" w:rsidRPr="009D0303" w:rsidRDefault="00C85947" w:rsidP="00283443">
            <w:pPr>
              <w:pStyle w:val="DHHStablebullet1"/>
              <w:cnfStyle w:val="000000100000" w:firstRow="0" w:lastRow="0" w:firstColumn="0" w:lastColumn="0" w:oddVBand="0" w:evenVBand="0" w:oddHBand="1" w:evenHBand="0" w:firstRowFirstColumn="0" w:firstRowLastColumn="0" w:lastRowFirstColumn="0" w:lastRowLastColumn="0"/>
            </w:pPr>
            <w:r w:rsidRPr="00C85947">
              <w:t xml:space="preserve">Support local community groups </w:t>
            </w:r>
            <w:r w:rsidR="00940971">
              <w:t xml:space="preserve">and businesses </w:t>
            </w:r>
            <w:r w:rsidRPr="00C85947">
              <w:t xml:space="preserve">with </w:t>
            </w:r>
            <w:r w:rsidR="00940971">
              <w:t>practical and</w:t>
            </w:r>
            <w:r w:rsidR="00074E04">
              <w:t xml:space="preserve"> </w:t>
            </w:r>
            <w:r w:rsidRPr="00C85947">
              <w:t>financial support</w:t>
            </w:r>
            <w:r w:rsidR="00412F1B">
              <w:t xml:space="preserve"> </w:t>
            </w:r>
            <w:r w:rsidR="00A94E30">
              <w:t>focused</w:t>
            </w:r>
            <w:r w:rsidR="00412F1B">
              <w:t xml:space="preserve"> on emissions reduction</w:t>
            </w:r>
            <w:r w:rsidR="00DF0F1D">
              <w:t>,</w:t>
            </w:r>
            <w:r w:rsidR="00412F1B">
              <w:t xml:space="preserve"> adaptation</w:t>
            </w:r>
            <w:r w:rsidR="00DF0F1D">
              <w:t xml:space="preserve"> and climate resilient development</w:t>
            </w:r>
            <w:r w:rsidR="000006B2">
              <w:t>. Ensure that</w:t>
            </w:r>
            <w:r w:rsidR="00FD4E82">
              <w:t xml:space="preserve"> those more </w:t>
            </w:r>
            <w:r w:rsidRPr="00C85947">
              <w:t>vulnerable</w:t>
            </w:r>
            <w:r w:rsidR="00FD4E82">
              <w:t xml:space="preserve"> to impacts are prioritised</w:t>
            </w:r>
            <w:r w:rsidRPr="00C85947">
              <w:t xml:space="preserve"> </w:t>
            </w:r>
          </w:p>
          <w:p w14:paraId="105659CE" w14:textId="3C5BD8E5" w:rsidR="00F50DB0" w:rsidRDefault="00B403B2" w:rsidP="00283443">
            <w:pPr>
              <w:pStyle w:val="DHHStablebullet1"/>
              <w:cnfStyle w:val="000000100000" w:firstRow="0" w:lastRow="0" w:firstColumn="0" w:lastColumn="0" w:oddVBand="0" w:evenVBand="0" w:oddHBand="1" w:evenHBand="0" w:firstRowFirstColumn="0" w:firstRowLastColumn="0" w:lastRowFirstColumn="0" w:lastRowLastColumn="0"/>
            </w:pPr>
            <w:r>
              <w:t xml:space="preserve">Complete </w:t>
            </w:r>
            <w:r w:rsidR="00F50DB0">
              <w:t xml:space="preserve">the </w:t>
            </w:r>
            <w:hyperlink r:id="rId36" w:history="1">
              <w:r w:rsidR="00F50DB0" w:rsidRPr="00970606">
                <w:rPr>
                  <w:rStyle w:val="Hyperlink"/>
                  <w:color w:val="0065B4"/>
                </w:rPr>
                <w:t>Achievement Program’s Climate and Health pathway</w:t>
              </w:r>
            </w:hyperlink>
            <w:r w:rsidR="006C2633">
              <w:rPr>
                <w:rStyle w:val="Hyperlink"/>
                <w:color w:val="0065B4"/>
              </w:rPr>
              <w:t xml:space="preserve"> &lt;</w:t>
            </w:r>
            <w:r w:rsidR="006E0267" w:rsidRPr="006E0267">
              <w:rPr>
                <w:rStyle w:val="Hyperlink"/>
                <w:color w:val="0065B4"/>
              </w:rPr>
              <w:t>https://www.achievementprogram.health.vic.gov.au/climate-health</w:t>
            </w:r>
            <w:r w:rsidR="006E0267">
              <w:rPr>
                <w:rStyle w:val="Hyperlink"/>
                <w:color w:val="0065B4"/>
              </w:rPr>
              <w:t>&gt;</w:t>
            </w:r>
            <w:r w:rsidRPr="00970606">
              <w:rPr>
                <w:color w:val="0065B4"/>
              </w:rPr>
              <w:t xml:space="preserve"> </w:t>
            </w:r>
            <w:r>
              <w:t>and s</w:t>
            </w:r>
            <w:r w:rsidR="00F50DB0">
              <w:t xml:space="preserve">upport </w:t>
            </w:r>
            <w:r w:rsidR="009B06A2">
              <w:t>relevant organisations</w:t>
            </w:r>
            <w:r w:rsidR="00F50DB0">
              <w:t xml:space="preserve"> in your community to complete </w:t>
            </w:r>
            <w:r>
              <w:t>it</w:t>
            </w:r>
            <w:r w:rsidR="0083335C">
              <w:rPr>
                <w:rStyle w:val="FootnoteReference"/>
              </w:rPr>
              <w:footnoteReference w:id="9"/>
            </w:r>
          </w:p>
          <w:p w14:paraId="79F5FD30" w14:textId="0BD3DB0F" w:rsidR="00E57535" w:rsidRDefault="00E57535" w:rsidP="00E57535">
            <w:pPr>
              <w:pStyle w:val="DHHStablebullet1"/>
              <w:cnfStyle w:val="000000100000" w:firstRow="0" w:lastRow="0" w:firstColumn="0" w:lastColumn="0" w:oddVBand="0" w:evenVBand="0" w:oddHBand="1" w:evenHBand="0" w:firstRowFirstColumn="0" w:firstRowLastColumn="0" w:lastRowFirstColumn="0" w:lastRowLastColumn="0"/>
            </w:pPr>
            <w:r>
              <w:t xml:space="preserve">Encourage and support council employees to participate in climate change and health </w:t>
            </w:r>
            <w:r w:rsidR="00381EC5">
              <w:t xml:space="preserve">planning and </w:t>
            </w:r>
            <w:r w:rsidR="0083335C">
              <w:t>implementation</w:t>
            </w:r>
            <w:r w:rsidR="00381EC5">
              <w:t xml:space="preserve">, and in </w:t>
            </w:r>
            <w:r>
              <w:t>professional development opportunities</w:t>
            </w:r>
          </w:p>
          <w:p w14:paraId="1381C852" w14:textId="54BE3AD2" w:rsidR="001F7F5C" w:rsidRDefault="00E57535" w:rsidP="00283443">
            <w:pPr>
              <w:pStyle w:val="DHHStablebullet1"/>
              <w:cnfStyle w:val="000000100000" w:firstRow="0" w:lastRow="0" w:firstColumn="0" w:lastColumn="0" w:oddVBand="0" w:evenVBand="0" w:oddHBand="1" w:evenHBand="0" w:firstRowFirstColumn="0" w:firstRowLastColumn="0" w:lastRowFirstColumn="0" w:lastRowLastColumn="0"/>
            </w:pPr>
            <w:r>
              <w:t>Encourage employees to use public and active transport during the commute to and from work including investment in end-of-trip facilities and for other travel within the workday</w:t>
            </w:r>
          </w:p>
        </w:tc>
      </w:tr>
    </w:tbl>
    <w:p w14:paraId="06BEC2E0" w14:textId="7533EF63" w:rsidR="001464C3" w:rsidRDefault="001464C3" w:rsidP="001464C3">
      <w:pPr>
        <w:pStyle w:val="Heading4"/>
      </w:pPr>
      <w:r>
        <w:t xml:space="preserve">Case study: City of Ballarat </w:t>
      </w:r>
      <w:r w:rsidR="00BB5473">
        <w:t xml:space="preserve">– </w:t>
      </w:r>
      <w:r>
        <w:t>Carbon</w:t>
      </w:r>
      <w:r w:rsidR="00BB5473">
        <w:t xml:space="preserve"> </w:t>
      </w:r>
      <w:r>
        <w:t>Neutrality</w:t>
      </w:r>
      <w:r w:rsidR="00BB5473">
        <w:t xml:space="preserve"> and</w:t>
      </w:r>
      <w:r>
        <w:t xml:space="preserve"> 100% Renewables Action Plan and Ballarat Net Zero Emissions Plan</w:t>
      </w:r>
      <w:r w:rsidR="00B241D9" w:rsidRPr="00886588">
        <w:rPr>
          <w:vertAlign w:val="superscript"/>
        </w:rPr>
        <w:fldChar w:fldCharType="begin"/>
      </w:r>
      <w:r w:rsidR="001E6E7B">
        <w:rPr>
          <w:vertAlign w:val="superscript"/>
        </w:rPr>
        <w:instrText xml:space="preserve"> ADDIN EN.CITE &lt;EndNote&gt;&lt;Cite&gt;&lt;Year&gt;2024&lt;/Year&gt;&lt;RecNum&gt;625&lt;/RecNum&gt;&lt;DisplayText&gt;108&lt;/DisplayText&gt;&lt;record&gt;&lt;rec-number&gt;625&lt;/rec-number&gt;&lt;foreign-keys&gt;&lt;key app="EN" db-id="fwvs520dta0pajerxw65e0pi2ztww9f052dv" timestamp="1725862121" guid="bf8db84f-ffd4-4b53-b5dc-04aa7feccc0c"&gt;625&lt;/key&gt;&lt;/foreign-keys&gt;&lt;ref-type name="Web Page"&gt;12&lt;/ref-type&gt;&lt;contributors&gt;&lt;/contributors&gt;&lt;titles&gt;&lt;title&gt;City of Ballarat. Climate action.&lt;/title&gt;&lt;/titles&gt;&lt;dates&gt;&lt;year&gt;2024&lt;/year&gt;&lt;/dates&gt;&lt;pub-location&gt;Victoria, Australia&lt;/pub-location&gt;&lt;publisher&gt;City of Ballarat&lt;/publisher&gt;&lt;urls&gt;&lt;related-urls&gt;&lt;url&gt;https://www.ballarat.vic.gov.au/city/strategic-planning/sustainability/climate-action]&lt;/url&gt;&lt;/related-urls&gt;&lt;/urls&gt;&lt;/record&gt;&lt;/Cite&gt;&lt;/EndNote&gt;</w:instrText>
      </w:r>
      <w:r w:rsidR="00B241D9" w:rsidRPr="00886588">
        <w:rPr>
          <w:vertAlign w:val="superscript"/>
        </w:rPr>
        <w:fldChar w:fldCharType="separate"/>
      </w:r>
      <w:r w:rsidR="00937C8F">
        <w:rPr>
          <w:noProof/>
          <w:vertAlign w:val="superscript"/>
        </w:rPr>
        <w:t>108</w:t>
      </w:r>
      <w:r w:rsidR="00B241D9" w:rsidRPr="00886588">
        <w:rPr>
          <w:vertAlign w:val="superscript"/>
        </w:rPr>
        <w:fldChar w:fldCharType="end"/>
      </w:r>
    </w:p>
    <w:p w14:paraId="26A6CCA4" w14:textId="0E30A307" w:rsidR="001464C3" w:rsidRPr="001464C3" w:rsidRDefault="001464C3" w:rsidP="001464C3">
      <w:pPr>
        <w:pStyle w:val="Body"/>
        <w:rPr>
          <w:sz w:val="20"/>
          <w:lang w:val="en-US"/>
        </w:rPr>
      </w:pPr>
      <w:r w:rsidRPr="001464C3">
        <w:rPr>
          <w:sz w:val="20"/>
          <w:lang w:val="en-US"/>
        </w:rPr>
        <w:t>Action is being taken to reduce greenhouse gas emissions from the City of Ballarat’s facilities and operations, and by the Ballarat community.</w:t>
      </w:r>
    </w:p>
    <w:p w14:paraId="11F241F5" w14:textId="5C8667D8" w:rsidR="001464C3" w:rsidRPr="001464C3" w:rsidRDefault="001464C3" w:rsidP="001464C3">
      <w:pPr>
        <w:pStyle w:val="Body"/>
        <w:rPr>
          <w:sz w:val="20"/>
          <w:lang w:val="en-US"/>
        </w:rPr>
      </w:pPr>
      <w:r w:rsidRPr="001464C3">
        <w:rPr>
          <w:sz w:val="20"/>
          <w:lang w:val="en-US"/>
        </w:rPr>
        <w:t xml:space="preserve">In its Carbon neutrality and 100% renewables action plan 2019–2025, the City of Ballarat articulates its vision to achieve zero net carbon emissions from its own corporate activities. The plan provides a pathway for the council to address climate change by reducing its own emissions and </w:t>
      </w:r>
      <w:r w:rsidR="00637608">
        <w:rPr>
          <w:sz w:val="20"/>
          <w:lang w:val="en-US"/>
        </w:rPr>
        <w:t xml:space="preserve">that </w:t>
      </w:r>
      <w:r w:rsidRPr="001464C3">
        <w:rPr>
          <w:sz w:val="20"/>
          <w:lang w:val="en-US"/>
        </w:rPr>
        <w:t xml:space="preserve">the community can adopt to mitigate climate change. The plan includes five key areas for achieving its targets including: integrating a culture of sustainability, </w:t>
      </w:r>
      <w:proofErr w:type="spellStart"/>
      <w:r w:rsidRPr="001464C3">
        <w:rPr>
          <w:sz w:val="20"/>
          <w:lang w:val="en-US"/>
        </w:rPr>
        <w:t>maximising</w:t>
      </w:r>
      <w:proofErr w:type="spellEnd"/>
      <w:r w:rsidRPr="001464C3">
        <w:rPr>
          <w:sz w:val="20"/>
          <w:lang w:val="en-US"/>
        </w:rPr>
        <w:t xml:space="preserve"> energy resource efficiency, 100% renewable energy City of Ballarat operations, reduced emissions from waste, and community carbon emissions reduction.</w:t>
      </w:r>
    </w:p>
    <w:p w14:paraId="15D91FC2" w14:textId="236D6D37" w:rsidR="001464C3" w:rsidRPr="001464C3" w:rsidRDefault="001464C3" w:rsidP="001464C3">
      <w:pPr>
        <w:pStyle w:val="Body"/>
        <w:rPr>
          <w:sz w:val="20"/>
          <w:lang w:val="en-US"/>
        </w:rPr>
      </w:pPr>
      <w:r w:rsidRPr="001464C3">
        <w:rPr>
          <w:sz w:val="20"/>
          <w:lang w:val="en-US"/>
        </w:rPr>
        <w:t xml:space="preserve">While the focus of the </w:t>
      </w:r>
      <w:r w:rsidR="006B41A9">
        <w:rPr>
          <w:sz w:val="20"/>
          <w:lang w:val="en-US"/>
        </w:rPr>
        <w:t>a</w:t>
      </w:r>
      <w:r w:rsidRPr="001464C3">
        <w:rPr>
          <w:sz w:val="20"/>
          <w:lang w:val="en-US"/>
        </w:rPr>
        <w:t xml:space="preserve">ction </w:t>
      </w:r>
      <w:r w:rsidR="006B41A9">
        <w:rPr>
          <w:sz w:val="20"/>
          <w:lang w:val="en-US"/>
        </w:rPr>
        <w:t>p</w:t>
      </w:r>
      <w:r w:rsidRPr="001464C3">
        <w:rPr>
          <w:sz w:val="20"/>
          <w:lang w:val="en-US"/>
        </w:rPr>
        <w:t xml:space="preserve">lan is on reducing corporate greenhouse gas emissions, it also provides community support to achieve carbon emission reductions, including the development of Ballarat Net Zero Emissions Plan in 2022. The Ballarat Net Zero Emissions Plan was sponsored by the City of Ballarat, in consultation with the Regional Sustainability Alliance Ballarat group and included extensive community engagement and involvement. The recommendations within the Net Zero Emissions Plan rely </w:t>
      </w:r>
      <w:r w:rsidRPr="001464C3">
        <w:rPr>
          <w:sz w:val="20"/>
          <w:lang w:val="en-US"/>
        </w:rPr>
        <w:lastRenderedPageBreak/>
        <w:t xml:space="preserve">heavily on cross-sectoral collaboration and confirm the shared vision of a net zero future, as well as alignment between council and community priorities. </w:t>
      </w:r>
    </w:p>
    <w:p w14:paraId="45A42174" w14:textId="353519D3" w:rsidR="001464C3" w:rsidRPr="001464C3" w:rsidRDefault="001464C3" w:rsidP="001464C3">
      <w:pPr>
        <w:pStyle w:val="Body"/>
        <w:rPr>
          <w:sz w:val="20"/>
          <w:lang w:val="en-US"/>
        </w:rPr>
      </w:pPr>
      <w:r w:rsidRPr="001464C3">
        <w:rPr>
          <w:sz w:val="20"/>
          <w:lang w:val="en-US"/>
        </w:rPr>
        <w:t>Implementation of both plans will deliver many benefits to Ballarat residents, including cost savings, environmental benefits, community education, and health co-benefits associated with increased opportunities for sport and active living</w:t>
      </w:r>
      <w:r w:rsidR="005A365D">
        <w:rPr>
          <w:sz w:val="20"/>
          <w:lang w:val="en-US"/>
        </w:rPr>
        <w:t>,</w:t>
      </w:r>
      <w:r w:rsidRPr="001464C3">
        <w:rPr>
          <w:sz w:val="20"/>
          <w:lang w:val="en-US"/>
        </w:rPr>
        <w:t xml:space="preserve"> improved air quality and improved thermal comfort of housing. </w:t>
      </w:r>
    </w:p>
    <w:p w14:paraId="44A44006" w14:textId="289D1A20" w:rsidR="001464C3" w:rsidRPr="001464C3" w:rsidRDefault="001464C3" w:rsidP="001464C3">
      <w:pPr>
        <w:pStyle w:val="Body"/>
        <w:rPr>
          <w:sz w:val="20"/>
          <w:lang w:val="en-US"/>
        </w:rPr>
      </w:pPr>
      <w:r w:rsidRPr="001464C3">
        <w:rPr>
          <w:sz w:val="20"/>
          <w:lang w:val="en-US"/>
        </w:rPr>
        <w:t>Achieving the ambitious target of net zero emissions by 2030 will require substantial action by all levels of government, as well as from the Ballarat community.</w:t>
      </w:r>
    </w:p>
    <w:p w14:paraId="0F77ECA9" w14:textId="71AF6D85" w:rsidR="001464C3" w:rsidRPr="007262C9" w:rsidRDefault="001464C3" w:rsidP="007262C9">
      <w:pPr>
        <w:pStyle w:val="Body"/>
        <w:rPr>
          <w:sz w:val="20"/>
          <w:lang w:val="en-US"/>
        </w:rPr>
      </w:pPr>
      <w:r w:rsidRPr="001464C3">
        <w:rPr>
          <w:sz w:val="20"/>
          <w:lang w:val="en-US"/>
        </w:rPr>
        <w:t>Both Plans will be reviewed in 2025.</w:t>
      </w:r>
    </w:p>
    <w:p w14:paraId="785B0E59" w14:textId="058B7ECC" w:rsidR="002E12C5" w:rsidRPr="00C23DFD" w:rsidDel="004039AE" w:rsidRDefault="002E12C5" w:rsidP="00C23DFD">
      <w:pPr>
        <w:pStyle w:val="DHHSbody"/>
      </w:pPr>
      <w:r w:rsidDel="004039AE">
        <w:t xml:space="preserve">For more information visit the </w:t>
      </w:r>
      <w:hyperlink r:id="rId37" w:history="1">
        <w:r>
          <w:rPr>
            <w:rStyle w:val="Hyperlink"/>
          </w:rPr>
          <w:t>City of Ballarat Climate Action webpage</w:t>
        </w:r>
      </w:hyperlink>
      <w:r w:rsidDel="004039AE">
        <w:t xml:space="preserve"> &lt;</w:t>
      </w:r>
      <w:r w:rsidRPr="002E12C5">
        <w:t>https://www.ballarat.vic.gov.au/city/strategic-planning/sustainability/climate-action</w:t>
      </w:r>
      <w:r w:rsidDel="004039AE">
        <w:t>&gt;.</w:t>
      </w:r>
    </w:p>
    <w:p w14:paraId="47EED8A3" w14:textId="7299DB16" w:rsidR="008E1FB3" w:rsidRDefault="00C73296" w:rsidP="008E1FB3">
      <w:pPr>
        <w:pStyle w:val="Heading3"/>
      </w:pPr>
      <w:bookmarkStart w:id="51" w:name="_Toc190954542"/>
      <w:r>
        <w:t>C</w:t>
      </w:r>
      <w:r w:rsidR="008E1FB3">
        <w:t xml:space="preserve">ommunication, engagement and </w:t>
      </w:r>
      <w:r w:rsidR="002C40B3">
        <w:t>capacity building</w:t>
      </w:r>
      <w:bookmarkEnd w:id="51"/>
      <w:r w:rsidR="008E1FB3">
        <w:t xml:space="preserve"> </w:t>
      </w:r>
    </w:p>
    <w:p w14:paraId="3AE1CEF8" w14:textId="77777777" w:rsidR="002C2B86" w:rsidRDefault="002C2B86" w:rsidP="3B779346">
      <w:pPr>
        <w:pStyle w:val="DHHSbody"/>
        <w:rPr>
          <w:lang w:val="en-US"/>
        </w:rPr>
      </w:pPr>
      <w:r w:rsidRPr="002C2B86">
        <w:rPr>
          <w:lang w:val="en-US"/>
        </w:rPr>
        <w:t>Councils, in collaboration with the community, can raise awareness about the impacts of climate change on health and support action within their municipalities to mitigate and adapt to impacts.</w:t>
      </w:r>
    </w:p>
    <w:p w14:paraId="4D0B21E4" w14:textId="624693BC" w:rsidR="00ED1402" w:rsidRDefault="00443544" w:rsidP="3B779346">
      <w:pPr>
        <w:pStyle w:val="DHHSbody"/>
        <w:rPr>
          <w:lang w:val="en-US"/>
        </w:rPr>
      </w:pPr>
      <w:r w:rsidRPr="3B779346">
        <w:rPr>
          <w:lang w:val="en-US"/>
        </w:rPr>
        <w:t>Because of their strong connections to the community</w:t>
      </w:r>
      <w:r w:rsidRPr="3B779346" w:rsidDel="003B3673">
        <w:rPr>
          <w:lang w:val="en-US"/>
        </w:rPr>
        <w:t xml:space="preserve"> and </w:t>
      </w:r>
      <w:r w:rsidRPr="3B779346">
        <w:rPr>
          <w:lang w:val="en-US"/>
        </w:rPr>
        <w:t>local knowledge,</w:t>
      </w:r>
      <w:r w:rsidR="003B3673">
        <w:rPr>
          <w:lang w:val="en-US"/>
        </w:rPr>
        <w:t xml:space="preserve"> </w:t>
      </w:r>
      <w:r w:rsidRPr="3B779346">
        <w:rPr>
          <w:lang w:val="en-US"/>
        </w:rPr>
        <w:t xml:space="preserve">councils </w:t>
      </w:r>
      <w:r w:rsidR="00BE7B7B" w:rsidRPr="3B779346">
        <w:rPr>
          <w:lang w:val="en-US"/>
        </w:rPr>
        <w:t>play an important role in</w:t>
      </w:r>
      <w:r w:rsidR="002603FA" w:rsidRPr="3B779346">
        <w:rPr>
          <w:lang w:val="en-US"/>
        </w:rPr>
        <w:t xml:space="preserve"> working with communities to prepare for</w:t>
      </w:r>
      <w:r w:rsidR="00BE7B7B" w:rsidRPr="3B779346">
        <w:rPr>
          <w:lang w:val="en-US"/>
        </w:rPr>
        <w:t xml:space="preserve"> </w:t>
      </w:r>
      <w:r w:rsidR="00207E73" w:rsidRPr="3B779346">
        <w:rPr>
          <w:lang w:val="en-US"/>
        </w:rPr>
        <w:t xml:space="preserve">the </w:t>
      </w:r>
      <w:r w:rsidR="00847F96" w:rsidRPr="3B779346">
        <w:rPr>
          <w:lang w:val="en-US"/>
        </w:rPr>
        <w:t xml:space="preserve">current and projected </w:t>
      </w:r>
      <w:r w:rsidR="00BE7B7B" w:rsidRPr="3B779346">
        <w:rPr>
          <w:lang w:val="en-US"/>
        </w:rPr>
        <w:t>health impacts of climate change</w:t>
      </w:r>
      <w:r w:rsidR="00206531" w:rsidRPr="3B779346">
        <w:rPr>
          <w:lang w:val="en-US"/>
        </w:rPr>
        <w:t xml:space="preserve"> and </w:t>
      </w:r>
      <w:r w:rsidR="00207E73" w:rsidRPr="3B779346">
        <w:rPr>
          <w:lang w:val="en-US"/>
        </w:rPr>
        <w:t xml:space="preserve">to </w:t>
      </w:r>
      <w:r w:rsidR="007A3475" w:rsidRPr="3B779346">
        <w:rPr>
          <w:lang w:val="en-US"/>
        </w:rPr>
        <w:t xml:space="preserve">support </w:t>
      </w:r>
      <w:r w:rsidR="00206531" w:rsidRPr="3B779346">
        <w:rPr>
          <w:lang w:val="en-US"/>
        </w:rPr>
        <w:t>action to reduce emissions across</w:t>
      </w:r>
      <w:r w:rsidR="00932724" w:rsidRPr="3B779346">
        <w:rPr>
          <w:lang w:val="en-US"/>
        </w:rPr>
        <w:t xml:space="preserve"> the</w:t>
      </w:r>
      <w:r w:rsidR="00104B92" w:rsidRPr="3B779346">
        <w:rPr>
          <w:lang w:val="en-US"/>
        </w:rPr>
        <w:t>ir</w:t>
      </w:r>
      <w:r w:rsidR="00932724" w:rsidRPr="3B779346">
        <w:rPr>
          <w:lang w:val="en-US"/>
        </w:rPr>
        <w:t xml:space="preserve"> municipalit</w:t>
      </w:r>
      <w:r w:rsidR="00104B92" w:rsidRPr="3B779346">
        <w:rPr>
          <w:lang w:val="en-US"/>
        </w:rPr>
        <w:t>ies</w:t>
      </w:r>
      <w:r w:rsidR="00BE7B7B" w:rsidRPr="3B779346">
        <w:rPr>
          <w:lang w:val="en-US"/>
        </w:rPr>
        <w:t xml:space="preserve">. </w:t>
      </w:r>
      <w:r w:rsidR="00566831" w:rsidRPr="3B779346">
        <w:rPr>
          <w:lang w:val="en-US"/>
        </w:rPr>
        <w:t>Working together, councils and their communit</w:t>
      </w:r>
      <w:r w:rsidR="0064608F" w:rsidRPr="3B779346">
        <w:rPr>
          <w:lang w:val="en-US"/>
        </w:rPr>
        <w:t xml:space="preserve">ies can raise </w:t>
      </w:r>
      <w:r w:rsidR="00BE7B7B" w:rsidRPr="3B779346">
        <w:rPr>
          <w:lang w:val="en-US"/>
        </w:rPr>
        <w:t xml:space="preserve">awareness of the actions that can </w:t>
      </w:r>
      <w:r w:rsidR="00FE28B2" w:rsidRPr="3B779346">
        <w:rPr>
          <w:lang w:val="en-US"/>
        </w:rPr>
        <w:t xml:space="preserve">be </w:t>
      </w:r>
      <w:r w:rsidR="00BE7B7B" w:rsidRPr="3B779346">
        <w:rPr>
          <w:lang w:val="en-US"/>
        </w:rPr>
        <w:t>take</w:t>
      </w:r>
      <w:r w:rsidR="00FE28B2" w:rsidRPr="3B779346">
        <w:rPr>
          <w:lang w:val="en-US"/>
        </w:rPr>
        <w:t>n</w:t>
      </w:r>
      <w:r w:rsidR="00BE7B7B" w:rsidRPr="3B779346">
        <w:rPr>
          <w:lang w:val="en-US"/>
        </w:rPr>
        <w:t xml:space="preserve"> to </w:t>
      </w:r>
      <w:r w:rsidR="00C764AB" w:rsidRPr="3B779346">
        <w:rPr>
          <w:lang w:val="en-US"/>
        </w:rPr>
        <w:t xml:space="preserve">build resilience and </w:t>
      </w:r>
      <w:r w:rsidR="00BE7B7B" w:rsidRPr="3B779346">
        <w:rPr>
          <w:lang w:val="en-US"/>
        </w:rPr>
        <w:t>stay healthy in a changing climate while also reducing their impact</w:t>
      </w:r>
      <w:r w:rsidR="008B3D77" w:rsidRPr="3B779346">
        <w:rPr>
          <w:lang w:val="en-US"/>
        </w:rPr>
        <w:t>.</w:t>
      </w:r>
    </w:p>
    <w:p w14:paraId="423BB515" w14:textId="7988C1B6" w:rsidR="008F42A6" w:rsidRDefault="008D74BD" w:rsidP="008D74BD">
      <w:pPr>
        <w:pStyle w:val="DHHSbody"/>
        <w:rPr>
          <w:lang w:val="en"/>
        </w:rPr>
      </w:pPr>
      <w:r w:rsidRPr="007C4D48">
        <w:rPr>
          <w:lang w:val="en"/>
        </w:rPr>
        <w:t xml:space="preserve">Effective community engagement can strengthen </w:t>
      </w:r>
      <w:r>
        <w:rPr>
          <w:lang w:val="en"/>
        </w:rPr>
        <w:t xml:space="preserve">council </w:t>
      </w:r>
      <w:r w:rsidRPr="007C4D48">
        <w:rPr>
          <w:lang w:val="en"/>
        </w:rPr>
        <w:t xml:space="preserve">climate change </w:t>
      </w:r>
      <w:r>
        <w:rPr>
          <w:lang w:val="en"/>
        </w:rPr>
        <w:t xml:space="preserve">and health </w:t>
      </w:r>
      <w:r w:rsidRPr="007C4D48">
        <w:rPr>
          <w:lang w:val="en"/>
        </w:rPr>
        <w:t xml:space="preserve">programs and policies </w:t>
      </w:r>
      <w:r>
        <w:rPr>
          <w:lang w:val="en"/>
        </w:rPr>
        <w:t>in many ways</w:t>
      </w:r>
      <w:r w:rsidR="00925597">
        <w:rPr>
          <w:lang w:val="en"/>
        </w:rPr>
        <w:t>.</w:t>
      </w:r>
      <w:r>
        <w:rPr>
          <w:lang w:val="en"/>
        </w:rPr>
        <w:t xml:space="preserve"> </w:t>
      </w:r>
      <w:r w:rsidR="00925597">
        <w:rPr>
          <w:lang w:val="en"/>
        </w:rPr>
        <w:t>By enabling broad and deep community input, mutual opportunities can be created for councils and community members to</w:t>
      </w:r>
      <w:r w:rsidR="008F42A6">
        <w:rPr>
          <w:lang w:val="en"/>
        </w:rPr>
        <w:t>:</w:t>
      </w:r>
    </w:p>
    <w:p w14:paraId="50E1ADF0" w14:textId="22465238" w:rsidR="00925597" w:rsidRPr="00246B7B" w:rsidRDefault="00925597" w:rsidP="00246B7B">
      <w:pPr>
        <w:pStyle w:val="DHHSbullet1"/>
        <w:ind w:left="709"/>
      </w:pPr>
      <w:r w:rsidRPr="00246B7B">
        <w:t>develop a</w:t>
      </w:r>
      <w:r w:rsidR="006A1D6F" w:rsidRPr="00246B7B">
        <w:t>n</w:t>
      </w:r>
      <w:r w:rsidRPr="00246B7B">
        <w:t xml:space="preserve"> understanding of local risks</w:t>
      </w:r>
      <w:r w:rsidR="00185079" w:rsidRPr="00246B7B">
        <w:t>, strengths, capabilities and assets</w:t>
      </w:r>
      <w:r w:rsidR="00F70809" w:rsidRPr="00246B7B">
        <w:t xml:space="preserve"> to reduce risk and improve resilience</w:t>
      </w:r>
    </w:p>
    <w:p w14:paraId="2474999B" w14:textId="036672D4" w:rsidR="00925597" w:rsidRPr="00246B7B" w:rsidRDefault="00957221" w:rsidP="00246B7B">
      <w:pPr>
        <w:pStyle w:val="DHHSbullet1"/>
        <w:ind w:left="709"/>
      </w:pPr>
      <w:r w:rsidRPr="00246B7B">
        <w:t>inform</w:t>
      </w:r>
      <w:r w:rsidR="00925597" w:rsidRPr="00246B7B">
        <w:t xml:space="preserve"> locally owned and tailored actions to tackle risks</w:t>
      </w:r>
    </w:p>
    <w:p w14:paraId="0178362D" w14:textId="26F4A90B" w:rsidR="00F33A08" w:rsidRPr="00246B7B" w:rsidRDefault="00F33A08" w:rsidP="00246B7B">
      <w:pPr>
        <w:pStyle w:val="DHHSbullet1"/>
        <w:ind w:left="709"/>
      </w:pPr>
      <w:r w:rsidRPr="00246B7B">
        <w:t>promote wellbeing and achieve positive health outcomes</w:t>
      </w:r>
    </w:p>
    <w:p w14:paraId="547FF898" w14:textId="4DA7662E" w:rsidR="00957221" w:rsidRPr="00246B7B" w:rsidRDefault="00925597" w:rsidP="00246B7B">
      <w:pPr>
        <w:pStyle w:val="DHHSbullet1"/>
        <w:ind w:left="709"/>
      </w:pPr>
      <w:r w:rsidRPr="00246B7B">
        <w:t>strengthen networks and partnerships</w:t>
      </w:r>
      <w:r w:rsidR="006A1D6F" w:rsidRPr="00246B7B">
        <w:t xml:space="preserve"> </w:t>
      </w:r>
      <w:r w:rsidR="00C93FAF" w:rsidRPr="00246B7B">
        <w:t xml:space="preserve">within the community </w:t>
      </w:r>
    </w:p>
    <w:p w14:paraId="5054EF6B" w14:textId="6AB80F52" w:rsidR="00F33A08" w:rsidRPr="00246B7B" w:rsidRDefault="00F33A08" w:rsidP="00246B7B">
      <w:pPr>
        <w:pStyle w:val="DHHSbullet1"/>
        <w:ind w:left="709"/>
      </w:pPr>
      <w:r w:rsidRPr="00246B7B">
        <w:t xml:space="preserve">empower communities to lead, plan and implement initiatives </w:t>
      </w:r>
    </w:p>
    <w:p w14:paraId="39E0D6A7" w14:textId="48A1BD77" w:rsidR="006A1D6F" w:rsidRDefault="006A1D6F" w:rsidP="00246B7B">
      <w:pPr>
        <w:pStyle w:val="DHHSbullet1"/>
        <w:ind w:left="709"/>
        <w:rPr>
          <w:lang w:val="en-US"/>
        </w:rPr>
      </w:pPr>
      <w:r w:rsidRPr="00246B7B">
        <w:t>organi</w:t>
      </w:r>
      <w:r w:rsidR="00CB14AD" w:rsidRPr="00246B7B">
        <w:t>s</w:t>
      </w:r>
      <w:r w:rsidRPr="00246B7B">
        <w:t>e rapid and cohesive responses,</w:t>
      </w:r>
      <w:r w:rsidR="00E96D05" w:rsidRPr="00246B7B">
        <w:t xml:space="preserve"> whilst reducing health impacts and minimi</w:t>
      </w:r>
      <w:r w:rsidR="003150C8" w:rsidRPr="00246B7B">
        <w:t>s</w:t>
      </w:r>
      <w:r w:rsidR="00E96D05" w:rsidRPr="00246B7B">
        <w:t>ing</w:t>
      </w:r>
      <w:r w:rsidRPr="00246B7B">
        <w:t xml:space="preserve"> broader social and economic impact</w:t>
      </w:r>
      <w:r w:rsidR="00E96D05" w:rsidRPr="00246B7B">
        <w:t>s</w:t>
      </w:r>
      <w:r w:rsidR="001A1E7C" w:rsidRPr="00246B7B">
        <w:t>.</w:t>
      </w:r>
      <w:r w:rsidR="00580AAB" w:rsidRPr="005B5037">
        <w:rPr>
          <w:vertAlign w:val="superscript"/>
          <w:lang w:val="en"/>
        </w:rPr>
        <w:fldChar w:fldCharType="begin"/>
      </w:r>
      <w:r w:rsidR="00193191">
        <w:rPr>
          <w:vertAlign w:val="superscript"/>
          <w:lang w:val="en"/>
        </w:rPr>
        <w:instrText xml:space="preserve"> ADDIN EN.CITE &lt;EndNote&gt;&lt;Cite&gt;&lt;Author&gt;WHO&lt;/Author&gt;&lt;Year&gt;2024&lt;/Year&gt;&lt;RecNum&gt;601&lt;/RecNum&gt;&lt;DisplayText&gt;109&lt;/DisplayText&gt;&lt;record&gt;&lt;rec-number&gt;601&lt;/rec-number&gt;&lt;foreign-keys&gt;&lt;key app="EN" db-id="fwvs520dta0pajerxw65e0pi2ztww9f052dv" timestamp="1725497691" guid="dfdbf7d8-80e0-4881-9986-5be68448340d"&gt;601&lt;/key&gt;&lt;/foreign-keys&gt;&lt;ref-type name="Report"&gt;27&lt;/ref-type&gt;&lt;contributors&gt;&lt;authors&gt;&lt;author&gt;WHO&lt;/author&gt;&lt;/authors&gt;&lt;/contributors&gt;&lt;titles&gt;&lt;title&gt;WHO competency framework, risk communication and community engagement: for stronger and more inclusive health emergency programmes.&lt;/title&gt;&lt;/titles&gt;&lt;pages&gt;34&lt;/pages&gt;&lt;dates&gt;&lt;year&gt;2024&lt;/year&gt;&lt;/dates&gt;&lt;pub-location&gt;Geneva, Switzerland&lt;/pub-location&gt;&lt;publisher&gt;World Health Organization&lt;/publisher&gt;&lt;urls&gt;&lt;related-urls&gt;&lt;url&gt;https://www.who.int/publications/i/item/9789240092501#:~:text=The%20risk%20communication%20and%20community,and%20after%20public%20health%20emergencies.&lt;/url&gt;&lt;/related-urls&gt;&lt;/urls&gt;&lt;/record&gt;&lt;/Cite&gt;&lt;/EndNote&gt;</w:instrText>
      </w:r>
      <w:r w:rsidR="00580AAB" w:rsidRPr="005B5037">
        <w:rPr>
          <w:vertAlign w:val="superscript"/>
          <w:lang w:val="en"/>
        </w:rPr>
        <w:fldChar w:fldCharType="separate"/>
      </w:r>
      <w:r w:rsidR="00937C8F">
        <w:rPr>
          <w:noProof/>
          <w:vertAlign w:val="superscript"/>
          <w:lang w:val="en"/>
        </w:rPr>
        <w:t>109</w:t>
      </w:r>
      <w:r w:rsidR="00580AAB" w:rsidRPr="005B5037">
        <w:rPr>
          <w:vertAlign w:val="superscript"/>
          <w:lang w:val="en"/>
        </w:rPr>
        <w:fldChar w:fldCharType="end"/>
      </w:r>
      <w:r w:rsidR="00EE3835">
        <w:rPr>
          <w:vertAlign w:val="superscript"/>
          <w:lang w:val="en"/>
        </w:rPr>
        <w:t>,</w:t>
      </w:r>
      <w:r w:rsidR="00EE3835">
        <w:rPr>
          <w:vertAlign w:val="superscript"/>
          <w:lang w:val="en"/>
        </w:rPr>
        <w:fldChar w:fldCharType="begin"/>
      </w:r>
      <w:r w:rsidR="00604620">
        <w:rPr>
          <w:vertAlign w:val="superscript"/>
          <w:lang w:val="en"/>
        </w:rPr>
        <w:instrText xml:space="preserve"> ADDIN EN.CITE &lt;EndNote&gt;&lt;Cite&gt;&lt;Year&gt;2020&lt;/Year&gt;&lt;RecNum&gt;588&lt;/RecNum&gt;&lt;DisplayText&gt;110&lt;/DisplayText&gt;&lt;record&gt;&lt;rec-number&gt;588&lt;/rec-number&gt;&lt;foreign-keys&gt;&lt;key app="EN" db-id="fwvs520dta0pajerxw65e0pi2ztww9f052dv" timestamp="1725497691" guid="4abc813d-26d8-47a6-980e-f796333e466f"&gt;588&lt;/key&gt;&lt;/foreign-keys&gt;&lt;ref-type name="Report"&gt;27&lt;/ref-type&gt;&lt;contributors&gt;&lt;/contributors&gt;&lt;titles&gt;&lt;title&gt;Australian Institute for Disaster Resilience. Community Engagement for Disaster Resilience Handbook.&lt;/title&gt;&lt;/titles&gt;&lt;dates&gt;&lt;year&gt;2020&lt;/year&gt;&lt;/dates&gt;&lt;publisher&gt;AIDR, DHA, Government of Australia&lt;/publisher&gt;&lt;urls&gt;&lt;related-urls&gt;&lt;url&gt;https://knowledge.aidr.org.au/resources/handbook-community-engagement/&lt;/url&gt;&lt;/related-urls&gt;&lt;/urls&gt;&lt;/record&gt;&lt;/Cite&gt;&lt;/EndNote&gt;</w:instrText>
      </w:r>
      <w:r w:rsidR="00EE3835">
        <w:rPr>
          <w:vertAlign w:val="superscript"/>
          <w:lang w:val="en"/>
        </w:rPr>
        <w:fldChar w:fldCharType="separate"/>
      </w:r>
      <w:r w:rsidR="00937C8F">
        <w:rPr>
          <w:noProof/>
          <w:vertAlign w:val="superscript"/>
          <w:lang w:val="en"/>
        </w:rPr>
        <w:t>110</w:t>
      </w:r>
      <w:r w:rsidR="00EE3835">
        <w:rPr>
          <w:vertAlign w:val="superscript"/>
          <w:lang w:val="en"/>
        </w:rPr>
        <w:fldChar w:fldCharType="end"/>
      </w:r>
    </w:p>
    <w:p w14:paraId="64114929" w14:textId="1AFFC1E1" w:rsidR="00961E9D" w:rsidRPr="00405D2F" w:rsidRDefault="00961E9D" w:rsidP="00961E9D">
      <w:pPr>
        <w:pStyle w:val="DHHSbody"/>
        <w:rPr>
          <w:lang w:val="en"/>
        </w:rPr>
      </w:pPr>
      <w:r w:rsidRPr="00405D2F">
        <w:rPr>
          <w:lang w:val="en"/>
        </w:rPr>
        <w:t xml:space="preserve">Examples of business areas and strategies that could be implemented in the theme area of </w:t>
      </w:r>
      <w:r w:rsidR="00BD7912" w:rsidRPr="00405D2F">
        <w:rPr>
          <w:lang w:val="en"/>
        </w:rPr>
        <w:t xml:space="preserve">communication, engagement and </w:t>
      </w:r>
      <w:r w:rsidR="00622214">
        <w:rPr>
          <w:lang w:val="en"/>
        </w:rPr>
        <w:t>capacity building</w:t>
      </w:r>
      <w:r w:rsidR="00BD7912" w:rsidRPr="00405D2F">
        <w:rPr>
          <w:lang w:val="en"/>
        </w:rPr>
        <w:t xml:space="preserve"> are</w:t>
      </w:r>
      <w:r w:rsidRPr="00405D2F">
        <w:rPr>
          <w:lang w:val="en"/>
        </w:rPr>
        <w:t xml:space="preserve"> included </w:t>
      </w:r>
      <w:r w:rsidRPr="005515B5">
        <w:rPr>
          <w:lang w:val="en"/>
        </w:rPr>
        <w:t xml:space="preserve">in </w:t>
      </w:r>
      <w:r w:rsidR="00061019" w:rsidRPr="00F94AC1">
        <w:rPr>
          <w:b/>
          <w:lang w:val="en"/>
        </w:rPr>
        <w:fldChar w:fldCharType="begin"/>
      </w:r>
      <w:r w:rsidR="00061019" w:rsidRPr="00F94AC1">
        <w:rPr>
          <w:b/>
          <w:lang w:val="en"/>
        </w:rPr>
        <w:instrText xml:space="preserve"> REF _Ref44343971 \h  \* MERGEFORMAT </w:instrText>
      </w:r>
      <w:r w:rsidR="00061019" w:rsidRPr="00F94AC1">
        <w:rPr>
          <w:b/>
          <w:lang w:val="en"/>
        </w:rPr>
      </w:r>
      <w:r w:rsidR="00061019" w:rsidRPr="00F94AC1">
        <w:rPr>
          <w:b/>
          <w:lang w:val="en"/>
        </w:rPr>
        <w:fldChar w:fldCharType="separate"/>
      </w:r>
      <w:r w:rsidR="00910637" w:rsidRPr="00F94AC1">
        <w:rPr>
          <w:b/>
          <w:lang w:val="en"/>
        </w:rPr>
        <w:t xml:space="preserve">Table </w:t>
      </w:r>
      <w:r w:rsidR="00061019" w:rsidRPr="00F94AC1">
        <w:rPr>
          <w:b/>
          <w:lang w:val="en"/>
        </w:rPr>
        <w:fldChar w:fldCharType="end"/>
      </w:r>
      <w:r w:rsidR="00970606">
        <w:rPr>
          <w:b/>
          <w:lang w:val="en"/>
        </w:rPr>
        <w:t>9</w:t>
      </w:r>
      <w:r w:rsidRPr="00405D2F">
        <w:rPr>
          <w:lang w:val="en"/>
        </w:rPr>
        <w:t>.</w:t>
      </w:r>
    </w:p>
    <w:p w14:paraId="59030630" w14:textId="2BB3F209" w:rsidR="00961E9D" w:rsidRPr="00BD7912" w:rsidRDefault="00961E9D" w:rsidP="00BD72BB">
      <w:pPr>
        <w:pStyle w:val="DHHStablecaption"/>
        <w:rPr>
          <w:rFonts w:eastAsia="Times"/>
        </w:rPr>
      </w:pPr>
      <w:bookmarkStart w:id="52" w:name="_Ref44343971"/>
      <w:r w:rsidRPr="00900FEB">
        <w:rPr>
          <w:rFonts w:eastAsia="Times"/>
        </w:rPr>
        <w:t xml:space="preserve">Table </w:t>
      </w:r>
      <w:bookmarkEnd w:id="52"/>
      <w:r w:rsidR="00970606">
        <w:rPr>
          <w:rFonts w:eastAsia="Times"/>
        </w:rPr>
        <w:t>9</w:t>
      </w:r>
      <w:r w:rsidRPr="00900FEB">
        <w:rPr>
          <w:rFonts w:eastAsia="Times"/>
        </w:rPr>
        <w:t xml:space="preserve">: </w:t>
      </w:r>
      <w:r>
        <w:rPr>
          <w:rFonts w:eastAsia="Times"/>
        </w:rPr>
        <w:t xml:space="preserve">Examples of </w:t>
      </w:r>
      <w:r w:rsidR="00061019">
        <w:rPr>
          <w:rFonts w:eastAsia="Times"/>
        </w:rPr>
        <w:t xml:space="preserve">communication, engagement and </w:t>
      </w:r>
      <w:r w:rsidR="000B6E6A">
        <w:rPr>
          <w:rFonts w:eastAsia="Times"/>
        </w:rPr>
        <w:t>capacity</w:t>
      </w:r>
      <w:r w:rsidR="00F661B6">
        <w:rPr>
          <w:rFonts w:eastAsia="Times"/>
        </w:rPr>
        <w:t xml:space="preserve"> </w:t>
      </w:r>
      <w:r w:rsidR="000B6E6A">
        <w:rPr>
          <w:rFonts w:eastAsia="Times"/>
        </w:rPr>
        <w:t>building</w:t>
      </w:r>
      <w:r w:rsidR="00061019">
        <w:rPr>
          <w:rFonts w:eastAsia="Times"/>
        </w:rPr>
        <w:t xml:space="preserve"> </w:t>
      </w:r>
      <w:r>
        <w:rPr>
          <w:rFonts w:eastAsia="Times"/>
        </w:rPr>
        <w:t>strategies</w:t>
      </w:r>
    </w:p>
    <w:tbl>
      <w:tblPr>
        <w:tblStyle w:val="GridTable4-Accent1"/>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885"/>
      </w:tblGrid>
      <w:tr w:rsidR="00970606" w:rsidRPr="00970606" w14:paraId="7C1E2513" w14:textId="4BC1BFAB"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tcPr>
          <w:p w14:paraId="229965DA" w14:textId="5567384D" w:rsidR="00C77143" w:rsidRPr="00970606" w:rsidRDefault="00C77143" w:rsidP="00612372">
            <w:pPr>
              <w:pStyle w:val="DHHStabletext"/>
              <w:rPr>
                <w:color w:val="auto"/>
              </w:rPr>
            </w:pPr>
            <w:r w:rsidRPr="00970606">
              <w:rPr>
                <w:color w:val="auto"/>
              </w:rPr>
              <w:t>Example business areas</w:t>
            </w:r>
          </w:p>
        </w:tc>
        <w:tc>
          <w:tcPr>
            <w:tcW w:w="5885" w:type="dxa"/>
            <w:tcBorders>
              <w:top w:val="none" w:sz="0" w:space="0" w:color="auto"/>
              <w:left w:val="none" w:sz="0" w:space="0" w:color="auto"/>
              <w:bottom w:val="none" w:sz="0" w:space="0" w:color="auto"/>
              <w:right w:val="none" w:sz="0" w:space="0" w:color="auto"/>
            </w:tcBorders>
          </w:tcPr>
          <w:p w14:paraId="62E2EE57" w14:textId="45053383" w:rsidR="00C77143" w:rsidRPr="00970606" w:rsidRDefault="00C77143" w:rsidP="00612372">
            <w:pPr>
              <w:pStyle w:val="DHHStabletext"/>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Example strategies</w:t>
            </w:r>
          </w:p>
        </w:tc>
      </w:tr>
      <w:tr w:rsidR="00C77143" w14:paraId="152EC9F0" w14:textId="25266B73"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D82B5FE" w14:textId="326E7FA4" w:rsidR="00C77143" w:rsidRPr="00755F2B" w:rsidRDefault="00C77143" w:rsidP="00612372">
            <w:pPr>
              <w:pStyle w:val="DHHStablebullet1"/>
              <w:rPr>
                <w:b w:val="0"/>
                <w:bCs w:val="0"/>
              </w:rPr>
            </w:pPr>
            <w:r w:rsidRPr="00755F2B">
              <w:rPr>
                <w:b w:val="0"/>
                <w:bCs w:val="0"/>
              </w:rPr>
              <w:t>Communications</w:t>
            </w:r>
            <w:r w:rsidR="00BB5FFE" w:rsidRPr="00755F2B">
              <w:rPr>
                <w:b w:val="0"/>
                <w:bCs w:val="0"/>
              </w:rPr>
              <w:t xml:space="preserve"> and community engagement</w:t>
            </w:r>
          </w:p>
          <w:p w14:paraId="5A8CAEDC" w14:textId="77777777" w:rsidR="00C77143" w:rsidRPr="00755F2B" w:rsidRDefault="00C77143" w:rsidP="00612372">
            <w:pPr>
              <w:pStyle w:val="DHHStablebullet1"/>
              <w:rPr>
                <w:b w:val="0"/>
                <w:bCs w:val="0"/>
              </w:rPr>
            </w:pPr>
            <w:r w:rsidRPr="00755F2B">
              <w:rPr>
                <w:b w:val="0"/>
                <w:bCs w:val="0"/>
              </w:rPr>
              <w:t xml:space="preserve">Health and wellbeing, health promotion </w:t>
            </w:r>
          </w:p>
          <w:p w14:paraId="621D02BD" w14:textId="77777777" w:rsidR="00C77143" w:rsidRPr="00755F2B" w:rsidRDefault="00C77143" w:rsidP="00612372">
            <w:pPr>
              <w:pStyle w:val="DHHStablebullet1"/>
              <w:rPr>
                <w:b w:val="0"/>
                <w:bCs w:val="0"/>
              </w:rPr>
            </w:pPr>
            <w:r w:rsidRPr="00755F2B">
              <w:rPr>
                <w:b w:val="0"/>
                <w:bCs w:val="0"/>
              </w:rPr>
              <w:t>Community services</w:t>
            </w:r>
          </w:p>
          <w:p w14:paraId="0DFEFE2E" w14:textId="77777777" w:rsidR="00C77143" w:rsidRPr="00755F2B" w:rsidRDefault="00C77143" w:rsidP="00612372">
            <w:pPr>
              <w:pStyle w:val="DHHStablebullet1"/>
              <w:rPr>
                <w:b w:val="0"/>
                <w:bCs w:val="0"/>
              </w:rPr>
            </w:pPr>
            <w:r w:rsidRPr="00755F2B">
              <w:rPr>
                <w:b w:val="0"/>
                <w:bCs w:val="0"/>
              </w:rPr>
              <w:t xml:space="preserve">Youth services </w:t>
            </w:r>
          </w:p>
          <w:p w14:paraId="0A69E54F" w14:textId="77777777" w:rsidR="00C77143" w:rsidRPr="00755F2B" w:rsidRDefault="00C77143" w:rsidP="00612372">
            <w:pPr>
              <w:pStyle w:val="DHHStablebullet1"/>
              <w:rPr>
                <w:b w:val="0"/>
                <w:bCs w:val="0"/>
              </w:rPr>
            </w:pPr>
            <w:r w:rsidRPr="00755F2B">
              <w:rPr>
                <w:b w:val="0"/>
                <w:bCs w:val="0"/>
              </w:rPr>
              <w:t>Sustainability</w:t>
            </w:r>
          </w:p>
          <w:p w14:paraId="0F069493" w14:textId="4B089D98" w:rsidR="00C77143" w:rsidRPr="00755F2B" w:rsidRDefault="00C77143" w:rsidP="00612372">
            <w:pPr>
              <w:pStyle w:val="DHHStablebullet1"/>
              <w:rPr>
                <w:b w:val="0"/>
                <w:bCs w:val="0"/>
              </w:rPr>
            </w:pPr>
            <w:r w:rsidRPr="00755F2B">
              <w:rPr>
                <w:b w:val="0"/>
                <w:bCs w:val="0"/>
              </w:rPr>
              <w:t xml:space="preserve">Environmental </w:t>
            </w:r>
            <w:r w:rsidR="00207E73">
              <w:rPr>
                <w:b w:val="0"/>
                <w:bCs w:val="0"/>
              </w:rPr>
              <w:t>h</w:t>
            </w:r>
            <w:r w:rsidRPr="00755F2B">
              <w:rPr>
                <w:b w:val="0"/>
                <w:bCs w:val="0"/>
              </w:rPr>
              <w:t>ealth</w:t>
            </w:r>
          </w:p>
          <w:p w14:paraId="54868E3D" w14:textId="4EB06B96" w:rsidR="002015B9" w:rsidRPr="00755F2B" w:rsidRDefault="002015B9" w:rsidP="00612372">
            <w:pPr>
              <w:pStyle w:val="DHHStablebullet1"/>
              <w:rPr>
                <w:b w:val="0"/>
                <w:bCs w:val="0"/>
              </w:rPr>
            </w:pPr>
            <w:r w:rsidRPr="00755F2B">
              <w:rPr>
                <w:b w:val="0"/>
                <w:bCs w:val="0"/>
              </w:rPr>
              <w:lastRenderedPageBreak/>
              <w:t>Economic development</w:t>
            </w:r>
          </w:p>
          <w:p w14:paraId="10F000CE" w14:textId="61DB0A49" w:rsidR="002015B9" w:rsidRPr="00755F2B" w:rsidRDefault="00755F2B" w:rsidP="00612372">
            <w:pPr>
              <w:pStyle w:val="DHHStablebullet1"/>
              <w:rPr>
                <w:b w:val="0"/>
                <w:bCs w:val="0"/>
              </w:rPr>
            </w:pPr>
            <w:r w:rsidRPr="00755F2B">
              <w:rPr>
                <w:b w:val="0"/>
                <w:bCs w:val="0"/>
              </w:rPr>
              <w:t>Urban design and planning</w:t>
            </w:r>
          </w:p>
          <w:p w14:paraId="19AE8370" w14:textId="2D3359F9" w:rsidR="004B7E33" w:rsidRDefault="1293875F" w:rsidP="008627D5">
            <w:pPr>
              <w:pStyle w:val="DHHStablebullet1"/>
            </w:pPr>
            <w:r>
              <w:rPr>
                <w:b w:val="0"/>
                <w:bCs w:val="0"/>
              </w:rPr>
              <w:t>Family and children’s services</w:t>
            </w:r>
          </w:p>
        </w:tc>
        <w:tc>
          <w:tcPr>
            <w:tcW w:w="5885" w:type="dxa"/>
          </w:tcPr>
          <w:p w14:paraId="61DC5472" w14:textId="206CD3A4" w:rsidR="00973027" w:rsidRDefault="00E55111" w:rsidP="00612372">
            <w:pPr>
              <w:pStyle w:val="DHHStablebullet1"/>
              <w:cnfStyle w:val="000000100000" w:firstRow="0" w:lastRow="0" w:firstColumn="0" w:lastColumn="0" w:oddVBand="0" w:evenVBand="0" w:oddHBand="1" w:evenHBand="0" w:firstRowFirstColumn="0" w:firstRowLastColumn="0" w:lastRowFirstColumn="0" w:lastRowLastColumn="0"/>
            </w:pPr>
            <w:r>
              <w:lastRenderedPageBreak/>
              <w:t>Engage with the community</w:t>
            </w:r>
            <w:r w:rsidR="0033696A">
              <w:t xml:space="preserve">, especially </w:t>
            </w:r>
            <w:r w:rsidR="009F1AD4">
              <w:t>children and youth,</w:t>
            </w:r>
            <w:r>
              <w:t xml:space="preserve"> </w:t>
            </w:r>
            <w:r w:rsidR="00B14F14">
              <w:t>and those more vulnerable to impacts,</w:t>
            </w:r>
            <w:r>
              <w:t xml:space="preserve"> to</w:t>
            </w:r>
            <w:r w:rsidR="0015782A">
              <w:t xml:space="preserve"> understand their </w:t>
            </w:r>
            <w:r>
              <w:t>experiences</w:t>
            </w:r>
            <w:r w:rsidR="0015782A">
              <w:t>, key concerns</w:t>
            </w:r>
            <w:r w:rsidR="00705587">
              <w:t>,</w:t>
            </w:r>
            <w:r w:rsidR="0015782A">
              <w:t xml:space="preserve"> and opportunities</w:t>
            </w:r>
            <w:r w:rsidR="00A32E53">
              <w:t xml:space="preserve"> </w:t>
            </w:r>
            <w:r w:rsidR="0015782A">
              <w:t>for action</w:t>
            </w:r>
            <w:r w:rsidR="00420A02">
              <w:t xml:space="preserve"> </w:t>
            </w:r>
          </w:p>
          <w:p w14:paraId="5B834F19" w14:textId="66F0FB46" w:rsidR="00C77143" w:rsidRPr="009D208D" w:rsidRDefault="00C06097" w:rsidP="00612372">
            <w:pPr>
              <w:pStyle w:val="DHHStablebullet1"/>
              <w:cnfStyle w:val="000000100000" w:firstRow="0" w:lastRow="0" w:firstColumn="0" w:lastColumn="0" w:oddVBand="0" w:evenVBand="0" w:oddHBand="1" w:evenHBand="0" w:firstRowFirstColumn="0" w:firstRowLastColumn="0" w:lastRowFirstColumn="0" w:lastRowLastColumn="0"/>
            </w:pPr>
            <w:r>
              <w:t>Engage, empower</w:t>
            </w:r>
            <w:r w:rsidR="00ED2CBA">
              <w:t xml:space="preserve"> and </w:t>
            </w:r>
            <w:r>
              <w:t>mobilise communities to prepare for, adapt to and mitigate</w:t>
            </w:r>
            <w:r w:rsidR="00C77143">
              <w:t xml:space="preserve"> the </w:t>
            </w:r>
            <w:r>
              <w:t>effects of a changing climate, including</w:t>
            </w:r>
            <w:r w:rsidR="00C77143">
              <w:t xml:space="preserve"> to r</w:t>
            </w:r>
            <w:r w:rsidR="00C77143" w:rsidRPr="00DD1CE5">
              <w:t>ais</w:t>
            </w:r>
            <w:r w:rsidR="00C77143">
              <w:t>e</w:t>
            </w:r>
            <w:r w:rsidR="00C77143" w:rsidRPr="00DD1CE5">
              <w:t xml:space="preserve"> awareness about </w:t>
            </w:r>
            <w:r w:rsidR="00C77143" w:rsidRPr="00BB7B02">
              <w:t xml:space="preserve">climate change and its impacts on </w:t>
            </w:r>
            <w:r w:rsidR="000258A6">
              <w:t>health</w:t>
            </w:r>
            <w:r w:rsidR="009C6133">
              <w:t>,</w:t>
            </w:r>
            <w:r w:rsidR="000258A6">
              <w:t xml:space="preserve"> and </w:t>
            </w:r>
            <w:r w:rsidR="001220AA">
              <w:t>proactive</w:t>
            </w:r>
            <w:r w:rsidR="0011725F">
              <w:t xml:space="preserve"> </w:t>
            </w:r>
            <w:r w:rsidR="000258A6">
              <w:t>actions that can be taken to</w:t>
            </w:r>
            <w:r w:rsidR="00DE6238">
              <w:t xml:space="preserve"> address climate change and </w:t>
            </w:r>
            <w:r w:rsidR="00512720">
              <w:t>support communities</w:t>
            </w:r>
            <w:r w:rsidR="0051077C">
              <w:t xml:space="preserve"> to</w:t>
            </w:r>
            <w:r w:rsidR="000258A6">
              <w:t xml:space="preserve"> stay healthy in a changing climate</w:t>
            </w:r>
            <w:r w:rsidR="000504F5">
              <w:rPr>
                <w:rStyle w:val="FootnoteReference"/>
              </w:rPr>
              <w:footnoteReference w:id="10"/>
            </w:r>
          </w:p>
          <w:p w14:paraId="460BE863" w14:textId="77777777" w:rsidR="002370A5" w:rsidDel="007977D6" w:rsidRDefault="00C77143" w:rsidP="002370A5">
            <w:pPr>
              <w:pStyle w:val="DHHStablebullet1"/>
              <w:cnfStyle w:val="000000100000" w:firstRow="0" w:lastRow="0" w:firstColumn="0" w:lastColumn="0" w:oddVBand="0" w:evenVBand="0" w:oddHBand="1" w:evenHBand="0" w:firstRowFirstColumn="0" w:firstRowLastColumn="0" w:lastRowFirstColumn="0" w:lastRowLastColumn="0"/>
            </w:pPr>
            <w:r>
              <w:lastRenderedPageBreak/>
              <w:t>Develop</w:t>
            </w:r>
            <w:r w:rsidR="00993F14">
              <w:t xml:space="preserve">, implement and support </w:t>
            </w:r>
            <w:r>
              <w:t xml:space="preserve">programs </w:t>
            </w:r>
            <w:r w:rsidR="00993F14">
              <w:t>that</w:t>
            </w:r>
            <w:r>
              <w:t xml:space="preserve"> increase awareness of</w:t>
            </w:r>
            <w:r w:rsidR="00DB1EFF">
              <w:t>,</w:t>
            </w:r>
            <w:r>
              <w:t xml:space="preserve"> </w:t>
            </w:r>
            <w:r w:rsidR="00303F58">
              <w:t>and participation in</w:t>
            </w:r>
            <w:r w:rsidR="00DB1EFF">
              <w:t xml:space="preserve">, </w:t>
            </w:r>
            <w:r w:rsidR="008E39B4">
              <w:t>health</w:t>
            </w:r>
            <w:r w:rsidR="009B5FEA">
              <w:t>-</w:t>
            </w:r>
            <w:r w:rsidR="008E39B4">
              <w:t>promoting and emissions</w:t>
            </w:r>
            <w:r w:rsidR="009B5FEA">
              <w:t>-</w:t>
            </w:r>
            <w:r w:rsidR="008E39B4">
              <w:t xml:space="preserve">reducing activities including </w:t>
            </w:r>
            <w:r>
              <w:t xml:space="preserve">active transport and </w:t>
            </w:r>
            <w:r w:rsidRPr="007D741F">
              <w:t xml:space="preserve">healthy </w:t>
            </w:r>
            <w:r w:rsidR="008E39B4">
              <w:t>eating</w:t>
            </w:r>
            <w:r w:rsidRPr="007D741F">
              <w:t xml:space="preserve"> </w:t>
            </w:r>
          </w:p>
          <w:p w14:paraId="5217605C" w14:textId="77BD5BF9" w:rsidR="00362FC0" w:rsidRDefault="00362FC0" w:rsidP="00152A6E">
            <w:pPr>
              <w:pStyle w:val="DHHStablebullet1"/>
              <w:cnfStyle w:val="000000100000" w:firstRow="0" w:lastRow="0" w:firstColumn="0" w:lastColumn="0" w:oddVBand="0" w:evenVBand="0" w:oddHBand="1" w:evenHBand="0" w:firstRowFirstColumn="0" w:firstRowLastColumn="0" w:lastRowFirstColumn="0" w:lastRowLastColumn="0"/>
            </w:pPr>
            <w:r w:rsidRPr="00362FC0">
              <w:t xml:space="preserve">Engage trusted community </w:t>
            </w:r>
            <w:r w:rsidR="004F31D6">
              <w:t xml:space="preserve">leaders </w:t>
            </w:r>
            <w:r w:rsidRPr="00362FC0">
              <w:t xml:space="preserve">to reach </w:t>
            </w:r>
            <w:r w:rsidR="00430BE4">
              <w:t xml:space="preserve">culturally and linguistically </w:t>
            </w:r>
            <w:r w:rsidRPr="00362FC0">
              <w:t xml:space="preserve">diverse </w:t>
            </w:r>
            <w:r w:rsidR="00430BE4">
              <w:t xml:space="preserve">community members, and those that may be more </w:t>
            </w:r>
            <w:r w:rsidR="007C329F">
              <w:t xml:space="preserve">vulnerable </w:t>
            </w:r>
            <w:r w:rsidR="00430BE4">
              <w:t>to climate change impacts</w:t>
            </w:r>
          </w:p>
          <w:p w14:paraId="4DF4DB24" w14:textId="03839590" w:rsidR="00127F24" w:rsidRDefault="00FF1BD9" w:rsidP="00152A6E">
            <w:pPr>
              <w:pStyle w:val="DHHStablebullet1"/>
              <w:cnfStyle w:val="000000100000" w:firstRow="0" w:lastRow="0" w:firstColumn="0" w:lastColumn="0" w:oddVBand="0" w:evenVBand="0" w:oddHBand="1" w:evenHBand="0" w:firstRowFirstColumn="0" w:firstRowLastColumn="0" w:lastRowFirstColumn="0" w:lastRowLastColumn="0"/>
            </w:pPr>
            <w:r>
              <w:t>Engage with and learn from</w:t>
            </w:r>
            <w:r w:rsidR="001A32CC" w:rsidRPr="001A32CC">
              <w:t xml:space="preserve"> </w:t>
            </w:r>
            <w:r w:rsidR="008B65B7">
              <w:t>Aboriginal</w:t>
            </w:r>
            <w:r w:rsidR="001A32CC" w:rsidRPr="001A32CC">
              <w:t xml:space="preserve"> </w:t>
            </w:r>
            <w:r>
              <w:t>communities</w:t>
            </w:r>
          </w:p>
        </w:tc>
      </w:tr>
    </w:tbl>
    <w:p w14:paraId="47A9CAB2" w14:textId="08D85C9F" w:rsidR="009C665D" w:rsidRDefault="009C665D" w:rsidP="007E3D6D">
      <w:pPr>
        <w:pStyle w:val="Heading4"/>
      </w:pPr>
      <w:r>
        <w:lastRenderedPageBreak/>
        <w:t xml:space="preserve">Case study: </w:t>
      </w:r>
      <w:r w:rsidR="00A00265">
        <w:t xml:space="preserve">Whitehorse Manningham Libraries – </w:t>
      </w:r>
      <w:r>
        <w:t>‘Healthy me, healthy planet’</w:t>
      </w:r>
      <w:r w:rsidR="0037135B" w:rsidRPr="00B34962">
        <w:rPr>
          <w:vertAlign w:val="superscript"/>
        </w:rPr>
        <w:fldChar w:fldCharType="begin">
          <w:fldData xml:space="preserve">PEVuZE5vdGU+PENpdGU+PFllYXI+MjAyMTwvWWVhcj48UmVjTnVtPjYxNjwvUmVjTnVtPjxEaXNw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</w:fldData>
        </w:fldChar>
      </w:r>
      <w:r w:rsidR="00182F33">
        <w:rPr>
          <w:vertAlign w:val="superscript"/>
        </w:rPr>
        <w:instrText xml:space="preserve"> ADDIN EN.CITE </w:instrText>
      </w:r>
      <w:r w:rsidR="00182F33">
        <w:rPr>
          <w:vertAlign w:val="superscript"/>
        </w:rPr>
        <w:fldChar w:fldCharType="begin">
          <w:fldData xml:space="preserve">PEVuZE5vdGU+PENpdGU+PFllYXI+MjAyMTwvWWVhcj48UmVjTnVtPjYxNjwvUmVjTnVtPjxEaXNw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</w:fldData>
        </w:fldChar>
      </w:r>
      <w:r w:rsidR="00182F33">
        <w:rPr>
          <w:vertAlign w:val="superscript"/>
        </w:rPr>
        <w:instrText xml:space="preserve"> ADDIN EN.CITE.DATA </w:instrText>
      </w:r>
      <w:r w:rsidR="00182F33">
        <w:rPr>
          <w:vertAlign w:val="superscript"/>
        </w:rPr>
      </w:r>
      <w:r w:rsidR="00182F33">
        <w:rPr>
          <w:vertAlign w:val="superscript"/>
        </w:rPr>
        <w:fldChar w:fldCharType="end"/>
      </w:r>
      <w:r w:rsidR="0037135B" w:rsidRPr="00B34962">
        <w:rPr>
          <w:vertAlign w:val="superscript"/>
        </w:rPr>
      </w:r>
      <w:r w:rsidR="0037135B" w:rsidRPr="00B34962">
        <w:rPr>
          <w:vertAlign w:val="superscript"/>
        </w:rPr>
        <w:fldChar w:fldCharType="separate"/>
      </w:r>
      <w:r w:rsidR="00937C8F">
        <w:rPr>
          <w:noProof/>
          <w:vertAlign w:val="superscript"/>
        </w:rPr>
        <w:t>111,112</w:t>
      </w:r>
      <w:r w:rsidR="0037135B" w:rsidRPr="00B34962">
        <w:rPr>
          <w:vertAlign w:val="superscript"/>
        </w:rPr>
        <w:fldChar w:fldCharType="end"/>
      </w:r>
      <w:r>
        <w:t xml:space="preserve"> </w:t>
      </w:r>
    </w:p>
    <w:p w14:paraId="4500C923" w14:textId="77777777" w:rsidR="009C665D" w:rsidRDefault="009C665D" w:rsidP="007E3D6D">
      <w:pPr>
        <w:pStyle w:val="DHHSbody"/>
        <w:rPr>
          <w:lang w:val="en-US"/>
        </w:rPr>
      </w:pPr>
      <w:r w:rsidRPr="0009439A">
        <w:rPr>
          <w:i/>
          <w:lang w:val="en-US"/>
        </w:rPr>
        <w:t>Healthy me, healthy planet</w:t>
      </w:r>
      <w:r w:rsidRPr="2E2FE0D8">
        <w:rPr>
          <w:lang w:val="en-US"/>
        </w:rPr>
        <w:t xml:space="preserve"> was an evidence-informed program designed to promote the health co-benefits of climate action by empowering participants with the skills and knowledge to improve personal health and </w:t>
      </w:r>
      <w:proofErr w:type="gramStart"/>
      <w:r w:rsidRPr="2E2FE0D8">
        <w:rPr>
          <w:lang w:val="en-US"/>
        </w:rPr>
        <w:t>wellbeing</w:t>
      </w:r>
      <w:proofErr w:type="gramEnd"/>
      <w:r w:rsidRPr="2E2FE0D8">
        <w:rPr>
          <w:lang w:val="en-US"/>
        </w:rPr>
        <w:t xml:space="preserve"> outcomes while contributing to a resilient and sustainable community.</w:t>
      </w:r>
    </w:p>
    <w:p w14:paraId="692F2429" w14:textId="0428D5D3" w:rsidR="009C665D" w:rsidRDefault="009C665D" w:rsidP="007E3D6D">
      <w:pPr>
        <w:pStyle w:val="DHHSbody"/>
        <w:rPr>
          <w:lang w:val="en-US"/>
        </w:rPr>
      </w:pPr>
      <w:r w:rsidRPr="2E2FE0D8">
        <w:rPr>
          <w:lang w:val="en-US"/>
        </w:rPr>
        <w:t xml:space="preserve">Community members were invited to join a </w:t>
      </w:r>
      <w:r w:rsidRPr="006E16FA">
        <w:rPr>
          <w:lang w:val="en-US"/>
        </w:rPr>
        <w:t>challenge</w:t>
      </w:r>
      <w:r w:rsidRPr="2E2FE0D8">
        <w:rPr>
          <w:lang w:val="en-US"/>
        </w:rPr>
        <w:t>, choosing from ten monthly actions to make simple,</w:t>
      </w:r>
      <w:r>
        <w:rPr>
          <w:lang w:val="en-US"/>
        </w:rPr>
        <w:t xml:space="preserve"> healthy and</w:t>
      </w:r>
      <w:r w:rsidRPr="2E2FE0D8">
        <w:rPr>
          <w:lang w:val="en-US"/>
        </w:rPr>
        <w:t xml:space="preserve"> sustainable lifestyle changes and track their progress through a gamified app with prize incentives.</w:t>
      </w:r>
      <w:r>
        <w:rPr>
          <w:lang w:val="en-US"/>
        </w:rPr>
        <w:t xml:space="preserve"> </w:t>
      </w:r>
      <w:r w:rsidRPr="2E2FE0D8">
        <w:rPr>
          <w:lang w:val="en-US"/>
        </w:rPr>
        <w:t xml:space="preserve">Challenge participation was supported by free public health promotion and education sessions delivered in various formats, in-person, virtual, and at partner venues, catering to diverse knowledge levels and cultural needs. </w:t>
      </w:r>
    </w:p>
    <w:p w14:paraId="06FAD2B1" w14:textId="6E56F807" w:rsidR="009C665D" w:rsidRDefault="009C665D" w:rsidP="007E3D6D">
      <w:pPr>
        <w:pStyle w:val="DHHSbody"/>
        <w:rPr>
          <w:lang w:val="en-US"/>
        </w:rPr>
      </w:pPr>
      <w:r w:rsidRPr="2E2FE0D8">
        <w:rPr>
          <w:lang w:val="en-US"/>
        </w:rPr>
        <w:t>Deakin University’s Health Nature Sustainability Research Group provided expertise for program design, evaluation and research. A mixed-method approach assessed outcomes before, during, and after the program with a combination of quantitative and qualitative analyses.</w:t>
      </w:r>
    </w:p>
    <w:p w14:paraId="1F4C8CD0" w14:textId="0FDCB4B5" w:rsidR="009C665D" w:rsidRDefault="009C665D" w:rsidP="007E3D6D">
      <w:pPr>
        <w:pStyle w:val="DHHSbody"/>
        <w:rPr>
          <w:vertAlign w:val="superscript"/>
          <w:lang w:val="en-US"/>
        </w:rPr>
      </w:pPr>
      <w:r w:rsidRPr="2E2FE0D8">
        <w:rPr>
          <w:lang w:val="en-US"/>
        </w:rPr>
        <w:t xml:space="preserve">The evaluation found that </w:t>
      </w:r>
      <w:r w:rsidRPr="0009439A">
        <w:rPr>
          <w:i/>
          <w:lang w:val="en-US"/>
        </w:rPr>
        <w:t xml:space="preserve">Healthy </w:t>
      </w:r>
      <w:r w:rsidR="00225B1D" w:rsidRPr="0009439A">
        <w:rPr>
          <w:i/>
          <w:lang w:val="en-US"/>
        </w:rPr>
        <w:t>m</w:t>
      </w:r>
      <w:r w:rsidRPr="0009439A">
        <w:rPr>
          <w:i/>
          <w:lang w:val="en-US"/>
        </w:rPr>
        <w:t>e, healthy planet</w:t>
      </w:r>
      <w:r w:rsidRPr="2E2FE0D8">
        <w:rPr>
          <w:lang w:val="en-US"/>
        </w:rPr>
        <w:t xml:space="preserve"> enhanced participant</w:t>
      </w:r>
      <w:r>
        <w:rPr>
          <w:lang w:val="en-US"/>
        </w:rPr>
        <w:t>s’</w:t>
      </w:r>
      <w:r w:rsidRPr="2E2FE0D8">
        <w:rPr>
          <w:lang w:val="en-US"/>
        </w:rPr>
        <w:t xml:space="preserve"> health and wellbeing and climate/environmental knowledge and attitudes. The program increased participants’ confidence to make healthy lifestyle changes and motivation to promote the health co-benefits of climate action. It also showed that libraries are effective venues for health promotion due to their trusted, supportive position and strong community networks.</w:t>
      </w:r>
      <w:r w:rsidR="00B34962" w:rsidRPr="00B34962">
        <w:rPr>
          <w:vertAlign w:val="superscript"/>
          <w:lang w:val="en-US"/>
        </w:rPr>
        <w:fldChar w:fldCharType="begin"/>
      </w:r>
      <w:r w:rsidR="00937C8F">
        <w:rPr>
          <w:vertAlign w:val="superscript"/>
          <w:lang w:val="en-US"/>
        </w:rPr>
        <w:instrText xml:space="preserve"> ADDIN EN.CITE &lt;EndNote&gt;&lt;Cite&gt;&lt;Author&gt;Patrick&lt;/Author&gt;&lt;Year&gt;2024&lt;/Year&gt;&lt;RecNum&gt;618&lt;/RecNum&gt;&lt;DisplayText&gt;112&lt;/DisplayText&gt;&lt;record&gt;&lt;rec-number&gt;618&lt;/rec-number&gt;&lt;foreign-keys&gt;&lt;key app="EN" db-id="fwvs520dta0pajerxw65e0pi2ztww9f052dv" timestamp="1725841012" guid="13a2d948-831c-44fc-9baa-cabb4cfeea20"&gt;618&lt;/key&gt;&lt;/foreign-keys&gt;&lt;ref-type name="Journal Article"&gt;17&lt;/ref-type&gt;&lt;contributors&gt;&lt;authors&gt;&lt;author&gt;Patrick, R.&lt;/author&gt;&lt;author&gt;Bruges, N.&lt;/author&gt;&lt;author&gt;Gunasiri, H.&lt;/author&gt;&lt;author&gt;Wang, Y.&lt;/author&gt;&lt;author&gt;Henderson-Wilson, C.&lt;/author&gt;&lt;/authors&gt;&lt;/contributors&gt;&lt;auth-address&gt;School of Health and Social Development, Deakin University, Melbourne, Victoria, Australia.&amp;#xD;Melbourne School of Population and Global Health, Faculty of Medicine, Dentistry and Health Sciences, University of Melbourne, Parkville, Victoria, Australia.&lt;/auth-address&gt;&lt;titles&gt;&lt;title&gt;Healthy Me, Healthy Planet: Evaluation of a pilot planetary health library program&lt;/title&gt;&lt;secondary-title&gt;Health Promot J Austr&lt;/secondary-title&gt;&lt;/titles&gt;&lt;periodical&gt;&lt;full-title&gt;Health Promot J Austr&lt;/full-title&gt;&lt;/periodical&gt;&lt;edition&gt;20240609&lt;/edition&gt;&lt;keywords&gt;&lt;keyword&gt;climate change&lt;/keyword&gt;&lt;keyword&gt;healthy environments&lt;/keyword&gt;&lt;keyword&gt;libraries&lt;/keyword&gt;&lt;keyword&gt;planetary health&lt;/keyword&gt;&lt;keyword&gt;program evaluation&lt;/keyword&gt;&lt;/keywords&gt;&lt;dates&gt;&lt;year&gt;2024&lt;/year&gt;&lt;pub-dates&gt;&lt;date&gt;Jun 9&lt;/date&gt;&lt;/pub-dates&gt;&lt;/dates&gt;&lt;isbn&gt;1036-1073 (Print)&amp;#xD;1036-1073 (Linking)&lt;/isbn&gt;&lt;accession-num&gt;38853466&lt;/accession-num&gt;&lt;urls&gt;&lt;related-urls&gt;&lt;url&gt;https://www.ncbi.nlm.nih.gov/pubmed/38853466&lt;/url&gt;&lt;/related-urls&gt;&lt;/urls&gt;&lt;electronic-resource-num&gt;10.1002/hpja.882&lt;/electronic-resource-num&gt;&lt;remote-database-name&gt;Publisher&lt;/remote-database-name&gt;&lt;remote-database-provider&gt;NLM&lt;/remote-database-provider&gt;&lt;/record&gt;&lt;/Cite&gt;&lt;/EndNote&gt;</w:instrText>
      </w:r>
      <w:r w:rsidR="00B34962" w:rsidRPr="00B34962">
        <w:rPr>
          <w:vertAlign w:val="superscript"/>
          <w:lang w:val="en-US"/>
        </w:rPr>
        <w:fldChar w:fldCharType="separate"/>
      </w:r>
      <w:r w:rsidR="00937C8F">
        <w:rPr>
          <w:noProof/>
          <w:vertAlign w:val="superscript"/>
          <w:lang w:val="en-US"/>
        </w:rPr>
        <w:t>112</w:t>
      </w:r>
      <w:r w:rsidR="00B34962" w:rsidRPr="00B34962">
        <w:rPr>
          <w:vertAlign w:val="superscript"/>
          <w:lang w:val="en-US"/>
        </w:rPr>
        <w:fldChar w:fldCharType="end"/>
      </w:r>
    </w:p>
    <w:p w14:paraId="13443F38" w14:textId="0D661093" w:rsidR="008459DC" w:rsidRDefault="00F04C42" w:rsidP="00FA1382">
      <w:pPr>
        <w:pStyle w:val="DHHSbody"/>
        <w:jc w:val="center"/>
      </w:pPr>
      <w:r>
        <w:rPr>
          <w:i/>
          <w:iCs/>
        </w:rPr>
        <w:t>‘</w:t>
      </w:r>
      <w:r w:rsidR="00353390">
        <w:rPr>
          <w:i/>
          <w:iCs/>
        </w:rPr>
        <w:t>B</w:t>
      </w:r>
      <w:r w:rsidR="008459DC" w:rsidRPr="008459DC">
        <w:rPr>
          <w:i/>
          <w:iCs/>
        </w:rPr>
        <w:t>ecause of this program I reali</w:t>
      </w:r>
      <w:r w:rsidR="008B3EB1">
        <w:rPr>
          <w:i/>
          <w:iCs/>
        </w:rPr>
        <w:t>s</w:t>
      </w:r>
      <w:r w:rsidR="008459DC" w:rsidRPr="008459DC">
        <w:rPr>
          <w:i/>
          <w:iCs/>
        </w:rPr>
        <w:t>ed</w:t>
      </w:r>
      <w:r w:rsidR="00F060D0">
        <w:rPr>
          <w:i/>
          <w:iCs/>
        </w:rPr>
        <w:t>…</w:t>
      </w:r>
      <w:r w:rsidR="009651A1">
        <w:rPr>
          <w:i/>
          <w:iCs/>
        </w:rPr>
        <w:t>O</w:t>
      </w:r>
      <w:r w:rsidR="008459DC" w:rsidRPr="008459DC">
        <w:rPr>
          <w:i/>
          <w:iCs/>
        </w:rPr>
        <w:t xml:space="preserve">h, I can do more within my area, my </w:t>
      </w:r>
      <w:r w:rsidR="00EE27FE" w:rsidRPr="008459DC">
        <w:rPr>
          <w:i/>
          <w:iCs/>
        </w:rPr>
        <w:t>community</w:t>
      </w:r>
      <w:r w:rsidR="00F22D20">
        <w:rPr>
          <w:i/>
          <w:iCs/>
        </w:rPr>
        <w:t>.</w:t>
      </w:r>
      <w:r w:rsidR="008459DC" w:rsidRPr="008459DC">
        <w:rPr>
          <w:i/>
          <w:iCs/>
        </w:rPr>
        <w:t xml:space="preserve"> I can do more </w:t>
      </w:r>
      <w:r w:rsidR="00C33B59">
        <w:rPr>
          <w:i/>
          <w:iCs/>
        </w:rPr>
        <w:t>from a</w:t>
      </w:r>
      <w:r w:rsidR="008459DC" w:rsidRPr="008459DC">
        <w:rPr>
          <w:i/>
          <w:iCs/>
        </w:rPr>
        <w:t xml:space="preserve"> sustainability and environmental perspective.</w:t>
      </w:r>
      <w:r>
        <w:rPr>
          <w:i/>
          <w:iCs/>
        </w:rPr>
        <w:t>’</w:t>
      </w:r>
      <w:r w:rsidR="00FD1634">
        <w:rPr>
          <w:i/>
          <w:iCs/>
        </w:rPr>
        <w:t xml:space="preserve"> </w:t>
      </w:r>
      <w:r w:rsidR="00B04076" w:rsidRPr="00FA1382">
        <w:t>–</w:t>
      </w:r>
      <w:r w:rsidR="00FD1634" w:rsidRPr="00FA1382">
        <w:t xml:space="preserve"> </w:t>
      </w:r>
      <w:r w:rsidR="00B04076" w:rsidRPr="00FA1382">
        <w:t>program participant</w:t>
      </w:r>
    </w:p>
    <w:p w14:paraId="5AE68A2E" w14:textId="619F5140" w:rsidR="002E3848" w:rsidRDefault="00F04C42" w:rsidP="00FA1382">
      <w:pPr>
        <w:pStyle w:val="DHHSbody"/>
        <w:jc w:val="center"/>
        <w:rPr>
          <w:lang w:val="en-US"/>
        </w:rPr>
      </w:pPr>
      <w:r>
        <w:rPr>
          <w:i/>
          <w:iCs/>
        </w:rPr>
        <w:t>‘</w:t>
      </w:r>
      <w:r w:rsidR="00DC3B12">
        <w:rPr>
          <w:i/>
          <w:iCs/>
        </w:rPr>
        <w:t>F</w:t>
      </w:r>
      <w:r w:rsidR="00DC3B12" w:rsidRPr="00DC3B12">
        <w:rPr>
          <w:i/>
          <w:iCs/>
        </w:rPr>
        <w:t>rom a health and wellbeing perspective</w:t>
      </w:r>
      <w:r w:rsidR="00DC3B12">
        <w:rPr>
          <w:i/>
          <w:iCs/>
        </w:rPr>
        <w:t xml:space="preserve">, </w:t>
      </w:r>
      <w:r w:rsidR="002E3848" w:rsidRPr="002E3848">
        <w:rPr>
          <w:i/>
          <w:iCs/>
        </w:rPr>
        <w:t>I really enjoy being involved in Community events and meeting some lovely people</w:t>
      </w:r>
      <w:r w:rsidR="00657F39">
        <w:rPr>
          <w:i/>
          <w:iCs/>
        </w:rPr>
        <w:t xml:space="preserve">. </w:t>
      </w:r>
      <w:r w:rsidR="002E3848" w:rsidRPr="002E3848">
        <w:rPr>
          <w:i/>
          <w:iCs/>
        </w:rPr>
        <w:t>So</w:t>
      </w:r>
      <w:r w:rsidR="00F04C4C" w:rsidRPr="002E3848">
        <w:rPr>
          <w:i/>
          <w:iCs/>
        </w:rPr>
        <w:t>,</w:t>
      </w:r>
      <w:r w:rsidR="002E3848" w:rsidRPr="002E3848">
        <w:rPr>
          <w:i/>
          <w:iCs/>
        </w:rPr>
        <w:t xml:space="preserve"> for me it was more about that sense of belonging </w:t>
      </w:r>
      <w:r w:rsidR="00DC3B12">
        <w:rPr>
          <w:i/>
          <w:iCs/>
        </w:rPr>
        <w:t xml:space="preserve">and </w:t>
      </w:r>
      <w:r w:rsidR="002E3848" w:rsidRPr="002E3848">
        <w:rPr>
          <w:i/>
          <w:iCs/>
        </w:rPr>
        <w:t xml:space="preserve">being with </w:t>
      </w:r>
      <w:r w:rsidR="00DC3B12" w:rsidRPr="002E3848">
        <w:rPr>
          <w:i/>
          <w:iCs/>
        </w:rPr>
        <w:t>like-minded</w:t>
      </w:r>
      <w:r w:rsidR="002E3848" w:rsidRPr="002E3848">
        <w:rPr>
          <w:i/>
          <w:iCs/>
        </w:rPr>
        <w:t xml:space="preserve"> people.</w:t>
      </w:r>
      <w:r w:rsidR="00CC213E">
        <w:rPr>
          <w:i/>
          <w:iCs/>
        </w:rPr>
        <w:t>’</w:t>
      </w:r>
      <w:r w:rsidR="00455C98">
        <w:rPr>
          <w:i/>
          <w:iCs/>
        </w:rPr>
        <w:t xml:space="preserve"> </w:t>
      </w:r>
      <w:r w:rsidR="00455C98" w:rsidRPr="000E6521">
        <w:t>– program participant</w:t>
      </w:r>
    </w:p>
    <w:p w14:paraId="0C3A0A82" w14:textId="1D4A6A9A" w:rsidR="009C665D" w:rsidRDefault="009C665D" w:rsidP="007E3D6D">
      <w:pPr>
        <w:pStyle w:val="DHHSbody"/>
        <w:rPr>
          <w:lang w:val="en-US"/>
        </w:rPr>
      </w:pPr>
      <w:r w:rsidRPr="2E2FE0D8">
        <w:rPr>
          <w:lang w:val="en-US"/>
        </w:rPr>
        <w:t xml:space="preserve">This program was made possible by the </w:t>
      </w:r>
      <w:r w:rsidRPr="00AA0516">
        <w:rPr>
          <w:i/>
          <w:lang w:val="en-US"/>
        </w:rPr>
        <w:t>Libraries for Health and Wellbeing Innovation Grants</w:t>
      </w:r>
      <w:r w:rsidRPr="2E2FE0D8">
        <w:rPr>
          <w:lang w:val="en-US"/>
        </w:rPr>
        <w:t xml:space="preserve"> program; however</w:t>
      </w:r>
      <w:r w:rsidR="00110B63" w:rsidRPr="2E2FE0D8">
        <w:rPr>
          <w:lang w:val="en-US"/>
        </w:rPr>
        <w:t>,</w:t>
      </w:r>
      <w:r w:rsidRPr="2E2FE0D8">
        <w:rPr>
          <w:lang w:val="en-US"/>
        </w:rPr>
        <w:t xml:space="preserve"> this model is adaptable for many public libraries by </w:t>
      </w:r>
      <w:proofErr w:type="spellStart"/>
      <w:r w:rsidRPr="2E2FE0D8">
        <w:rPr>
          <w:lang w:val="en-US"/>
        </w:rPr>
        <w:t>utilising</w:t>
      </w:r>
      <w:proofErr w:type="spellEnd"/>
      <w:r w:rsidRPr="2E2FE0D8">
        <w:rPr>
          <w:lang w:val="en-US"/>
        </w:rPr>
        <w:t xml:space="preserve"> existing resources and programming expertise from libraries, council sustainability departments and community partners.</w:t>
      </w:r>
    </w:p>
    <w:p w14:paraId="13D47F64" w14:textId="79A84F9B" w:rsidR="00773F63" w:rsidRPr="007E3D6D" w:rsidDel="00553939" w:rsidRDefault="009C665D" w:rsidP="009C665D">
      <w:pPr>
        <w:pStyle w:val="DHHSbody"/>
        <w:rPr>
          <w:rStyle w:val="Heading4Char"/>
          <w:rFonts w:eastAsia="Times"/>
          <w:b w:val="0"/>
          <w:bCs w:val="0"/>
        </w:rPr>
      </w:pPr>
      <w:r>
        <w:t xml:space="preserve">To find out more see </w:t>
      </w:r>
      <w:hyperlink r:id="rId38">
        <w:r w:rsidRPr="2E2FE0D8">
          <w:rPr>
            <w:rStyle w:val="Hyperlink"/>
          </w:rPr>
          <w:t>Healthy Me, Healthy Planet: Evaluation of a pilot planetary health library program</w:t>
        </w:r>
      </w:hyperlink>
      <w:r>
        <w:rPr>
          <w:rFonts w:ascii="Calibri" w:eastAsia="Calibri" w:hAnsi="Calibri" w:cs="Calibri"/>
          <w:lang w:val="en-US"/>
        </w:rPr>
        <w:t xml:space="preserve"> </w:t>
      </w:r>
      <w:r w:rsidR="007D5792">
        <w:rPr>
          <w:rStyle w:val="Hyperlink"/>
        </w:rPr>
        <w:t>&lt;</w:t>
      </w:r>
      <w:r w:rsidR="007D5792" w:rsidRPr="001B3E43">
        <w:t>https://onlinelibrary.wiley.com/doi/10.1002/hpja.882</w:t>
      </w:r>
      <w:r w:rsidR="007D5792">
        <w:t>&gt;</w:t>
      </w:r>
      <w:r w:rsidR="00970606">
        <w:t>.</w:t>
      </w:r>
    </w:p>
    <w:p w14:paraId="5415900A" w14:textId="7DA81292" w:rsidR="00D12AC6" w:rsidRDefault="00D12AC6" w:rsidP="007E3D6D">
      <w:pPr>
        <w:pStyle w:val="Heading4"/>
      </w:pPr>
      <w:r>
        <w:t>Case study: Macedon Ranges Shire Council – Cool Changes Program</w:t>
      </w:r>
      <w:r w:rsidR="00675D76" w:rsidRPr="0032492B">
        <w:rPr>
          <w:vertAlign w:val="superscript"/>
        </w:rPr>
        <w:fldChar w:fldCharType="begin"/>
      </w:r>
      <w:r w:rsidR="00182F33">
        <w:rPr>
          <w:vertAlign w:val="superscript"/>
        </w:rPr>
        <w:instrText xml:space="preserve"> ADDIN EN.CITE &lt;EndNote&gt;&lt;Cite&gt;&lt;Year&gt;2024&lt;/Year&gt;&lt;RecNum&gt;614&lt;/RecNum&gt;&lt;DisplayText&gt;113&lt;/DisplayText&gt;&lt;record&gt;&lt;rec-number&gt;614&lt;/rec-number&gt;&lt;foreign-keys&gt;&lt;key app="EN" db-id="fwvs520dta0pajerxw65e0pi2ztww9f052dv" timestamp="1725841012" guid="4e61976e-db03-4f4e-a78b-977bafe65759"&gt;614&lt;/key&gt;&lt;/foreign-keys&gt;&lt;ref-type name="Government Document"&gt;46&lt;/ref-type&gt;&lt;contributors&gt;&lt;/contributors&gt;&lt;titles&gt;&lt;title&gt;Macedon Ranges Shire Council. Cool Changes Program&lt;/title&gt;&lt;/titles&gt;&lt;dates&gt;&lt;year&gt;2024&lt;/year&gt;&lt;/dates&gt;&lt;urls&gt;&lt;related-urls&gt;&lt;url&gt;https://www.mrsc.vic.gov.au/Live-Work/Environment/Climate-Change/How-you-can-take-climate-action&lt;/url&gt;&lt;/related-urls&gt;&lt;/urls&gt;&lt;/record&gt;&lt;/Cite&gt;&lt;/EndNote&gt;</w:instrText>
      </w:r>
      <w:r w:rsidR="00675D76" w:rsidRPr="0032492B">
        <w:rPr>
          <w:vertAlign w:val="superscript"/>
        </w:rPr>
        <w:fldChar w:fldCharType="separate"/>
      </w:r>
      <w:r w:rsidR="00937C8F">
        <w:rPr>
          <w:noProof/>
          <w:vertAlign w:val="superscript"/>
        </w:rPr>
        <w:t>113</w:t>
      </w:r>
      <w:r w:rsidR="00675D76" w:rsidRPr="0032492B">
        <w:rPr>
          <w:vertAlign w:val="superscript"/>
        </w:rPr>
        <w:fldChar w:fldCharType="end"/>
      </w:r>
    </w:p>
    <w:p w14:paraId="5A43BF33" w14:textId="77777777" w:rsidR="00405D67" w:rsidRPr="007E3D6D" w:rsidRDefault="00405D67" w:rsidP="00405D67">
      <w:pPr>
        <w:pStyle w:val="Body"/>
        <w:rPr>
          <w:sz w:val="20"/>
        </w:rPr>
      </w:pPr>
      <w:r w:rsidRPr="007E3D6D">
        <w:rPr>
          <w:sz w:val="20"/>
        </w:rPr>
        <w:t xml:space="preserve">The </w:t>
      </w:r>
      <w:r w:rsidRPr="00AA0516">
        <w:rPr>
          <w:i/>
          <w:sz w:val="20"/>
        </w:rPr>
        <w:t>Cool Changes</w:t>
      </w:r>
      <w:r w:rsidRPr="007E3D6D">
        <w:rPr>
          <w:sz w:val="20"/>
        </w:rPr>
        <w:t xml:space="preserve"> program, Macedon Ranges Shire Council, is based on the principle of community-led planning, where local members shape the action plan so are more likely to take ownership and implement its actions. Project plans were developed through a facilitated community forum, providing the Council with a valuable opportunity for in-depth engagement on local perspectives regarding climate change solutions.</w:t>
      </w:r>
    </w:p>
    <w:p w14:paraId="5ECBE20E" w14:textId="15840935" w:rsidR="00405D67" w:rsidRPr="007E3D6D" w:rsidRDefault="00405D67" w:rsidP="00BC1565">
      <w:pPr>
        <w:pStyle w:val="Body"/>
        <w:rPr>
          <w:sz w:val="20"/>
        </w:rPr>
      </w:pPr>
      <w:r w:rsidRPr="007E3D6D">
        <w:rPr>
          <w:sz w:val="20"/>
        </w:rPr>
        <w:t xml:space="preserve">The </w:t>
      </w:r>
      <w:r w:rsidR="00AA0516">
        <w:rPr>
          <w:sz w:val="20"/>
        </w:rPr>
        <w:t>p</w:t>
      </w:r>
      <w:r w:rsidRPr="007E3D6D">
        <w:rPr>
          <w:sz w:val="20"/>
        </w:rPr>
        <w:t>rogram has generated multiple community projects to date, including</w:t>
      </w:r>
      <w:r w:rsidR="001D313C">
        <w:rPr>
          <w:sz w:val="20"/>
        </w:rPr>
        <w:t xml:space="preserve"> the </w:t>
      </w:r>
      <w:proofErr w:type="spellStart"/>
      <w:r w:rsidR="005B165B" w:rsidRPr="007E3D6D">
        <w:rPr>
          <w:sz w:val="20"/>
        </w:rPr>
        <w:t>Riddells</w:t>
      </w:r>
      <w:proofErr w:type="spellEnd"/>
      <w:r w:rsidRPr="007E3D6D">
        <w:rPr>
          <w:sz w:val="20"/>
        </w:rPr>
        <w:t xml:space="preserve"> Creek Enviro Energy Expo</w:t>
      </w:r>
      <w:r w:rsidR="001D313C">
        <w:rPr>
          <w:sz w:val="20"/>
        </w:rPr>
        <w:t xml:space="preserve">, </w:t>
      </w:r>
      <w:r w:rsidRPr="007E3D6D">
        <w:rPr>
          <w:sz w:val="20"/>
        </w:rPr>
        <w:t>community-led residential development drainage basin re-design</w:t>
      </w:r>
      <w:r w:rsidR="001D313C">
        <w:rPr>
          <w:sz w:val="20"/>
        </w:rPr>
        <w:t xml:space="preserve">, the </w:t>
      </w:r>
      <w:r w:rsidRPr="007E3D6D">
        <w:rPr>
          <w:sz w:val="20"/>
        </w:rPr>
        <w:t>Food Swap program</w:t>
      </w:r>
      <w:r w:rsidR="001D313C">
        <w:rPr>
          <w:sz w:val="20"/>
        </w:rPr>
        <w:t xml:space="preserve">, the </w:t>
      </w:r>
      <w:r w:rsidRPr="007E3D6D">
        <w:rPr>
          <w:sz w:val="20"/>
        </w:rPr>
        <w:t>household solar bulk buy program</w:t>
      </w:r>
      <w:r w:rsidR="001D313C">
        <w:rPr>
          <w:sz w:val="20"/>
        </w:rPr>
        <w:t xml:space="preserve"> and the </w:t>
      </w:r>
      <w:r w:rsidRPr="007E3D6D">
        <w:rPr>
          <w:sz w:val="20"/>
        </w:rPr>
        <w:t>plant-based di</w:t>
      </w:r>
      <w:r w:rsidR="005943B8">
        <w:rPr>
          <w:sz w:val="20"/>
        </w:rPr>
        <w:t>sh</w:t>
      </w:r>
      <w:r w:rsidRPr="007E3D6D">
        <w:rPr>
          <w:sz w:val="20"/>
        </w:rPr>
        <w:t xml:space="preserve"> awards competition with local cafes and restaurants</w:t>
      </w:r>
      <w:r w:rsidR="001D313C">
        <w:rPr>
          <w:sz w:val="20"/>
        </w:rPr>
        <w:t>.</w:t>
      </w:r>
    </w:p>
    <w:p w14:paraId="6389E33E" w14:textId="2D2B3B4E" w:rsidR="00405D67" w:rsidRPr="007E3D6D" w:rsidRDefault="00405D67" w:rsidP="00405D67">
      <w:pPr>
        <w:pStyle w:val="Body"/>
        <w:rPr>
          <w:sz w:val="20"/>
        </w:rPr>
      </w:pPr>
      <w:r w:rsidRPr="007E3D6D">
        <w:rPr>
          <w:sz w:val="20"/>
        </w:rPr>
        <w:lastRenderedPageBreak/>
        <w:t xml:space="preserve">A key challenge during the program </w:t>
      </w:r>
      <w:r w:rsidR="002775F1" w:rsidRPr="007E3D6D">
        <w:rPr>
          <w:sz w:val="20"/>
        </w:rPr>
        <w:t>was</w:t>
      </w:r>
      <w:r w:rsidRPr="007E3D6D">
        <w:rPr>
          <w:sz w:val="20"/>
        </w:rPr>
        <w:t xml:space="preserve"> transition</w:t>
      </w:r>
      <w:r w:rsidR="002775F1" w:rsidRPr="007E3D6D">
        <w:rPr>
          <w:sz w:val="20"/>
        </w:rPr>
        <w:t>ing</w:t>
      </w:r>
      <w:r w:rsidRPr="007E3D6D">
        <w:rPr>
          <w:sz w:val="20"/>
        </w:rPr>
        <w:t xml:space="preserve"> from project planning to implementation</w:t>
      </w:r>
      <w:r w:rsidR="002775F1" w:rsidRPr="007E3D6D">
        <w:rPr>
          <w:sz w:val="20"/>
        </w:rPr>
        <w:t xml:space="preserve">, as the </w:t>
      </w:r>
      <w:r w:rsidR="00F93EBC" w:rsidRPr="007E3D6D">
        <w:rPr>
          <w:sz w:val="20"/>
        </w:rPr>
        <w:t xml:space="preserve">success of </w:t>
      </w:r>
      <w:r w:rsidR="00135F64" w:rsidRPr="007E3D6D">
        <w:rPr>
          <w:sz w:val="20"/>
        </w:rPr>
        <w:t>these c</w:t>
      </w:r>
      <w:r w:rsidRPr="007E3D6D">
        <w:rPr>
          <w:sz w:val="20"/>
        </w:rPr>
        <w:t xml:space="preserve">ommunity-led and -owned projects </w:t>
      </w:r>
      <w:r w:rsidR="00135F64" w:rsidRPr="007E3D6D">
        <w:rPr>
          <w:sz w:val="20"/>
        </w:rPr>
        <w:t>relied</w:t>
      </w:r>
      <w:r w:rsidRPr="007E3D6D">
        <w:rPr>
          <w:sz w:val="20"/>
        </w:rPr>
        <w:t xml:space="preserve"> on residents taking on leadership roles. To address this, residents were </w:t>
      </w:r>
      <w:r w:rsidR="00135F64" w:rsidRPr="007E3D6D">
        <w:rPr>
          <w:sz w:val="20"/>
        </w:rPr>
        <w:t>encouraged</w:t>
      </w:r>
      <w:r w:rsidRPr="007E3D6D">
        <w:rPr>
          <w:sz w:val="20"/>
        </w:rPr>
        <w:t xml:space="preserve"> to join established community groups, such as Landcare groups and the Macedon Ranges Sustainability Group</w:t>
      </w:r>
      <w:r w:rsidR="000B7AF1" w:rsidRPr="007E3D6D">
        <w:rPr>
          <w:sz w:val="20"/>
        </w:rPr>
        <w:t>. This approach</w:t>
      </w:r>
      <w:r w:rsidR="009D0521" w:rsidRPr="007E3D6D">
        <w:rPr>
          <w:sz w:val="20"/>
        </w:rPr>
        <w:t xml:space="preserve"> enabled</w:t>
      </w:r>
      <w:r w:rsidRPr="007E3D6D">
        <w:rPr>
          <w:sz w:val="20"/>
        </w:rPr>
        <w:t xml:space="preserve"> them to leverage the expertise of other community members </w:t>
      </w:r>
      <w:r w:rsidR="00F52897" w:rsidRPr="007E3D6D">
        <w:rPr>
          <w:sz w:val="20"/>
        </w:rPr>
        <w:t>for</w:t>
      </w:r>
      <w:r w:rsidRPr="007E3D6D">
        <w:rPr>
          <w:sz w:val="20"/>
        </w:rPr>
        <w:t xml:space="preserve"> </w:t>
      </w:r>
      <w:r w:rsidR="0070027E" w:rsidRPr="007E3D6D">
        <w:rPr>
          <w:sz w:val="20"/>
        </w:rPr>
        <w:t xml:space="preserve">project </w:t>
      </w:r>
      <w:r w:rsidRPr="007E3D6D">
        <w:rPr>
          <w:sz w:val="20"/>
        </w:rPr>
        <w:t>implement</w:t>
      </w:r>
      <w:r w:rsidR="0070027E" w:rsidRPr="007E3D6D">
        <w:rPr>
          <w:sz w:val="20"/>
        </w:rPr>
        <w:t>ation</w:t>
      </w:r>
      <w:r w:rsidRPr="007E3D6D">
        <w:rPr>
          <w:sz w:val="20"/>
        </w:rPr>
        <w:t xml:space="preserve">. Funding challenges were also encountered but were resolved by establishing a dedicated </w:t>
      </w:r>
      <w:r w:rsidRPr="00BE3CB6">
        <w:rPr>
          <w:i/>
          <w:sz w:val="20"/>
        </w:rPr>
        <w:t>Community Climate Action Grants</w:t>
      </w:r>
      <w:r w:rsidRPr="007E3D6D">
        <w:rPr>
          <w:sz w:val="20"/>
        </w:rPr>
        <w:t xml:space="preserve"> program, which supported the implementation of actions and projects outlined in the community plans. </w:t>
      </w:r>
    </w:p>
    <w:p w14:paraId="5BCD4EC8" w14:textId="437959AB" w:rsidR="00405D67" w:rsidRPr="007E3D6D" w:rsidRDefault="00405D67" w:rsidP="00405D67">
      <w:pPr>
        <w:pStyle w:val="Body"/>
        <w:rPr>
          <w:rFonts w:eastAsia="Times New Roman"/>
          <w:sz w:val="20"/>
        </w:rPr>
      </w:pPr>
      <w:r w:rsidRPr="007E3D6D">
        <w:rPr>
          <w:sz w:val="20"/>
        </w:rPr>
        <w:t>The program has fostered a high level of trust between participating residents and Council staff, leading to mutual support</w:t>
      </w:r>
      <w:r w:rsidR="00F97E48">
        <w:rPr>
          <w:sz w:val="20"/>
        </w:rPr>
        <w:t xml:space="preserve"> and</w:t>
      </w:r>
      <w:r w:rsidR="00B31A8D">
        <w:rPr>
          <w:sz w:val="20"/>
        </w:rPr>
        <w:t xml:space="preserve"> laying</w:t>
      </w:r>
      <w:r w:rsidRPr="007E3D6D">
        <w:rPr>
          <w:sz w:val="20"/>
        </w:rPr>
        <w:t xml:space="preserve"> a strong foundation for future community engagement</w:t>
      </w:r>
      <w:r w:rsidR="009B23FA">
        <w:rPr>
          <w:sz w:val="20"/>
        </w:rPr>
        <w:t>. It has also</w:t>
      </w:r>
      <w:r w:rsidRPr="007E3D6D">
        <w:rPr>
          <w:sz w:val="20"/>
        </w:rPr>
        <w:t xml:space="preserve"> identified emerging community leaders who may champion future programs and projects.</w:t>
      </w:r>
      <w:r w:rsidRPr="007E3D6D">
        <w:rPr>
          <w:rFonts w:eastAsia="Times New Roman"/>
          <w:sz w:val="20"/>
        </w:rPr>
        <w:t xml:space="preserve"> </w:t>
      </w:r>
    </w:p>
    <w:p w14:paraId="6039599F" w14:textId="77777777" w:rsidR="00405D67" w:rsidRPr="007E3D6D" w:rsidRDefault="00405D67" w:rsidP="00405D67">
      <w:pPr>
        <w:pStyle w:val="Body"/>
        <w:rPr>
          <w:sz w:val="20"/>
        </w:rPr>
      </w:pPr>
      <w:r w:rsidRPr="007E3D6D">
        <w:rPr>
          <w:rFonts w:eastAsia="Times New Roman"/>
          <w:sz w:val="20"/>
        </w:rPr>
        <w:t xml:space="preserve">For more information visit Macedon Ranges Shire Council’s </w:t>
      </w:r>
      <w:hyperlink r:id="rId39" w:history="1">
        <w:r w:rsidRPr="007E3D6D">
          <w:rPr>
            <w:rStyle w:val="Hyperlink"/>
            <w:sz w:val="20"/>
          </w:rPr>
          <w:t>How you can take climate action webpage</w:t>
        </w:r>
      </w:hyperlink>
      <w:r w:rsidRPr="007E3D6D">
        <w:rPr>
          <w:sz w:val="20"/>
        </w:rPr>
        <w:t xml:space="preserve"> &lt;https://www.mrsc.vic.gov.au/Live-Work/Environment/Climate-Change/How-you-can-take-climate-action&gt;.</w:t>
      </w:r>
    </w:p>
    <w:p w14:paraId="2A08D4AE" w14:textId="5C249A46" w:rsidR="00D12AC6" w:rsidRDefault="00D12AC6" w:rsidP="007E3D6D">
      <w:pPr>
        <w:pStyle w:val="Heading4"/>
      </w:pPr>
      <w:r>
        <w:t>Case study: Macedon Ranges Shire Council – Bridging the Divide – Climate Conversations Project</w:t>
      </w:r>
      <w:r w:rsidR="0046291D" w:rsidRPr="00A65203">
        <w:rPr>
          <w:vertAlign w:val="superscript"/>
        </w:rPr>
        <w:fldChar w:fldCharType="begin"/>
      </w:r>
      <w:r w:rsidR="00182F33">
        <w:rPr>
          <w:vertAlign w:val="superscript"/>
        </w:rPr>
        <w:instrText xml:space="preserve"> ADDIN EN.CITE &lt;EndNote&gt;&lt;Cite&gt;&lt;Year&gt;2023&lt;/Year&gt;&lt;RecNum&gt;617&lt;/RecNum&gt;&lt;DisplayText&gt;114&lt;/DisplayText&gt;&lt;record&gt;&lt;rec-number&gt;617&lt;/rec-number&gt;&lt;foreign-keys&gt;&lt;key app="EN" db-id="fwvs520dta0pajerxw65e0pi2ztww9f052dv" timestamp="1725841012" guid="8d73fb33-eaa4-4916-9e5b-d8c82cd8d892"&gt;617&lt;/key&gt;&lt;/foreign-keys&gt;&lt;ref-type name="Government Document"&gt;46&lt;/ref-type&gt;&lt;contributors&gt;&lt;/contributors&gt;&lt;titles&gt;&lt;title&gt;Macedon Ranges Shire Council. Bridging the Divide: Climate Conversations Project&lt;/title&gt;&lt;/titles&gt;&lt;dates&gt;&lt;year&gt;2023&lt;/year&gt;&lt;/dates&gt;&lt;urls&gt;&lt;related-urls&gt;&lt;url&gt;https://www.mrsc.vic.gov.au/Live-Work/Environment/Climate-Change/How-you-can-take-climate-action&lt;/url&gt;&lt;/related-urls&gt;&lt;/urls&gt;&lt;/record&gt;&lt;/Cite&gt;&lt;/EndNote&gt;</w:instrText>
      </w:r>
      <w:r w:rsidR="0046291D" w:rsidRPr="00A65203">
        <w:rPr>
          <w:vertAlign w:val="superscript"/>
        </w:rPr>
        <w:fldChar w:fldCharType="separate"/>
      </w:r>
      <w:r w:rsidR="00937C8F">
        <w:rPr>
          <w:noProof/>
          <w:vertAlign w:val="superscript"/>
        </w:rPr>
        <w:t>114</w:t>
      </w:r>
      <w:r w:rsidR="0046291D" w:rsidRPr="00A65203">
        <w:rPr>
          <w:vertAlign w:val="superscript"/>
        </w:rPr>
        <w:fldChar w:fldCharType="end"/>
      </w:r>
    </w:p>
    <w:p w14:paraId="6D6E5973" w14:textId="1A5D26C8" w:rsidR="00931117" w:rsidRPr="007E3D6D" w:rsidRDefault="00931117" w:rsidP="00931117">
      <w:pPr>
        <w:pStyle w:val="Body"/>
        <w:rPr>
          <w:sz w:val="20"/>
        </w:rPr>
      </w:pPr>
      <w:r w:rsidRPr="007E3D6D">
        <w:rPr>
          <w:sz w:val="20"/>
        </w:rPr>
        <w:t xml:space="preserve">Action on climate change can come in many forms, and ‘conversation’ offers a simple, inclusive and inspiring gateway. Supported by the </w:t>
      </w:r>
      <w:r w:rsidR="00C312CA">
        <w:rPr>
          <w:sz w:val="20"/>
        </w:rPr>
        <w:t xml:space="preserve">former </w:t>
      </w:r>
      <w:r w:rsidRPr="007E3D6D">
        <w:rPr>
          <w:sz w:val="20"/>
        </w:rPr>
        <w:t xml:space="preserve">Central Victorian Primary Care Partnership, Macedon Ranges Shire Council delivered the Climate Conversations Project, aimed at bridging intergenerational divides to create a stronger, more resilient community. This project also involved input from the council’s Environment, Youth Services and Healthy Ageing Units, and externally, from Sunbury </w:t>
      </w:r>
      <w:proofErr w:type="spellStart"/>
      <w:r w:rsidRPr="007E3D6D">
        <w:rPr>
          <w:sz w:val="20"/>
        </w:rPr>
        <w:t>Cobaw</w:t>
      </w:r>
      <w:proofErr w:type="spellEnd"/>
      <w:r w:rsidRPr="007E3D6D">
        <w:rPr>
          <w:sz w:val="20"/>
        </w:rPr>
        <w:t xml:space="preserve"> Community Health. </w:t>
      </w:r>
    </w:p>
    <w:p w14:paraId="2C7F5C98" w14:textId="2EAADF23" w:rsidR="00931117" w:rsidRPr="007E3D6D" w:rsidRDefault="00931117" w:rsidP="00931117">
      <w:pPr>
        <w:pStyle w:val="Body"/>
        <w:rPr>
          <w:sz w:val="20"/>
        </w:rPr>
      </w:pPr>
      <w:r w:rsidRPr="007E3D6D">
        <w:rPr>
          <w:sz w:val="20"/>
        </w:rPr>
        <w:t>Residents of</w:t>
      </w:r>
      <w:r w:rsidR="00895434" w:rsidRPr="007E3D6D">
        <w:rPr>
          <w:sz w:val="20"/>
        </w:rPr>
        <w:t xml:space="preserve"> 55+ years old and youth</w:t>
      </w:r>
      <w:r w:rsidRPr="007E3D6D">
        <w:rPr>
          <w:sz w:val="20"/>
        </w:rPr>
        <w:t xml:space="preserve"> were asked about their perspectives on climate change. The questions spanned a range of topics, from why they love the nature of the Macedon Ranges to what they believe other generations should be doing to ensure a safe and flourishing future.</w:t>
      </w:r>
    </w:p>
    <w:p w14:paraId="2D1002B8" w14:textId="77777777" w:rsidR="00931117" w:rsidRPr="007E3D6D" w:rsidRDefault="00931117" w:rsidP="00931117">
      <w:pPr>
        <w:pStyle w:val="Body"/>
        <w:rPr>
          <w:sz w:val="20"/>
        </w:rPr>
      </w:pPr>
      <w:r w:rsidRPr="007E3D6D">
        <w:rPr>
          <w:sz w:val="20"/>
        </w:rPr>
        <w:t>The project has generated fact sheets, conversation cards and a short film:</w:t>
      </w:r>
    </w:p>
    <w:p w14:paraId="5A451BF7" w14:textId="77777777" w:rsidR="00931117" w:rsidRPr="007E3D6D" w:rsidRDefault="00931117" w:rsidP="006321C4">
      <w:pPr>
        <w:pStyle w:val="Body"/>
        <w:numPr>
          <w:ilvl w:val="0"/>
          <w:numId w:val="19"/>
        </w:numPr>
        <w:rPr>
          <w:sz w:val="20"/>
        </w:rPr>
      </w:pPr>
      <w:r w:rsidRPr="007E3D6D">
        <w:rPr>
          <w:sz w:val="20"/>
        </w:rPr>
        <w:t>Conversation Cards: Designed to facilitate discussions about climate change, these cards help guide conversations and reduce anxiety about the topic while increasing support networks throughout the shire. They will be used in facilitated sessions with local Libraries and have been donated to schools to support classroom discussions. The Council plans to use them in future community discussion groups or workshops.</w:t>
      </w:r>
    </w:p>
    <w:p w14:paraId="284ECBBE" w14:textId="38ABA17C" w:rsidR="00931117" w:rsidRPr="007E3D6D" w:rsidRDefault="00931117" w:rsidP="006321C4">
      <w:pPr>
        <w:pStyle w:val="Body"/>
        <w:numPr>
          <w:ilvl w:val="0"/>
          <w:numId w:val="19"/>
        </w:numPr>
        <w:rPr>
          <w:sz w:val="20"/>
        </w:rPr>
      </w:pPr>
      <w:hyperlink r:id="rId40" w:history="1">
        <w:r w:rsidRPr="007E3D6D">
          <w:rPr>
            <w:rStyle w:val="Hyperlink"/>
            <w:sz w:val="20"/>
          </w:rPr>
          <w:t>Short Film</w:t>
        </w:r>
      </w:hyperlink>
      <w:r w:rsidRPr="007E3D6D">
        <w:rPr>
          <w:sz w:val="20"/>
        </w:rPr>
        <w:t xml:space="preserve">: This film features interviews with both young and older residents sharing their experiences and views on climate change. It has been shown at community events like the </w:t>
      </w:r>
      <w:r w:rsidRPr="00031CF6">
        <w:rPr>
          <w:i/>
          <w:sz w:val="20"/>
        </w:rPr>
        <w:t>Macedon Range’s Youth Awards</w:t>
      </w:r>
      <w:r w:rsidRPr="007E3D6D">
        <w:rPr>
          <w:sz w:val="20"/>
        </w:rPr>
        <w:t>.</w:t>
      </w:r>
      <w:r w:rsidR="00E350E1">
        <w:rPr>
          <w:sz w:val="20"/>
        </w:rPr>
        <w:t xml:space="preserve"> &lt;</w:t>
      </w:r>
      <w:r w:rsidR="00E350E1" w:rsidRPr="00E350E1">
        <w:rPr>
          <w:sz w:val="20"/>
        </w:rPr>
        <w:t>https://www.youtube.com/watch?v=PCso2dE5VtI</w:t>
      </w:r>
      <w:r w:rsidR="00E350E1" w:rsidRPr="00E350E1">
        <w:t>&gt;</w:t>
      </w:r>
    </w:p>
    <w:p w14:paraId="533E2F2D" w14:textId="267EA83A" w:rsidR="00873274" w:rsidRPr="007E3D6D" w:rsidRDefault="00931117" w:rsidP="007E3D6D">
      <w:pPr>
        <w:pStyle w:val="Body"/>
        <w:rPr>
          <w:sz w:val="20"/>
        </w:rPr>
      </w:pPr>
      <w:r w:rsidRPr="007E3D6D">
        <w:rPr>
          <w:rFonts w:eastAsia="Times New Roman"/>
          <w:sz w:val="20"/>
        </w:rPr>
        <w:t xml:space="preserve">For more information visit Macedon Ranges Shire Council’s </w:t>
      </w:r>
      <w:hyperlink r:id="rId41" w:history="1">
        <w:r w:rsidRPr="007E3D6D">
          <w:rPr>
            <w:rStyle w:val="Hyperlink"/>
            <w:sz w:val="20"/>
          </w:rPr>
          <w:t>How you can take climate action webpage</w:t>
        </w:r>
      </w:hyperlink>
      <w:r w:rsidRPr="007E3D6D">
        <w:rPr>
          <w:sz w:val="20"/>
        </w:rPr>
        <w:t xml:space="preserve"> &lt;https://www.mrsc.vic.gov.au/Live-Work/Environment/Climate-Change/How-you-can-take-climate-action&gt;.</w:t>
      </w:r>
    </w:p>
    <w:tbl>
      <w:tblPr>
        <w:tblStyle w:val="TableGrid"/>
        <w:tblW w:w="0" w:type="auto"/>
        <w:tblLook w:val="04A0" w:firstRow="1" w:lastRow="0" w:firstColumn="1" w:lastColumn="0" w:noHBand="0" w:noVBand="1"/>
      </w:tblPr>
      <w:tblGrid>
        <w:gridCol w:w="9288"/>
      </w:tblGrid>
      <w:tr w:rsidR="00873274" w14:paraId="6B9235A8" w14:textId="77777777" w:rsidTr="00873274">
        <w:tc>
          <w:tcPr>
            <w:tcW w:w="9288" w:type="dxa"/>
          </w:tcPr>
          <w:p w14:paraId="43F94670" w14:textId="6976C3D6" w:rsidR="00873274" w:rsidRDefault="00873274" w:rsidP="00873274">
            <w:pPr>
              <w:pStyle w:val="DHHSbullet1"/>
              <w:numPr>
                <w:ilvl w:val="0"/>
                <w:numId w:val="0"/>
              </w:numPr>
              <w:rPr>
                <w:b/>
                <w:bCs/>
              </w:rPr>
            </w:pPr>
            <w:r>
              <w:rPr>
                <w:b/>
                <w:bCs/>
              </w:rPr>
              <w:t xml:space="preserve">Box </w:t>
            </w:r>
            <w:r w:rsidR="00BB2194">
              <w:rPr>
                <w:b/>
                <w:bCs/>
              </w:rPr>
              <w:t>11</w:t>
            </w:r>
            <w:r>
              <w:rPr>
                <w:b/>
                <w:bCs/>
              </w:rPr>
              <w:t xml:space="preserve">: </w:t>
            </w:r>
            <w:r w:rsidR="000D1480">
              <w:rPr>
                <w:b/>
                <w:bCs/>
              </w:rPr>
              <w:t>10 top tips of climate-health communication</w:t>
            </w:r>
          </w:p>
          <w:p w14:paraId="093667FE" w14:textId="55E53CD0" w:rsidR="00BD7716" w:rsidRDefault="000D1480" w:rsidP="00873274">
            <w:pPr>
              <w:pStyle w:val="DHHSbullet1"/>
              <w:numPr>
                <w:ilvl w:val="0"/>
                <w:numId w:val="0"/>
              </w:numPr>
            </w:pPr>
            <w:r>
              <w:t>The World Health Organization</w:t>
            </w:r>
            <w:r w:rsidR="00914C59">
              <w:t xml:space="preserve">’s </w:t>
            </w:r>
            <w:r w:rsidR="00914C59">
              <w:rPr>
                <w:i/>
                <w:iCs/>
              </w:rPr>
              <w:t xml:space="preserve">Communicating on climate change and health – Toolkit for health professionals </w:t>
            </w:r>
            <w:r w:rsidR="000F6320">
              <w:t>is intended to be used by any health professional</w:t>
            </w:r>
            <w:r w:rsidR="00B07B00">
              <w:t>.</w:t>
            </w:r>
            <w:r w:rsidR="00AA2299" w:rsidRPr="00772551">
              <w:rPr>
                <w:vertAlign w:val="superscript"/>
              </w:rPr>
              <w:fldChar w:fldCharType="begin"/>
            </w:r>
            <w:r w:rsidR="00350CDD">
              <w:rPr>
                <w:vertAlign w:val="superscript"/>
              </w:rPr>
              <w:instrText xml:space="preserve"> ADDIN EN.CITE &lt;EndNote&gt;&lt;Cite&gt;&lt;Author&gt;WHO&lt;/Author&gt;&lt;Year&gt;2024&lt;/Year&gt;&lt;RecNum&gt;623&lt;/RecNum&gt;&lt;DisplayText&gt;115&lt;/DisplayText&gt;&lt;record&gt;&lt;rec-number&gt;623&lt;/rec-number&gt;&lt;foreign-keys&gt;&lt;key app="EN" db-id="fwvs520dta0pajerxw65e0pi2ztww9f052dv" timestamp="1725855899" guid="dcb6df34-e2fe-437b-b8ae-ba2519a75963"&gt;623&lt;/key&gt;&lt;/foreign-keys&gt;&lt;ref-type name="Report"&gt;27&lt;/ref-type&gt;&lt;contributors&gt;&lt;authors&gt;&lt;author&gt;WHO&lt;/author&gt;&lt;/authors&gt;&lt;/contributors&gt;&lt;titles&gt;&lt;title&gt;Communicating on climate change and health: Toolkit for health professionals.&lt;/title&gt;&lt;/titles&gt;&lt;pages&gt;38&lt;/pages&gt;&lt;dates&gt;&lt;year&gt;2024&lt;/year&gt;&lt;/dates&gt;&lt;pub-location&gt;Geneva, Switzerland&lt;/pub-location&gt;&lt;publisher&gt;World Health Organization&lt;/publisher&gt;&lt;urls&gt;&lt;related-urls&gt;&lt;url&gt;https://www.who.int/publications/i/item/9789240090224&lt;/url&gt;&lt;/related-urls&gt;&lt;/urls&gt;&lt;/record&gt;&lt;/Cite&gt;&lt;/EndNote&gt;</w:instrText>
            </w:r>
            <w:r w:rsidR="00AA2299" w:rsidRPr="00772551">
              <w:rPr>
                <w:vertAlign w:val="superscript"/>
              </w:rPr>
              <w:fldChar w:fldCharType="separate"/>
            </w:r>
            <w:r w:rsidR="00937C8F">
              <w:rPr>
                <w:noProof/>
                <w:vertAlign w:val="superscript"/>
              </w:rPr>
              <w:t>115</w:t>
            </w:r>
            <w:r w:rsidR="00AA2299" w:rsidRPr="00772551">
              <w:rPr>
                <w:vertAlign w:val="superscript"/>
              </w:rPr>
              <w:fldChar w:fldCharType="end"/>
            </w:r>
            <w:r w:rsidR="00B07B00">
              <w:t xml:space="preserve"> It can</w:t>
            </w:r>
            <w:r w:rsidR="0073756D">
              <w:t xml:space="preserve"> </w:t>
            </w:r>
            <w:r w:rsidR="00BC280D">
              <w:t xml:space="preserve">support </w:t>
            </w:r>
            <w:r w:rsidR="00B07B00">
              <w:t xml:space="preserve">health professionals to </w:t>
            </w:r>
            <w:r w:rsidR="00FF13D7">
              <w:t>effective</w:t>
            </w:r>
            <w:r w:rsidR="00B07B00">
              <w:t>ly</w:t>
            </w:r>
            <w:r w:rsidR="00FF13D7">
              <w:t xml:space="preserve"> communicat</w:t>
            </w:r>
            <w:r w:rsidR="00B07B00">
              <w:t>e</w:t>
            </w:r>
            <w:r w:rsidR="00FF13D7">
              <w:t xml:space="preserve"> about climate change </w:t>
            </w:r>
            <w:r w:rsidR="00836107">
              <w:t xml:space="preserve">with their communities </w:t>
            </w:r>
            <w:r w:rsidR="008A6DA9">
              <w:t xml:space="preserve">in order </w:t>
            </w:r>
            <w:r w:rsidR="00836107">
              <w:t>to help them understand how climate change will affect their health, how to protect themselves</w:t>
            </w:r>
            <w:r w:rsidR="00BD7716">
              <w:t>, and the benefits that come with implementing climate solutions. Tips provided in th</w:t>
            </w:r>
            <w:r w:rsidR="00565CDB">
              <w:t>e</w:t>
            </w:r>
            <w:r w:rsidR="00BD7716">
              <w:t xml:space="preserve"> toolkit include:</w:t>
            </w:r>
          </w:p>
          <w:p w14:paraId="6E93BDA0" w14:textId="53F2A33E" w:rsidR="004153EB" w:rsidRPr="007E3D6D" w:rsidRDefault="00F078A7" w:rsidP="006321C4">
            <w:pPr>
              <w:pStyle w:val="DHHSbullet1"/>
              <w:numPr>
                <w:ilvl w:val="0"/>
                <w:numId w:val="16"/>
              </w:numPr>
            </w:pPr>
            <w:r>
              <w:t>k</w:t>
            </w:r>
            <w:r w:rsidR="004153EB" w:rsidRPr="007E3D6D">
              <w:t>eeping messages simple and repeating them often</w:t>
            </w:r>
          </w:p>
          <w:p w14:paraId="71071A58" w14:textId="1E6D579E" w:rsidR="004153EB" w:rsidRPr="007E3D6D" w:rsidRDefault="5AA4A22A" w:rsidP="006321C4">
            <w:pPr>
              <w:pStyle w:val="DHHSbullet1"/>
              <w:numPr>
                <w:ilvl w:val="0"/>
                <w:numId w:val="16"/>
              </w:numPr>
            </w:pPr>
            <w:r>
              <w:t>f</w:t>
            </w:r>
            <w:r w:rsidR="004153EB" w:rsidRPr="007E3D6D">
              <w:t>ocusing on human health</w:t>
            </w:r>
          </w:p>
          <w:p w14:paraId="2ED07379" w14:textId="63C716EC" w:rsidR="004153EB" w:rsidRPr="007E3D6D" w:rsidRDefault="0B57C0D5" w:rsidP="006321C4">
            <w:pPr>
              <w:pStyle w:val="DHHSbullet1"/>
              <w:numPr>
                <w:ilvl w:val="0"/>
                <w:numId w:val="16"/>
              </w:numPr>
            </w:pPr>
            <w:r>
              <w:t>u</w:t>
            </w:r>
            <w:r w:rsidR="004153EB" w:rsidRPr="007E3D6D">
              <w:t>nderstanding your local context</w:t>
            </w:r>
          </w:p>
          <w:p w14:paraId="41CA53F8" w14:textId="67C7435C" w:rsidR="004153EB" w:rsidRPr="007E3D6D" w:rsidRDefault="180FF872" w:rsidP="006321C4">
            <w:pPr>
              <w:pStyle w:val="DHHSbullet1"/>
              <w:numPr>
                <w:ilvl w:val="0"/>
                <w:numId w:val="16"/>
              </w:numPr>
            </w:pPr>
            <w:r>
              <w:lastRenderedPageBreak/>
              <w:t>a</w:t>
            </w:r>
            <w:r w:rsidR="004153EB" w:rsidRPr="007E3D6D">
              <w:t>voiding using jargon</w:t>
            </w:r>
          </w:p>
          <w:p w14:paraId="60B0F114" w14:textId="62700247" w:rsidR="004153EB" w:rsidRPr="007E3D6D" w:rsidRDefault="7E066A92" w:rsidP="006321C4">
            <w:pPr>
              <w:pStyle w:val="DHHSbullet1"/>
              <w:numPr>
                <w:ilvl w:val="0"/>
                <w:numId w:val="16"/>
              </w:numPr>
            </w:pPr>
            <w:r>
              <w:t>e</w:t>
            </w:r>
            <w:r w:rsidR="004153EB" w:rsidRPr="007E3D6D">
              <w:t>mpower</w:t>
            </w:r>
            <w:r w:rsidR="00D2103E" w:rsidRPr="007E3D6D">
              <w:t>ing</w:t>
            </w:r>
            <w:r w:rsidR="004153EB" w:rsidRPr="007E3D6D">
              <w:t xml:space="preserve"> people to make good decisions about their health</w:t>
            </w:r>
          </w:p>
          <w:p w14:paraId="799171A6" w14:textId="7E14402C" w:rsidR="004153EB" w:rsidRPr="007E3D6D" w:rsidRDefault="76AE9697" w:rsidP="006321C4">
            <w:pPr>
              <w:pStyle w:val="DHHSbullet1"/>
              <w:numPr>
                <w:ilvl w:val="0"/>
                <w:numId w:val="16"/>
              </w:numPr>
            </w:pPr>
            <w:r>
              <w:t>t</w:t>
            </w:r>
            <w:r w:rsidR="004153EB" w:rsidRPr="007E3D6D">
              <w:t>alk</w:t>
            </w:r>
            <w:r w:rsidR="00D2103E" w:rsidRPr="007E3D6D">
              <w:t>ing</w:t>
            </w:r>
            <w:r w:rsidR="004153EB" w:rsidRPr="007E3D6D">
              <w:t xml:space="preserve"> about the health benefits of climate action</w:t>
            </w:r>
          </w:p>
          <w:p w14:paraId="14A34B86" w14:textId="69EEC4C7" w:rsidR="004153EB" w:rsidRPr="007E3D6D" w:rsidRDefault="0C5192DB" w:rsidP="006321C4">
            <w:pPr>
              <w:pStyle w:val="DHHSbullet1"/>
              <w:numPr>
                <w:ilvl w:val="0"/>
                <w:numId w:val="16"/>
              </w:numPr>
            </w:pPr>
            <w:r>
              <w:t>t</w:t>
            </w:r>
            <w:r w:rsidR="004153EB">
              <w:t>ell</w:t>
            </w:r>
            <w:r w:rsidR="004153EB" w:rsidRPr="007E3D6D">
              <w:t xml:space="preserve"> stories to connect with people</w:t>
            </w:r>
          </w:p>
          <w:p w14:paraId="34061F2C" w14:textId="07FFFC9C" w:rsidR="004153EB" w:rsidRPr="007E3D6D" w:rsidRDefault="3BA7BAD6" w:rsidP="006321C4">
            <w:pPr>
              <w:pStyle w:val="DHHSbullet1"/>
              <w:numPr>
                <w:ilvl w:val="0"/>
                <w:numId w:val="16"/>
              </w:numPr>
            </w:pPr>
            <w:r>
              <w:t>a</w:t>
            </w:r>
            <w:r w:rsidR="004153EB" w:rsidRPr="007E3D6D">
              <w:t>void polarizing language</w:t>
            </w:r>
          </w:p>
          <w:p w14:paraId="44DFB040" w14:textId="77777777" w:rsidR="00970606" w:rsidRDefault="3E1C1B95" w:rsidP="006321C4">
            <w:pPr>
              <w:pStyle w:val="DHHSbullet1"/>
              <w:numPr>
                <w:ilvl w:val="0"/>
                <w:numId w:val="16"/>
              </w:numPr>
            </w:pPr>
            <w:r>
              <w:t>t</w:t>
            </w:r>
            <w:r w:rsidR="004153EB" w:rsidRPr="007E3D6D">
              <w:t>alk about climate change during extreme weather events</w:t>
            </w:r>
          </w:p>
          <w:p w14:paraId="27F2B85B" w14:textId="02E92290" w:rsidR="002A2350" w:rsidRPr="006552C9" w:rsidRDefault="4490E051" w:rsidP="006321C4">
            <w:pPr>
              <w:pStyle w:val="DHHSbullet1"/>
              <w:numPr>
                <w:ilvl w:val="0"/>
                <w:numId w:val="16"/>
              </w:numPr>
            </w:pPr>
            <w:r>
              <w:t>d</w:t>
            </w:r>
            <w:r w:rsidR="004153EB">
              <w:t>on’t</w:t>
            </w:r>
            <w:r w:rsidR="004153EB" w:rsidRPr="007E3D6D">
              <w:t xml:space="preserve"> debate the science</w:t>
            </w:r>
            <w:r w:rsidR="00F57C63" w:rsidRPr="00970606">
              <w:rPr>
                <w:vertAlign w:val="superscript"/>
              </w:rPr>
              <w:fldChar w:fldCharType="begin"/>
            </w:r>
            <w:r w:rsidR="00350CDD" w:rsidRPr="00970606">
              <w:rPr>
                <w:vertAlign w:val="superscript"/>
              </w:rPr>
              <w:instrText xml:space="preserve"> ADDIN EN.CITE &lt;EndNote&gt;&lt;Cite&gt;&lt;Author&gt;WHO&lt;/Author&gt;&lt;Year&gt;2024&lt;/Year&gt;&lt;RecNum&gt;623&lt;/RecNum&gt;&lt;DisplayText&gt;115&lt;/DisplayText&gt;&lt;record&gt;&lt;rec-number&gt;623&lt;/rec-number&gt;&lt;foreign-keys&gt;&lt;key app="EN" db-id="fwvs520dta0pajerxw65e0pi2ztww9f052dv" timestamp="1725855899" guid="dcb6df34-e2fe-437b-b8ae-ba2519a75963"&gt;623&lt;/key&gt;&lt;/foreign-keys&gt;&lt;ref-type name="Report"&gt;27&lt;/ref-type&gt;&lt;contributors&gt;&lt;authors&gt;&lt;author&gt;WHO&lt;/author&gt;&lt;/authors&gt;&lt;/contributors&gt;&lt;titles&gt;&lt;title&gt;Communicating on climate change and health: Toolkit for health professionals.&lt;/title&gt;&lt;/titles&gt;&lt;pages&gt;38&lt;/pages&gt;&lt;dates&gt;&lt;year&gt;2024&lt;/year&gt;&lt;/dates&gt;&lt;pub-location&gt;Geneva, Switzerland&lt;/pub-location&gt;&lt;publisher&gt;World Health Organization&lt;/publisher&gt;&lt;urls&gt;&lt;related-urls&gt;&lt;url&gt;https://www.who.int/publications/i/item/9789240090224&lt;/url&gt;&lt;/related-urls&gt;&lt;/urls&gt;&lt;/record&gt;&lt;/Cite&gt;&lt;/EndNote&gt;</w:instrText>
            </w:r>
            <w:r w:rsidR="00F57C63" w:rsidRPr="00970606">
              <w:rPr>
                <w:vertAlign w:val="superscript"/>
              </w:rPr>
              <w:fldChar w:fldCharType="separate"/>
            </w:r>
            <w:r w:rsidR="00937C8F" w:rsidRPr="00970606">
              <w:rPr>
                <w:noProof/>
                <w:vertAlign w:val="superscript"/>
              </w:rPr>
              <w:t>115</w:t>
            </w:r>
            <w:r w:rsidR="00F57C63" w:rsidRPr="00970606">
              <w:rPr>
                <w:vertAlign w:val="superscript"/>
              </w:rPr>
              <w:fldChar w:fldCharType="end"/>
            </w:r>
            <w:r w:rsidR="004153EB" w:rsidRPr="007E3D6D">
              <w:t xml:space="preserve"> </w:t>
            </w:r>
          </w:p>
          <w:p w14:paraId="24452C15" w14:textId="4A28985B" w:rsidR="002A2350" w:rsidRDefault="002A2350" w:rsidP="002A2350">
            <w:pPr>
              <w:pStyle w:val="DHHSbody"/>
              <w:spacing w:after="40"/>
            </w:pPr>
            <w:r>
              <w:t>The Monash Climate Change Communications Research Hub</w:t>
            </w:r>
            <w:r w:rsidR="00C8057C">
              <w:t xml:space="preserve">’s </w:t>
            </w:r>
            <w:r w:rsidRPr="005E7A6A">
              <w:rPr>
                <w:i/>
                <w:iCs/>
              </w:rPr>
              <w:t xml:space="preserve">A literature review of best practice communication of climate science and impacts: </w:t>
            </w:r>
            <w:r>
              <w:rPr>
                <w:i/>
                <w:iCs/>
              </w:rPr>
              <w:t>g</w:t>
            </w:r>
            <w:r w:rsidRPr="005E7A6A">
              <w:rPr>
                <w:i/>
                <w:iCs/>
              </w:rPr>
              <w:t>uide for policy makers</w:t>
            </w:r>
            <w:r>
              <w:t>, identifies key recommendations for communicating climate science.</w:t>
            </w:r>
            <w:r w:rsidRPr="0055550B">
              <w:rPr>
                <w:vertAlign w:val="superscript"/>
              </w:rPr>
              <w:fldChar w:fldCharType="begin"/>
            </w:r>
            <w:r w:rsidR="00937C8F">
              <w:rPr>
                <w:vertAlign w:val="superscript"/>
              </w:rPr>
              <w:instrText xml:space="preserve"> ADDIN EN.CITE &lt;EndNote&gt;&lt;Cite&gt;&lt;Author&gt;Holmes&lt;/Author&gt;&lt;Year&gt;2018&lt;/Year&gt;&lt;RecNum&gt;117&lt;/RecNum&gt;&lt;IDText&gt;Literature review of best practice communication of climate science and impacts&lt;/IDText&gt;&lt;DisplayText&gt;116&lt;/DisplayText&gt;&lt;record&gt;&lt;rec-number&gt;117&lt;/rec-number&gt;&lt;foreign-keys&gt;&lt;key app="EN" db-id="fwvs520dta0pajerxw65e0pi2ztww9f052dv" timestamp="1545604339" guid="e727f1b8-d223-4fb9-bffa-b083cf952454"&gt;117&lt;/key&gt;&lt;/foreign-keys&gt;&lt;ref-type name="Report"&gt;27&lt;/ref-type&gt;&lt;contributors&gt;&lt;authors&gt;&lt;author&gt;Holmes, D&lt;/author&gt;&lt;author&gt;Hall, S&lt;/author&gt;&lt;/authors&gt;&lt;/contributors&gt;&lt;titles&gt;&lt;title&gt;Literature review of best practice communication of climate science and impacts&lt;/title&gt;&lt;/titles&gt;&lt;dates&gt;&lt;year&gt;2018&lt;/year&gt;&lt;/dates&gt;&lt;pub-location&gt;Melbourne, Australia&lt;/pub-location&gt;&lt;publisher&gt;Monash Climate Change Communication Research Hub&lt;/publisher&gt;&lt;urls&gt;&lt;/urls&gt;&lt;/record&gt;&lt;/Cite&gt;&lt;/EndNote&gt;</w:instrText>
            </w:r>
            <w:r w:rsidRPr="0055550B">
              <w:rPr>
                <w:vertAlign w:val="superscript"/>
              </w:rPr>
              <w:fldChar w:fldCharType="separate"/>
            </w:r>
            <w:r w:rsidR="00937C8F">
              <w:rPr>
                <w:noProof/>
                <w:vertAlign w:val="superscript"/>
              </w:rPr>
              <w:t>116</w:t>
            </w:r>
            <w:r w:rsidRPr="0055550B">
              <w:rPr>
                <w:vertAlign w:val="superscript"/>
              </w:rPr>
              <w:fldChar w:fldCharType="end"/>
            </w:r>
            <w:r>
              <w:t xml:space="preserve"> These include the need to: </w:t>
            </w:r>
          </w:p>
          <w:p w14:paraId="0CB8D6E8" w14:textId="73DD7246" w:rsidR="002A2350" w:rsidRDefault="002A2350" w:rsidP="006321C4">
            <w:pPr>
              <w:pStyle w:val="DHHSbody"/>
              <w:numPr>
                <w:ilvl w:val="0"/>
                <w:numId w:val="13"/>
              </w:numPr>
              <w:spacing w:after="40"/>
              <w:ind w:left="714" w:hanging="357"/>
            </w:pPr>
            <w:r>
              <w:t xml:space="preserve">formulate clear messages that are repeated often by trusted sources </w:t>
            </w:r>
          </w:p>
          <w:p w14:paraId="2A193B61" w14:textId="77777777" w:rsidR="002A2350" w:rsidRPr="00870393" w:rsidRDefault="002A2350" w:rsidP="006321C4">
            <w:pPr>
              <w:pStyle w:val="DHHSbody"/>
              <w:numPr>
                <w:ilvl w:val="0"/>
                <w:numId w:val="13"/>
              </w:numPr>
              <w:spacing w:after="40"/>
              <w:ind w:left="714" w:hanging="357"/>
            </w:pPr>
            <w:r>
              <w:t xml:space="preserve">keep climate change information local rather than focusing on </w:t>
            </w:r>
            <w:r w:rsidRPr="00870393">
              <w:t>national and global information</w:t>
            </w:r>
          </w:p>
          <w:p w14:paraId="2507BB73" w14:textId="77777777" w:rsidR="002A2350" w:rsidRDefault="002A2350" w:rsidP="006321C4">
            <w:pPr>
              <w:pStyle w:val="DHHSbody"/>
              <w:numPr>
                <w:ilvl w:val="0"/>
                <w:numId w:val="13"/>
              </w:numPr>
              <w:ind w:left="714" w:hanging="357"/>
            </w:pPr>
            <w:r>
              <w:t>consider enlisting not only climate scientists to communicate the science and impacts of climate change but also farmers, firefighters, paramedics, doctors, nurses and weather presenters, who have been identified as highly trusted sources.</w:t>
            </w:r>
          </w:p>
          <w:p w14:paraId="26E9E65E" w14:textId="70E010A9" w:rsidR="000D1480" w:rsidRPr="000D1480" w:rsidRDefault="002A2350" w:rsidP="00873274">
            <w:pPr>
              <w:pStyle w:val="DHHSbullet1"/>
              <w:numPr>
                <w:ilvl w:val="0"/>
                <w:numId w:val="0"/>
              </w:numPr>
            </w:pPr>
            <w:r w:rsidRPr="00AD48D7">
              <w:t>Framing climate change around health makes the impacts of climate change more immediate, important and tangible</w:t>
            </w:r>
            <w:r>
              <w:t xml:space="preserve"> and,</w:t>
            </w:r>
            <w:r w:rsidRPr="00AD48D7">
              <w:t xml:space="preserve"> as a consequence, action is more</w:t>
            </w:r>
            <w:r>
              <w:t xml:space="preserve"> likely.</w:t>
            </w:r>
            <w:r w:rsidRPr="0055550B">
              <w:rPr>
                <w:vertAlign w:val="superscript"/>
              </w:rPr>
              <w:fldChar w:fldCharType="begin"/>
            </w:r>
            <w:r w:rsidR="00937C8F">
              <w:rPr>
                <w:vertAlign w:val="superscript"/>
              </w:rPr>
              <w:instrText xml:space="preserve"> ADDIN EN.CITE &lt;EndNote&gt;&lt;Cite&gt;&lt;Author&gt;Brunton&lt;/Author&gt;&lt;Year&gt;2018&lt;/Year&gt;&lt;RecNum&gt;136&lt;/RecNum&gt;&lt;IDText&gt;Impact of Climate Change on Health: Qualitative Findings&lt;/IDText&gt;&lt;DisplayText&gt;117&lt;/DisplayText&gt;&lt;record&gt;&lt;rec-number&gt;136&lt;/rec-number&gt;&lt;foreign-keys&gt;&lt;key app="EN" db-id="fwvs520dta0pajerxw65e0pi2ztww9f052dv" timestamp="1548734561" guid="d0aa056a-e68c-42cf-be22-170e9daea207"&gt;136&lt;/key&gt;&lt;/foreign-keys&gt;&lt;ref-type name="Generic"&gt;13&lt;/ref-type&gt;&lt;contributors&gt;&lt;authors&gt;&lt;author&gt;Brunton, C&lt;/author&gt;&lt;/authors&gt;&lt;/contributors&gt;&lt;titles&gt;&lt;title&gt;Impact of Climate Change on Health: Qualitative Findings&lt;/title&gt;&lt;/titles&gt;&lt;dates&gt;&lt;year&gt;2018&lt;/year&gt;&lt;/dates&gt;&lt;publisher&gt;Sustainability Victoria&lt;/publisher&gt;&lt;urls&gt;&lt;/urls&gt;&lt;/record&gt;&lt;/Cite&gt;&lt;Cite&gt;&lt;Author&gt;Brunton&lt;/Author&gt;&lt;Year&gt;2018&lt;/Year&gt;&lt;RecNum&gt;136&lt;/RecNum&gt;&lt;IDText&gt;Impact of Climate Change on Health: Qualitative Findings&lt;/IDText&gt;&lt;record&gt;&lt;rec-number&gt;136&lt;/rec-number&gt;&lt;foreign-keys&gt;&lt;key app="EN" db-id="fwvs520dta0pajerxw65e0pi2ztww9f052dv" timestamp="1548734561" guid="d0aa056a-e68c-42cf-be22-170e9daea207"&gt;136&lt;/key&gt;&lt;/foreign-keys&gt;&lt;ref-type name="Generic"&gt;13&lt;/ref-type&gt;&lt;contributors&gt;&lt;authors&gt;&lt;author&gt;Brunton, C&lt;/author&gt;&lt;/authors&gt;&lt;/contributors&gt;&lt;titles&gt;&lt;title&gt;Impact of Climate Change on Health: Qualitative Findings&lt;/title&gt;&lt;/titles&gt;&lt;dates&gt;&lt;year&gt;2018&lt;/year&gt;&lt;/dates&gt;&lt;publisher&gt;Sustainability Victoria&lt;/publisher&gt;&lt;urls&gt;&lt;/urls&gt;&lt;/record&gt;&lt;/Cite&gt;&lt;Cite&gt;&lt;Author&gt;Brunton&lt;/Author&gt;&lt;Year&gt;2018&lt;/Year&gt;&lt;RecNum&gt;136&lt;/RecNum&gt;&lt;IDText&gt;Impact of Climate Change on Health: Qualitative Findings&lt;/IDText&gt;&lt;record&gt;&lt;rec-number&gt;136&lt;/rec-number&gt;&lt;foreign-keys&gt;&lt;key app="EN" db-id="fwvs520dta0pajerxw65e0pi2ztww9f052dv" timestamp="1548734561" guid="d0aa056a-e68c-42cf-be22-170e9daea207"&gt;136&lt;/key&gt;&lt;/foreign-keys&gt;&lt;ref-type name="Generic"&gt;13&lt;/ref-type&gt;&lt;contributors&gt;&lt;authors&gt;&lt;author&gt;Brunton, C&lt;/author&gt;&lt;/authors&gt;&lt;/contributors&gt;&lt;titles&gt;&lt;title&gt;Impact of Climate Change on Health: Qualitative Findings&lt;/title&gt;&lt;/titles&gt;&lt;dates&gt;&lt;year&gt;2018&lt;/year&gt;&lt;/dates&gt;&lt;publisher&gt;Sustainability Victoria&lt;/publisher&gt;&lt;urls&gt;&lt;/urls&gt;&lt;/record&gt;&lt;/Cite&gt;&lt;/EndNote&gt;</w:instrText>
            </w:r>
            <w:r w:rsidRPr="0055550B">
              <w:rPr>
                <w:vertAlign w:val="superscript"/>
              </w:rPr>
              <w:fldChar w:fldCharType="separate"/>
            </w:r>
            <w:r w:rsidR="00937C8F">
              <w:rPr>
                <w:noProof/>
                <w:vertAlign w:val="superscript"/>
              </w:rPr>
              <w:t>117</w:t>
            </w:r>
            <w:r w:rsidRPr="0055550B">
              <w:rPr>
                <w:vertAlign w:val="superscript"/>
              </w:rPr>
              <w:fldChar w:fldCharType="end"/>
            </w:r>
            <w:r w:rsidR="006D2589">
              <w:rPr>
                <w:vertAlign w:val="superscript"/>
              </w:rPr>
              <w:t xml:space="preserve"> </w:t>
            </w:r>
          </w:p>
        </w:tc>
      </w:tr>
    </w:tbl>
    <w:p w14:paraId="2A1576BE" w14:textId="77777777" w:rsidR="00970606" w:rsidRPr="00970606" w:rsidRDefault="00970606" w:rsidP="00970606"/>
    <w:p w14:paraId="1C2ED3F6" w14:textId="543C5854" w:rsidR="008E1FB3" w:rsidRDefault="008E1FB3" w:rsidP="008E1FB3">
      <w:pPr>
        <w:pStyle w:val="Heading3"/>
      </w:pPr>
      <w:bookmarkStart w:id="53" w:name="_Toc190954543"/>
      <w:r>
        <w:t>Emergency management</w:t>
      </w:r>
      <w:bookmarkEnd w:id="53"/>
      <w:r>
        <w:t xml:space="preserve"> </w:t>
      </w:r>
    </w:p>
    <w:p w14:paraId="0024CEA1" w14:textId="77777777" w:rsidR="009F0AC1" w:rsidRDefault="009F0AC1" w:rsidP="009C5691">
      <w:pPr>
        <w:pStyle w:val="DHHSbody"/>
      </w:pPr>
      <w:r w:rsidRPr="009F0AC1">
        <w:t>Councils can incorporate climate change and its impacts on health into all emergency management and planning strategies and policies.</w:t>
      </w:r>
    </w:p>
    <w:p w14:paraId="152178C8" w14:textId="7D73CD4D" w:rsidR="009C5691" w:rsidRDefault="000D1CC1" w:rsidP="009C5691">
      <w:pPr>
        <w:pStyle w:val="DHHSbody"/>
        <w:rPr>
          <w:rFonts w:cs="Arial"/>
          <w:color w:val="000000"/>
          <w:shd w:val="clear" w:color="auto" w:fill="FFFFFF"/>
        </w:rPr>
      </w:pPr>
      <w:r w:rsidRPr="000D1CC1">
        <w:t xml:space="preserve">Councils play a critical role in </w:t>
      </w:r>
      <w:r w:rsidR="003C151C">
        <w:t>preventing, preparing for, responding to and supporting recover</w:t>
      </w:r>
      <w:r w:rsidR="00BE375F">
        <w:t>y</w:t>
      </w:r>
      <w:r w:rsidR="003C151C">
        <w:t xml:space="preserve"> from</w:t>
      </w:r>
      <w:r w:rsidR="003A2BA6">
        <w:t xml:space="preserve"> </w:t>
      </w:r>
      <w:r w:rsidRPr="000D1CC1">
        <w:t>impacts associated with emergencies such as bushfires and floods</w:t>
      </w:r>
      <w:r w:rsidRPr="000D1CC1">
        <w:rPr>
          <w:rFonts w:cs="Arial"/>
          <w:color w:val="000000"/>
        </w:rPr>
        <w:t xml:space="preserve">. As the intensity, severity and duration of </w:t>
      </w:r>
      <w:r w:rsidR="005C12D4">
        <w:rPr>
          <w:rFonts w:cs="Arial"/>
          <w:color w:val="000000"/>
        </w:rPr>
        <w:t>these and other</w:t>
      </w:r>
      <w:r w:rsidRPr="000D1CC1">
        <w:rPr>
          <w:rFonts w:cs="Arial"/>
          <w:color w:val="000000"/>
        </w:rPr>
        <w:t xml:space="preserve"> events in Victoria </w:t>
      </w:r>
      <w:r w:rsidR="00962887">
        <w:rPr>
          <w:rFonts w:cs="Arial"/>
          <w:color w:val="000000"/>
        </w:rPr>
        <w:t>rise</w:t>
      </w:r>
      <w:r w:rsidRPr="000D1CC1">
        <w:rPr>
          <w:rFonts w:cs="Arial"/>
          <w:color w:val="000000"/>
        </w:rPr>
        <w:t>, councils will increasingly be called upon to manage the consequences, including public health impacts, and to support community recovery</w:t>
      </w:r>
      <w:r w:rsidRPr="000D1CC1">
        <w:rPr>
          <w:rFonts w:cs="Arial"/>
          <w:color w:val="000000"/>
          <w:shd w:val="clear" w:color="auto" w:fill="FFFFFF"/>
        </w:rPr>
        <w:t>.</w:t>
      </w:r>
    </w:p>
    <w:p w14:paraId="4582F806" w14:textId="5516B126" w:rsidR="00E40F41" w:rsidRDefault="00E40F41" w:rsidP="00E40F41">
      <w:pPr>
        <w:pStyle w:val="DHHSbody"/>
      </w:pPr>
      <w:r>
        <w:t xml:space="preserve">Examples of business areas and strategies that could be implemented in the theme area of emergency management are included in </w:t>
      </w:r>
      <w:r w:rsidR="004233F5">
        <w:rPr>
          <w:b/>
          <w:bCs/>
        </w:rPr>
        <w:t xml:space="preserve">Table </w:t>
      </w:r>
      <w:r w:rsidR="00970606">
        <w:rPr>
          <w:b/>
          <w:bCs/>
        </w:rPr>
        <w:t>10</w:t>
      </w:r>
      <w:r>
        <w:t>.</w:t>
      </w:r>
    </w:p>
    <w:p w14:paraId="106A6E36" w14:textId="65396FF0" w:rsidR="00E40F41" w:rsidRPr="00BB368E" w:rsidRDefault="00E40F41" w:rsidP="00BD72BB">
      <w:pPr>
        <w:pStyle w:val="DHHStablecaption"/>
        <w:rPr>
          <w:rFonts w:eastAsia="Times"/>
        </w:rPr>
      </w:pPr>
      <w:bookmarkStart w:id="54" w:name="_Ref44344057"/>
      <w:r w:rsidRPr="00900FEB">
        <w:rPr>
          <w:rFonts w:eastAsia="Times"/>
        </w:rPr>
        <w:t xml:space="preserve">Table </w:t>
      </w:r>
      <w:r w:rsidR="00970606">
        <w:rPr>
          <w:rFonts w:eastAsia="Times"/>
        </w:rPr>
        <w:t>10</w:t>
      </w:r>
      <w:bookmarkEnd w:id="54"/>
      <w:r w:rsidRPr="00900FEB">
        <w:rPr>
          <w:rFonts w:eastAsia="Times"/>
        </w:rPr>
        <w:t xml:space="preserve">: </w:t>
      </w:r>
      <w:r>
        <w:rPr>
          <w:rFonts w:eastAsia="Times"/>
        </w:rPr>
        <w:t xml:space="preserve">Examples of emergency management </w:t>
      </w:r>
      <w:r w:rsidR="00581E74">
        <w:rPr>
          <w:rFonts w:eastAsia="Times"/>
        </w:rPr>
        <w:t>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662"/>
      </w:tblGrid>
      <w:tr w:rsidR="00970606" w:rsidRPr="00970606" w14:paraId="2EA6C3F2"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left w:val="none" w:sz="0" w:space="0" w:color="auto"/>
              <w:bottom w:val="none" w:sz="0" w:space="0" w:color="auto"/>
              <w:right w:val="none" w:sz="0" w:space="0" w:color="auto"/>
            </w:tcBorders>
          </w:tcPr>
          <w:p w14:paraId="4B4959BA" w14:textId="563E6397" w:rsidR="0020252C" w:rsidRPr="00970606" w:rsidRDefault="0020252C" w:rsidP="00ED6125">
            <w:pPr>
              <w:pStyle w:val="DHHStabletext"/>
              <w:rPr>
                <w:color w:val="0D0D0D" w:themeColor="text1" w:themeTint="F2"/>
              </w:rPr>
            </w:pPr>
            <w:r w:rsidRPr="00970606">
              <w:rPr>
                <w:color w:val="0D0D0D" w:themeColor="text1" w:themeTint="F2"/>
              </w:rPr>
              <w:t>Example business areas</w:t>
            </w:r>
          </w:p>
        </w:tc>
        <w:tc>
          <w:tcPr>
            <w:tcW w:w="6662" w:type="dxa"/>
            <w:tcBorders>
              <w:top w:val="none" w:sz="0" w:space="0" w:color="auto"/>
              <w:left w:val="none" w:sz="0" w:space="0" w:color="auto"/>
              <w:bottom w:val="none" w:sz="0" w:space="0" w:color="auto"/>
              <w:right w:val="none" w:sz="0" w:space="0" w:color="auto"/>
            </w:tcBorders>
          </w:tcPr>
          <w:p w14:paraId="58040E55" w14:textId="77777777" w:rsidR="0020252C" w:rsidRPr="00970606" w:rsidRDefault="0020252C" w:rsidP="00ED6125">
            <w:pPr>
              <w:pStyle w:val="DHHStabletext"/>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Example strategies</w:t>
            </w:r>
          </w:p>
        </w:tc>
      </w:tr>
      <w:tr w:rsidR="0020252C" w14:paraId="701E9C9F"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1197A52" w14:textId="77777777" w:rsidR="0020252C" w:rsidRPr="0020252C" w:rsidRDefault="0020252C" w:rsidP="00ED6125">
            <w:pPr>
              <w:pStyle w:val="DHHStablebullet1"/>
              <w:rPr>
                <w:b w:val="0"/>
                <w:bCs w:val="0"/>
              </w:rPr>
            </w:pPr>
            <w:r w:rsidRPr="0020252C">
              <w:rPr>
                <w:b w:val="0"/>
                <w:bCs w:val="0"/>
              </w:rPr>
              <w:t>Emergency management</w:t>
            </w:r>
          </w:p>
          <w:p w14:paraId="59767541" w14:textId="77777777" w:rsidR="0020252C" w:rsidRPr="0020252C" w:rsidRDefault="0020252C" w:rsidP="00ED6125">
            <w:pPr>
              <w:pStyle w:val="DHHStablebullet1"/>
              <w:rPr>
                <w:b w:val="0"/>
                <w:bCs w:val="0"/>
              </w:rPr>
            </w:pPr>
            <w:r w:rsidRPr="0020252C">
              <w:rPr>
                <w:b w:val="0"/>
                <w:bCs w:val="0"/>
              </w:rPr>
              <w:t>Environmental health</w:t>
            </w:r>
          </w:p>
          <w:p w14:paraId="307D13CF" w14:textId="77777777" w:rsidR="0020252C" w:rsidRPr="0020252C" w:rsidRDefault="0020252C" w:rsidP="00ED6125">
            <w:pPr>
              <w:pStyle w:val="DHHStablebullet1"/>
              <w:rPr>
                <w:b w:val="0"/>
                <w:bCs w:val="0"/>
              </w:rPr>
            </w:pPr>
            <w:r w:rsidRPr="0020252C">
              <w:rPr>
                <w:b w:val="0"/>
                <w:bCs w:val="0"/>
              </w:rPr>
              <w:t>Sustainability</w:t>
            </w:r>
          </w:p>
          <w:p w14:paraId="496DB3D5" w14:textId="77777777" w:rsidR="0020252C" w:rsidRPr="0020252C" w:rsidRDefault="0020252C" w:rsidP="00ED6125">
            <w:pPr>
              <w:pStyle w:val="DHHStablebullet1"/>
              <w:rPr>
                <w:b w:val="0"/>
                <w:bCs w:val="0"/>
              </w:rPr>
            </w:pPr>
            <w:r w:rsidRPr="0020252C">
              <w:rPr>
                <w:b w:val="0"/>
                <w:bCs w:val="0"/>
              </w:rPr>
              <w:t xml:space="preserve">Health and wellbeing </w:t>
            </w:r>
          </w:p>
          <w:p w14:paraId="109A8E79" w14:textId="2C1287F1" w:rsidR="0020252C" w:rsidRDefault="0020252C" w:rsidP="00ED6125">
            <w:pPr>
              <w:pStyle w:val="DHHStablebullet1"/>
            </w:pPr>
            <w:r w:rsidRPr="0020252C">
              <w:rPr>
                <w:b w:val="0"/>
                <w:bCs w:val="0"/>
              </w:rPr>
              <w:t>Health planning</w:t>
            </w:r>
          </w:p>
        </w:tc>
        <w:tc>
          <w:tcPr>
            <w:tcW w:w="6662" w:type="dxa"/>
          </w:tcPr>
          <w:p w14:paraId="3A780A08" w14:textId="27622E00" w:rsidR="0020252C" w:rsidRPr="00F63909" w:rsidRDefault="0020252C" w:rsidP="00F60D84">
            <w:pPr>
              <w:pStyle w:val="DHHStablebullet1"/>
              <w:cnfStyle w:val="000000100000" w:firstRow="0" w:lastRow="0" w:firstColumn="0" w:lastColumn="0" w:oddVBand="0" w:evenVBand="0" w:oddHBand="1" w:evenHBand="0" w:firstRowFirstColumn="0" w:firstRowLastColumn="0" w:lastRowFirstColumn="0" w:lastRowLastColumn="0"/>
            </w:pPr>
            <w:r w:rsidRPr="002D7BA9">
              <w:t xml:space="preserve">Ensure new and updated </w:t>
            </w:r>
            <w:r>
              <w:t>emergency management</w:t>
            </w:r>
            <w:r w:rsidRPr="002D7BA9">
              <w:t xml:space="preserve"> plans and strategies consider </w:t>
            </w:r>
            <w:r w:rsidR="002C6CC5">
              <w:t>projected changes in Victoria’s climate an</w:t>
            </w:r>
            <w:r w:rsidR="00C5344F">
              <w:t>d</w:t>
            </w:r>
            <w:r w:rsidR="002C6CC5" w:rsidRPr="002D7BA9">
              <w:t xml:space="preserve"> </w:t>
            </w:r>
            <w:r w:rsidRPr="002D7BA9">
              <w:t>climate-related health risks</w:t>
            </w:r>
            <w:r w:rsidR="00B26A93">
              <w:t xml:space="preserve"> (for example</w:t>
            </w:r>
            <w:r w:rsidR="008A245E">
              <w:t>, m</w:t>
            </w:r>
            <w:r w:rsidR="00454701">
              <w:t>unicipal e</w:t>
            </w:r>
            <w:r w:rsidRPr="007C3CD5">
              <w:t xml:space="preserve">mergency </w:t>
            </w:r>
            <w:r w:rsidR="00454701">
              <w:t>m</w:t>
            </w:r>
            <w:r w:rsidRPr="007C3CD5">
              <w:t>anagement</w:t>
            </w:r>
            <w:r>
              <w:t xml:space="preserve"> </w:t>
            </w:r>
            <w:r w:rsidR="00454701">
              <w:t>p</w:t>
            </w:r>
            <w:r w:rsidRPr="007C3CD5">
              <w:t>lan</w:t>
            </w:r>
            <w:r>
              <w:t>s</w:t>
            </w:r>
            <w:r w:rsidR="008A245E">
              <w:t>, m</w:t>
            </w:r>
            <w:r w:rsidR="001C628A">
              <w:t>unicipal fire</w:t>
            </w:r>
            <w:r w:rsidRPr="007C3CD5">
              <w:t xml:space="preserve"> management</w:t>
            </w:r>
            <w:r>
              <w:t xml:space="preserve"> </w:t>
            </w:r>
            <w:r w:rsidRPr="007C3CD5">
              <w:t>plan</w:t>
            </w:r>
            <w:r>
              <w:t>s</w:t>
            </w:r>
            <w:r w:rsidR="008A245E">
              <w:t>, h</w:t>
            </w:r>
            <w:r w:rsidRPr="007C3CD5">
              <w:t>eatwave plan</w:t>
            </w:r>
            <w:r>
              <w:t>s</w:t>
            </w:r>
            <w:r w:rsidR="008A245E">
              <w:t>)</w:t>
            </w:r>
            <w:r w:rsidR="00E97E7E">
              <w:t>, including impacts on assets and the provision of essential health and community services</w:t>
            </w:r>
          </w:p>
          <w:p w14:paraId="43F9C426" w14:textId="08442966" w:rsidR="00602B68" w:rsidRPr="00F63909" w:rsidRDefault="00602B68" w:rsidP="00F60D84">
            <w:pPr>
              <w:pStyle w:val="DHHStablebullet1"/>
              <w:cnfStyle w:val="000000100000" w:firstRow="0" w:lastRow="0" w:firstColumn="0" w:lastColumn="0" w:oddVBand="0" w:evenVBand="0" w:oddHBand="1" w:evenHBand="0" w:firstRowFirstColumn="0" w:firstRowLastColumn="0" w:lastRowFirstColumn="0" w:lastRowLastColumn="0"/>
            </w:pPr>
            <w:r w:rsidRPr="00602B68">
              <w:t>Review emergency management planning documents and processes to ensure that climate risk considerations and any additional requirements for people with a disability, older adults, and other community members at greater risk are accounted for</w:t>
            </w:r>
          </w:p>
          <w:p w14:paraId="3FD73065" w14:textId="7C8B6E1E" w:rsidR="00367A5E" w:rsidRDefault="0020252C" w:rsidP="00F60D84">
            <w:pPr>
              <w:pStyle w:val="DHHStablebullet1"/>
              <w:cnfStyle w:val="000000100000" w:firstRow="0" w:lastRow="0" w:firstColumn="0" w:lastColumn="0" w:oddVBand="0" w:evenVBand="0" w:oddHBand="1" w:evenHBand="0" w:firstRowFirstColumn="0" w:firstRowLastColumn="0" w:lastRowFirstColumn="0" w:lastRowLastColumn="0"/>
            </w:pPr>
            <w:r>
              <w:t>Engage with the community to raise awareness about the p</w:t>
            </w:r>
            <w:r w:rsidR="00E50C34">
              <w:t xml:space="preserve">rojected </w:t>
            </w:r>
            <w:r>
              <w:t xml:space="preserve">impacts of climate change </w:t>
            </w:r>
            <w:r w:rsidR="00E11EDC">
              <w:t xml:space="preserve">on </w:t>
            </w:r>
            <w:r w:rsidR="00260DDD">
              <w:t xml:space="preserve">the frequency </w:t>
            </w:r>
            <w:r w:rsidR="0072175E">
              <w:t xml:space="preserve">and intensity </w:t>
            </w:r>
            <w:r w:rsidR="00260DDD">
              <w:t xml:space="preserve">of </w:t>
            </w:r>
            <w:r w:rsidR="007D5B6D">
              <w:t xml:space="preserve">events including bushfires, storms, floods and heatwaves </w:t>
            </w:r>
            <w:r>
              <w:t xml:space="preserve">in the municipality, </w:t>
            </w:r>
            <w:r w:rsidR="00120317">
              <w:t xml:space="preserve">the potential for direct and indirect health impacts </w:t>
            </w:r>
            <w:r>
              <w:t xml:space="preserve">and what actions can be taken to </w:t>
            </w:r>
            <w:r w:rsidR="004373C9">
              <w:t>prevent impacts</w:t>
            </w:r>
          </w:p>
          <w:p w14:paraId="1BA3A5DC" w14:textId="795B8F7B" w:rsidR="004351D8" w:rsidRDefault="00C974E0" w:rsidP="00F60D84">
            <w:pPr>
              <w:pStyle w:val="DHHStablebullet1"/>
              <w:cnfStyle w:val="000000100000" w:firstRow="0" w:lastRow="0" w:firstColumn="0" w:lastColumn="0" w:oddVBand="0" w:evenVBand="0" w:oddHBand="1" w:evenHBand="0" w:firstRowFirstColumn="0" w:firstRowLastColumn="0" w:lastRowFirstColumn="0" w:lastRowLastColumn="0"/>
            </w:pPr>
            <w:r>
              <w:t>Plan for and i</w:t>
            </w:r>
            <w:r w:rsidR="00443BA5">
              <w:t xml:space="preserve">nvest in </w:t>
            </w:r>
            <w:r w:rsidR="009A6E69">
              <w:t xml:space="preserve">cooler and cleaner air spaces to provide </w:t>
            </w:r>
            <w:r w:rsidR="00757C17">
              <w:t xml:space="preserve">community respite to ‘cleaner air’ when local air quality becomes </w:t>
            </w:r>
            <w:r w:rsidR="00757C17">
              <w:lastRenderedPageBreak/>
              <w:t>heavily impacted by smoke from large</w:t>
            </w:r>
            <w:r w:rsidR="005D3F29">
              <w:t>-</w:t>
            </w:r>
            <w:r w:rsidR="00757C17">
              <w:t>scale or prolonged bushfire activity</w:t>
            </w:r>
            <w:r w:rsidR="00930B91">
              <w:t xml:space="preserve"> and</w:t>
            </w:r>
            <w:r w:rsidR="00757C17">
              <w:t xml:space="preserve"> during periods of extreme heat</w:t>
            </w:r>
            <w:r w:rsidR="00C1275E">
              <w:rPr>
                <w:rStyle w:val="FootnoteReference"/>
              </w:rPr>
              <w:footnoteReference w:id="11"/>
            </w:r>
          </w:p>
        </w:tc>
      </w:tr>
    </w:tbl>
    <w:p w14:paraId="54D444BB" w14:textId="3A01A060" w:rsidR="009E4033" w:rsidRDefault="009E4033" w:rsidP="007E3D6D">
      <w:pPr>
        <w:pStyle w:val="Heading4"/>
      </w:pPr>
      <w:r>
        <w:lastRenderedPageBreak/>
        <w:t>Case study: City of Melbourne – The Heat Lab (Evaluation)</w:t>
      </w:r>
      <w:r w:rsidR="008A7EF4" w:rsidRPr="008A7EF4">
        <w:rPr>
          <w:vertAlign w:val="superscript"/>
        </w:rPr>
        <w:fldChar w:fldCharType="begin"/>
      </w:r>
      <w:r w:rsidR="00182F33">
        <w:rPr>
          <w:vertAlign w:val="superscript"/>
        </w:rPr>
        <w:instrText xml:space="preserve"> ADDIN EN.CITE &lt;EndNote&gt;&lt;Cite ExcludeAuth="1"&gt;&lt;Year&gt;2024&lt;/Year&gt;&lt;RecNum&gt;621&lt;/RecNum&gt;&lt;DisplayText&gt;118&lt;/DisplayText&gt;&lt;record&gt;&lt;rec-number&gt;621&lt;/rec-number&gt;&lt;foreign-keys&gt;&lt;key app="EN" db-id="fwvs520dta0pajerxw65e0pi2ztww9f052dv" timestamp="1725855899" guid="cda804a6-a335-49ae-b264-4a4c3e3431c1"&gt;621&lt;/key&gt;&lt;/foreign-keys&gt;&lt;ref-type name="Government Document"&gt;46&lt;/ref-type&gt;&lt;contributors&gt;&lt;/contributors&gt;&lt;titles&gt;&lt;title&gt;City of Melbourne. The Heat Lab (Evaluation)&lt;/title&gt;&lt;/titles&gt;&lt;dates&gt;&lt;year&gt;2024&lt;/year&gt;&lt;/dates&gt;&lt;urls&gt;&lt;related-urls&gt;&lt;url&gt;https://www.melbourne.vic.gov.au/heatwaves&lt;/url&gt;&lt;/related-urls&gt;&lt;/urls&gt;&lt;/record&gt;&lt;/Cite&gt;&lt;/EndNote&gt;</w:instrText>
      </w:r>
      <w:r w:rsidR="008A7EF4" w:rsidRPr="008A7EF4">
        <w:rPr>
          <w:vertAlign w:val="superscript"/>
        </w:rPr>
        <w:fldChar w:fldCharType="separate"/>
      </w:r>
      <w:r w:rsidR="00937C8F">
        <w:rPr>
          <w:noProof/>
          <w:vertAlign w:val="superscript"/>
        </w:rPr>
        <w:t>118</w:t>
      </w:r>
      <w:r w:rsidR="008A7EF4" w:rsidRPr="008A7EF4">
        <w:rPr>
          <w:vertAlign w:val="superscript"/>
        </w:rPr>
        <w:fldChar w:fldCharType="end"/>
      </w:r>
    </w:p>
    <w:p w14:paraId="1A509E32" w14:textId="47782C45" w:rsidR="009E4033" w:rsidRPr="007E3D6D" w:rsidRDefault="009E4033" w:rsidP="009E4033">
      <w:pPr>
        <w:pStyle w:val="Body"/>
        <w:rPr>
          <w:sz w:val="20"/>
        </w:rPr>
      </w:pPr>
      <w:r w:rsidRPr="007E3D6D">
        <w:rPr>
          <w:sz w:val="20"/>
        </w:rPr>
        <w:t>To address extreme heat risk in urban neighbourhoods the City of Melbourne ran ‘The Heat Lab’ - a twelve-month project testing community focused and place</w:t>
      </w:r>
      <w:r w:rsidR="00881C4A">
        <w:rPr>
          <w:sz w:val="20"/>
        </w:rPr>
        <w:t>-</w:t>
      </w:r>
      <w:r w:rsidRPr="007E3D6D">
        <w:rPr>
          <w:sz w:val="20"/>
        </w:rPr>
        <w:t xml:space="preserve">based heat resilience solutions. Solutions were developed by combining council, business, public health, and community leader expertise. </w:t>
      </w:r>
    </w:p>
    <w:p w14:paraId="21D19AF0" w14:textId="77777777" w:rsidR="009E4033" w:rsidRPr="007E3D6D" w:rsidRDefault="009E4033" w:rsidP="009E4033">
      <w:pPr>
        <w:pStyle w:val="Body"/>
        <w:rPr>
          <w:sz w:val="20"/>
        </w:rPr>
      </w:pPr>
      <w:r w:rsidRPr="007E3D6D">
        <w:rPr>
          <w:sz w:val="20"/>
        </w:rPr>
        <w:t>An evaluation of The Heat Lab was completed to identify what worked well and inform future work. The evaluation involved reviewing project documentation, and data collection and analysis. Data collection methods included acquittal reports, surveys, and stakeholder interviews.</w:t>
      </w:r>
    </w:p>
    <w:p w14:paraId="03E39EF8" w14:textId="77777777" w:rsidR="009E4033" w:rsidRPr="007E3D6D" w:rsidRDefault="009E4033" w:rsidP="009E4033">
      <w:pPr>
        <w:pStyle w:val="Body"/>
        <w:rPr>
          <w:sz w:val="20"/>
        </w:rPr>
      </w:pPr>
      <w:r w:rsidRPr="007E3D6D">
        <w:rPr>
          <w:sz w:val="20"/>
        </w:rPr>
        <w:t>The ‘lab’ model was an effective way to design and deliver risk reduction activities as it enabled experimentation, collaboration, and flexibility to adapt to changing circumstances. Some of the tangible outcomes of ‘The Heat Lab’ included:</w:t>
      </w:r>
    </w:p>
    <w:p w14:paraId="6BCEE3D4" w14:textId="02A164A5" w:rsidR="009E4033" w:rsidRPr="007E3D6D" w:rsidRDefault="009E4033" w:rsidP="00F94AC1">
      <w:pPr>
        <w:pStyle w:val="DHHSbullet1"/>
        <w:ind w:left="709"/>
      </w:pPr>
      <w:r w:rsidRPr="007E3D6D">
        <w:t>provision of 1255 cool kits</w:t>
      </w:r>
    </w:p>
    <w:p w14:paraId="7B071AB9" w14:textId="77777777" w:rsidR="009E4033" w:rsidRPr="007E3D6D" w:rsidRDefault="009E4033" w:rsidP="00F94AC1">
      <w:pPr>
        <w:pStyle w:val="DHHSbullet1"/>
        <w:ind w:left="709"/>
      </w:pPr>
      <w:r w:rsidRPr="007E3D6D">
        <w:t xml:space="preserve">distribution of information via 4000 heat safe brochures, 11 heat smart sessions and </w:t>
      </w:r>
      <w:r w:rsidRPr="007E3D6D">
        <w:rPr>
          <w:lang w:val="en-US"/>
        </w:rPr>
        <w:t>over 435,000 social media impressions</w:t>
      </w:r>
    </w:p>
    <w:p w14:paraId="5A99275D" w14:textId="3F88EAB8" w:rsidR="009E4033" w:rsidRPr="007E3D6D" w:rsidRDefault="009E4033" w:rsidP="00F94AC1">
      <w:pPr>
        <w:pStyle w:val="DHHSbullet1"/>
        <w:ind w:left="709"/>
      </w:pPr>
      <w:r w:rsidRPr="007E3D6D">
        <w:t>surface treatment and shading infrastructure trials</w:t>
      </w:r>
    </w:p>
    <w:p w14:paraId="4087F3E0" w14:textId="77777777" w:rsidR="009E4033" w:rsidRPr="007E3D6D" w:rsidRDefault="009E4033" w:rsidP="00F94AC1">
      <w:pPr>
        <w:pStyle w:val="DHHSbullet1"/>
        <w:ind w:left="709"/>
      </w:pPr>
      <w:r w:rsidRPr="007E3D6D">
        <w:t>trial of a heat risk platform to aid council operations</w:t>
      </w:r>
    </w:p>
    <w:p w14:paraId="3AA3B117" w14:textId="33862B44" w:rsidR="009E4033" w:rsidRPr="007E3D6D" w:rsidRDefault="009E4033" w:rsidP="00F94AC1">
      <w:pPr>
        <w:pStyle w:val="DHHSbullet1"/>
        <w:ind w:left="709"/>
      </w:pPr>
      <w:r w:rsidRPr="007E3D6D">
        <w:t xml:space="preserve">provision of ten ‘Cool Places’ for community members </w:t>
      </w:r>
      <w:r w:rsidR="005A65BF">
        <w:t xml:space="preserve">– accessed by </w:t>
      </w:r>
      <w:r w:rsidRPr="007E3D6D">
        <w:t>approximately 847 people</w:t>
      </w:r>
      <w:r w:rsidR="005A65BF">
        <w:t>.</w:t>
      </w:r>
    </w:p>
    <w:p w14:paraId="34CD9B98" w14:textId="12AC5885" w:rsidR="009E4033" w:rsidRPr="007E3D6D" w:rsidRDefault="00E54333" w:rsidP="009E4033">
      <w:pPr>
        <w:pStyle w:val="Body"/>
        <w:rPr>
          <w:sz w:val="20"/>
        </w:rPr>
      </w:pPr>
      <w:r>
        <w:rPr>
          <w:sz w:val="20"/>
        </w:rPr>
        <w:t>C</w:t>
      </w:r>
      <w:r w:rsidR="009E4033" w:rsidRPr="007E3D6D">
        <w:rPr>
          <w:sz w:val="20"/>
        </w:rPr>
        <w:t>ollecti</w:t>
      </w:r>
      <w:r w:rsidR="00641693">
        <w:rPr>
          <w:sz w:val="20"/>
        </w:rPr>
        <w:t>on of</w:t>
      </w:r>
      <w:r w:rsidR="009E4033" w:rsidRPr="007E3D6D">
        <w:rPr>
          <w:sz w:val="20"/>
        </w:rPr>
        <w:t xml:space="preserve"> </w:t>
      </w:r>
      <w:r w:rsidR="00641693">
        <w:rPr>
          <w:sz w:val="20"/>
        </w:rPr>
        <w:t>monitoring and evaluation</w:t>
      </w:r>
      <w:r w:rsidR="009E4033">
        <w:rPr>
          <w:sz w:val="20"/>
        </w:rPr>
        <w:t xml:space="preserve"> </w:t>
      </w:r>
      <w:r w:rsidR="009E4033" w:rsidRPr="007E3D6D">
        <w:rPr>
          <w:sz w:val="20"/>
        </w:rPr>
        <w:t>data from community members engaged in the interventions, particularly from CALD communities, older adults and international students,</w:t>
      </w:r>
      <w:r w:rsidR="009E4033">
        <w:rPr>
          <w:sz w:val="20"/>
        </w:rPr>
        <w:t xml:space="preserve"> </w:t>
      </w:r>
      <w:r w:rsidR="00F60F59">
        <w:rPr>
          <w:sz w:val="20"/>
        </w:rPr>
        <w:t>proved challenging -</w:t>
      </w:r>
      <w:r w:rsidR="009E4033" w:rsidRPr="007E3D6D">
        <w:rPr>
          <w:sz w:val="20"/>
        </w:rPr>
        <w:t xml:space="preserve"> indicat</w:t>
      </w:r>
      <w:r w:rsidR="00E0422B">
        <w:rPr>
          <w:sz w:val="20"/>
        </w:rPr>
        <w:t>i</w:t>
      </w:r>
      <w:r w:rsidR="008924F9">
        <w:rPr>
          <w:sz w:val="20"/>
        </w:rPr>
        <w:t>ng</w:t>
      </w:r>
      <w:r w:rsidR="009E4033" w:rsidRPr="007E3D6D">
        <w:rPr>
          <w:sz w:val="20"/>
        </w:rPr>
        <w:t xml:space="preserve"> a need to improve the accessibility of the online surveys. </w:t>
      </w:r>
    </w:p>
    <w:p w14:paraId="3F6CF2EF" w14:textId="77777777" w:rsidR="009E4033" w:rsidRPr="007E3D6D" w:rsidRDefault="009E4033" w:rsidP="009E4033">
      <w:pPr>
        <w:pStyle w:val="Body"/>
        <w:rPr>
          <w:sz w:val="20"/>
        </w:rPr>
      </w:pPr>
      <w:r w:rsidRPr="007E3D6D">
        <w:rPr>
          <w:sz w:val="20"/>
        </w:rPr>
        <w:t>A major factor contributing to the successful delivery of the project was leveraging existing relationships, processes, facilities such as council buildings, programs and communication channels. This is particularly important in an environment where resources are limited, and community expectations are high. </w:t>
      </w:r>
    </w:p>
    <w:p w14:paraId="2476FBA3" w14:textId="77777777" w:rsidR="009E4033" w:rsidRPr="007E3D6D" w:rsidRDefault="009E4033" w:rsidP="009E4033">
      <w:pPr>
        <w:pStyle w:val="Body"/>
        <w:rPr>
          <w:sz w:val="20"/>
        </w:rPr>
      </w:pPr>
      <w:r w:rsidRPr="007E3D6D">
        <w:rPr>
          <w:sz w:val="20"/>
        </w:rPr>
        <w:t>The project aligned with objectives of other divisions within council including:</w:t>
      </w:r>
    </w:p>
    <w:p w14:paraId="03A05012" w14:textId="77777777" w:rsidR="009E4033" w:rsidRPr="007E3D6D" w:rsidRDefault="009E4033" w:rsidP="003F2D39">
      <w:pPr>
        <w:pStyle w:val="DHHSbullet1"/>
        <w:ind w:left="709"/>
      </w:pPr>
      <w:r w:rsidRPr="007E3D6D">
        <w:t>Homes Melbourne – providing tailored and targeted place-based support to those sleeping rough and experiencing chronic homelessness.</w:t>
      </w:r>
    </w:p>
    <w:p w14:paraId="382C6A54" w14:textId="77777777" w:rsidR="009E4033" w:rsidRPr="007E3D6D" w:rsidRDefault="009E4033" w:rsidP="003F2D39">
      <w:pPr>
        <w:pStyle w:val="DHHSbullet1"/>
        <w:ind w:left="709"/>
      </w:pPr>
      <w:r w:rsidRPr="007E3D6D">
        <w:t>Community Wellbeing – enhancing the delivery of Cool Kits by expanding items and distribution points.</w:t>
      </w:r>
    </w:p>
    <w:p w14:paraId="1AF7DD4D" w14:textId="77777777" w:rsidR="009E4033" w:rsidRPr="007E3D6D" w:rsidRDefault="009E4033" w:rsidP="003F2D39">
      <w:pPr>
        <w:pStyle w:val="DHHSbullet1"/>
        <w:ind w:left="709"/>
      </w:pPr>
      <w:r w:rsidRPr="007E3D6D">
        <w:t xml:space="preserve">Community Development – aligning with the Community Grants and Partnerships program which funds community initiatives and events. </w:t>
      </w:r>
    </w:p>
    <w:p w14:paraId="31F1A312" w14:textId="2CF9DB8A" w:rsidR="009E4033" w:rsidRPr="007E3D6D" w:rsidRDefault="009E4033" w:rsidP="003F2D39">
      <w:pPr>
        <w:pStyle w:val="DHHSbullet1"/>
        <w:ind w:left="709"/>
      </w:pPr>
      <w:r w:rsidRPr="007E3D6D">
        <w:t>Creative City – further promoting libraries as valuable community infrastructure that provide a place of connection for communities, particular</w:t>
      </w:r>
      <w:r w:rsidR="00F7685C">
        <w:t>ly</w:t>
      </w:r>
      <w:r w:rsidRPr="007E3D6D">
        <w:t xml:space="preserve"> the most vulnerable. </w:t>
      </w:r>
    </w:p>
    <w:p w14:paraId="1CE36E7F" w14:textId="049ED294" w:rsidR="009E4033" w:rsidRPr="007E3D6D" w:rsidRDefault="000967AF" w:rsidP="007E3D6D">
      <w:pPr>
        <w:pStyle w:val="Body"/>
        <w:rPr>
          <w:sz w:val="20"/>
        </w:rPr>
      </w:pPr>
      <w:r w:rsidRPr="007E3D6D">
        <w:rPr>
          <w:sz w:val="20"/>
        </w:rPr>
        <w:t xml:space="preserve">For further information go to </w:t>
      </w:r>
      <w:hyperlink r:id="rId42" w:history="1">
        <w:r w:rsidRPr="007E3D6D">
          <w:rPr>
            <w:rStyle w:val="Hyperlink"/>
            <w:sz w:val="20"/>
          </w:rPr>
          <w:t>City of Melbourne Heatwaves webpage</w:t>
        </w:r>
      </w:hyperlink>
      <w:r w:rsidRPr="007E3D6D">
        <w:rPr>
          <w:sz w:val="20"/>
        </w:rPr>
        <w:t xml:space="preserve"> &lt;https://www.melbourne.vic.gov.au/heatwaves&gt;. </w:t>
      </w:r>
    </w:p>
    <w:p w14:paraId="79346178" w14:textId="7A355BC2" w:rsidR="008E1FB3" w:rsidRDefault="008E1FB3" w:rsidP="008E1FB3">
      <w:pPr>
        <w:pStyle w:val="Heading3"/>
      </w:pPr>
      <w:bookmarkStart w:id="55" w:name="_Toc190954544"/>
      <w:r>
        <w:t>Environmental health services</w:t>
      </w:r>
      <w:r w:rsidR="00007A83">
        <w:t>, s</w:t>
      </w:r>
      <w:r>
        <w:t xml:space="preserve">urveillance and </w:t>
      </w:r>
      <w:r w:rsidR="00204232">
        <w:t>control</w:t>
      </w:r>
      <w:bookmarkEnd w:id="55"/>
    </w:p>
    <w:p w14:paraId="4D29E3F1" w14:textId="538FDE30" w:rsidR="00642765" w:rsidRDefault="00642765" w:rsidP="006C342D">
      <w:pPr>
        <w:pStyle w:val="DHHSbullet1"/>
        <w:numPr>
          <w:ilvl w:val="0"/>
          <w:numId w:val="0"/>
        </w:numPr>
      </w:pPr>
      <w:r w:rsidRPr="00642765">
        <w:t xml:space="preserve">Councils can incorporate </w:t>
      </w:r>
      <w:r w:rsidR="006841C7">
        <w:t xml:space="preserve">consideration of </w:t>
      </w:r>
      <w:r w:rsidRPr="00642765">
        <w:t xml:space="preserve">climate change and its impacts on health into environmental </w:t>
      </w:r>
      <w:r w:rsidR="000E4874">
        <w:t xml:space="preserve">health </w:t>
      </w:r>
      <w:r w:rsidRPr="00642765">
        <w:t>management and planning strategies, policies and programs</w:t>
      </w:r>
      <w:r w:rsidR="004809EB">
        <w:t xml:space="preserve">, </w:t>
      </w:r>
      <w:r w:rsidR="009F25BC">
        <w:t xml:space="preserve">including surveillance and </w:t>
      </w:r>
      <w:r w:rsidR="00204232">
        <w:t>control</w:t>
      </w:r>
      <w:r w:rsidRPr="00642765">
        <w:t>.</w:t>
      </w:r>
    </w:p>
    <w:p w14:paraId="403DDBD9" w14:textId="300712A4" w:rsidR="00C76FAE" w:rsidRPr="00A44B55" w:rsidRDefault="006D1D34" w:rsidP="003F6B45">
      <w:pPr>
        <w:pStyle w:val="DHHSbody"/>
      </w:pPr>
      <w:r w:rsidRPr="00CC1EFF">
        <w:lastRenderedPageBreak/>
        <w:t xml:space="preserve">Environmental </w:t>
      </w:r>
      <w:r w:rsidR="00BB6390">
        <w:t>health teams</w:t>
      </w:r>
      <w:r w:rsidR="002255F3">
        <w:t xml:space="preserve"> </w:t>
      </w:r>
      <w:r w:rsidRPr="00CC1EFF">
        <w:t xml:space="preserve">in </w:t>
      </w:r>
      <w:r w:rsidR="00B5107E">
        <w:t>councils</w:t>
      </w:r>
      <w:r w:rsidRPr="00CC1EFF">
        <w:t xml:space="preserve"> are already responding to the </w:t>
      </w:r>
      <w:r w:rsidR="00015F79">
        <w:t xml:space="preserve">public </w:t>
      </w:r>
      <w:r w:rsidRPr="00CC1EFF">
        <w:t xml:space="preserve">health impacts of climate change in their day-to-day </w:t>
      </w:r>
      <w:r w:rsidR="001E1497" w:rsidRPr="00CC1EFF">
        <w:t>work</w:t>
      </w:r>
      <w:r w:rsidR="001E1497">
        <w:t xml:space="preserve"> and</w:t>
      </w:r>
      <w:r w:rsidR="00990452">
        <w:t xml:space="preserve"> </w:t>
      </w:r>
      <w:r w:rsidR="0062402A">
        <w:t>will increasingly be called upon</w:t>
      </w:r>
      <w:r w:rsidR="00A93129">
        <w:t xml:space="preserve"> to respond to a range of </w:t>
      </w:r>
      <w:r w:rsidR="00282081">
        <w:t>impacts</w:t>
      </w:r>
      <w:r w:rsidR="00627757">
        <w:t xml:space="preserve"> </w:t>
      </w:r>
      <w:r w:rsidR="00D141EF">
        <w:t>because</w:t>
      </w:r>
      <w:r w:rsidR="00627757">
        <w:t xml:space="preserve"> of</w:t>
      </w:r>
      <w:r w:rsidR="00B01C28">
        <w:t xml:space="preserve"> </w:t>
      </w:r>
      <w:r w:rsidR="007F54EF">
        <w:t>projected changes.</w:t>
      </w:r>
      <w:r w:rsidR="0062402A">
        <w:t xml:space="preserve"> </w:t>
      </w:r>
      <w:r w:rsidR="00293621">
        <w:t>For example</w:t>
      </w:r>
      <w:r w:rsidR="005F2B0F">
        <w:t>,</w:t>
      </w:r>
      <w:r w:rsidR="00293621">
        <w:t xml:space="preserve"> </w:t>
      </w:r>
      <w:r w:rsidR="00293621" w:rsidDel="005F2B0F">
        <w:t>this may include</w:t>
      </w:r>
      <w:r w:rsidR="001E1497" w:rsidRPr="00A44B55" w:rsidDel="005F2B0F">
        <w:t xml:space="preserve"> </w:t>
      </w:r>
      <w:r w:rsidR="005F2B0F">
        <w:t>increases in</w:t>
      </w:r>
      <w:r w:rsidR="001E1497" w:rsidDel="005F2B0F">
        <w:t xml:space="preserve"> </w:t>
      </w:r>
      <w:r w:rsidR="001E1497">
        <w:t>blue-green algal blooms in council-managed recreational water bodies</w:t>
      </w:r>
      <w:r w:rsidR="004D7EC7">
        <w:t xml:space="preserve"> (due to lower water levels and increased temperatures)</w:t>
      </w:r>
      <w:r w:rsidR="001E1497">
        <w:t xml:space="preserve">, cryptosporidium outbreaks in </w:t>
      </w:r>
      <w:r w:rsidR="001E1497" w:rsidRPr="00A44B55">
        <w:t xml:space="preserve">public aquatic facilities </w:t>
      </w:r>
      <w:r w:rsidR="00CD7031">
        <w:t>because</w:t>
      </w:r>
      <w:r w:rsidR="001E1497">
        <w:t xml:space="preserve"> of increased patronage during heatwaves</w:t>
      </w:r>
      <w:r w:rsidR="0006170C">
        <w:t>, mosqui</w:t>
      </w:r>
      <w:r w:rsidR="008E6669">
        <w:t xml:space="preserve">to management </w:t>
      </w:r>
      <w:r w:rsidR="001867A1">
        <w:t>(</w:t>
      </w:r>
      <w:r w:rsidR="008E6669">
        <w:t>particularly following flood events</w:t>
      </w:r>
      <w:r w:rsidR="001867A1">
        <w:t>)</w:t>
      </w:r>
      <w:r w:rsidR="008E6669">
        <w:t>,</w:t>
      </w:r>
      <w:r w:rsidR="006C52BD">
        <w:t xml:space="preserve"> </w:t>
      </w:r>
      <w:r w:rsidR="007A7DD0">
        <w:t xml:space="preserve">and </w:t>
      </w:r>
      <w:r w:rsidR="000D34D4">
        <w:t xml:space="preserve">food-borne disease </w:t>
      </w:r>
      <w:r w:rsidR="005859CB">
        <w:t>outbreaks</w:t>
      </w:r>
      <w:r w:rsidR="00CF1D9B">
        <w:t xml:space="preserve"> </w:t>
      </w:r>
      <w:r w:rsidR="00395152">
        <w:t>because</w:t>
      </w:r>
      <w:r w:rsidR="000D34D4">
        <w:t xml:space="preserve"> of increases in climate-sensitive pathogens</w:t>
      </w:r>
      <w:r w:rsidR="00C16F37">
        <w:t>.</w:t>
      </w:r>
    </w:p>
    <w:p w14:paraId="7B4C5D5A" w14:textId="210557CC" w:rsidR="00631952" w:rsidRDefault="003F6B45" w:rsidP="00B8111F">
      <w:pPr>
        <w:pStyle w:val="DHHSbullet1"/>
        <w:numPr>
          <w:ilvl w:val="0"/>
          <w:numId w:val="0"/>
        </w:numPr>
      </w:pPr>
      <w:r>
        <w:t xml:space="preserve">Environmental health teams in </w:t>
      </w:r>
      <w:r w:rsidR="004F0D01">
        <w:t>councils</w:t>
      </w:r>
      <w:r>
        <w:t xml:space="preserve"> also play a leading role</w:t>
      </w:r>
      <w:r w:rsidR="006D1D34" w:rsidRPr="00CC1EFF">
        <w:t xml:space="preserve"> in emergency management</w:t>
      </w:r>
      <w:r w:rsidR="006D1D34" w:rsidRPr="00CC1EFF" w:rsidDel="00243A52">
        <w:t xml:space="preserve"> </w:t>
      </w:r>
      <w:r w:rsidR="00814EE6">
        <w:t xml:space="preserve">preparedness, </w:t>
      </w:r>
      <w:r w:rsidR="006D1D34" w:rsidRPr="00CC1EFF">
        <w:t xml:space="preserve">response and recovery </w:t>
      </w:r>
      <w:r w:rsidR="00A53E93">
        <w:t>associated with events</w:t>
      </w:r>
      <w:r w:rsidR="0027740B" w:rsidDel="00257240">
        <w:t xml:space="preserve"> </w:t>
      </w:r>
      <w:r w:rsidR="00257240">
        <w:t xml:space="preserve">such as </w:t>
      </w:r>
      <w:r w:rsidR="006D1D34" w:rsidRPr="00CC1EFF">
        <w:t>bushfires</w:t>
      </w:r>
      <w:r w:rsidR="0022746F">
        <w:t xml:space="preserve"> and</w:t>
      </w:r>
      <w:r w:rsidR="006D1D34" w:rsidRPr="00CC1EFF">
        <w:t xml:space="preserve"> flood</w:t>
      </w:r>
      <w:r w:rsidR="0022746F">
        <w:t>s</w:t>
      </w:r>
      <w:r w:rsidR="00197E71">
        <w:t xml:space="preserve">, which are increasing in frequency and intensity </w:t>
      </w:r>
      <w:r w:rsidR="00631952">
        <w:t>due to</w:t>
      </w:r>
      <w:r w:rsidR="00197E71">
        <w:t xml:space="preserve"> climate change</w:t>
      </w:r>
      <w:r w:rsidR="006D1D34" w:rsidRPr="00CC1EFF">
        <w:t xml:space="preserve">. </w:t>
      </w:r>
      <w:r w:rsidR="00CC031D">
        <w:t>For example</w:t>
      </w:r>
      <w:r w:rsidR="002868AF">
        <w:t>,</w:t>
      </w:r>
      <w:r w:rsidR="00CC031D">
        <w:t xml:space="preserve"> following bushfires, t</w:t>
      </w:r>
      <w:r w:rsidR="00D16A08">
        <w:t xml:space="preserve">his </w:t>
      </w:r>
      <w:r w:rsidR="003A4B19">
        <w:t xml:space="preserve">role </w:t>
      </w:r>
      <w:r w:rsidR="00F51A02">
        <w:t xml:space="preserve">typically </w:t>
      </w:r>
      <w:r w:rsidR="00D16A08">
        <w:t>includes</w:t>
      </w:r>
      <w:r w:rsidR="00631952">
        <w:t>:</w:t>
      </w:r>
      <w:r w:rsidR="006D1D34" w:rsidRPr="00CC1EFF">
        <w:t xml:space="preserve"> </w:t>
      </w:r>
    </w:p>
    <w:p w14:paraId="728714E3" w14:textId="77777777" w:rsidR="00631952" w:rsidRDefault="006D1D34" w:rsidP="005E6871">
      <w:pPr>
        <w:pStyle w:val="DHHSbullet1"/>
        <w:ind w:left="709"/>
      </w:pPr>
      <w:r w:rsidRPr="00CC1EFF">
        <w:t>secondary impact assessment</w:t>
      </w:r>
      <w:r w:rsidR="00197E71">
        <w:t>s</w:t>
      </w:r>
      <w:r w:rsidRPr="00CC1EFF">
        <w:t xml:space="preserve"> for damaged propert</w:t>
      </w:r>
      <w:r w:rsidR="008B36C3">
        <w:t>ies</w:t>
      </w:r>
      <w:r w:rsidR="00F939B4">
        <w:t xml:space="preserve"> (including </w:t>
      </w:r>
      <w:r w:rsidR="00F939B4" w:rsidRPr="00CC1EFF">
        <w:t>onsite wastewater systems and private drinking water supp</w:t>
      </w:r>
      <w:r w:rsidR="00F939B4">
        <w:t>lies)</w:t>
      </w:r>
    </w:p>
    <w:p w14:paraId="040AE376" w14:textId="18F35210" w:rsidR="00631952" w:rsidRDefault="006D1D34" w:rsidP="005E6871">
      <w:pPr>
        <w:pStyle w:val="DHHSbullet1"/>
        <w:ind w:left="709"/>
      </w:pPr>
      <w:r w:rsidRPr="00CC1EFF">
        <w:t>asses</w:t>
      </w:r>
      <w:r w:rsidR="007B7488">
        <w:t>sing risks to and from</w:t>
      </w:r>
      <w:r w:rsidRPr="00CC1EFF">
        <w:t xml:space="preserve"> temporary accommodation</w:t>
      </w:r>
      <w:r w:rsidR="00A93115">
        <w:t xml:space="preserve">, </w:t>
      </w:r>
      <w:r w:rsidRPr="00CC1EFF">
        <w:t>regulated premises such as food businesses and prescribed accommodation</w:t>
      </w:r>
    </w:p>
    <w:p w14:paraId="2CA46E40" w14:textId="478BA16E" w:rsidR="00E858A0" w:rsidRDefault="00C769C2" w:rsidP="005A7739">
      <w:pPr>
        <w:pStyle w:val="DHHSbullet1"/>
        <w:spacing w:after="120"/>
        <w:ind w:left="709"/>
      </w:pPr>
      <w:r>
        <w:t xml:space="preserve">providing </w:t>
      </w:r>
      <w:r w:rsidR="00C3070E">
        <w:t xml:space="preserve">health protection </w:t>
      </w:r>
      <w:r w:rsidR="00C76FAE">
        <w:t xml:space="preserve">services </w:t>
      </w:r>
      <w:r w:rsidR="006D1D34" w:rsidRPr="00CC1EFF">
        <w:t>at relief and recovery centres</w:t>
      </w:r>
      <w:r w:rsidR="00C76FAE">
        <w:t>, including</w:t>
      </w:r>
      <w:r w:rsidR="00A9508B">
        <w:t xml:space="preserve"> </w:t>
      </w:r>
      <w:r w:rsidR="00C76FAE">
        <w:t>provision of public health information</w:t>
      </w:r>
      <w:r w:rsidR="00A9508B">
        <w:t xml:space="preserve">, </w:t>
      </w:r>
      <w:r w:rsidR="00E525F7">
        <w:t>food safety</w:t>
      </w:r>
      <w:r w:rsidR="00C76FAE">
        <w:t xml:space="preserve"> assessment</w:t>
      </w:r>
      <w:r w:rsidR="00E525F7">
        <w:t xml:space="preserve"> of donated foods and food prepared on site</w:t>
      </w:r>
      <w:r w:rsidR="00E858A0">
        <w:t xml:space="preserve">, and investigation and supervision of control measures for gastrointestinal disease outbreaks. </w:t>
      </w:r>
    </w:p>
    <w:p w14:paraId="0B19BA61" w14:textId="52BD7832" w:rsidR="00C21E7E" w:rsidRDefault="002B0AA3" w:rsidP="00FD12F7">
      <w:pPr>
        <w:pStyle w:val="DHHSbullet1"/>
        <w:numPr>
          <w:ilvl w:val="0"/>
          <w:numId w:val="0"/>
        </w:numPr>
        <w:spacing w:after="120"/>
      </w:pPr>
      <w:r>
        <w:t>T</w:t>
      </w:r>
      <w:r w:rsidR="00D53CAE">
        <w:t xml:space="preserve">here is </w:t>
      </w:r>
      <w:r w:rsidR="001A517D">
        <w:t>also</w:t>
      </w:r>
      <w:r w:rsidR="00D53CAE">
        <w:t xml:space="preserve"> </w:t>
      </w:r>
      <w:r w:rsidR="00A33B9F">
        <w:t>growing</w:t>
      </w:r>
      <w:r w:rsidR="00D53CAE">
        <w:t xml:space="preserve"> recognition</w:t>
      </w:r>
      <w:r w:rsidR="005F0518">
        <w:t xml:space="preserve"> that </w:t>
      </w:r>
      <w:r w:rsidR="00C4769B">
        <w:t>‘</w:t>
      </w:r>
      <w:r w:rsidR="007160DD">
        <w:t>Environmental Health Officers (</w:t>
      </w:r>
      <w:r w:rsidR="007D43D3" w:rsidRPr="007D43D3">
        <w:t>EHOs</w:t>
      </w:r>
      <w:r w:rsidR="007160DD">
        <w:t>)</w:t>
      </w:r>
      <w:r w:rsidR="007D43D3" w:rsidRPr="007D43D3">
        <w:t xml:space="preserve"> are an untapped source of knowledge and skills that can contribute to climate change adapt</w:t>
      </w:r>
      <w:r w:rsidR="008D0E5A">
        <w:t>at</w:t>
      </w:r>
      <w:r w:rsidR="007D43D3" w:rsidRPr="007D43D3">
        <w:t>ion planning</w:t>
      </w:r>
      <w:r w:rsidR="00051C9C">
        <w:t>.</w:t>
      </w:r>
      <w:r w:rsidR="006C76C5">
        <w:t>’</w:t>
      </w:r>
      <w:r w:rsidR="000521D1" w:rsidRPr="000521D1">
        <w:rPr>
          <w:vertAlign w:val="superscript"/>
        </w:rPr>
        <w:fldChar w:fldCharType="begin"/>
      </w:r>
      <w:r w:rsidR="005435A8">
        <w:rPr>
          <w:vertAlign w:val="superscript"/>
        </w:rPr>
        <w:instrText xml:space="preserve"> ADDIN EN.CITE &lt;EndNote&gt;&lt;Cite&gt;&lt;Author&gt;Smith&lt;/Author&gt;&lt;Year&gt;2023&lt;/Year&gt;&lt;RecNum&gt;598&lt;/RecNum&gt;&lt;Suffix&gt;p1&lt;/Suffix&gt;&lt;DisplayText&gt;119p1&lt;/DisplayText&gt;&lt;record&gt;&lt;rec-number&gt;598&lt;/rec-number&gt;&lt;foreign-keys&gt;&lt;key app="EN" db-id="fwvs520dta0pajerxw65e0pi2ztww9f052dv" timestamp="1725497691" guid="dfb27d17-885e-4b00-9933-3c25259e5381"&gt;598&lt;/key&gt;&lt;/foreign-keys&gt;&lt;ref-type name="Journal Article"&gt;17&lt;/ref-type&gt;&lt;contributors&gt;&lt;authors&gt;&lt;author&gt;Smith, J. C.&lt;/author&gt;&lt;author&gt;Whiley, H.&lt;/author&gt;&lt;author&gt;Ross, K. E.&lt;/author&gt;&lt;/authors&gt;&lt;/contributors&gt;&lt;auth-address&gt;College of Science and Engineering, Flinders University, Adelaide 5042, Australia.&lt;/auth-address&gt;&lt;titles&gt;&lt;title&gt;Climate change and health: local government capacity for health protection in Australia&lt;/title&gt;&lt;secondary-title&gt;Int J Environ Res Public Health&lt;/secondary-title&gt;&lt;/titles&gt;&lt;periodical&gt;&lt;full-title&gt;Int J Environ Res Public Health&lt;/full-title&gt;&lt;/periodical&gt;&lt;volume&gt;20&lt;/volume&gt;&lt;number&gt;3&lt;/number&gt;&lt;edition&gt;20230118&lt;/edition&gt;&lt;keywords&gt;&lt;keyword&gt;Humans&lt;/keyword&gt;&lt;keyword&gt;Australia&lt;/keyword&gt;&lt;keyword&gt;*Climate Change&lt;/keyword&gt;&lt;keyword&gt;Local Government&lt;/keyword&gt;&lt;keyword&gt;*Disasters&lt;/keyword&gt;&lt;keyword&gt;Public Health&lt;/keyword&gt;&lt;keyword&gt;EHOs&lt;/keyword&gt;&lt;keyword&gt;climate change&lt;/keyword&gt;&lt;keyword&gt;environmental health&lt;/keyword&gt;&lt;keyword&gt;environmental health officers&lt;/keyword&gt;&lt;/keywords&gt;&lt;dates&gt;&lt;year&gt;2023&lt;/year&gt;&lt;pub-dates&gt;&lt;date&gt;Jan 18&lt;/date&gt;&lt;/pub-dates&gt;&lt;/dates&gt;&lt;isbn&gt;1660-4601 (Electronic)&amp;#xD;1661-7827 (Print)&amp;#xD;1660-4601 (Linking)&lt;/isbn&gt;&lt;accession-num&gt;36767114&lt;/accession-num&gt;&lt;urls&gt;&lt;related-urls&gt;&lt;url&gt;https://www.ncbi.nlm.nih.gov/pubmed/36767114&lt;/url&gt;&lt;/related-urls&gt;&lt;/urls&gt;&lt;custom1&gt;The authors declare no conflict of interest.&lt;/custom1&gt;&lt;custom2&gt;PMC9914245&lt;/custom2&gt;&lt;electronic-resource-num&gt;10.3390/ijerph20031750&lt;/electronic-resource-num&gt;&lt;remote-database-name&gt;Medline&lt;/remote-database-name&gt;&lt;remote-database-provider&gt;NLM&lt;/remote-database-provider&gt;&lt;/record&gt;&lt;/Cite&gt;&lt;/EndNote&gt;</w:instrText>
      </w:r>
      <w:r w:rsidR="000521D1" w:rsidRPr="000521D1">
        <w:rPr>
          <w:vertAlign w:val="superscript"/>
        </w:rPr>
        <w:fldChar w:fldCharType="separate"/>
      </w:r>
      <w:r w:rsidR="00937C8F">
        <w:rPr>
          <w:noProof/>
          <w:vertAlign w:val="superscript"/>
        </w:rPr>
        <w:t>119p1</w:t>
      </w:r>
      <w:r w:rsidR="000521D1" w:rsidRPr="000521D1">
        <w:rPr>
          <w:vertAlign w:val="superscript"/>
        </w:rPr>
        <w:fldChar w:fldCharType="end"/>
      </w:r>
      <w:r w:rsidR="005C70D5">
        <w:rPr>
          <w:vertAlign w:val="superscript"/>
        </w:rPr>
        <w:t xml:space="preserve"> </w:t>
      </w:r>
      <w:r w:rsidR="00674219">
        <w:t>EHOs</w:t>
      </w:r>
      <w:r w:rsidR="009A0230">
        <w:t xml:space="preserve"> are at the coalface of the community</w:t>
      </w:r>
      <w:r w:rsidR="003766FA">
        <w:t>,</w:t>
      </w:r>
      <w:r w:rsidR="00674219">
        <w:t xml:space="preserve"> </w:t>
      </w:r>
      <w:r w:rsidR="00DD655C">
        <w:t>possess valuable</w:t>
      </w:r>
      <w:r w:rsidR="00674219">
        <w:t xml:space="preserve"> scientific knowledge and skills in environmental health</w:t>
      </w:r>
      <w:r w:rsidR="00F27898">
        <w:t>,</w:t>
      </w:r>
      <w:r w:rsidR="00674219">
        <w:t xml:space="preserve"> risk assessment,</w:t>
      </w:r>
      <w:r w:rsidR="009C2F27">
        <w:t xml:space="preserve"> and</w:t>
      </w:r>
      <w:r w:rsidR="00674219">
        <w:t xml:space="preserve"> preventative health strategies, a</w:t>
      </w:r>
      <w:r w:rsidR="00863394">
        <w:t>longside a</w:t>
      </w:r>
      <w:r w:rsidR="007C0040">
        <w:t xml:space="preserve"> deep</w:t>
      </w:r>
      <w:r w:rsidR="00674219">
        <w:t xml:space="preserve"> understanding of relevant legislation and social determinants affecting community health.</w:t>
      </w:r>
      <w:r w:rsidR="0040424B" w:rsidRPr="00E200F7">
        <w:rPr>
          <w:vertAlign w:val="superscript"/>
        </w:rPr>
        <w:fldChar w:fldCharType="begin">
          <w:fldData xml:space="preserve">PEVuZE5vdGU+PENpdGU+PEF1dGhvcj5XYWx0ZXI8L0F1dGhvcj48WWVhcj4yMDI0PC9ZZWFyPjxS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=
</w:fldData>
        </w:fldChar>
      </w:r>
      <w:r w:rsidR="00F71C99">
        <w:rPr>
          <w:vertAlign w:val="superscript"/>
        </w:rPr>
        <w:instrText xml:space="preserve"> ADDIN EN.CITE </w:instrText>
      </w:r>
      <w:r w:rsidR="00F71C99">
        <w:rPr>
          <w:vertAlign w:val="superscript"/>
        </w:rPr>
        <w:fldChar w:fldCharType="begin">
          <w:fldData xml:space="preserve">PEVuZE5vdGU+PENpdGU+PEF1dGhvcj5XYWx0ZXI8L0F1dGhvcj48WWVhcj4yMDI0PC9ZZWFyPjxS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=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40424B" w:rsidRPr="00E200F7">
        <w:rPr>
          <w:vertAlign w:val="superscript"/>
        </w:rPr>
      </w:r>
      <w:r w:rsidR="0040424B" w:rsidRPr="00E200F7">
        <w:rPr>
          <w:vertAlign w:val="superscript"/>
        </w:rPr>
        <w:fldChar w:fldCharType="separate"/>
      </w:r>
      <w:r w:rsidR="00937C8F">
        <w:rPr>
          <w:noProof/>
          <w:vertAlign w:val="superscript"/>
        </w:rPr>
        <w:t>119,120</w:t>
      </w:r>
      <w:r w:rsidR="0040424B" w:rsidRPr="00E200F7">
        <w:rPr>
          <w:vertAlign w:val="superscript"/>
        </w:rPr>
        <w:fldChar w:fldCharType="end"/>
      </w:r>
      <w:r w:rsidR="00C21E7E">
        <w:t xml:space="preserve"> EHOs widely agree they have a role in proactively supporting their communities to adapt to health risks and impacts of climate change.</w:t>
      </w:r>
      <w:r w:rsidR="00C21E7E" w:rsidRPr="00177352">
        <w:rPr>
          <w:vertAlign w:val="superscript"/>
        </w:rPr>
        <w:fldChar w:fldCharType="begin">
          <w:fldData xml:space="preserve">PEVuZE5vdGU+PENpdGU+PEF1dGhvcj5XaGlsZXk8L0F1dGhvcj48WWVhcj4yMDIzPC9ZZWFyPjxS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</w:fldData>
        </w:fldChar>
      </w:r>
      <w:r w:rsidR="00F71C99">
        <w:rPr>
          <w:vertAlign w:val="superscript"/>
        </w:rPr>
        <w:instrText xml:space="preserve"> ADDIN EN.CITE </w:instrText>
      </w:r>
      <w:r w:rsidR="00F71C99">
        <w:rPr>
          <w:vertAlign w:val="superscript"/>
        </w:rPr>
        <w:fldChar w:fldCharType="begin">
          <w:fldData xml:space="preserve">PEVuZE5vdGU+PENpdGU+PEF1dGhvcj5XaGlsZXk8L0F1dGhvcj48WWVhcj4yMDIzPC9ZZWFyPjxS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C21E7E" w:rsidRPr="00177352">
        <w:rPr>
          <w:vertAlign w:val="superscript"/>
        </w:rPr>
      </w:r>
      <w:r w:rsidR="00C21E7E" w:rsidRPr="00177352">
        <w:rPr>
          <w:vertAlign w:val="superscript"/>
        </w:rPr>
        <w:fldChar w:fldCharType="separate"/>
      </w:r>
      <w:r w:rsidR="00937C8F">
        <w:rPr>
          <w:noProof/>
          <w:vertAlign w:val="superscript"/>
        </w:rPr>
        <w:t>121</w:t>
      </w:r>
      <w:r w:rsidR="00C21E7E" w:rsidRPr="00177352">
        <w:rPr>
          <w:vertAlign w:val="superscript"/>
        </w:rPr>
        <w:fldChar w:fldCharType="end"/>
      </w:r>
    </w:p>
    <w:p w14:paraId="5551687F" w14:textId="79AF6F1F" w:rsidR="00BB368E" w:rsidRDefault="00BB368E" w:rsidP="00C21E7E">
      <w:pPr>
        <w:pStyle w:val="DHHSbullet1"/>
        <w:numPr>
          <w:ilvl w:val="0"/>
          <w:numId w:val="0"/>
        </w:numPr>
      </w:pPr>
      <w:r>
        <w:t xml:space="preserve">Examples of business areas and strategies that could be implemented in the theme area of </w:t>
      </w:r>
      <w:r w:rsidR="00654A33">
        <w:t xml:space="preserve">environmental health services, surveillance and </w:t>
      </w:r>
      <w:r w:rsidR="00654A33" w:rsidDel="00A96E92">
        <w:t>control</w:t>
      </w:r>
      <w:r w:rsidR="00654A33">
        <w:t xml:space="preserve"> </w:t>
      </w:r>
      <w:r>
        <w:t xml:space="preserve">are included in </w:t>
      </w:r>
      <w:r w:rsidR="004233F5">
        <w:rPr>
          <w:b/>
          <w:bCs/>
        </w:rPr>
        <w:t xml:space="preserve">Table </w:t>
      </w:r>
      <w:r w:rsidR="00970606">
        <w:rPr>
          <w:b/>
          <w:bCs/>
        </w:rPr>
        <w:t>11</w:t>
      </w:r>
      <w:r>
        <w:t>.</w:t>
      </w:r>
    </w:p>
    <w:p w14:paraId="48894E11" w14:textId="5D5645E1" w:rsidR="00BB368E" w:rsidRPr="00BB368E" w:rsidRDefault="00BB368E" w:rsidP="00BD72BB">
      <w:pPr>
        <w:pStyle w:val="DHHStablecaption"/>
        <w:rPr>
          <w:rFonts w:eastAsia="Times"/>
        </w:rPr>
      </w:pPr>
      <w:bookmarkStart w:id="56" w:name="_Ref44344138"/>
      <w:r w:rsidRPr="00900FEB">
        <w:rPr>
          <w:rFonts w:eastAsia="Times"/>
        </w:rPr>
        <w:t>Table</w:t>
      </w:r>
      <w:bookmarkEnd w:id="56"/>
      <w:r w:rsidR="004233F5">
        <w:rPr>
          <w:rFonts w:eastAsia="Times"/>
        </w:rPr>
        <w:t xml:space="preserve"> </w:t>
      </w:r>
      <w:r w:rsidR="00970606">
        <w:rPr>
          <w:rFonts w:eastAsia="Times"/>
        </w:rPr>
        <w:t>11</w:t>
      </w:r>
      <w:r w:rsidRPr="00900FEB">
        <w:rPr>
          <w:rFonts w:eastAsia="Times"/>
        </w:rPr>
        <w:t xml:space="preserve">: </w:t>
      </w:r>
      <w:r>
        <w:rPr>
          <w:rFonts w:eastAsia="Times"/>
        </w:rPr>
        <w:t xml:space="preserve">Examples of environmental health services, surveillance and </w:t>
      </w:r>
      <w:r w:rsidDel="00A96E92">
        <w:rPr>
          <w:rFonts w:eastAsia="Times"/>
        </w:rPr>
        <w:t>control</w:t>
      </w:r>
      <w:r>
        <w:rPr>
          <w:rFonts w:eastAsia="Times"/>
        </w:rPr>
        <w:t xml:space="preserve"> 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662"/>
      </w:tblGrid>
      <w:tr w:rsidR="00970606" w:rsidRPr="00970606" w14:paraId="48938AC8"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left w:val="none" w:sz="0" w:space="0" w:color="auto"/>
              <w:bottom w:val="none" w:sz="0" w:space="0" w:color="auto"/>
              <w:right w:val="none" w:sz="0" w:space="0" w:color="auto"/>
            </w:tcBorders>
          </w:tcPr>
          <w:p w14:paraId="746773D8" w14:textId="404F411A" w:rsidR="0081292E" w:rsidRPr="00970606" w:rsidRDefault="0081292E" w:rsidP="008027C9">
            <w:pPr>
              <w:pStyle w:val="DHHStabletext"/>
              <w:rPr>
                <w:color w:val="auto"/>
              </w:rPr>
            </w:pPr>
            <w:r w:rsidRPr="00970606">
              <w:rPr>
                <w:color w:val="auto"/>
              </w:rPr>
              <w:t>Example business areas</w:t>
            </w:r>
          </w:p>
        </w:tc>
        <w:tc>
          <w:tcPr>
            <w:tcW w:w="6662" w:type="dxa"/>
            <w:tcBorders>
              <w:top w:val="none" w:sz="0" w:space="0" w:color="auto"/>
              <w:left w:val="none" w:sz="0" w:space="0" w:color="auto"/>
              <w:bottom w:val="none" w:sz="0" w:space="0" w:color="auto"/>
              <w:right w:val="none" w:sz="0" w:space="0" w:color="auto"/>
            </w:tcBorders>
          </w:tcPr>
          <w:p w14:paraId="3FD424C6" w14:textId="77777777" w:rsidR="0081292E" w:rsidRPr="00970606" w:rsidRDefault="0081292E" w:rsidP="008027C9">
            <w:pPr>
              <w:pStyle w:val="DHHStabletext"/>
              <w:cnfStyle w:val="100000000000" w:firstRow="1" w:lastRow="0" w:firstColumn="0" w:lastColumn="0" w:oddVBand="0" w:evenVBand="0" w:oddHBand="0" w:evenHBand="0" w:firstRowFirstColumn="0" w:firstRowLastColumn="0" w:lastRowFirstColumn="0" w:lastRowLastColumn="0"/>
              <w:rPr>
                <w:b w:val="0"/>
                <w:bCs w:val="0"/>
                <w:color w:val="auto"/>
              </w:rPr>
            </w:pPr>
            <w:r w:rsidRPr="00970606">
              <w:rPr>
                <w:color w:val="auto"/>
              </w:rPr>
              <w:t>Example strategies</w:t>
            </w:r>
          </w:p>
        </w:tc>
      </w:tr>
      <w:tr w:rsidR="0081292E" w14:paraId="64EEBEC9"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38D5105" w14:textId="77777777" w:rsidR="0081292E" w:rsidRPr="0081292E" w:rsidRDefault="0081292E" w:rsidP="008027C9">
            <w:pPr>
              <w:pStyle w:val="DHHStablebullet1"/>
              <w:rPr>
                <w:b w:val="0"/>
                <w:bCs w:val="0"/>
              </w:rPr>
            </w:pPr>
            <w:r w:rsidRPr="0081292E">
              <w:rPr>
                <w:b w:val="0"/>
                <w:bCs w:val="0"/>
              </w:rPr>
              <w:t>Environmental health</w:t>
            </w:r>
          </w:p>
          <w:p w14:paraId="3F6A206E" w14:textId="77777777" w:rsidR="0081292E" w:rsidRPr="0081292E" w:rsidRDefault="0081292E" w:rsidP="008027C9">
            <w:pPr>
              <w:pStyle w:val="DHHStablebullet1"/>
              <w:rPr>
                <w:b w:val="0"/>
                <w:bCs w:val="0"/>
              </w:rPr>
            </w:pPr>
            <w:r w:rsidRPr="0081292E">
              <w:rPr>
                <w:b w:val="0"/>
                <w:bCs w:val="0"/>
              </w:rPr>
              <w:t>Sustainability</w:t>
            </w:r>
          </w:p>
          <w:p w14:paraId="656B0037" w14:textId="77777777" w:rsidR="0081292E" w:rsidRPr="0081292E" w:rsidRDefault="0081292E" w:rsidP="008027C9">
            <w:pPr>
              <w:pStyle w:val="DHHStablebullet1"/>
              <w:rPr>
                <w:b w:val="0"/>
                <w:bCs w:val="0"/>
              </w:rPr>
            </w:pPr>
            <w:r w:rsidRPr="0081292E">
              <w:rPr>
                <w:b w:val="0"/>
                <w:bCs w:val="0"/>
              </w:rPr>
              <w:t xml:space="preserve">Health and wellbeing </w:t>
            </w:r>
          </w:p>
          <w:p w14:paraId="54F4192B" w14:textId="77777777" w:rsidR="0081292E" w:rsidRPr="0081292E" w:rsidRDefault="0081292E" w:rsidP="008027C9">
            <w:pPr>
              <w:pStyle w:val="DHHStablebullet1"/>
              <w:rPr>
                <w:b w:val="0"/>
                <w:bCs w:val="0"/>
              </w:rPr>
            </w:pPr>
            <w:r w:rsidRPr="0081292E">
              <w:rPr>
                <w:b w:val="0"/>
                <w:bCs w:val="0"/>
              </w:rPr>
              <w:t>Health planning</w:t>
            </w:r>
          </w:p>
          <w:p w14:paraId="6652DD76" w14:textId="426D06D9" w:rsidR="0081292E" w:rsidRPr="0081292E" w:rsidRDefault="0081292E" w:rsidP="008027C9">
            <w:pPr>
              <w:pStyle w:val="DHHStablebullet1"/>
            </w:pPr>
            <w:r w:rsidRPr="0081292E">
              <w:rPr>
                <w:rFonts w:eastAsia="Arial"/>
                <w:b w:val="0"/>
                <w:bCs w:val="0"/>
              </w:rPr>
              <w:t>Council and community facilities</w:t>
            </w:r>
          </w:p>
        </w:tc>
        <w:tc>
          <w:tcPr>
            <w:tcW w:w="6662" w:type="dxa"/>
          </w:tcPr>
          <w:p w14:paraId="3584E582" w14:textId="6448064D" w:rsidR="00826708" w:rsidRDefault="00F17EC7" w:rsidP="008027C9">
            <w:pPr>
              <w:pStyle w:val="DHHStablebullet1"/>
              <w:cnfStyle w:val="000000100000" w:firstRow="0" w:lastRow="0" w:firstColumn="0" w:lastColumn="0" w:oddVBand="0" w:evenVBand="0" w:oddHBand="1" w:evenHBand="0" w:firstRowFirstColumn="0" w:firstRowLastColumn="0" w:lastRowFirstColumn="0" w:lastRowLastColumn="0"/>
            </w:pPr>
            <w:r w:rsidRPr="00DB7D0B">
              <w:t xml:space="preserve">Consider </w:t>
            </w:r>
            <w:r w:rsidR="00F4550B">
              <w:t xml:space="preserve">how </w:t>
            </w:r>
            <w:r w:rsidRPr="00DB7D0B">
              <w:t xml:space="preserve">climate change </w:t>
            </w:r>
            <w:r w:rsidR="00AC3235">
              <w:t xml:space="preserve">will </w:t>
            </w:r>
            <w:r w:rsidR="00713888">
              <w:t>affect</w:t>
            </w:r>
            <w:r w:rsidR="00713888" w:rsidRPr="00DB7D0B">
              <w:t xml:space="preserve"> </w:t>
            </w:r>
            <w:r w:rsidRPr="00DB7D0B">
              <w:t xml:space="preserve">environmental health </w:t>
            </w:r>
            <w:r w:rsidR="002759BB">
              <w:t xml:space="preserve">teams and </w:t>
            </w:r>
            <w:r w:rsidRPr="00DB7D0B">
              <w:t xml:space="preserve">services </w:t>
            </w:r>
            <w:r w:rsidR="00E97E7E">
              <w:t xml:space="preserve">(including the delivery of </w:t>
            </w:r>
            <w:r w:rsidR="00FD5DF5">
              <w:t>surveillance, regulatory and emergency management functions)</w:t>
            </w:r>
            <w:r w:rsidR="00552253">
              <w:t xml:space="preserve"> </w:t>
            </w:r>
          </w:p>
          <w:p w14:paraId="745B0550" w14:textId="6A0059E5" w:rsidR="00F17EC7" w:rsidRPr="00DB7D0B" w:rsidRDefault="00552253" w:rsidP="008027C9">
            <w:pPr>
              <w:pStyle w:val="DHHStablebullet1"/>
              <w:cnfStyle w:val="000000100000" w:firstRow="0" w:lastRow="0" w:firstColumn="0" w:lastColumn="0" w:oddVBand="0" w:evenVBand="0" w:oddHBand="1" w:evenHBand="0" w:firstRowFirstColumn="0" w:firstRowLastColumn="0" w:lastRowFirstColumn="0" w:lastRowLastColumn="0"/>
            </w:pPr>
            <w:r>
              <w:t>Adapt environmental health services to reflect the level of community risk</w:t>
            </w:r>
            <w:r w:rsidR="0006289D">
              <w:t xml:space="preserve"> </w:t>
            </w:r>
            <w:r w:rsidR="00A16736">
              <w:t>including during</w:t>
            </w:r>
            <w:r w:rsidR="0006289D">
              <w:t xml:space="preserve"> higher risk periods (for example</w:t>
            </w:r>
            <w:r w:rsidR="00A16736">
              <w:t xml:space="preserve"> through</w:t>
            </w:r>
            <w:r w:rsidR="0006289D">
              <w:t xml:space="preserve"> </w:t>
            </w:r>
            <w:r w:rsidR="009B6951">
              <w:t xml:space="preserve">enhanced </w:t>
            </w:r>
            <w:r w:rsidR="00860BD7">
              <w:t xml:space="preserve">inspection and </w:t>
            </w:r>
            <w:r w:rsidR="00D34FFC">
              <w:t>surveillance activities</w:t>
            </w:r>
            <w:r w:rsidR="00FD5DF5">
              <w:t xml:space="preserve">) </w:t>
            </w:r>
          </w:p>
          <w:p w14:paraId="1BA699E0" w14:textId="2DFB6EA8" w:rsidR="00FD5DF5" w:rsidRDefault="004D1B05" w:rsidP="00FD5DF5">
            <w:pPr>
              <w:pStyle w:val="DHHStablebullet1"/>
              <w:cnfStyle w:val="000000100000" w:firstRow="0" w:lastRow="0" w:firstColumn="0" w:lastColumn="0" w:oddVBand="0" w:evenVBand="0" w:oddHBand="1" w:evenHBand="0" w:firstRowFirstColumn="0" w:firstRowLastColumn="0" w:lastRowFirstColumn="0" w:lastRowLastColumn="0"/>
            </w:pPr>
            <w:r>
              <w:t xml:space="preserve">Ensure </w:t>
            </w:r>
            <w:r w:rsidR="000A580D">
              <w:t xml:space="preserve">climate change and its impacts on health </w:t>
            </w:r>
            <w:r w:rsidR="00637FD8">
              <w:t xml:space="preserve">are considered </w:t>
            </w:r>
            <w:r w:rsidR="000A580D">
              <w:t>in relevant environmental health policies, plans and procedures</w:t>
            </w:r>
          </w:p>
          <w:p w14:paraId="714E3EF8" w14:textId="21D10138" w:rsidR="00F17EC7" w:rsidRDefault="00850AD6" w:rsidP="008027C9">
            <w:pPr>
              <w:pStyle w:val="DHHStablebullet1"/>
              <w:cnfStyle w:val="000000100000" w:firstRow="0" w:lastRow="0" w:firstColumn="0" w:lastColumn="0" w:oddVBand="0" w:evenVBand="0" w:oddHBand="1" w:evenHBand="0" w:firstRowFirstColumn="0" w:firstRowLastColumn="0" w:lastRowFirstColumn="0" w:lastRowLastColumn="0"/>
            </w:pPr>
            <w:r>
              <w:t>Support</w:t>
            </w:r>
            <w:r w:rsidR="00F17EC7">
              <w:t xml:space="preserve"> community</w:t>
            </w:r>
            <w:r w:rsidR="00A4162A">
              <w:t xml:space="preserve"> engagement activities</w:t>
            </w:r>
            <w:r w:rsidR="00F17EC7">
              <w:t xml:space="preserve"> to raise awareness about </w:t>
            </w:r>
            <w:r w:rsidR="00A4162A">
              <w:t>potential</w:t>
            </w:r>
            <w:r w:rsidR="00F17EC7">
              <w:t xml:space="preserve"> impacts of climate change on </w:t>
            </w:r>
            <w:r>
              <w:t>public health</w:t>
            </w:r>
            <w:r w:rsidR="00F17EC7">
              <w:t xml:space="preserve"> in the municipality and what actions can be taken to improve preparedness and resilience</w:t>
            </w:r>
          </w:p>
          <w:p w14:paraId="39253F00" w14:textId="20B802DE" w:rsidR="0081292E" w:rsidRDefault="00E4745F" w:rsidP="009F6941">
            <w:pPr>
              <w:pStyle w:val="DHHStablebullet1"/>
              <w:cnfStyle w:val="000000100000" w:firstRow="0" w:lastRow="0" w:firstColumn="0" w:lastColumn="0" w:oddVBand="0" w:evenVBand="0" w:oddHBand="1" w:evenHBand="0" w:firstRowFirstColumn="0" w:firstRowLastColumn="0" w:lastRowFirstColumn="0" w:lastRowLastColumn="0"/>
            </w:pPr>
            <w:r>
              <w:t>Facilitate opportunities for environmental health officers to</w:t>
            </w:r>
            <w:r w:rsidR="005D3C15">
              <w:t xml:space="preserve"> </w:t>
            </w:r>
            <w:r w:rsidR="00FF2B0A">
              <w:t>engage with councils’ climate change planning processes</w:t>
            </w:r>
            <w:r w:rsidR="00D31C04">
              <w:t>, including</w:t>
            </w:r>
            <w:r w:rsidR="00E24E3D">
              <w:t xml:space="preserve"> </w:t>
            </w:r>
            <w:r w:rsidR="008336DF">
              <w:t xml:space="preserve">climate change and </w:t>
            </w:r>
            <w:r w:rsidR="0033541D">
              <w:t>health risk</w:t>
            </w:r>
            <w:r w:rsidR="00D31C04">
              <w:t>, vulnerability and adaptat</w:t>
            </w:r>
            <w:r w:rsidR="00E24E3D">
              <w:t>i</w:t>
            </w:r>
            <w:r w:rsidR="00D31C04">
              <w:t>on</w:t>
            </w:r>
            <w:r w:rsidR="0033541D">
              <w:t xml:space="preserve"> assessments</w:t>
            </w:r>
            <w:r w:rsidR="00FF2B0A">
              <w:t xml:space="preserve"> </w:t>
            </w:r>
          </w:p>
        </w:tc>
      </w:tr>
    </w:tbl>
    <w:p w14:paraId="74FA66B7" w14:textId="77777777" w:rsidR="00970606" w:rsidRDefault="00970606" w:rsidP="00E00302">
      <w:pPr>
        <w:pStyle w:val="DHHSbody"/>
        <w:rPr>
          <w:rStyle w:val="Hyperlink"/>
        </w:rPr>
      </w:pPr>
    </w:p>
    <w:tbl>
      <w:tblPr>
        <w:tblStyle w:val="TableGrid"/>
        <w:tblW w:w="0" w:type="auto"/>
        <w:tblLook w:val="04A0" w:firstRow="1" w:lastRow="0" w:firstColumn="1" w:lastColumn="0" w:noHBand="0" w:noVBand="1"/>
      </w:tblPr>
      <w:tblGrid>
        <w:gridCol w:w="9288"/>
      </w:tblGrid>
      <w:tr w:rsidR="00D36301" w14:paraId="03F055FE" w14:textId="77777777" w:rsidTr="00D36301">
        <w:tc>
          <w:tcPr>
            <w:tcW w:w="9288" w:type="dxa"/>
          </w:tcPr>
          <w:p w14:paraId="0FA822E2" w14:textId="4A33FA5B" w:rsidR="00D36301" w:rsidRPr="008543D0" w:rsidRDefault="00D36301" w:rsidP="00D36301">
            <w:pPr>
              <w:pStyle w:val="DHHSbody"/>
              <w:rPr>
                <w:b/>
                <w:bCs/>
              </w:rPr>
            </w:pPr>
            <w:r w:rsidRPr="00D07BE4">
              <w:rPr>
                <w:b/>
                <w:bCs/>
              </w:rPr>
              <w:t xml:space="preserve">Box </w:t>
            </w:r>
            <w:r w:rsidR="00DF2094">
              <w:rPr>
                <w:b/>
                <w:bCs/>
              </w:rPr>
              <w:t>1</w:t>
            </w:r>
            <w:r w:rsidR="40CD393E">
              <w:rPr>
                <w:b/>
                <w:bCs/>
              </w:rPr>
              <w:t>2</w:t>
            </w:r>
            <w:r w:rsidR="00754F48">
              <w:rPr>
                <w:b/>
                <w:bCs/>
              </w:rPr>
              <w:t>:</w:t>
            </w:r>
            <w:r w:rsidRPr="008543D0">
              <w:rPr>
                <w:b/>
                <w:bCs/>
              </w:rPr>
              <w:t xml:space="preserve"> Disaster and emergency management for environmental health practitioners: </w:t>
            </w:r>
            <w:r w:rsidR="00713888">
              <w:rPr>
                <w:b/>
                <w:bCs/>
              </w:rPr>
              <w:t>a</w:t>
            </w:r>
            <w:r w:rsidRPr="008543D0">
              <w:rPr>
                <w:b/>
                <w:bCs/>
              </w:rPr>
              <w:t xml:space="preserve"> guide for environmental health practitioners in managing disasters and emergencies in an Australian setting</w:t>
            </w:r>
            <w:r w:rsidRPr="0055550B">
              <w:rPr>
                <w:vertAlign w:val="superscript"/>
              </w:rPr>
              <w:fldChar w:fldCharType="begin">
                <w:fldData xml:space="preserve">PEVuZE5vdGU+PENpdGU+PEF1dGhvcj5lbkhlYWx0aDwvQXV0aG9yPjxZZWFyPjIwMjA8L1llYXI+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</w:fldData>
              </w:fldChar>
            </w:r>
            <w:r w:rsidR="00F71C99">
              <w:rPr>
                <w:vertAlign w:val="superscript"/>
              </w:rPr>
              <w:instrText xml:space="preserve"> ADDIN EN.CITE </w:instrText>
            </w:r>
            <w:r w:rsidR="00F71C99">
              <w:rPr>
                <w:vertAlign w:val="superscript"/>
              </w:rPr>
              <w:fldChar w:fldCharType="begin">
                <w:fldData xml:space="preserve">PEVuZE5vdGU+PENpdGU+PEF1dGhvcj5lbkhlYWx0aDwvQXV0aG9yPjxZZWFyPjIwMjA8L1llYXI+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Pr="0055550B">
              <w:rPr>
                <w:vertAlign w:val="superscript"/>
              </w:rPr>
            </w:r>
            <w:r w:rsidRPr="0055550B">
              <w:rPr>
                <w:vertAlign w:val="superscript"/>
              </w:rPr>
              <w:fldChar w:fldCharType="separate"/>
            </w:r>
            <w:r w:rsidR="00937C8F">
              <w:rPr>
                <w:noProof/>
                <w:vertAlign w:val="superscript"/>
              </w:rPr>
              <w:t>122</w:t>
            </w:r>
            <w:r w:rsidRPr="0055550B">
              <w:rPr>
                <w:vertAlign w:val="superscript"/>
              </w:rPr>
              <w:fldChar w:fldCharType="end"/>
            </w:r>
            <w:r w:rsidR="00CE3264">
              <w:rPr>
                <w:vertAlign w:val="superscript"/>
              </w:rPr>
              <w:t xml:space="preserve"> </w:t>
            </w:r>
          </w:p>
          <w:p w14:paraId="404EE489" w14:textId="6A28812E" w:rsidR="00D36301" w:rsidRPr="008543D0" w:rsidRDefault="00D36301" w:rsidP="00D36301">
            <w:pPr>
              <w:pStyle w:val="DHHSbody"/>
            </w:pPr>
            <w:proofErr w:type="spellStart"/>
            <w:r w:rsidRPr="008543D0">
              <w:lastRenderedPageBreak/>
              <w:t>enHealth’s</w:t>
            </w:r>
            <w:proofErr w:type="spellEnd"/>
            <w:r w:rsidRPr="008543D0">
              <w:t xml:space="preserve"> </w:t>
            </w:r>
            <w:r w:rsidRPr="008543D0">
              <w:rPr>
                <w:i/>
                <w:iCs/>
              </w:rPr>
              <w:t>Disaster and emergency management for environmental health practitioners</w:t>
            </w:r>
            <w:r w:rsidRPr="008543D0">
              <w:t xml:space="preserve"> guide recognises that with the frequency and magnitude of disasters intensifying, in part due to the impact of climate change, disasters such as bushfires, floods and cyclones are an increasingly major public health problem for Australia. It recognises that environmental health plays a role in disaster and emergency management by being both strategic and practical, bringing together a multidisciplinary skill set that is consistent with the preventative nature of the all</w:t>
            </w:r>
            <w:r w:rsidR="00AC2BF7">
              <w:t>-</w:t>
            </w:r>
            <w:r w:rsidRPr="008543D0">
              <w:t xml:space="preserve">hazards approach. </w:t>
            </w:r>
          </w:p>
          <w:p w14:paraId="4148E65B" w14:textId="0284E99F" w:rsidR="00D36301" w:rsidRPr="008543D0" w:rsidRDefault="00D36301" w:rsidP="00D36301">
            <w:pPr>
              <w:pStyle w:val="DHHSbody"/>
            </w:pPr>
            <w:r w:rsidRPr="008543D0">
              <w:t>The guide is a resource that assist</w:t>
            </w:r>
            <w:r w:rsidR="0017031F">
              <w:t>s</w:t>
            </w:r>
            <w:r w:rsidRPr="008543D0">
              <w:t xml:space="preserve"> a range of environmental health practitioners in planning for and responding to disasters and emergencies.</w:t>
            </w:r>
            <w:r w:rsidR="007C3A2D">
              <w:t xml:space="preserve"> </w:t>
            </w:r>
            <w:r w:rsidRPr="008543D0">
              <w:t>It aims to connect the fields of emergency management and environmental health and provide a baseline for environmental health practitioners in developing disaster response competencies.</w:t>
            </w:r>
          </w:p>
          <w:p w14:paraId="4277AB38" w14:textId="5D535C67" w:rsidR="00D36301" w:rsidRPr="00D36301" w:rsidRDefault="00D36301" w:rsidP="00D36301">
            <w:pPr>
              <w:pStyle w:val="DHHSbody"/>
              <w:rPr>
                <w:rStyle w:val="Hyperlink"/>
                <w:rFonts w:cs="Arial"/>
              </w:rPr>
            </w:pPr>
            <w:r w:rsidRPr="008543D0">
              <w:t>For more information visit</w:t>
            </w:r>
            <w:r w:rsidR="001C4D08">
              <w:t xml:space="preserve"> the</w:t>
            </w:r>
            <w:r w:rsidR="007E3D6D">
              <w:t xml:space="preserve"> </w:t>
            </w:r>
            <w:hyperlink r:id="rId43" w:history="1">
              <w:r w:rsidR="00220A87">
                <w:rPr>
                  <w:rStyle w:val="Hyperlink"/>
                </w:rPr>
                <w:t>Commonwealth Department of Health and Aged Care website</w:t>
              </w:r>
            </w:hyperlink>
            <w:r w:rsidRPr="008543D0">
              <w:t xml:space="preserve"> </w:t>
            </w:r>
            <w:r w:rsidR="001C4D08">
              <w:t>&lt;</w:t>
            </w:r>
            <w:r w:rsidR="002B1400" w:rsidRPr="002B1400">
              <w:t>https://www.health.gov.au/resources/publications/enhealth-guidance-disaster-and-emergency-management-for-environmental-health-practitioners?language=en</w:t>
            </w:r>
            <w:r w:rsidR="001C4D08">
              <w:t>&gt;.</w:t>
            </w:r>
          </w:p>
        </w:tc>
      </w:tr>
    </w:tbl>
    <w:p w14:paraId="72A1CC07" w14:textId="57A80EB0" w:rsidR="0039088D" w:rsidRPr="00D914EC" w:rsidRDefault="000A5287" w:rsidP="00D914EC">
      <w:pPr>
        <w:pStyle w:val="Heading3"/>
      </w:pPr>
      <w:bookmarkStart w:id="57" w:name="_Toc190954545"/>
      <w:r w:rsidRPr="00943F17">
        <w:lastRenderedPageBreak/>
        <w:t xml:space="preserve">Built </w:t>
      </w:r>
      <w:r w:rsidR="00D914EC">
        <w:t xml:space="preserve">and natural </w:t>
      </w:r>
      <w:r w:rsidRPr="00943F17">
        <w:t>environment</w:t>
      </w:r>
      <w:r w:rsidR="00D914EC">
        <w:t>s</w:t>
      </w:r>
      <w:bookmarkEnd w:id="57"/>
    </w:p>
    <w:p w14:paraId="2C4790BE" w14:textId="15DCA04E" w:rsidR="00642765" w:rsidRDefault="00642765" w:rsidP="00D27F65">
      <w:pPr>
        <w:pStyle w:val="DHHSbody"/>
      </w:pPr>
      <w:r w:rsidRPr="00642765">
        <w:t xml:space="preserve">Councils can </w:t>
      </w:r>
      <w:r w:rsidR="00E13FB1">
        <w:t xml:space="preserve">support </w:t>
      </w:r>
      <w:r w:rsidRPr="00642765">
        <w:t xml:space="preserve">sustainability, climate change and health considerations </w:t>
      </w:r>
      <w:r w:rsidR="006B648E">
        <w:t>through</w:t>
      </w:r>
      <w:r w:rsidRPr="00642765">
        <w:t xml:space="preserve"> planning and de</w:t>
      </w:r>
      <w:r w:rsidR="0023162F">
        <w:t>sign</w:t>
      </w:r>
      <w:r w:rsidRPr="00642765">
        <w:t xml:space="preserve"> of the local built and natural environment.</w:t>
      </w:r>
    </w:p>
    <w:p w14:paraId="62011455" w14:textId="44023B40" w:rsidR="003B0B3A" w:rsidDel="004F0DF4" w:rsidRDefault="005C3505" w:rsidP="00D27F65">
      <w:pPr>
        <w:pStyle w:val="DHHSbody"/>
      </w:pPr>
      <w:r>
        <w:t xml:space="preserve">Councils </w:t>
      </w:r>
      <w:r w:rsidR="00E13FB1">
        <w:t>can provide an important</w:t>
      </w:r>
      <w:r>
        <w:t xml:space="preserve"> influence over </w:t>
      </w:r>
      <w:r w:rsidR="00E13FB1">
        <w:t>enhancing the resilience</w:t>
      </w:r>
      <w:r w:rsidR="003756B9">
        <w:t xml:space="preserve"> and sustainability</w:t>
      </w:r>
      <w:r w:rsidR="003D598F">
        <w:t xml:space="preserve"> of</w:t>
      </w:r>
      <w:r>
        <w:t xml:space="preserve"> the built </w:t>
      </w:r>
      <w:r w:rsidR="00695E10">
        <w:t xml:space="preserve">and natural </w:t>
      </w:r>
      <w:r>
        <w:t>environment in their municipalit</w:t>
      </w:r>
      <w:r w:rsidR="0019710F">
        <w:t>ies</w:t>
      </w:r>
      <w:r w:rsidR="004C181B">
        <w:t>.</w:t>
      </w:r>
      <w:r>
        <w:t xml:space="preserve"> </w:t>
      </w:r>
      <w:r w:rsidR="00D27F65">
        <w:t xml:space="preserve">Climate change poses significant challenges and risks to communities, but it also presents opportunities to make improvements to </w:t>
      </w:r>
      <w:r w:rsidR="00196172">
        <w:t>the</w:t>
      </w:r>
      <w:r w:rsidR="0079508E">
        <w:t>se</w:t>
      </w:r>
      <w:r w:rsidDel="00D958F6">
        <w:t xml:space="preserve"> </w:t>
      </w:r>
      <w:r w:rsidR="00D27F65">
        <w:t xml:space="preserve">environments </w:t>
      </w:r>
      <w:r w:rsidR="006B2D03">
        <w:t>that</w:t>
      </w:r>
      <w:r w:rsidR="00F9521E">
        <w:t xml:space="preserve"> </w:t>
      </w:r>
      <w:r w:rsidR="00D27F65" w:rsidDel="00F9521E">
        <w:t xml:space="preserve">will </w:t>
      </w:r>
      <w:r w:rsidR="00D27F65">
        <w:t>benefit health and wellbeing</w:t>
      </w:r>
      <w:r w:rsidR="003F50C9">
        <w:t xml:space="preserve"> </w:t>
      </w:r>
      <w:r w:rsidR="005931D3">
        <w:t>a</w:t>
      </w:r>
      <w:r w:rsidR="002A77D7">
        <w:t>s well as</w:t>
      </w:r>
      <w:r w:rsidR="005931D3">
        <w:t xml:space="preserve"> the environment</w:t>
      </w:r>
      <w:r w:rsidR="00D27F65">
        <w:t>.</w:t>
      </w:r>
      <w:r w:rsidR="003B0B3A" w:rsidRPr="003B0B3A" w:rsidDel="00CD7380">
        <w:t xml:space="preserve"> </w:t>
      </w:r>
      <w:r w:rsidR="009233F0">
        <w:t xml:space="preserve">These might include, for example, initiatives designed to increase access to active and public transport, adoption of nature-based solutions such as greening of urban areas or water-sensitive urban design (WSUD) or </w:t>
      </w:r>
      <w:r w:rsidR="008D0033">
        <w:t xml:space="preserve">encouraging </w:t>
      </w:r>
      <w:r w:rsidR="009233F0">
        <w:t>incorporation of Environmentally Sustainable Design (ESD) principles in new developments.</w:t>
      </w:r>
      <w:r w:rsidR="009233F0">
        <w:rPr>
          <w:rStyle w:val="FootnoteReference"/>
        </w:rPr>
        <w:footnoteReference w:id="12"/>
      </w:r>
      <w:r w:rsidR="003B0B3A" w:rsidRPr="003B0B3A" w:rsidDel="00CD7380">
        <w:t xml:space="preserve"> </w:t>
      </w:r>
    </w:p>
    <w:p w14:paraId="39D88906" w14:textId="06FA224A" w:rsidR="008720F0" w:rsidRPr="00AF2832" w:rsidRDefault="00D64720" w:rsidP="00D27F65">
      <w:pPr>
        <w:pStyle w:val="DHHSbody"/>
      </w:pPr>
      <w:r w:rsidRPr="00D64720">
        <w:t>For example, strategies designed to support active and public transport can reduce reliance on private car travel and reduce carbon emissions and air pollution, with associated benefits to health. Improving access to safe, shaded, and connected pedestrian and cycling infrastructure around public transport and key service precincts, encourages active transport and promotes local living, social equity, and inclusion</w:t>
      </w:r>
      <w:r>
        <w:t>.</w:t>
      </w:r>
      <w:r w:rsidR="00ED7638" w:rsidRPr="005C05CA">
        <w:rPr>
          <w:vertAlign w:val="superscript"/>
        </w:rPr>
        <w:fldChar w:fldCharType="begin"/>
      </w:r>
      <w:r w:rsidR="00314905">
        <w:rPr>
          <w:vertAlign w:val="superscript"/>
        </w:rPr>
        <w:instrText xml:space="preserve"> ADDIN EN.CITE &lt;EndNote&gt;&lt;Cite&gt;&lt;Year&gt;2020&lt;/Year&gt;&lt;RecNum&gt;644&lt;/RecNum&gt;&lt;DisplayText&gt;123,124&lt;/DisplayText&gt;&lt;record&gt;&lt;rec-number&gt;644&lt;/rec-number&gt;&lt;foreign-keys&gt;&lt;key app="EN" db-id="fwvs520dta0pajerxw65e0pi2ztww9f052dv" timestamp="1725937906" guid="2550d662-24c4-4f8e-957b-b8a58de04de8"&gt;644&lt;/key&gt;&lt;/foreign-keys&gt;&lt;ref-type name="Web Page"&gt;12&lt;/ref-type&gt;&lt;contributors&gt;&lt;/contributors&gt;&lt;titles&gt;&lt;title&gt;C40 Knowledge. How to build back better with a 15-minute city.&lt;/title&gt;&lt;/titles&gt;&lt;dates&gt;&lt;year&gt;2020&lt;/year&gt;&lt;/dates&gt;&lt;publisher&gt;C40 Knowledge Hub&lt;/publisher&gt;&lt;urls&gt;&lt;related-urls&gt;&lt;url&gt;https://www.c40knowledgehub.org/s/article/How-to-build-back-better-with-a-15-minute-city?language=en_US]&lt;/url&gt;&lt;/related-urls&gt;&lt;/urls&gt;&lt;/record&gt;&lt;/Cite&gt;&lt;Cite&gt;&lt;Author&gt;RMIT&lt;/Author&gt;&lt;Year&gt;2018&lt;/Year&gt;&lt;RecNum&gt;597&lt;/RecNum&gt;&lt;record&gt;&lt;rec-number&gt;597&lt;/rec-number&gt;&lt;foreign-keys&gt;&lt;key app="EN" db-id="fwvs520dta0pajerxw65e0pi2ztww9f052dv" timestamp="1725497691" guid="17042094-9837-4773-9062-a1fbad33392c"&gt;597&lt;/key&gt;&lt;/foreign-keys&gt;&lt;ref-type name="Report"&gt;27&lt;/ref-type&gt;&lt;contributors&gt;&lt;authors&gt;&lt;author&gt;RMIT&lt;/author&gt;&lt;/authors&gt;&lt;/contributors&gt;&lt;titles&gt;&lt;title&gt;Active transport policy brief&lt;/title&gt;&lt;secondary-title&gt;Active Transport&lt;/secondary-title&gt;&lt;/titles&gt;&lt;dates&gt;&lt;year&gt;2018&lt;/year&gt;&lt;/dates&gt;&lt;publisher&gt;RMIT Centre for Urban Research&lt;/publisher&gt;&lt;urls&gt;&lt;related-urls&gt;&lt;url&gt;https://cur.org.au/cms/wp-content/uploads/2018/11/active-transport-policy-brief.pdf&lt;/url&gt;&lt;/related-urls&gt;&lt;/urls&gt;&lt;/record&gt;&lt;/Cite&gt;&lt;/EndNote&gt;</w:instrText>
      </w:r>
      <w:r w:rsidR="00ED7638" w:rsidRPr="005C05CA">
        <w:rPr>
          <w:vertAlign w:val="superscript"/>
        </w:rPr>
        <w:fldChar w:fldCharType="separate"/>
      </w:r>
      <w:r w:rsidR="00937C8F">
        <w:rPr>
          <w:noProof/>
          <w:vertAlign w:val="superscript"/>
        </w:rPr>
        <w:t>123,124</w:t>
      </w:r>
      <w:r w:rsidR="00ED7638" w:rsidRPr="005C05CA">
        <w:rPr>
          <w:vertAlign w:val="superscript"/>
        </w:rPr>
        <w:fldChar w:fldCharType="end"/>
      </w:r>
      <w:r w:rsidR="00F256DC">
        <w:rPr>
          <w:vertAlign w:val="superscript"/>
        </w:rPr>
        <w:t xml:space="preserve"> </w:t>
      </w:r>
      <w:r w:rsidR="00AF2832">
        <w:t xml:space="preserve">These strategies </w:t>
      </w:r>
      <w:r w:rsidR="009E3D06">
        <w:t xml:space="preserve">also support the </w:t>
      </w:r>
      <w:r w:rsidR="009E3D06" w:rsidRPr="00AA2FBD">
        <w:rPr>
          <w:i/>
          <w:iCs/>
        </w:rPr>
        <w:t>Victorian Public Health and Wellbeing Plan 2023-</w:t>
      </w:r>
      <w:r w:rsidR="009E3D06">
        <w:rPr>
          <w:i/>
          <w:iCs/>
        </w:rPr>
        <w:t>20</w:t>
      </w:r>
      <w:r w:rsidR="009E3D06" w:rsidRPr="00AA2FBD">
        <w:rPr>
          <w:i/>
          <w:iCs/>
        </w:rPr>
        <w:t>27</w:t>
      </w:r>
      <w:r w:rsidR="009E3D06">
        <w:t xml:space="preserve"> </w:t>
      </w:r>
      <w:r w:rsidR="00496047">
        <w:t>priority of ‘</w:t>
      </w:r>
      <w:r w:rsidR="00E271AE">
        <w:t>increasing active living</w:t>
      </w:r>
      <w:r w:rsidR="009E3D06">
        <w:t>.</w:t>
      </w:r>
      <w:r w:rsidR="00A43E46">
        <w:t>’</w:t>
      </w:r>
      <w:r w:rsidR="009E3D06" w:rsidRPr="00AA2FBD">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9E3D06" w:rsidRPr="00AA2FBD">
        <w:rPr>
          <w:vertAlign w:val="superscript"/>
        </w:rPr>
        <w:fldChar w:fldCharType="separate"/>
      </w:r>
      <w:r w:rsidR="0000054B">
        <w:rPr>
          <w:noProof/>
          <w:vertAlign w:val="superscript"/>
        </w:rPr>
        <w:t>10</w:t>
      </w:r>
      <w:r w:rsidR="009E3D06" w:rsidRPr="00AA2FBD">
        <w:rPr>
          <w:vertAlign w:val="superscript"/>
        </w:rPr>
        <w:fldChar w:fldCharType="end"/>
      </w:r>
    </w:p>
    <w:p w14:paraId="4EEC71C9" w14:textId="3D37D718" w:rsidR="00534A9B" w:rsidRDefault="00A63DCF" w:rsidP="004748CA">
      <w:pPr>
        <w:pStyle w:val="DHHSbody"/>
      </w:pPr>
      <w:r w:rsidRPr="00A63DCF">
        <w:t xml:space="preserve">In addition, </w:t>
      </w:r>
      <w:r w:rsidR="009366EE">
        <w:t xml:space="preserve">provision of </w:t>
      </w:r>
      <w:r w:rsidRPr="00A63DCF">
        <w:t xml:space="preserve">urban green and blue spaces such as public parks, nature reserves and street trees can </w:t>
      </w:r>
      <w:r w:rsidR="00E57D0B">
        <w:t>help</w:t>
      </w:r>
      <w:r w:rsidR="00F61E0C">
        <w:t xml:space="preserve"> </w:t>
      </w:r>
      <w:r w:rsidRPr="00A63DCF">
        <w:t xml:space="preserve">reduce the impact of urban heat islands on health, reduce exposure to air pollution, provide shade and protection from </w:t>
      </w:r>
      <w:r w:rsidR="00F61E0C">
        <w:t>ultra</w:t>
      </w:r>
      <w:r w:rsidR="006C0C49">
        <w:t>violet radiation (</w:t>
      </w:r>
      <w:r w:rsidRPr="00A63DCF">
        <w:t>UV</w:t>
      </w:r>
      <w:r w:rsidR="006C0C49">
        <w:t>)</w:t>
      </w:r>
      <w:r w:rsidRPr="00A63DCF">
        <w:t xml:space="preserve">, support physical activity, provide opportunities to connect with nature, and </w:t>
      </w:r>
      <w:r w:rsidR="009442B7">
        <w:t xml:space="preserve">support </w:t>
      </w:r>
      <w:r w:rsidRPr="00A63DCF">
        <w:t>physical and mental health, cultural, and social wellbeing</w:t>
      </w:r>
      <w:r w:rsidR="007D03E9">
        <w:t>.</w:t>
      </w:r>
      <w:r w:rsidR="001D597D">
        <w:t xml:space="preserve"> </w:t>
      </w:r>
      <w:r w:rsidR="009641A2">
        <w:rPr>
          <w:color w:val="000000" w:themeColor="text1"/>
        </w:rPr>
        <w:t xml:space="preserve">Furthermore, green and blue infrastructure </w:t>
      </w:r>
      <w:r w:rsidR="0026388B">
        <w:rPr>
          <w:color w:val="000000" w:themeColor="text1"/>
        </w:rPr>
        <w:t xml:space="preserve">and </w:t>
      </w:r>
      <w:r w:rsidR="00085DBC">
        <w:rPr>
          <w:color w:val="000000" w:themeColor="text1"/>
        </w:rPr>
        <w:t>natural area conservation in cities</w:t>
      </w:r>
      <w:r w:rsidR="009641A2">
        <w:rPr>
          <w:color w:val="000000" w:themeColor="text1"/>
        </w:rPr>
        <w:t xml:space="preserve"> are widely considered ‘low-regret</w:t>
      </w:r>
      <w:r w:rsidR="00FF7BAE">
        <w:rPr>
          <w:color w:val="000000" w:themeColor="text1"/>
        </w:rPr>
        <w:t xml:space="preserve"> measures for disaster risk reduction and climate change adaptation’</w:t>
      </w:r>
      <w:r w:rsidR="00FB109B">
        <w:rPr>
          <w:color w:val="000000" w:themeColor="text1"/>
        </w:rPr>
        <w:t>.</w:t>
      </w:r>
      <w:r w:rsidR="004E1FA6" w:rsidRPr="004E1FA6">
        <w:rPr>
          <w:color w:val="000000" w:themeColor="text1"/>
          <w:vertAlign w:val="superscript"/>
        </w:rPr>
        <w:fldChar w:fldCharType="begin"/>
      </w:r>
      <w:r w:rsidR="00242E45">
        <w:rPr>
          <w:color w:val="000000" w:themeColor="text1"/>
          <w:vertAlign w:val="superscript"/>
        </w:rPr>
        <w:instrText xml:space="preserve"> ADDIN EN.CITE &lt;EndNote&gt;&lt;Cite ExcludeAuth="1"&gt;&lt;Author&gt;IPCC&lt;/Author&gt;&lt;Year&gt;2022&lt;/Year&gt;&lt;RecNum&gt;577&lt;/RecNum&gt;&lt;Suffix&gt;p948&lt;/Suffix&gt;&lt;Pages&gt;Chapter 6`, p.48&lt;/Pages&gt;&lt;DisplayText&gt;20p948&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4E1FA6" w:rsidRPr="004E1FA6">
        <w:rPr>
          <w:color w:val="000000" w:themeColor="text1"/>
          <w:vertAlign w:val="superscript"/>
        </w:rPr>
        <w:fldChar w:fldCharType="separate"/>
      </w:r>
      <w:r w:rsidR="00937C8F">
        <w:rPr>
          <w:noProof/>
          <w:color w:val="000000" w:themeColor="text1"/>
          <w:vertAlign w:val="superscript"/>
        </w:rPr>
        <w:t>20p948</w:t>
      </w:r>
      <w:r w:rsidR="004E1FA6" w:rsidRPr="004E1FA6">
        <w:rPr>
          <w:color w:val="000000" w:themeColor="text1"/>
          <w:vertAlign w:val="superscript"/>
        </w:rPr>
        <w:fldChar w:fldCharType="end"/>
      </w:r>
      <w:r w:rsidR="001A1A31" w:rsidRPr="001A1A31">
        <w:rPr>
          <w:rFonts w:ascii="Cambria" w:eastAsia="Times New Roman" w:hAnsi="Cambria"/>
        </w:rPr>
        <w:t xml:space="preserve"> </w:t>
      </w:r>
      <w:r w:rsidR="001A1A31" w:rsidRPr="001A1A31">
        <w:rPr>
          <w:color w:val="000000" w:themeColor="text1"/>
        </w:rPr>
        <w:t xml:space="preserve">In implementing urban greening and cooling initiatives (including </w:t>
      </w:r>
      <w:r w:rsidR="00FC2034">
        <w:rPr>
          <w:color w:val="000000" w:themeColor="text1"/>
        </w:rPr>
        <w:t>enhancing</w:t>
      </w:r>
      <w:r w:rsidR="00A36EFE">
        <w:rPr>
          <w:color w:val="000000" w:themeColor="text1"/>
        </w:rPr>
        <w:t xml:space="preserve"> local waterways and providing water feature</w:t>
      </w:r>
      <w:r w:rsidR="009B7786">
        <w:rPr>
          <w:color w:val="000000" w:themeColor="text1"/>
        </w:rPr>
        <w:t>s</w:t>
      </w:r>
      <w:r w:rsidR="001A1A31" w:rsidRPr="001A1A31">
        <w:rPr>
          <w:color w:val="000000" w:themeColor="text1"/>
        </w:rPr>
        <w:t xml:space="preserve">), it is however important that potential public health risks (for example related to </w:t>
      </w:r>
      <w:r w:rsidR="004D20C8">
        <w:rPr>
          <w:color w:val="000000" w:themeColor="text1"/>
        </w:rPr>
        <w:t>blue-green algal</w:t>
      </w:r>
      <w:r w:rsidR="004D20C8" w:rsidRPr="001A1A31">
        <w:rPr>
          <w:color w:val="000000" w:themeColor="text1"/>
        </w:rPr>
        <w:t xml:space="preserve"> </w:t>
      </w:r>
      <w:r w:rsidR="001A1A31" w:rsidRPr="001A1A31">
        <w:rPr>
          <w:color w:val="000000" w:themeColor="text1"/>
        </w:rPr>
        <w:t xml:space="preserve">blooms, water safety, aeroallergens and </w:t>
      </w:r>
      <w:r w:rsidR="00AB2203">
        <w:rPr>
          <w:color w:val="000000" w:themeColor="text1"/>
        </w:rPr>
        <w:t>mosqu</w:t>
      </w:r>
      <w:r w:rsidR="002F2835">
        <w:rPr>
          <w:color w:val="000000" w:themeColor="text1"/>
        </w:rPr>
        <w:t>itoes</w:t>
      </w:r>
      <w:r w:rsidR="001A1A31" w:rsidRPr="001A1A31">
        <w:rPr>
          <w:color w:val="000000" w:themeColor="text1"/>
        </w:rPr>
        <w:t>) are appropriately considered and managed.</w:t>
      </w:r>
      <w:r w:rsidR="00536B6A" w:rsidRPr="00536B6A">
        <w:rPr>
          <w:color w:val="000000" w:themeColor="text1"/>
          <w:vertAlign w:val="superscript"/>
        </w:rPr>
        <w:fldChar w:fldCharType="begin"/>
      </w:r>
      <w:r w:rsidR="00242E45">
        <w:rPr>
          <w:color w:val="000000" w:themeColor="text1"/>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536B6A" w:rsidRPr="00536B6A">
        <w:rPr>
          <w:color w:val="000000" w:themeColor="text1"/>
          <w:vertAlign w:val="superscript"/>
        </w:rPr>
        <w:fldChar w:fldCharType="separate"/>
      </w:r>
      <w:r w:rsidR="00937C8F">
        <w:rPr>
          <w:noProof/>
          <w:color w:val="000000" w:themeColor="text1"/>
          <w:vertAlign w:val="superscript"/>
        </w:rPr>
        <w:t>20</w:t>
      </w:r>
      <w:r w:rsidR="00536B6A" w:rsidRPr="00536B6A">
        <w:rPr>
          <w:color w:val="000000" w:themeColor="text1"/>
          <w:vertAlign w:val="superscript"/>
        </w:rPr>
        <w:fldChar w:fldCharType="end"/>
      </w:r>
      <w:r w:rsidR="00FB2B4C" w:rsidRPr="00FB2B4C">
        <w:t xml:space="preserve"> </w:t>
      </w:r>
      <w:r w:rsidR="00463105" w:rsidRPr="00463105">
        <w:rPr>
          <w:b/>
          <w:bCs/>
        </w:rPr>
        <w:fldChar w:fldCharType="begin"/>
      </w:r>
      <w:r w:rsidR="00463105" w:rsidRPr="00463105">
        <w:rPr>
          <w:b/>
          <w:bCs/>
        </w:rPr>
        <w:instrText xml:space="preserve"> REF _Ref176773379 \h </w:instrText>
      </w:r>
      <w:r w:rsidR="00463105">
        <w:rPr>
          <w:b/>
          <w:bCs/>
        </w:rPr>
        <w:instrText xml:space="preserve"> \* MERGEFORMAT </w:instrText>
      </w:r>
      <w:r w:rsidR="00463105" w:rsidRPr="00463105">
        <w:rPr>
          <w:b/>
          <w:bCs/>
        </w:rPr>
      </w:r>
      <w:r w:rsidR="00463105" w:rsidRPr="00463105">
        <w:rPr>
          <w:b/>
          <w:bCs/>
        </w:rPr>
        <w:fldChar w:fldCharType="separate"/>
      </w:r>
      <w:r w:rsidR="00463105" w:rsidRPr="00463105">
        <w:rPr>
          <w:b/>
          <w:bCs/>
        </w:rPr>
        <w:t xml:space="preserve">Figure </w:t>
      </w:r>
      <w:r w:rsidR="00463105" w:rsidRPr="00463105">
        <w:rPr>
          <w:b/>
          <w:bCs/>
        </w:rPr>
        <w:fldChar w:fldCharType="end"/>
      </w:r>
      <w:r w:rsidR="00970606">
        <w:rPr>
          <w:b/>
          <w:bCs/>
        </w:rPr>
        <w:t>6</w:t>
      </w:r>
      <w:r w:rsidR="00FB2B4C" w:rsidRPr="007D67A5">
        <w:t xml:space="preserve"> below provides some examples of health</w:t>
      </w:r>
      <w:r w:rsidR="00E67B91">
        <w:t xml:space="preserve">, </w:t>
      </w:r>
      <w:r w:rsidR="00FB2B4C" w:rsidRPr="007D67A5">
        <w:t xml:space="preserve">environmental </w:t>
      </w:r>
      <w:r w:rsidR="00E67B91">
        <w:t>and other</w:t>
      </w:r>
      <w:r w:rsidR="00FB2B4C" w:rsidRPr="007D67A5">
        <w:t xml:space="preserve"> benefits of urban green</w:t>
      </w:r>
      <w:r w:rsidR="00F32A47">
        <w:t>ing</w:t>
      </w:r>
      <w:r w:rsidR="00FB2B4C">
        <w:t>.</w:t>
      </w:r>
    </w:p>
    <w:p w14:paraId="0BC7D2BD" w14:textId="004D7752" w:rsidR="00295D56" w:rsidRPr="006E11C5" w:rsidDel="00A23CEB" w:rsidRDefault="00295D56" w:rsidP="006E11C5">
      <w:pPr>
        <w:pStyle w:val="DHHStablecaption"/>
        <w:rPr>
          <w:rFonts w:eastAsia="Times"/>
        </w:rPr>
      </w:pPr>
      <w:bookmarkStart w:id="58" w:name="_Ref176773379"/>
      <w:r w:rsidRPr="006E11C5">
        <w:rPr>
          <w:rFonts w:eastAsia="Times"/>
        </w:rPr>
        <w:lastRenderedPageBreak/>
        <w:t xml:space="preserve">Figure </w:t>
      </w:r>
      <w:bookmarkEnd w:id="58"/>
      <w:r w:rsidR="00970606">
        <w:rPr>
          <w:rFonts w:eastAsia="Times"/>
        </w:rPr>
        <w:t>6</w:t>
      </w:r>
      <w:r w:rsidRPr="006E11C5">
        <w:rPr>
          <w:rFonts w:eastAsia="Times"/>
        </w:rPr>
        <w:t>: Benefits of urba</w:t>
      </w:r>
      <w:r w:rsidR="006E11C5" w:rsidRPr="006E11C5">
        <w:rPr>
          <w:rFonts w:eastAsia="Times"/>
        </w:rPr>
        <w:t>n green</w:t>
      </w:r>
      <w:r w:rsidR="00F32A47">
        <w:rPr>
          <w:rFonts w:eastAsia="Times"/>
        </w:rPr>
        <w:t>ing</w:t>
      </w:r>
    </w:p>
    <w:p w14:paraId="04C75E2E" w14:textId="4E7818E9" w:rsidR="0022272A" w:rsidRDefault="00970606" w:rsidP="00D27F65">
      <w:pPr>
        <w:pStyle w:val="DHHSbody"/>
        <w:rPr>
          <w:noProof/>
        </w:rPr>
      </w:pPr>
      <w:r w:rsidRPr="00970606">
        <w:rPr>
          <w:noProof/>
        </w:rPr>
        <w:drawing>
          <wp:inline distT="0" distB="0" distL="0" distR="0" wp14:anchorId="404BED1E" wp14:editId="5655E807">
            <wp:extent cx="5829300" cy="7475448"/>
            <wp:effectExtent l="0" t="0" r="0" b="0"/>
            <wp:docPr id="1632576671" name="Picture 13" descr="Figure of benefits of urban greening is described under Infographics Descrip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576671" name="Picture 13" descr="Figure of benefits of urban greening is described under Infographics Description&#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30155" cy="7476545"/>
                    </a:xfrm>
                    <a:prstGeom prst="rect">
                      <a:avLst/>
                    </a:prstGeom>
                    <a:noFill/>
                    <a:ln>
                      <a:noFill/>
                    </a:ln>
                  </pic:spPr>
                </pic:pic>
              </a:graphicData>
            </a:graphic>
          </wp:inline>
        </w:drawing>
      </w:r>
    </w:p>
    <w:p w14:paraId="35196692" w14:textId="77777777" w:rsidR="00970606" w:rsidRDefault="00970606" w:rsidP="00D27F65">
      <w:pPr>
        <w:pStyle w:val="DHHSbody"/>
        <w:rPr>
          <w:noProof/>
        </w:rPr>
      </w:pPr>
    </w:p>
    <w:p w14:paraId="051044A5" w14:textId="1FC770D8" w:rsidR="004604F4" w:rsidRPr="00C813CA" w:rsidRDefault="004604F4" w:rsidP="00D27F65">
      <w:pPr>
        <w:pStyle w:val="DHHSbody"/>
        <w:rPr>
          <w:i/>
          <w:iCs/>
        </w:rPr>
      </w:pPr>
      <w:r w:rsidRPr="00C813CA">
        <w:rPr>
          <w:i/>
          <w:iCs/>
        </w:rPr>
        <w:t>Adapted from Department of Environment, Land, Water and Planning. Plan Melbourne 2017–2050. Victoria, Australia: DELWP; 2017</w:t>
      </w:r>
      <w:r w:rsidR="00DE2B87" w:rsidRPr="009C6658">
        <w:rPr>
          <w:i/>
          <w:iCs/>
          <w:vertAlign w:val="superscript"/>
        </w:rPr>
        <w:fldChar w:fldCharType="begin"/>
      </w:r>
      <w:r w:rsidR="004671D3">
        <w:rPr>
          <w:i/>
          <w:iCs/>
          <w:vertAlign w:val="superscript"/>
        </w:rPr>
        <w:instrText xml:space="preserve"> ADDIN EN.CITE &lt;EndNote&gt;&lt;Cite ExcludeAuth="1"&gt;&lt;Year&gt;2017&lt;/Year&gt;&lt;RecNum&gt;556&lt;/RecNum&gt;&lt;DisplayText&gt;125&lt;/DisplayText&gt;&lt;record&gt;&lt;rec-number&gt;556&lt;/rec-number&gt;&lt;foreign-keys&gt;&lt;key app="EN" db-id="fwvs520dta0pajerxw65e0pi2ztww9f052dv" timestamp="1634766854" guid="094f60ed-f9cf-46eb-94f2-cb4378b472a0"&gt;556&lt;/key&gt;&lt;/foreign-keys&gt;&lt;ref-type name="Government Document"&gt;46&lt;/ref-type&gt;&lt;contributors&gt;&lt;/contributors&gt;&lt;titles&gt;&lt;title&gt;Department of Environment, Land, Water and Planning. Plan Melbourne 2017–2050.&lt;/title&gt;&lt;/titles&gt;&lt;dates&gt;&lt;year&gt;2017&lt;/year&gt;&lt;/dates&gt;&lt;pub-location&gt;Melbourne, Australia&lt;/pub-location&gt;&lt;publisher&gt;DELWP, State Government of Victoria&lt;/publisher&gt;&lt;urls&gt;&lt;related-urls&gt;&lt;url&gt;https://planmelbourne.vic.gov.au/home&lt;/url&gt;&lt;url&gt;https://www.planmelbourne.vic.gov.au/__data/assets/pdf_file/0007/377206/Plan_Melbourne_2017-2050_Strategy_.pdf&lt;/url&gt;&lt;/related-urls&gt;&lt;/urls&gt;&lt;/record&gt;&lt;/Cite&gt;&lt;/EndNote&gt;</w:instrText>
      </w:r>
      <w:r w:rsidR="00DE2B87" w:rsidRPr="009C6658">
        <w:rPr>
          <w:i/>
          <w:iCs/>
          <w:vertAlign w:val="superscript"/>
        </w:rPr>
        <w:fldChar w:fldCharType="separate"/>
      </w:r>
      <w:r w:rsidR="00937C8F">
        <w:rPr>
          <w:i/>
          <w:iCs/>
          <w:noProof/>
          <w:vertAlign w:val="superscript"/>
        </w:rPr>
        <w:t>125</w:t>
      </w:r>
      <w:r w:rsidR="00DE2B87" w:rsidRPr="009C6658">
        <w:rPr>
          <w:i/>
          <w:iCs/>
          <w:vertAlign w:val="superscript"/>
        </w:rPr>
        <w:fldChar w:fldCharType="end"/>
      </w:r>
    </w:p>
    <w:p w14:paraId="7E65B482" w14:textId="7508B62B" w:rsidR="00B07D71" w:rsidRDefault="00B07D71" w:rsidP="00B07D71">
      <w:pPr>
        <w:pStyle w:val="DHHSbody"/>
      </w:pPr>
      <w:r>
        <w:t xml:space="preserve">Examples of business areas and strategies that could be implemented in the theme area of </w:t>
      </w:r>
      <w:r w:rsidR="00260D76">
        <w:t xml:space="preserve">built </w:t>
      </w:r>
      <w:r w:rsidR="00F71FFB">
        <w:t>and natural</w:t>
      </w:r>
      <w:r w:rsidR="00260D76">
        <w:t xml:space="preserve"> environment</w:t>
      </w:r>
      <w:r w:rsidR="00F71FFB">
        <w:t>s</w:t>
      </w:r>
      <w:r>
        <w:t xml:space="preserve"> are included in </w:t>
      </w:r>
      <w:r w:rsidRPr="002A1893">
        <w:rPr>
          <w:b/>
        </w:rPr>
        <w:fldChar w:fldCharType="begin"/>
      </w:r>
      <w:r w:rsidRPr="002A1893">
        <w:rPr>
          <w:b/>
        </w:rPr>
        <w:instrText xml:space="preserve"> REF _Ref44344271 \h  \* MERGEFORMAT </w:instrText>
      </w:r>
      <w:r w:rsidRPr="002A1893">
        <w:rPr>
          <w:b/>
        </w:rPr>
      </w:r>
      <w:r w:rsidRPr="002A1893">
        <w:rPr>
          <w:b/>
        </w:rPr>
        <w:fldChar w:fldCharType="separate"/>
      </w:r>
      <w:r w:rsidR="00910637" w:rsidRPr="002A1893">
        <w:rPr>
          <w:b/>
        </w:rPr>
        <w:t xml:space="preserve">Table </w:t>
      </w:r>
      <w:r w:rsidRPr="002A1893">
        <w:rPr>
          <w:b/>
        </w:rPr>
        <w:fldChar w:fldCharType="end"/>
      </w:r>
      <w:r w:rsidR="00970606">
        <w:rPr>
          <w:b/>
        </w:rPr>
        <w:t>12</w:t>
      </w:r>
      <w:r>
        <w:t>.</w:t>
      </w:r>
    </w:p>
    <w:p w14:paraId="650317B3" w14:textId="5FBF9002" w:rsidR="008B4E8C" w:rsidRPr="00B07D71" w:rsidRDefault="00B07D71" w:rsidP="00BD72BB">
      <w:pPr>
        <w:pStyle w:val="DHHStablecaption"/>
        <w:rPr>
          <w:rFonts w:eastAsia="Times"/>
        </w:rPr>
      </w:pPr>
      <w:bookmarkStart w:id="59" w:name="_Ref44344271"/>
      <w:r w:rsidRPr="00900FEB">
        <w:rPr>
          <w:rFonts w:eastAsia="Times"/>
        </w:rPr>
        <w:lastRenderedPageBreak/>
        <w:t xml:space="preserve">Table </w:t>
      </w:r>
      <w:r w:rsidR="00970606">
        <w:rPr>
          <w:rFonts w:eastAsia="Times"/>
        </w:rPr>
        <w:t>12</w:t>
      </w:r>
      <w:bookmarkEnd w:id="59"/>
      <w:r w:rsidRPr="00900FEB">
        <w:rPr>
          <w:rFonts w:eastAsia="Times"/>
        </w:rPr>
        <w:t xml:space="preserve">: </w:t>
      </w:r>
      <w:r>
        <w:rPr>
          <w:rFonts w:eastAsia="Times"/>
        </w:rPr>
        <w:t xml:space="preserve">Examples of built </w:t>
      </w:r>
      <w:r w:rsidR="0067190F">
        <w:rPr>
          <w:rFonts w:eastAsia="Times"/>
        </w:rPr>
        <w:t xml:space="preserve">and natural </w:t>
      </w:r>
      <w:r w:rsidR="00C259A2">
        <w:rPr>
          <w:rFonts w:eastAsia="Times"/>
        </w:rPr>
        <w:t xml:space="preserve">environment </w:t>
      </w:r>
      <w:r>
        <w:rPr>
          <w:rFonts w:eastAsia="Times"/>
        </w:rPr>
        <w:t>strategies</w:t>
      </w:r>
    </w:p>
    <w:tbl>
      <w:tblPr>
        <w:tblStyle w:val="GridTable4-Accent1"/>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885"/>
      </w:tblGrid>
      <w:tr w:rsidR="00970606" w:rsidRPr="00970606" w14:paraId="399E6F8B"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tcPr>
          <w:p w14:paraId="0AA2B6E5" w14:textId="3240A5A3" w:rsidR="009E3B1F" w:rsidRPr="00970606" w:rsidRDefault="009E3B1F" w:rsidP="008027C9">
            <w:pPr>
              <w:pStyle w:val="DHHStabletext"/>
              <w:rPr>
                <w:color w:val="auto"/>
              </w:rPr>
            </w:pPr>
            <w:r w:rsidRPr="00970606">
              <w:rPr>
                <w:color w:val="auto"/>
              </w:rPr>
              <w:t>Example business areas</w:t>
            </w:r>
          </w:p>
        </w:tc>
        <w:tc>
          <w:tcPr>
            <w:tcW w:w="5885" w:type="dxa"/>
            <w:tcBorders>
              <w:top w:val="none" w:sz="0" w:space="0" w:color="auto"/>
              <w:left w:val="none" w:sz="0" w:space="0" w:color="auto"/>
              <w:bottom w:val="none" w:sz="0" w:space="0" w:color="auto"/>
              <w:right w:val="none" w:sz="0" w:space="0" w:color="auto"/>
            </w:tcBorders>
          </w:tcPr>
          <w:p w14:paraId="1F4F207F" w14:textId="77777777" w:rsidR="009E3B1F" w:rsidRPr="00970606" w:rsidRDefault="009E3B1F" w:rsidP="008027C9">
            <w:pPr>
              <w:pStyle w:val="DHHStabletext"/>
              <w:cnfStyle w:val="100000000000" w:firstRow="1" w:lastRow="0" w:firstColumn="0" w:lastColumn="0" w:oddVBand="0" w:evenVBand="0" w:oddHBand="0" w:evenHBand="0" w:firstRowFirstColumn="0" w:firstRowLastColumn="0" w:lastRowFirstColumn="0" w:lastRowLastColumn="0"/>
              <w:rPr>
                <w:color w:val="auto"/>
              </w:rPr>
            </w:pPr>
            <w:r w:rsidRPr="00970606">
              <w:rPr>
                <w:color w:val="auto"/>
              </w:rPr>
              <w:t>Example strategies</w:t>
            </w:r>
          </w:p>
        </w:tc>
      </w:tr>
      <w:tr w:rsidR="009E3B1F" w14:paraId="3BB0D108"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9743C67" w14:textId="77777777" w:rsidR="00520B17" w:rsidRPr="00520B17" w:rsidRDefault="00520B17" w:rsidP="004B1370">
            <w:pPr>
              <w:pStyle w:val="DHHStablebullet1"/>
              <w:rPr>
                <w:b w:val="0"/>
                <w:bCs w:val="0"/>
              </w:rPr>
            </w:pPr>
            <w:r w:rsidRPr="00520B17">
              <w:rPr>
                <w:b w:val="0"/>
                <w:bCs w:val="0"/>
              </w:rPr>
              <w:t>Urban design and open space planning</w:t>
            </w:r>
            <w:r w:rsidR="3A8DB632">
              <w:rPr>
                <w:b w:val="0"/>
                <w:bCs w:val="0"/>
              </w:rPr>
              <w:t xml:space="preserve"> (both strategic and permit approvals)</w:t>
            </w:r>
          </w:p>
          <w:p w14:paraId="2B3E2A04" w14:textId="77777777" w:rsidR="00520B17" w:rsidRPr="00520B17" w:rsidRDefault="00520B17" w:rsidP="004B1370">
            <w:pPr>
              <w:pStyle w:val="DHHStablebullet1"/>
              <w:rPr>
                <w:b w:val="0"/>
                <w:bCs w:val="0"/>
              </w:rPr>
            </w:pPr>
            <w:r w:rsidRPr="00520B17">
              <w:rPr>
                <w:b w:val="0"/>
                <w:bCs w:val="0"/>
              </w:rPr>
              <w:t>Community planning</w:t>
            </w:r>
          </w:p>
          <w:p w14:paraId="0ADE92D4" w14:textId="10F6022A" w:rsidR="00520B17" w:rsidRPr="00520B17" w:rsidRDefault="00520B17" w:rsidP="004B1370">
            <w:pPr>
              <w:pStyle w:val="DHHStablebullet1"/>
              <w:rPr>
                <w:b w:val="0"/>
                <w:bCs w:val="0"/>
              </w:rPr>
            </w:pPr>
            <w:r w:rsidRPr="00520B17">
              <w:rPr>
                <w:b w:val="0"/>
                <w:bCs w:val="0"/>
              </w:rPr>
              <w:t xml:space="preserve">Asset </w:t>
            </w:r>
            <w:r w:rsidR="00E8736C">
              <w:rPr>
                <w:b w:val="0"/>
                <w:bCs w:val="0"/>
              </w:rPr>
              <w:t>m</w:t>
            </w:r>
            <w:r w:rsidRPr="00520B17">
              <w:rPr>
                <w:b w:val="0"/>
                <w:bCs w:val="0"/>
              </w:rPr>
              <w:t>anagement</w:t>
            </w:r>
          </w:p>
          <w:p w14:paraId="17B38B69" w14:textId="77777777" w:rsidR="00520B17" w:rsidRPr="00520B17" w:rsidRDefault="00520B17" w:rsidP="004B1370">
            <w:pPr>
              <w:pStyle w:val="DHHStablebullet1"/>
              <w:rPr>
                <w:b w:val="0"/>
                <w:bCs w:val="0"/>
              </w:rPr>
            </w:pPr>
            <w:r w:rsidRPr="00520B17">
              <w:rPr>
                <w:b w:val="0"/>
                <w:bCs w:val="0"/>
              </w:rPr>
              <w:t>Traffic and civil engineering</w:t>
            </w:r>
          </w:p>
          <w:p w14:paraId="5DF7FE0E" w14:textId="0185CF06" w:rsidR="00520B17" w:rsidRPr="00520B17" w:rsidRDefault="00520B17" w:rsidP="004B1370">
            <w:pPr>
              <w:pStyle w:val="DHHStablebullet1"/>
              <w:rPr>
                <w:b w:val="0"/>
                <w:bCs w:val="0"/>
              </w:rPr>
            </w:pPr>
            <w:r w:rsidRPr="00520B17">
              <w:rPr>
                <w:b w:val="0"/>
                <w:bCs w:val="0"/>
              </w:rPr>
              <w:t xml:space="preserve">Transport </w:t>
            </w:r>
          </w:p>
          <w:p w14:paraId="0DDA40CC" w14:textId="48BDC552" w:rsidR="00520B17" w:rsidRPr="00520B17" w:rsidRDefault="00520B17" w:rsidP="004B1370">
            <w:pPr>
              <w:pStyle w:val="DHHStablebullet1"/>
              <w:rPr>
                <w:b w:val="0"/>
                <w:bCs w:val="0"/>
              </w:rPr>
            </w:pPr>
            <w:r w:rsidRPr="00520B17">
              <w:rPr>
                <w:b w:val="0"/>
                <w:bCs w:val="0"/>
              </w:rPr>
              <w:t xml:space="preserve">Urban </w:t>
            </w:r>
            <w:r w:rsidR="00E8736C">
              <w:rPr>
                <w:b w:val="0"/>
                <w:bCs w:val="0"/>
              </w:rPr>
              <w:t>a</w:t>
            </w:r>
            <w:r w:rsidRPr="00520B17">
              <w:rPr>
                <w:b w:val="0"/>
                <w:bCs w:val="0"/>
              </w:rPr>
              <w:t xml:space="preserve">griculture </w:t>
            </w:r>
          </w:p>
          <w:p w14:paraId="08F48032" w14:textId="77777777" w:rsidR="00520B17" w:rsidRPr="00520B17" w:rsidRDefault="00520B17" w:rsidP="004B1370">
            <w:pPr>
              <w:pStyle w:val="DHHStablebullet1"/>
              <w:rPr>
                <w:b w:val="0"/>
                <w:bCs w:val="0"/>
              </w:rPr>
            </w:pPr>
            <w:r w:rsidRPr="00520B17">
              <w:rPr>
                <w:b w:val="0"/>
                <w:bCs w:val="0"/>
              </w:rPr>
              <w:t>Sustainability</w:t>
            </w:r>
          </w:p>
          <w:p w14:paraId="26E6A67A" w14:textId="77777777" w:rsidR="00520B17" w:rsidRPr="00520B17" w:rsidRDefault="00520B17" w:rsidP="004B1370">
            <w:pPr>
              <w:pStyle w:val="DHHStablebullet1"/>
              <w:rPr>
                <w:b w:val="0"/>
                <w:bCs w:val="0"/>
              </w:rPr>
            </w:pPr>
            <w:r w:rsidRPr="00520B17">
              <w:rPr>
                <w:b w:val="0"/>
                <w:bCs w:val="0"/>
              </w:rPr>
              <w:t>Environmental health</w:t>
            </w:r>
          </w:p>
          <w:p w14:paraId="30B21202" w14:textId="608A6360" w:rsidR="009E3B1F" w:rsidRPr="0081292E" w:rsidRDefault="00520B17" w:rsidP="004B1370">
            <w:pPr>
              <w:pStyle w:val="DHHStablebullet1"/>
            </w:pPr>
            <w:r w:rsidRPr="00520B17">
              <w:rPr>
                <w:b w:val="0"/>
                <w:bCs w:val="0"/>
              </w:rPr>
              <w:t>Health and wellbeing, health promotion</w:t>
            </w:r>
          </w:p>
          <w:p w14:paraId="5C3B5648" w14:textId="1C9B6570" w:rsidR="009E3B1F" w:rsidRPr="0081292E" w:rsidRDefault="2106B393" w:rsidP="004B1370">
            <w:pPr>
              <w:pStyle w:val="DHHStablebullet1"/>
            </w:pPr>
            <w:r>
              <w:rPr>
                <w:b w:val="0"/>
                <w:bCs w:val="0"/>
              </w:rPr>
              <w:t>Local laws</w:t>
            </w:r>
          </w:p>
        </w:tc>
        <w:tc>
          <w:tcPr>
            <w:tcW w:w="5885" w:type="dxa"/>
          </w:tcPr>
          <w:p w14:paraId="6CECC997" w14:textId="3BBA25AF" w:rsidR="00CF039B" w:rsidRDefault="00104649" w:rsidP="004B1370">
            <w:pPr>
              <w:pStyle w:val="DHHStablebullet1"/>
              <w:cnfStyle w:val="000000100000" w:firstRow="0" w:lastRow="0" w:firstColumn="0" w:lastColumn="0" w:oddVBand="0" w:evenVBand="0" w:oddHBand="1" w:evenHBand="0" w:firstRowFirstColumn="0" w:firstRowLastColumn="0" w:lastRowFirstColumn="0" w:lastRowLastColumn="0"/>
            </w:pPr>
            <w:r>
              <w:t>Imp</w:t>
            </w:r>
            <w:r w:rsidR="003C575E">
              <w:t xml:space="preserve">rove </w:t>
            </w:r>
            <w:r w:rsidR="00C11050">
              <w:t xml:space="preserve">the </w:t>
            </w:r>
            <w:r w:rsidR="00172E93">
              <w:t xml:space="preserve">safety, </w:t>
            </w:r>
            <w:r w:rsidR="00C11050">
              <w:t>quality</w:t>
            </w:r>
            <w:r w:rsidR="00460060">
              <w:t xml:space="preserve">, </w:t>
            </w:r>
            <w:r w:rsidR="00481EBB">
              <w:t xml:space="preserve">accessibility and connectivity </w:t>
            </w:r>
            <w:r w:rsidR="00F56002">
              <w:t xml:space="preserve">of </w:t>
            </w:r>
            <w:r w:rsidR="00D22761">
              <w:t xml:space="preserve">pedestrian and cycling infrastructure </w:t>
            </w:r>
            <w:r w:rsidR="00520B17" w:rsidRPr="00943F17">
              <w:t>to</w:t>
            </w:r>
            <w:r w:rsidR="00FD5DF5">
              <w:t xml:space="preserve"> encourage </w:t>
            </w:r>
            <w:r w:rsidR="00C2249F">
              <w:t xml:space="preserve">active </w:t>
            </w:r>
            <w:r w:rsidR="00F5748C">
              <w:t>and public</w:t>
            </w:r>
            <w:r w:rsidR="00C2249F">
              <w:t xml:space="preserve"> transport</w:t>
            </w:r>
            <w:r w:rsidR="00FD5E47">
              <w:t xml:space="preserve">, particularly near activity and neighbourhood centres. Consider shading, speed limit reductions, zebra crossings, separated </w:t>
            </w:r>
            <w:r w:rsidR="00FD5DF5" w:rsidDel="00D96E28">
              <w:t>cycling</w:t>
            </w:r>
            <w:r w:rsidR="00FD5E47">
              <w:t xml:space="preserve"> lanes, traffic calming measures, road space reallocation, and car share and bicycle parking targets</w:t>
            </w:r>
          </w:p>
          <w:p w14:paraId="55FE3915" w14:textId="30F7DAEF" w:rsidR="00520B17" w:rsidRPr="00CF4700" w:rsidRDefault="005D3E93" w:rsidP="00CF039B">
            <w:pPr>
              <w:pStyle w:val="DHHStablebullet1"/>
              <w:cnfStyle w:val="000000100000" w:firstRow="0" w:lastRow="0" w:firstColumn="0" w:lastColumn="0" w:oddVBand="0" w:evenVBand="0" w:oddHBand="1" w:evenHBand="0" w:firstRowFirstColumn="0" w:firstRowLastColumn="0" w:lastRowFirstColumn="0" w:lastRowLastColumn="0"/>
            </w:pPr>
            <w:r>
              <w:t>Provide</w:t>
            </w:r>
            <w:r w:rsidR="00CF039B" w:rsidRPr="008B1FB7">
              <w:t xml:space="preserve"> public </w:t>
            </w:r>
            <w:r>
              <w:t>infrastructure for electric vehicle charging</w:t>
            </w:r>
          </w:p>
          <w:p w14:paraId="482FDF38" w14:textId="6697AA15" w:rsidR="00A901D8" w:rsidRPr="00CF4700" w:rsidRDefault="00A901D8" w:rsidP="00CB52F1">
            <w:pPr>
              <w:pStyle w:val="DHHStablebullet1"/>
              <w:cnfStyle w:val="000000100000" w:firstRow="0" w:lastRow="0" w:firstColumn="0" w:lastColumn="0" w:oddVBand="0" w:evenVBand="0" w:oddHBand="1" w:evenHBand="0" w:firstRowFirstColumn="0" w:firstRowLastColumn="0" w:lastRowFirstColumn="0" w:lastRowLastColumn="0"/>
            </w:pPr>
            <w:r w:rsidRPr="00A901D8">
              <w:t>Upgrade public lighting, such as lights on main roads, residential streets and in parks, to the most energy-efficient technology</w:t>
            </w:r>
          </w:p>
          <w:p w14:paraId="14E0B2E6" w14:textId="2D851611" w:rsidR="00520B17" w:rsidRPr="00FD5DF5" w:rsidRDefault="00FD5DF5" w:rsidP="00FD5DF5">
            <w:pPr>
              <w:pStyle w:val="DHHStablebullet1"/>
              <w:cnfStyle w:val="000000100000" w:firstRow="0" w:lastRow="0" w:firstColumn="0" w:lastColumn="0" w:oddVBand="0" w:evenVBand="0" w:oddHBand="1" w:evenHBand="0" w:firstRowFirstColumn="0" w:firstRowLastColumn="0" w:lastRowFirstColumn="0" w:lastRowLastColumn="0"/>
            </w:pPr>
            <w:r>
              <w:t>I</w:t>
            </w:r>
            <w:r w:rsidR="00520B17" w:rsidRPr="00943F17">
              <w:t xml:space="preserve">mplement urban greening </w:t>
            </w:r>
            <w:r w:rsidR="00916E5E">
              <w:t xml:space="preserve">and cooling </w:t>
            </w:r>
            <w:r w:rsidR="00520B17" w:rsidRPr="00943F17">
              <w:t>strategies to increase tree canopy cover and vegetation</w:t>
            </w:r>
            <w:r>
              <w:t>,</w:t>
            </w:r>
            <w:r w:rsidRPr="00FD5DF5">
              <w:t xml:space="preserve"> green walls, green roofs, green corridors and public open space</w:t>
            </w:r>
            <w:r w:rsidR="004459EE">
              <w:t xml:space="preserve"> (p</w:t>
            </w:r>
            <w:r w:rsidR="00992212">
              <w:t>rio</w:t>
            </w:r>
            <w:r w:rsidR="00BE1BDA">
              <w:t>ritis</w:t>
            </w:r>
            <w:r w:rsidR="00350EDB">
              <w:t>ing</w:t>
            </w:r>
            <w:r w:rsidR="00157618">
              <w:t xml:space="preserve"> areas where heat vulnerability and risk are highest</w:t>
            </w:r>
            <w:r w:rsidR="00350EDB">
              <w:t>)</w:t>
            </w:r>
            <w:r w:rsidR="00BD4B81" w:rsidRPr="00C87CFA">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BD4B81" w:rsidRPr="00C87CFA">
              <w:rPr>
                <w:vertAlign w:val="superscript"/>
              </w:rPr>
              <w:fldChar w:fldCharType="separate"/>
            </w:r>
            <w:r w:rsidR="00937C8F">
              <w:rPr>
                <w:noProof/>
                <w:vertAlign w:val="superscript"/>
              </w:rPr>
              <w:t>20</w:t>
            </w:r>
            <w:r w:rsidR="00BD4B81" w:rsidRPr="00C87CFA">
              <w:rPr>
                <w:vertAlign w:val="superscript"/>
              </w:rPr>
              <w:fldChar w:fldCharType="end"/>
            </w:r>
            <w:r w:rsidR="00CB6701">
              <w:t xml:space="preserve"> </w:t>
            </w:r>
          </w:p>
          <w:p w14:paraId="1484A0BA" w14:textId="2670C74E" w:rsidR="00AA4B64" w:rsidRDefault="00AA4B64" w:rsidP="00422174">
            <w:pPr>
              <w:pStyle w:val="DHHStablebullet1"/>
              <w:cnfStyle w:val="000000100000" w:firstRow="0" w:lastRow="0" w:firstColumn="0" w:lastColumn="0" w:oddVBand="0" w:evenVBand="0" w:oddHBand="1" w:evenHBand="0" w:firstRowFirstColumn="0" w:firstRowLastColumn="0" w:lastRowFirstColumn="0" w:lastRowLastColumn="0"/>
            </w:pPr>
            <w:r>
              <w:t>Implement a local environmentally sustainable design (ESD) planning policy and/or participate in state-wide ESD policy</w:t>
            </w:r>
            <w:r w:rsidR="00BF0D5C">
              <w:t>.</w:t>
            </w:r>
          </w:p>
          <w:p w14:paraId="7A7E8417" w14:textId="6DF9B297" w:rsidR="00FB5A8A" w:rsidRDefault="00FB5A8A" w:rsidP="00422174">
            <w:pPr>
              <w:pStyle w:val="DHHStablebullet1"/>
              <w:cnfStyle w:val="000000100000" w:firstRow="0" w:lastRow="0" w:firstColumn="0" w:lastColumn="0" w:oddVBand="0" w:evenVBand="0" w:oddHBand="1" w:evenHBand="0" w:firstRowFirstColumn="0" w:firstRowLastColumn="0" w:lastRowFirstColumn="0" w:lastRowLastColumn="0"/>
            </w:pPr>
            <w:r>
              <w:t>Implement a water sensitive urban design (WSUD) policy in new community and public infrastructure projects</w:t>
            </w:r>
          </w:p>
          <w:p w14:paraId="5CA58B16" w14:textId="269CF1EC" w:rsidR="009E3B1F" w:rsidRDefault="00A15BEA" w:rsidP="004B1370">
            <w:pPr>
              <w:pStyle w:val="DHHStablebullet1"/>
              <w:cnfStyle w:val="000000100000" w:firstRow="0" w:lastRow="0" w:firstColumn="0" w:lastColumn="0" w:oddVBand="0" w:evenVBand="0" w:oddHBand="1" w:evenHBand="0" w:firstRowFirstColumn="0" w:firstRowLastColumn="0" w:lastRowFirstColumn="0" w:lastRowLastColumn="0"/>
            </w:pPr>
            <w:r>
              <w:t>Incorporate</w:t>
            </w:r>
            <w:r w:rsidR="00520B17" w:rsidRPr="00430594">
              <w:t xml:space="preserve"> </w:t>
            </w:r>
            <w:r w:rsidR="00ED763F">
              <w:t>WSUD</w:t>
            </w:r>
            <w:r w:rsidR="00520B17" w:rsidRPr="00430594">
              <w:t xml:space="preserve"> </w:t>
            </w:r>
            <w:r w:rsidR="00FD5DF5">
              <w:t>approaches in the design and retrofit of neighbourhoods (</w:t>
            </w:r>
            <w:r w:rsidR="00C05F21">
              <w:t xml:space="preserve">for example </w:t>
            </w:r>
            <w:r w:rsidR="00FD5DF5">
              <w:t>the use of alternative water supplies such as stormwater for irrigation)</w:t>
            </w:r>
          </w:p>
          <w:p w14:paraId="15210D2A" w14:textId="70AFE2CE" w:rsidR="00FD5DF5" w:rsidRDefault="00D32D59" w:rsidP="004B1370">
            <w:pPr>
              <w:pStyle w:val="DHHStablebullet1"/>
              <w:cnfStyle w:val="000000100000" w:firstRow="0" w:lastRow="0" w:firstColumn="0" w:lastColumn="0" w:oddVBand="0" w:evenVBand="0" w:oddHBand="1" w:evenHBand="0" w:firstRowFirstColumn="0" w:firstRowLastColumn="0" w:lastRowFirstColumn="0" w:lastRowLastColumn="0"/>
            </w:pPr>
            <w:r w:rsidRPr="00AD6589">
              <w:t xml:space="preserve">Develop and implement, or </w:t>
            </w:r>
            <w:r>
              <w:t>support</w:t>
            </w:r>
            <w:r w:rsidR="007E3D85">
              <w:t>,</w:t>
            </w:r>
            <w:r w:rsidRPr="00AD6589">
              <w:t xml:space="preserve"> programs that</w:t>
            </w:r>
            <w:r>
              <w:t xml:space="preserve"> improve energy efficiency and thermal comfort, maintain safe indoor temperatures and reduce bill stress </w:t>
            </w:r>
            <w:r w:rsidRPr="00AD6589">
              <w:t>in ho</w:t>
            </w:r>
            <w:r>
              <w:t>mes in the municipality</w:t>
            </w:r>
            <w:r w:rsidRPr="00AD6589">
              <w:t xml:space="preserve"> </w:t>
            </w:r>
            <w:r>
              <w:t>(for example</w:t>
            </w:r>
            <w:r w:rsidR="007E3D85">
              <w:t>,</w:t>
            </w:r>
            <w:r>
              <w:t xml:space="preserve"> through </w:t>
            </w:r>
            <w:r w:rsidRPr="00AD6589">
              <w:t>energy</w:t>
            </w:r>
            <w:r w:rsidR="007309A4">
              <w:t xml:space="preserve"> </w:t>
            </w:r>
            <w:r w:rsidRPr="00AD6589">
              <w:t>efficiency</w:t>
            </w:r>
            <w:r>
              <w:t xml:space="preserve"> programs focused on vulnerable households)</w:t>
            </w:r>
          </w:p>
          <w:p w14:paraId="5A0B23A7" w14:textId="03503E39" w:rsidR="007822AD" w:rsidRPr="00E40868" w:rsidRDefault="00625619" w:rsidP="00422174">
            <w:pPr>
              <w:pStyle w:val="DHHStablebullet1"/>
              <w:cnfStyle w:val="000000100000" w:firstRow="0" w:lastRow="0" w:firstColumn="0" w:lastColumn="0" w:oddVBand="0" w:evenVBand="0" w:oddHBand="1" w:evenHBand="0" w:firstRowFirstColumn="0" w:firstRowLastColumn="0" w:lastRowFirstColumn="0" w:lastRowLastColumn="0"/>
            </w:pPr>
            <w:r w:rsidRPr="001A4A94">
              <w:t>Support community and business led initiatives to reduce emissions (for example Power Purchasing Agreements (PPAs) bulk buys, energy efficiency</w:t>
            </w:r>
            <w:r w:rsidR="00531D49">
              <w:t xml:space="preserve"> </w:t>
            </w:r>
            <w:r w:rsidR="00531D49" w:rsidRPr="001A4A94">
              <w:t>programs, and community energy projects)</w:t>
            </w:r>
            <w:r w:rsidR="00AF4718" w:rsidRPr="00AF4718">
              <w:rPr>
                <w:vertAlign w:val="superscript"/>
              </w:rPr>
              <w:fldChar w:fldCharType="begin"/>
            </w:r>
            <w:r w:rsidR="001E6E7B">
              <w:rPr>
                <w:vertAlign w:val="superscript"/>
              </w:rPr>
              <w:instrText xml:space="preserve"> ADDIN EN.CITE &lt;EndNote&gt;&lt;Cite&gt;&lt;Year&gt;2021&lt;/Year&gt;&lt;RecNum&gt;646&lt;/RecNum&gt;&lt;DisplayText&gt;107&lt;/DisplayText&gt;&lt;record&gt;&lt;rec-number&gt;646&lt;/rec-number&gt;&lt;foreign-keys&gt;&lt;key app="EN" db-id="fwvs520dta0pajerxw65e0pi2ztww9f052dv" timestamp="1725937906" guid="c1c1ee62-366b-4e20-9cec-f21d903f0ae7"&gt;646&lt;/key&gt;&lt;/foreign-keys&gt;&lt;ref-type name="Report"&gt;27&lt;/ref-type&gt;&lt;contributors&gt;&lt;/contributors&gt;&lt;titles&gt;&lt;title&gt;Northern Alliance for Greenhouse Action. Embedding action on climate change in your council plan.&lt;/title&gt;&lt;/titles&gt;&lt;dates&gt;&lt;year&gt;2021&lt;/year&gt;&lt;/dates&gt;&lt;pub-location&gt;Victoria, Australia&lt;/pub-location&gt;&lt;publisher&gt;NAGA&lt;/publisher&gt;&lt;urls&gt;&lt;related-urls&gt;&lt;url&gt;https://www.naga.org.au/uploads/9/0/5/3/9053945/embedding_action_on_climate_change_in_your_council_plan.pdf&lt;/url&gt;&lt;/related-urls&gt;&lt;/urls&gt;&lt;/record&gt;&lt;/Cite&gt;&lt;/EndNote&gt;</w:instrText>
            </w:r>
            <w:r w:rsidR="00AF4718" w:rsidRPr="00AF4718">
              <w:rPr>
                <w:vertAlign w:val="superscript"/>
              </w:rPr>
              <w:fldChar w:fldCharType="separate"/>
            </w:r>
            <w:r w:rsidR="00937C8F">
              <w:rPr>
                <w:noProof/>
                <w:vertAlign w:val="superscript"/>
              </w:rPr>
              <w:t>107</w:t>
            </w:r>
            <w:r w:rsidR="00AF4718" w:rsidRPr="00AF4718">
              <w:rPr>
                <w:vertAlign w:val="superscript"/>
              </w:rPr>
              <w:fldChar w:fldCharType="end"/>
            </w:r>
          </w:p>
          <w:p w14:paraId="124402DF" w14:textId="6A37DE39" w:rsidR="00422174" w:rsidRPr="0023032A" w:rsidRDefault="00422174" w:rsidP="00422174">
            <w:pPr>
              <w:pStyle w:val="DHHStablebullet1"/>
              <w:cnfStyle w:val="000000100000" w:firstRow="0" w:lastRow="0" w:firstColumn="0" w:lastColumn="0" w:oddVBand="0" w:evenVBand="0" w:oddHBand="1" w:evenHBand="0" w:firstRowFirstColumn="0" w:firstRowLastColumn="0" w:lastRowFirstColumn="0" w:lastRowLastColumn="0"/>
            </w:pPr>
            <w:r w:rsidRPr="00B24C17">
              <w:t>Add climate risks (for example, flooding, storm surge and bushfire risks) to local land use plans and urban development policies to ensure development doesn’t happen in high-risk areas</w:t>
            </w:r>
          </w:p>
          <w:p w14:paraId="47B2CA8F" w14:textId="7C5528BD" w:rsidR="00422174" w:rsidRDefault="00DC7914" w:rsidP="00422174">
            <w:pPr>
              <w:pStyle w:val="DHHStablebullet1"/>
              <w:cnfStyle w:val="000000100000" w:firstRow="0" w:lastRow="0" w:firstColumn="0" w:lastColumn="0" w:oddVBand="0" w:evenVBand="0" w:oddHBand="1" w:evenHBand="0" w:firstRowFirstColumn="0" w:firstRowLastColumn="0" w:lastRowFirstColumn="0" w:lastRowLastColumn="0"/>
            </w:pPr>
            <w:r w:rsidRPr="00DC7914">
              <w:t xml:space="preserve">Build climate sensitive environments, including policies for </w:t>
            </w:r>
            <w:r w:rsidR="00CC213E">
              <w:t>‘</w:t>
            </w:r>
            <w:r w:rsidRPr="00DC7914">
              <w:t>building back better</w:t>
            </w:r>
            <w:r w:rsidR="00CC213E">
              <w:t>’</w:t>
            </w:r>
            <w:r w:rsidRPr="00DC7914">
              <w:t xml:space="preserve"> after emergencies</w:t>
            </w:r>
          </w:p>
          <w:p w14:paraId="01D0A0AD" w14:textId="5AF7A9BF" w:rsidR="00C6057C" w:rsidRDefault="003D7D85" w:rsidP="00E40868">
            <w:pPr>
              <w:pStyle w:val="DHHStablebullet1"/>
              <w:cnfStyle w:val="000000100000" w:firstRow="0" w:lastRow="0" w:firstColumn="0" w:lastColumn="0" w:oddVBand="0" w:evenVBand="0" w:oddHBand="1" w:evenHBand="0" w:firstRowFirstColumn="0" w:firstRowLastColumn="0" w:lastRowFirstColumn="0" w:lastRowLastColumn="0"/>
            </w:pPr>
            <w:r w:rsidRPr="00F17A1C">
              <w:t>Support sport</w:t>
            </w:r>
            <w:r>
              <w:t>ing</w:t>
            </w:r>
            <w:r w:rsidRPr="00F17A1C">
              <w:t xml:space="preserve"> clubs to upgrade active sports fields to warm season grasses </w:t>
            </w:r>
            <w:r>
              <w:t>that</w:t>
            </w:r>
            <w:r w:rsidRPr="00F17A1C">
              <w:t xml:space="preserve"> require less watering to allow the fields to be used by the community for more of the year</w:t>
            </w:r>
          </w:p>
        </w:tc>
      </w:tr>
    </w:tbl>
    <w:p w14:paraId="05E4824F" w14:textId="77777777" w:rsidR="00970606" w:rsidRPr="00970606" w:rsidRDefault="00970606" w:rsidP="00970606">
      <w:pPr>
        <w:pStyle w:val="DHHSbody"/>
      </w:pPr>
    </w:p>
    <w:tbl>
      <w:tblPr>
        <w:tblStyle w:val="TableGrid"/>
        <w:tblW w:w="0" w:type="auto"/>
        <w:tblLook w:val="04A0" w:firstRow="1" w:lastRow="0" w:firstColumn="1" w:lastColumn="0" w:noHBand="0" w:noVBand="1"/>
      </w:tblPr>
      <w:tblGrid>
        <w:gridCol w:w="9288"/>
      </w:tblGrid>
      <w:tr w:rsidR="00861889" w14:paraId="0C82D06A" w14:textId="77777777" w:rsidTr="00861889">
        <w:tc>
          <w:tcPr>
            <w:tcW w:w="9288" w:type="dxa"/>
          </w:tcPr>
          <w:p w14:paraId="46D3E201" w14:textId="4DF6A466" w:rsidR="00861889" w:rsidRDefault="00861889" w:rsidP="00C1320D">
            <w:pPr>
              <w:spacing w:before="120" w:after="120"/>
              <w:rPr>
                <w:rFonts w:ascii="Arial" w:hAnsi="Arial" w:cs="Arial"/>
                <w:b/>
                <w:bCs/>
              </w:rPr>
            </w:pPr>
            <w:r>
              <w:rPr>
                <w:rFonts w:ascii="Arial" w:hAnsi="Arial" w:cs="Arial"/>
                <w:b/>
                <w:bCs/>
              </w:rPr>
              <w:t xml:space="preserve">Box </w:t>
            </w:r>
            <w:r w:rsidR="075B1247" w:rsidRPr="715B7004">
              <w:rPr>
                <w:rFonts w:ascii="Arial" w:hAnsi="Arial" w:cs="Arial"/>
                <w:b/>
                <w:bCs/>
              </w:rPr>
              <w:t>1</w:t>
            </w:r>
            <w:r w:rsidR="385A9D1F" w:rsidRPr="715B7004">
              <w:rPr>
                <w:rFonts w:ascii="Arial" w:hAnsi="Arial" w:cs="Arial"/>
                <w:b/>
                <w:bCs/>
              </w:rPr>
              <w:t>3</w:t>
            </w:r>
            <w:r>
              <w:rPr>
                <w:rFonts w:ascii="Arial" w:hAnsi="Arial" w:cs="Arial"/>
                <w:b/>
                <w:bCs/>
              </w:rPr>
              <w:t>: Co-benefits of heat mitigation through shade</w:t>
            </w:r>
          </w:p>
          <w:p w14:paraId="077F51FC" w14:textId="22652B3C" w:rsidR="00861889" w:rsidRDefault="00861889" w:rsidP="00725272">
            <w:pPr>
              <w:pStyle w:val="DHHSbody"/>
              <w:rPr>
                <w:rFonts w:cs="Arial"/>
              </w:rPr>
            </w:pPr>
            <w:r>
              <w:t>Shade is key to climate-related heat mitigation and provides multiple co-benefits including reducing UV radiation exposure which helps reduce UV</w:t>
            </w:r>
            <w:r w:rsidR="008953E8">
              <w:t>-</w:t>
            </w:r>
            <w:r>
              <w:t xml:space="preserve">related harms such as eye damage, skin damage (sunburn, tanning, ageing) and skin cancer. </w:t>
            </w:r>
          </w:p>
          <w:p w14:paraId="4C3D9B6D" w14:textId="77777777" w:rsidR="00861889" w:rsidRDefault="00861889" w:rsidP="00725272">
            <w:pPr>
              <w:pStyle w:val="DHHSbody"/>
              <w:rPr>
                <w:rFonts w:cs="Arial"/>
              </w:rPr>
            </w:pPr>
            <w:r>
              <w:t xml:space="preserve">Effective shade design considers thermal comfort (including air temperature, humidity, air movement and radiated heat) and reducing direct and indirect UV. </w:t>
            </w:r>
          </w:p>
          <w:p w14:paraId="487C2978" w14:textId="13C0179B" w:rsidR="00861889" w:rsidRPr="00BD6B56" w:rsidRDefault="00861889" w:rsidP="00725272">
            <w:pPr>
              <w:pStyle w:val="DHHSbody"/>
              <w:rPr>
                <w:rFonts w:cs="Arial"/>
                <w:vertAlign w:val="superscript"/>
              </w:rPr>
            </w:pPr>
            <w:r>
              <w:lastRenderedPageBreak/>
              <w:t>Shade has been shown to reduce overall UV radiation exposure by between 75%</w:t>
            </w:r>
            <w:r w:rsidR="001B7BBC" w:rsidRPr="008F6B0F">
              <w:rPr>
                <w:rFonts w:cs="Arial"/>
                <w:vertAlign w:val="superscript"/>
              </w:rPr>
              <w:fldChar w:fldCharType="begin"/>
            </w:r>
            <w:r w:rsidR="00937C8F">
              <w:rPr>
                <w:rFonts w:cs="Arial"/>
                <w:vertAlign w:val="superscript"/>
              </w:rPr>
              <w:instrText xml:space="preserve"> ADDIN EN.CITE &lt;EndNote&gt;&lt;Cite&gt;&lt;Author&gt;Parsons&lt;/Author&gt;&lt;Year&gt;1998&lt;/Year&gt;&lt;RecNum&gt;647&lt;/RecNum&gt;&lt;DisplayText&gt;126&lt;/DisplayText&gt;&lt;record&gt;&lt;rec-number&gt;647&lt;/rec-number&gt;&lt;foreign-keys&gt;&lt;key app="EN" db-id="fwvs520dta0pajerxw65e0pi2ztww9f052dv" timestamp="1725937906" guid="f639a4ad-d14d-45db-b6c6-902f24f8b95e"&gt;647&lt;/key&gt;&lt;/foreign-keys&gt;&lt;ref-type name="Journal Article"&gt;17&lt;/ref-type&gt;&lt;contributors&gt;&lt;authors&gt;&lt;author&gt;Parsons, P. G.&lt;/author&gt;&lt;author&gt;Neale, R.&lt;/author&gt;&lt;author&gt;Wolski, P.&lt;/author&gt;&lt;author&gt;Green, A.&lt;/author&gt;&lt;/authors&gt;&lt;/contributors&gt;&lt;auth-address&gt;Queensland Cancer Fund Laboratories, Brisbane. peterP@qimr.edu.au&lt;/auth-address&gt;&lt;titles&gt;&lt;title&gt;The shady side of solar protection&lt;/title&gt;&lt;secondary-title&gt;Med J Aust&lt;/secondary-title&gt;&lt;/titles&gt;&lt;periodical&gt;&lt;full-title&gt;Med J Aust&lt;/full-title&gt;&lt;/periodical&gt;&lt;pages&gt;327-30&lt;/pages&gt;&lt;volume&gt;168&lt;/volume&gt;&lt;number&gt;7&lt;/number&gt;&lt;keywords&gt;&lt;keyword&gt;Facility Design and Construction/standards&lt;/keyword&gt;&lt;keyword&gt;Humans&lt;/keyword&gt;&lt;keyword&gt;Photometry&lt;/keyword&gt;&lt;keyword&gt;Protective Clothing/standards&lt;/keyword&gt;&lt;keyword&gt;Queensland&lt;/keyword&gt;&lt;keyword&gt;Risk Factors&lt;/keyword&gt;&lt;keyword&gt;Skin Pigmentation&lt;/keyword&gt;&lt;keyword&gt;Sunburn/etiology/*prevention &amp;amp; control&lt;/keyword&gt;&lt;keyword&gt;Time Factors&lt;/keyword&gt;&lt;keyword&gt;*Trees&lt;/keyword&gt;&lt;keyword&gt;Ultraviolet Rays/*adverse effects&lt;/keyword&gt;&lt;/keywords&gt;&lt;dates&gt;&lt;year&gt;1998&lt;/year&gt;&lt;pub-dates&gt;&lt;date&gt;Apr 6&lt;/date&gt;&lt;/pub-dates&gt;&lt;/dates&gt;&lt;isbn&gt;0025-729X (Print)&amp;#xD;0025-729X (Linking)&lt;/isbn&gt;&lt;accession-num&gt;9577442&lt;/accession-num&gt;&lt;urls&gt;&lt;related-urls&gt;&lt;url&gt;https://www.ncbi.nlm.nih.gov/pubmed/9577442&lt;/url&gt;&lt;/related-urls&gt;&lt;/urls&gt;&lt;electronic-resource-num&gt;10.5694/j.1326-5377.1998.tb138960.x&lt;/electronic-resource-num&gt;&lt;remote-database-name&gt;Medline&lt;/remote-database-name&gt;&lt;remote-database-provider&gt;NLM&lt;/remote-database-provider&gt;&lt;/record&gt;&lt;/Cite&gt;&lt;/EndNote&gt;</w:instrText>
            </w:r>
            <w:r w:rsidR="001B7BBC" w:rsidRPr="008F6B0F">
              <w:rPr>
                <w:rFonts w:cs="Arial"/>
                <w:vertAlign w:val="superscript"/>
              </w:rPr>
              <w:fldChar w:fldCharType="separate"/>
            </w:r>
            <w:r w:rsidR="00937C8F">
              <w:rPr>
                <w:rFonts w:cs="Arial"/>
                <w:noProof/>
                <w:vertAlign w:val="superscript"/>
              </w:rPr>
              <w:t>126</w:t>
            </w:r>
            <w:r w:rsidR="001B7BBC" w:rsidRPr="008F6B0F">
              <w:rPr>
                <w:rFonts w:cs="Arial"/>
                <w:vertAlign w:val="superscript"/>
              </w:rPr>
              <w:fldChar w:fldCharType="end"/>
            </w:r>
            <w:r>
              <w:rPr>
                <w:rFonts w:cs="Arial"/>
              </w:rPr>
              <w:t xml:space="preserve"> to 90%</w:t>
            </w:r>
            <w:r w:rsidR="007E4320">
              <w:rPr>
                <w:rFonts w:cs="Arial"/>
              </w:rPr>
              <w:t>.</w:t>
            </w:r>
            <w:r w:rsidR="0089473F" w:rsidRPr="007E4320">
              <w:rPr>
                <w:rFonts w:cs="Arial"/>
                <w:vertAlign w:val="superscript"/>
              </w:rPr>
              <w:fldChar w:fldCharType="begin"/>
            </w:r>
            <w:r w:rsidR="00F538C8">
              <w:rPr>
                <w:rFonts w:cs="Arial"/>
                <w:vertAlign w:val="superscript"/>
              </w:rPr>
              <w:instrText xml:space="preserve"> ADDIN EN.CITE &lt;EndNote&gt;&lt;Cite&gt;&lt;Author&gt;ARPANSA&lt;/Author&gt;&lt;Year&gt;2024&lt;/Year&gt;&lt;RecNum&gt;643&lt;/RecNum&gt;&lt;DisplayText&gt;127&lt;/DisplayText&gt;&lt;record&gt;&lt;rec-number&gt;643&lt;/rec-number&gt;&lt;foreign-keys&gt;&lt;key app="EN" db-id="fwvs520dta0pajerxw65e0pi2ztww9f052dv" timestamp="1725937906" guid="80a4c840-ecbe-4031-bc25-1ab4dbfbb17d"&gt;643&lt;/key&gt;&lt;/foreign-keys&gt;&lt;ref-type name="Government Document"&gt;46&lt;/ref-type&gt;&lt;contributors&gt;&lt;authors&gt;&lt;author&gt;ARPANSA&lt;/author&gt;&lt;/authors&gt;&lt;/contributors&gt;&lt;titles&gt;&lt;title&gt;Understanding radiation, sun protection using shade&lt;/title&gt;&lt;/titles&gt;&lt;dates&gt;&lt;year&gt;2024&lt;/year&gt;&lt;/dates&gt;&lt;publisher&gt;Australia Radiation Protection and Nuclear Safety Agency&lt;/publisher&gt;&lt;urls&gt;&lt;related-urls&gt;&lt;url&gt;https://www.arpansa.gov.au/understanding-radiation/radiation-sources/more-radiation-sources/sun-protection-shade#:~:text=Different%20types%20of%20trees%20provide,canopy%20provides%20poor%20UVR%20protection.&lt;/url&gt;&lt;/related-urls&gt;&lt;/urls&gt;&lt;/record&gt;&lt;/Cite&gt;&lt;/EndNote&gt;</w:instrText>
            </w:r>
            <w:r w:rsidR="0089473F" w:rsidRPr="007E4320">
              <w:rPr>
                <w:rFonts w:cs="Arial"/>
                <w:vertAlign w:val="superscript"/>
              </w:rPr>
              <w:fldChar w:fldCharType="separate"/>
            </w:r>
            <w:r w:rsidR="00937C8F">
              <w:rPr>
                <w:rFonts w:cs="Arial"/>
                <w:noProof/>
                <w:vertAlign w:val="superscript"/>
              </w:rPr>
              <w:t>127</w:t>
            </w:r>
            <w:r w:rsidR="0089473F" w:rsidRPr="007E4320">
              <w:rPr>
                <w:rFonts w:cs="Arial"/>
                <w:vertAlign w:val="superscript"/>
              </w:rPr>
              <w:fldChar w:fldCharType="end"/>
            </w:r>
            <w:r>
              <w:rPr>
                <w:rFonts w:cs="Arial"/>
              </w:rPr>
              <w:t xml:space="preserve"> It can also reduce surface temperature by 20˚C in playgrounds with the lowest air and surface temperatures consistently recorded under tree canopies.</w:t>
            </w:r>
            <w:r w:rsidR="00BB3284" w:rsidRPr="00BB3284">
              <w:rPr>
                <w:rFonts w:cs="Arial"/>
                <w:vertAlign w:val="superscript"/>
              </w:rPr>
              <w:fldChar w:fldCharType="begin"/>
            </w:r>
            <w:r w:rsidR="00182F33">
              <w:rPr>
                <w:rFonts w:cs="Arial"/>
                <w:vertAlign w:val="superscript"/>
              </w:rPr>
              <w:instrText xml:space="preserve"> ADDIN EN.CITE &lt;EndNote&gt;&lt;Cite&gt;&lt;Author&gt;Pfautsch&lt;/Author&gt;&lt;Year&gt;2020&lt;/Year&gt;&lt;RecNum&gt;640&lt;/RecNum&gt;&lt;DisplayText&gt;128&lt;/DisplayText&gt;&lt;record&gt;&lt;rec-number&gt;640&lt;/rec-number&gt;&lt;foreign-keys&gt;&lt;key app="EN" db-id="fwvs520dta0pajerxw65e0pi2ztww9f052dv" timestamp="1725937906" guid="3fb17348-d2c1-4e41-a9d4-d584486bf7fe"&gt;640&lt;/key&gt;&lt;/foreign-keys&gt;&lt;ref-type name="Journal Article"&gt;17&lt;/ref-type&gt;&lt;contributors&gt;&lt;authors&gt;&lt;author&gt;Sebastian Pfautsch                       &lt;/author&gt;&lt;author&gt;Susanna Rouillard                      &lt;/author&gt;&lt;author&gt;Agnieszka  Wujeska-Klause                &lt;/author&gt;&lt;author&gt;Art Bae                      &lt;/author&gt;&lt;author&gt;Lyn Vu                                   &lt;/author&gt;&lt;author&gt;Anthony Manea                &lt;/author&gt;&lt;author&gt;Samiya Tabassum              &lt;/author&gt;&lt;author&gt;Leigh Staas                  &lt;/author&gt;&lt;author&gt;Alessandro Ossola            &lt;/author&gt;&lt;author&gt;Kathryn Holmes                          &lt;/author&gt;&lt;author&gt;Michelle R Leishman&lt;/author&gt;&lt;/authors&gt;&lt;/contributors&gt;&lt;titles&gt;&lt;title&gt;School Microclimates&lt;/title&gt;&lt;secondary-title&gt;Western Sydney University&lt;/secondary-title&gt;&lt;/titles&gt;&lt;periodical&gt;&lt;full-title&gt;Western Sydney University&lt;/full-title&gt;&lt;/periodical&gt;&lt;dates&gt;&lt;year&gt;2020&lt;/year&gt;&lt;/dates&gt;&lt;urls&gt;&lt;/urls&gt;&lt;electronic-resource-num&gt;10.26183/np86-t866&lt;/electronic-resource-num&gt;&lt;/record&gt;&lt;/Cite&gt;&lt;/EndNote&gt;</w:instrText>
            </w:r>
            <w:r w:rsidR="00BB3284" w:rsidRPr="00BB3284">
              <w:rPr>
                <w:rFonts w:cs="Arial"/>
                <w:vertAlign w:val="superscript"/>
              </w:rPr>
              <w:fldChar w:fldCharType="separate"/>
            </w:r>
            <w:r w:rsidR="00937C8F">
              <w:rPr>
                <w:rFonts w:cs="Arial"/>
                <w:noProof/>
                <w:vertAlign w:val="superscript"/>
              </w:rPr>
              <w:t>128</w:t>
            </w:r>
            <w:r w:rsidR="00BB3284" w:rsidRPr="00BB3284">
              <w:rPr>
                <w:rFonts w:cs="Arial"/>
                <w:vertAlign w:val="superscript"/>
              </w:rPr>
              <w:fldChar w:fldCharType="end"/>
            </w:r>
          </w:p>
          <w:p w14:paraId="338D878D" w14:textId="1294736D" w:rsidR="00861889" w:rsidRPr="00BD6B56" w:rsidRDefault="00861889" w:rsidP="00725272">
            <w:pPr>
              <w:pStyle w:val="DHHSbody"/>
              <w:rPr>
                <w:rFonts w:cs="Arial"/>
                <w:vertAlign w:val="superscript"/>
              </w:rPr>
            </w:pPr>
            <w:r>
              <w:t>For most of the day there is as much scattered UV from the sky as there is from the direct sun.</w:t>
            </w:r>
            <w:r w:rsidR="007E4320" w:rsidRPr="007E4320">
              <w:rPr>
                <w:rFonts w:cs="Arial"/>
                <w:vertAlign w:val="superscript"/>
              </w:rPr>
              <w:fldChar w:fldCharType="begin"/>
            </w:r>
            <w:r w:rsidR="00F538C8">
              <w:rPr>
                <w:rFonts w:cs="Arial"/>
                <w:vertAlign w:val="superscript"/>
              </w:rPr>
              <w:instrText xml:space="preserve"> ADDIN EN.CITE &lt;EndNote&gt;&lt;Cite&gt;&lt;Author&gt;ARPANSA&lt;/Author&gt;&lt;Year&gt;2024&lt;/Year&gt;&lt;RecNum&gt;643&lt;/RecNum&gt;&lt;DisplayText&gt;127&lt;/DisplayText&gt;&lt;record&gt;&lt;rec-number&gt;643&lt;/rec-number&gt;&lt;foreign-keys&gt;&lt;key app="EN" db-id="fwvs520dta0pajerxw65e0pi2ztww9f052dv" timestamp="1725937906" guid="80a4c840-ecbe-4031-bc25-1ab4dbfbb17d"&gt;643&lt;/key&gt;&lt;/foreign-keys&gt;&lt;ref-type name="Government Document"&gt;46&lt;/ref-type&gt;&lt;contributors&gt;&lt;authors&gt;&lt;author&gt;ARPANSA&lt;/author&gt;&lt;/authors&gt;&lt;/contributors&gt;&lt;titles&gt;&lt;title&gt;Understanding radiation, sun protection using shade&lt;/title&gt;&lt;/titles&gt;&lt;dates&gt;&lt;year&gt;2024&lt;/year&gt;&lt;/dates&gt;&lt;publisher&gt;Australia Radiation Protection and Nuclear Safety Agency&lt;/publisher&gt;&lt;urls&gt;&lt;related-urls&gt;&lt;url&gt;https://www.arpansa.gov.au/understanding-radiation/radiation-sources/more-radiation-sources/sun-protection-shade#:~:text=Different%20types%20of%20trees%20provide,canopy%20provides%20poor%20UVR%20protection.&lt;/url&gt;&lt;/related-urls&gt;&lt;/urls&gt;&lt;/record&gt;&lt;/Cite&gt;&lt;/EndNote&gt;</w:instrText>
            </w:r>
            <w:r w:rsidR="007E4320" w:rsidRPr="007E4320">
              <w:rPr>
                <w:rFonts w:cs="Arial"/>
                <w:vertAlign w:val="superscript"/>
              </w:rPr>
              <w:fldChar w:fldCharType="separate"/>
            </w:r>
            <w:r w:rsidR="00937C8F">
              <w:rPr>
                <w:rFonts w:cs="Arial"/>
                <w:noProof/>
                <w:vertAlign w:val="superscript"/>
              </w:rPr>
              <w:t>127</w:t>
            </w:r>
            <w:r w:rsidR="007E4320" w:rsidRPr="007E4320">
              <w:rPr>
                <w:rFonts w:cs="Arial"/>
                <w:vertAlign w:val="superscript"/>
              </w:rPr>
              <w:fldChar w:fldCharType="end"/>
            </w:r>
            <w:r>
              <w:rPr>
                <w:rFonts w:cs="Arial"/>
                <w:vertAlign w:val="superscript"/>
              </w:rPr>
              <w:t xml:space="preserve"> </w:t>
            </w:r>
            <w:r>
              <w:rPr>
                <w:rFonts w:cs="Arial"/>
              </w:rPr>
              <w:t>Building large structures near existing structures and using multiple methods of shading in the form of built shade, portable shade, or natural shade such as trees with wide dense canopies and low-reflective green spaces, will reduce temperature and UV exposure.</w:t>
            </w:r>
            <w:r w:rsidR="00080602" w:rsidRPr="00080602">
              <w:rPr>
                <w:rFonts w:cs="Arial"/>
                <w:vertAlign w:val="superscript"/>
              </w:rPr>
              <w:fldChar w:fldCharType="begin"/>
            </w:r>
            <w:r w:rsidR="00937C8F">
              <w:rPr>
                <w:rFonts w:cs="Arial"/>
                <w:vertAlign w:val="superscript"/>
              </w:rPr>
              <w:instrText xml:space="preserve"> ADDIN EN.CITE &lt;EndNote&gt;&lt;Cite&gt;&lt;Author&gt;Parisi&lt;/Author&gt;&lt;Year&gt;2014&lt;/Year&gt;&lt;RecNum&gt;637&lt;/RecNum&gt;&lt;DisplayText&gt;129&lt;/DisplayText&gt;&lt;record&gt;&lt;rec-number&gt;637&lt;/rec-number&gt;&lt;foreign-keys&gt;&lt;key app="EN" db-id="fwvs520dta0pajerxw65e0pi2ztww9f052dv" timestamp="1725937905" guid="9101ba34-f75b-49e4-8ac7-a5874d296293"&gt;637&lt;/key&gt;&lt;/foreign-keys&gt;&lt;ref-type name="Journal Article"&gt;17&lt;/ref-type&gt;&lt;contributors&gt;&lt;authors&gt;&lt;author&gt;AV Parisi&lt;/author&gt;&lt;author&gt;DJ Turnbull&lt;/author&gt;&lt;/authors&gt;&lt;/contributors&gt;&lt;titles&gt;&lt;title&gt;Shade provision for UV minimization: a review&lt;/title&gt;&lt;secondary-title&gt;Photochem Photobiol&lt;/secondary-title&gt;&lt;/titles&gt;&lt;periodical&gt;&lt;full-title&gt;Photochem Photobiol&lt;/full-title&gt;&lt;/periodical&gt;&lt;dates&gt;&lt;year&gt;2014&lt;/year&gt;&lt;/dates&gt;&lt;urls&gt;&lt;/urls&gt;&lt;custom2&gt;PMID: 24417678.&lt;/custom2&gt;&lt;electronic-resource-num&gt;doi: 10.1111/php.12237&lt;/electronic-resource-num&gt;&lt;/record&gt;&lt;/Cite&gt;&lt;/EndNote&gt;</w:instrText>
            </w:r>
            <w:r w:rsidR="00080602" w:rsidRPr="00080602">
              <w:rPr>
                <w:rFonts w:cs="Arial"/>
                <w:vertAlign w:val="superscript"/>
              </w:rPr>
              <w:fldChar w:fldCharType="separate"/>
            </w:r>
            <w:r w:rsidR="00937C8F">
              <w:rPr>
                <w:rFonts w:cs="Arial"/>
                <w:noProof/>
                <w:vertAlign w:val="superscript"/>
              </w:rPr>
              <w:t>129</w:t>
            </w:r>
            <w:r w:rsidR="00080602" w:rsidRPr="00080602">
              <w:rPr>
                <w:rFonts w:cs="Arial"/>
                <w:vertAlign w:val="superscript"/>
              </w:rPr>
              <w:fldChar w:fldCharType="end"/>
            </w:r>
          </w:p>
          <w:p w14:paraId="001DA656" w14:textId="3CA4B8C0" w:rsidR="00861889" w:rsidRPr="0026535E" w:rsidRDefault="00861889" w:rsidP="00755CFF">
            <w:pPr>
              <w:pStyle w:val="DHHSbody"/>
              <w:rPr>
                <w:i/>
                <w:iCs/>
              </w:rPr>
            </w:pPr>
            <w:r w:rsidRPr="00725272">
              <w:rPr>
                <w:i/>
                <w:iCs/>
              </w:rPr>
              <w:t xml:space="preserve">For further information see </w:t>
            </w:r>
            <w:r w:rsidRPr="00725272">
              <w:rPr>
                <w:rStyle w:val="Hyperlink"/>
                <w:i/>
                <w:iCs/>
              </w:rPr>
              <w:t xml:space="preserve">SunSmart’s </w:t>
            </w:r>
            <w:hyperlink r:id="rId45" w:history="1">
              <w:r w:rsidRPr="00725272">
                <w:rPr>
                  <w:rStyle w:val="Hyperlink"/>
                  <w:i/>
                  <w:iCs/>
                </w:rPr>
                <w:t>Advice for local government</w:t>
              </w:r>
            </w:hyperlink>
            <w:r w:rsidRPr="00725272">
              <w:rPr>
                <w:i/>
                <w:iCs/>
              </w:rPr>
              <w:t xml:space="preserve"> </w:t>
            </w:r>
            <w:r w:rsidR="008456EE" w:rsidRPr="00725272">
              <w:rPr>
                <w:i/>
                <w:iCs/>
              </w:rPr>
              <w:t xml:space="preserve">&lt;https://www.sunsmart.com.au/advice-for/local-government&gt; </w:t>
            </w:r>
            <w:r w:rsidRPr="00725272">
              <w:rPr>
                <w:i/>
                <w:iCs/>
              </w:rPr>
              <w:t xml:space="preserve">and </w:t>
            </w:r>
            <w:r w:rsidRPr="00725272">
              <w:rPr>
                <w:rStyle w:val="Hyperlink"/>
                <w:i/>
                <w:iCs/>
              </w:rPr>
              <w:t xml:space="preserve">MAV’s </w:t>
            </w:r>
            <w:hyperlink r:id="rId46" w:history="1">
              <w:r w:rsidRPr="00725272">
                <w:rPr>
                  <w:rStyle w:val="Hyperlink"/>
                  <w:i/>
                  <w:iCs/>
                </w:rPr>
                <w:t>Skin cancer prevention</w:t>
              </w:r>
            </w:hyperlink>
            <w:r w:rsidR="008456EE" w:rsidRPr="00725272">
              <w:rPr>
                <w:rStyle w:val="Hyperlink"/>
                <w:i/>
                <w:iCs/>
                <w:color w:val="auto"/>
                <w:u w:val="none"/>
              </w:rPr>
              <w:t xml:space="preserve"> </w:t>
            </w:r>
            <w:r w:rsidR="008456EE" w:rsidRPr="00725272">
              <w:rPr>
                <w:i/>
                <w:iCs/>
              </w:rPr>
              <w:t>&lt;https://www.mav.asn.au/what-we-do/policy-advocacy/public-health-safety/skin-cancer-prevention&gt;</w:t>
            </w:r>
            <w:r w:rsidRPr="00725272">
              <w:rPr>
                <w:i/>
                <w:iCs/>
              </w:rPr>
              <w:t>.</w:t>
            </w:r>
          </w:p>
        </w:tc>
      </w:tr>
    </w:tbl>
    <w:p w14:paraId="18F68D55" w14:textId="52B7842D" w:rsidR="00D26F5C" w:rsidRDefault="002B52E5" w:rsidP="00550147">
      <w:pPr>
        <w:pStyle w:val="Heading4"/>
      </w:pPr>
      <w:r w:rsidRPr="002B52E5">
        <w:lastRenderedPageBreak/>
        <w:t>Case study: Greening the West</w:t>
      </w:r>
      <w:r w:rsidRPr="00F8797D">
        <w:rPr>
          <w:b w:val="0"/>
          <w:bCs w:val="0"/>
          <w:vertAlign w:val="superscript"/>
        </w:rPr>
        <w:fldChar w:fldCharType="begin">
          <w:fldData xml:space="preserve">PEVuZE5vdGU+PENpdGU+PFllYXI+MjAyNDwvWWVhcj48UmVjTnVtPjM4MTwvUmVjTnVtPjxJRFRl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</w:fldData>
        </w:fldChar>
      </w:r>
      <w:r w:rsidR="00F71C99">
        <w:rPr>
          <w:b w:val="0"/>
          <w:bCs w:val="0"/>
          <w:vertAlign w:val="superscript"/>
        </w:rPr>
        <w:instrText xml:space="preserve"> ADDIN EN.CITE </w:instrText>
      </w:r>
      <w:r w:rsidR="00F71C99">
        <w:rPr>
          <w:b w:val="0"/>
          <w:bCs w:val="0"/>
          <w:vertAlign w:val="superscript"/>
        </w:rPr>
        <w:fldChar w:fldCharType="begin">
          <w:fldData xml:space="preserve">PEVuZE5vdGU+PENpdGU+PFllYXI+MjAyNDwvWWVhcj48UmVjTnVtPjM4MTwvUmVjTnVtPjxJRFRl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</w:fldData>
        </w:fldChar>
      </w:r>
      <w:r w:rsidR="00F71C99">
        <w:rPr>
          <w:b w:val="0"/>
          <w:bCs w:val="0"/>
          <w:vertAlign w:val="superscript"/>
        </w:rPr>
        <w:instrText xml:space="preserve"> ADDIN EN.CITE.DATA </w:instrText>
      </w:r>
      <w:r w:rsidR="00F71C99">
        <w:rPr>
          <w:b w:val="0"/>
          <w:bCs w:val="0"/>
          <w:vertAlign w:val="superscript"/>
        </w:rPr>
      </w:r>
      <w:r w:rsidR="00F71C99">
        <w:rPr>
          <w:b w:val="0"/>
          <w:bCs w:val="0"/>
          <w:vertAlign w:val="superscript"/>
        </w:rPr>
        <w:fldChar w:fldCharType="end"/>
      </w:r>
      <w:r w:rsidRPr="00F8797D">
        <w:rPr>
          <w:b w:val="0"/>
          <w:bCs w:val="0"/>
          <w:vertAlign w:val="superscript"/>
        </w:rPr>
      </w:r>
      <w:r w:rsidRPr="00F8797D">
        <w:rPr>
          <w:b w:val="0"/>
          <w:bCs w:val="0"/>
          <w:vertAlign w:val="superscript"/>
        </w:rPr>
        <w:fldChar w:fldCharType="separate"/>
      </w:r>
      <w:r w:rsidR="00937C8F">
        <w:rPr>
          <w:b w:val="0"/>
          <w:bCs w:val="0"/>
          <w:noProof/>
          <w:vertAlign w:val="superscript"/>
        </w:rPr>
        <w:t>130</w:t>
      </w:r>
      <w:r w:rsidRPr="00F8797D">
        <w:rPr>
          <w:b w:val="0"/>
          <w:bCs w:val="0"/>
          <w:vertAlign w:val="superscript"/>
        </w:rPr>
        <w:fldChar w:fldCharType="end"/>
      </w:r>
    </w:p>
    <w:p w14:paraId="7699BAB5" w14:textId="074CFB7A" w:rsidR="00B313BA" w:rsidRDefault="730363E9" w:rsidP="00C53743">
      <w:pPr>
        <w:pStyle w:val="DHHSbody"/>
        <w:rPr>
          <w:rFonts w:eastAsia="Arial" w:cs="Arial"/>
        </w:rPr>
      </w:pPr>
      <w:r w:rsidRPr="7F35DFAD">
        <w:rPr>
          <w:rFonts w:eastAsia="Arial" w:cs="Arial"/>
        </w:rPr>
        <w:t xml:space="preserve">Greening the West is a regional partnership </w:t>
      </w:r>
      <w:r w:rsidR="00643D72">
        <w:rPr>
          <w:rFonts w:eastAsia="Arial" w:cs="Arial"/>
        </w:rPr>
        <w:t>with a</w:t>
      </w:r>
      <w:r w:rsidRPr="7F35DFAD">
        <w:rPr>
          <w:rFonts w:eastAsia="Arial" w:cs="Arial"/>
        </w:rPr>
        <w:t xml:space="preserve"> vision to </w:t>
      </w:r>
      <w:r w:rsidR="007E3D85">
        <w:rPr>
          <w:rFonts w:eastAsia="Arial" w:cs="Arial"/>
        </w:rPr>
        <w:t>‘</w:t>
      </w:r>
      <w:r w:rsidRPr="7F35DFAD">
        <w:rPr>
          <w:rFonts w:eastAsia="Arial" w:cs="Arial"/>
        </w:rPr>
        <w:t>enable sustainable, liveable, healthy communities thro</w:t>
      </w:r>
      <w:r w:rsidRPr="00B666E9">
        <w:rPr>
          <w:rFonts w:eastAsia="Arial" w:cs="Arial"/>
        </w:rPr>
        <w:t>ugh urban greening</w:t>
      </w:r>
      <w:r w:rsidR="007333AC" w:rsidRPr="00B666E9">
        <w:rPr>
          <w:rFonts w:eastAsia="Arial" w:cs="Arial"/>
        </w:rPr>
        <w:t>’</w:t>
      </w:r>
      <w:r w:rsidR="007E3D85" w:rsidRPr="00B666E9">
        <w:rPr>
          <w:rFonts w:eastAsia="Arial" w:cs="Arial"/>
        </w:rPr>
        <w:t>.</w:t>
      </w:r>
      <w:r w:rsidR="00D5160B" w:rsidRPr="00B666E9">
        <w:rPr>
          <w:vertAlign w:val="superscript"/>
        </w:rPr>
        <w:fldChar w:fldCharType="begin"/>
      </w:r>
      <w:r w:rsidR="00F538C8">
        <w:rPr>
          <w:vertAlign w:val="superscript"/>
        </w:rPr>
        <w:instrText xml:space="preserve"> ADDIN EN.CITE &lt;EndNote&gt;&lt;Cite&gt;&lt;Year&gt;2024&lt;/Year&gt;&lt;RecNum&gt;381&lt;/RecNum&gt;&lt;IDText&gt;Greening the West&lt;/IDText&gt;&lt;DisplayText&gt;130&lt;/DisplayText&gt;&lt;record&gt;&lt;rec-number&gt;381&lt;/rec-number&gt;&lt;foreign-keys&gt;&lt;key app="EN" db-id="fwvs520dta0pajerxw65e0pi2ztww9f052dv" timestamp="1591333739" guid="c3598006-b758-4558-9cbc-b43d651ddf1f"&gt;381&lt;/key&gt;&lt;/foreign-keys&gt;&lt;ref-type name="Web Page"&gt;12&lt;/ref-type&gt;&lt;contributors&gt;&lt;/contributors&gt;&lt;titles&gt;&lt;title&gt;Greening the West&lt;/title&gt;&lt;/titles&gt;&lt;number&gt;5 June 2020&lt;/number&gt;&lt;dates&gt;&lt;year&gt;2024&lt;/year&gt;&lt;/dates&gt;&lt;urls&gt;&lt;related-urls&gt;&lt;url&gt;https://greeningthewest.org.au/]&lt;/url&gt;&lt;/related-urls&gt;&lt;/urls&gt;&lt;/record&gt;&lt;/Cite&gt;&lt;/EndNote&gt;</w:instrText>
      </w:r>
      <w:r w:rsidR="00D5160B" w:rsidRPr="00B666E9">
        <w:rPr>
          <w:vertAlign w:val="superscript"/>
        </w:rPr>
        <w:fldChar w:fldCharType="separate"/>
      </w:r>
      <w:r w:rsidR="00937C8F">
        <w:rPr>
          <w:noProof/>
          <w:vertAlign w:val="superscript"/>
        </w:rPr>
        <w:t>130</w:t>
      </w:r>
      <w:r w:rsidR="00D5160B" w:rsidRPr="00B666E9">
        <w:rPr>
          <w:vertAlign w:val="superscript"/>
        </w:rPr>
        <w:fldChar w:fldCharType="end"/>
      </w:r>
      <w:r w:rsidRPr="00B666E9">
        <w:rPr>
          <w:rFonts w:eastAsia="Arial" w:cs="Arial"/>
        </w:rPr>
        <w:t xml:space="preserve"> Since </w:t>
      </w:r>
      <w:r w:rsidR="00F16D38" w:rsidRPr="00B666E9">
        <w:rPr>
          <w:rFonts w:eastAsia="Arial" w:cs="Arial"/>
        </w:rPr>
        <w:t xml:space="preserve">its launch in </w:t>
      </w:r>
      <w:r w:rsidRPr="00B666E9">
        <w:rPr>
          <w:rFonts w:eastAsia="Arial" w:cs="Arial"/>
        </w:rPr>
        <w:t>2013</w:t>
      </w:r>
      <w:r w:rsidR="00815E54" w:rsidRPr="00B666E9">
        <w:rPr>
          <w:rFonts w:eastAsia="Arial" w:cs="Arial"/>
        </w:rPr>
        <w:t>,</w:t>
      </w:r>
      <w:r w:rsidRPr="00B666E9">
        <w:rPr>
          <w:rFonts w:eastAsia="Arial" w:cs="Arial"/>
        </w:rPr>
        <w:t xml:space="preserve"> Greening the West has generated </w:t>
      </w:r>
      <w:r w:rsidR="00CA4E81" w:rsidRPr="00B666E9">
        <w:rPr>
          <w:rFonts w:eastAsia="Arial" w:cs="Arial"/>
        </w:rPr>
        <w:t>multi</w:t>
      </w:r>
      <w:r w:rsidR="007333AC" w:rsidRPr="00B666E9">
        <w:rPr>
          <w:rFonts w:eastAsia="Arial" w:cs="Arial"/>
        </w:rPr>
        <w:t xml:space="preserve"> </w:t>
      </w:r>
      <w:r w:rsidRPr="00B666E9">
        <w:rPr>
          <w:rFonts w:eastAsia="Arial" w:cs="Arial"/>
        </w:rPr>
        <w:t>m</w:t>
      </w:r>
      <w:r w:rsidR="007333AC" w:rsidRPr="00B666E9">
        <w:rPr>
          <w:rFonts w:eastAsia="Arial" w:cs="Arial"/>
        </w:rPr>
        <w:t>illion</w:t>
      </w:r>
      <w:r w:rsidR="00CA4E81" w:rsidRPr="00B666E9">
        <w:rPr>
          <w:rFonts w:eastAsia="Arial" w:cs="Arial"/>
        </w:rPr>
        <w:t xml:space="preserve"> dollars’</w:t>
      </w:r>
      <w:r w:rsidRPr="7F35DFAD">
        <w:rPr>
          <w:rFonts w:eastAsia="Arial" w:cs="Arial"/>
        </w:rPr>
        <w:t xml:space="preserve"> worth of green </w:t>
      </w:r>
      <w:r w:rsidR="00BC5CE9">
        <w:rPr>
          <w:rFonts w:eastAsia="Arial" w:cs="Arial"/>
        </w:rPr>
        <w:t>and blue</w:t>
      </w:r>
      <w:r w:rsidRPr="7F35DFAD">
        <w:rPr>
          <w:rFonts w:eastAsia="Arial" w:cs="Arial"/>
        </w:rPr>
        <w:t xml:space="preserve"> infrastructure projects that have delivered benefits to the environment and to the health and wellbeing of local communities. Urban greening is a low-cost strategy that brings high</w:t>
      </w:r>
      <w:r w:rsidR="007E3D85">
        <w:rPr>
          <w:rFonts w:eastAsia="Arial" w:cs="Arial"/>
        </w:rPr>
        <w:t>-</w:t>
      </w:r>
      <w:r w:rsidRPr="7F35DFAD">
        <w:rPr>
          <w:rFonts w:eastAsia="Arial" w:cs="Arial"/>
        </w:rPr>
        <w:t>impact results to existing and establish</w:t>
      </w:r>
      <w:r w:rsidR="00EC25C5">
        <w:rPr>
          <w:rFonts w:eastAsia="Arial" w:cs="Arial"/>
        </w:rPr>
        <w:t>ed</w:t>
      </w:r>
      <w:r w:rsidRPr="7F35DFAD">
        <w:rPr>
          <w:rFonts w:eastAsia="Arial" w:cs="Arial"/>
        </w:rPr>
        <w:t xml:space="preserve"> suburbs to mitigate pollution and heat stress while creating a resilient urban environment that supports the community through shocks from climate change events and pandemics.</w:t>
      </w:r>
      <w:r w:rsidR="00583E69">
        <w:rPr>
          <w:rFonts w:eastAsia="Arial" w:cs="Arial"/>
        </w:rPr>
        <w:t xml:space="preserve"> </w:t>
      </w:r>
    </w:p>
    <w:p w14:paraId="05F062FF" w14:textId="5C5F076D" w:rsidR="00590EC7" w:rsidRDefault="5735A0E5" w:rsidP="003F3248">
      <w:pPr>
        <w:pStyle w:val="DHHSbody"/>
        <w:rPr>
          <w:rFonts w:eastAsia="Arial" w:cs="Arial"/>
        </w:rPr>
      </w:pPr>
      <w:r w:rsidRPr="7F35DFAD">
        <w:rPr>
          <w:rFonts w:eastAsia="Arial" w:cs="Arial"/>
        </w:rPr>
        <w:t>Greening the West has</w:t>
      </w:r>
      <w:r w:rsidRPr="00333D36">
        <w:rPr>
          <w:rFonts w:eastAsia="Arial" w:cs="Arial"/>
        </w:rPr>
        <w:t xml:space="preserve"> partner organisations</w:t>
      </w:r>
      <w:r w:rsidRPr="7F35DFAD">
        <w:rPr>
          <w:rFonts w:eastAsia="Arial" w:cs="Arial"/>
        </w:rPr>
        <w:t xml:space="preserve"> from local government, state government, universities, industry, various agencies and the community that share knowledge</w:t>
      </w:r>
      <w:r w:rsidR="007E3D85">
        <w:rPr>
          <w:rFonts w:eastAsia="Arial" w:cs="Arial"/>
        </w:rPr>
        <w:t xml:space="preserve"> and</w:t>
      </w:r>
      <w:r w:rsidRPr="7F35DFAD">
        <w:rPr>
          <w:rFonts w:eastAsia="Arial" w:cs="Arial"/>
        </w:rPr>
        <w:t xml:space="preserve"> promote and seek solutions for greening in </w:t>
      </w:r>
      <w:r w:rsidR="00AF6699">
        <w:t xml:space="preserve">the western municipalities of </w:t>
      </w:r>
      <w:proofErr w:type="spellStart"/>
      <w:r w:rsidR="00AF6699">
        <w:t>Brimbank</w:t>
      </w:r>
      <w:proofErr w:type="spellEnd"/>
      <w:r w:rsidR="00AF6699">
        <w:t>, Hobsons Bay, Maribyrnong, Melton, Moonee Valley and Wyndham</w:t>
      </w:r>
      <w:r w:rsidRPr="7F35DFAD">
        <w:rPr>
          <w:rFonts w:eastAsia="Arial" w:cs="Arial"/>
        </w:rPr>
        <w:t xml:space="preserve">. This partnership has resulted </w:t>
      </w:r>
      <w:r w:rsidR="00602F00">
        <w:rPr>
          <w:rFonts w:eastAsia="Arial" w:cs="Arial"/>
        </w:rPr>
        <w:t>in</w:t>
      </w:r>
      <w:r w:rsidRPr="7F35DFAD">
        <w:rPr>
          <w:rFonts w:eastAsia="Arial" w:cs="Arial"/>
        </w:rPr>
        <w:t xml:space="preserve"> </w:t>
      </w:r>
      <w:r w:rsidR="00A014EA">
        <w:rPr>
          <w:rFonts w:eastAsia="Arial" w:cs="Arial"/>
        </w:rPr>
        <w:t>several</w:t>
      </w:r>
      <w:r w:rsidRPr="7F35DFAD">
        <w:rPr>
          <w:rFonts w:eastAsia="Arial" w:cs="Arial"/>
        </w:rPr>
        <w:t xml:space="preserve"> industry awards</w:t>
      </w:r>
      <w:r w:rsidR="007E3D85">
        <w:rPr>
          <w:rFonts w:eastAsia="Arial" w:cs="Arial"/>
        </w:rPr>
        <w:t>,</w:t>
      </w:r>
      <w:r w:rsidRPr="7F35DFAD">
        <w:rPr>
          <w:rFonts w:eastAsia="Arial" w:cs="Arial"/>
        </w:rPr>
        <w:t xml:space="preserve"> </w:t>
      </w:r>
      <w:r w:rsidR="00731C35">
        <w:rPr>
          <w:rFonts w:eastAsia="Arial" w:cs="Arial"/>
        </w:rPr>
        <w:t>including</w:t>
      </w:r>
      <w:r w:rsidR="0097656B">
        <w:rPr>
          <w:rFonts w:eastAsia="Arial" w:cs="Arial"/>
        </w:rPr>
        <w:t xml:space="preserve"> </w:t>
      </w:r>
      <w:r w:rsidR="00602F00">
        <w:rPr>
          <w:rFonts w:eastAsia="Arial" w:cs="Arial"/>
        </w:rPr>
        <w:t>a 2020 National Landscape Architecture Award</w:t>
      </w:r>
      <w:r w:rsidR="00796D0A">
        <w:rPr>
          <w:rFonts w:eastAsia="Arial" w:cs="Arial"/>
        </w:rPr>
        <w:t>:</w:t>
      </w:r>
      <w:r w:rsidR="00602F00">
        <w:rPr>
          <w:rFonts w:eastAsia="Arial" w:cs="Arial"/>
        </w:rPr>
        <w:t xml:space="preserve"> Parks and Open Space </w:t>
      </w:r>
      <w:r w:rsidR="00BC18A7">
        <w:rPr>
          <w:rFonts w:eastAsia="Arial" w:cs="Arial"/>
        </w:rPr>
        <w:t>for</w:t>
      </w:r>
      <w:r w:rsidR="00602F00">
        <w:rPr>
          <w:rFonts w:eastAsia="Arial" w:cs="Arial"/>
        </w:rPr>
        <w:t xml:space="preserve"> </w:t>
      </w:r>
      <w:proofErr w:type="spellStart"/>
      <w:r w:rsidR="00B156EF">
        <w:rPr>
          <w:rFonts w:eastAsia="Arial" w:cs="Arial"/>
        </w:rPr>
        <w:t>Sunvale</w:t>
      </w:r>
      <w:proofErr w:type="spellEnd"/>
      <w:r w:rsidR="00B156EF">
        <w:rPr>
          <w:rFonts w:eastAsia="Arial" w:cs="Arial"/>
        </w:rPr>
        <w:t xml:space="preserve"> Community Park</w:t>
      </w:r>
      <w:r w:rsidR="007E30D3">
        <w:rPr>
          <w:rFonts w:eastAsia="Arial" w:cs="Arial"/>
        </w:rPr>
        <w:t>,</w:t>
      </w:r>
      <w:r w:rsidR="00B156EF">
        <w:rPr>
          <w:rFonts w:eastAsia="Arial" w:cs="Arial"/>
        </w:rPr>
        <w:t xml:space="preserve"> </w:t>
      </w:r>
      <w:proofErr w:type="spellStart"/>
      <w:r w:rsidR="00B156EF">
        <w:rPr>
          <w:rFonts w:eastAsia="Arial" w:cs="Arial"/>
        </w:rPr>
        <w:t>Brimbank</w:t>
      </w:r>
      <w:proofErr w:type="spellEnd"/>
      <w:r w:rsidR="00B156EF">
        <w:rPr>
          <w:rFonts w:eastAsia="Arial" w:cs="Arial"/>
        </w:rPr>
        <w:t xml:space="preserve"> City C</w:t>
      </w:r>
      <w:r w:rsidR="00370774">
        <w:rPr>
          <w:rFonts w:eastAsia="Arial" w:cs="Arial"/>
        </w:rPr>
        <w:t>ouncil</w:t>
      </w:r>
      <w:r w:rsidRPr="7F35DFAD">
        <w:rPr>
          <w:rFonts w:eastAsia="Arial" w:cs="Arial"/>
        </w:rPr>
        <w:t>.</w:t>
      </w:r>
      <w:r w:rsidR="00B76EBA" w:rsidRPr="00D56A5E">
        <w:rPr>
          <w:rFonts w:eastAsia="Arial" w:cs="Arial"/>
          <w:vertAlign w:val="superscript"/>
        </w:rPr>
        <w:fldChar w:fldCharType="begin"/>
      </w:r>
      <w:r w:rsidR="005F0637">
        <w:rPr>
          <w:rFonts w:eastAsia="Arial" w:cs="Arial"/>
          <w:vertAlign w:val="superscript"/>
        </w:rPr>
        <w:instrText xml:space="preserve"> ADDIN EN.CITE &lt;EndNote&gt;&lt;Cite ExcludeAuth="1"&gt;&lt;Year&gt;2020&lt;/Year&gt;&lt;RecNum&gt;661&lt;/RecNum&gt;&lt;DisplayText&gt;131&lt;/DisplayText&gt;&lt;record&gt;&lt;rec-number&gt;661&lt;/rec-number&gt;&lt;foreign-keys&gt;&lt;key app="EN" db-id="fwvs520dta0pajerxw65e0pi2ztww9f052dv" timestamp="1725952592" guid="e7f3daaf-4365-41c0-bcb2-d5a6007b0322"&gt;661&lt;/key&gt;&lt;/foreign-keys&gt;&lt;ref-type name="Web Page"&gt;12&lt;/ref-type&gt;&lt;contributors&gt;&lt;/contributors&gt;&lt;titles&gt;&lt;title&gt;Landscape Australia. 2020 National Landscape Architecture Awards: Landscape Architecture Award for Parks and Open Space: Sunvale Community Park by Brimbank City Council.&lt;/title&gt;&lt;/titles&gt;&lt;dates&gt;&lt;year&gt;2020&lt;/year&gt;&lt;/dates&gt;&lt;publisher&gt;Landscape Australia: Design, Urbanism and Planning&lt;/publisher&gt;&lt;urls&gt;&lt;related-urls&gt;&lt;url&gt;https://landscapeaustralia.com/articles/2020-national-landscape-architecture-awards-landscape-architecture-award-for-parks-and-open-space-3/]&lt;/url&gt;&lt;/related-urls&gt;&lt;/urls&gt;&lt;/record&gt;&lt;/Cite&gt;&lt;/EndNote&gt;</w:instrText>
      </w:r>
      <w:r w:rsidR="00B76EBA" w:rsidRPr="00D56A5E">
        <w:rPr>
          <w:rFonts w:eastAsia="Arial" w:cs="Arial"/>
          <w:vertAlign w:val="superscript"/>
        </w:rPr>
        <w:fldChar w:fldCharType="separate"/>
      </w:r>
      <w:r w:rsidR="00937C8F">
        <w:rPr>
          <w:rFonts w:eastAsia="Arial" w:cs="Arial"/>
          <w:noProof/>
          <w:vertAlign w:val="superscript"/>
        </w:rPr>
        <w:t>131</w:t>
      </w:r>
      <w:r w:rsidR="00B76EBA" w:rsidRPr="00D56A5E">
        <w:rPr>
          <w:rFonts w:eastAsia="Arial" w:cs="Arial"/>
          <w:vertAlign w:val="superscript"/>
        </w:rPr>
        <w:fldChar w:fldCharType="end"/>
      </w:r>
    </w:p>
    <w:p w14:paraId="762D9AD0" w14:textId="4E6917F2" w:rsidR="002B52E5" w:rsidRDefault="04072659" w:rsidP="002B52E5">
      <w:pPr>
        <w:pStyle w:val="DHHSbody"/>
      </w:pPr>
      <w:r>
        <w:t xml:space="preserve">Greening </w:t>
      </w:r>
      <w:r w:rsidR="0017712B">
        <w:t>t</w:t>
      </w:r>
      <w:r>
        <w:t>he West’s</w:t>
      </w:r>
      <w:r w:rsidR="002906F8" w:rsidRPr="0016357F">
        <w:t xml:space="preserve"> </w:t>
      </w:r>
      <w:r w:rsidR="00235C6C">
        <w:t>s</w:t>
      </w:r>
      <w:r w:rsidR="002906F8" w:rsidRPr="0016357F">
        <w:t xml:space="preserve">trategic </w:t>
      </w:r>
      <w:r w:rsidR="00235C6C">
        <w:t>p</w:t>
      </w:r>
      <w:r w:rsidR="002906F8" w:rsidRPr="0016357F">
        <w:t>lan i</w:t>
      </w:r>
      <w:r w:rsidR="00FB0B4F" w:rsidRPr="0016357F">
        <w:t xml:space="preserve">dentifies </w:t>
      </w:r>
      <w:r w:rsidR="00037E89" w:rsidRPr="0016357F">
        <w:t>eight key goals</w:t>
      </w:r>
      <w:r w:rsidR="0003426C" w:rsidRPr="0016357F">
        <w:t xml:space="preserve"> including </w:t>
      </w:r>
      <w:r w:rsidR="00125EF2">
        <w:t>goals focused on</w:t>
      </w:r>
      <w:r w:rsidR="00951BC8">
        <w:t xml:space="preserve"> </w:t>
      </w:r>
      <w:r w:rsidR="00FB34BB">
        <w:t xml:space="preserve">maximising urban greening, </w:t>
      </w:r>
      <w:r w:rsidR="00951BC8">
        <w:t>i</w:t>
      </w:r>
      <w:r w:rsidR="00005841" w:rsidRPr="0016357F">
        <w:t>mprov</w:t>
      </w:r>
      <w:r w:rsidR="00951BC8">
        <w:t>ing the</w:t>
      </w:r>
      <w:r w:rsidR="00005841" w:rsidRPr="0016357F">
        <w:t xml:space="preserve"> quality and functionality of green space</w:t>
      </w:r>
      <w:r w:rsidR="006D2F00" w:rsidRPr="0016357F">
        <w:t xml:space="preserve">, </w:t>
      </w:r>
      <w:r w:rsidR="00951BC8">
        <w:t>i</w:t>
      </w:r>
      <w:r w:rsidR="00904CD7" w:rsidRPr="0016357F">
        <w:t>mprov</w:t>
      </w:r>
      <w:r w:rsidR="00951BC8">
        <w:t>ing</w:t>
      </w:r>
      <w:r w:rsidR="00904CD7" w:rsidRPr="0016357F">
        <w:t xml:space="preserve"> the health and social wellbeing of residents and </w:t>
      </w:r>
      <w:r w:rsidR="00951BC8">
        <w:t>m</w:t>
      </w:r>
      <w:r w:rsidR="002449A5" w:rsidRPr="0016357F">
        <w:t>aximis</w:t>
      </w:r>
      <w:r w:rsidR="00951BC8">
        <w:t>ing</w:t>
      </w:r>
      <w:r w:rsidR="002449A5" w:rsidRPr="0016357F">
        <w:t xml:space="preserve"> sustainable water supplies to establish and maintain green space </w:t>
      </w:r>
      <w:r w:rsidR="0016357F" w:rsidRPr="0016357F">
        <w:t xml:space="preserve">that will contribute to a </w:t>
      </w:r>
      <w:r w:rsidR="0016357F">
        <w:t>green</w:t>
      </w:r>
      <w:r w:rsidR="136065FB">
        <w:t>er</w:t>
      </w:r>
      <w:r w:rsidR="0016357F" w:rsidRPr="0016357F">
        <w:t xml:space="preserve"> and </w:t>
      </w:r>
      <w:r w:rsidR="0016357F">
        <w:t>health</w:t>
      </w:r>
      <w:r w:rsidR="23353B5E">
        <w:t>ier</w:t>
      </w:r>
      <w:r w:rsidR="0016357F" w:rsidRPr="0016357F">
        <w:t xml:space="preserve"> west</w:t>
      </w:r>
      <w:r w:rsidR="0055550B">
        <w:t>.</w:t>
      </w:r>
      <w:r w:rsidR="00FB475F" w:rsidRPr="0055550B">
        <w:rPr>
          <w:vertAlign w:val="superscript"/>
        </w:rPr>
        <w:fldChar w:fldCharType="begin"/>
      </w:r>
      <w:r w:rsidR="00F538C8">
        <w:rPr>
          <w:vertAlign w:val="superscript"/>
        </w:rPr>
        <w:instrText xml:space="preserve"> ADDIN EN.CITE &lt;EndNote&gt;&lt;Cite&gt;&lt;Year&gt;2024&lt;/Year&gt;&lt;RecNum&gt;381&lt;/RecNum&gt;&lt;IDText&gt;Greening the West&lt;/IDText&gt;&lt;DisplayText&gt;130&lt;/DisplayText&gt;&lt;record&gt;&lt;rec-number&gt;381&lt;/rec-number&gt;&lt;foreign-keys&gt;&lt;key app="EN" db-id="fwvs520dta0pajerxw65e0pi2ztww9f052dv" timestamp="1591333739" guid="c3598006-b758-4558-9cbc-b43d651ddf1f"&gt;381&lt;/key&gt;&lt;/foreign-keys&gt;&lt;ref-type name="Web Page"&gt;12&lt;/ref-type&gt;&lt;contributors&gt;&lt;/contributors&gt;&lt;titles&gt;&lt;title&gt;Greening the West&lt;/title&gt;&lt;/titles&gt;&lt;number&gt;5 June 2020&lt;/number&gt;&lt;dates&gt;&lt;year&gt;2024&lt;/year&gt;&lt;/dates&gt;&lt;urls&gt;&lt;related-urls&gt;&lt;url&gt;https://greeningthewest.org.au/]&lt;/url&gt;&lt;/related-urls&gt;&lt;/urls&gt;&lt;/record&gt;&lt;/Cite&gt;&lt;/EndNote&gt;</w:instrText>
      </w:r>
      <w:r w:rsidR="00FB475F" w:rsidRPr="0055550B">
        <w:rPr>
          <w:vertAlign w:val="superscript"/>
        </w:rPr>
        <w:fldChar w:fldCharType="separate"/>
      </w:r>
      <w:r w:rsidR="00937C8F">
        <w:rPr>
          <w:noProof/>
          <w:vertAlign w:val="superscript"/>
        </w:rPr>
        <w:t>130</w:t>
      </w:r>
      <w:r w:rsidR="00FB475F" w:rsidRPr="0055550B">
        <w:rPr>
          <w:vertAlign w:val="superscript"/>
        </w:rPr>
        <w:fldChar w:fldCharType="end"/>
      </w:r>
      <w:r w:rsidR="00233F9E">
        <w:t xml:space="preserve"> </w:t>
      </w:r>
    </w:p>
    <w:p w14:paraId="35891032" w14:textId="4CD5C34C" w:rsidR="002B52E5" w:rsidRPr="002B52E5" w:rsidRDefault="002B52E5" w:rsidP="009313C5">
      <w:pPr>
        <w:pStyle w:val="DHHSbody"/>
      </w:pPr>
      <w:r>
        <w:t>For more information visit</w:t>
      </w:r>
      <w:r w:rsidR="001C4D08">
        <w:t xml:space="preserve"> the </w:t>
      </w:r>
      <w:hyperlink r:id="rId47" w:history="1">
        <w:r w:rsidR="001C4D08" w:rsidRPr="001C4D08">
          <w:rPr>
            <w:rStyle w:val="Hyperlink"/>
          </w:rPr>
          <w:t>Greening the West website</w:t>
        </w:r>
      </w:hyperlink>
      <w:r>
        <w:t xml:space="preserve"> </w:t>
      </w:r>
      <w:r w:rsidR="00843461">
        <w:t>&lt;</w:t>
      </w:r>
      <w:r w:rsidR="001C4D08" w:rsidRPr="004F794A">
        <w:t>https://greeningthewest.org.au/</w:t>
      </w:r>
      <w:r w:rsidR="001C4D08">
        <w:t>&gt;.</w:t>
      </w:r>
    </w:p>
    <w:p w14:paraId="46C256CC" w14:textId="32C02C00" w:rsidR="00E97C85" w:rsidRDefault="00553639" w:rsidP="00550147">
      <w:pPr>
        <w:pStyle w:val="Heading4"/>
      </w:pPr>
      <w:r w:rsidRPr="002B52E5">
        <w:t>Case study:</w:t>
      </w:r>
      <w:r>
        <w:t xml:space="preserve"> </w:t>
      </w:r>
      <w:r w:rsidR="00E97C85" w:rsidRPr="00E97C85">
        <w:t xml:space="preserve">Walk, </w:t>
      </w:r>
      <w:r w:rsidR="00235C6C">
        <w:t>c</w:t>
      </w:r>
      <w:r w:rsidR="00E97C85" w:rsidRPr="00E97C85">
        <w:t xml:space="preserve">ycle Greater Bendigo </w:t>
      </w:r>
      <w:r w:rsidR="00235C6C">
        <w:t>s</w:t>
      </w:r>
      <w:r w:rsidR="00E97C85" w:rsidRPr="00E97C85">
        <w:t>trategy</w:t>
      </w:r>
      <w:r w:rsidR="007D7966" w:rsidRPr="00F8797D">
        <w:rPr>
          <w:b w:val="0"/>
          <w:bCs w:val="0"/>
          <w:vertAlign w:val="superscript"/>
        </w:rPr>
        <w:fldChar w:fldCharType="begin"/>
      </w:r>
      <w:r w:rsidR="00B2638D">
        <w:rPr>
          <w:b w:val="0"/>
          <w:bCs w:val="0"/>
          <w:vertAlign w:val="superscript"/>
        </w:rPr>
        <w:instrText xml:space="preserve"> ADDIN EN.CITE &lt;EndNote&gt;&lt;Cite&gt;&lt;Year&gt;2024&lt;/Year&gt;&lt;RecNum&gt;450&lt;/RecNum&gt;&lt;IDText&gt;City of Greater Bendigo. Walk, Cycle Greater Bendigo: Walking and Cycling Strategy 2019&lt;/IDText&gt;&lt;DisplayText&gt;132&lt;/DisplayText&gt;&lt;record&gt;&lt;rec-number&gt;450&lt;/rec-number&gt;&lt;foreign-keys&gt;&lt;key app="EN" db-id="fwvs520dta0pajerxw65e0pi2ztww9f052dv" timestamp="1593588602" guid="3af449a4-6464-4536-ab61-cf1afdea0414"&gt;450&lt;/key&gt;&lt;/foreign-keys&gt;&lt;ref-type name="Generic"&gt;13&lt;/ref-type&gt;&lt;contributors&gt;&lt;/contributors&gt;&lt;titles&gt;&lt;title&gt;City of Greater Bendigo. Walk, Cycle Greater Bendigo: Walking and Cycling Strategy 2019.&lt;/title&gt;&lt;/titles&gt;&lt;dates&gt;&lt;year&gt;2024&lt;/year&gt;&lt;/dates&gt;&lt;urls&gt;&lt;related-urls&gt;&lt;url&gt;https://www.bendigo.vic.gov.au/sites/default/files/2019-09/20190918%20Walk%2C%20Cycle%20Greater%20Bendigo%20Strategy.pdf&lt;/url&gt;&lt;/related-urls&gt;&lt;/urls&gt;&lt;/record&gt;&lt;/Cite&gt;&lt;/EndNote&gt;</w:instrText>
      </w:r>
      <w:r w:rsidR="007D7966" w:rsidRPr="00F8797D">
        <w:rPr>
          <w:b w:val="0"/>
          <w:bCs w:val="0"/>
          <w:vertAlign w:val="superscript"/>
        </w:rPr>
        <w:fldChar w:fldCharType="separate"/>
      </w:r>
      <w:r w:rsidR="00937C8F">
        <w:rPr>
          <w:b w:val="0"/>
          <w:bCs w:val="0"/>
          <w:noProof/>
          <w:vertAlign w:val="superscript"/>
        </w:rPr>
        <w:t>132</w:t>
      </w:r>
      <w:r w:rsidR="007D7966" w:rsidRPr="00F8797D">
        <w:rPr>
          <w:b w:val="0"/>
          <w:bCs w:val="0"/>
          <w:vertAlign w:val="superscript"/>
        </w:rPr>
        <w:fldChar w:fldCharType="end"/>
      </w:r>
      <w:r w:rsidR="00E8067D">
        <w:rPr>
          <w:b w:val="0"/>
          <w:bCs w:val="0"/>
          <w:vertAlign w:val="superscript"/>
        </w:rPr>
        <w:t xml:space="preserve"> </w:t>
      </w:r>
    </w:p>
    <w:p w14:paraId="4DE80B8C" w14:textId="77777777" w:rsidR="00C06060" w:rsidRDefault="007D7966" w:rsidP="007D7966">
      <w:pPr>
        <w:pStyle w:val="DHHSbody"/>
      </w:pPr>
      <w:r w:rsidRPr="007D7966">
        <w:t xml:space="preserve">Through engagement with the community, the City of Greater Bendigo established that walking and cycling were the community’s most simple </w:t>
      </w:r>
      <w:r>
        <w:t>form</w:t>
      </w:r>
      <w:r w:rsidR="00550D2F">
        <w:t>s</w:t>
      </w:r>
      <w:r w:rsidRPr="007D7966">
        <w:t xml:space="preserve"> of independent transport and popular recreation. These are accessible activities with significant physical and mental health as well as environmental benefits. </w:t>
      </w:r>
      <w:r>
        <w:t>Walking and cycling, as alternatives to using private vehicles, are zero-emission forms of travel</w:t>
      </w:r>
      <w:r w:rsidR="00C06060">
        <w:t xml:space="preserve"> and have </w:t>
      </w:r>
      <w:r w:rsidR="00C06060" w:rsidRPr="00C06060">
        <w:t xml:space="preserve">benefits </w:t>
      </w:r>
      <w:r w:rsidR="0053282F">
        <w:t>for</w:t>
      </w:r>
      <w:r w:rsidR="00C06060" w:rsidRPr="00C06060">
        <w:t xml:space="preserve"> </w:t>
      </w:r>
      <w:r w:rsidR="00A3516D">
        <w:t>improving</w:t>
      </w:r>
      <w:r w:rsidR="00C06060" w:rsidRPr="00C06060">
        <w:t xml:space="preserve"> air quality</w:t>
      </w:r>
      <w:r w:rsidR="00A35FBD">
        <w:t>,</w:t>
      </w:r>
      <w:r w:rsidR="00FD7CD7">
        <w:t xml:space="preserve"> urban congestion, </w:t>
      </w:r>
      <w:r w:rsidR="00F1571C">
        <w:t>social interaction</w:t>
      </w:r>
      <w:r w:rsidR="005D5400">
        <w:t xml:space="preserve">, equity and </w:t>
      </w:r>
      <w:r w:rsidR="00862CEC">
        <w:t xml:space="preserve">the health of the </w:t>
      </w:r>
      <w:r w:rsidR="00F1571C">
        <w:t>society.</w:t>
      </w:r>
      <w:r w:rsidR="00C06060" w:rsidRPr="00C06060">
        <w:t xml:space="preserve"> </w:t>
      </w:r>
    </w:p>
    <w:p w14:paraId="5A0FD3C6" w14:textId="037DD609" w:rsidR="00132946" w:rsidRPr="00C16705" w:rsidRDefault="00132946" w:rsidP="00C8107B">
      <w:pPr>
        <w:pStyle w:val="DHHSbody"/>
      </w:pPr>
      <w:r>
        <w:t xml:space="preserve">A key outcome of the Strategy was the development of a prioritised walking and cycling infrastructure plan, which was finalised in early 2023 and referred to as the Protected Walking and Cycling Network.  Development of the plan was a cross-organisation project with involvement from four separate units across three different Directorates of the organisation (Engineering, Strategic Planning, Climate Change &amp; Environment, and Active &amp; Healthy Communities). The plan identifies key gaps in the existing network and prioritises </w:t>
      </w:r>
      <w:r w:rsidRPr="00C16705">
        <w:t xml:space="preserve">how </w:t>
      </w:r>
      <w:r>
        <w:t xml:space="preserve">the </w:t>
      </w:r>
      <w:r w:rsidR="00382B67">
        <w:t>c</w:t>
      </w:r>
      <w:r>
        <w:t>ity</w:t>
      </w:r>
      <w:r w:rsidRPr="00C16705">
        <w:t xml:space="preserve"> invest</w:t>
      </w:r>
      <w:r w:rsidR="00CA79B6">
        <w:t>s</w:t>
      </w:r>
      <w:r w:rsidRPr="00C16705">
        <w:t xml:space="preserve"> in the network </w:t>
      </w:r>
      <w:r>
        <w:t>by</w:t>
      </w:r>
      <w:r w:rsidRPr="00C16705">
        <w:t xml:space="preserve"> consider</w:t>
      </w:r>
      <w:r>
        <w:t>ing</w:t>
      </w:r>
      <w:r w:rsidRPr="00C16705">
        <w:t xml:space="preserve"> three key factors: </w:t>
      </w:r>
    </w:p>
    <w:p w14:paraId="2C3C2B92" w14:textId="29E89818" w:rsidR="00132946" w:rsidRPr="00C16705" w:rsidRDefault="00132946" w:rsidP="002A1893">
      <w:pPr>
        <w:pStyle w:val="DHHSbullet1"/>
        <w:ind w:left="709"/>
      </w:pPr>
      <w:r w:rsidRPr="00C16705">
        <w:rPr>
          <w:b/>
          <w:bCs/>
        </w:rPr>
        <w:t>Equity</w:t>
      </w:r>
      <w:r w:rsidR="0037500C">
        <w:t xml:space="preserve"> </w:t>
      </w:r>
      <w:r w:rsidRPr="00C16705">
        <w:t>- This looks at the self-reported health benefits and prioritises those areas with poorer health outcomes. </w:t>
      </w:r>
    </w:p>
    <w:p w14:paraId="1B60554F" w14:textId="5B1F9893" w:rsidR="00132946" w:rsidRPr="00C16705" w:rsidRDefault="00132946" w:rsidP="002A1893">
      <w:pPr>
        <w:pStyle w:val="DHHSbullet1"/>
        <w:ind w:left="709"/>
      </w:pPr>
      <w:r w:rsidRPr="00C16705">
        <w:rPr>
          <w:b/>
          <w:bCs/>
        </w:rPr>
        <w:lastRenderedPageBreak/>
        <w:t>Connections</w:t>
      </w:r>
      <w:r w:rsidR="0037500C">
        <w:t xml:space="preserve"> </w:t>
      </w:r>
      <w:r w:rsidRPr="00C16705">
        <w:t>- This looks at how many key sites the path will connect (schools, places of employment, community facilities, etc.) with increased priority given to where schools are connected. </w:t>
      </w:r>
    </w:p>
    <w:p w14:paraId="59B5864C" w14:textId="662D20A8" w:rsidR="00132946" w:rsidRPr="00C16705" w:rsidRDefault="00132946" w:rsidP="002A1893">
      <w:pPr>
        <w:pStyle w:val="DHHSbullet1"/>
        <w:ind w:left="709"/>
      </w:pPr>
      <w:r w:rsidRPr="00C16705">
        <w:rPr>
          <w:b/>
          <w:bCs/>
        </w:rPr>
        <w:t>Catchment</w:t>
      </w:r>
      <w:r w:rsidR="0037500C">
        <w:t xml:space="preserve"> </w:t>
      </w:r>
      <w:r w:rsidRPr="00C16705">
        <w:t>- This considers how many potential pedestrians and bike riders will use the proposed paths/connections. </w:t>
      </w:r>
    </w:p>
    <w:p w14:paraId="7C8AA89F" w14:textId="27BE71F9" w:rsidR="00E97C85" w:rsidRDefault="007D7966" w:rsidP="007D7966">
      <w:pPr>
        <w:pStyle w:val="DHHSbody"/>
      </w:pPr>
      <w:r w:rsidRPr="007D7966">
        <w:t xml:space="preserve">The </w:t>
      </w:r>
      <w:r w:rsidR="00910637">
        <w:t>s</w:t>
      </w:r>
      <w:r w:rsidRPr="007D7966">
        <w:t xml:space="preserve">trategy is closely integrated with other key plans, the </w:t>
      </w:r>
      <w:r w:rsidRPr="00E955DD">
        <w:rPr>
          <w:i/>
          <w:iCs/>
        </w:rPr>
        <w:t xml:space="preserve">Greening Greater Bendigo </w:t>
      </w:r>
      <w:r w:rsidR="00910637">
        <w:rPr>
          <w:i/>
          <w:iCs/>
        </w:rPr>
        <w:t>s</w:t>
      </w:r>
      <w:r w:rsidRPr="00E955DD">
        <w:rPr>
          <w:i/>
          <w:iCs/>
        </w:rPr>
        <w:t>trategy 2020–2070</w:t>
      </w:r>
      <w:r w:rsidR="00910637">
        <w:t xml:space="preserve">, </w:t>
      </w:r>
      <w:r w:rsidRPr="007D7966">
        <w:t xml:space="preserve">the </w:t>
      </w:r>
      <w:r w:rsidR="00910637" w:rsidRPr="00E955DD">
        <w:rPr>
          <w:i/>
          <w:iCs/>
        </w:rPr>
        <w:t>Greater</w:t>
      </w:r>
      <w:r w:rsidR="00910637">
        <w:t xml:space="preserve"> </w:t>
      </w:r>
      <w:r w:rsidRPr="00E955DD">
        <w:rPr>
          <w:i/>
          <w:iCs/>
        </w:rPr>
        <w:t xml:space="preserve">Bendigo </w:t>
      </w:r>
      <w:r w:rsidR="00910637">
        <w:rPr>
          <w:i/>
          <w:iCs/>
        </w:rPr>
        <w:t>p</w:t>
      </w:r>
      <w:r w:rsidRPr="00E955DD">
        <w:rPr>
          <w:i/>
          <w:iCs/>
        </w:rPr>
        <w:t xml:space="preserve">ublic </w:t>
      </w:r>
      <w:r w:rsidR="00910637">
        <w:rPr>
          <w:i/>
          <w:iCs/>
        </w:rPr>
        <w:t>s</w:t>
      </w:r>
      <w:r w:rsidRPr="00E955DD">
        <w:rPr>
          <w:i/>
          <w:iCs/>
        </w:rPr>
        <w:t xml:space="preserve">pace </w:t>
      </w:r>
      <w:r w:rsidR="00910637" w:rsidRPr="00E955DD">
        <w:rPr>
          <w:i/>
          <w:iCs/>
        </w:rPr>
        <w:t>plan</w:t>
      </w:r>
      <w:r w:rsidR="00910637">
        <w:t xml:space="preserve"> </w:t>
      </w:r>
      <w:r w:rsidRPr="007D7966">
        <w:t xml:space="preserve">and </w:t>
      </w:r>
      <w:r w:rsidR="00910637">
        <w:t xml:space="preserve">the </w:t>
      </w:r>
      <w:r w:rsidR="00910637" w:rsidRPr="00E955DD">
        <w:rPr>
          <w:i/>
          <w:iCs/>
        </w:rPr>
        <w:t>Bendigo c</w:t>
      </w:r>
      <w:r w:rsidRPr="00E955DD">
        <w:rPr>
          <w:i/>
          <w:iCs/>
        </w:rPr>
        <w:t xml:space="preserve">ity </w:t>
      </w:r>
      <w:r w:rsidR="00910637" w:rsidRPr="00E955DD">
        <w:rPr>
          <w:i/>
          <w:iCs/>
        </w:rPr>
        <w:t>c</w:t>
      </w:r>
      <w:r w:rsidRPr="00E955DD">
        <w:rPr>
          <w:i/>
          <w:iCs/>
        </w:rPr>
        <w:t xml:space="preserve">entre </w:t>
      </w:r>
      <w:r w:rsidR="00910637" w:rsidRPr="00E955DD">
        <w:rPr>
          <w:i/>
          <w:iCs/>
        </w:rPr>
        <w:t>p</w:t>
      </w:r>
      <w:r w:rsidRPr="00E955DD">
        <w:rPr>
          <w:i/>
          <w:iCs/>
        </w:rPr>
        <w:t>lan</w:t>
      </w:r>
      <w:r w:rsidRPr="007D7966">
        <w:t xml:space="preserve">. </w:t>
      </w:r>
      <w:r w:rsidRPr="00E955DD">
        <w:rPr>
          <w:i/>
          <w:iCs/>
        </w:rPr>
        <w:t xml:space="preserve">Greening Greater Bendigo </w:t>
      </w:r>
      <w:r w:rsidR="00910637">
        <w:rPr>
          <w:i/>
          <w:iCs/>
        </w:rPr>
        <w:t>s</w:t>
      </w:r>
      <w:r w:rsidRPr="00E955DD">
        <w:rPr>
          <w:i/>
          <w:iCs/>
        </w:rPr>
        <w:t>trategy</w:t>
      </w:r>
      <w:r w:rsidRPr="007D7966">
        <w:t xml:space="preserve"> is Bendigo’s first urban forest strategy</w:t>
      </w:r>
      <w:r w:rsidR="0066080E">
        <w:t>,</w:t>
      </w:r>
      <w:r w:rsidRPr="007D7966">
        <w:t xml:space="preserve"> and it aims to increase tree cover and </w:t>
      </w:r>
      <w:r>
        <w:t>improv</w:t>
      </w:r>
      <w:r w:rsidR="5827660D">
        <w:t>e</w:t>
      </w:r>
      <w:r w:rsidRPr="007D7966">
        <w:t xml:space="preserve"> tree health across urban </w:t>
      </w:r>
      <w:r>
        <w:t>area</w:t>
      </w:r>
      <w:r w:rsidR="5D22E628">
        <w:t>s</w:t>
      </w:r>
      <w:r w:rsidRPr="007D7966">
        <w:t xml:space="preserve"> and townships of Greater Bendigo. The </w:t>
      </w:r>
      <w:r w:rsidR="00910637">
        <w:t>other two p</w:t>
      </w:r>
      <w:r w:rsidRPr="007D7966">
        <w:t>lans encompass linked strategies to protect and develop parks, gardens, creek corridors, bushland and sporting reserves</w:t>
      </w:r>
      <w:r w:rsidR="00910637">
        <w:t>,</w:t>
      </w:r>
      <w:r w:rsidRPr="007D7966">
        <w:t xml:space="preserve"> as well as urban spaces. Together these strategies deliver improved environmental health and community health and wellbeing</w:t>
      </w:r>
      <w:r w:rsidR="004317B7">
        <w:t xml:space="preserve"> outcomes</w:t>
      </w:r>
      <w:r w:rsidRPr="007D7966">
        <w:t>.</w:t>
      </w:r>
    </w:p>
    <w:p w14:paraId="6E73E4E1" w14:textId="0920EBA6" w:rsidR="005C66DC" w:rsidRPr="00C93054" w:rsidRDefault="00970606" w:rsidP="005C66DC">
      <w:pPr>
        <w:pStyle w:val="DHHSbody"/>
      </w:pPr>
      <w:r w:rsidRPr="00970606">
        <w:t xml:space="preserve">For more information visit the </w:t>
      </w:r>
      <w:hyperlink r:id="rId48" w:history="1">
        <w:r w:rsidRPr="00970606">
          <w:rPr>
            <w:rStyle w:val="Hyperlink"/>
          </w:rPr>
          <w:t>City of Greater Bendigo website</w:t>
        </w:r>
      </w:hyperlink>
      <w:r w:rsidRPr="00970606">
        <w:t xml:space="preserve"> &lt;https://www.bendigo.vic.gov.au/about-us/plans-strategies-and-documents/walk-cycle-greater-bendigo-strategy&gt;</w:t>
      </w:r>
    </w:p>
    <w:tbl>
      <w:tblPr>
        <w:tblStyle w:val="TableGrid"/>
        <w:tblW w:w="0" w:type="auto"/>
        <w:tblLook w:val="04A0" w:firstRow="1" w:lastRow="0" w:firstColumn="1" w:lastColumn="0" w:noHBand="0" w:noVBand="1"/>
      </w:tblPr>
      <w:tblGrid>
        <w:gridCol w:w="9288"/>
      </w:tblGrid>
      <w:tr w:rsidR="00A31657" w14:paraId="3ADF475C" w14:textId="77777777" w:rsidTr="00A31657">
        <w:tc>
          <w:tcPr>
            <w:tcW w:w="9288" w:type="dxa"/>
          </w:tcPr>
          <w:p w14:paraId="16825FA9" w14:textId="52FFD6AC" w:rsidR="0072670B" w:rsidRPr="00F53330" w:rsidRDefault="0072670B" w:rsidP="00D670E5">
            <w:pPr>
              <w:pStyle w:val="DHHSbody"/>
              <w:rPr>
                <w:rStyle w:val="Hyperlink"/>
                <w:color w:val="auto"/>
                <w:u w:val="none"/>
              </w:rPr>
            </w:pPr>
            <w:r w:rsidRPr="00D670E5">
              <w:rPr>
                <w:rStyle w:val="Hyperlink"/>
                <w:b/>
                <w:bCs/>
                <w:color w:val="auto"/>
                <w:u w:val="none"/>
              </w:rPr>
              <w:t xml:space="preserve">Box </w:t>
            </w:r>
            <w:r w:rsidR="38162C2F" w:rsidRPr="715B7004">
              <w:rPr>
                <w:rStyle w:val="Hyperlink"/>
                <w:b/>
                <w:bCs/>
                <w:color w:val="auto"/>
                <w:u w:val="none"/>
              </w:rPr>
              <w:t>1</w:t>
            </w:r>
            <w:r w:rsidR="056DDE7D" w:rsidRPr="715B7004">
              <w:rPr>
                <w:rStyle w:val="Hyperlink"/>
                <w:b/>
                <w:bCs/>
                <w:color w:val="auto"/>
                <w:u w:val="none"/>
              </w:rPr>
              <w:t>4</w:t>
            </w:r>
            <w:r w:rsidRPr="00D670E5">
              <w:rPr>
                <w:rStyle w:val="Hyperlink"/>
                <w:b/>
                <w:bCs/>
                <w:color w:val="auto"/>
                <w:u w:val="none"/>
              </w:rPr>
              <w:t>: Built Environment Sustainability Scorecard (BESS) &amp; Sustainable Design Fact Sheets</w:t>
            </w:r>
            <w:r w:rsidR="003152BA" w:rsidRPr="003152BA">
              <w:rPr>
                <w:rStyle w:val="Hyperlink"/>
                <w:b/>
                <w:bCs/>
                <w:color w:val="auto"/>
                <w:u w:val="none"/>
                <w:vertAlign w:val="superscript"/>
              </w:rPr>
              <w:fldChar w:fldCharType="begin"/>
            </w:r>
            <w:r w:rsidR="001969FF">
              <w:rPr>
                <w:rStyle w:val="Hyperlink"/>
                <w:b/>
                <w:bCs/>
                <w:color w:val="auto"/>
                <w:u w:val="none"/>
                <w:vertAlign w:val="superscript"/>
              </w:rPr>
              <w:instrText xml:space="preserve"> ADDIN EN.CITE &lt;EndNote&gt;&lt;Cite&gt;&lt;Year&gt;2023&lt;/Year&gt;&lt;RecNum&gt;665&lt;/RecNum&gt;&lt;DisplayText&gt;133&lt;/DisplayText&gt;&lt;record&gt;&lt;rec-number&gt;665&lt;/rec-number&gt;&lt;foreign-keys&gt;&lt;key app="EN" db-id="fwvs520dta0pajerxw65e0pi2ztww9f052dv" timestamp="1726097967" guid="24aa93bf-ea77-481c-9d0e-990b91a0b899"&gt;665&lt;/key&gt;&lt;/foreign-keys&gt;&lt;ref-type name="Web Page"&gt;12&lt;/ref-type&gt;&lt;contributors&gt;&lt;/contributors&gt;&lt;titles&gt;&lt;title&gt;Council Alliance for a Sustainable Built Environment. Built Environment Sustainability Scorecard.&lt;/title&gt;&lt;/titles&gt;&lt;dates&gt;&lt;year&gt;2023&lt;/year&gt;&lt;/dates&gt;&lt;pub-location&gt;Melbourne, Australia&lt;/pub-location&gt;&lt;publisher&gt;CASBE, MAV&lt;/publisher&gt;&lt;urls&gt;&lt;related-urls&gt;&lt;url&gt;https://www.casbe.org.au/what-we-do/built-environment-sustainability-scorecard/]&lt;/url&gt;&lt;/related-urls&gt;&lt;/urls&gt;&lt;/record&gt;&lt;/Cite&gt;&lt;/EndNote&gt;</w:instrText>
            </w:r>
            <w:r w:rsidR="003152BA" w:rsidRPr="003152BA">
              <w:rPr>
                <w:rStyle w:val="Hyperlink"/>
                <w:b/>
                <w:bCs/>
                <w:color w:val="auto"/>
                <w:u w:val="none"/>
                <w:vertAlign w:val="superscript"/>
              </w:rPr>
              <w:fldChar w:fldCharType="separate"/>
            </w:r>
            <w:r w:rsidR="00937C8F">
              <w:rPr>
                <w:rStyle w:val="Hyperlink"/>
                <w:b/>
                <w:bCs/>
                <w:noProof/>
                <w:color w:val="auto"/>
                <w:u w:val="none"/>
                <w:vertAlign w:val="superscript"/>
              </w:rPr>
              <w:t>133</w:t>
            </w:r>
            <w:r w:rsidR="003152BA" w:rsidRPr="003152BA">
              <w:rPr>
                <w:rStyle w:val="Hyperlink"/>
                <w:b/>
                <w:bCs/>
                <w:color w:val="auto"/>
                <w:u w:val="none"/>
                <w:vertAlign w:val="superscript"/>
              </w:rPr>
              <w:fldChar w:fldCharType="end"/>
            </w:r>
          </w:p>
          <w:p w14:paraId="6E0277E9" w14:textId="35F78B6B" w:rsidR="0072670B" w:rsidRPr="00C54AEC" w:rsidRDefault="00B3407E" w:rsidP="00F53330">
            <w:pPr>
              <w:pStyle w:val="DHHSbody"/>
            </w:pPr>
            <w:r>
              <w:t>In addition to the requirements in all planning schemes relevant to climate change</w:t>
            </w:r>
            <w:r w:rsidR="004F0A06">
              <w:t>,</w:t>
            </w:r>
            <w:r>
              <w:t xml:space="preserve"> </w:t>
            </w:r>
            <w:r w:rsidR="00A647ED">
              <w:t>amenity and wellbeing</w:t>
            </w:r>
            <w:r w:rsidR="00091837">
              <w:t>, t</w:t>
            </w:r>
            <w:r w:rsidR="0072670B" w:rsidRPr="00C54AEC">
              <w:t xml:space="preserve">he </w:t>
            </w:r>
            <w:hyperlink r:id="rId49" w:history="1">
              <w:r w:rsidR="0072670B" w:rsidRPr="00F53330">
                <w:t>Built Environment Sustainability Scorecard (BESS)</w:t>
              </w:r>
            </w:hyperlink>
            <w:r w:rsidR="0072670B" w:rsidRPr="00F53330">
              <w:t xml:space="preserve"> </w:t>
            </w:r>
            <w:r w:rsidR="00091837">
              <w:t xml:space="preserve">provides </w:t>
            </w:r>
            <w:r w:rsidR="0072670B" w:rsidRPr="00C54AEC">
              <w:t>a dedicated tool in Victoria for assessing sustainable design at the planning permit stage. BESS supports the Sustainable Design Assessment in the Planning Process framework and ESD Local Planning Policies. BESS assesses projects against established benchmarks in nine environmental categories, including: water, energy, stormwater quality, indoor environment quality, transport, waste, urban ecology, building management to support these, and innovation.</w:t>
            </w:r>
          </w:p>
          <w:p w14:paraId="6FBF0AA5" w14:textId="77777777" w:rsidR="0072670B" w:rsidRPr="00C54AEC" w:rsidRDefault="0072670B" w:rsidP="00F53330">
            <w:pPr>
              <w:pStyle w:val="DHHSbody"/>
            </w:pPr>
            <w:r w:rsidRPr="00C54AEC">
              <w:t xml:space="preserve">The </w:t>
            </w:r>
            <w:r w:rsidRPr="00F53330">
              <w:t> </w:t>
            </w:r>
            <w:hyperlink r:id="rId50" w:tgtFrame="_blank" w:history="1">
              <w:r w:rsidRPr="00F53330">
                <w:t>Sustainable Design Fact Sheets</w:t>
              </w:r>
            </w:hyperlink>
            <w:r w:rsidRPr="00F53330">
              <w:t xml:space="preserve">  </w:t>
            </w:r>
            <w:r w:rsidRPr="00C54AEC">
              <w:t>provide guidance for the development community and the community generally on how to consider and incorporate sustainable design strategies into new buildings.</w:t>
            </w:r>
          </w:p>
          <w:p w14:paraId="4DE95304" w14:textId="74AC5006" w:rsidR="0072670B" w:rsidRPr="00C54AEC" w:rsidRDefault="0072670B" w:rsidP="00F53330">
            <w:pPr>
              <w:pStyle w:val="DHHSbody"/>
            </w:pPr>
            <w:r w:rsidRPr="00C54AEC">
              <w:t xml:space="preserve">BESS is now used in over 30 councils across Victoria. In these subscriber councils, planning permit applicants can prepare a BESS report for a development located within that municipality. BESS can also be used by any member of the community to assess the design of their home and find ways to make it more sustainable. BESS is owned by the Municipal Association of Victoria (MAV) and operated by the Council Alliance for a Sustainable Built Environment (CASBE) on behalf of its member councils. </w:t>
            </w:r>
          </w:p>
          <w:p w14:paraId="6B6272E9" w14:textId="0D394200" w:rsidR="00A31657" w:rsidRDefault="0072670B" w:rsidP="00F53330">
            <w:pPr>
              <w:pStyle w:val="DHHSbody"/>
            </w:pPr>
            <w:r w:rsidRPr="00F53330">
              <w:t>For more information visit the</w:t>
            </w:r>
            <w:r w:rsidRPr="007A1072">
              <w:t xml:space="preserve"> </w:t>
            </w:r>
            <w:hyperlink r:id="rId51" w:history="1">
              <w:r w:rsidRPr="007A1072">
                <w:rPr>
                  <w:rStyle w:val="Hyperlink"/>
                </w:rPr>
                <w:t>BESS website</w:t>
              </w:r>
            </w:hyperlink>
            <w:r w:rsidRPr="00C54AEC">
              <w:t xml:space="preserve"> &lt;</w:t>
            </w:r>
            <w:r w:rsidR="007A1072" w:rsidRPr="007A1072">
              <w:t>https://bess.net.au/</w:t>
            </w:r>
            <w:r w:rsidRPr="00C54AEC">
              <w:t>&gt;</w:t>
            </w:r>
            <w:r w:rsidR="007A1072">
              <w:t>.</w:t>
            </w:r>
          </w:p>
        </w:tc>
      </w:tr>
    </w:tbl>
    <w:p w14:paraId="7E2FAEFC" w14:textId="6048E13C" w:rsidR="007E173F" w:rsidRDefault="007E173F" w:rsidP="007E173F">
      <w:pPr>
        <w:pStyle w:val="Heading3"/>
      </w:pPr>
      <w:bookmarkStart w:id="60" w:name="_Toc190954546"/>
      <w:r>
        <w:t>H</w:t>
      </w:r>
      <w:r w:rsidRPr="002B7A11">
        <w:t>ealthy</w:t>
      </w:r>
      <w:r w:rsidR="0031645B">
        <w:t>,</w:t>
      </w:r>
      <w:r w:rsidRPr="002B7A11">
        <w:t xml:space="preserve"> sustainable </w:t>
      </w:r>
      <w:r w:rsidR="0031645B">
        <w:t xml:space="preserve">and equitable </w:t>
      </w:r>
      <w:r w:rsidRPr="002B7A11">
        <w:t>food systems</w:t>
      </w:r>
      <w:bookmarkEnd w:id="60"/>
    </w:p>
    <w:p w14:paraId="24B7C69D" w14:textId="6BFA5884" w:rsidR="00642765" w:rsidRDefault="00642765" w:rsidP="00D3725C">
      <w:pPr>
        <w:pStyle w:val="DHHSbody"/>
      </w:pPr>
      <w:r w:rsidRPr="00642765">
        <w:t xml:space="preserve">Councils, as providers of services, programs and facilities, can </w:t>
      </w:r>
      <w:proofErr w:type="gramStart"/>
      <w:r w:rsidR="005A492B">
        <w:t>take action</w:t>
      </w:r>
      <w:proofErr w:type="gramEnd"/>
      <w:r w:rsidRPr="00642765">
        <w:t xml:space="preserve"> in </w:t>
      </w:r>
      <w:proofErr w:type="gramStart"/>
      <w:r w:rsidRPr="00642765">
        <w:t xml:space="preserve">a </w:t>
      </w:r>
      <w:r w:rsidR="005A492B">
        <w:t>number</w:t>
      </w:r>
      <w:r w:rsidRPr="00642765">
        <w:t xml:space="preserve"> of</w:t>
      </w:r>
      <w:proofErr w:type="gramEnd"/>
      <w:r w:rsidRPr="00642765">
        <w:t xml:space="preserve"> areas </w:t>
      </w:r>
      <w:r w:rsidR="005A492B">
        <w:t xml:space="preserve">to </w:t>
      </w:r>
      <w:r w:rsidR="007F78FE">
        <w:t xml:space="preserve">support equitable access to </w:t>
      </w:r>
      <w:r w:rsidR="0031645B">
        <w:t>safe,</w:t>
      </w:r>
      <w:r w:rsidRPr="00642765">
        <w:t xml:space="preserve"> healthy</w:t>
      </w:r>
      <w:r w:rsidR="007F78FE">
        <w:t>, affordable</w:t>
      </w:r>
      <w:r w:rsidR="00507C63">
        <w:t xml:space="preserve"> food, and a more</w:t>
      </w:r>
      <w:r w:rsidRPr="00642765">
        <w:t xml:space="preserve"> sustainable food </w:t>
      </w:r>
      <w:r w:rsidR="00507C63">
        <w:t>system</w:t>
      </w:r>
      <w:r w:rsidRPr="00642765">
        <w:t>.</w:t>
      </w:r>
      <w:r w:rsidR="00D40137">
        <w:t xml:space="preserve"> </w:t>
      </w:r>
    </w:p>
    <w:p w14:paraId="531F623C" w14:textId="01289AB4" w:rsidR="00542A21" w:rsidRDefault="004A1D18" w:rsidP="00542A21">
      <w:pPr>
        <w:pStyle w:val="DHHSbody"/>
      </w:pPr>
      <w:r>
        <w:t>Food</w:t>
      </w:r>
      <w:r w:rsidR="007D4C4A" w:rsidRPr="007D4C4A">
        <w:t xml:space="preserve"> systems face unprecedented </w:t>
      </w:r>
      <w:r w:rsidR="00AA3889">
        <w:t xml:space="preserve">pressure </w:t>
      </w:r>
      <w:r w:rsidR="008B76F4">
        <w:t>due to</w:t>
      </w:r>
      <w:r w:rsidR="007D4C4A" w:rsidRPr="007D4C4A">
        <w:t xml:space="preserve"> </w:t>
      </w:r>
      <w:r w:rsidR="00EE1DB9">
        <w:t xml:space="preserve">a wide range of </w:t>
      </w:r>
      <w:r w:rsidR="007D4C4A" w:rsidRPr="007D4C4A">
        <w:t>factors</w:t>
      </w:r>
      <w:r w:rsidR="00EE1DB9">
        <w:t>, including</w:t>
      </w:r>
      <w:r w:rsidR="007D4C4A" w:rsidRPr="007D4C4A">
        <w:t xml:space="preserve"> climate change. </w:t>
      </w:r>
      <w:r w:rsidR="006E238F" w:rsidRPr="007D4C4A">
        <w:t>The</w:t>
      </w:r>
      <w:r w:rsidR="006E238F">
        <w:t xml:space="preserve">se factors </w:t>
      </w:r>
      <w:r w:rsidR="006E238F" w:rsidRPr="007D4C4A">
        <w:t>reduce the capacity of food systems to remain productive</w:t>
      </w:r>
      <w:r w:rsidR="006E238F">
        <w:t>,</w:t>
      </w:r>
      <w:r w:rsidR="006E238F" w:rsidRPr="007D4C4A">
        <w:t xml:space="preserve"> threaten food security</w:t>
      </w:r>
      <w:r w:rsidR="006E238F">
        <w:t xml:space="preserve"> and impact </w:t>
      </w:r>
      <w:r w:rsidR="006E238F" w:rsidRPr="002613BE">
        <w:t>the ability</w:t>
      </w:r>
      <w:r w:rsidR="006E238F">
        <w:t xml:space="preserve"> of communities</w:t>
      </w:r>
      <w:r w:rsidR="006E238F" w:rsidRPr="002613BE">
        <w:t xml:space="preserve"> to access healthy</w:t>
      </w:r>
      <w:r w:rsidR="00F41903">
        <w:t xml:space="preserve"> and affordable</w:t>
      </w:r>
      <w:r w:rsidR="006E238F">
        <w:t xml:space="preserve"> </w:t>
      </w:r>
      <w:r w:rsidR="006E238F" w:rsidRPr="002613BE">
        <w:t>food</w:t>
      </w:r>
      <w:r w:rsidR="006E238F" w:rsidRPr="007D4C4A">
        <w:t>.</w:t>
      </w:r>
      <w:r w:rsidR="00DA5819" w:rsidRPr="00FE0DE8">
        <w:rPr>
          <w:vertAlign w:val="superscript"/>
        </w:rPr>
        <w:fldChar w:fldCharType="begin"/>
      </w:r>
      <w:r w:rsidR="00B56D5E">
        <w:rPr>
          <w:vertAlign w:val="superscript"/>
        </w:rPr>
        <w:instrText xml:space="preserve"> ADDIN EN.CITE &lt;EndNote&gt;&lt;Cite&gt;&lt;Author&gt;Goessler&lt;/Author&gt;&lt;Year&gt;2023&lt;/Year&gt;&lt;RecNum&gt;591&lt;/RecNum&gt;&lt;DisplayText&gt;134&lt;/DisplayText&gt;&lt;record&gt;&lt;rec-number&gt;591&lt;/rec-number&gt;&lt;foreign-keys&gt;&lt;key app="EN" db-id="fwvs520dta0pajerxw65e0pi2ztww9f052dv" timestamp="1725497691" guid="e12ebd1c-78c9-47d5-b9ee-52f035b26dea"&gt;591&lt;/key&gt;&lt;/foreign-keys&gt;&lt;ref-type name="Report"&gt;27&lt;/ref-type&gt;&lt;contributors&gt;&lt;authors&gt;&lt;author&gt;Callum Goessler&lt;/author&gt;&lt;author&gt;Lisa Jarrett&lt;/author&gt;&lt;author&gt;Mingji Liu&lt;/author&gt;&lt;author&gt;Erin McClure&lt;/author&gt;&lt;author&gt;Frank Sperling&lt;/author&gt;&lt;author&gt;Laura Thomas&lt;/author&gt;&lt;author&gt;Katherine Wynn&lt;/author&gt;&lt;/authors&gt;&lt;/contributors&gt;&lt;titles&gt;&lt;title&gt;Reshaping Australian food systems: a roadmap towards a more sustainable, productive and resilient future for Australia&amp;apos;s food, its environment and people.&lt;/title&gt;&lt;/titles&gt;&lt;dates&gt;&lt;year&gt;2023&lt;/year&gt;&lt;/dates&gt;&lt;pub-location&gt;Canberra, Australia&lt;/pub-location&gt;&lt;publisher&gt;CSIRO&lt;/publisher&gt;&lt;urls&gt;&lt;related-urls&gt;&lt;url&gt;https://www.csiro.au/en/work-with-us/services/consultancy-strategic-advice-services/csiro-futures/agriculture-and-food/reshaping-australian-food-systems&lt;/url&gt;&lt;/related-urls&gt;&lt;/urls&gt;&lt;/record&gt;&lt;/Cite&gt;&lt;/EndNote&gt;</w:instrText>
      </w:r>
      <w:r w:rsidR="00DA5819" w:rsidRPr="00FE0DE8">
        <w:rPr>
          <w:vertAlign w:val="superscript"/>
        </w:rPr>
        <w:fldChar w:fldCharType="separate"/>
      </w:r>
      <w:r w:rsidR="00937C8F">
        <w:rPr>
          <w:noProof/>
          <w:vertAlign w:val="superscript"/>
        </w:rPr>
        <w:t>134</w:t>
      </w:r>
      <w:r w:rsidR="00DA5819" w:rsidRPr="00FE0DE8">
        <w:rPr>
          <w:vertAlign w:val="superscript"/>
        </w:rPr>
        <w:fldChar w:fldCharType="end"/>
      </w:r>
      <w:r w:rsidR="006E238F" w:rsidRPr="007D4C4A">
        <w:t xml:space="preserve"> </w:t>
      </w:r>
      <w:r w:rsidR="006E238F" w:rsidRPr="002613BE">
        <w:t>For example, the 2005</w:t>
      </w:r>
      <w:r w:rsidR="006E238F">
        <w:t>–</w:t>
      </w:r>
      <w:r w:rsidR="006E238F" w:rsidRPr="002613BE">
        <w:t>2007 Australian drought was identified as the primary contributor to increased fruit and vegetable prices (33</w:t>
      </w:r>
      <w:r w:rsidR="006E238F">
        <w:t xml:space="preserve"> per cent</w:t>
      </w:r>
      <w:r w:rsidR="006E238F" w:rsidRPr="002613BE">
        <w:t xml:space="preserve"> and 43</w:t>
      </w:r>
      <w:r w:rsidR="006E238F">
        <w:t xml:space="preserve"> per cent</w:t>
      </w:r>
      <w:r w:rsidR="006E238F" w:rsidRPr="002613BE">
        <w:t xml:space="preserve"> respectively)</w:t>
      </w:r>
      <w:r w:rsidR="006E238F">
        <w:t>.</w:t>
      </w:r>
      <w:r w:rsidR="006E238F" w:rsidRPr="006B435A">
        <w:rPr>
          <w:vertAlign w:val="superscript"/>
        </w:rPr>
        <w:fldChar w:fldCharType="begin"/>
      </w:r>
      <w:r w:rsidR="00B56D5E">
        <w:rPr>
          <w:vertAlign w:val="superscript"/>
        </w:rPr>
        <w:instrText xml:space="preserve"> ADDIN EN.CITE &lt;EndNote&gt;&lt;Cite&gt;&lt;Author&gt;Quiggin&lt;/Author&gt;&lt;Year&gt;2007&lt;/Year&gt;&lt;RecNum&gt;292&lt;/RecNum&gt;&lt;IDText&gt;Drought, climate change and food prices in Australia&lt;/IDText&gt;&lt;DisplayText&gt;135&lt;/DisplayText&gt;&lt;record&gt;&lt;rec-number&gt;292&lt;/rec-number&gt;&lt;foreign-keys&gt;&lt;key app="EN" db-id="fwvs520dta0pajerxw65e0pi2ztww9f052dv" timestamp="0" guid="77c04a68-7bca-40c8-8323-7eeaa444df37"&gt;292&lt;/key&gt;&lt;/foreign-keys&gt;&lt;ref-type name="Report"&gt;27&lt;/ref-type&gt;&lt;contributors&gt;&lt;authors&gt;&lt;author&gt;Quiggin, John&lt;/author&gt;&lt;/authors&gt;&lt;/contributors&gt;&lt;titles&gt;&lt;title&gt;Drought, climate change and food prices in Australia.&lt;/title&gt;&lt;/titles&gt;&lt;dates&gt;&lt;year&gt;2007&lt;/year&gt;&lt;pub-dates&gt;&lt;date&gt;01/01&lt;/date&gt;&lt;/pub-dates&gt;&lt;/dates&gt;&lt;publisher&gt;University of Queensland&lt;/publisher&gt;&lt;urls&gt;&lt;related-urls&gt;&lt;url&gt;https://d3n8a8pro7vhmx.cloudfront.net/auscon/pages/1345/attachments/original/1474000113/Climate_change_and_food_prices_in_Australia.pdf&lt;/url&gt;&lt;/related-urls&gt;&lt;/urls&gt;&lt;/record&gt;&lt;/Cite&gt;&lt;/EndNote&gt;</w:instrText>
      </w:r>
      <w:r w:rsidR="006E238F" w:rsidRPr="006B435A">
        <w:rPr>
          <w:vertAlign w:val="superscript"/>
        </w:rPr>
        <w:fldChar w:fldCharType="separate"/>
      </w:r>
      <w:r w:rsidR="00937C8F">
        <w:rPr>
          <w:noProof/>
          <w:vertAlign w:val="superscript"/>
        </w:rPr>
        <w:t>135</w:t>
      </w:r>
      <w:r w:rsidR="006E238F" w:rsidRPr="006B435A">
        <w:rPr>
          <w:vertAlign w:val="superscript"/>
        </w:rPr>
        <w:fldChar w:fldCharType="end"/>
      </w:r>
      <w:r w:rsidR="006E238F" w:rsidRPr="002613BE">
        <w:t xml:space="preserve"> </w:t>
      </w:r>
      <w:r w:rsidR="006E238F">
        <w:t>At the same time, food systems</w:t>
      </w:r>
      <w:r w:rsidR="008A6BB6">
        <w:t xml:space="preserve"> are also key</w:t>
      </w:r>
      <w:r w:rsidR="00195AAF">
        <w:t xml:space="preserve"> contributors</w:t>
      </w:r>
      <w:r w:rsidR="007D4C4A" w:rsidRPr="007D4C4A">
        <w:t xml:space="preserve"> </w:t>
      </w:r>
      <w:r w:rsidR="00195AAF">
        <w:t xml:space="preserve">to </w:t>
      </w:r>
      <w:r w:rsidR="007D4C4A" w:rsidRPr="007D4C4A">
        <w:t>greenhouse gas emissions, environmental degradation, and land-use changes.</w:t>
      </w:r>
      <w:r w:rsidR="00752533" w:rsidRPr="00752533">
        <w:rPr>
          <w:vertAlign w:val="superscript"/>
        </w:rPr>
        <w:t xml:space="preserve"> </w:t>
      </w:r>
      <w:r w:rsidR="00752533" w:rsidRPr="000017E7">
        <w:rPr>
          <w:vertAlign w:val="superscript"/>
        </w:rPr>
        <w:fldChar w:fldCharType="begin"/>
      </w:r>
      <w:r w:rsidR="00B56D5E">
        <w:rPr>
          <w:vertAlign w:val="superscript"/>
        </w:rPr>
        <w:instrText xml:space="preserve"> ADDIN EN.CITE &lt;EndNote&gt;&lt;Cite&gt;&lt;Author&gt;Goessler&lt;/Author&gt;&lt;Year&gt;2023&lt;/Year&gt;&lt;RecNum&gt;591&lt;/RecNum&gt;&lt;DisplayText&gt;134&lt;/DisplayText&gt;&lt;record&gt;&lt;rec-number&gt;591&lt;/rec-number&gt;&lt;foreign-keys&gt;&lt;key app="EN" db-id="fwvs520dta0pajerxw65e0pi2ztww9f052dv" timestamp="1725497691" guid="e12ebd1c-78c9-47d5-b9ee-52f035b26dea"&gt;591&lt;/key&gt;&lt;/foreign-keys&gt;&lt;ref-type name="Report"&gt;27&lt;/ref-type&gt;&lt;contributors&gt;&lt;authors&gt;&lt;author&gt;Callum Goessler&lt;/author&gt;&lt;author&gt;Lisa Jarrett&lt;/author&gt;&lt;author&gt;Mingji Liu&lt;/author&gt;&lt;author&gt;Erin McClure&lt;/author&gt;&lt;author&gt;Frank Sperling&lt;/author&gt;&lt;author&gt;Laura Thomas&lt;/author&gt;&lt;author&gt;Katherine Wynn&lt;/author&gt;&lt;/authors&gt;&lt;/contributors&gt;&lt;titles&gt;&lt;title&gt;Reshaping Australian food systems: a roadmap towards a more sustainable, productive and resilient future for Australia&amp;apos;s food, its environment and people.&lt;/title&gt;&lt;/titles&gt;&lt;dates&gt;&lt;year&gt;2023&lt;/year&gt;&lt;/dates&gt;&lt;pub-location&gt;Canberra, Australia&lt;/pub-location&gt;&lt;publisher&gt;CSIRO&lt;/publisher&gt;&lt;urls&gt;&lt;related-urls&gt;&lt;url&gt;https://www.csiro.au/en/work-with-us/services/consultancy-strategic-advice-services/csiro-futures/agriculture-and-food/reshaping-australian-food-systems&lt;/url&gt;&lt;/related-urls&gt;&lt;/urls&gt;&lt;/record&gt;&lt;/Cite&gt;&lt;/EndNote&gt;</w:instrText>
      </w:r>
      <w:r w:rsidR="00752533" w:rsidRPr="000017E7">
        <w:rPr>
          <w:vertAlign w:val="superscript"/>
        </w:rPr>
        <w:fldChar w:fldCharType="separate"/>
      </w:r>
      <w:r w:rsidR="00937C8F">
        <w:rPr>
          <w:noProof/>
          <w:vertAlign w:val="superscript"/>
        </w:rPr>
        <w:t>134</w:t>
      </w:r>
      <w:r w:rsidR="00752533" w:rsidRPr="000017E7">
        <w:rPr>
          <w:vertAlign w:val="superscript"/>
        </w:rPr>
        <w:fldChar w:fldCharType="end"/>
      </w:r>
      <w:r w:rsidR="007D4C4A" w:rsidRPr="007D4C4A">
        <w:t xml:space="preserve"> </w:t>
      </w:r>
    </w:p>
    <w:p w14:paraId="1DF648CB" w14:textId="2014C36A" w:rsidR="000A483C" w:rsidRPr="000F2D2F" w:rsidRDefault="00C141D6" w:rsidP="000F2D2F">
      <w:pPr>
        <w:pStyle w:val="DHHSbody"/>
      </w:pPr>
      <w:r w:rsidRPr="000F2D2F">
        <w:t>The Australian dietary guidelines recommend eating a diet rich in foods such as fruit, vegetables, nuts, seeds and whole grains and limiting intake of foods containing saturated fats such as processed meat.</w:t>
      </w:r>
      <w:r w:rsidRPr="000F2D2F">
        <w:rPr>
          <w:vertAlign w:val="superscript"/>
        </w:rPr>
        <w:fldChar w:fldCharType="begin"/>
      </w:r>
      <w:r w:rsidR="007F3941">
        <w:rPr>
          <w:vertAlign w:val="superscript"/>
        </w:rPr>
        <w:instrText xml:space="preserve"> ADDIN EN.CITE &lt;EndNote&gt;&lt;Cite&gt;&lt;Year&gt;2013&lt;/Year&gt;&lt;RecNum&gt;300&lt;/RecNum&gt;&lt;IDText&gt;National Health and Medical Research Council. Eat for health: Australian Dietary Guidelines Summary&lt;/IDText&gt;&lt;DisplayText&gt;136&lt;/DisplayText&gt;&lt;record&gt;&lt;rec-number&gt;300&lt;/rec-number&gt;&lt;foreign-keys&gt;&lt;key app="EN" db-id="fwvs520dta0pajerxw65e0pi2ztww9f052dv" timestamp="0" guid="bbffe891-0a9e-490e-8033-2fe23636c0c5"&gt;300&lt;/key&gt;&lt;/foreign-keys&gt;&lt;ref-type name="Generic"&gt;13&lt;/ref-type&gt;&lt;contributors&gt;&lt;/contributors&gt;&lt;titles&gt;&lt;title&gt;National Health and Medical Research Council. Eat for health: Australian Dietary Guidelines Summary&lt;/title&gt;&lt;/titles&gt;&lt;dates&gt;&lt;year&gt;2013&lt;/year&gt;&lt;/dates&gt;&lt;pub-location&gt;Canberra, Australia&lt;/pub-location&gt;&lt;publisher&gt;DHA, Australian Government&lt;/publisher&gt;&lt;urls&gt;&lt;related-urls&gt;&lt;url&gt;https://www.eatforhealth.gov.au/sites/default/files/files/the_guidelines/n55a_australian_dietary_guidelines_summary_book.pdf&lt;/url&gt;&lt;/related-urls&gt;&lt;/urls&gt;&lt;/record&gt;&lt;/Cite&gt;&lt;/EndNote&gt;</w:instrText>
      </w:r>
      <w:r w:rsidRPr="000F2D2F">
        <w:rPr>
          <w:vertAlign w:val="superscript"/>
        </w:rPr>
        <w:fldChar w:fldCharType="separate"/>
      </w:r>
      <w:r w:rsidR="00937C8F">
        <w:rPr>
          <w:noProof/>
          <w:vertAlign w:val="superscript"/>
        </w:rPr>
        <w:t>136</w:t>
      </w:r>
      <w:r w:rsidRPr="000F2D2F">
        <w:rPr>
          <w:vertAlign w:val="superscript"/>
        </w:rPr>
        <w:fldChar w:fldCharType="end"/>
      </w:r>
      <w:r w:rsidRPr="000F2D2F">
        <w:t xml:space="preserve"> When coupled with an active lifestyle a plant-rich diet can play an important part in reducing obesity and </w:t>
      </w:r>
      <w:r w:rsidRPr="000F2D2F">
        <w:lastRenderedPageBreak/>
        <w:t xml:space="preserve">lowering cholesterol and blood pressure. Eating fresh, local produce also reduces carbon emissions compared with highly processed food. </w:t>
      </w:r>
      <w:r w:rsidR="00112A48" w:rsidRPr="000F2D2F">
        <w:t>A shift towards s</w:t>
      </w:r>
      <w:r w:rsidR="000A483C" w:rsidRPr="000F2D2F">
        <w:t xml:space="preserve">ustainable food systems that provide </w:t>
      </w:r>
      <w:r w:rsidR="00C47A56">
        <w:t xml:space="preserve">healthy, </w:t>
      </w:r>
      <w:r w:rsidR="000A483C" w:rsidRPr="000F2D2F">
        <w:t xml:space="preserve">affordable, diverse and plant-rich diets with moderate quantities of animal protein can </w:t>
      </w:r>
      <w:r w:rsidR="00637E04" w:rsidRPr="000F2D2F">
        <w:t xml:space="preserve">substantially reduce greenhouse gas emissions </w:t>
      </w:r>
      <w:r w:rsidR="00637E04">
        <w:t xml:space="preserve">and </w:t>
      </w:r>
      <w:r w:rsidR="000A483C" w:rsidRPr="000F2D2F">
        <w:t>bring health co-benefits, especially in high income countries and where ill health related to overconsumption of animal-based products is prevalent</w:t>
      </w:r>
      <w:r w:rsidR="00112A48" w:rsidRPr="000F2D2F">
        <w:t>.</w:t>
      </w:r>
      <w:r w:rsidR="00457533" w:rsidRPr="00457533">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457533" w:rsidRPr="00457533">
        <w:rPr>
          <w:vertAlign w:val="superscript"/>
        </w:rPr>
        <w:fldChar w:fldCharType="separate"/>
      </w:r>
      <w:r w:rsidR="00937C8F">
        <w:rPr>
          <w:noProof/>
          <w:vertAlign w:val="superscript"/>
        </w:rPr>
        <w:t>20</w:t>
      </w:r>
      <w:r w:rsidR="00457533" w:rsidRPr="00457533">
        <w:rPr>
          <w:vertAlign w:val="superscript"/>
        </w:rPr>
        <w:fldChar w:fldCharType="end"/>
      </w:r>
    </w:p>
    <w:p w14:paraId="6C245130" w14:textId="6564E056" w:rsidR="007F2633" w:rsidRPr="002613BE" w:rsidRDefault="00B54073" w:rsidP="007F2633">
      <w:pPr>
        <w:pStyle w:val="DHHSbody"/>
      </w:pPr>
      <w:r w:rsidRPr="002613BE">
        <w:t xml:space="preserve">Councils </w:t>
      </w:r>
      <w:r w:rsidR="00015548">
        <w:t xml:space="preserve">play </w:t>
      </w:r>
      <w:r w:rsidR="004863C8">
        <w:t>an important role in</w:t>
      </w:r>
      <w:r w:rsidR="00550E2B">
        <w:t xml:space="preserve"> tackling food system challenges and</w:t>
      </w:r>
      <w:r w:rsidRPr="002613BE">
        <w:t xml:space="preserve"> </w:t>
      </w:r>
      <w:r w:rsidR="003C1D23">
        <w:t>leading</w:t>
      </w:r>
      <w:r w:rsidR="004863C8">
        <w:t xml:space="preserve"> </w:t>
      </w:r>
      <w:r w:rsidRPr="002613BE">
        <w:t>initiatives that support healthy</w:t>
      </w:r>
      <w:r w:rsidR="005A21E7">
        <w:t xml:space="preserve">, </w:t>
      </w:r>
      <w:r w:rsidRPr="002613BE">
        <w:t>sustainable</w:t>
      </w:r>
      <w:r w:rsidR="005A21E7">
        <w:t xml:space="preserve"> and equitable</w:t>
      </w:r>
      <w:r w:rsidRPr="002613BE">
        <w:t xml:space="preserve"> </w:t>
      </w:r>
      <w:r w:rsidR="004B7C25">
        <w:t xml:space="preserve">food </w:t>
      </w:r>
      <w:r w:rsidR="00D25EAD">
        <w:t>systems</w:t>
      </w:r>
      <w:r w:rsidRPr="002613BE">
        <w:t>.</w:t>
      </w:r>
      <w:r w:rsidR="005A21E7" w:rsidRPr="005A21E7">
        <w:t xml:space="preserve"> </w:t>
      </w:r>
      <w:r w:rsidR="006F5BF1">
        <w:t>For example, councils in Victoria</w:t>
      </w:r>
      <w:r w:rsidR="00ED1621">
        <w:t xml:space="preserve"> are</w:t>
      </w:r>
      <w:r w:rsidR="005A21E7" w:rsidRPr="005A21E7">
        <w:t xml:space="preserve"> already </w:t>
      </w:r>
      <w:r w:rsidR="00ED1621">
        <w:t xml:space="preserve">delivering </w:t>
      </w:r>
      <w:r w:rsidR="005A21E7" w:rsidRPr="005A21E7">
        <w:t xml:space="preserve">a wide range of actions to promote sustainable local food production, reduce food waste, and </w:t>
      </w:r>
      <w:r w:rsidR="00ED1621">
        <w:t>raise awareness within</w:t>
      </w:r>
      <w:r w:rsidR="005A21E7" w:rsidRPr="005A21E7">
        <w:t xml:space="preserve"> the community o</w:t>
      </w:r>
      <w:r w:rsidR="00ED1621">
        <w:t>f</w:t>
      </w:r>
      <w:r w:rsidR="005A21E7" w:rsidRPr="005A21E7">
        <w:t xml:space="preserve"> food system issues.</w:t>
      </w:r>
      <w:r w:rsidR="000C6ED1" w:rsidRPr="000C6ED1">
        <w:rPr>
          <w:vertAlign w:val="superscript"/>
        </w:rPr>
        <w:fldChar w:fldCharType="begin"/>
      </w:r>
      <w:r w:rsidR="00937C8F">
        <w:rPr>
          <w:vertAlign w:val="superscript"/>
        </w:rPr>
        <w:instrText xml:space="preserve"> ADDIN EN.CITE &lt;EndNote&gt;&lt;Cite&gt;&lt;Author&gt;Reeve&lt;/Author&gt;&lt;Year&gt;2022&lt;/Year&gt;&lt;RecNum&gt;590&lt;/RecNum&gt;&lt;DisplayText&gt;137&lt;/DisplayText&gt;&lt;record&gt;&lt;rec-number&gt;590&lt;/rec-number&gt;&lt;foreign-keys&gt;&lt;key app="EN" db-id="fwvs520dta0pajerxw65e0pi2ztww9f052dv" timestamp="1725497691" guid="1fa77e0d-57a6-4189-9634-5faef0c7650a"&gt;590&lt;/key&gt;&lt;/foreign-keys&gt;&lt;ref-type name="Journal Article"&gt;17&lt;/ref-type&gt;&lt;contributors&gt;&lt;authors&gt;&lt;author&gt;Belinda Reeve&lt;/author&gt;&lt;author&gt;Nick Rose&lt;/author&gt;&lt;author&gt;Amy Carrad&lt;/author&gt;&lt;author&gt;Karen Charlton&lt;/author&gt;&lt;author&gt;Lizzy Turner&lt;/author&gt;&lt;/authors&gt;&lt;/contributors&gt;&lt;titles&gt;&lt;title&gt;The role of Australian local governments in creating a healthy, sustainable and equitable food system&lt;/title&gt;&lt;secondary-title&gt;Sydney, NSW: University of Sydney&lt;/secondary-title&gt;&lt;/titles&gt;&lt;periodical&gt;&lt;full-title&gt;Sydney, NSW: University of Sydney&lt;/full-title&gt;&lt;/periodical&gt;&lt;dates&gt;&lt;year&gt;2022&lt;/year&gt;&lt;/dates&gt;&lt;urls&gt;&lt;/urls&gt;&lt;/record&gt;&lt;/Cite&gt;&lt;/EndNote&gt;</w:instrText>
      </w:r>
      <w:r w:rsidR="000C6ED1" w:rsidRPr="000C6ED1">
        <w:rPr>
          <w:vertAlign w:val="superscript"/>
        </w:rPr>
        <w:fldChar w:fldCharType="separate"/>
      </w:r>
      <w:r w:rsidR="00937C8F">
        <w:rPr>
          <w:noProof/>
          <w:vertAlign w:val="superscript"/>
        </w:rPr>
        <w:t>137</w:t>
      </w:r>
      <w:r w:rsidR="000C6ED1" w:rsidRPr="000C6ED1">
        <w:rPr>
          <w:vertAlign w:val="superscript"/>
        </w:rPr>
        <w:fldChar w:fldCharType="end"/>
      </w:r>
      <w:r w:rsidR="001D6CC7">
        <w:t xml:space="preserve"> </w:t>
      </w:r>
      <w:r w:rsidR="00B856C4">
        <w:t>These</w:t>
      </w:r>
      <w:r w:rsidR="00956EB4">
        <w:t xml:space="preserve"> strategies and actions </w:t>
      </w:r>
      <w:r w:rsidR="0005471B">
        <w:t>can</w:t>
      </w:r>
      <w:r w:rsidR="004A57B1">
        <w:t xml:space="preserve"> </w:t>
      </w:r>
      <w:r w:rsidR="00956EB4">
        <w:t>also support the</w:t>
      </w:r>
      <w:r w:rsidR="00B976E5">
        <w:t xml:space="preserve"> </w:t>
      </w:r>
      <w:r w:rsidR="00B976E5" w:rsidRPr="00AA2FBD">
        <w:rPr>
          <w:i/>
          <w:iCs/>
        </w:rPr>
        <w:t xml:space="preserve">Victorian </w:t>
      </w:r>
      <w:r w:rsidR="004877D1">
        <w:rPr>
          <w:i/>
          <w:iCs/>
        </w:rPr>
        <w:t>p</w:t>
      </w:r>
      <w:r w:rsidR="00B976E5" w:rsidRPr="00AA2FBD">
        <w:rPr>
          <w:i/>
          <w:iCs/>
        </w:rPr>
        <w:t xml:space="preserve">ublic </w:t>
      </w:r>
      <w:r w:rsidR="004877D1">
        <w:rPr>
          <w:i/>
          <w:iCs/>
        </w:rPr>
        <w:t>h</w:t>
      </w:r>
      <w:r w:rsidR="00B976E5" w:rsidRPr="00AA2FBD">
        <w:rPr>
          <w:i/>
          <w:iCs/>
        </w:rPr>
        <w:t xml:space="preserve">ealth and </w:t>
      </w:r>
      <w:r w:rsidR="004877D1">
        <w:rPr>
          <w:i/>
          <w:iCs/>
        </w:rPr>
        <w:t>w</w:t>
      </w:r>
      <w:r w:rsidR="00B976E5" w:rsidRPr="00AA2FBD">
        <w:rPr>
          <w:i/>
          <w:iCs/>
        </w:rPr>
        <w:t xml:space="preserve">ellbeing </w:t>
      </w:r>
      <w:r w:rsidR="004877D1">
        <w:rPr>
          <w:i/>
          <w:iCs/>
        </w:rPr>
        <w:t>p</w:t>
      </w:r>
      <w:r w:rsidR="00B976E5" w:rsidRPr="00AA2FBD">
        <w:rPr>
          <w:i/>
          <w:iCs/>
        </w:rPr>
        <w:t>lan 2023-</w:t>
      </w:r>
      <w:r w:rsidR="00B976E5">
        <w:rPr>
          <w:i/>
          <w:iCs/>
        </w:rPr>
        <w:t>20</w:t>
      </w:r>
      <w:r w:rsidR="00B976E5" w:rsidRPr="00AA2FBD">
        <w:rPr>
          <w:i/>
          <w:iCs/>
        </w:rPr>
        <w:t>27</w:t>
      </w:r>
      <w:r w:rsidR="00B976E5">
        <w:t xml:space="preserve"> </w:t>
      </w:r>
      <w:r w:rsidR="00956EB4">
        <w:t>priority of</w:t>
      </w:r>
      <w:r w:rsidR="00B976E5">
        <w:t xml:space="preserve"> ‘increasing healthy eating’.</w:t>
      </w:r>
      <w:r w:rsidR="00B976E5" w:rsidRPr="00AA2FBD">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B976E5" w:rsidRPr="00AA2FBD">
        <w:rPr>
          <w:vertAlign w:val="superscript"/>
        </w:rPr>
        <w:fldChar w:fldCharType="separate"/>
      </w:r>
      <w:r w:rsidR="0000054B">
        <w:rPr>
          <w:noProof/>
          <w:vertAlign w:val="superscript"/>
        </w:rPr>
        <w:t>10</w:t>
      </w:r>
      <w:r w:rsidR="00B976E5" w:rsidRPr="00AA2FBD">
        <w:rPr>
          <w:vertAlign w:val="superscript"/>
        </w:rPr>
        <w:fldChar w:fldCharType="end"/>
      </w:r>
    </w:p>
    <w:p w14:paraId="62912B56" w14:textId="7C81F8CA" w:rsidR="00260D76" w:rsidRDefault="00260D76" w:rsidP="00260D76">
      <w:pPr>
        <w:pStyle w:val="DHHSbody"/>
      </w:pPr>
      <w:r>
        <w:t xml:space="preserve">Examples of business areas and strategies that could be implemented in the theme area of </w:t>
      </w:r>
      <w:r w:rsidR="00654A33">
        <w:t>healthy</w:t>
      </w:r>
      <w:r w:rsidR="00DF563D">
        <w:t xml:space="preserve">, </w:t>
      </w:r>
      <w:r w:rsidR="00654A33">
        <w:t xml:space="preserve">sustainable </w:t>
      </w:r>
      <w:r w:rsidR="00DF563D">
        <w:t>and equitable</w:t>
      </w:r>
      <w:r w:rsidR="00F94D1F">
        <w:t xml:space="preserve"> </w:t>
      </w:r>
      <w:r w:rsidR="00654A33">
        <w:t>food system</w:t>
      </w:r>
      <w:r w:rsidR="00F94D1F">
        <w:t>s</w:t>
      </w:r>
      <w:r>
        <w:t xml:space="preserve"> are included in </w:t>
      </w:r>
      <w:r w:rsidR="00654A33" w:rsidRPr="00DB67A3">
        <w:rPr>
          <w:b/>
        </w:rPr>
        <w:fldChar w:fldCharType="begin"/>
      </w:r>
      <w:r w:rsidR="00654A33" w:rsidRPr="00DB67A3">
        <w:rPr>
          <w:b/>
        </w:rPr>
        <w:instrText xml:space="preserve"> REF _Ref44344421 \h  \* MERGEFORMAT </w:instrText>
      </w:r>
      <w:r w:rsidR="00654A33" w:rsidRPr="00DB67A3">
        <w:rPr>
          <w:b/>
        </w:rPr>
      </w:r>
      <w:r w:rsidR="00654A33" w:rsidRPr="00DB67A3">
        <w:rPr>
          <w:b/>
        </w:rPr>
        <w:fldChar w:fldCharType="separate"/>
      </w:r>
      <w:r w:rsidR="00910637" w:rsidRPr="00DB67A3">
        <w:rPr>
          <w:b/>
        </w:rPr>
        <w:t xml:space="preserve">Table </w:t>
      </w:r>
      <w:r w:rsidR="00654A33" w:rsidRPr="00DB67A3">
        <w:rPr>
          <w:b/>
        </w:rPr>
        <w:fldChar w:fldCharType="end"/>
      </w:r>
      <w:r w:rsidR="00970606">
        <w:rPr>
          <w:b/>
        </w:rPr>
        <w:t>13</w:t>
      </w:r>
      <w:r>
        <w:t>.</w:t>
      </w:r>
    </w:p>
    <w:p w14:paraId="4B4297D2" w14:textId="1099749A" w:rsidR="00AB55D6" w:rsidRPr="00260D76" w:rsidRDefault="00260D76" w:rsidP="00BD72BB">
      <w:pPr>
        <w:pStyle w:val="DHHStablecaption"/>
        <w:rPr>
          <w:rFonts w:eastAsia="Times"/>
        </w:rPr>
      </w:pPr>
      <w:bookmarkStart w:id="61" w:name="_Ref44344421"/>
      <w:r w:rsidRPr="00900FEB">
        <w:rPr>
          <w:rFonts w:eastAsia="Times"/>
        </w:rPr>
        <w:t xml:space="preserve">Table </w:t>
      </w:r>
      <w:bookmarkEnd w:id="61"/>
      <w:r w:rsidR="00970606">
        <w:rPr>
          <w:rFonts w:eastAsia="Times"/>
        </w:rPr>
        <w:t>13</w:t>
      </w:r>
      <w:r w:rsidRPr="00900FEB">
        <w:rPr>
          <w:rFonts w:eastAsia="Times"/>
        </w:rPr>
        <w:t xml:space="preserve">: </w:t>
      </w:r>
      <w:r>
        <w:rPr>
          <w:rFonts w:eastAsia="Times"/>
        </w:rPr>
        <w:t xml:space="preserve">Examples of </w:t>
      </w:r>
      <w:r w:rsidR="002F467B">
        <w:rPr>
          <w:rFonts w:eastAsia="Times"/>
        </w:rPr>
        <w:t>healthy and sustainable food system</w:t>
      </w:r>
      <w:r>
        <w:rPr>
          <w:rFonts w:eastAsia="Times"/>
        </w:rPr>
        <w:t xml:space="preserve"> 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886"/>
      </w:tblGrid>
      <w:tr w:rsidR="00260D76" w14:paraId="15464476"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tcPr>
          <w:p w14:paraId="6910BBAC" w14:textId="02810764" w:rsidR="00895B1F" w:rsidRPr="00970606" w:rsidRDefault="00895B1F" w:rsidP="004B1370">
            <w:pPr>
              <w:pStyle w:val="DHHStabletext"/>
              <w:rPr>
                <w:color w:val="auto"/>
              </w:rPr>
            </w:pPr>
            <w:r w:rsidRPr="00970606">
              <w:rPr>
                <w:color w:val="auto"/>
              </w:rPr>
              <w:t>Example business areas</w:t>
            </w:r>
          </w:p>
        </w:tc>
        <w:tc>
          <w:tcPr>
            <w:tcW w:w="0" w:type="auto"/>
            <w:tcBorders>
              <w:top w:val="none" w:sz="0" w:space="0" w:color="auto"/>
              <w:left w:val="none" w:sz="0" w:space="0" w:color="auto"/>
              <w:bottom w:val="none" w:sz="0" w:space="0" w:color="auto"/>
              <w:right w:val="none" w:sz="0" w:space="0" w:color="auto"/>
            </w:tcBorders>
          </w:tcPr>
          <w:p w14:paraId="41FCAB59" w14:textId="77777777" w:rsidR="00895B1F" w:rsidRPr="00970606" w:rsidRDefault="00895B1F" w:rsidP="004B1370">
            <w:pPr>
              <w:pStyle w:val="DHHStabletext"/>
              <w:cnfStyle w:val="100000000000" w:firstRow="1" w:lastRow="0" w:firstColumn="0" w:lastColumn="0" w:oddVBand="0" w:evenVBand="0" w:oddHBand="0" w:evenHBand="0" w:firstRowFirstColumn="0" w:firstRowLastColumn="0" w:lastRowFirstColumn="0" w:lastRowLastColumn="0"/>
              <w:rPr>
                <w:b w:val="0"/>
                <w:bCs w:val="0"/>
                <w:color w:val="auto"/>
              </w:rPr>
            </w:pPr>
            <w:r w:rsidRPr="00970606">
              <w:rPr>
                <w:color w:val="auto"/>
              </w:rPr>
              <w:t>Example strategies</w:t>
            </w:r>
          </w:p>
        </w:tc>
      </w:tr>
      <w:tr w:rsidR="00895B1F" w14:paraId="50491BB2"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084B8F3" w14:textId="77777777" w:rsidR="00895B1F" w:rsidRPr="00895B1F" w:rsidRDefault="00895B1F" w:rsidP="002371F8">
            <w:pPr>
              <w:pStyle w:val="DHHStablebullet1"/>
              <w:rPr>
                <w:b w:val="0"/>
                <w:bCs w:val="0"/>
              </w:rPr>
            </w:pPr>
            <w:r w:rsidRPr="00895B1F">
              <w:rPr>
                <w:b w:val="0"/>
                <w:bCs w:val="0"/>
              </w:rPr>
              <w:t xml:space="preserve">Health and wellbeing, health promotion </w:t>
            </w:r>
          </w:p>
          <w:p w14:paraId="58607977" w14:textId="1D02DD84" w:rsidR="00895B1F" w:rsidRPr="00895B1F" w:rsidRDefault="00987EA5" w:rsidP="00BD44D4">
            <w:pPr>
              <w:pStyle w:val="DHHStablebullet1"/>
              <w:rPr>
                <w:b w:val="0"/>
                <w:bCs w:val="0"/>
              </w:rPr>
            </w:pPr>
            <w:r>
              <w:rPr>
                <w:b w:val="0"/>
                <w:bCs w:val="0"/>
              </w:rPr>
              <w:t>E</w:t>
            </w:r>
            <w:r w:rsidR="00895B1F" w:rsidRPr="00895B1F">
              <w:rPr>
                <w:b w:val="0"/>
                <w:bCs w:val="0"/>
              </w:rPr>
              <w:t>arly years, youth, aged and social planning</w:t>
            </w:r>
          </w:p>
          <w:p w14:paraId="351C4965" w14:textId="4EBD5E20" w:rsidR="00563E0A" w:rsidRPr="00E955DD" w:rsidRDefault="00895B1F" w:rsidP="002371F8">
            <w:pPr>
              <w:pStyle w:val="DHHStablebullet1"/>
              <w:rPr>
                <w:b w:val="0"/>
                <w:bCs w:val="0"/>
              </w:rPr>
            </w:pPr>
            <w:r w:rsidRPr="00895B1F">
              <w:rPr>
                <w:b w:val="0"/>
                <w:bCs w:val="0"/>
              </w:rPr>
              <w:t xml:space="preserve">Urban </w:t>
            </w:r>
            <w:r w:rsidR="00563E0A">
              <w:rPr>
                <w:b w:val="0"/>
                <w:bCs w:val="0"/>
              </w:rPr>
              <w:t>a</w:t>
            </w:r>
            <w:r w:rsidRPr="00895B1F">
              <w:rPr>
                <w:b w:val="0"/>
                <w:bCs w:val="0"/>
              </w:rPr>
              <w:t xml:space="preserve">griculture </w:t>
            </w:r>
          </w:p>
          <w:p w14:paraId="0820B3CF" w14:textId="34893522" w:rsidR="00895B1F" w:rsidRPr="00895B1F" w:rsidRDefault="00895B1F" w:rsidP="002371F8">
            <w:pPr>
              <w:pStyle w:val="DHHStablebullet1"/>
              <w:rPr>
                <w:b w:val="0"/>
                <w:bCs w:val="0"/>
              </w:rPr>
            </w:pPr>
            <w:r w:rsidRPr="00895B1F">
              <w:rPr>
                <w:b w:val="0"/>
                <w:bCs w:val="0"/>
              </w:rPr>
              <w:t xml:space="preserve">Open </w:t>
            </w:r>
            <w:r w:rsidR="00563E0A">
              <w:rPr>
                <w:b w:val="0"/>
                <w:bCs w:val="0"/>
              </w:rPr>
              <w:t>s</w:t>
            </w:r>
            <w:r w:rsidRPr="00895B1F">
              <w:rPr>
                <w:b w:val="0"/>
                <w:bCs w:val="0"/>
              </w:rPr>
              <w:t xml:space="preserve">pace </w:t>
            </w:r>
            <w:r w:rsidR="00563E0A">
              <w:rPr>
                <w:b w:val="0"/>
                <w:bCs w:val="0"/>
              </w:rPr>
              <w:t>p</w:t>
            </w:r>
            <w:r w:rsidRPr="00895B1F">
              <w:rPr>
                <w:b w:val="0"/>
                <w:bCs w:val="0"/>
              </w:rPr>
              <w:t xml:space="preserve">lanning and </w:t>
            </w:r>
            <w:r w:rsidR="00563E0A">
              <w:rPr>
                <w:b w:val="0"/>
                <w:bCs w:val="0"/>
              </w:rPr>
              <w:t>d</w:t>
            </w:r>
            <w:r w:rsidRPr="00895B1F">
              <w:rPr>
                <w:b w:val="0"/>
                <w:bCs w:val="0"/>
              </w:rPr>
              <w:t>esign</w:t>
            </w:r>
          </w:p>
          <w:p w14:paraId="699EBD0D" w14:textId="77777777" w:rsidR="00895B1F" w:rsidRPr="00895B1F" w:rsidRDefault="00895B1F" w:rsidP="002371F8">
            <w:pPr>
              <w:pStyle w:val="DHHStablebullet1"/>
              <w:rPr>
                <w:b w:val="0"/>
                <w:bCs w:val="0"/>
              </w:rPr>
            </w:pPr>
            <w:r w:rsidRPr="00895B1F">
              <w:rPr>
                <w:b w:val="0"/>
                <w:bCs w:val="0"/>
              </w:rPr>
              <w:t>Community services</w:t>
            </w:r>
          </w:p>
          <w:p w14:paraId="09C7860D" w14:textId="77777777" w:rsidR="00895B1F" w:rsidRPr="00895B1F" w:rsidRDefault="00895B1F" w:rsidP="002371F8">
            <w:pPr>
              <w:pStyle w:val="DHHStablebullet1"/>
              <w:rPr>
                <w:b w:val="0"/>
                <w:bCs w:val="0"/>
              </w:rPr>
            </w:pPr>
            <w:r w:rsidRPr="00895B1F">
              <w:rPr>
                <w:b w:val="0"/>
                <w:bCs w:val="0"/>
              </w:rPr>
              <w:t>Community facilities</w:t>
            </w:r>
          </w:p>
          <w:p w14:paraId="5C91E52D" w14:textId="7C63F493" w:rsidR="00895B1F" w:rsidRPr="0081292E" w:rsidRDefault="00895B1F" w:rsidP="002371F8">
            <w:pPr>
              <w:pStyle w:val="DHHStablebullet1"/>
            </w:pPr>
            <w:r w:rsidRPr="00895B1F">
              <w:rPr>
                <w:b w:val="0"/>
                <w:bCs w:val="0"/>
              </w:rPr>
              <w:t>Sustainability</w:t>
            </w:r>
          </w:p>
        </w:tc>
        <w:tc>
          <w:tcPr>
            <w:tcW w:w="0" w:type="auto"/>
          </w:tcPr>
          <w:p w14:paraId="1E26BEF5" w14:textId="7DA9F223" w:rsidR="00895B1F" w:rsidRDefault="00895B1F" w:rsidP="002371F8">
            <w:pPr>
              <w:pStyle w:val="DHHStablebullet1"/>
              <w:cnfStyle w:val="000000100000" w:firstRow="0" w:lastRow="0" w:firstColumn="0" w:lastColumn="0" w:oddVBand="0" w:evenVBand="0" w:oddHBand="1" w:evenHBand="0" w:firstRowFirstColumn="0" w:firstRowLastColumn="0" w:lastRowFirstColumn="0" w:lastRowLastColumn="0"/>
            </w:pPr>
            <w:r>
              <w:t xml:space="preserve">Engage with the community to raise awareness about the benefits of healthy and sustainable food </w:t>
            </w:r>
            <w:r w:rsidR="00B6064C">
              <w:t>choices</w:t>
            </w:r>
            <w:r>
              <w:t xml:space="preserve"> </w:t>
            </w:r>
            <w:r w:rsidR="00B6064C">
              <w:t>and practices</w:t>
            </w:r>
            <w:r>
              <w:t xml:space="preserve"> on mitigating </w:t>
            </w:r>
            <w:r w:rsidRPr="009F285E">
              <w:t xml:space="preserve">climate change </w:t>
            </w:r>
            <w:r>
              <w:t>and staying</w:t>
            </w:r>
            <w:r w:rsidRPr="009F285E">
              <w:t xml:space="preserve"> healthy at the same time</w:t>
            </w:r>
          </w:p>
          <w:p w14:paraId="4F788E13" w14:textId="2DA4F645" w:rsidR="00895B1F" w:rsidRDefault="00895B1F" w:rsidP="002371F8">
            <w:pPr>
              <w:pStyle w:val="DHHStablebullet1"/>
              <w:cnfStyle w:val="000000100000" w:firstRow="0" w:lastRow="0" w:firstColumn="0" w:lastColumn="0" w:oddVBand="0" w:evenVBand="0" w:oddHBand="1" w:evenHBand="0" w:firstRowFirstColumn="0" w:firstRowLastColumn="0" w:lastRowFirstColumn="0" w:lastRowLastColumn="0"/>
            </w:pPr>
            <w:r w:rsidRPr="00D12C9D">
              <w:t>Promote and support</w:t>
            </w:r>
            <w:r>
              <w:t xml:space="preserve"> participation in </w:t>
            </w:r>
            <w:r w:rsidR="007A5FB3" w:rsidRPr="005322FB">
              <w:t xml:space="preserve">home </w:t>
            </w:r>
            <w:r>
              <w:t>gardening activities and community gardens</w:t>
            </w:r>
          </w:p>
          <w:p w14:paraId="5EEF5D45" w14:textId="36DC65D4" w:rsidR="00895B1F" w:rsidRDefault="00B6064C" w:rsidP="002371F8">
            <w:pPr>
              <w:pStyle w:val="DHHStablebullet1"/>
              <w:cnfStyle w:val="000000100000" w:firstRow="0" w:lastRow="0" w:firstColumn="0" w:lastColumn="0" w:oddVBand="0" w:evenVBand="0" w:oddHBand="1" w:evenHBand="0" w:firstRowFirstColumn="0" w:firstRowLastColumn="0" w:lastRowFirstColumn="0" w:lastRowLastColumn="0"/>
            </w:pPr>
            <w:r>
              <w:t>Expand</w:t>
            </w:r>
            <w:r w:rsidR="00895B1F">
              <w:t xml:space="preserve"> spaces to grow food locally, including new community gardens</w:t>
            </w:r>
          </w:p>
          <w:p w14:paraId="4F0B2D59" w14:textId="0EC828DB" w:rsidR="00895B1F" w:rsidRDefault="00895B1F" w:rsidP="002371F8">
            <w:pPr>
              <w:pStyle w:val="DHHStablebullet1"/>
              <w:cnfStyle w:val="000000100000" w:firstRow="0" w:lastRow="0" w:firstColumn="0" w:lastColumn="0" w:oddVBand="0" w:evenVBand="0" w:oddHBand="1" w:evenHBand="0" w:firstRowFirstColumn="0" w:firstRowLastColumn="0" w:lastRowFirstColumn="0" w:lastRowLastColumn="0"/>
            </w:pPr>
            <w:r>
              <w:t xml:space="preserve">Develop programs and partnerships with local food providers to </w:t>
            </w:r>
            <w:r w:rsidR="006A0729">
              <w:t xml:space="preserve">encourage </w:t>
            </w:r>
            <w:r w:rsidR="006A0729" w:rsidRPr="002613BE">
              <w:t>environmentally sustainable business practices</w:t>
            </w:r>
            <w:r w:rsidR="00EE6FA1">
              <w:t xml:space="preserve"> and</w:t>
            </w:r>
            <w:r>
              <w:t xml:space="preserve"> </w:t>
            </w:r>
            <w:r w:rsidR="00EE6FA1">
              <w:t xml:space="preserve">to </w:t>
            </w:r>
            <w:r>
              <w:t xml:space="preserve">improve </w:t>
            </w:r>
            <w:r w:rsidR="00EE6FA1">
              <w:t xml:space="preserve">community </w:t>
            </w:r>
            <w:r>
              <w:t xml:space="preserve">access to healthy and sustainable </w:t>
            </w:r>
            <w:r w:rsidR="00147A4B">
              <w:t xml:space="preserve">food choices </w:t>
            </w:r>
          </w:p>
          <w:p w14:paraId="76031F07" w14:textId="11D4C48E" w:rsidR="00B94AED" w:rsidRDefault="002613BE" w:rsidP="00B94AED">
            <w:pPr>
              <w:pStyle w:val="DHHStablebullet1"/>
              <w:cnfStyle w:val="000000100000" w:firstRow="0" w:lastRow="0" w:firstColumn="0" w:lastColumn="0" w:oddVBand="0" w:evenVBand="0" w:oddHBand="1" w:evenHBand="0" w:firstRowFirstColumn="0" w:firstRowLastColumn="0" w:lastRowFirstColumn="0" w:lastRowLastColumn="0"/>
            </w:pPr>
            <w:r w:rsidRPr="00EF777A">
              <w:t xml:space="preserve">Consider the impacts of climate change and sustainability in </w:t>
            </w:r>
            <w:r>
              <w:t xml:space="preserve">food </w:t>
            </w:r>
            <w:r w:rsidRPr="00EF777A">
              <w:t>waste management</w:t>
            </w:r>
            <w:r w:rsidR="00FC744C">
              <w:t xml:space="preserve"> –</w:t>
            </w:r>
            <w:r w:rsidRPr="00EF777A">
              <w:t xml:space="preserve"> for example</w:t>
            </w:r>
            <w:r w:rsidR="00FC744C">
              <w:t>,</w:t>
            </w:r>
            <w:r w:rsidRPr="00EF777A">
              <w:t xml:space="preserve"> </w:t>
            </w:r>
            <w:r>
              <w:t xml:space="preserve">through education </w:t>
            </w:r>
            <w:r w:rsidR="00B6064C">
              <w:t xml:space="preserve">programs </w:t>
            </w:r>
            <w:r>
              <w:t xml:space="preserve">and </w:t>
            </w:r>
            <w:r w:rsidRPr="00EF777A">
              <w:t>divers</w:t>
            </w:r>
            <w:r>
              <w:t>ion of</w:t>
            </w:r>
            <w:r w:rsidRPr="00EF777A">
              <w:t xml:space="preserve"> food waste away from landfill </w:t>
            </w:r>
            <w:r w:rsidR="00B94AED">
              <w:t xml:space="preserve"> </w:t>
            </w:r>
          </w:p>
          <w:p w14:paraId="042D8B6F" w14:textId="610D3118" w:rsidR="00B94AED" w:rsidRDefault="00B94AED" w:rsidP="00B94AED">
            <w:pPr>
              <w:pStyle w:val="DHHStablebullet1"/>
              <w:cnfStyle w:val="000000100000" w:firstRow="0" w:lastRow="0" w:firstColumn="0" w:lastColumn="0" w:oddVBand="0" w:evenVBand="0" w:oddHBand="1" w:evenHBand="0" w:firstRowFirstColumn="0" w:firstRowLastColumn="0" w:lastRowFirstColumn="0" w:lastRowLastColumn="0"/>
            </w:pPr>
            <w:r>
              <w:t>Develop and implement a healthy and sustainable food procurement policy for food and drinks purchased for council meetings, functions and events</w:t>
            </w:r>
            <w:r w:rsidR="00FE773E">
              <w:t xml:space="preserve"> (see </w:t>
            </w:r>
            <w:r w:rsidR="00480758">
              <w:t xml:space="preserve">Box </w:t>
            </w:r>
            <w:r w:rsidR="38162C2F">
              <w:t>1</w:t>
            </w:r>
            <w:r w:rsidR="5C7B8A47">
              <w:t>5</w:t>
            </w:r>
            <w:r w:rsidR="00FE773E">
              <w:t>)</w:t>
            </w:r>
          </w:p>
          <w:p w14:paraId="2C6E78C7" w14:textId="188A13FD" w:rsidR="00A74FB7" w:rsidRDefault="00A74FB7" w:rsidP="002371F8">
            <w:pPr>
              <w:pStyle w:val="DHHStablebullet1"/>
              <w:cnfStyle w:val="000000100000" w:firstRow="0" w:lastRow="0" w:firstColumn="0" w:lastColumn="0" w:oddVBand="0" w:evenVBand="0" w:oddHBand="1" w:evenHBand="0" w:firstRowFirstColumn="0" w:firstRowLastColumn="0" w:lastRowFirstColumn="0" w:lastRowLastColumn="0"/>
            </w:pPr>
            <w:r>
              <w:t>Develop a comprehensive food system policy to ensure strategic and coordinated action on health,</w:t>
            </w:r>
            <w:r w:rsidR="00A737EB">
              <w:t xml:space="preserve"> food system sustainability and equity. </w:t>
            </w:r>
          </w:p>
          <w:p w14:paraId="5F9ACA20" w14:textId="55F2CEC7" w:rsidR="009A2618" w:rsidRDefault="00A772E7" w:rsidP="002371F8">
            <w:pPr>
              <w:pStyle w:val="DHHStablebullet1"/>
              <w:cnfStyle w:val="000000100000" w:firstRow="0" w:lastRow="0" w:firstColumn="0" w:lastColumn="0" w:oddVBand="0" w:evenVBand="0" w:oddHBand="1" w:evenHBand="0" w:firstRowFirstColumn="0" w:firstRowLastColumn="0" w:lastRowFirstColumn="0" w:lastRowLastColumn="0"/>
            </w:pPr>
            <w:r>
              <w:t xml:space="preserve">Strengthen community programs such as farmers markets and local food share initiatives </w:t>
            </w:r>
          </w:p>
        </w:tc>
      </w:tr>
    </w:tbl>
    <w:p w14:paraId="7AC0F885" w14:textId="77777777" w:rsidR="00BF71C5" w:rsidRDefault="00BF71C5" w:rsidP="00970606"/>
    <w:p w14:paraId="31F9C9EE" w14:textId="77777777" w:rsidR="00970606" w:rsidRDefault="00970606" w:rsidP="00970606"/>
    <w:p w14:paraId="02FD92F8" w14:textId="77777777" w:rsidR="00970606" w:rsidRDefault="00970606" w:rsidP="00970606"/>
    <w:p w14:paraId="23D5938F" w14:textId="77777777" w:rsidR="00970606" w:rsidRDefault="00970606" w:rsidP="00970606"/>
    <w:p w14:paraId="714E4919" w14:textId="77777777" w:rsidR="00970606" w:rsidRDefault="00970606" w:rsidP="00970606"/>
    <w:p w14:paraId="04D62052" w14:textId="77777777" w:rsidR="00970606" w:rsidRDefault="00970606" w:rsidP="00970606"/>
    <w:p w14:paraId="7080D9AD" w14:textId="77777777" w:rsidR="00094759" w:rsidRPr="00970606" w:rsidRDefault="00094759" w:rsidP="00970606"/>
    <w:tbl>
      <w:tblPr>
        <w:tblStyle w:val="TableGrid"/>
        <w:tblW w:w="0" w:type="auto"/>
        <w:tblLook w:val="04A0" w:firstRow="1" w:lastRow="0" w:firstColumn="1" w:lastColumn="0" w:noHBand="0" w:noVBand="1"/>
      </w:tblPr>
      <w:tblGrid>
        <w:gridCol w:w="9288"/>
      </w:tblGrid>
      <w:tr w:rsidR="00BF71C5" w14:paraId="21B6B999" w14:textId="77777777" w:rsidTr="00BF71C5">
        <w:tc>
          <w:tcPr>
            <w:tcW w:w="9288" w:type="dxa"/>
          </w:tcPr>
          <w:p w14:paraId="6552C99C" w14:textId="021B4967" w:rsidR="00BF71C5" w:rsidRPr="00F47525" w:rsidRDefault="00BF71C5" w:rsidP="00BF71C5">
            <w:pPr>
              <w:pStyle w:val="DHHSbody"/>
              <w:rPr>
                <w:b/>
              </w:rPr>
            </w:pPr>
            <w:r w:rsidRPr="00F47525">
              <w:rPr>
                <w:b/>
              </w:rPr>
              <w:t xml:space="preserve">Box </w:t>
            </w:r>
            <w:r w:rsidR="38162C2F" w:rsidRPr="715B7004">
              <w:rPr>
                <w:b/>
                <w:bCs/>
              </w:rPr>
              <w:t>1</w:t>
            </w:r>
            <w:r w:rsidR="5D3DEF89" w:rsidRPr="715B7004">
              <w:rPr>
                <w:b/>
                <w:bCs/>
              </w:rPr>
              <w:t>5</w:t>
            </w:r>
            <w:r w:rsidRPr="00F47525">
              <w:rPr>
                <w:b/>
              </w:rPr>
              <w:t>: Healthy and more sustainable food procurement</w:t>
            </w:r>
            <w:r w:rsidR="00F47525">
              <w:rPr>
                <w:b/>
                <w:bCs/>
              </w:rPr>
              <w:t xml:space="preserve"> for meetings, functions and events</w:t>
            </w:r>
          </w:p>
          <w:p w14:paraId="562E5BDF" w14:textId="5A65AEA7" w:rsidR="005B538E" w:rsidRDefault="00F23A9C" w:rsidP="00C47379">
            <w:pPr>
              <w:pStyle w:val="DHHSbody"/>
            </w:pPr>
            <w:r>
              <w:t xml:space="preserve">The Victorian Department of Health </w:t>
            </w:r>
            <w:r w:rsidR="0076532B">
              <w:t xml:space="preserve">has </w:t>
            </w:r>
            <w:r w:rsidR="00D502F1">
              <w:t xml:space="preserve">developed a healthy and sustainable food procurement model policy and </w:t>
            </w:r>
            <w:proofErr w:type="gramStart"/>
            <w:r w:rsidR="00D502F1">
              <w:t>guide,</w:t>
            </w:r>
            <w:proofErr w:type="gramEnd"/>
            <w:r w:rsidR="00D502F1">
              <w:t xml:space="preserve"> to</w:t>
            </w:r>
            <w:r w:rsidR="00C47379">
              <w:t xml:space="preserve"> shift the way food and drinks are ordered for staff meetings, functions and events</w:t>
            </w:r>
            <w:r w:rsidR="00762405">
              <w:t xml:space="preserve">. The policy and guide </w:t>
            </w:r>
            <w:r w:rsidR="0076680A">
              <w:t xml:space="preserve">can be adapted by </w:t>
            </w:r>
            <w:r w:rsidR="00C47379">
              <w:t xml:space="preserve">Victorian councils </w:t>
            </w:r>
            <w:r w:rsidR="0076532B">
              <w:t xml:space="preserve">and other organisations to </w:t>
            </w:r>
            <w:r w:rsidR="00C47379">
              <w:t xml:space="preserve">promote healthy eating </w:t>
            </w:r>
            <w:r w:rsidR="00762405">
              <w:t>and</w:t>
            </w:r>
            <w:r w:rsidR="00C47379">
              <w:t xml:space="preserve"> benefit the environment and the wider Victorian community</w:t>
            </w:r>
            <w:r w:rsidR="006A4CE7">
              <w:t xml:space="preserve">. </w:t>
            </w:r>
            <w:r w:rsidR="00AA169F">
              <w:t xml:space="preserve">The model policy and guide are available from: </w:t>
            </w:r>
            <w:hyperlink r:id="rId52" w:history="1">
              <w:r w:rsidR="00AA169F" w:rsidRPr="008C0D44">
                <w:rPr>
                  <w:rStyle w:val="Hyperlink"/>
                </w:rPr>
                <w:t>Healthy and more sustainable food procurement</w:t>
              </w:r>
            </w:hyperlink>
            <w:r w:rsidR="00AA169F">
              <w:t xml:space="preserve"> </w:t>
            </w:r>
            <w:r w:rsidR="00AA169F">
              <w:lastRenderedPageBreak/>
              <w:t>&lt;</w:t>
            </w:r>
            <w:r w:rsidR="00AA169F" w:rsidRPr="00D268DD">
              <w:t>https://www.health.vic.gov.au/site-4/public-health/healthy-and-more-sustainable-food-procurement</w:t>
            </w:r>
            <w:r w:rsidR="00AA169F">
              <w:t>&gt;</w:t>
            </w:r>
            <w:r w:rsidR="00AA169F" w:rsidDel="008C0D44">
              <w:t xml:space="preserve"> </w:t>
            </w:r>
            <w:hyperlink w:history="1"/>
            <w:r w:rsidR="005B538E">
              <w:t xml:space="preserve">The model policy and guide are available from: </w:t>
            </w:r>
            <w:hyperlink r:id="rId53">
              <w:r w:rsidR="00307B76" w:rsidRPr="6D174A5F">
                <w:rPr>
                  <w:rStyle w:val="Hyperlink"/>
                </w:rPr>
                <w:t>Healthy and more sustainable food procurement</w:t>
              </w:r>
            </w:hyperlink>
            <w:r w:rsidR="00307B76">
              <w:t xml:space="preserve"> </w:t>
            </w:r>
            <w:r w:rsidR="00D268DD">
              <w:t>&lt;</w:t>
            </w:r>
            <w:r w:rsidR="00D268DD" w:rsidRPr="00D268DD">
              <w:t>https://www.health.vic.gov.au/site-4/public-health/healthy-and-more-sustainable-food-procurement</w:t>
            </w:r>
            <w:r w:rsidR="008C0D44">
              <w:t>&gt;</w:t>
            </w:r>
            <w:r w:rsidR="008C0D44" w:rsidDel="008C0D44">
              <w:t xml:space="preserve"> </w:t>
            </w:r>
            <w:hyperlink w:history="1"/>
          </w:p>
          <w:p w14:paraId="7611BE19" w14:textId="07675D04" w:rsidR="009F0923" w:rsidRDefault="00E44B8F" w:rsidP="00BF71C5">
            <w:pPr>
              <w:pStyle w:val="DHHSbody"/>
            </w:pPr>
            <w:r>
              <w:t xml:space="preserve">The department has also supported the Healthy Eating Advisory Service to </w:t>
            </w:r>
            <w:r w:rsidR="005B538E">
              <w:t xml:space="preserve">develop the </w:t>
            </w:r>
            <w:r w:rsidR="005B538E" w:rsidRPr="00F47525">
              <w:t>Catering for Good Director</w:t>
            </w:r>
            <w:r w:rsidR="00F47525" w:rsidRPr="00F47525">
              <w:t xml:space="preserve">y, to </w:t>
            </w:r>
            <w:r w:rsidR="005B538E" w:rsidRPr="00F47525">
              <w:t>help Victorian workplaces access healthier and more sustainable catering.</w:t>
            </w:r>
            <w:r w:rsidR="00F47525" w:rsidRPr="00F47525">
              <w:t xml:space="preserve"> </w:t>
            </w:r>
            <w:r w:rsidR="00F47525">
              <w:t xml:space="preserve">The directory is </w:t>
            </w:r>
            <w:r w:rsidR="00FE773E">
              <w:t xml:space="preserve">available from: </w:t>
            </w:r>
            <w:hyperlink r:id="rId54" w:history="1">
              <w:r w:rsidR="00466FA6" w:rsidRPr="007E60B1">
                <w:rPr>
                  <w:rStyle w:val="Hyperlink"/>
                </w:rPr>
                <w:t>Healthy Eating Advisory Service</w:t>
              </w:r>
              <w:r w:rsidR="007E60B1" w:rsidRPr="007E60B1">
                <w:rPr>
                  <w:rStyle w:val="Hyperlink"/>
                </w:rPr>
                <w:t>: Catering for good</w:t>
              </w:r>
            </w:hyperlink>
            <w:r w:rsidR="007E60B1">
              <w:t xml:space="preserve"> &lt;</w:t>
            </w:r>
            <w:r w:rsidR="007E60B1" w:rsidRPr="007E60B1">
              <w:t>https://heas.health.vic.gov.au/catering-for-good/</w:t>
            </w:r>
            <w:r w:rsidR="007E60B1">
              <w:t>&gt;</w:t>
            </w:r>
            <w:hyperlink r:id="rId55" w:history="1">
              <w:r w:rsidR="007E60B1" w:rsidRPr="007E60B1" w:rsidDel="007E60B1">
                <w:rPr>
                  <w:rStyle w:val="Hyperlink"/>
                </w:rPr>
                <w:t xml:space="preserve"> </w:t>
              </w:r>
            </w:hyperlink>
          </w:p>
        </w:tc>
      </w:tr>
    </w:tbl>
    <w:p w14:paraId="7E75ADC8" w14:textId="6FF3F882" w:rsidR="00BD452B" w:rsidRPr="00B82064" w:rsidRDefault="00BD452B" w:rsidP="00BE4D4B">
      <w:pPr>
        <w:pStyle w:val="Heading4"/>
      </w:pPr>
      <w:r w:rsidRPr="5A7937D8">
        <w:lastRenderedPageBreak/>
        <w:t>Case study: Healthy Loddon Campaspe – Mount Alexander Shire Council</w:t>
      </w:r>
      <w:r w:rsidR="00852062" w:rsidRPr="00312632">
        <w:rPr>
          <w:vertAlign w:val="superscript"/>
        </w:rPr>
        <w:fldChar w:fldCharType="begin"/>
      </w:r>
      <w:r w:rsidR="00182F33">
        <w:rPr>
          <w:vertAlign w:val="superscript"/>
        </w:rPr>
        <w:instrText xml:space="preserve"> ADDIN EN.CITE &lt;EndNote&gt;&lt;Cite&gt;&lt;Year&gt;2024&lt;/Year&gt;&lt;RecNum&gt;663&lt;/RecNum&gt;&lt;DisplayText&gt;138&lt;/DisplayText&gt;&lt;record&gt;&lt;rec-number&gt;663&lt;/rec-number&gt;&lt;foreign-keys&gt;&lt;key app="EN" db-id="fwvs520dta0pajerxw65e0pi2ztww9f052dv" timestamp="1725952592" guid="b087dd87-0d80-4117-b6f1-ef0f792472d1"&gt;663&lt;/key&gt;&lt;/foreign-keys&gt;&lt;ref-type name="Government Document"&gt;46&lt;/ref-type&gt;&lt;contributors&gt;&lt;/contributors&gt;&lt;titles&gt;&lt;title&gt;Mount Alexander Shire Council. Healthy Loddon Campaspe&lt;/title&gt;&lt;/titles&gt;&lt;dates&gt;&lt;year&gt;2024&lt;/year&gt;&lt;/dates&gt;&lt;urls&gt;&lt;related-urls&gt;&lt;url&gt;https://www.healthyloddoncampaspe.au/&lt;/url&gt;&lt;/related-urls&gt;&lt;/urls&gt;&lt;/record&gt;&lt;/Cite&gt;&lt;/EndNote&gt;</w:instrText>
      </w:r>
      <w:r w:rsidR="00852062" w:rsidRPr="00312632">
        <w:rPr>
          <w:vertAlign w:val="superscript"/>
        </w:rPr>
        <w:fldChar w:fldCharType="separate"/>
      </w:r>
      <w:r w:rsidR="00937C8F">
        <w:rPr>
          <w:noProof/>
          <w:vertAlign w:val="superscript"/>
        </w:rPr>
        <w:t>138</w:t>
      </w:r>
      <w:r w:rsidR="00852062" w:rsidRPr="00312632">
        <w:rPr>
          <w:vertAlign w:val="superscript"/>
        </w:rPr>
        <w:fldChar w:fldCharType="end"/>
      </w:r>
      <w:r w:rsidR="00247705">
        <w:t xml:space="preserve"> </w:t>
      </w:r>
    </w:p>
    <w:p w14:paraId="23AE1DFE" w14:textId="304C0997" w:rsidR="00BD452B" w:rsidRPr="00390ED7" w:rsidRDefault="003875A4" w:rsidP="00BD452B">
      <w:pPr>
        <w:pStyle w:val="Body"/>
        <w:rPr>
          <w:rFonts w:cs="Arial"/>
          <w:sz w:val="20"/>
        </w:rPr>
      </w:pPr>
      <w:r>
        <w:rPr>
          <w:rFonts w:cs="Arial"/>
          <w:sz w:val="20"/>
        </w:rPr>
        <w:t>Mount Alexander Shire Council (MASC), a</w:t>
      </w:r>
      <w:r w:rsidR="00BD452B" w:rsidRPr="00390ED7">
        <w:rPr>
          <w:rFonts w:cs="Arial"/>
          <w:sz w:val="20"/>
        </w:rPr>
        <w:t xml:space="preserve">s part of the </w:t>
      </w:r>
      <w:r w:rsidR="00BD452B" w:rsidRPr="00390ED7">
        <w:rPr>
          <w:rFonts w:cs="Arial"/>
          <w:i/>
          <w:sz w:val="20"/>
        </w:rPr>
        <w:t xml:space="preserve">Healthy Loddon Campaspe </w:t>
      </w:r>
      <w:r w:rsidR="00BD452B" w:rsidRPr="00390ED7">
        <w:rPr>
          <w:rFonts w:cs="Arial"/>
          <w:sz w:val="20"/>
        </w:rPr>
        <w:t>initiative (in</w:t>
      </w:r>
      <w:r w:rsidR="00AD391E">
        <w:rPr>
          <w:rFonts w:cs="Arial"/>
          <w:sz w:val="20"/>
        </w:rPr>
        <w:t>volv</w:t>
      </w:r>
      <w:r w:rsidR="00880384">
        <w:rPr>
          <w:rFonts w:cs="Arial"/>
          <w:sz w:val="20"/>
        </w:rPr>
        <w:t>ing</w:t>
      </w:r>
      <w:r w:rsidR="00BD452B" w:rsidRPr="00390ED7">
        <w:rPr>
          <w:rFonts w:cs="Arial"/>
          <w:sz w:val="20"/>
        </w:rPr>
        <w:t xml:space="preserve"> City of Greater Bendigo and the shires of Campaspe, Central Goldfields, Loddon</w:t>
      </w:r>
      <w:r w:rsidR="0010708C">
        <w:rPr>
          <w:rFonts w:cs="Arial"/>
          <w:sz w:val="20"/>
        </w:rPr>
        <w:t xml:space="preserve">, </w:t>
      </w:r>
      <w:r w:rsidR="00BD452B" w:rsidRPr="00390ED7">
        <w:rPr>
          <w:rFonts w:cs="Arial"/>
          <w:sz w:val="20"/>
        </w:rPr>
        <w:t>Macedon Ranges</w:t>
      </w:r>
      <w:r w:rsidR="0010708C">
        <w:rPr>
          <w:rFonts w:cs="Arial"/>
          <w:sz w:val="20"/>
        </w:rPr>
        <w:t xml:space="preserve"> and Mount Alexander</w:t>
      </w:r>
      <w:r w:rsidR="00BD452B" w:rsidRPr="00390ED7">
        <w:rPr>
          <w:rFonts w:cs="Arial"/>
          <w:sz w:val="20"/>
        </w:rPr>
        <w:t>)</w:t>
      </w:r>
      <w:r w:rsidR="00BD452B" w:rsidRPr="00390ED7">
        <w:rPr>
          <w:rFonts w:cs="Arial"/>
          <w:i/>
          <w:sz w:val="20"/>
        </w:rPr>
        <w:t>,</w:t>
      </w:r>
      <w:r w:rsidR="00BD452B" w:rsidRPr="00390ED7">
        <w:rPr>
          <w:rFonts w:cs="Arial"/>
          <w:sz w:val="20"/>
        </w:rPr>
        <w:t xml:space="preserve"> has been working with its community to activate place-based projects aimed at increasing healthy eating </w:t>
      </w:r>
      <w:r w:rsidR="00A5375E">
        <w:rPr>
          <w:rFonts w:cs="Arial"/>
          <w:sz w:val="20"/>
        </w:rPr>
        <w:t xml:space="preserve">and </w:t>
      </w:r>
      <w:r w:rsidR="00BD452B" w:rsidRPr="00390ED7">
        <w:rPr>
          <w:rFonts w:cs="Arial"/>
          <w:sz w:val="20"/>
        </w:rPr>
        <w:t>address</w:t>
      </w:r>
      <w:r w:rsidR="005676D7">
        <w:rPr>
          <w:rFonts w:cs="Arial"/>
          <w:sz w:val="20"/>
        </w:rPr>
        <w:t>ing</w:t>
      </w:r>
      <w:r w:rsidR="00BD452B" w:rsidRPr="00390ED7">
        <w:rPr>
          <w:rFonts w:cs="Arial"/>
          <w:sz w:val="20"/>
        </w:rPr>
        <w:t xml:space="preserve"> health inequities around food. </w:t>
      </w:r>
      <w:r w:rsidR="00E870E8">
        <w:rPr>
          <w:rFonts w:cs="Arial"/>
          <w:sz w:val="20"/>
        </w:rPr>
        <w:t>Guided by t</w:t>
      </w:r>
      <w:r w:rsidR="00BD452B" w:rsidRPr="00390ED7">
        <w:rPr>
          <w:rFonts w:cs="Arial"/>
          <w:sz w:val="20"/>
        </w:rPr>
        <w:t xml:space="preserve">he </w:t>
      </w:r>
      <w:r w:rsidR="00BD452B" w:rsidRPr="00390ED7">
        <w:rPr>
          <w:rFonts w:cs="Arial"/>
          <w:i/>
          <w:sz w:val="20"/>
        </w:rPr>
        <w:t xml:space="preserve">Flourish </w:t>
      </w:r>
      <w:r w:rsidR="00BD452B" w:rsidRPr="00390ED7">
        <w:rPr>
          <w:rFonts w:cs="Arial"/>
          <w:sz w:val="20"/>
        </w:rPr>
        <w:t>strategic framework</w:t>
      </w:r>
      <w:r w:rsidR="00C05546">
        <w:rPr>
          <w:rFonts w:cs="Arial"/>
          <w:sz w:val="20"/>
        </w:rPr>
        <w:t xml:space="preserve">, the </w:t>
      </w:r>
      <w:r w:rsidR="00BD452B" w:rsidRPr="00390ED7">
        <w:rPr>
          <w:rFonts w:cs="Arial"/>
          <w:sz w:val="20"/>
        </w:rPr>
        <w:t xml:space="preserve">initiative </w:t>
      </w:r>
      <w:r w:rsidR="00E128D5">
        <w:rPr>
          <w:rFonts w:cs="Arial"/>
          <w:sz w:val="20"/>
        </w:rPr>
        <w:t xml:space="preserve">aims to ensure </w:t>
      </w:r>
      <w:r w:rsidR="00BD452B" w:rsidRPr="00390ED7">
        <w:rPr>
          <w:rFonts w:cs="Arial"/>
          <w:sz w:val="20"/>
        </w:rPr>
        <w:t xml:space="preserve">access to sufficient, safe, </w:t>
      </w:r>
      <w:r w:rsidR="00DF2AD2">
        <w:rPr>
          <w:rFonts w:cs="Arial"/>
          <w:sz w:val="20"/>
        </w:rPr>
        <w:t xml:space="preserve">nutritious and </w:t>
      </w:r>
      <w:r w:rsidR="00BD452B" w:rsidRPr="00390ED7">
        <w:rPr>
          <w:rFonts w:cs="Arial"/>
          <w:sz w:val="20"/>
        </w:rPr>
        <w:t>culturally appropriate</w:t>
      </w:r>
      <w:r w:rsidR="00DF2AD2">
        <w:rPr>
          <w:rFonts w:cs="Arial"/>
          <w:sz w:val="20"/>
        </w:rPr>
        <w:t xml:space="preserve"> </w:t>
      </w:r>
      <w:r w:rsidR="00BD452B">
        <w:rPr>
          <w:rFonts w:cs="Arial"/>
          <w:sz w:val="20"/>
        </w:rPr>
        <w:t>food</w:t>
      </w:r>
      <w:r w:rsidR="00BD452B" w:rsidRPr="00390ED7">
        <w:rPr>
          <w:rFonts w:cs="Arial"/>
          <w:sz w:val="20"/>
        </w:rPr>
        <w:t xml:space="preserve"> whilst simultaneously creating a sustainable food system that </w:t>
      </w:r>
      <w:r w:rsidR="006A0DFF">
        <w:rPr>
          <w:rFonts w:cs="Arial"/>
          <w:sz w:val="20"/>
        </w:rPr>
        <w:t>supports</w:t>
      </w:r>
      <w:r w:rsidR="006A0DFF" w:rsidRPr="00390ED7">
        <w:rPr>
          <w:rFonts w:cs="Arial"/>
          <w:sz w:val="20"/>
        </w:rPr>
        <w:t xml:space="preserve"> </w:t>
      </w:r>
      <w:r w:rsidR="00BD452B" w:rsidRPr="00390ED7">
        <w:rPr>
          <w:rFonts w:cs="Arial"/>
          <w:sz w:val="20"/>
        </w:rPr>
        <w:t xml:space="preserve">biodiversity, healthy farming practices and reconnects communities with </w:t>
      </w:r>
      <w:r w:rsidR="005A264B">
        <w:rPr>
          <w:rFonts w:cs="Arial"/>
          <w:sz w:val="20"/>
        </w:rPr>
        <w:t>healthy</w:t>
      </w:r>
      <w:r w:rsidR="007A2C5E">
        <w:rPr>
          <w:rFonts w:cs="Arial"/>
          <w:sz w:val="20"/>
        </w:rPr>
        <w:t>,</w:t>
      </w:r>
      <w:r w:rsidR="005A264B">
        <w:rPr>
          <w:rFonts w:cs="Arial"/>
          <w:sz w:val="20"/>
        </w:rPr>
        <w:t xml:space="preserve"> </w:t>
      </w:r>
      <w:r w:rsidR="00BD452B" w:rsidRPr="00390ED7">
        <w:rPr>
          <w:rFonts w:cs="Arial"/>
          <w:sz w:val="20"/>
        </w:rPr>
        <w:t xml:space="preserve">seasonal and local food sources. </w:t>
      </w:r>
    </w:p>
    <w:p w14:paraId="1ACE5E9E" w14:textId="0A507D0D" w:rsidR="00BD452B" w:rsidRPr="00C45715" w:rsidRDefault="004E535D" w:rsidP="00BD452B">
      <w:pPr>
        <w:pStyle w:val="Body"/>
        <w:rPr>
          <w:rFonts w:cs="Arial"/>
          <w:sz w:val="20"/>
        </w:rPr>
      </w:pPr>
      <w:r>
        <w:rPr>
          <w:rFonts w:cs="Arial"/>
          <w:bCs/>
          <w:sz w:val="20"/>
        </w:rPr>
        <w:t>The following k</w:t>
      </w:r>
      <w:r w:rsidR="00BD452B" w:rsidRPr="00C45715">
        <w:rPr>
          <w:rFonts w:cs="Arial"/>
          <w:sz w:val="20"/>
        </w:rPr>
        <w:t>ey projects have emerged as part of this initiative:</w:t>
      </w:r>
    </w:p>
    <w:p w14:paraId="6829E480" w14:textId="779397EB" w:rsidR="00BD452B" w:rsidRPr="00341E0B" w:rsidRDefault="004E535D" w:rsidP="006321C4">
      <w:pPr>
        <w:pStyle w:val="Body"/>
        <w:numPr>
          <w:ilvl w:val="0"/>
          <w:numId w:val="22"/>
        </w:numPr>
        <w:rPr>
          <w:rFonts w:cs="Arial"/>
          <w:i/>
          <w:sz w:val="20"/>
        </w:rPr>
      </w:pPr>
      <w:r w:rsidRPr="004E535D">
        <w:rPr>
          <w:rFonts w:cs="Arial"/>
          <w:iCs/>
          <w:sz w:val="20"/>
        </w:rPr>
        <w:t>The</w:t>
      </w:r>
      <w:r>
        <w:rPr>
          <w:rFonts w:cs="Arial"/>
          <w:i/>
          <w:sz w:val="20"/>
        </w:rPr>
        <w:t xml:space="preserve"> </w:t>
      </w:r>
      <w:r w:rsidR="00BD452B" w:rsidRPr="00C45715">
        <w:rPr>
          <w:rFonts w:cs="Arial"/>
          <w:i/>
          <w:sz w:val="20"/>
        </w:rPr>
        <w:t xml:space="preserve">Support Our Own. Choose Locally </w:t>
      </w:r>
      <w:r w:rsidR="00BD452B" w:rsidRPr="009C6989">
        <w:rPr>
          <w:rFonts w:cs="Arial"/>
          <w:i/>
          <w:sz w:val="20"/>
        </w:rPr>
        <w:t xml:space="preserve">Grown </w:t>
      </w:r>
      <w:r w:rsidR="00BD452B" w:rsidRPr="00635C85">
        <w:rPr>
          <w:rFonts w:cs="Arial"/>
          <w:sz w:val="20"/>
        </w:rPr>
        <w:t>campaign</w:t>
      </w:r>
      <w:r w:rsidR="00BD452B">
        <w:rPr>
          <w:rFonts w:cs="Arial"/>
          <w:sz w:val="20"/>
        </w:rPr>
        <w:t xml:space="preserve"> </w:t>
      </w:r>
      <w:r w:rsidR="00F1704E">
        <w:rPr>
          <w:rFonts w:cs="Arial"/>
          <w:sz w:val="20"/>
        </w:rPr>
        <w:t xml:space="preserve">promotes </w:t>
      </w:r>
      <w:r w:rsidR="00AD7EEF">
        <w:rPr>
          <w:rFonts w:cs="Arial"/>
          <w:sz w:val="20"/>
        </w:rPr>
        <w:t xml:space="preserve">the </w:t>
      </w:r>
      <w:r w:rsidR="00BD452B" w:rsidRPr="00341E0B">
        <w:rPr>
          <w:rFonts w:cs="Arial"/>
          <w:sz w:val="20"/>
        </w:rPr>
        <w:t>consumption of locally grown fruit and vegetables</w:t>
      </w:r>
      <w:r w:rsidR="00AD7EEF">
        <w:rPr>
          <w:rFonts w:cs="Arial"/>
          <w:sz w:val="20"/>
        </w:rPr>
        <w:t>.</w:t>
      </w:r>
      <w:r w:rsidR="00BD452B" w:rsidRPr="00341E0B">
        <w:rPr>
          <w:rFonts w:cs="Arial"/>
          <w:sz w:val="20"/>
        </w:rPr>
        <w:t xml:space="preserve"> </w:t>
      </w:r>
      <w:r w:rsidR="00306E06">
        <w:rPr>
          <w:rFonts w:cs="Arial"/>
          <w:sz w:val="20"/>
        </w:rPr>
        <w:t>It</w:t>
      </w:r>
      <w:r w:rsidR="00BD452B" w:rsidRPr="00341E0B">
        <w:rPr>
          <w:rFonts w:cs="Arial"/>
          <w:sz w:val="20"/>
        </w:rPr>
        <w:t xml:space="preserve"> </w:t>
      </w:r>
      <w:r w:rsidR="001C2C71">
        <w:rPr>
          <w:rFonts w:cs="Arial"/>
          <w:sz w:val="20"/>
        </w:rPr>
        <w:t>offers</w:t>
      </w:r>
      <w:r w:rsidR="00447DD3">
        <w:rPr>
          <w:rFonts w:cs="Arial"/>
          <w:sz w:val="20"/>
        </w:rPr>
        <w:t xml:space="preserve"> </w:t>
      </w:r>
      <w:r w:rsidR="00BD452B" w:rsidRPr="00341E0B">
        <w:rPr>
          <w:rFonts w:cs="Arial"/>
          <w:sz w:val="20"/>
        </w:rPr>
        <w:t xml:space="preserve">a Healthy Recipe Hub, </w:t>
      </w:r>
      <w:r w:rsidR="00EC5C5D">
        <w:rPr>
          <w:rFonts w:cs="Arial"/>
          <w:sz w:val="20"/>
        </w:rPr>
        <w:t xml:space="preserve">purchasing </w:t>
      </w:r>
      <w:r w:rsidR="00BD452B" w:rsidRPr="00341E0B">
        <w:rPr>
          <w:rFonts w:cs="Arial"/>
          <w:sz w:val="20"/>
        </w:rPr>
        <w:t xml:space="preserve">information and </w:t>
      </w:r>
      <w:r w:rsidR="00EC5C5D">
        <w:rPr>
          <w:rFonts w:cs="Arial"/>
          <w:sz w:val="20"/>
        </w:rPr>
        <w:t xml:space="preserve">local grower </w:t>
      </w:r>
      <w:r w:rsidR="00BD452B" w:rsidRPr="00341E0B">
        <w:rPr>
          <w:rFonts w:cs="Arial"/>
          <w:sz w:val="20"/>
        </w:rPr>
        <w:t xml:space="preserve">profiles </w:t>
      </w:r>
      <w:r w:rsidR="000F6717">
        <w:rPr>
          <w:rFonts w:cs="Arial"/>
          <w:sz w:val="20"/>
        </w:rPr>
        <w:t xml:space="preserve">to educate and empower </w:t>
      </w:r>
      <w:r w:rsidR="00EC5C5D">
        <w:rPr>
          <w:rFonts w:cs="Arial"/>
          <w:sz w:val="20"/>
        </w:rPr>
        <w:t xml:space="preserve">the </w:t>
      </w:r>
      <w:r w:rsidR="000F6717">
        <w:rPr>
          <w:rFonts w:cs="Arial"/>
          <w:sz w:val="20"/>
        </w:rPr>
        <w:t>community</w:t>
      </w:r>
      <w:r w:rsidR="00BD452B" w:rsidRPr="00341E0B">
        <w:rPr>
          <w:rFonts w:cs="Arial"/>
          <w:sz w:val="20"/>
        </w:rPr>
        <w:t xml:space="preserve">. </w:t>
      </w:r>
    </w:p>
    <w:p w14:paraId="0C6C2185" w14:textId="126C0959" w:rsidR="00BD452B" w:rsidRPr="009C6989" w:rsidRDefault="00BD452B" w:rsidP="006321C4">
      <w:pPr>
        <w:pStyle w:val="Body"/>
        <w:numPr>
          <w:ilvl w:val="0"/>
          <w:numId w:val="22"/>
        </w:numPr>
        <w:rPr>
          <w:rFonts w:cs="Arial"/>
          <w:sz w:val="20"/>
        </w:rPr>
      </w:pPr>
      <w:r w:rsidRPr="009C6989">
        <w:rPr>
          <w:rFonts w:cs="Arial"/>
          <w:i/>
          <w:sz w:val="20"/>
        </w:rPr>
        <w:t>Healthy Schools</w:t>
      </w:r>
      <w:r>
        <w:rPr>
          <w:rFonts w:cs="Arial"/>
          <w:sz w:val="20"/>
        </w:rPr>
        <w:t xml:space="preserve"> </w:t>
      </w:r>
      <w:r w:rsidRPr="009C6989">
        <w:rPr>
          <w:rFonts w:cs="Arial"/>
          <w:sz w:val="20"/>
        </w:rPr>
        <w:t>promote</w:t>
      </w:r>
      <w:r w:rsidR="005B0183">
        <w:rPr>
          <w:rFonts w:cs="Arial"/>
          <w:sz w:val="20"/>
        </w:rPr>
        <w:t>s</w:t>
      </w:r>
      <w:r w:rsidRPr="009C6989">
        <w:rPr>
          <w:rFonts w:cs="Arial"/>
          <w:sz w:val="20"/>
        </w:rPr>
        <w:t xml:space="preserve"> healthy eating in school </w:t>
      </w:r>
      <w:r w:rsidR="00F356EB">
        <w:rPr>
          <w:rFonts w:cs="Arial"/>
          <w:sz w:val="20"/>
        </w:rPr>
        <w:t>communities</w:t>
      </w:r>
      <w:r w:rsidR="009C6989">
        <w:rPr>
          <w:rFonts w:cs="Arial"/>
          <w:sz w:val="20"/>
        </w:rPr>
        <w:t xml:space="preserve"> </w:t>
      </w:r>
      <w:r w:rsidRPr="009C6989">
        <w:rPr>
          <w:rFonts w:cs="Arial"/>
          <w:sz w:val="20"/>
        </w:rPr>
        <w:t>through</w:t>
      </w:r>
      <w:r w:rsidR="00F356EB">
        <w:rPr>
          <w:rFonts w:cs="Arial"/>
          <w:sz w:val="20"/>
        </w:rPr>
        <w:t xml:space="preserve">, </w:t>
      </w:r>
      <w:r w:rsidR="00905BE9">
        <w:rPr>
          <w:rFonts w:cs="Arial"/>
          <w:sz w:val="20"/>
        </w:rPr>
        <w:t>for example,</w:t>
      </w:r>
      <w:r>
        <w:rPr>
          <w:rFonts w:cs="Arial"/>
          <w:sz w:val="20"/>
        </w:rPr>
        <w:t xml:space="preserve"> </w:t>
      </w:r>
      <w:r w:rsidR="0037220E">
        <w:rPr>
          <w:rFonts w:cs="Arial"/>
          <w:sz w:val="20"/>
        </w:rPr>
        <w:t>the creation of</w:t>
      </w:r>
      <w:r w:rsidRPr="009C6989">
        <w:rPr>
          <w:rFonts w:cs="Arial"/>
          <w:sz w:val="20"/>
        </w:rPr>
        <w:t xml:space="preserve"> kitchen gardens</w:t>
      </w:r>
      <w:r w:rsidR="00B26A82">
        <w:rPr>
          <w:rFonts w:cs="Arial"/>
          <w:sz w:val="20"/>
        </w:rPr>
        <w:t>,</w:t>
      </w:r>
      <w:r w:rsidRPr="009C6989">
        <w:rPr>
          <w:rFonts w:cs="Arial"/>
          <w:sz w:val="20"/>
        </w:rPr>
        <w:t xml:space="preserve"> supporting healthy food policies </w:t>
      </w:r>
      <w:r w:rsidR="00832AD7">
        <w:rPr>
          <w:rFonts w:cs="Arial"/>
          <w:sz w:val="20"/>
        </w:rPr>
        <w:t xml:space="preserve">and </w:t>
      </w:r>
      <w:r w:rsidR="005E4B60">
        <w:rPr>
          <w:rFonts w:cs="Arial"/>
          <w:sz w:val="20"/>
        </w:rPr>
        <w:t>through</w:t>
      </w:r>
      <w:r w:rsidRPr="009C6989">
        <w:rPr>
          <w:rFonts w:cs="Arial"/>
          <w:sz w:val="20"/>
        </w:rPr>
        <w:t xml:space="preserve"> the school curriculum. </w:t>
      </w:r>
      <w:r w:rsidR="00B5408B">
        <w:rPr>
          <w:rFonts w:cs="Arial"/>
          <w:sz w:val="20"/>
        </w:rPr>
        <w:t xml:space="preserve">It </w:t>
      </w:r>
      <w:r w:rsidR="00FC1671">
        <w:rPr>
          <w:rFonts w:cs="Arial"/>
          <w:sz w:val="20"/>
        </w:rPr>
        <w:t xml:space="preserve">generates learning opportunities by </w:t>
      </w:r>
      <w:r w:rsidR="00F753DA">
        <w:rPr>
          <w:rFonts w:cs="Arial"/>
          <w:sz w:val="20"/>
        </w:rPr>
        <w:t>partner</w:t>
      </w:r>
      <w:r w:rsidR="00FC1671">
        <w:rPr>
          <w:rFonts w:cs="Arial"/>
          <w:sz w:val="20"/>
        </w:rPr>
        <w:t>ing</w:t>
      </w:r>
      <w:r w:rsidRPr="009C6989">
        <w:rPr>
          <w:rFonts w:cs="Arial"/>
          <w:sz w:val="20"/>
        </w:rPr>
        <w:t xml:space="preserve"> with community health services, local farmers and growers and programs like the Stephanie Alexander Kitchen Garden Foundation. </w:t>
      </w:r>
    </w:p>
    <w:p w14:paraId="0000FC83" w14:textId="5BD694C1" w:rsidR="00BD452B" w:rsidRPr="009C6989" w:rsidRDefault="00136CFE" w:rsidP="006321C4">
      <w:pPr>
        <w:pStyle w:val="Body"/>
        <w:numPr>
          <w:ilvl w:val="0"/>
          <w:numId w:val="22"/>
        </w:numPr>
        <w:rPr>
          <w:rFonts w:cs="Arial"/>
          <w:i/>
          <w:sz w:val="20"/>
        </w:rPr>
      </w:pPr>
      <w:r w:rsidRPr="005D4E5F">
        <w:rPr>
          <w:rFonts w:cs="Arial"/>
          <w:sz w:val="20"/>
        </w:rPr>
        <w:t>The</w:t>
      </w:r>
      <w:r>
        <w:rPr>
          <w:rFonts w:cs="Arial"/>
          <w:i/>
          <w:sz w:val="20"/>
        </w:rPr>
        <w:t xml:space="preserve"> </w:t>
      </w:r>
      <w:r w:rsidR="00BD452B" w:rsidRPr="009C6989">
        <w:rPr>
          <w:rFonts w:cs="Arial"/>
          <w:i/>
          <w:sz w:val="20"/>
        </w:rPr>
        <w:t>Food Links</w:t>
      </w:r>
      <w:r w:rsidR="00BD452B">
        <w:rPr>
          <w:rFonts w:cs="Arial"/>
          <w:sz w:val="20"/>
        </w:rPr>
        <w:t xml:space="preserve"> </w:t>
      </w:r>
      <w:r w:rsidR="00603707">
        <w:rPr>
          <w:rFonts w:cs="Arial"/>
          <w:sz w:val="20"/>
        </w:rPr>
        <w:t>network</w:t>
      </w:r>
      <w:r w:rsidR="00F674E0">
        <w:rPr>
          <w:rFonts w:cs="Arial"/>
          <w:sz w:val="20"/>
        </w:rPr>
        <w:t xml:space="preserve"> </w:t>
      </w:r>
      <w:r w:rsidR="00224F6F">
        <w:rPr>
          <w:rFonts w:cs="Arial"/>
          <w:sz w:val="20"/>
        </w:rPr>
        <w:t>offers</w:t>
      </w:r>
      <w:r w:rsidR="00BD452B">
        <w:rPr>
          <w:rFonts w:cs="Arial"/>
          <w:sz w:val="20"/>
        </w:rPr>
        <w:t xml:space="preserve"> </w:t>
      </w:r>
      <w:r w:rsidR="00BD452B" w:rsidRPr="009C6989">
        <w:rPr>
          <w:rFonts w:cs="Arial"/>
          <w:sz w:val="20"/>
        </w:rPr>
        <w:t xml:space="preserve">workshops, </w:t>
      </w:r>
      <w:r w:rsidR="00E90B9A">
        <w:rPr>
          <w:rFonts w:cs="Arial"/>
          <w:sz w:val="20"/>
        </w:rPr>
        <w:t>resources</w:t>
      </w:r>
      <w:r w:rsidR="00BD452B">
        <w:rPr>
          <w:rFonts w:cs="Arial"/>
          <w:sz w:val="20"/>
        </w:rPr>
        <w:t>,</w:t>
      </w:r>
      <w:r w:rsidR="00BD452B" w:rsidRPr="009C6989">
        <w:rPr>
          <w:rFonts w:cs="Arial"/>
          <w:sz w:val="20"/>
        </w:rPr>
        <w:t xml:space="preserve"> seasonal gatherings, volunteer opportunities and network communications between community members and those working in the local food system to build confidence and skills </w:t>
      </w:r>
      <w:r w:rsidR="000F1D3D">
        <w:rPr>
          <w:rFonts w:cs="Arial"/>
          <w:sz w:val="20"/>
        </w:rPr>
        <w:t>in</w:t>
      </w:r>
      <w:r w:rsidR="00BD452B" w:rsidRPr="009C6989">
        <w:rPr>
          <w:rFonts w:cs="Arial"/>
          <w:sz w:val="20"/>
        </w:rPr>
        <w:t xml:space="preserve"> growing food and healthy eating</w:t>
      </w:r>
      <w:r w:rsidR="002726C2">
        <w:rPr>
          <w:rFonts w:cs="Arial"/>
          <w:sz w:val="20"/>
        </w:rPr>
        <w:t>.</w:t>
      </w:r>
    </w:p>
    <w:p w14:paraId="0041263C" w14:textId="0A1B8B90" w:rsidR="00BD452B" w:rsidRPr="000557CD" w:rsidRDefault="002726C2" w:rsidP="006321C4">
      <w:pPr>
        <w:pStyle w:val="Body"/>
        <w:numPr>
          <w:ilvl w:val="0"/>
          <w:numId w:val="22"/>
        </w:numPr>
        <w:rPr>
          <w:rFonts w:cs="Arial"/>
          <w:sz w:val="20"/>
        </w:rPr>
      </w:pPr>
      <w:r w:rsidRPr="002726C2">
        <w:rPr>
          <w:rFonts w:cs="Arial"/>
          <w:iCs/>
          <w:sz w:val="20"/>
        </w:rPr>
        <w:t xml:space="preserve">The </w:t>
      </w:r>
      <w:r w:rsidR="00BD452B" w:rsidRPr="000557CD">
        <w:rPr>
          <w:rFonts w:cs="Arial"/>
          <w:i/>
          <w:sz w:val="20"/>
        </w:rPr>
        <w:t>Edgy Veg Mt Alex</w:t>
      </w:r>
      <w:r w:rsidR="00BD452B">
        <w:rPr>
          <w:rFonts w:cs="Arial"/>
          <w:sz w:val="20"/>
        </w:rPr>
        <w:t xml:space="preserve"> </w:t>
      </w:r>
      <w:r w:rsidR="00BD452B" w:rsidRPr="000557CD">
        <w:rPr>
          <w:rFonts w:cs="Arial"/>
          <w:sz w:val="20"/>
        </w:rPr>
        <w:t xml:space="preserve">project will showcase </w:t>
      </w:r>
      <w:r w:rsidR="00D726FF">
        <w:rPr>
          <w:rFonts w:cs="Arial"/>
          <w:sz w:val="20"/>
        </w:rPr>
        <w:t>vegetable</w:t>
      </w:r>
      <w:r w:rsidR="004F7C69">
        <w:rPr>
          <w:rFonts w:cs="Arial"/>
          <w:sz w:val="20"/>
        </w:rPr>
        <w:t>-</w:t>
      </w:r>
      <w:r w:rsidR="00D726FF">
        <w:rPr>
          <w:rFonts w:cs="Arial"/>
          <w:sz w:val="20"/>
        </w:rPr>
        <w:t>rich</w:t>
      </w:r>
      <w:r w:rsidR="00BD452B" w:rsidRPr="000557CD">
        <w:rPr>
          <w:rFonts w:cs="Arial"/>
          <w:sz w:val="20"/>
        </w:rPr>
        <w:t xml:space="preserve"> meals at local cafes and restaurants </w:t>
      </w:r>
      <w:r w:rsidR="003869E6">
        <w:rPr>
          <w:rFonts w:cs="Arial"/>
          <w:sz w:val="20"/>
        </w:rPr>
        <w:t>celebrating local food, scrumptious regional flavours</w:t>
      </w:r>
      <w:r w:rsidR="00BD452B" w:rsidRPr="000557CD">
        <w:rPr>
          <w:rFonts w:cs="Arial"/>
          <w:sz w:val="20"/>
        </w:rPr>
        <w:t xml:space="preserve"> and </w:t>
      </w:r>
      <w:r w:rsidR="002C6244">
        <w:rPr>
          <w:rFonts w:cs="Arial"/>
          <w:sz w:val="20"/>
        </w:rPr>
        <w:t>sharing meals that give back to the community.</w:t>
      </w:r>
      <w:r w:rsidR="00F94B95">
        <w:rPr>
          <w:rFonts w:cs="Arial"/>
          <w:sz w:val="20"/>
        </w:rPr>
        <w:t xml:space="preserve"> </w:t>
      </w:r>
      <w:r w:rsidR="002C6244">
        <w:rPr>
          <w:rFonts w:cs="Arial"/>
          <w:sz w:val="20"/>
        </w:rPr>
        <w:t xml:space="preserve">The </w:t>
      </w:r>
      <w:r w:rsidR="002C6244" w:rsidRPr="008D2D29">
        <w:rPr>
          <w:rFonts w:cs="Arial"/>
          <w:i/>
          <w:sz w:val="20"/>
        </w:rPr>
        <w:t>Edgy Veg</w:t>
      </w:r>
      <w:r w:rsidR="002C6244">
        <w:rPr>
          <w:rFonts w:cs="Arial"/>
          <w:sz w:val="20"/>
        </w:rPr>
        <w:t xml:space="preserve"> trail will promote delicious local fare. </w:t>
      </w:r>
      <w:r w:rsidR="00D62013">
        <w:rPr>
          <w:rFonts w:cs="Arial"/>
          <w:sz w:val="20"/>
        </w:rPr>
        <w:t>Through working w</w:t>
      </w:r>
      <w:r w:rsidR="00F94B95">
        <w:rPr>
          <w:rFonts w:cs="Arial"/>
          <w:sz w:val="20"/>
        </w:rPr>
        <w:t>ith partners</w:t>
      </w:r>
      <w:r w:rsidR="0097207F">
        <w:rPr>
          <w:rFonts w:cs="Arial"/>
          <w:sz w:val="20"/>
        </w:rPr>
        <w:t>,</w:t>
      </w:r>
      <w:r w:rsidR="00F94B95">
        <w:rPr>
          <w:rFonts w:cs="Arial"/>
          <w:sz w:val="20"/>
        </w:rPr>
        <w:t xml:space="preserve"> </w:t>
      </w:r>
      <w:r w:rsidR="00DE1EB0">
        <w:rPr>
          <w:rFonts w:cs="Arial"/>
          <w:sz w:val="20"/>
        </w:rPr>
        <w:t>the project</w:t>
      </w:r>
      <w:r w:rsidR="00F94B95">
        <w:rPr>
          <w:rFonts w:cs="Arial"/>
          <w:sz w:val="20"/>
        </w:rPr>
        <w:t xml:space="preserve"> will focus on equity and supporting those least support</w:t>
      </w:r>
      <w:r w:rsidR="00B44563">
        <w:rPr>
          <w:rFonts w:cs="Arial"/>
          <w:sz w:val="20"/>
        </w:rPr>
        <w:t>e</w:t>
      </w:r>
      <w:r w:rsidR="00F94B95">
        <w:rPr>
          <w:rFonts w:cs="Arial"/>
          <w:sz w:val="20"/>
        </w:rPr>
        <w:t>d in the community to make healthy choices.</w:t>
      </w:r>
      <w:r w:rsidR="002C6244">
        <w:rPr>
          <w:rFonts w:cs="Arial"/>
          <w:sz w:val="20"/>
        </w:rPr>
        <w:t xml:space="preserve"> </w:t>
      </w:r>
      <w:r w:rsidR="00BD452B" w:rsidRPr="000557CD">
        <w:rPr>
          <w:rFonts w:cs="Arial"/>
          <w:sz w:val="20"/>
        </w:rPr>
        <w:t xml:space="preserve"> </w:t>
      </w:r>
    </w:p>
    <w:p w14:paraId="5E6477B4" w14:textId="72B5D556" w:rsidR="00BD452B" w:rsidRPr="005216C1" w:rsidRDefault="00BD452B" w:rsidP="00BD452B">
      <w:pPr>
        <w:pStyle w:val="Body"/>
        <w:rPr>
          <w:rFonts w:cs="Arial"/>
          <w:sz w:val="20"/>
        </w:rPr>
      </w:pPr>
      <w:r w:rsidRPr="005216C1">
        <w:rPr>
          <w:rFonts w:cs="Arial"/>
          <w:sz w:val="20"/>
        </w:rPr>
        <w:t xml:space="preserve">In addition to direct health-related benefits, these </w:t>
      </w:r>
      <w:r w:rsidR="007D6538">
        <w:rPr>
          <w:rFonts w:cs="Arial"/>
          <w:sz w:val="20"/>
        </w:rPr>
        <w:t>projects</w:t>
      </w:r>
      <w:r w:rsidRPr="005216C1">
        <w:rPr>
          <w:rFonts w:cs="Arial"/>
          <w:sz w:val="20"/>
        </w:rPr>
        <w:t xml:space="preserve"> have also supported the local circular economy and generated a stronger sense of community connection for MASC residents. </w:t>
      </w:r>
      <w:r w:rsidR="00A343F9">
        <w:rPr>
          <w:rFonts w:cs="Arial"/>
          <w:sz w:val="20"/>
        </w:rPr>
        <w:t xml:space="preserve"> </w:t>
      </w:r>
    </w:p>
    <w:p w14:paraId="53B681F9" w14:textId="7B75CD9D" w:rsidR="000814F6" w:rsidRDefault="00F7411E" w:rsidP="001952CE">
      <w:pPr>
        <w:pStyle w:val="Body"/>
        <w:rPr>
          <w:rFonts w:cs="Arial"/>
          <w:sz w:val="20"/>
        </w:rPr>
      </w:pPr>
      <w:r>
        <w:rPr>
          <w:rFonts w:cs="Arial"/>
          <w:sz w:val="20"/>
        </w:rPr>
        <w:t xml:space="preserve">The following elements have been critical to the success of these place-based </w:t>
      </w:r>
      <w:r w:rsidR="00B37266">
        <w:rPr>
          <w:rFonts w:cs="Arial"/>
          <w:sz w:val="20"/>
        </w:rPr>
        <w:t>projects</w:t>
      </w:r>
      <w:r>
        <w:rPr>
          <w:rFonts w:cs="Arial"/>
          <w:sz w:val="20"/>
        </w:rPr>
        <w:t>:</w:t>
      </w:r>
      <w:r w:rsidR="0097722B">
        <w:rPr>
          <w:rFonts w:cs="Arial"/>
          <w:sz w:val="20"/>
        </w:rPr>
        <w:t xml:space="preserve"> </w:t>
      </w:r>
      <w:r w:rsidR="00161085">
        <w:rPr>
          <w:rFonts w:cs="Arial"/>
          <w:sz w:val="20"/>
        </w:rPr>
        <w:t>s</w:t>
      </w:r>
      <w:r w:rsidR="000B13DB">
        <w:rPr>
          <w:rFonts w:cs="Arial"/>
          <w:sz w:val="20"/>
        </w:rPr>
        <w:t xml:space="preserve">upport from </w:t>
      </w:r>
      <w:r w:rsidR="0014601D" w:rsidRPr="004623B3">
        <w:rPr>
          <w:rFonts w:cs="Arial"/>
          <w:i/>
          <w:sz w:val="20"/>
        </w:rPr>
        <w:t>Healthy Loddon Campaspe</w:t>
      </w:r>
      <w:r w:rsidR="0014601D">
        <w:rPr>
          <w:rFonts w:cs="Arial"/>
          <w:sz w:val="20"/>
        </w:rPr>
        <w:t xml:space="preserve"> </w:t>
      </w:r>
      <w:r w:rsidR="00ED4149">
        <w:rPr>
          <w:rFonts w:cs="Arial"/>
          <w:sz w:val="20"/>
        </w:rPr>
        <w:t xml:space="preserve">initiative </w:t>
      </w:r>
      <w:r w:rsidR="0014601D">
        <w:rPr>
          <w:rFonts w:cs="Arial"/>
          <w:sz w:val="20"/>
        </w:rPr>
        <w:t>and Mount Al</w:t>
      </w:r>
      <w:r w:rsidR="0097722B">
        <w:rPr>
          <w:rFonts w:cs="Arial"/>
          <w:sz w:val="20"/>
        </w:rPr>
        <w:t>e</w:t>
      </w:r>
      <w:r w:rsidR="0014601D">
        <w:rPr>
          <w:rFonts w:cs="Arial"/>
          <w:sz w:val="20"/>
        </w:rPr>
        <w:t>xander Shire Council</w:t>
      </w:r>
      <w:r w:rsidR="001952CE">
        <w:rPr>
          <w:rFonts w:cs="Arial"/>
          <w:sz w:val="20"/>
        </w:rPr>
        <w:t xml:space="preserve">, </w:t>
      </w:r>
      <w:r w:rsidR="00A4723B">
        <w:rPr>
          <w:rFonts w:cs="Arial"/>
          <w:sz w:val="20"/>
        </w:rPr>
        <w:t>s</w:t>
      </w:r>
      <w:r w:rsidR="00BD452B" w:rsidRPr="00D64DA9">
        <w:rPr>
          <w:rFonts w:cs="Arial"/>
          <w:sz w:val="20"/>
        </w:rPr>
        <w:t>trong governance</w:t>
      </w:r>
      <w:r w:rsidR="001952CE">
        <w:rPr>
          <w:rFonts w:cs="Arial"/>
          <w:sz w:val="20"/>
        </w:rPr>
        <w:t xml:space="preserve">, </w:t>
      </w:r>
      <w:r w:rsidR="00BD452B" w:rsidRPr="00D64DA9">
        <w:rPr>
          <w:rFonts w:cs="Arial"/>
          <w:sz w:val="20"/>
        </w:rPr>
        <w:t>stakeholder and wider community input</w:t>
      </w:r>
      <w:r w:rsidR="00BD452B">
        <w:rPr>
          <w:rFonts w:cs="Arial"/>
          <w:sz w:val="20"/>
        </w:rPr>
        <w:t xml:space="preserve"> </w:t>
      </w:r>
      <w:r w:rsidR="00F57DC6">
        <w:rPr>
          <w:rFonts w:cs="Arial"/>
          <w:sz w:val="20"/>
        </w:rPr>
        <w:t>(supported by</w:t>
      </w:r>
      <w:r w:rsidR="00FF1144" w:rsidRPr="00FF1144">
        <w:rPr>
          <w:rFonts w:cs="Arial"/>
          <w:sz w:val="20"/>
        </w:rPr>
        <w:t xml:space="preserve"> regular consultation</w:t>
      </w:r>
      <w:r w:rsidR="00D4500F">
        <w:rPr>
          <w:rFonts w:cs="Arial"/>
          <w:sz w:val="20"/>
        </w:rPr>
        <w:t>)</w:t>
      </w:r>
      <w:r w:rsidR="001952CE">
        <w:rPr>
          <w:rFonts w:cs="Arial"/>
          <w:sz w:val="20"/>
        </w:rPr>
        <w:t xml:space="preserve">, and </w:t>
      </w:r>
      <w:r w:rsidR="009466C4">
        <w:rPr>
          <w:rFonts w:cs="Arial"/>
          <w:sz w:val="20"/>
        </w:rPr>
        <w:t xml:space="preserve">collaboration between </w:t>
      </w:r>
      <w:r w:rsidR="00C84819">
        <w:rPr>
          <w:rFonts w:cs="Arial"/>
          <w:sz w:val="20"/>
        </w:rPr>
        <w:t xml:space="preserve">multiple </w:t>
      </w:r>
      <w:r w:rsidR="00375A8C">
        <w:rPr>
          <w:rFonts w:cs="Arial"/>
          <w:sz w:val="20"/>
        </w:rPr>
        <w:t>portfolios</w:t>
      </w:r>
      <w:r w:rsidR="000719DB">
        <w:rPr>
          <w:rFonts w:cs="Arial"/>
          <w:sz w:val="20"/>
        </w:rPr>
        <w:t xml:space="preserve"> across </w:t>
      </w:r>
      <w:r w:rsidR="008A34D7">
        <w:rPr>
          <w:rFonts w:cs="Arial"/>
          <w:sz w:val="20"/>
        </w:rPr>
        <w:t>the council</w:t>
      </w:r>
      <w:r w:rsidR="00114FAD">
        <w:rPr>
          <w:rFonts w:cs="Arial"/>
          <w:sz w:val="20"/>
        </w:rPr>
        <w:t>.</w:t>
      </w:r>
    </w:p>
    <w:p w14:paraId="1550AAA9" w14:textId="1D7B7A9E" w:rsidR="00BD452B" w:rsidRPr="006317A5" w:rsidRDefault="00BD452B" w:rsidP="00BD452B">
      <w:pPr>
        <w:pStyle w:val="Body"/>
        <w:rPr>
          <w:rFonts w:cs="Arial"/>
          <w:sz w:val="20"/>
        </w:rPr>
      </w:pPr>
      <w:r w:rsidRPr="006317A5">
        <w:rPr>
          <w:rFonts w:cs="Arial"/>
          <w:sz w:val="20"/>
        </w:rPr>
        <w:t>For further information visit</w:t>
      </w:r>
      <w:r w:rsidR="00332628" w:rsidRPr="006317A5">
        <w:rPr>
          <w:rFonts w:cs="Arial"/>
          <w:sz w:val="20"/>
        </w:rPr>
        <w:t xml:space="preserve"> the</w:t>
      </w:r>
      <w:r w:rsidR="00F746E7">
        <w:rPr>
          <w:rFonts w:cs="Arial"/>
          <w:sz w:val="20"/>
        </w:rPr>
        <w:t xml:space="preserve"> </w:t>
      </w:r>
      <w:hyperlink r:id="rId56" w:history="1">
        <w:r w:rsidR="00F746E7" w:rsidRPr="00E07A36">
          <w:rPr>
            <w:rStyle w:val="Hyperlink"/>
            <w:rFonts w:cs="Arial"/>
            <w:sz w:val="20"/>
          </w:rPr>
          <w:t>Healthy Loddon Campaspe website</w:t>
        </w:r>
      </w:hyperlink>
      <w:r w:rsidRPr="00395AFD">
        <w:rPr>
          <w:rFonts w:cs="Arial"/>
          <w:sz w:val="20"/>
        </w:rPr>
        <w:t xml:space="preserve"> </w:t>
      </w:r>
      <w:r w:rsidR="00C1476F" w:rsidRPr="00395AFD">
        <w:rPr>
          <w:rFonts w:cs="Arial"/>
          <w:sz w:val="20"/>
        </w:rPr>
        <w:t>&lt;www.healthyloddoncampaspe.au</w:t>
      </w:r>
      <w:r w:rsidR="00C1476F" w:rsidRPr="0083291B">
        <w:t>&gt;.</w:t>
      </w:r>
    </w:p>
    <w:p w14:paraId="36F6108B" w14:textId="25638880" w:rsidR="001B000B" w:rsidRDefault="006D3910" w:rsidP="00B54613">
      <w:pPr>
        <w:pStyle w:val="Heading4"/>
      </w:pPr>
      <w:r>
        <w:lastRenderedPageBreak/>
        <w:t xml:space="preserve">Case study: </w:t>
      </w:r>
      <w:r w:rsidR="00DB6CD5" w:rsidRPr="006D3910">
        <w:t>My Smart Garden</w:t>
      </w:r>
      <w:r w:rsidR="00D26F5C" w:rsidRPr="00C40BF5">
        <w:rPr>
          <w:b w:val="0"/>
          <w:vertAlign w:val="superscript"/>
        </w:rPr>
        <w:fldChar w:fldCharType="begin">
          <w:fldData xml:space="preserve">PEVuZE5vdGU+PENpdGU+PFllYXI+MjAyNDwvWWVhcj48UmVjTnVtPjQ0MzwvUmVjTnVtPjxJRFRl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</w:fldData>
        </w:fldChar>
      </w:r>
      <w:r w:rsidR="00F71C99">
        <w:rPr>
          <w:b w:val="0"/>
          <w:vertAlign w:val="superscript"/>
        </w:rPr>
        <w:instrText xml:space="preserve"> ADDIN EN.CITE </w:instrText>
      </w:r>
      <w:r w:rsidR="00F71C99">
        <w:rPr>
          <w:b w:val="0"/>
          <w:vertAlign w:val="superscript"/>
        </w:rPr>
        <w:fldChar w:fldCharType="begin">
          <w:fldData xml:space="preserve">PEVuZE5vdGU+PENpdGU+PFllYXI+MjAyNDwvWWVhcj48UmVjTnVtPjQ0MzwvUmVjTnVtPjxJRFRl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</w:fldData>
        </w:fldChar>
      </w:r>
      <w:r w:rsidR="00F71C99">
        <w:rPr>
          <w:b w:val="0"/>
          <w:vertAlign w:val="superscript"/>
        </w:rPr>
        <w:instrText xml:space="preserve"> ADDIN EN.CITE.DATA </w:instrText>
      </w:r>
      <w:r w:rsidR="00F71C99">
        <w:rPr>
          <w:b w:val="0"/>
          <w:vertAlign w:val="superscript"/>
        </w:rPr>
      </w:r>
      <w:r w:rsidR="00F71C99">
        <w:rPr>
          <w:b w:val="0"/>
          <w:vertAlign w:val="superscript"/>
        </w:rPr>
        <w:fldChar w:fldCharType="end"/>
      </w:r>
      <w:r w:rsidR="00D26F5C" w:rsidRPr="00C40BF5">
        <w:rPr>
          <w:b w:val="0"/>
          <w:vertAlign w:val="superscript"/>
        </w:rPr>
      </w:r>
      <w:r w:rsidR="00D26F5C" w:rsidRPr="00C40BF5">
        <w:rPr>
          <w:b w:val="0"/>
          <w:vertAlign w:val="superscript"/>
        </w:rPr>
        <w:fldChar w:fldCharType="separate"/>
      </w:r>
      <w:r w:rsidR="00937C8F">
        <w:rPr>
          <w:b w:val="0"/>
          <w:noProof/>
          <w:vertAlign w:val="superscript"/>
        </w:rPr>
        <w:t>139</w:t>
      </w:r>
      <w:r w:rsidR="00D26F5C" w:rsidRPr="00C40BF5">
        <w:rPr>
          <w:b w:val="0"/>
          <w:vertAlign w:val="superscript"/>
        </w:rPr>
        <w:fldChar w:fldCharType="end"/>
      </w:r>
    </w:p>
    <w:p w14:paraId="5D5353D7" w14:textId="562BE4F7" w:rsidR="00A83E91" w:rsidRDefault="00A83E91" w:rsidP="00A83E91">
      <w:pPr>
        <w:pStyle w:val="DHHSbody"/>
      </w:pPr>
      <w:r w:rsidRPr="00A12EAE">
        <w:rPr>
          <w:i/>
        </w:rPr>
        <w:t>My Smart Garden</w:t>
      </w:r>
      <w:r>
        <w:t xml:space="preserve"> (MSG) is an established, award-winning partnership program that supports local councils to increase and develop the sustainable gardening skills and knowledge of their residents to create healthy, biodiverse and productive cities.</w:t>
      </w:r>
      <w:r w:rsidR="005A2F3E">
        <w:rPr>
          <w:rStyle w:val="FootnoteReference"/>
        </w:rPr>
        <w:footnoteReference w:id="13"/>
      </w:r>
      <w:r>
        <w:t xml:space="preserve"> </w:t>
      </w:r>
    </w:p>
    <w:p w14:paraId="626D71B9" w14:textId="019FB485" w:rsidR="00A83E91" w:rsidRDefault="00A83E91" w:rsidP="00AF33E5">
      <w:pPr>
        <w:pStyle w:val="DHHSbody"/>
      </w:pPr>
      <w:r>
        <w:t xml:space="preserve">MSG teaches 'smart' gardening across five core themes </w:t>
      </w:r>
      <w:r w:rsidR="004E21A5">
        <w:t>–</w:t>
      </w:r>
      <w:r>
        <w:t xml:space="preserve"> food, shelter, waste, water and habitat – with additional focus on benefits to health and cost-of-living. </w:t>
      </w:r>
      <w:r w:rsidR="000555FE">
        <w:t>The p</w:t>
      </w:r>
      <w:r w:rsidR="00AF33E5">
        <w:t xml:space="preserve">rogram offers a range of events and workshops on topics such as edible gardens, summer and winter vegetable gardening, healthy fruit trees and composting and worm farming. The program website also offers downloadable guides and resources and access to monthly newsletters. </w:t>
      </w:r>
    </w:p>
    <w:p w14:paraId="30A5E9B8" w14:textId="5994C25D" w:rsidR="00A83E91" w:rsidRDefault="00A83E91" w:rsidP="00A83E91">
      <w:pPr>
        <w:pStyle w:val="DHHSbody"/>
      </w:pPr>
      <w:r>
        <w:t>Established in 2013, the program is governed by a Memorandum of Understanding and made possible through partner councils’ commitment to resourcing and delivering workshops, and co-contributions to central funding. The program is run by councils, for councils, to support residents with a very high</w:t>
      </w:r>
      <w:r w:rsidR="00834934">
        <w:t>-</w:t>
      </w:r>
      <w:r>
        <w:t xml:space="preserve">quality program achieved with lower resourcing and </w:t>
      </w:r>
      <w:r w:rsidR="00CF2F7A">
        <w:t>designed to positively contribute to a broad range of council policies and objectives.</w:t>
      </w:r>
    </w:p>
    <w:p w14:paraId="16B4AF4F" w14:textId="101300F5" w:rsidR="00A7796C" w:rsidRPr="009753C6" w:rsidRDefault="001215F7" w:rsidP="00A7796C">
      <w:pPr>
        <w:pStyle w:val="pf0"/>
        <w:rPr>
          <w:rFonts w:ascii="Arial" w:eastAsia="Times" w:hAnsi="Arial"/>
          <w:sz w:val="20"/>
          <w:szCs w:val="20"/>
          <w:lang w:eastAsia="en-US"/>
        </w:rPr>
      </w:pPr>
      <w:r w:rsidRPr="001215F7">
        <w:rPr>
          <w:rFonts w:ascii="Arial" w:eastAsia="Times" w:hAnsi="Arial"/>
          <w:sz w:val="20"/>
          <w:szCs w:val="20"/>
          <w:lang w:eastAsia="en-US"/>
        </w:rPr>
        <w:t>The program improves access to healthy, local and sustainably produced food and fosters community connection</w:t>
      </w:r>
      <w:r w:rsidR="002C47D4">
        <w:rPr>
          <w:rFonts w:ascii="Arial" w:eastAsia="Times" w:hAnsi="Arial"/>
          <w:sz w:val="20"/>
          <w:szCs w:val="20"/>
          <w:lang w:eastAsia="en-US"/>
        </w:rPr>
        <w:t>. It</w:t>
      </w:r>
      <w:r w:rsidR="00A7796C" w:rsidRPr="009753C6">
        <w:rPr>
          <w:rFonts w:ascii="Arial" w:eastAsia="Times" w:hAnsi="Arial"/>
          <w:sz w:val="20"/>
          <w:szCs w:val="20"/>
          <w:lang w:eastAsia="en-US"/>
        </w:rPr>
        <w:t xml:space="preserve"> recognises that ‘as our climate changes, our approach to gardening must change too.</w:t>
      </w:r>
      <w:r w:rsidR="002C47D4">
        <w:rPr>
          <w:rFonts w:ascii="Arial" w:eastAsia="Times" w:hAnsi="Arial"/>
          <w:sz w:val="20"/>
          <w:szCs w:val="20"/>
          <w:lang w:eastAsia="en-US"/>
        </w:rPr>
        <w:t>’</w:t>
      </w:r>
      <w:r w:rsidR="00A7796C" w:rsidRPr="009753C6">
        <w:rPr>
          <w:rFonts w:ascii="Arial" w:eastAsia="Times" w:hAnsi="Arial"/>
          <w:noProof/>
          <w:sz w:val="20"/>
          <w:szCs w:val="20"/>
          <w:vertAlign w:val="superscript"/>
          <w:lang w:eastAsia="en-US"/>
        </w:rPr>
        <w:fldChar w:fldCharType="begin"/>
      </w:r>
      <w:r w:rsidR="00073DFE">
        <w:rPr>
          <w:rFonts w:ascii="Arial" w:eastAsia="Times" w:hAnsi="Arial"/>
          <w:noProof/>
          <w:sz w:val="20"/>
          <w:szCs w:val="20"/>
          <w:vertAlign w:val="superscript"/>
          <w:lang w:eastAsia="en-US"/>
        </w:rPr>
        <w:instrText xml:space="preserve"> ADDIN EN.CITE &lt;EndNote&gt;&lt;Cite&gt;&lt;Year&gt;2022&lt;/Year&gt;&lt;RecNum&gt;679&lt;/RecNum&gt;&lt;DisplayText&gt;140&lt;/DisplayText&gt;&lt;record&gt;&lt;rec-number&gt;679&lt;/rec-number&gt;&lt;foreign-keys&gt;&lt;key app="EN" db-id="fwvs520dta0pajerxw65e0pi2ztww9f052dv" timestamp="1726103143" guid="ac712fa5-ba79-4c35-9510-f950b2d73a99"&gt;679&lt;/key&gt;&lt;/foreign-keys&gt;&lt;ref-type name="Report"&gt;27&lt;/ref-type&gt;&lt;contributors&gt;&lt;/contributors&gt;&lt;titles&gt;&lt;title&gt;First Person Consulting. My Smart Garden. Program Evaluation: Summary report.&lt;/title&gt;&lt;/titles&gt;&lt;dates&gt;&lt;year&gt;2022&lt;/year&gt;&lt;pub-dates&gt;&lt;date&gt;November 2022&lt;/date&gt;&lt;/pub-dates&gt;&lt;/dates&gt;&lt;pub-location&gt;Victoria, Australia&lt;/pub-location&gt;&lt;urls&gt;&lt;related-urls&gt;&lt;url&gt;https://mysmartgarden.org.au/wp-content/uploads/2023/05/CMNTY03846-My-Smart-Gardens-2022-Eval-Report-v04-S.pdf&lt;/url&gt;&lt;/related-urls&gt;&lt;/urls&gt;&lt;/record&gt;&lt;/Cite&gt;&lt;/EndNote&gt;</w:instrText>
      </w:r>
      <w:r w:rsidR="00A7796C" w:rsidRPr="009753C6">
        <w:rPr>
          <w:rFonts w:ascii="Arial" w:eastAsia="Times" w:hAnsi="Arial"/>
          <w:noProof/>
          <w:sz w:val="20"/>
          <w:szCs w:val="20"/>
          <w:vertAlign w:val="superscript"/>
          <w:lang w:eastAsia="en-US"/>
        </w:rPr>
        <w:fldChar w:fldCharType="separate"/>
      </w:r>
      <w:r w:rsidR="00937C8F">
        <w:rPr>
          <w:rFonts w:ascii="Arial" w:eastAsia="Times" w:hAnsi="Arial"/>
          <w:noProof/>
          <w:sz w:val="20"/>
          <w:szCs w:val="20"/>
          <w:vertAlign w:val="superscript"/>
          <w:lang w:eastAsia="en-US"/>
        </w:rPr>
        <w:t>140</w:t>
      </w:r>
      <w:r w:rsidR="00A7796C" w:rsidRPr="009753C6">
        <w:rPr>
          <w:rFonts w:ascii="Arial" w:eastAsia="Times" w:hAnsi="Arial"/>
          <w:noProof/>
          <w:sz w:val="20"/>
          <w:szCs w:val="20"/>
          <w:vertAlign w:val="superscript"/>
          <w:lang w:eastAsia="en-US"/>
        </w:rPr>
        <w:fldChar w:fldCharType="end"/>
      </w:r>
      <w:r w:rsidR="00A7796C" w:rsidRPr="009753C6">
        <w:rPr>
          <w:rFonts w:ascii="Arial" w:eastAsia="Times" w:hAnsi="Arial"/>
          <w:sz w:val="20"/>
          <w:szCs w:val="20"/>
          <w:lang w:eastAsia="en-US"/>
        </w:rPr>
        <w:t xml:space="preserve"> </w:t>
      </w:r>
    </w:p>
    <w:p w14:paraId="2CB62A5D" w14:textId="77052ADB" w:rsidR="00A7796C" w:rsidRPr="009753C6" w:rsidRDefault="00E07B10" w:rsidP="00A7796C">
      <w:pPr>
        <w:pStyle w:val="pf0"/>
        <w:jc w:val="center"/>
        <w:rPr>
          <w:rFonts w:ascii="Arial" w:eastAsia="Times" w:hAnsi="Arial"/>
          <w:sz w:val="20"/>
          <w:szCs w:val="20"/>
          <w:lang w:eastAsia="en-US"/>
        </w:rPr>
      </w:pPr>
      <w:r>
        <w:rPr>
          <w:rFonts w:ascii="Arial" w:hAnsi="Arial"/>
          <w:i/>
          <w:sz w:val="20"/>
          <w:szCs w:val="20"/>
          <w:lang w:eastAsia="en-US"/>
        </w:rPr>
        <w:t>‘</w:t>
      </w:r>
      <w:r w:rsidR="00A7796C" w:rsidRPr="009753C6">
        <w:rPr>
          <w:rFonts w:ascii="Arial" w:hAnsi="Arial"/>
          <w:i/>
          <w:sz w:val="20"/>
          <w:szCs w:val="20"/>
          <w:lang w:eastAsia="en-US"/>
        </w:rPr>
        <w:t xml:space="preserve">Brilliant program. A great effort towards helping people prepare for the impact of ongoing climate change - especially </w:t>
      </w:r>
      <w:proofErr w:type="gramStart"/>
      <w:r w:rsidR="00A7796C" w:rsidRPr="009753C6">
        <w:rPr>
          <w:rFonts w:ascii="Arial" w:hAnsi="Arial"/>
          <w:i/>
          <w:sz w:val="20"/>
          <w:szCs w:val="20"/>
          <w:lang w:eastAsia="en-US"/>
        </w:rPr>
        <w:t>in the area of</w:t>
      </w:r>
      <w:proofErr w:type="gramEnd"/>
      <w:r w:rsidR="00A7796C" w:rsidRPr="009753C6">
        <w:rPr>
          <w:rFonts w:ascii="Arial" w:hAnsi="Arial"/>
          <w:i/>
          <w:sz w:val="20"/>
          <w:szCs w:val="20"/>
          <w:lang w:eastAsia="en-US"/>
        </w:rPr>
        <w:t xml:space="preserve"> food security</w:t>
      </w:r>
      <w:r>
        <w:rPr>
          <w:rFonts w:ascii="Arial" w:hAnsi="Arial"/>
          <w:i/>
          <w:sz w:val="20"/>
          <w:szCs w:val="20"/>
          <w:lang w:eastAsia="en-US"/>
        </w:rPr>
        <w:t>’</w:t>
      </w:r>
      <w:r w:rsidR="00A7796C" w:rsidRPr="009753C6">
        <w:rPr>
          <w:rFonts w:ascii="Arial" w:hAnsi="Arial"/>
          <w:i/>
          <w:sz w:val="20"/>
          <w:szCs w:val="20"/>
          <w:lang w:eastAsia="en-US"/>
        </w:rPr>
        <w:t xml:space="preserve"> </w:t>
      </w:r>
      <w:r w:rsidR="00D054B2" w:rsidRPr="0002798E">
        <w:rPr>
          <w:rFonts w:ascii="Arial" w:hAnsi="Arial"/>
          <w:sz w:val="20"/>
          <w:szCs w:val="20"/>
          <w:lang w:eastAsia="en-US"/>
        </w:rPr>
        <w:t>– program participant</w:t>
      </w:r>
    </w:p>
    <w:p w14:paraId="5CCD386A" w14:textId="65B592FB" w:rsidR="00AF300A" w:rsidRDefault="0079090F" w:rsidP="00AF300A">
      <w:pPr>
        <w:pStyle w:val="DHHSbody"/>
      </w:pPr>
      <w:r>
        <w:t>MSG</w:t>
      </w:r>
      <w:r w:rsidR="00AF300A">
        <w:t xml:space="preserve"> was evaluated in 2022 to understand and document the program’s impacts and to identify lessons and improve its delivery for the future.</w:t>
      </w:r>
      <w:r w:rsidR="00AF300A" w:rsidRPr="00DE44C8">
        <w:rPr>
          <w:vertAlign w:val="superscript"/>
        </w:rPr>
        <w:fldChar w:fldCharType="begin"/>
      </w:r>
      <w:r w:rsidR="00073DFE">
        <w:rPr>
          <w:vertAlign w:val="superscript"/>
        </w:rPr>
        <w:instrText xml:space="preserve"> ADDIN EN.CITE &lt;EndNote&gt;&lt;Cite&gt;&lt;Year&gt;2022&lt;/Year&gt;&lt;RecNum&gt;679&lt;/RecNum&gt;&lt;DisplayText&gt;140&lt;/DisplayText&gt;&lt;record&gt;&lt;rec-number&gt;679&lt;/rec-number&gt;&lt;foreign-keys&gt;&lt;key app="EN" db-id="fwvs520dta0pajerxw65e0pi2ztww9f052dv" timestamp="1726103143" guid="ac712fa5-ba79-4c35-9510-f950b2d73a99"&gt;679&lt;/key&gt;&lt;/foreign-keys&gt;&lt;ref-type name="Report"&gt;27&lt;/ref-type&gt;&lt;contributors&gt;&lt;/contributors&gt;&lt;titles&gt;&lt;title&gt;First Person Consulting. My Smart Garden. Program Evaluation: Summary report.&lt;/title&gt;&lt;/titles&gt;&lt;dates&gt;&lt;year&gt;2022&lt;/year&gt;&lt;pub-dates&gt;&lt;date&gt;November 2022&lt;/date&gt;&lt;/pub-dates&gt;&lt;/dates&gt;&lt;pub-location&gt;Victoria, Australia&lt;/pub-location&gt;&lt;urls&gt;&lt;related-urls&gt;&lt;url&gt;https://mysmartgarden.org.au/wp-content/uploads/2023/05/CMNTY03846-My-Smart-Gardens-2022-Eval-Report-v04-S.pdf&lt;/url&gt;&lt;/related-urls&gt;&lt;/urls&gt;&lt;/record&gt;&lt;/Cite&gt;&lt;/EndNote&gt;</w:instrText>
      </w:r>
      <w:r w:rsidR="00AF300A" w:rsidRPr="00DE44C8">
        <w:rPr>
          <w:vertAlign w:val="superscript"/>
        </w:rPr>
        <w:fldChar w:fldCharType="separate"/>
      </w:r>
      <w:r w:rsidR="00937C8F">
        <w:rPr>
          <w:noProof/>
          <w:vertAlign w:val="superscript"/>
        </w:rPr>
        <w:t>140</w:t>
      </w:r>
      <w:r w:rsidR="00AF300A" w:rsidRPr="00DE44C8">
        <w:rPr>
          <w:vertAlign w:val="superscript"/>
        </w:rPr>
        <w:fldChar w:fldCharType="end"/>
      </w:r>
      <w:r w:rsidR="00AF300A">
        <w:t xml:space="preserve"> The evaluation found:</w:t>
      </w:r>
    </w:p>
    <w:p w14:paraId="47FA1997" w14:textId="73A1893B" w:rsidR="00AF300A" w:rsidRDefault="00AF300A" w:rsidP="006321C4">
      <w:pPr>
        <w:pStyle w:val="DHHSbody"/>
        <w:numPr>
          <w:ilvl w:val="0"/>
          <w:numId w:val="21"/>
        </w:numPr>
      </w:pPr>
      <w:r w:rsidRPr="00C72B21">
        <w:t xml:space="preserve">The program has been highly successful in delivering a large number and variety of workshops to </w:t>
      </w:r>
      <w:r w:rsidR="00F649D5">
        <w:t xml:space="preserve">residents </w:t>
      </w:r>
      <w:r w:rsidR="00BB7C4E">
        <w:t>throughout the year</w:t>
      </w:r>
      <w:r w:rsidRPr="00C72B21">
        <w:t>, both in-person and online</w:t>
      </w:r>
      <w:r>
        <w:t>.</w:t>
      </w:r>
    </w:p>
    <w:p w14:paraId="60B4A2F3" w14:textId="77777777" w:rsidR="00AF300A" w:rsidRDefault="00AF300A" w:rsidP="006321C4">
      <w:pPr>
        <w:pStyle w:val="DHHSbody"/>
        <w:numPr>
          <w:ilvl w:val="0"/>
          <w:numId w:val="21"/>
        </w:numPr>
      </w:pPr>
      <w:r w:rsidRPr="0088692F">
        <w:t>Participants reported positive social connections, increased physical activity and improved mental health</w:t>
      </w:r>
      <w:r>
        <w:t>.</w:t>
      </w:r>
    </w:p>
    <w:p w14:paraId="0CDC301A" w14:textId="77777777" w:rsidR="00AF300A" w:rsidRDefault="00AF300A" w:rsidP="006321C4">
      <w:pPr>
        <w:pStyle w:val="DHHSbody"/>
        <w:numPr>
          <w:ilvl w:val="0"/>
          <w:numId w:val="21"/>
        </w:numPr>
      </w:pPr>
      <w:r w:rsidRPr="00C95394">
        <w:t>The program has been greatly enhanced by cross-council collaboration. The ability to draw from a collective pool of resources and expertise has improved efficiencies and increased workshop variety and offerings for participants.</w:t>
      </w:r>
    </w:p>
    <w:p w14:paraId="5D45E0C8" w14:textId="1877191E" w:rsidR="00AF300A" w:rsidRDefault="005E5347" w:rsidP="006321C4">
      <w:pPr>
        <w:pStyle w:val="DHHSbody"/>
        <w:numPr>
          <w:ilvl w:val="0"/>
          <w:numId w:val="21"/>
        </w:numPr>
        <w:ind w:left="714" w:hanging="357"/>
      </w:pPr>
      <w:r>
        <w:t>MSG</w:t>
      </w:r>
      <w:r w:rsidR="00AF300A" w:rsidRPr="00D50CAA">
        <w:t xml:space="preserve"> has also had a demonstrable impact on a broad range of environmental outcomes</w:t>
      </w:r>
      <w:r w:rsidR="00AF300A">
        <w:t>.</w:t>
      </w:r>
      <w:r w:rsidR="00AF300A" w:rsidRPr="00DD6E17">
        <w:rPr>
          <w:vertAlign w:val="superscript"/>
        </w:rPr>
        <w:fldChar w:fldCharType="begin"/>
      </w:r>
      <w:r w:rsidR="00073DFE">
        <w:rPr>
          <w:vertAlign w:val="superscript"/>
        </w:rPr>
        <w:instrText xml:space="preserve"> ADDIN EN.CITE &lt;EndNote&gt;&lt;Cite&gt;&lt;Year&gt;2022&lt;/Year&gt;&lt;RecNum&gt;679&lt;/RecNum&gt;&lt;DisplayText&gt;140&lt;/DisplayText&gt;&lt;record&gt;&lt;rec-number&gt;679&lt;/rec-number&gt;&lt;foreign-keys&gt;&lt;key app="EN" db-id="fwvs520dta0pajerxw65e0pi2ztww9f052dv" timestamp="1726103143" guid="ac712fa5-ba79-4c35-9510-f950b2d73a99"&gt;679&lt;/key&gt;&lt;/foreign-keys&gt;&lt;ref-type name="Report"&gt;27&lt;/ref-type&gt;&lt;contributors&gt;&lt;/contributors&gt;&lt;titles&gt;&lt;title&gt;First Person Consulting. My Smart Garden. Program Evaluation: Summary report.&lt;/title&gt;&lt;/titles&gt;&lt;dates&gt;&lt;year&gt;2022&lt;/year&gt;&lt;pub-dates&gt;&lt;date&gt;November 2022&lt;/date&gt;&lt;/pub-dates&gt;&lt;/dates&gt;&lt;pub-location&gt;Victoria, Australia&lt;/pub-location&gt;&lt;urls&gt;&lt;related-urls&gt;&lt;url&gt;https://mysmartgarden.org.au/wp-content/uploads/2023/05/CMNTY03846-My-Smart-Gardens-2022-Eval-Report-v04-S.pdf&lt;/url&gt;&lt;/related-urls&gt;&lt;/urls&gt;&lt;/record&gt;&lt;/Cite&gt;&lt;/EndNote&gt;</w:instrText>
      </w:r>
      <w:r w:rsidR="00AF300A" w:rsidRPr="00DD6E17">
        <w:rPr>
          <w:vertAlign w:val="superscript"/>
        </w:rPr>
        <w:fldChar w:fldCharType="separate"/>
      </w:r>
      <w:r w:rsidR="00937C8F">
        <w:rPr>
          <w:noProof/>
          <w:vertAlign w:val="superscript"/>
        </w:rPr>
        <w:t>140</w:t>
      </w:r>
      <w:r w:rsidR="00AF300A" w:rsidRPr="00DD6E17">
        <w:rPr>
          <w:vertAlign w:val="superscript"/>
        </w:rPr>
        <w:fldChar w:fldCharType="end"/>
      </w:r>
    </w:p>
    <w:p w14:paraId="150B13F4" w14:textId="370D0FBB" w:rsidR="00A83E91" w:rsidRDefault="0002798E" w:rsidP="00DB6CD5">
      <w:pPr>
        <w:pStyle w:val="DHHSbody"/>
      </w:pPr>
      <w:r>
        <w:t>Partners</w:t>
      </w:r>
      <w:r w:rsidR="004F5936" w:rsidRPr="004F5936">
        <w:t xml:space="preserve"> include</w:t>
      </w:r>
      <w:r w:rsidR="004F5936">
        <w:rPr>
          <w:b/>
          <w:bCs/>
        </w:rPr>
        <w:t xml:space="preserve"> </w:t>
      </w:r>
      <w:proofErr w:type="spellStart"/>
      <w:r w:rsidR="00A83E91">
        <w:t>Brimbank</w:t>
      </w:r>
      <w:proofErr w:type="spellEnd"/>
      <w:r w:rsidR="00A83E91">
        <w:t xml:space="preserve"> City Council</w:t>
      </w:r>
      <w:r w:rsidR="00C8093B">
        <w:t xml:space="preserve">, </w:t>
      </w:r>
      <w:r w:rsidR="00A83E91">
        <w:t>City of Boroondara</w:t>
      </w:r>
      <w:r w:rsidR="00C8093B">
        <w:t xml:space="preserve">, </w:t>
      </w:r>
      <w:r w:rsidR="00A83E91">
        <w:t>City of Glen Eira</w:t>
      </w:r>
      <w:r w:rsidR="00C8093B">
        <w:t xml:space="preserve">, </w:t>
      </w:r>
      <w:r w:rsidR="00A83E91">
        <w:t>City of Moonee Valley</w:t>
      </w:r>
      <w:r w:rsidR="00C8093B">
        <w:t xml:space="preserve">, </w:t>
      </w:r>
      <w:r w:rsidR="00A83E91">
        <w:t>City of Port Phillip</w:t>
      </w:r>
      <w:r w:rsidR="00C8093B">
        <w:t xml:space="preserve">, </w:t>
      </w:r>
      <w:r w:rsidR="00A83E91">
        <w:t>City of Stonnington</w:t>
      </w:r>
      <w:r w:rsidR="00C8093B">
        <w:t xml:space="preserve">, </w:t>
      </w:r>
      <w:r w:rsidR="00A83E91">
        <w:t>City of Yarra</w:t>
      </w:r>
      <w:r w:rsidR="00C8093B">
        <w:t xml:space="preserve">, </w:t>
      </w:r>
      <w:r w:rsidR="00A83E91">
        <w:t>Hobsons Bay City Council</w:t>
      </w:r>
      <w:r w:rsidR="00C8093B">
        <w:t xml:space="preserve">, </w:t>
      </w:r>
      <w:r w:rsidR="00A83E91">
        <w:t>Maribyrnong City Council</w:t>
      </w:r>
      <w:r w:rsidR="00C8093B">
        <w:t xml:space="preserve">, </w:t>
      </w:r>
      <w:r w:rsidR="00A83E91">
        <w:t>Merri-Bek City Council</w:t>
      </w:r>
      <w:r w:rsidR="00A05ACA">
        <w:t xml:space="preserve"> and</w:t>
      </w:r>
      <w:r w:rsidR="00634824">
        <w:t xml:space="preserve"> </w:t>
      </w:r>
      <w:r w:rsidR="00A83E91">
        <w:t>Wyndham City</w:t>
      </w:r>
      <w:r w:rsidR="004B5ED3">
        <w:t xml:space="preserve">. </w:t>
      </w:r>
    </w:p>
    <w:p w14:paraId="1EB71686" w14:textId="619B11E9" w:rsidR="00980554" w:rsidRPr="00D26F5C" w:rsidRDefault="003535DD" w:rsidP="00DB6CD5">
      <w:pPr>
        <w:pStyle w:val="DHHSbody"/>
      </w:pPr>
      <w:r>
        <w:t>For more information visit</w:t>
      </w:r>
      <w:r w:rsidR="002444F3">
        <w:t xml:space="preserve"> the </w:t>
      </w:r>
      <w:hyperlink r:id="rId57" w:history="1">
        <w:r w:rsidR="002444F3" w:rsidRPr="002444F3">
          <w:rPr>
            <w:rStyle w:val="Hyperlink"/>
          </w:rPr>
          <w:t>My Smart Garden website</w:t>
        </w:r>
      </w:hyperlink>
      <w:r>
        <w:t xml:space="preserve"> </w:t>
      </w:r>
      <w:r w:rsidR="00FC744C">
        <w:t>&lt;</w:t>
      </w:r>
      <w:r w:rsidR="002444F3" w:rsidRPr="004F794A">
        <w:t>http://www.mysmartgarden.org.au</w:t>
      </w:r>
      <w:r w:rsidR="002444F3">
        <w:t>&gt;.</w:t>
      </w:r>
    </w:p>
    <w:p w14:paraId="3C9AB26F" w14:textId="5F298196" w:rsidR="00D26F5C" w:rsidRDefault="00D26F5C" w:rsidP="008874CA">
      <w:pPr>
        <w:pStyle w:val="Heading4"/>
        <w:rPr>
          <w:b w:val="0"/>
          <w:vertAlign w:val="superscript"/>
        </w:rPr>
      </w:pPr>
      <w:bookmarkStart w:id="62" w:name="_Hlk45634453"/>
      <w:r w:rsidRPr="00D26F5C">
        <w:t xml:space="preserve">Case study: </w:t>
      </w:r>
      <w:r w:rsidR="003B00D5">
        <w:t>Drinking Fountain Project</w:t>
      </w:r>
      <w:r w:rsidR="00B50C6D">
        <w:t xml:space="preserve"> – </w:t>
      </w:r>
      <w:r w:rsidRPr="00D26F5C">
        <w:t xml:space="preserve">Cardinia </w:t>
      </w:r>
      <w:r w:rsidR="00B50C6D">
        <w:t>Shire Council</w:t>
      </w:r>
      <w:r w:rsidRPr="00C40BF5">
        <w:rPr>
          <w:b w:val="0"/>
          <w:vertAlign w:val="superscript"/>
        </w:rPr>
        <w:fldChar w:fldCharType="begin"/>
      </w:r>
      <w:r w:rsidR="00245207">
        <w:rPr>
          <w:b w:val="0"/>
          <w:vertAlign w:val="superscript"/>
        </w:rPr>
        <w:instrText xml:space="preserve"> ADDIN EN.CITE &lt;EndNote&gt;&lt;Cite&gt;&lt;Year&gt;2019&lt;/Year&gt;&lt;RecNum&gt;444&lt;/RecNum&gt;&lt;IDText&gt;Cardinia Shire Council. Cardinia Shire Community Food Strategy 2018−26&lt;/IDText&gt;&lt;DisplayText&gt;141&lt;/DisplayText&gt;&lt;record&gt;&lt;rec-number&gt;444&lt;/rec-number&gt;&lt;foreign-keys&gt;&lt;key app="EN" db-id="fwvs520dta0pajerxw65e0pi2ztww9f052dv" timestamp="1593500730" guid="0ddd0198-3200-4378-9e36-bbcb1f5b3138"&gt;444&lt;/key&gt;&lt;/foreign-keys&gt;&lt;ref-type name="Generic"&gt;13&lt;/ref-type&gt;&lt;contributors&gt;&lt;/contributors&gt;&lt;titles&gt;&lt;title&gt;Cardinia Shire Council. Cardinia Shire Community Food Strategy 2018−26.&lt;/title&gt;&lt;/titles&gt;&lt;dates&gt;&lt;year&gt;2019&lt;/year&gt;&lt;/dates&gt;&lt;pub-location&gt;Victoria, Australia. &lt;/pub-location&gt;&lt;urls&gt;&lt;related-urls&gt;&lt;url&gt;https://www.cardinia.vic.gov.au/info/20031/health_and_wellbeing/597/community_food_strategy&lt;/url&gt;&lt;/related-urls&gt;&lt;/urls&gt;&lt;/record&gt;&lt;/Cite&gt;&lt;/EndNote&gt;</w:instrText>
      </w:r>
      <w:r w:rsidRPr="00C40BF5">
        <w:rPr>
          <w:b w:val="0"/>
          <w:vertAlign w:val="superscript"/>
        </w:rPr>
        <w:fldChar w:fldCharType="separate"/>
      </w:r>
      <w:r w:rsidR="00937C8F">
        <w:rPr>
          <w:b w:val="0"/>
          <w:noProof/>
          <w:vertAlign w:val="superscript"/>
        </w:rPr>
        <w:t>141</w:t>
      </w:r>
      <w:r w:rsidRPr="00C40BF5">
        <w:rPr>
          <w:b w:val="0"/>
          <w:vertAlign w:val="superscript"/>
        </w:rPr>
        <w:fldChar w:fldCharType="end"/>
      </w:r>
      <w:r w:rsidR="00C636D5">
        <w:rPr>
          <w:b w:val="0"/>
          <w:vertAlign w:val="superscript"/>
        </w:rPr>
        <w:t xml:space="preserve"> </w:t>
      </w:r>
    </w:p>
    <w:p w14:paraId="0878FAEC" w14:textId="7B6D73E8" w:rsidR="004956C7" w:rsidRPr="004956C7" w:rsidRDefault="004956C7" w:rsidP="004956C7">
      <w:pPr>
        <w:pStyle w:val="DHHSbody"/>
      </w:pPr>
      <w:r w:rsidRPr="004956C7">
        <w:t xml:space="preserve">Through a partnership with </w:t>
      </w:r>
      <w:proofErr w:type="gramStart"/>
      <w:r w:rsidRPr="004956C7">
        <w:t>South East</w:t>
      </w:r>
      <w:proofErr w:type="gramEnd"/>
      <w:r w:rsidRPr="004956C7">
        <w:t xml:space="preserve"> Water (SEW), Cardinia Shire Council’s Drinking Fountain Project aims to help its community stay active, healthy and hydrated, whilst also protecting the environment by reducing single-use plastic bottle use. In 2023-24, SEW donated 7 drinking water fountains to the project, with an additional 3 fountains purchased and all fountain installation funded through the Department of Families, Fairness and Housing.</w:t>
      </w:r>
    </w:p>
    <w:p w14:paraId="243EE636" w14:textId="77777777" w:rsidR="004956C7" w:rsidRPr="004956C7" w:rsidRDefault="004956C7" w:rsidP="004956C7">
      <w:pPr>
        <w:pStyle w:val="DHHSbody"/>
      </w:pPr>
      <w:r w:rsidRPr="004956C7">
        <w:t xml:space="preserve">These drinking water fountains were installed in locations identified as having a high-risk to heat exposure, particularly during extreme heat/weather events and emergencies. Locations were also prioritised based on climate-health impacts for community members participating in outdoor activities and </w:t>
      </w:r>
      <w:r w:rsidRPr="004956C7">
        <w:lastRenderedPageBreak/>
        <w:t xml:space="preserve">people experiencing homelessness. Council worked with local reserve committees to ensure the fountain locations maximised accessibility for the primary site users. </w:t>
      </w:r>
    </w:p>
    <w:p w14:paraId="1C125B1E" w14:textId="77777777" w:rsidR="004956C7" w:rsidRPr="004956C7" w:rsidRDefault="004956C7" w:rsidP="004956C7">
      <w:pPr>
        <w:pStyle w:val="DHHSbody"/>
      </w:pPr>
      <w:r w:rsidRPr="004956C7">
        <w:t>These drinking water fountains can be used with or without a water bottle and are equipped with a wheelchair-accessible fountain arm, a digital sensor that measures how many plastic bottles have been saved from landfill due to re-filling, and a dog bowl. These contemporary fountains are part of the Choose Tap® initiative, a coalition of water retailers, including SEW, and councils across Australia. SEW acknowledged that key factors contributing to the success of the partnership was Cardinia Shire’s commitment to protecting community health in high heat stress areas and their flexible approach whereby installations were included as part of public area upgrades.</w:t>
      </w:r>
    </w:p>
    <w:p w14:paraId="073E5BE7" w14:textId="77F7C2EB" w:rsidR="004956C7" w:rsidRPr="004956C7" w:rsidRDefault="004956C7" w:rsidP="004956C7">
      <w:pPr>
        <w:pStyle w:val="DHHSbody"/>
      </w:pPr>
      <w:r w:rsidRPr="004956C7">
        <w:t xml:space="preserve">Cardinia Shire Council is currently mapping all public drinking fountains across the Shire, in the </w:t>
      </w:r>
      <w:hyperlink r:id="rId58" w:history="1">
        <w:r w:rsidRPr="004956C7">
          <w:rPr>
            <w:rStyle w:val="Hyperlink"/>
          </w:rPr>
          <w:t>My Mizu App and Website</w:t>
        </w:r>
      </w:hyperlink>
      <w:r w:rsidR="00341591">
        <w:rPr>
          <w:rStyle w:val="Hyperlink"/>
        </w:rPr>
        <w:t xml:space="preserve"> </w:t>
      </w:r>
      <w:r w:rsidR="00341591" w:rsidRPr="00B8291E">
        <w:t>&lt;https://map.mymizu.co/refill/en/vic161-pb-ronald-park&gt;</w:t>
      </w:r>
      <w:r w:rsidRPr="004956C7">
        <w:t xml:space="preserve"> to allow community members and visitors, to plan ahead, and to stay healthy and hydrated. This project aligns with Cardinia Shire’s Council Plan, Liveability Plan – </w:t>
      </w:r>
      <w:r w:rsidR="00D44B36" w:rsidRPr="00D44B36">
        <w:t>‘</w:t>
      </w:r>
      <w:r w:rsidRPr="004956C7">
        <w:t xml:space="preserve">Outcome 4: </w:t>
      </w:r>
      <w:r w:rsidRPr="00D44B36">
        <w:t>Increase Healthy Eating and Active Living</w:t>
      </w:r>
      <w:r w:rsidR="00D44B36" w:rsidRPr="00D44B36">
        <w:t>’</w:t>
      </w:r>
      <w:r w:rsidRPr="004956C7">
        <w:t xml:space="preserve"> and supports objectives under the council’s </w:t>
      </w:r>
      <w:r w:rsidRPr="0022392F">
        <w:rPr>
          <w:i/>
        </w:rPr>
        <w:t xml:space="preserve">Municipal </w:t>
      </w:r>
      <w:r w:rsidR="004D7932" w:rsidRPr="0022392F">
        <w:rPr>
          <w:i/>
          <w:iCs/>
        </w:rPr>
        <w:t>Emergency Management Extrem</w:t>
      </w:r>
      <w:r w:rsidR="0022392F" w:rsidRPr="0022392F">
        <w:rPr>
          <w:i/>
          <w:iCs/>
        </w:rPr>
        <w:t xml:space="preserve">e </w:t>
      </w:r>
      <w:r w:rsidRPr="0022392F">
        <w:rPr>
          <w:i/>
          <w:iCs/>
        </w:rPr>
        <w:t xml:space="preserve">Heat </w:t>
      </w:r>
      <w:r w:rsidR="0022392F" w:rsidRPr="0022392F">
        <w:rPr>
          <w:i/>
          <w:iCs/>
        </w:rPr>
        <w:t>Sub</w:t>
      </w:r>
      <w:r w:rsidRPr="0022392F">
        <w:rPr>
          <w:i/>
        </w:rPr>
        <w:t xml:space="preserve"> Plan</w:t>
      </w:r>
      <w:r w:rsidRPr="004956C7">
        <w:t xml:space="preserve">, </w:t>
      </w:r>
      <w:r w:rsidRPr="00B409FD">
        <w:rPr>
          <w:i/>
        </w:rPr>
        <w:t>Access and Inclusion Disability Strategy and Action Plan</w:t>
      </w:r>
      <w:r w:rsidRPr="004956C7">
        <w:t xml:space="preserve">, </w:t>
      </w:r>
      <w:r w:rsidRPr="00B45271">
        <w:rPr>
          <w:i/>
        </w:rPr>
        <w:t>Fair Access Policy</w:t>
      </w:r>
      <w:r w:rsidRPr="004956C7">
        <w:t xml:space="preserve"> and </w:t>
      </w:r>
      <w:r w:rsidRPr="006B13A7">
        <w:rPr>
          <w:i/>
        </w:rPr>
        <w:t>Waste and Resource Recovery Strategy</w:t>
      </w:r>
      <w:r w:rsidRPr="004956C7">
        <w:t xml:space="preserve">. </w:t>
      </w:r>
    </w:p>
    <w:p w14:paraId="7E5863C3" w14:textId="36F87E93" w:rsidR="004956C7" w:rsidRPr="004956C7" w:rsidRDefault="004956C7" w:rsidP="004956C7">
      <w:pPr>
        <w:pStyle w:val="DHHSbody"/>
      </w:pPr>
      <w:r w:rsidRPr="00E03256">
        <w:rPr>
          <w:i/>
        </w:rPr>
        <w:t>Cardinia Shire’s</w:t>
      </w:r>
      <w:r w:rsidRPr="004956C7">
        <w:t xml:space="preserve"> </w:t>
      </w:r>
      <w:r w:rsidRPr="00C4593B">
        <w:rPr>
          <w:i/>
        </w:rPr>
        <w:t>Liveability Plan 2017-2029</w:t>
      </w:r>
      <w:r w:rsidRPr="004956C7">
        <w:t xml:space="preserve"> adopts a partnership approach, with 68 organisations collectively leading implementation, monitoring, and evaluation of the plan. The partnership approach between </w:t>
      </w:r>
      <w:r w:rsidR="00816179">
        <w:t>c</w:t>
      </w:r>
      <w:r w:rsidRPr="004956C7">
        <w:t xml:space="preserve">ouncil and SEW, was critical to the delivery of this project, through shared resources and a shared vision to foster healthy and inclusive communities, while progressing climate-change mitigation and adaptation efforts. Cardinia Shire’s Liveability Partnership will continue to advocate and identify opportunities to deliver climate-health co-benefits through projects within the Liveability Plan. </w:t>
      </w:r>
    </w:p>
    <w:p w14:paraId="1FF82E8C" w14:textId="0486100A" w:rsidR="004956C7" w:rsidRPr="004956C7" w:rsidRDefault="004956C7" w:rsidP="004956C7">
      <w:pPr>
        <w:pStyle w:val="DHHSbody"/>
      </w:pPr>
      <w:r w:rsidRPr="004956C7">
        <w:t xml:space="preserve">For more information </w:t>
      </w:r>
      <w:r w:rsidR="005F6EE8">
        <w:t>visit</w:t>
      </w:r>
      <w:r w:rsidRPr="004956C7">
        <w:t xml:space="preserve"> </w:t>
      </w:r>
      <w:hyperlink r:id="rId59" w:history="1">
        <w:r w:rsidR="005F6EE8">
          <w:rPr>
            <w:rStyle w:val="Hyperlink"/>
          </w:rPr>
          <w:t>Cardinia Shires Councils' Liveability Plan webpage</w:t>
        </w:r>
      </w:hyperlink>
      <w:r w:rsidRPr="004956C7">
        <w:t xml:space="preserve"> </w:t>
      </w:r>
      <w:r w:rsidR="00D13B91" w:rsidRPr="00D13B91">
        <w:t>&lt;https://www.cardinia.vic.gov.au/info/20031/liveability_health_and_wellbeing/985/our_liveability_plan</w:t>
      </w:r>
      <w:r w:rsidR="00D13B91">
        <w:t>&gt;</w:t>
      </w:r>
      <w:r w:rsidR="00497D91">
        <w:t>.</w:t>
      </w:r>
    </w:p>
    <w:p w14:paraId="4B8A9E51" w14:textId="77777777" w:rsidR="00DA2AED" w:rsidRPr="00B50C6D" w:rsidRDefault="00DA2AED" w:rsidP="00B50C6D">
      <w:pPr>
        <w:pStyle w:val="DHHSbody"/>
      </w:pPr>
    </w:p>
    <w:tbl>
      <w:tblPr>
        <w:tblStyle w:val="TableGrid"/>
        <w:tblW w:w="0" w:type="auto"/>
        <w:tblLook w:val="04A0" w:firstRow="1" w:lastRow="0" w:firstColumn="1" w:lastColumn="0" w:noHBand="0" w:noVBand="1"/>
      </w:tblPr>
      <w:tblGrid>
        <w:gridCol w:w="9288"/>
      </w:tblGrid>
      <w:tr w:rsidR="00C87815" w14:paraId="34881651" w14:textId="77777777" w:rsidTr="00983AAF">
        <w:tc>
          <w:tcPr>
            <w:tcW w:w="9288" w:type="dxa"/>
          </w:tcPr>
          <w:bookmarkEnd w:id="62"/>
          <w:p w14:paraId="1EF5C97D" w14:textId="6C87C702" w:rsidR="00983AAF" w:rsidRPr="00F32017" w:rsidRDefault="00983AAF" w:rsidP="00F32017">
            <w:pPr>
              <w:pStyle w:val="DHHSbody"/>
              <w:rPr>
                <w:b/>
                <w:bCs/>
              </w:rPr>
            </w:pPr>
            <w:r w:rsidRPr="00F32017">
              <w:rPr>
                <w:b/>
                <w:bCs/>
              </w:rPr>
              <w:t xml:space="preserve">Box </w:t>
            </w:r>
            <w:r w:rsidR="583C9BE9" w:rsidRPr="715B7004">
              <w:rPr>
                <w:b/>
                <w:bCs/>
              </w:rPr>
              <w:t>1</w:t>
            </w:r>
            <w:r w:rsidR="65C28E7B" w:rsidRPr="715B7004">
              <w:rPr>
                <w:b/>
                <w:bCs/>
              </w:rPr>
              <w:t>6</w:t>
            </w:r>
            <w:r w:rsidR="00CB7F9A">
              <w:rPr>
                <w:b/>
                <w:bCs/>
              </w:rPr>
              <w:t>:</w:t>
            </w:r>
            <w:r w:rsidRPr="00F32017">
              <w:rPr>
                <w:b/>
                <w:bCs/>
              </w:rPr>
              <w:t xml:space="preserve"> A menu for change </w:t>
            </w:r>
          </w:p>
          <w:p w14:paraId="563F8EB6" w14:textId="4C5D7263" w:rsidR="00983AAF" w:rsidRPr="00AA0C89" w:rsidRDefault="00983AAF" w:rsidP="00F32017">
            <w:pPr>
              <w:pStyle w:val="DHHSbody"/>
            </w:pPr>
            <w:r w:rsidRPr="00AA0C89">
              <w:rPr>
                <w:i/>
                <w:iCs/>
              </w:rPr>
              <w:t xml:space="preserve">A menu for change: </w:t>
            </w:r>
            <w:r w:rsidR="00694202">
              <w:rPr>
                <w:i/>
                <w:iCs/>
              </w:rPr>
              <w:t>u</w:t>
            </w:r>
            <w:r w:rsidRPr="00AA0C89">
              <w:rPr>
                <w:i/>
                <w:iCs/>
              </w:rPr>
              <w:t>sing behavioural science to promote sustainable diets around the world</w:t>
            </w:r>
            <w:r w:rsidRPr="00AA0C89">
              <w:t xml:space="preserve"> </w:t>
            </w:r>
            <w:r>
              <w:t xml:space="preserve">is </w:t>
            </w:r>
            <w:r w:rsidRPr="00AA0C89">
              <w:t>a useful resource that makes the case for a global shift towards more sustainable and healthier diets.</w:t>
            </w:r>
            <w:r w:rsidRPr="006B435A">
              <w:rPr>
                <w:vertAlign w:val="superscript"/>
              </w:rPr>
              <w:fldChar w:fldCharType="begin"/>
            </w:r>
            <w:r w:rsidR="00937C8F">
              <w:rPr>
                <w:vertAlign w:val="superscript"/>
              </w:rPr>
              <w:instrText xml:space="preserve"> ADDIN EN.CITE &lt;EndNote&gt;&lt;Cite&gt;&lt;Author&gt;Park&lt;/Author&gt;&lt;Year&gt;2020&lt;/Year&gt;&lt;RecNum&gt;412&lt;/RecNum&gt;&lt;IDText&gt;A menu for change: Using behavioural science to promote sustainable diets around the world&lt;/IDText&gt;&lt;DisplayText&gt;142&lt;/DisplayText&gt;&lt;record&gt;&lt;rec-number&gt;412&lt;/rec-number&gt;&lt;foreign-keys&gt;&lt;key app="EN" db-id="fwvs520dta0pajerxw65e0pi2ztww9f052dv" timestamp="1592284940" guid="3f8e62fe-4e06-407a-91f0-121d62994b83"&gt;412&lt;/key&gt;&lt;/foreign-keys&gt;&lt;ref-type name="Generic"&gt;13&lt;/ref-type&gt;&lt;contributors&gt;&lt;authors&gt;&lt;author&gt;Park, Troy&lt;/author&gt;&lt;author&gt;Barker, Jessica&lt;/author&gt;&lt;/authors&gt;&lt;/contributors&gt;&lt;titles&gt;&lt;title&gt;A menu for change: Using behavioural science to promote sustainable diets around the world&lt;/title&gt;&lt;/titles&gt;&lt;dates&gt;&lt;year&gt;2020&lt;/year&gt;&lt;/dates&gt;&lt;pub-location&gt;London, England&lt;/pub-location&gt;&lt;publisher&gt;The Behavioural Insights Team&lt;/publisher&gt;&lt;urls&gt;&lt;related-urls&gt;&lt;url&gt;https://www.bi.team/publications/a-menu-for-change/&lt;/url&gt;&lt;/related-urls&gt;&lt;/urls&gt;&lt;/record&gt;&lt;/Cite&gt;&lt;/EndNote&gt;</w:instrText>
            </w:r>
            <w:r w:rsidRPr="006B435A">
              <w:rPr>
                <w:vertAlign w:val="superscript"/>
              </w:rPr>
              <w:fldChar w:fldCharType="separate"/>
            </w:r>
            <w:r w:rsidR="00937C8F">
              <w:rPr>
                <w:noProof/>
                <w:vertAlign w:val="superscript"/>
              </w:rPr>
              <w:t>142</w:t>
            </w:r>
            <w:r w:rsidRPr="006B435A">
              <w:rPr>
                <w:vertAlign w:val="superscript"/>
              </w:rPr>
              <w:fldChar w:fldCharType="end"/>
            </w:r>
            <w:r w:rsidRPr="00AA0C89">
              <w:t xml:space="preserve"> It uses well-evidenced behavioural science and </w:t>
            </w:r>
            <w:r w:rsidR="0FEE0D70">
              <w:t>offer</w:t>
            </w:r>
            <w:r w:rsidR="6BF43987">
              <w:t>s</w:t>
            </w:r>
            <w:r w:rsidRPr="00AA0C89">
              <w:t xml:space="preserve"> routes through which governments and others can help to deliver a </w:t>
            </w:r>
            <w:r>
              <w:t xml:space="preserve">healthier and more </w:t>
            </w:r>
            <w:r w:rsidRPr="00AA0C89">
              <w:t>sustainable food system.</w:t>
            </w:r>
          </w:p>
          <w:p w14:paraId="5F52AED6" w14:textId="6907A4B0" w:rsidR="00983AAF" w:rsidRDefault="00983AAF" w:rsidP="00F32017">
            <w:pPr>
              <w:pStyle w:val="DHHSbody"/>
            </w:pPr>
            <w:r>
              <w:t>It encourages policies and programs that promote</w:t>
            </w:r>
            <w:r w:rsidRPr="00C0371A">
              <w:t xml:space="preserve"> healthy and sustainable diets as appealing, normal and easy </w:t>
            </w:r>
            <w:r w:rsidR="00694202">
              <w:t xml:space="preserve">by using </w:t>
            </w:r>
            <w:r w:rsidRPr="00C0371A">
              <w:t xml:space="preserve">positive messages and ensuring that sustainable </w:t>
            </w:r>
            <w:r>
              <w:t xml:space="preserve">and healthy </w:t>
            </w:r>
            <w:r w:rsidRPr="00C0371A">
              <w:t>options are readily available.</w:t>
            </w:r>
          </w:p>
          <w:p w14:paraId="6ECA293B" w14:textId="308C760F" w:rsidR="005F6EE8" w:rsidRPr="005F6EE8" w:rsidRDefault="00983AAF" w:rsidP="00F32017">
            <w:pPr>
              <w:pStyle w:val="DHHSbody"/>
            </w:pPr>
            <w:r w:rsidRPr="005F6EE8">
              <w:t>For more information visit</w:t>
            </w:r>
            <w:r w:rsidR="000D7E46" w:rsidRPr="005F6EE8">
              <w:t xml:space="preserve"> the </w:t>
            </w:r>
            <w:hyperlink r:id="rId60" w:history="1">
              <w:r w:rsidR="000D7E46" w:rsidRPr="005F6EE8">
                <w:rPr>
                  <w:rStyle w:val="Hyperlink"/>
                </w:rPr>
                <w:t>Behavioural Insights Team website</w:t>
              </w:r>
            </w:hyperlink>
            <w:r w:rsidR="005F6EE8">
              <w:rPr>
                <w:rFonts w:ascii="Roboto" w:hAnsi="Roboto"/>
                <w:color w:val="000000"/>
              </w:rPr>
              <w:t xml:space="preserve"> </w:t>
            </w:r>
            <w:r w:rsidR="000D7E46" w:rsidRPr="005F6EE8">
              <w:t>&lt;</w:t>
            </w:r>
            <w:r w:rsidR="000D7E46" w:rsidRPr="004F794A">
              <w:t>https://www.bi.team/publications/a-menu-for-change/</w:t>
            </w:r>
            <w:r w:rsidR="000D7E46" w:rsidRPr="005F6EE8">
              <w:t>&gt;.</w:t>
            </w:r>
          </w:p>
        </w:tc>
      </w:tr>
    </w:tbl>
    <w:p w14:paraId="5681A48F" w14:textId="1F9BACE1" w:rsidR="00D27F65" w:rsidRDefault="00631C8C" w:rsidP="007E173F">
      <w:pPr>
        <w:pStyle w:val="Heading3"/>
      </w:pPr>
      <w:bookmarkStart w:id="63" w:name="_Toc190954547"/>
      <w:r>
        <w:t xml:space="preserve">Improving mental </w:t>
      </w:r>
      <w:r w:rsidR="00690672">
        <w:t>health</w:t>
      </w:r>
      <w:r>
        <w:t xml:space="preserve"> and </w:t>
      </w:r>
      <w:r w:rsidR="006D1BF3">
        <w:t>wellbeing</w:t>
      </w:r>
      <w:bookmarkEnd w:id="63"/>
    </w:p>
    <w:p w14:paraId="1CCBE0EC" w14:textId="7A6BA5D4" w:rsidR="004F6EFD" w:rsidRDefault="00AB5454" w:rsidP="00F2602B">
      <w:pPr>
        <w:pStyle w:val="DHHSbody"/>
      </w:pPr>
      <w:r w:rsidRPr="00AB5454">
        <w:t xml:space="preserve">Councils, as </w:t>
      </w:r>
      <w:r w:rsidR="0038052F" w:rsidRPr="0038052F">
        <w:t xml:space="preserve">experts in their own community and </w:t>
      </w:r>
      <w:r w:rsidRPr="00AB5454">
        <w:t xml:space="preserve">providers of services, programs and facilities, can </w:t>
      </w:r>
      <w:r w:rsidR="005813E1">
        <w:t>support</w:t>
      </w:r>
      <w:r w:rsidR="001E78CA">
        <w:t xml:space="preserve"> mental</w:t>
      </w:r>
      <w:r w:rsidRPr="00AB5454">
        <w:t xml:space="preserve"> health and wellbeing in the community in a variety of areas including </w:t>
      </w:r>
      <w:r w:rsidR="00A33BC8">
        <w:t>through</w:t>
      </w:r>
      <w:r w:rsidR="0042621C">
        <w:t xml:space="preserve"> supporting ref</w:t>
      </w:r>
      <w:r w:rsidR="008D33AC">
        <w:t>erral to</w:t>
      </w:r>
      <w:r w:rsidR="00A33BC8">
        <w:t xml:space="preserve"> </w:t>
      </w:r>
      <w:r w:rsidRPr="00AB5454">
        <w:t>mental health and wellbeing services</w:t>
      </w:r>
      <w:r w:rsidR="0075009A" w:rsidRPr="0075009A">
        <w:t xml:space="preserve"> and delivery and coordination of supports following extreme weather events</w:t>
      </w:r>
      <w:r w:rsidR="003F494A">
        <w:t>.</w:t>
      </w:r>
      <w:r w:rsidRPr="00AB5454">
        <w:t xml:space="preserve"> </w:t>
      </w:r>
    </w:p>
    <w:p w14:paraId="60B63557" w14:textId="3C34889A" w:rsidR="00E35FB3" w:rsidRDefault="00E35FB3" w:rsidP="00E35FB3">
      <w:pPr>
        <w:pStyle w:val="DHHSbody"/>
      </w:pPr>
      <w:r>
        <w:t xml:space="preserve">The </w:t>
      </w:r>
      <w:r w:rsidRPr="00AA2FBD">
        <w:rPr>
          <w:i/>
          <w:iCs/>
        </w:rPr>
        <w:t>Victorian Public Health and Wellbeing Plan 2023-</w:t>
      </w:r>
      <w:r w:rsidR="00AA2FBD">
        <w:rPr>
          <w:i/>
          <w:iCs/>
        </w:rPr>
        <w:t>20</w:t>
      </w:r>
      <w:r w:rsidRPr="00AA2FBD">
        <w:rPr>
          <w:i/>
          <w:iCs/>
        </w:rPr>
        <w:t>27</w:t>
      </w:r>
      <w:r>
        <w:t xml:space="preserve"> includes improving wellbeing as a priority.</w:t>
      </w:r>
      <w:r w:rsidR="00CF144F" w:rsidRPr="00AA2FBD">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CF144F" w:rsidRPr="00AA2FBD">
        <w:rPr>
          <w:vertAlign w:val="superscript"/>
        </w:rPr>
        <w:fldChar w:fldCharType="separate"/>
      </w:r>
      <w:r w:rsidR="0000054B">
        <w:rPr>
          <w:noProof/>
          <w:vertAlign w:val="superscript"/>
        </w:rPr>
        <w:t>10</w:t>
      </w:r>
      <w:r w:rsidR="00CF144F" w:rsidRPr="00AA2FBD">
        <w:rPr>
          <w:vertAlign w:val="superscript"/>
        </w:rPr>
        <w:fldChar w:fldCharType="end"/>
      </w:r>
      <w:r>
        <w:t xml:space="preserve"> </w:t>
      </w:r>
      <w:r w:rsidRPr="00C17736">
        <w:rPr>
          <w:i/>
          <w:iCs/>
        </w:rPr>
        <w:t>Wellbeing in Victoria</w:t>
      </w:r>
      <w:r>
        <w:t xml:space="preserve"> – a strategy to promote good mental health (Wellbeing Strategy), expected for release in 2024-25, will be a subset of the </w:t>
      </w:r>
      <w:r w:rsidRPr="0094022F">
        <w:rPr>
          <w:i/>
          <w:iCs/>
        </w:rPr>
        <w:t>Victorian Public Health and Wellbeing Plan</w:t>
      </w:r>
      <w:r>
        <w:t xml:space="preserve">, and will provide a vision and </w:t>
      </w:r>
      <w:r w:rsidR="00B567C2">
        <w:t xml:space="preserve">long-term </w:t>
      </w:r>
      <w:r>
        <w:t>plan for improving mental wellbeing across the state. Councils play a critical role in promoting mental wellbeing as well as supporting communities</w:t>
      </w:r>
      <w:r w:rsidR="00DA531C">
        <w:t xml:space="preserve"> to</w:t>
      </w:r>
      <w:r>
        <w:t xml:space="preserve"> recover from climate related disasters. </w:t>
      </w:r>
      <w:r>
        <w:lastRenderedPageBreak/>
        <w:t>This includes council’s role in building recovery capital within their local community across social, cultural, political, human, built, financial and natural recovery capitals.</w:t>
      </w:r>
      <w:r w:rsidR="008607F9" w:rsidRPr="008607F9">
        <w:rPr>
          <w:vertAlign w:val="superscript"/>
        </w:rPr>
        <w:fldChar w:fldCharType="begin"/>
      </w:r>
      <w:r w:rsidR="00260C3B">
        <w:rPr>
          <w:vertAlign w:val="superscript"/>
        </w:rPr>
        <w:instrText xml:space="preserve"> ADDIN EN.CITE &lt;EndNote&gt;&lt;Cite&gt;&lt;Author&gt;Quinn P&lt;/Author&gt;&lt;Year&gt;2021&lt;/Year&gt;&lt;RecNum&gt;697&lt;/RecNum&gt;&lt;DisplayText&gt;143&lt;/DisplayText&gt;&lt;record&gt;&lt;rec-number&gt;697&lt;/rec-number&gt;&lt;foreign-keys&gt;&lt;key app="EN" db-id="fwvs520dta0pajerxw65e0pi2ztww9f052dv" timestamp="1726538229" guid="b784d06c-5b6d-472d-912e-666b1ef9ad55"&gt;697&lt;/key&gt;&lt;/foreign-keys&gt;&lt;ref-type name="Web Page"&gt;12&lt;/ref-type&gt;&lt;contributors&gt;&lt;authors&gt;&lt;author&gt;Quinn P,&lt;/author&gt;&lt;author&gt;Gibbs L,&lt;/author&gt;&lt;author&gt;Blake D,&lt;/author&gt;&lt;author&gt;Campbell E,&lt;/author&gt;&lt;author&gt;Johnston D,&lt;/author&gt;&lt;author&gt;Ireton G&lt;/author&gt;&lt;/authors&gt;&lt;/contributors&gt;&lt;titles&gt;&lt;title&gt;Phoenix Australia, Disaster Mental Health Hub: Guide to Post-Disaster Recovery Capitals &amp;#xD;(ReCap)&lt;/title&gt;&lt;/titles&gt;&lt;dates&gt;&lt;year&gt;2021&lt;/year&gt;&lt;/dates&gt;&lt;urls&gt;&lt;related-urls&gt;&lt;url&gt;https://www.phoenixaustralia.org/disaster-hub/resources/recovery-capitals/]&lt;/url&gt;&lt;/related-urls&gt;&lt;/urls&gt;&lt;/record&gt;&lt;/Cite&gt;&lt;/EndNote&gt;</w:instrText>
      </w:r>
      <w:r w:rsidR="008607F9" w:rsidRPr="008607F9">
        <w:rPr>
          <w:vertAlign w:val="superscript"/>
        </w:rPr>
        <w:fldChar w:fldCharType="separate"/>
      </w:r>
      <w:r w:rsidR="00937C8F">
        <w:rPr>
          <w:noProof/>
          <w:vertAlign w:val="superscript"/>
        </w:rPr>
        <w:t>143</w:t>
      </w:r>
      <w:r w:rsidR="008607F9" w:rsidRPr="008607F9">
        <w:rPr>
          <w:vertAlign w:val="superscript"/>
        </w:rPr>
        <w:fldChar w:fldCharType="end"/>
      </w:r>
      <w:r>
        <w:t xml:space="preserve"> </w:t>
      </w:r>
      <w:r w:rsidR="00EE2719">
        <w:t>Councils build community resilience through the work they do to promote mental wellbeing and to create socially inclusive and connected communities, including through the delivery of Social Inclusion Action Groups (established/establishing in ten councils to date).</w:t>
      </w:r>
    </w:p>
    <w:p w14:paraId="1E3B8990" w14:textId="41B99D11" w:rsidR="00C32354" w:rsidRDefault="00051AC6" w:rsidP="00F2602B">
      <w:pPr>
        <w:pStyle w:val="DHHSbody"/>
      </w:pPr>
      <w:r w:rsidRPr="00051AC6">
        <w:t xml:space="preserve">The risks and impacts of climate change on mental health </w:t>
      </w:r>
      <w:r w:rsidR="008D0573">
        <w:t xml:space="preserve">and wellbeing </w:t>
      </w:r>
      <w:r w:rsidRPr="00051AC6">
        <w:t>are rapidly increasing, and actions need to be taken to tackle the problem in a holistic manner.</w:t>
      </w:r>
      <w:r w:rsidR="00A52493">
        <w:t xml:space="preserve"> </w:t>
      </w:r>
      <w:r w:rsidR="00BC51AE">
        <w:t xml:space="preserve">Effective adaptation options for reducing mental health risks associated with climate change include </w:t>
      </w:r>
      <w:r w:rsidR="007A122A">
        <w:t>supporting connected, inclusive and resilient communities</w:t>
      </w:r>
      <w:r w:rsidR="002C7EE6">
        <w:t>,</w:t>
      </w:r>
      <w:r w:rsidR="007A122A">
        <w:t xml:space="preserve"> </w:t>
      </w:r>
      <w:r w:rsidR="00C25670">
        <w:t>monitoring psychosocial impacts from extreme weather events</w:t>
      </w:r>
      <w:r w:rsidR="0023686D">
        <w:t xml:space="preserve"> to </w:t>
      </w:r>
      <w:r w:rsidR="00F2016D">
        <w:t>inform targeted support</w:t>
      </w:r>
      <w:r w:rsidR="00C25670">
        <w:t>, i</w:t>
      </w:r>
      <w:r w:rsidR="00041EC8">
        <w:t xml:space="preserve">mproving </w:t>
      </w:r>
      <w:r w:rsidR="009872EC">
        <w:t>health equity</w:t>
      </w:r>
      <w:r w:rsidR="00335952">
        <w:t>,</w:t>
      </w:r>
      <w:r w:rsidR="009872EC">
        <w:t xml:space="preserve"> </w:t>
      </w:r>
      <w:r w:rsidR="00746DE1">
        <w:t xml:space="preserve">improving </w:t>
      </w:r>
      <w:r w:rsidR="009872EC">
        <w:t>a</w:t>
      </w:r>
      <w:r w:rsidR="007F35CC">
        <w:t>ccess</w:t>
      </w:r>
      <w:r w:rsidR="00F91912">
        <w:t xml:space="preserve"> </w:t>
      </w:r>
      <w:r w:rsidR="00704DDC">
        <w:t>and funding</w:t>
      </w:r>
      <w:r w:rsidR="00F91912">
        <w:t xml:space="preserve"> to</w:t>
      </w:r>
      <w:r w:rsidR="0096236C">
        <w:t xml:space="preserve"> culturally </w:t>
      </w:r>
      <w:r w:rsidR="00F91912">
        <w:t xml:space="preserve">relevant </w:t>
      </w:r>
      <w:r w:rsidR="007F35CC">
        <w:t>mental health care</w:t>
      </w:r>
      <w:r w:rsidR="00471057">
        <w:t xml:space="preserve"> and practitioner</w:t>
      </w:r>
      <w:r w:rsidR="00FA1ABC">
        <w:t>s</w:t>
      </w:r>
      <w:r w:rsidR="00471057">
        <w:t xml:space="preserve"> familiar with climate-related anxiety and grief</w:t>
      </w:r>
      <w:r w:rsidR="003E62F1">
        <w:t>.</w:t>
      </w:r>
      <w:r w:rsidR="00C57D5F" w:rsidRPr="00290210">
        <w:rPr>
          <w:vertAlign w:val="superscript"/>
        </w:rPr>
        <w:fldChar w:fldCharType="begin"/>
      </w:r>
      <w:r w:rsidR="00242E45">
        <w:rPr>
          <w:vertAlign w:val="superscript"/>
        </w:rPr>
        <w:instrText xml:space="preserve"> ADDIN EN.CITE &lt;EndNote&gt;&lt;Cite&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C57D5F" w:rsidRPr="00290210">
        <w:rPr>
          <w:vertAlign w:val="superscript"/>
        </w:rPr>
        <w:fldChar w:fldCharType="separate"/>
      </w:r>
      <w:r w:rsidR="00937C8F">
        <w:rPr>
          <w:noProof/>
          <w:vertAlign w:val="superscript"/>
        </w:rPr>
        <w:t>20</w:t>
      </w:r>
      <w:r w:rsidR="00C57D5F" w:rsidRPr="00290210">
        <w:rPr>
          <w:vertAlign w:val="superscript"/>
        </w:rPr>
        <w:fldChar w:fldCharType="end"/>
      </w:r>
      <w:r w:rsidR="003E62F1">
        <w:t xml:space="preserve"> These actions</w:t>
      </w:r>
      <w:r w:rsidR="00F91912">
        <w:t xml:space="preserve"> </w:t>
      </w:r>
      <w:r w:rsidR="003E45AF">
        <w:t xml:space="preserve">will </w:t>
      </w:r>
      <w:r w:rsidR="003E62F1">
        <w:t xml:space="preserve">also </w:t>
      </w:r>
      <w:r w:rsidR="00AA7ADB">
        <w:t>support</w:t>
      </w:r>
      <w:r w:rsidR="003E62F1">
        <w:t xml:space="preserve"> </w:t>
      </w:r>
      <w:r w:rsidR="003813CD">
        <w:t>increased</w:t>
      </w:r>
      <w:r w:rsidR="00D13D7E">
        <w:t xml:space="preserve"> resilience of mental health systems</w:t>
      </w:r>
      <w:r w:rsidR="001B0013" w:rsidRPr="001B0013">
        <w:t xml:space="preserve"> </w:t>
      </w:r>
      <w:r w:rsidR="003E45AF">
        <w:t>as climate change continues</w:t>
      </w:r>
      <w:r w:rsidR="006B435A">
        <w:t>.</w:t>
      </w:r>
      <w:r w:rsidR="001B0013" w:rsidRPr="006B435A">
        <w:rPr>
          <w:vertAlign w:val="superscript"/>
        </w:rPr>
        <w:fldChar w:fldCharType="begin"/>
      </w:r>
      <w:r w:rsidR="00937C8F">
        <w:rPr>
          <w:vertAlign w:val="superscript"/>
        </w:rPr>
        <w:instrText xml:space="preserve"> ADDIN EN.CITE &lt;EndNote&gt;&lt;Cite&gt;&lt;Author&gt;Cunsolo&lt;/Author&gt;&lt;Year&gt;2020&lt;/Year&gt;&lt;RecNum&gt;461&lt;/RecNum&gt;&lt;IDText&gt;Ecological grief and anxiety: the start of a healthy response to climate change?&lt;/IDText&gt;&lt;DisplayText&gt;26&lt;/DisplayText&gt;&lt;record&gt;&lt;rec-number&gt;461&lt;/rec-number&gt;&lt;foreign-keys&gt;&lt;key app="EN" db-id="fwvs520dta0pajerxw65e0pi2ztww9f052dv" timestamp="1594940877" guid="d08827c2-bd56-4d57-bef8-b7b5e6b7d5f0"&gt;461&lt;/key&gt;&lt;/foreign-keys&gt;&lt;ref-type name="Journal Article"&gt;17&lt;/ref-type&gt;&lt;contributors&gt;&lt;authors&gt;&lt;author&gt;Cunsolo, Ashlee&lt;/author&gt;&lt;author&gt;Harper, Sherilee L.&lt;/author&gt;&lt;author&gt;Minor, Kelton&lt;/author&gt;&lt;author&gt;Hayes, Katie&lt;/author&gt;&lt;author&gt;Williams, Kimberly G.&lt;/author&gt;&lt;author&gt;Howard, Courtney&lt;/author&gt;&lt;/authors&gt;&lt;/contributors&gt;&lt;titles&gt;&lt;title&gt;Ecological grief and anxiety: the start of a healthy response to climate change?&lt;/title&gt;&lt;secondary-title&gt;The Lancet Planetary Health&lt;/secondary-title&gt;&lt;/titles&gt;&lt;periodical&gt;&lt;full-title&gt;The Lancet Planetary Health&lt;/full-title&gt;&lt;/periodical&gt;&lt;pages&gt;e261-e263&lt;/pages&gt;&lt;volume&gt;4&lt;/volume&gt;&lt;number&gt;7&lt;/number&gt;&lt;dates&gt;&lt;year&gt;2020&lt;/year&gt;&lt;/dates&gt;&lt;publisher&gt;Elsevier&lt;/publisher&gt;&lt;isbn&gt;2542-5196&lt;/isbn&gt;&lt;urls&gt;&lt;related-urls&gt;&lt;url&gt;https://doi.org/10.1016/S2542-5196(20)30144-3&lt;/url&gt;&lt;/related-urls&gt;&lt;/urls&gt;&lt;electronic-resource-num&gt;10.1016/S2542-5196(20)30144-3&lt;/electronic-resource-num&gt;&lt;access-date&gt;2020/07/16&lt;/access-date&gt;&lt;/record&gt;&lt;/Cite&gt;&lt;/EndNote&gt;</w:instrText>
      </w:r>
      <w:r w:rsidR="001B0013" w:rsidRPr="006B435A">
        <w:rPr>
          <w:vertAlign w:val="superscript"/>
        </w:rPr>
        <w:fldChar w:fldCharType="separate"/>
      </w:r>
      <w:r w:rsidR="00937C8F">
        <w:rPr>
          <w:noProof/>
          <w:vertAlign w:val="superscript"/>
        </w:rPr>
        <w:t>26</w:t>
      </w:r>
      <w:r w:rsidR="001B0013" w:rsidRPr="006B435A">
        <w:rPr>
          <w:vertAlign w:val="superscript"/>
        </w:rPr>
        <w:fldChar w:fldCharType="end"/>
      </w:r>
      <w:r w:rsidR="00360F6A">
        <w:t xml:space="preserve"> </w:t>
      </w:r>
    </w:p>
    <w:p w14:paraId="39777359" w14:textId="542DE0DF" w:rsidR="00F21998" w:rsidRDefault="001336D7" w:rsidP="00F2602B">
      <w:pPr>
        <w:pStyle w:val="DHHSbody"/>
      </w:pPr>
      <w:r>
        <w:t>Collective climate</w:t>
      </w:r>
      <w:r w:rsidR="007F3377">
        <w:t xml:space="preserve"> </w:t>
      </w:r>
      <w:r w:rsidR="00571AFD">
        <w:t xml:space="preserve">action </w:t>
      </w:r>
      <w:r w:rsidR="009D4807">
        <w:t>can</w:t>
      </w:r>
      <w:r w:rsidR="008F02C6">
        <w:t xml:space="preserve"> instil a sense of hope, </w:t>
      </w:r>
      <w:r w:rsidR="0033095E">
        <w:t>connectedness</w:t>
      </w:r>
      <w:r w:rsidR="008F02C6">
        <w:t>, optimism and</w:t>
      </w:r>
      <w:r w:rsidR="009D4807">
        <w:t xml:space="preserve"> </w:t>
      </w:r>
      <w:r w:rsidR="008F02C6">
        <w:t>resilience</w:t>
      </w:r>
      <w:r w:rsidR="00A164E3">
        <w:t>.</w:t>
      </w:r>
      <w:r w:rsidR="002B291D">
        <w:t xml:space="preserve"> </w:t>
      </w:r>
      <w:r w:rsidR="00A164E3">
        <w:t>It</w:t>
      </w:r>
      <w:r w:rsidR="00636805">
        <w:t xml:space="preserve"> can</w:t>
      </w:r>
      <w:r w:rsidR="002B291D">
        <w:t xml:space="preserve"> minimise feelings </w:t>
      </w:r>
      <w:r w:rsidR="00B8054D">
        <w:t>of being</w:t>
      </w:r>
      <w:r w:rsidR="00A24B08">
        <w:t xml:space="preserve"> </w:t>
      </w:r>
      <w:r w:rsidR="00E867E7">
        <w:t>power</w:t>
      </w:r>
      <w:r w:rsidR="00B8054D">
        <w:t>less</w:t>
      </w:r>
      <w:r w:rsidR="00A164E3">
        <w:t xml:space="preserve"> and</w:t>
      </w:r>
      <w:r w:rsidR="00A24B08">
        <w:t xml:space="preserve"> </w:t>
      </w:r>
      <w:r w:rsidR="00EE5232">
        <w:t xml:space="preserve">perceptions of lack of </w:t>
      </w:r>
      <w:r w:rsidR="00A24B08">
        <w:t xml:space="preserve">skills or agency to </w:t>
      </w:r>
      <w:r w:rsidR="00034D94">
        <w:t>mitigate and adapt to climate change</w:t>
      </w:r>
      <w:r w:rsidR="0009436A">
        <w:t>,</w:t>
      </w:r>
      <w:r w:rsidR="00034D94">
        <w:t xml:space="preserve"> </w:t>
      </w:r>
      <w:r w:rsidR="0009436A">
        <w:t>which</w:t>
      </w:r>
      <w:r w:rsidR="00A24B08">
        <w:t xml:space="preserve"> </w:t>
      </w:r>
      <w:r w:rsidR="0009436A">
        <w:t>are</w:t>
      </w:r>
      <w:r w:rsidR="00A24B08">
        <w:t xml:space="preserve"> associated with climate </w:t>
      </w:r>
      <w:r w:rsidR="00034D94">
        <w:t>and eco-</w:t>
      </w:r>
      <w:r w:rsidR="00A24B08">
        <w:t>anxiety</w:t>
      </w:r>
      <w:r w:rsidR="00DE1FF4">
        <w:t xml:space="preserve">. </w:t>
      </w:r>
      <w:r w:rsidR="00E5172E">
        <w:t xml:space="preserve">Despite climate change being one of the biggest threats to global mental health, tackling this threat </w:t>
      </w:r>
      <w:r w:rsidR="00E10513">
        <w:t xml:space="preserve">presents a significant opportunity to shape future mental health </w:t>
      </w:r>
      <w:r w:rsidR="001B69BD">
        <w:t xml:space="preserve">and wellbeing of individuals and communities </w:t>
      </w:r>
      <w:r w:rsidR="00052EE4">
        <w:t>due to</w:t>
      </w:r>
      <w:r w:rsidR="00E10513">
        <w:t xml:space="preserve"> the health co-benefits associated with transitioning to more sustainable ways of living.</w:t>
      </w:r>
      <w:r w:rsidR="003E6C19" w:rsidRPr="00C472D9">
        <w:rPr>
          <w:vertAlign w:val="superscript"/>
        </w:rPr>
        <w:fldChar w:fldCharType="begin"/>
      </w:r>
      <w:r w:rsidR="00937C8F">
        <w:rPr>
          <w:vertAlign w:val="superscript"/>
        </w:rPr>
        <w:instrText xml:space="preserve"> ADDIN EN.CITE &lt;EndNote&gt;&lt;Cite&gt;&lt;Author&gt;Hayes&lt;/Author&gt;&lt;Year&gt;2018&lt;/Year&gt;&lt;RecNum&gt;527&lt;/RecNum&gt;&lt;DisplayText&gt;23&lt;/DisplayText&gt;&lt;record&gt;&lt;rec-number&gt;527&lt;/rec-number&gt;&lt;foreign-keys&gt;&lt;key app="EN" db-id="fwvs520dta0pajerxw65e0pi2ztww9f052dv" timestamp="1634766753" guid="05e29ba7-f377-48cf-83f9-9c08727aab2a"&gt;527&lt;/key&gt;&lt;/foreign-keys&gt;&lt;ref-type name="Journal Article"&gt;17&lt;/ref-type&gt;&lt;contributors&gt;&lt;authors&gt;&lt;author&gt;Hayes, Katie&lt;/author&gt;&lt;author&gt;Blashki, G.&lt;/author&gt;&lt;author&gt;Wiseman, J.&lt;/author&gt;&lt;author&gt;Burke, S.&lt;/author&gt;&lt;author&gt;Reifels, L.&lt;/author&gt;&lt;/authors&gt;&lt;/contributors&gt;&lt;titles&gt;&lt;title&gt;Climate change and mental health: Risks, impacts and priority actions&lt;/title&gt;&lt;secondary-title&gt;International Journal of Mental Health Systems&lt;/secondary-title&gt;&lt;/titles&gt;&lt;periodical&gt;&lt;full-title&gt;International Journal of Mental Health Systems&lt;/full-title&gt;&lt;/periodical&gt;&lt;pages&gt;28&lt;/pages&gt;&lt;volume&gt;12&lt;/volume&gt;&lt;number&gt;1&lt;/number&gt;&lt;dates&gt;&lt;year&gt;2018&lt;/year&gt;&lt;pub-dates&gt;&lt;date&gt;2018/06/01&lt;/date&gt;&lt;/pub-dates&gt;&lt;/dates&gt;&lt;isbn&gt;1752-4458&lt;/isbn&gt;&lt;urls&gt;&lt;related-urls&gt;&lt;url&gt;https://doi.org/10.1186/s13033-018-0210-6&lt;/url&gt;&lt;url&gt;https://ijmhs.biomedcentral.com/articles/10.1186/s13033-018-0210-6&lt;/url&gt;&lt;/related-urls&gt;&lt;/urls&gt;&lt;electronic-resource-num&gt;10.1186/s13033-018-0210-6&lt;/electronic-resource-num&gt;&lt;/record&gt;&lt;/Cite&gt;&lt;/EndNote&gt;</w:instrText>
      </w:r>
      <w:r w:rsidR="003E6C19" w:rsidRPr="00C472D9">
        <w:rPr>
          <w:vertAlign w:val="superscript"/>
        </w:rPr>
        <w:fldChar w:fldCharType="separate"/>
      </w:r>
      <w:r w:rsidR="00937C8F">
        <w:rPr>
          <w:noProof/>
          <w:vertAlign w:val="superscript"/>
        </w:rPr>
        <w:t>23</w:t>
      </w:r>
      <w:r w:rsidR="003E6C19" w:rsidRPr="00C472D9">
        <w:rPr>
          <w:vertAlign w:val="superscript"/>
        </w:rPr>
        <w:fldChar w:fldCharType="end"/>
      </w:r>
      <w:r w:rsidR="00C472D9" w:rsidRPr="00C472D9">
        <w:rPr>
          <w:vertAlign w:val="superscript"/>
        </w:rPr>
        <w:t>,</w:t>
      </w:r>
      <w:r w:rsidR="00C472D9" w:rsidRPr="00C472D9">
        <w:rPr>
          <w:vertAlign w:val="superscript"/>
        </w:rPr>
        <w:fldChar w:fldCharType="begin"/>
      </w:r>
      <w:r w:rsidR="00937C8F">
        <w:rPr>
          <w:vertAlign w:val="superscript"/>
        </w:rPr>
        <w:instrText xml:space="preserve"> ADDIN EN.CITE &lt;EndNote&gt;&lt;Cite&gt;&lt;Author&gt;Cunsolo&lt;/Author&gt;&lt;Year&gt;2020&lt;/Year&gt;&lt;RecNum&gt;461&lt;/RecNum&gt;&lt;DisplayText&gt;26&lt;/DisplayText&gt;&lt;record&gt;&lt;rec-number&gt;461&lt;/rec-number&gt;&lt;foreign-keys&gt;&lt;key app="EN" db-id="fwvs520dta0pajerxw65e0pi2ztww9f052dv" timestamp="1594940877" guid="d08827c2-bd56-4d57-bef8-b7b5e6b7d5f0"&gt;461&lt;/key&gt;&lt;/foreign-keys&gt;&lt;ref-type name="Journal Article"&gt;17&lt;/ref-type&gt;&lt;contributors&gt;&lt;authors&gt;&lt;author&gt;Cunsolo, Ashlee&lt;/author&gt;&lt;author&gt;Harper, Sherilee L.&lt;/author&gt;&lt;author&gt;Minor, Kelton&lt;/author&gt;&lt;author&gt;Hayes, Katie&lt;/author&gt;&lt;author&gt;Williams, Kimberly G.&lt;/author&gt;&lt;author&gt;Howard, Courtney&lt;/author&gt;&lt;/authors&gt;&lt;/contributors&gt;&lt;titles&gt;&lt;title&gt;Ecological grief and anxiety: the start of a healthy response to climate change?&lt;/title&gt;&lt;secondary-title&gt;The Lancet Planetary Health&lt;/secondary-title&gt;&lt;/titles&gt;&lt;periodical&gt;&lt;full-title&gt;The Lancet Planetary Health&lt;/full-title&gt;&lt;/periodical&gt;&lt;pages&gt;e261-e263&lt;/pages&gt;&lt;volume&gt;4&lt;/volume&gt;&lt;number&gt;7&lt;/number&gt;&lt;dates&gt;&lt;year&gt;2020&lt;/year&gt;&lt;/dates&gt;&lt;publisher&gt;Elsevier&lt;/publisher&gt;&lt;isbn&gt;2542-5196&lt;/isbn&gt;&lt;urls&gt;&lt;related-urls&gt;&lt;url&gt;https://doi.org/10.1016/S2542-5196(20)30144-3&lt;/url&gt;&lt;/related-urls&gt;&lt;/urls&gt;&lt;electronic-resource-num&gt;10.1016/S2542-5196(20)30144-3&lt;/electronic-resource-num&gt;&lt;access-date&gt;2020/07/16&lt;/access-date&gt;&lt;/record&gt;&lt;/Cite&gt;&lt;/EndNote&gt;</w:instrText>
      </w:r>
      <w:r w:rsidR="00C472D9" w:rsidRPr="00C472D9">
        <w:rPr>
          <w:vertAlign w:val="superscript"/>
        </w:rPr>
        <w:fldChar w:fldCharType="separate"/>
      </w:r>
      <w:r w:rsidR="00937C8F">
        <w:rPr>
          <w:noProof/>
          <w:vertAlign w:val="superscript"/>
        </w:rPr>
        <w:t>26</w:t>
      </w:r>
      <w:r w:rsidR="00C472D9" w:rsidRPr="00C472D9">
        <w:rPr>
          <w:vertAlign w:val="superscript"/>
        </w:rPr>
        <w:fldChar w:fldCharType="end"/>
      </w:r>
    </w:p>
    <w:p w14:paraId="334826EF" w14:textId="6D23C858" w:rsidR="00857E64" w:rsidRDefault="00857E64" w:rsidP="00F2602B">
      <w:pPr>
        <w:pStyle w:val="DHHSbody"/>
      </w:pPr>
      <w:r>
        <w:t>Many of the climate change related mental health impacts could be perceived as being ‘indirect’, making it challenging to quantify the true magnitude and cost of climate change on mental health. It is important these hidden costs and impacts and conversely the benefits of climate action in improving mental health outcomes are meaningfully considered in local planning.</w:t>
      </w:r>
      <w:r w:rsidR="00862520" w:rsidRPr="00862520">
        <w:rPr>
          <w:vertAlign w:val="superscript"/>
        </w:rPr>
        <w:fldChar w:fldCharType="begin"/>
      </w:r>
      <w:r w:rsidR="00073DFE">
        <w:rPr>
          <w:vertAlign w:val="superscript"/>
        </w:rPr>
        <w:instrText xml:space="preserve"> ADDIN EN.CITE &lt;EndNote&gt;&lt;Cite&gt;&lt;Author&gt;Lawrance&lt;/Author&gt;&lt;Year&gt;2022&lt;/Year&gt;&lt;RecNum&gt;596&lt;/RecNum&gt;&lt;DisplayText&gt;27&lt;/DisplayText&gt;&lt;record&gt;&lt;rec-number&gt;596&lt;/rec-number&gt;&lt;foreign-keys&gt;&lt;key app="EN" db-id="fwvs520dta0pajerxw65e0pi2ztww9f052dv" timestamp="1725497691" guid="ca7a8ef4-bdfc-4d53-ba9e-ec8e3ae22878"&gt;596&lt;/key&gt;&lt;/foreign-keys&gt;&lt;ref-type name="Journal Article"&gt;17&lt;/ref-type&gt;&lt;contributors&gt;&lt;authors&gt;&lt;author&gt;Lawrance, E. L.&lt;/author&gt;&lt;author&gt;Thompson, R.&lt;/author&gt;&lt;author&gt;Newberry Le Vay, J.&lt;/author&gt;&lt;author&gt;Page, L.&lt;/author&gt;&lt;author&gt;Jennings, N.&lt;/author&gt;&lt;/authors&gt;&lt;/contributors&gt;&lt;auth-address&gt;Institute of Global Health Innovation, Imperial College London, UK.&amp;#xD;Mental Health Innovations, UK.&amp;#xD;Grantham Institute of Climate and the Environment, Imperial College London, UK.&amp;#xD;School of Public Health, Imperial College London, UK.&amp;#xD;Brighton &amp;amp; Sussex Medical School, UK.&lt;/auth-address&gt;&lt;titles&gt;&lt;title&gt;The impact of climate change on mental health and emotional wellbeing: a narrative review of current evidence, and its implications.&lt;/title&gt;&lt;secondary-title&gt;Int Rev Psychiatry&lt;/secondary-title&gt;&lt;/titles&gt;&lt;periodical&gt;&lt;full-title&gt;Int Rev Psychiatry&lt;/full-title&gt;&lt;/periodical&gt;&lt;pages&gt;443-498&lt;/pages&gt;&lt;volume&gt;34&lt;/volume&gt;&lt;number&gt;5&lt;/number&gt;&lt;keywords&gt;&lt;keyword&gt;Adaptation, Psychological&lt;/keyword&gt;&lt;keyword&gt;*Climate Change&lt;/keyword&gt;&lt;keyword&gt;Emotions&lt;/keyword&gt;&lt;keyword&gt;Humans&lt;/keyword&gt;&lt;keyword&gt;*Mental Health&lt;/keyword&gt;&lt;keyword&gt;climate change&lt;/keyword&gt;&lt;keyword&gt;climate crisis&lt;/keyword&gt;&lt;keyword&gt;co-benefits&lt;/keyword&gt;&lt;keyword&gt;mental health&lt;/keyword&gt;&lt;keyword&gt;mental wellbeing&lt;/keyword&gt;&lt;/keywords&gt;&lt;dates&gt;&lt;year&gt;2022&lt;/year&gt;&lt;pub-dates&gt;&lt;date&gt;Aug&lt;/date&gt;&lt;/pub-dates&gt;&lt;/dates&gt;&lt;isbn&gt;1369-1627 (Electronic)&amp;#xD;0954-0261 (Linking)&lt;/isbn&gt;&lt;accession-num&gt;36165756&lt;/accession-num&gt;&lt;urls&gt;&lt;related-urls&gt;&lt;url&gt;https://www.ncbi.nlm.nih.gov/pubmed/36165756&lt;/url&gt;&lt;/related-urls&gt;&lt;/urls&gt;&lt;electronic-resource-num&gt;10.1080/09540261.2022.2128725&lt;/electronic-resource-num&gt;&lt;remote-database-name&gt;Medline&lt;/remote-database-name&gt;&lt;remote-database-provider&gt;NLM&lt;/remote-database-provider&gt;&lt;/record&gt;&lt;/Cite&gt;&lt;/EndNote&gt;</w:instrText>
      </w:r>
      <w:r w:rsidR="00862520" w:rsidRPr="00862520">
        <w:rPr>
          <w:vertAlign w:val="superscript"/>
        </w:rPr>
        <w:fldChar w:fldCharType="separate"/>
      </w:r>
      <w:r w:rsidR="00937C8F">
        <w:rPr>
          <w:noProof/>
          <w:vertAlign w:val="superscript"/>
        </w:rPr>
        <w:t>27</w:t>
      </w:r>
      <w:r w:rsidR="00862520" w:rsidRPr="00862520">
        <w:rPr>
          <w:vertAlign w:val="superscript"/>
        </w:rPr>
        <w:fldChar w:fldCharType="end"/>
      </w:r>
      <w:r>
        <w:t xml:space="preserve"> </w:t>
      </w:r>
    </w:p>
    <w:p w14:paraId="403E7E29" w14:textId="056D8049" w:rsidR="006E05EC" w:rsidRDefault="006E05EC" w:rsidP="00F2602B">
      <w:pPr>
        <w:pStyle w:val="DHHSbody"/>
      </w:pPr>
      <w:r>
        <w:t>Examples of business areas and strategies that could be implemented to improve mental health and wellb</w:t>
      </w:r>
      <w:r w:rsidR="0027370E">
        <w:t>e</w:t>
      </w:r>
      <w:r>
        <w:t>ing</w:t>
      </w:r>
      <w:r w:rsidDel="00690672">
        <w:t xml:space="preserve"> </w:t>
      </w:r>
      <w:r>
        <w:t xml:space="preserve">are included in </w:t>
      </w:r>
      <w:r w:rsidRPr="00BB7FA6">
        <w:rPr>
          <w:b/>
          <w:bCs/>
        </w:rPr>
        <w:fldChar w:fldCharType="begin"/>
      </w:r>
      <w:r w:rsidRPr="00BB7FA6">
        <w:rPr>
          <w:b/>
          <w:bCs/>
        </w:rPr>
        <w:instrText xml:space="preserve"> REF _Ref44344742 \h  \* MERGEFORMAT </w:instrText>
      </w:r>
      <w:r w:rsidRPr="00BB7FA6">
        <w:rPr>
          <w:b/>
          <w:bCs/>
        </w:rPr>
      </w:r>
      <w:r w:rsidRPr="00BB7FA6">
        <w:rPr>
          <w:b/>
          <w:bCs/>
        </w:rPr>
        <w:fldChar w:fldCharType="separate"/>
      </w:r>
      <w:r w:rsidRPr="00BB7FA6">
        <w:rPr>
          <w:b/>
          <w:bCs/>
        </w:rPr>
        <w:t xml:space="preserve">Table </w:t>
      </w:r>
      <w:r w:rsidRPr="00BB7FA6">
        <w:rPr>
          <w:b/>
          <w:bCs/>
          <w:noProof/>
        </w:rPr>
        <w:t>1</w:t>
      </w:r>
      <w:r w:rsidRPr="00BB7FA6">
        <w:rPr>
          <w:b/>
          <w:bCs/>
        </w:rPr>
        <w:fldChar w:fldCharType="end"/>
      </w:r>
      <w:r w:rsidR="00970606">
        <w:rPr>
          <w:b/>
          <w:bCs/>
        </w:rPr>
        <w:t>4</w:t>
      </w:r>
      <w:r>
        <w:t>.</w:t>
      </w:r>
    </w:p>
    <w:p w14:paraId="72DA5E6D" w14:textId="207C8659" w:rsidR="008779A2" w:rsidRPr="00D27F65" w:rsidRDefault="008779A2" w:rsidP="008779A2">
      <w:pPr>
        <w:pStyle w:val="DHHStablecaption"/>
        <w:rPr>
          <w:rFonts w:eastAsia="Times"/>
        </w:rPr>
      </w:pPr>
      <w:r w:rsidRPr="00900FEB">
        <w:rPr>
          <w:rFonts w:eastAsia="Times"/>
        </w:rPr>
        <w:t xml:space="preserve">Table </w:t>
      </w:r>
      <w:r w:rsidRPr="00900FEB">
        <w:rPr>
          <w:rFonts w:eastAsia="Times"/>
        </w:rPr>
        <w:fldChar w:fldCharType="begin"/>
      </w:r>
      <w:r w:rsidRPr="00900FEB">
        <w:rPr>
          <w:rFonts w:eastAsia="Times"/>
        </w:rPr>
        <w:instrText xml:space="preserve"> SEQ Table \* ARABIC </w:instrText>
      </w:r>
      <w:r w:rsidRPr="00900FEB">
        <w:rPr>
          <w:rFonts w:eastAsia="Times"/>
        </w:rPr>
        <w:fldChar w:fldCharType="separate"/>
      </w:r>
      <w:r w:rsidR="00565DB4">
        <w:rPr>
          <w:rFonts w:eastAsia="Times"/>
          <w:noProof/>
        </w:rPr>
        <w:t>1</w:t>
      </w:r>
      <w:r w:rsidRPr="00900FEB">
        <w:rPr>
          <w:rFonts w:eastAsia="Times"/>
        </w:rPr>
        <w:fldChar w:fldCharType="end"/>
      </w:r>
      <w:r w:rsidR="00970606">
        <w:rPr>
          <w:rFonts w:eastAsia="Times"/>
        </w:rPr>
        <w:t>4</w:t>
      </w:r>
      <w:r w:rsidRPr="00900FEB">
        <w:rPr>
          <w:rFonts w:eastAsia="Times"/>
        </w:rPr>
        <w:t xml:space="preserve">: </w:t>
      </w:r>
      <w:r>
        <w:rPr>
          <w:rFonts w:eastAsia="Times"/>
        </w:rPr>
        <w:t>Examples of improving mental health and wellbeing 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5749"/>
      </w:tblGrid>
      <w:tr w:rsidR="00970606" w:rsidRPr="00970606" w14:paraId="5C662233"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left w:val="none" w:sz="0" w:space="0" w:color="auto"/>
              <w:bottom w:val="none" w:sz="0" w:space="0" w:color="auto"/>
              <w:right w:val="none" w:sz="0" w:space="0" w:color="auto"/>
            </w:tcBorders>
          </w:tcPr>
          <w:p w14:paraId="3E656206" w14:textId="7C78AE18" w:rsidR="008779A2" w:rsidRPr="00970606" w:rsidRDefault="008779A2">
            <w:pPr>
              <w:pStyle w:val="DHHStabletext"/>
              <w:rPr>
                <w:color w:val="auto"/>
              </w:rPr>
            </w:pPr>
            <w:r w:rsidRPr="00970606">
              <w:rPr>
                <w:color w:val="auto"/>
              </w:rPr>
              <w:t>Example business areas</w:t>
            </w:r>
          </w:p>
        </w:tc>
        <w:tc>
          <w:tcPr>
            <w:tcW w:w="5749" w:type="dxa"/>
            <w:tcBorders>
              <w:top w:val="none" w:sz="0" w:space="0" w:color="auto"/>
              <w:left w:val="none" w:sz="0" w:space="0" w:color="auto"/>
              <w:bottom w:val="none" w:sz="0" w:space="0" w:color="auto"/>
              <w:right w:val="none" w:sz="0" w:space="0" w:color="auto"/>
            </w:tcBorders>
          </w:tcPr>
          <w:p w14:paraId="526E65B5" w14:textId="77777777" w:rsidR="008779A2" w:rsidRPr="00970606" w:rsidRDefault="008779A2">
            <w:pPr>
              <w:pStyle w:val="DHHStabletext"/>
              <w:cnfStyle w:val="100000000000" w:firstRow="1" w:lastRow="0" w:firstColumn="0" w:lastColumn="0" w:oddVBand="0" w:evenVBand="0" w:oddHBand="0" w:evenHBand="0" w:firstRowFirstColumn="0" w:firstRowLastColumn="0" w:lastRowFirstColumn="0" w:lastRowLastColumn="0"/>
              <w:rPr>
                <w:b w:val="0"/>
                <w:bCs w:val="0"/>
                <w:color w:val="auto"/>
              </w:rPr>
            </w:pPr>
            <w:r w:rsidRPr="00970606">
              <w:rPr>
                <w:color w:val="auto"/>
              </w:rPr>
              <w:t>Example strategies</w:t>
            </w:r>
          </w:p>
        </w:tc>
      </w:tr>
      <w:tr w:rsidR="008779A2" w14:paraId="5E2653AA"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1948C568" w14:textId="039189D7" w:rsidR="008779A2" w:rsidRPr="00471AC5" w:rsidRDefault="008779A2">
            <w:pPr>
              <w:pStyle w:val="DHHStablebullet1"/>
              <w:rPr>
                <w:b w:val="0"/>
                <w:bCs w:val="0"/>
              </w:rPr>
            </w:pPr>
            <w:r w:rsidRPr="00471AC5">
              <w:rPr>
                <w:b w:val="0"/>
                <w:bCs w:val="0"/>
              </w:rPr>
              <w:t xml:space="preserve">Health and wellbeing, </w:t>
            </w:r>
            <w:r w:rsidR="00261E39">
              <w:rPr>
                <w:b w:val="0"/>
                <w:bCs w:val="0"/>
              </w:rPr>
              <w:t xml:space="preserve">mental </w:t>
            </w:r>
            <w:r w:rsidRPr="00471AC5">
              <w:rPr>
                <w:b w:val="0"/>
                <w:bCs w:val="0"/>
              </w:rPr>
              <w:t xml:space="preserve">health promotion </w:t>
            </w:r>
          </w:p>
          <w:p w14:paraId="17C9ED4B" w14:textId="77777777" w:rsidR="008779A2" w:rsidRPr="00471AC5" w:rsidRDefault="008779A2">
            <w:pPr>
              <w:pStyle w:val="DHHStablebullet1"/>
              <w:rPr>
                <w:b w:val="0"/>
                <w:bCs w:val="0"/>
              </w:rPr>
            </w:pPr>
            <w:r>
              <w:rPr>
                <w:b w:val="0"/>
                <w:bCs w:val="0"/>
              </w:rPr>
              <w:t>E</w:t>
            </w:r>
            <w:r w:rsidRPr="00471AC5">
              <w:rPr>
                <w:b w:val="0"/>
                <w:bCs w:val="0"/>
              </w:rPr>
              <w:t>arly years, youth, aged and social planning</w:t>
            </w:r>
          </w:p>
          <w:p w14:paraId="38A106CD" w14:textId="77777777" w:rsidR="008779A2" w:rsidRPr="00471AC5" w:rsidRDefault="008779A2">
            <w:pPr>
              <w:pStyle w:val="DHHStablebullet1"/>
              <w:rPr>
                <w:b w:val="0"/>
                <w:bCs w:val="0"/>
              </w:rPr>
            </w:pPr>
            <w:r w:rsidRPr="00471AC5">
              <w:rPr>
                <w:b w:val="0"/>
                <w:bCs w:val="0"/>
              </w:rPr>
              <w:t>Community services</w:t>
            </w:r>
          </w:p>
          <w:p w14:paraId="148EB4ED" w14:textId="77777777" w:rsidR="008779A2" w:rsidRPr="00471AC5" w:rsidRDefault="008779A2">
            <w:pPr>
              <w:pStyle w:val="DHHStablebullet1"/>
              <w:rPr>
                <w:b w:val="0"/>
                <w:bCs w:val="0"/>
              </w:rPr>
            </w:pPr>
            <w:r w:rsidRPr="00471AC5">
              <w:rPr>
                <w:b w:val="0"/>
                <w:bCs w:val="0"/>
              </w:rPr>
              <w:t>Community facilities</w:t>
            </w:r>
          </w:p>
          <w:p w14:paraId="41BFA264" w14:textId="5999D6C2" w:rsidR="008779A2" w:rsidRDefault="008779A2">
            <w:pPr>
              <w:pStyle w:val="DHHStablebullet1"/>
              <w:rPr>
                <w:b w:val="0"/>
                <w:bCs w:val="0"/>
              </w:rPr>
            </w:pPr>
            <w:r>
              <w:rPr>
                <w:b w:val="0"/>
                <w:bCs w:val="0"/>
              </w:rPr>
              <w:t xml:space="preserve">Emergency management </w:t>
            </w:r>
          </w:p>
          <w:p w14:paraId="6FC5BC4E" w14:textId="77777777" w:rsidR="008779A2" w:rsidRPr="00471AC5" w:rsidRDefault="008779A2">
            <w:pPr>
              <w:pStyle w:val="DHHStablebullet1"/>
            </w:pPr>
            <w:r w:rsidRPr="00471AC5">
              <w:rPr>
                <w:b w:val="0"/>
                <w:bCs w:val="0"/>
              </w:rPr>
              <w:t>Sustainability</w:t>
            </w:r>
          </w:p>
        </w:tc>
        <w:tc>
          <w:tcPr>
            <w:tcW w:w="5749" w:type="dxa"/>
          </w:tcPr>
          <w:p w14:paraId="0FD5DE58" w14:textId="57883F7E" w:rsidR="008779A2" w:rsidRDefault="008779A2">
            <w:pPr>
              <w:pStyle w:val="DHHStablebullet1"/>
              <w:cnfStyle w:val="000000100000" w:firstRow="0" w:lastRow="0" w:firstColumn="0" w:lastColumn="0" w:oddVBand="0" w:evenVBand="0" w:oddHBand="1" w:evenHBand="0" w:firstRowFirstColumn="0" w:firstRowLastColumn="0" w:lastRowFirstColumn="0" w:lastRowLastColumn="0"/>
            </w:pPr>
            <w:r>
              <w:t xml:space="preserve">Promote and support conversations about climate change with the community, especially with children and youth, including </w:t>
            </w:r>
            <w:r w:rsidR="00951BCB">
              <w:t xml:space="preserve">about </w:t>
            </w:r>
            <w:r>
              <w:t>proactive action that can be taken to address climate change and its impacts on health</w:t>
            </w:r>
          </w:p>
          <w:p w14:paraId="1ABF9FED" w14:textId="0DF1E4EF" w:rsidR="008779A2" w:rsidRPr="00474920" w:rsidRDefault="008779A2">
            <w:pPr>
              <w:pStyle w:val="DHHStablebullet1"/>
              <w:cnfStyle w:val="000000100000" w:firstRow="0" w:lastRow="0" w:firstColumn="0" w:lastColumn="0" w:oddVBand="0" w:evenVBand="0" w:oddHBand="1" w:evenHBand="0" w:firstRowFirstColumn="0" w:firstRowLastColumn="0" w:lastRowFirstColumn="0" w:lastRowLastColumn="0"/>
              <w:rPr>
                <w:rStyle w:val="CommentReference"/>
                <w:sz w:val="20"/>
                <w:szCs w:val="20"/>
              </w:rPr>
            </w:pPr>
            <w:r>
              <w:t>Promote and support programs</w:t>
            </w:r>
            <w:r w:rsidR="00CC4C59">
              <w:t xml:space="preserve"> and </w:t>
            </w:r>
            <w:r w:rsidR="00E354CB">
              <w:t>spaces</w:t>
            </w:r>
            <w:r>
              <w:t xml:space="preserve"> for the community to </w:t>
            </w:r>
            <w:r w:rsidR="002726C1">
              <w:t xml:space="preserve">increase connection </w:t>
            </w:r>
            <w:r w:rsidR="00BF75EF">
              <w:t>with nature</w:t>
            </w:r>
            <w:r w:rsidR="002726C1">
              <w:t xml:space="preserve"> and </w:t>
            </w:r>
            <w:r>
              <w:t>take part in preserving nature, which can provide a sense of personal investment and help people overcome feelings of hopelessness and anxiety</w:t>
            </w:r>
            <w:r w:rsidR="007F0505">
              <w:t xml:space="preserve">, </w:t>
            </w:r>
            <w:r w:rsidR="00663381">
              <w:t>as well as</w:t>
            </w:r>
            <w:r w:rsidR="00277C03">
              <w:t xml:space="preserve"> foster social connection and improv</w:t>
            </w:r>
            <w:r w:rsidR="00502040">
              <w:t>e</w:t>
            </w:r>
            <w:r w:rsidR="00277C03">
              <w:t xml:space="preserve"> mental wellbeing</w:t>
            </w:r>
            <w:r w:rsidR="004B6EB0">
              <w:t xml:space="preserve"> (</w:t>
            </w:r>
            <w:r w:rsidR="00332EB0">
              <w:t>e</w:t>
            </w:r>
            <w:r w:rsidR="00076F34" w:rsidRPr="00076F34">
              <w:t>.g.</w:t>
            </w:r>
            <w:r w:rsidR="00EE6860">
              <w:t xml:space="preserve"> </w:t>
            </w:r>
            <w:r w:rsidR="008A5537">
              <w:t>f</w:t>
            </w:r>
            <w:r w:rsidR="00EB4384">
              <w:t xml:space="preserve">riends </w:t>
            </w:r>
            <w:r w:rsidR="00EE6860">
              <w:t>g</w:t>
            </w:r>
            <w:r w:rsidR="00EB4384">
              <w:t>roups</w:t>
            </w:r>
            <w:r w:rsidR="0004156E">
              <w:t>,</w:t>
            </w:r>
            <w:r w:rsidR="00076F34" w:rsidRPr="00076F34">
              <w:t xml:space="preserve"> community gardens</w:t>
            </w:r>
            <w:r w:rsidR="00DE0503">
              <w:t>,</w:t>
            </w:r>
            <w:r w:rsidR="004F5004">
              <w:t xml:space="preserve"> outdoor recreation areas</w:t>
            </w:r>
            <w:r w:rsidR="00076F34" w:rsidRPr="00076F34">
              <w:t xml:space="preserve"> and </w:t>
            </w:r>
            <w:r w:rsidR="009E50A9">
              <w:t>green spaces</w:t>
            </w:r>
            <w:r w:rsidR="003C0873">
              <w:t>)</w:t>
            </w:r>
          </w:p>
          <w:p w14:paraId="4EA0C289" w14:textId="2708CA46" w:rsidR="00474920" w:rsidRDefault="00474920" w:rsidP="00474920">
            <w:pPr>
              <w:pStyle w:val="DHHStablebullet1"/>
              <w:cnfStyle w:val="000000100000" w:firstRow="0" w:lastRow="0" w:firstColumn="0" w:lastColumn="0" w:oddVBand="0" w:evenVBand="0" w:oddHBand="1" w:evenHBand="0" w:firstRowFirstColumn="0" w:firstRowLastColumn="0" w:lastRowFirstColumn="0" w:lastRowLastColumn="0"/>
            </w:pPr>
            <w:r w:rsidRPr="00474920">
              <w:t xml:space="preserve">Promote and support opportunities for social connection in communities, building resilient communities with strong networks and equitable social capital  </w:t>
            </w:r>
          </w:p>
          <w:p w14:paraId="15C4E7EA" w14:textId="77777777" w:rsidR="008779A2" w:rsidRDefault="008779A2" w:rsidP="00474920">
            <w:pPr>
              <w:pStyle w:val="DHHStablebullet1"/>
              <w:cnfStyle w:val="000000100000" w:firstRow="0" w:lastRow="0" w:firstColumn="0" w:lastColumn="0" w:oddVBand="0" w:evenVBand="0" w:oddHBand="1" w:evenHBand="0" w:firstRowFirstColumn="0" w:firstRowLastColumn="0" w:lastRowFirstColumn="0" w:lastRowLastColumn="0"/>
            </w:pPr>
            <w:r>
              <w:t>Promote and support mental health services for people who may be affected by extreme events such as bushfires and floods</w:t>
            </w:r>
          </w:p>
          <w:p w14:paraId="7EF0538C" w14:textId="449411AE" w:rsidR="00A7106D" w:rsidRDefault="00A7106D" w:rsidP="00A7106D">
            <w:pPr>
              <w:pStyle w:val="DHHStablebullet1"/>
              <w:cnfStyle w:val="000000100000" w:firstRow="0" w:lastRow="0" w:firstColumn="0" w:lastColumn="0" w:oddVBand="0" w:evenVBand="0" w:oddHBand="1" w:evenHBand="0" w:firstRowFirstColumn="0" w:firstRowLastColumn="0" w:lastRowFirstColumn="0" w:lastRowLastColumn="0"/>
            </w:pPr>
            <w:r w:rsidRPr="00A7106D">
              <w:t>Offer community training on coping strategies and stress management (e.g. psychological first aid, e-CPR)</w:t>
            </w:r>
          </w:p>
        </w:tc>
      </w:tr>
    </w:tbl>
    <w:p w14:paraId="6F04136F" w14:textId="545A8C4E" w:rsidR="008779A2" w:rsidRDefault="008779A2" w:rsidP="008779A2">
      <w:pPr>
        <w:pStyle w:val="Heading3"/>
      </w:pPr>
      <w:bookmarkStart w:id="64" w:name="_Toc190954548"/>
      <w:r>
        <w:lastRenderedPageBreak/>
        <w:t>Prevent</w:t>
      </w:r>
      <w:r w:rsidDel="00BC5D9B">
        <w:t>ing</w:t>
      </w:r>
      <w:r>
        <w:t xml:space="preserve"> </w:t>
      </w:r>
      <w:r w:rsidR="00537F9B">
        <w:t>all forms of</w:t>
      </w:r>
      <w:r>
        <w:t xml:space="preserve"> violence</w:t>
      </w:r>
      <w:bookmarkEnd w:id="64"/>
      <w:r>
        <w:t xml:space="preserve"> </w:t>
      </w:r>
    </w:p>
    <w:p w14:paraId="790E0264" w14:textId="1BF90B08" w:rsidR="002779F5" w:rsidRDefault="00AB5454" w:rsidP="00F2602B">
      <w:pPr>
        <w:pStyle w:val="DHHSbody"/>
      </w:pPr>
      <w:r w:rsidRPr="00AB5454">
        <w:t>Councils, as providers of services, programs and facilities, can promote health and wellbeing in the community in a variety of areas including violence prevention services and support</w:t>
      </w:r>
      <w:r w:rsidR="00173EF8">
        <w:t>ing</w:t>
      </w:r>
      <w:r w:rsidRPr="00AB5454">
        <w:t xml:space="preserve"> frontline workers to address the challenges posed by climate change. </w:t>
      </w:r>
      <w:r w:rsidR="00F36DAA" w:rsidRPr="00F36DAA">
        <w:t>Family violence and violence against women</w:t>
      </w:r>
      <w:r w:rsidR="00CC241C">
        <w:t xml:space="preserve"> and children</w:t>
      </w:r>
      <w:r w:rsidR="00F36DAA" w:rsidRPr="00F36DAA">
        <w:t xml:space="preserve"> increases during and after a natural disaster or crisis such as bushfires or floods</w:t>
      </w:r>
      <w:r w:rsidR="00F36DAA">
        <w:t>.</w:t>
      </w:r>
      <w:r w:rsidR="00B36B55" w:rsidRPr="00391BDF">
        <w:rPr>
          <w:vertAlign w:val="superscript"/>
        </w:rPr>
        <w:fldChar w:fldCharType="begin"/>
      </w:r>
      <w:r w:rsidR="00260C3B">
        <w:rPr>
          <w:vertAlign w:val="superscript"/>
        </w:rPr>
        <w:instrText xml:space="preserve"> ADDIN EN.CITE &lt;EndNote&gt;&lt;Cite&gt;&lt;Year&gt;2020&lt;/Year&gt;&lt;RecNum&gt;592&lt;/RecNum&gt;&lt;DisplayText&gt;144&lt;/DisplayText&gt;&lt;record&gt;&lt;rec-number&gt;592&lt;/rec-number&gt;&lt;foreign-keys&gt;&lt;key app="EN" db-id="fwvs520dta0pajerxw65e0pi2ztww9f052dv" timestamp="1725497691" guid="a8f49b28-c906-491a-9859-cfce1952408a"&gt;592&lt;/key&gt;&lt;/foreign-keys&gt;&lt;ref-type name="Government Document"&gt;46&lt;/ref-type&gt;&lt;contributors&gt;&lt;/contributors&gt;&lt;titles&gt;&lt;title&gt;Department of Families, Fairness and Housing. Family violence reform rolling action plan 2020–2023. Victoria, Australia&lt;/title&gt;&lt;/titles&gt;&lt;dates&gt;&lt;year&gt;2020&lt;/year&gt;&lt;/dates&gt;&lt;publisher&gt;DFFH, State Government of Victoria&lt;/publisher&gt;&lt;urls&gt;&lt;/urls&gt;&lt;/record&gt;&lt;/Cite&gt;&lt;/EndNote&gt;</w:instrText>
      </w:r>
      <w:r w:rsidR="00B36B55" w:rsidRPr="00391BDF">
        <w:rPr>
          <w:vertAlign w:val="superscript"/>
        </w:rPr>
        <w:fldChar w:fldCharType="separate"/>
      </w:r>
      <w:r w:rsidR="00937C8F">
        <w:rPr>
          <w:noProof/>
          <w:vertAlign w:val="superscript"/>
        </w:rPr>
        <w:t>144</w:t>
      </w:r>
      <w:r w:rsidR="00B36B55" w:rsidRPr="00391BDF">
        <w:rPr>
          <w:vertAlign w:val="superscript"/>
        </w:rPr>
        <w:fldChar w:fldCharType="end"/>
      </w:r>
      <w:r w:rsidR="00F36DAA">
        <w:t xml:space="preserve"> </w:t>
      </w:r>
      <w:r w:rsidR="00CA0AAE" w:rsidRPr="00CA0AAE">
        <w:t xml:space="preserve">The public health system needs to address the determinants of violence at a structural level. Actions </w:t>
      </w:r>
      <w:r w:rsidR="00A46911">
        <w:t xml:space="preserve">should be taken </w:t>
      </w:r>
      <w:r w:rsidR="00CA0AAE" w:rsidRPr="00CA0AAE">
        <w:t xml:space="preserve">to promote gender equality, </w:t>
      </w:r>
      <w:r w:rsidR="00616B62">
        <w:t xml:space="preserve">diversity and inclusion, </w:t>
      </w:r>
      <w:r w:rsidR="00CA0AAE" w:rsidRPr="00CA0AAE">
        <w:t>positive attitudes towards ageing, and the right for all Victorians to be treated with respect and dignity</w:t>
      </w:r>
      <w:r w:rsidR="00A46911">
        <w:t>.</w:t>
      </w:r>
      <w:r w:rsidR="005F6D8C">
        <w:t xml:space="preserve"> These </w:t>
      </w:r>
      <w:r w:rsidR="00CA0AAE" w:rsidRPr="00CA0AAE">
        <w:t xml:space="preserve">are crucial for preventing all forms of violence, and will benefit all Victorians, regardless of age, </w:t>
      </w:r>
      <w:r w:rsidR="00281CEA">
        <w:t>race, ability,</w:t>
      </w:r>
      <w:r w:rsidR="00CA0AAE" w:rsidRPr="00CA0AAE">
        <w:t xml:space="preserve"> sex or gender. </w:t>
      </w:r>
      <w:r w:rsidR="00522FEA">
        <w:t>A community-wide approach</w:t>
      </w:r>
      <w:r w:rsidR="000C20B0">
        <w:t>,</w:t>
      </w:r>
      <w:r w:rsidR="00522FEA">
        <w:t xml:space="preserve"> and s</w:t>
      </w:r>
      <w:r w:rsidR="00CA0AAE" w:rsidRPr="00CA0AAE">
        <w:t>trengthening statewide and local partnerships</w:t>
      </w:r>
      <w:r w:rsidR="008C42DE">
        <w:t>,</w:t>
      </w:r>
      <w:r w:rsidR="00CA0AAE" w:rsidRPr="00CA0AAE">
        <w:t xml:space="preserve"> will deliver better outcomes</w:t>
      </w:r>
      <w:r w:rsidR="00214DC5">
        <w:t xml:space="preserve"> in</w:t>
      </w:r>
      <w:r w:rsidR="00CA0AAE" w:rsidRPr="00CA0AAE">
        <w:t xml:space="preserve"> prevent</w:t>
      </w:r>
      <w:r w:rsidR="00214DC5">
        <w:t>ing</w:t>
      </w:r>
      <w:r w:rsidR="00CA0AAE" w:rsidRPr="00CA0AAE">
        <w:t xml:space="preserve"> family violence.</w:t>
      </w:r>
      <w:r w:rsidR="003413EF" w:rsidRPr="003413EF">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003413EF" w:rsidRPr="003413EF">
        <w:rPr>
          <w:vertAlign w:val="superscript"/>
        </w:rPr>
        <w:fldChar w:fldCharType="separate"/>
      </w:r>
      <w:r w:rsidR="0000054B">
        <w:rPr>
          <w:noProof/>
          <w:vertAlign w:val="superscript"/>
        </w:rPr>
        <w:t>10</w:t>
      </w:r>
      <w:r w:rsidR="003413EF" w:rsidRPr="003413EF">
        <w:rPr>
          <w:vertAlign w:val="superscript"/>
        </w:rPr>
        <w:fldChar w:fldCharType="end"/>
      </w:r>
    </w:p>
    <w:p w14:paraId="7BCF6728" w14:textId="4B5EC3F0" w:rsidR="00EE37BA" w:rsidRDefault="00EE37BA" w:rsidP="00EE37BA">
      <w:pPr>
        <w:pStyle w:val="DHHSbody"/>
      </w:pPr>
      <w:r>
        <w:t xml:space="preserve">A range of Council services are also prescribed under the </w:t>
      </w:r>
      <w:r w:rsidRPr="00061B42">
        <w:t>Multi-Agency Risk Assessment and Management (MARAM) Framework</w:t>
      </w:r>
      <w:r>
        <w:t xml:space="preserve"> and Information Sharing Scheme and would need to ensure organisational alignment. </w:t>
      </w:r>
    </w:p>
    <w:p w14:paraId="6A18F258" w14:textId="17820022" w:rsidR="00194145" w:rsidRDefault="0099669D" w:rsidP="00D27F65">
      <w:pPr>
        <w:pStyle w:val="DHHSbody"/>
      </w:pPr>
      <w:r>
        <w:t xml:space="preserve">The </w:t>
      </w:r>
      <w:r w:rsidRPr="00AA2FBD">
        <w:rPr>
          <w:i/>
          <w:iCs/>
        </w:rPr>
        <w:t xml:space="preserve">Victorian </w:t>
      </w:r>
      <w:r w:rsidR="0051554C">
        <w:rPr>
          <w:i/>
          <w:iCs/>
        </w:rPr>
        <w:t>p</w:t>
      </w:r>
      <w:r w:rsidRPr="00AA2FBD">
        <w:rPr>
          <w:i/>
          <w:iCs/>
        </w:rPr>
        <w:t xml:space="preserve">ublic </w:t>
      </w:r>
      <w:r w:rsidR="0051554C">
        <w:rPr>
          <w:i/>
          <w:iCs/>
        </w:rPr>
        <w:t>h</w:t>
      </w:r>
      <w:r w:rsidRPr="00AA2FBD">
        <w:rPr>
          <w:i/>
          <w:iCs/>
        </w:rPr>
        <w:t xml:space="preserve">ealth and </w:t>
      </w:r>
      <w:r w:rsidR="0051554C">
        <w:rPr>
          <w:i/>
          <w:iCs/>
        </w:rPr>
        <w:t>w</w:t>
      </w:r>
      <w:r w:rsidRPr="00AA2FBD">
        <w:rPr>
          <w:i/>
          <w:iCs/>
        </w:rPr>
        <w:t xml:space="preserve">ellbeing </w:t>
      </w:r>
      <w:r w:rsidR="0051554C">
        <w:rPr>
          <w:i/>
          <w:iCs/>
        </w:rPr>
        <w:t>p</w:t>
      </w:r>
      <w:r w:rsidRPr="00AA2FBD">
        <w:rPr>
          <w:i/>
          <w:iCs/>
        </w:rPr>
        <w:t>lan 2023-</w:t>
      </w:r>
      <w:r>
        <w:rPr>
          <w:i/>
          <w:iCs/>
        </w:rPr>
        <w:t>20</w:t>
      </w:r>
      <w:r w:rsidRPr="00AA2FBD">
        <w:rPr>
          <w:i/>
          <w:iCs/>
        </w:rPr>
        <w:t>27</w:t>
      </w:r>
      <w:r>
        <w:t xml:space="preserve"> includes </w:t>
      </w:r>
      <w:r w:rsidR="00F55368">
        <w:t xml:space="preserve">preventing all forms </w:t>
      </w:r>
      <w:r w:rsidR="00792B5E">
        <w:t>of violence</w:t>
      </w:r>
      <w:r>
        <w:t xml:space="preserve"> as a key priority.</w:t>
      </w:r>
      <w:r w:rsidRPr="00AA2FBD">
        <w:rPr>
          <w:vertAlign w:val="superscript"/>
        </w:rPr>
        <w:fldChar w:fldCharType="begin"/>
      </w:r>
      <w:r w:rsidR="00C31CF2">
        <w:rPr>
          <w:vertAlign w:val="superscript"/>
        </w:rPr>
        <w:instrText xml:space="preserve"> ADDIN EN.CITE &lt;EndNote&gt;&lt;Cite&gt;&lt;Year&gt;2023&lt;/Year&gt;&lt;RecNum&gt;593&lt;/RecNum&gt;&lt;DisplayText&gt;10&lt;/DisplayText&gt;&lt;record&gt;&lt;rec-number&gt;593&lt;/rec-number&gt;&lt;foreign-keys&gt;&lt;key app="EN" db-id="fwvs520dta0pajerxw65e0pi2ztww9f052dv" timestamp="1725497691" guid="606287b1-140d-44bf-a998-0fdae3f0b931"&gt;593&lt;/key&gt;&lt;/foreign-keys&gt;&lt;ref-type name="Government Document"&gt;46&lt;/ref-type&gt;&lt;contributors&gt;&lt;/contributors&gt;&lt;titles&gt;&lt;title&gt;Department of Health. Victorian public health and wellbeing plan 2023–2027.&lt;/title&gt;&lt;/titles&gt;&lt;dates&gt;&lt;year&gt;2023&lt;/year&gt;&lt;/dates&gt;&lt;pub-location&gt;Melbourne, Australia&lt;/pub-location&gt;&lt;publisher&gt;DH, State Government of Victoria&lt;/publisher&gt;&lt;urls&gt;&lt;/urls&gt;&lt;/record&gt;&lt;/Cite&gt;&lt;/EndNote&gt;</w:instrText>
      </w:r>
      <w:r w:rsidRPr="00AA2FBD">
        <w:rPr>
          <w:vertAlign w:val="superscript"/>
        </w:rPr>
        <w:fldChar w:fldCharType="separate"/>
      </w:r>
      <w:r w:rsidR="0000054B">
        <w:rPr>
          <w:noProof/>
          <w:vertAlign w:val="superscript"/>
        </w:rPr>
        <w:t>10</w:t>
      </w:r>
      <w:r w:rsidRPr="00AA2FBD">
        <w:rPr>
          <w:vertAlign w:val="superscript"/>
        </w:rPr>
        <w:fldChar w:fldCharType="end"/>
      </w:r>
      <w:r>
        <w:t xml:space="preserve"> </w:t>
      </w:r>
      <w:r w:rsidR="3417992A">
        <w:t>The</w:t>
      </w:r>
      <w:r w:rsidR="00F47935">
        <w:t xml:space="preserve"> department </w:t>
      </w:r>
      <w:r w:rsidR="3417992A">
        <w:t>has updated its</w:t>
      </w:r>
      <w:r w:rsidR="00F47935">
        <w:t xml:space="preserve"> </w:t>
      </w:r>
      <w:r w:rsidR="009E7A6B">
        <w:t xml:space="preserve">supporting </w:t>
      </w:r>
      <w:r w:rsidR="00024B44">
        <w:t xml:space="preserve">guidance for local </w:t>
      </w:r>
      <w:r w:rsidR="001614E5">
        <w:t>government</w:t>
      </w:r>
      <w:r w:rsidR="4BCA66F1">
        <w:t xml:space="preserve"> on</w:t>
      </w:r>
      <w:r w:rsidR="009468D8">
        <w:t xml:space="preserve"> </w:t>
      </w:r>
      <w:r w:rsidR="0056124B" w:rsidRPr="0056124B">
        <w:rPr>
          <w:i/>
          <w:iCs/>
        </w:rPr>
        <w:t>Family violence and municipal public health and wellbeing planning</w:t>
      </w:r>
      <w:r w:rsidR="006B435A">
        <w:t>.</w:t>
      </w:r>
      <w:r w:rsidR="00C91CF4" w:rsidRPr="003A66F7">
        <w:rPr>
          <w:vertAlign w:val="superscript"/>
        </w:rPr>
        <w:fldChar w:fldCharType="begin"/>
      </w:r>
      <w:r w:rsidR="00260C3B">
        <w:rPr>
          <w:vertAlign w:val="superscript"/>
        </w:rPr>
        <w:instrText xml:space="preserve"> ADDIN EN.CITE &lt;EndNote&gt;&lt;Cite&gt;&lt;Year&gt;2024&lt;/Year&gt;&lt;RecNum&gt;660&lt;/RecNum&gt;&lt;DisplayText&gt;145&lt;/DisplayText&gt;&lt;record&gt;&lt;rec-number&gt;660&lt;/rec-number&gt;&lt;foreign-keys&gt;&lt;key app="EN" db-id="fwvs520dta0pajerxw65e0pi2ztww9f052dv" timestamp="1725944305" guid="6df9d10d-28ab-4fce-b79b-21d20f4bd157"&gt;660&lt;/key&gt;&lt;/foreign-keys&gt;&lt;ref-type name="Government Document"&gt;46&lt;/ref-type&gt;&lt;contributors&gt;&lt;/contributors&gt;&lt;titles&gt;&lt;title&gt;Department of Health. Family violence and municipal public health and wellbeing planning: Guidance for local government, August 2024.&lt;/title&gt;&lt;/titles&gt;&lt;dates&gt;&lt;year&gt;2024&lt;/year&gt;&lt;/dates&gt;&lt;pub-location&gt;Melbourne, Australia&lt;/pub-location&gt;&lt;publisher&gt;DH, State Government of Victoria&lt;/publisher&gt;&lt;urls&gt;&lt;related-urls&gt;&lt;url&gt;https://www.health.vic.gov.au/site-4/publications/family-violence-and-municipal-public-health-and-wellbeing-planning-guidance-for-local&lt;/url&gt;&lt;/related-urls&gt;&lt;/urls&gt;&lt;/record&gt;&lt;/Cite&gt;&lt;/EndNote&gt;</w:instrText>
      </w:r>
      <w:r w:rsidR="00C91CF4" w:rsidRPr="003A66F7">
        <w:rPr>
          <w:vertAlign w:val="superscript"/>
        </w:rPr>
        <w:fldChar w:fldCharType="separate"/>
      </w:r>
      <w:r w:rsidR="00937C8F">
        <w:rPr>
          <w:noProof/>
          <w:vertAlign w:val="superscript"/>
        </w:rPr>
        <w:t>145</w:t>
      </w:r>
      <w:r w:rsidR="00C91CF4" w:rsidRPr="003A66F7">
        <w:rPr>
          <w:vertAlign w:val="superscript"/>
        </w:rPr>
        <w:fldChar w:fldCharType="end"/>
      </w:r>
      <w:r w:rsidR="003A6753">
        <w:t xml:space="preserve"> </w:t>
      </w:r>
      <w:r w:rsidR="0079182F">
        <w:t xml:space="preserve">It provides </w:t>
      </w:r>
      <w:r w:rsidR="00062FC5">
        <w:t>examples o</w:t>
      </w:r>
      <w:r w:rsidR="000B0F46" w:rsidRPr="000B0F46">
        <w:t>f practical measures councils can take to reduce family violence and respond to the needs of victims</w:t>
      </w:r>
      <w:r w:rsidR="000B2CAA">
        <w:t xml:space="preserve">, </w:t>
      </w:r>
      <w:r w:rsidR="006B1573">
        <w:t xml:space="preserve">as well as </w:t>
      </w:r>
      <w:r w:rsidR="000B2CAA">
        <w:t xml:space="preserve">resources and case studies to </w:t>
      </w:r>
      <w:r w:rsidR="00542312">
        <w:t xml:space="preserve">support </w:t>
      </w:r>
      <w:r w:rsidR="00D931A2">
        <w:t xml:space="preserve">councils </w:t>
      </w:r>
      <w:r w:rsidR="009208CF">
        <w:t xml:space="preserve">when preparing </w:t>
      </w:r>
      <w:r w:rsidR="007C726A">
        <w:t xml:space="preserve">a </w:t>
      </w:r>
      <w:r w:rsidR="00D41DEB">
        <w:t xml:space="preserve">MPHWP. </w:t>
      </w:r>
    </w:p>
    <w:p w14:paraId="26D14139" w14:textId="6A9D087B" w:rsidR="00D27F65" w:rsidRDefault="00D27F65" w:rsidP="00D27F65">
      <w:pPr>
        <w:pStyle w:val="DHHSbody"/>
      </w:pPr>
      <w:r>
        <w:t xml:space="preserve">Examples of business areas and strategies that could be implemented </w:t>
      </w:r>
      <w:r w:rsidR="008B3818">
        <w:t>to</w:t>
      </w:r>
      <w:r>
        <w:t xml:space="preserve"> </w:t>
      </w:r>
      <w:r w:rsidR="00690672">
        <w:t xml:space="preserve">prevent </w:t>
      </w:r>
      <w:r w:rsidR="008B6B00">
        <w:t xml:space="preserve">all forms of </w:t>
      </w:r>
      <w:r>
        <w:t>violence</w:t>
      </w:r>
      <w:r w:rsidDel="00690672">
        <w:t xml:space="preserve"> </w:t>
      </w:r>
      <w:r>
        <w:t xml:space="preserve">are included in </w:t>
      </w:r>
      <w:r w:rsidRPr="00BB7FA6">
        <w:rPr>
          <w:b/>
          <w:bCs/>
        </w:rPr>
        <w:fldChar w:fldCharType="begin"/>
      </w:r>
      <w:r w:rsidRPr="00BB7FA6">
        <w:rPr>
          <w:b/>
          <w:bCs/>
        </w:rPr>
        <w:instrText xml:space="preserve"> REF _Ref44344742 \h  \* MERGEFORMAT </w:instrText>
      </w:r>
      <w:r w:rsidRPr="00BB7FA6">
        <w:rPr>
          <w:b/>
          <w:bCs/>
        </w:rPr>
      </w:r>
      <w:r w:rsidRPr="00BB7FA6">
        <w:rPr>
          <w:b/>
          <w:bCs/>
        </w:rPr>
        <w:fldChar w:fldCharType="separate"/>
      </w:r>
      <w:r w:rsidR="00910637" w:rsidRPr="00BB7FA6">
        <w:rPr>
          <w:b/>
          <w:bCs/>
        </w:rPr>
        <w:t xml:space="preserve">Table </w:t>
      </w:r>
      <w:r w:rsidR="00910637" w:rsidRPr="00BB7FA6">
        <w:rPr>
          <w:b/>
          <w:bCs/>
          <w:noProof/>
        </w:rPr>
        <w:t>1</w:t>
      </w:r>
      <w:r w:rsidRPr="00BB7FA6">
        <w:rPr>
          <w:b/>
          <w:bCs/>
        </w:rPr>
        <w:fldChar w:fldCharType="end"/>
      </w:r>
      <w:r w:rsidR="00970606">
        <w:rPr>
          <w:b/>
          <w:bCs/>
        </w:rPr>
        <w:t>5</w:t>
      </w:r>
      <w:r>
        <w:t>.</w:t>
      </w:r>
    </w:p>
    <w:p w14:paraId="4F081827" w14:textId="6F24F760" w:rsidR="00D27F65" w:rsidRPr="00D27F65" w:rsidRDefault="00D27F65" w:rsidP="00BD72BB">
      <w:pPr>
        <w:pStyle w:val="DHHStablecaption"/>
        <w:rPr>
          <w:rFonts w:eastAsia="Times"/>
        </w:rPr>
      </w:pPr>
      <w:bookmarkStart w:id="65" w:name="_Ref44344742"/>
      <w:r w:rsidRPr="00900FEB">
        <w:rPr>
          <w:rFonts w:eastAsia="Times"/>
        </w:rPr>
        <w:t xml:space="preserve">Table </w:t>
      </w:r>
      <w:bookmarkEnd w:id="65"/>
      <w:r w:rsidR="00195446">
        <w:rPr>
          <w:rFonts w:eastAsia="Times"/>
        </w:rPr>
        <w:t>1</w:t>
      </w:r>
      <w:r w:rsidR="00970606">
        <w:rPr>
          <w:rFonts w:eastAsia="Times"/>
        </w:rPr>
        <w:t>5</w:t>
      </w:r>
      <w:r w:rsidRPr="00900FEB">
        <w:rPr>
          <w:rFonts w:eastAsia="Times"/>
        </w:rPr>
        <w:t xml:space="preserve">: </w:t>
      </w:r>
      <w:r>
        <w:rPr>
          <w:rFonts w:eastAsia="Times"/>
        </w:rPr>
        <w:t xml:space="preserve">Examples of </w:t>
      </w:r>
      <w:r w:rsidR="008559D7">
        <w:rPr>
          <w:rFonts w:eastAsia="Times"/>
        </w:rPr>
        <w:t xml:space="preserve">preventing </w:t>
      </w:r>
      <w:r w:rsidR="00F92741">
        <w:rPr>
          <w:rFonts w:eastAsia="Times"/>
        </w:rPr>
        <w:t>all forms of</w:t>
      </w:r>
      <w:r w:rsidR="008559D7">
        <w:rPr>
          <w:rFonts w:eastAsia="Times"/>
        </w:rPr>
        <w:t xml:space="preserve"> </w:t>
      </w:r>
      <w:r>
        <w:rPr>
          <w:rFonts w:eastAsia="Times"/>
        </w:rPr>
        <w:t>violence strategies</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5749"/>
      </w:tblGrid>
      <w:tr w:rsidR="00970606" w:rsidRPr="00970606" w14:paraId="1B474246"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left w:val="none" w:sz="0" w:space="0" w:color="auto"/>
              <w:bottom w:val="none" w:sz="0" w:space="0" w:color="auto"/>
              <w:right w:val="none" w:sz="0" w:space="0" w:color="auto"/>
            </w:tcBorders>
          </w:tcPr>
          <w:p w14:paraId="426A531F" w14:textId="5977C264" w:rsidR="00070D79" w:rsidRPr="00970606" w:rsidRDefault="00070D79" w:rsidP="00A07A6E">
            <w:pPr>
              <w:pStyle w:val="DHHStabletext"/>
              <w:rPr>
                <w:color w:val="auto"/>
              </w:rPr>
            </w:pPr>
            <w:r w:rsidRPr="00970606">
              <w:rPr>
                <w:color w:val="auto"/>
              </w:rPr>
              <w:t>Example business areas</w:t>
            </w:r>
          </w:p>
        </w:tc>
        <w:tc>
          <w:tcPr>
            <w:tcW w:w="5749" w:type="dxa"/>
            <w:tcBorders>
              <w:top w:val="none" w:sz="0" w:space="0" w:color="auto"/>
              <w:left w:val="none" w:sz="0" w:space="0" w:color="auto"/>
              <w:bottom w:val="none" w:sz="0" w:space="0" w:color="auto"/>
              <w:right w:val="none" w:sz="0" w:space="0" w:color="auto"/>
            </w:tcBorders>
          </w:tcPr>
          <w:p w14:paraId="0403A7C1" w14:textId="77777777" w:rsidR="00070D79" w:rsidRPr="00970606" w:rsidRDefault="00070D79" w:rsidP="00A07A6E">
            <w:pPr>
              <w:pStyle w:val="DHHStabletext"/>
              <w:cnfStyle w:val="100000000000" w:firstRow="1" w:lastRow="0" w:firstColumn="0" w:lastColumn="0" w:oddVBand="0" w:evenVBand="0" w:oddHBand="0" w:evenHBand="0" w:firstRowFirstColumn="0" w:firstRowLastColumn="0" w:lastRowFirstColumn="0" w:lastRowLastColumn="0"/>
              <w:rPr>
                <w:b w:val="0"/>
                <w:bCs w:val="0"/>
                <w:color w:val="auto"/>
              </w:rPr>
            </w:pPr>
            <w:r w:rsidRPr="00970606">
              <w:rPr>
                <w:color w:val="auto"/>
              </w:rPr>
              <w:t>Example strategies</w:t>
            </w:r>
          </w:p>
        </w:tc>
      </w:tr>
      <w:tr w:rsidR="00070D79" w14:paraId="262605A5"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3EC72945" w14:textId="0CD722D6" w:rsidR="00471AC5" w:rsidRPr="00471AC5" w:rsidRDefault="00471AC5" w:rsidP="00E70426">
            <w:pPr>
              <w:pStyle w:val="DHHStablebullet1"/>
              <w:rPr>
                <w:b w:val="0"/>
                <w:bCs w:val="0"/>
              </w:rPr>
            </w:pPr>
            <w:r w:rsidRPr="00471AC5">
              <w:rPr>
                <w:b w:val="0"/>
                <w:bCs w:val="0"/>
              </w:rPr>
              <w:t xml:space="preserve">Health and wellbeing, health promotion </w:t>
            </w:r>
          </w:p>
          <w:p w14:paraId="79870F75" w14:textId="0D1600E0" w:rsidR="00471AC5" w:rsidRPr="00471AC5" w:rsidRDefault="00AD7C28" w:rsidP="00E70426">
            <w:pPr>
              <w:pStyle w:val="DHHStablebullet1"/>
              <w:rPr>
                <w:b w:val="0"/>
                <w:bCs w:val="0"/>
              </w:rPr>
            </w:pPr>
            <w:r>
              <w:rPr>
                <w:b w:val="0"/>
                <w:bCs w:val="0"/>
              </w:rPr>
              <w:t>E</w:t>
            </w:r>
            <w:r w:rsidR="00471AC5" w:rsidRPr="00471AC5">
              <w:rPr>
                <w:b w:val="0"/>
                <w:bCs w:val="0"/>
              </w:rPr>
              <w:t>arly years, youth, aged and social planning</w:t>
            </w:r>
          </w:p>
          <w:p w14:paraId="4D690213" w14:textId="77777777" w:rsidR="00471AC5" w:rsidRPr="00471AC5" w:rsidRDefault="00471AC5" w:rsidP="00E70426">
            <w:pPr>
              <w:pStyle w:val="DHHStablebullet1"/>
              <w:rPr>
                <w:b w:val="0"/>
                <w:bCs w:val="0"/>
              </w:rPr>
            </w:pPr>
            <w:r w:rsidRPr="00471AC5">
              <w:rPr>
                <w:b w:val="0"/>
                <w:bCs w:val="0"/>
              </w:rPr>
              <w:t>Community services</w:t>
            </w:r>
          </w:p>
          <w:p w14:paraId="5081756F" w14:textId="77777777" w:rsidR="00471AC5" w:rsidRPr="00471AC5" w:rsidRDefault="00471AC5" w:rsidP="00E70426">
            <w:pPr>
              <w:pStyle w:val="DHHStablebullet1"/>
              <w:rPr>
                <w:b w:val="0"/>
                <w:bCs w:val="0"/>
              </w:rPr>
            </w:pPr>
            <w:r w:rsidRPr="00471AC5">
              <w:rPr>
                <w:b w:val="0"/>
                <w:bCs w:val="0"/>
              </w:rPr>
              <w:t>Community facilities</w:t>
            </w:r>
          </w:p>
          <w:p w14:paraId="524DDBDF" w14:textId="119CA608" w:rsidR="00070D79" w:rsidRPr="00471AC5" w:rsidRDefault="7D82BF11" w:rsidP="00E70426">
            <w:pPr>
              <w:pStyle w:val="DHHStablebullet1"/>
            </w:pPr>
            <w:r>
              <w:rPr>
                <w:b w:val="0"/>
                <w:bCs w:val="0"/>
              </w:rPr>
              <w:t xml:space="preserve">Emergency management </w:t>
            </w:r>
          </w:p>
        </w:tc>
        <w:tc>
          <w:tcPr>
            <w:tcW w:w="5749" w:type="dxa"/>
          </w:tcPr>
          <w:p w14:paraId="00271958" w14:textId="77777777" w:rsidR="00070D79" w:rsidRDefault="00471AC5" w:rsidP="00E70426">
            <w:pPr>
              <w:pStyle w:val="DHHStablebullet1"/>
              <w:cnfStyle w:val="000000100000" w:firstRow="0" w:lastRow="0" w:firstColumn="0" w:lastColumn="0" w:oddVBand="0" w:evenVBand="0" w:oddHBand="1" w:evenHBand="0" w:firstRowFirstColumn="0" w:firstRowLastColumn="0" w:lastRowFirstColumn="0" w:lastRowLastColumn="0"/>
            </w:pPr>
            <w:r>
              <w:t xml:space="preserve">Undertake prevention work and develop programs to assist </w:t>
            </w:r>
            <w:r w:rsidR="0002727E">
              <w:t xml:space="preserve">individuals </w:t>
            </w:r>
            <w:r>
              <w:t>who may be at increased risk of family violence</w:t>
            </w:r>
            <w:r w:rsidR="009B3359">
              <w:t xml:space="preserve"> and abuse</w:t>
            </w:r>
            <w:r>
              <w:t xml:space="preserve"> during and after emergencies and disaster</w:t>
            </w:r>
            <w:r w:rsidR="0002727E">
              <w:t>s</w:t>
            </w:r>
          </w:p>
          <w:p w14:paraId="7EA45090" w14:textId="44D84A3B" w:rsidR="001C4DAE" w:rsidRDefault="0046496E" w:rsidP="001C4DAE">
            <w:pPr>
              <w:pStyle w:val="DHHStablebullet1"/>
              <w:cnfStyle w:val="000000100000" w:firstRow="0" w:lastRow="0" w:firstColumn="0" w:lastColumn="0" w:oddVBand="0" w:evenVBand="0" w:oddHBand="1" w:evenHBand="0" w:firstRowFirstColumn="0" w:firstRowLastColumn="0" w:lastRowFirstColumn="0" w:lastRowLastColumn="0"/>
            </w:pPr>
            <w:r>
              <w:t>Make</w:t>
            </w:r>
            <w:r w:rsidR="001C4DAE">
              <w:t xml:space="preserve"> culturally safe supports and services that are free from stigma, racism and discrimination </w:t>
            </w:r>
            <w:r w:rsidR="001A75D7">
              <w:t>a</w:t>
            </w:r>
            <w:r>
              <w:t>ccessible</w:t>
            </w:r>
            <w:r w:rsidR="001A75D7">
              <w:t xml:space="preserve"> to Victorians experiencing </w:t>
            </w:r>
            <w:r w:rsidR="002079A5">
              <w:t xml:space="preserve">violence </w:t>
            </w:r>
            <w:r w:rsidR="00014F20">
              <w:t>during and after emergencies and disasters</w:t>
            </w:r>
          </w:p>
          <w:p w14:paraId="09E53801" w14:textId="4233A139" w:rsidR="001C4DAE" w:rsidRDefault="001C4DAE" w:rsidP="001C4DAE">
            <w:pPr>
              <w:pStyle w:val="DHHStablebullet1"/>
              <w:cnfStyle w:val="000000100000" w:firstRow="0" w:lastRow="0" w:firstColumn="0" w:lastColumn="0" w:oddVBand="0" w:evenVBand="0" w:oddHBand="1" w:evenHBand="0" w:firstRowFirstColumn="0" w:firstRowLastColumn="0" w:lastRowFirstColumn="0" w:lastRowLastColumn="0"/>
            </w:pPr>
            <w:r>
              <w:t>Work with men and boys to change attitudes and behaviours that can lead to violence and engage all Victorians in practical and creative ways to learn about respectful, safe and equitable relationships</w:t>
            </w:r>
          </w:p>
          <w:p w14:paraId="08D65D11" w14:textId="46C70FC4" w:rsidR="00B21C40" w:rsidRPr="009B6915" w:rsidRDefault="00B21C40" w:rsidP="00E70426">
            <w:pPr>
              <w:pStyle w:val="DHHStablebullet1"/>
              <w:cnfStyle w:val="000000100000" w:firstRow="0" w:lastRow="0" w:firstColumn="0" w:lastColumn="0" w:oddVBand="0" w:evenVBand="0" w:oddHBand="1" w:evenHBand="0" w:firstRowFirstColumn="0" w:firstRowLastColumn="0" w:lastRowFirstColumn="0" w:lastRowLastColumn="0"/>
            </w:pPr>
            <w:r>
              <w:t xml:space="preserve">Include family violence prevention resources in community emergency response packs </w:t>
            </w:r>
          </w:p>
          <w:p w14:paraId="243BD34D" w14:textId="3A08E7FC" w:rsidR="00B21C40" w:rsidRDefault="009B6915" w:rsidP="00E70426">
            <w:pPr>
              <w:pStyle w:val="DHHStablebullet1"/>
              <w:cnfStyle w:val="000000100000" w:firstRow="0" w:lastRow="0" w:firstColumn="0" w:lastColumn="0" w:oddVBand="0" w:evenVBand="0" w:oddHBand="1" w:evenHBand="0" w:firstRowFirstColumn="0" w:firstRowLastColumn="0" w:lastRowFirstColumn="0" w:lastRowLastColumn="0"/>
            </w:pPr>
            <w:r>
              <w:t xml:space="preserve">Make family violence bystander and response training available to emergency services and community groups </w:t>
            </w:r>
          </w:p>
        </w:tc>
      </w:tr>
    </w:tbl>
    <w:p w14:paraId="56136FF0" w14:textId="77777777" w:rsidR="005874E1" w:rsidRDefault="005874E1" w:rsidP="00F75C0F">
      <w:pPr>
        <w:pStyle w:val="Heading2"/>
      </w:pPr>
      <w:bookmarkStart w:id="66" w:name="_Toc44534132"/>
      <w:r>
        <w:br w:type="page"/>
      </w:r>
    </w:p>
    <w:p w14:paraId="3CB98A47" w14:textId="4546A4F0" w:rsidR="002D79F7" w:rsidRDefault="00FF5832" w:rsidP="00FA1FAD">
      <w:pPr>
        <w:pStyle w:val="Heading2"/>
      </w:pPr>
      <w:bookmarkStart w:id="67" w:name="_Toc190954549"/>
      <w:r w:rsidRPr="00943F17">
        <w:lastRenderedPageBreak/>
        <w:t>Evaluation</w:t>
      </w:r>
      <w:bookmarkEnd w:id="66"/>
      <w:bookmarkEnd w:id="67"/>
    </w:p>
    <w:p w14:paraId="5A6745CD" w14:textId="0DEC1F3B" w:rsidR="003B60E3" w:rsidRPr="003B60E3" w:rsidRDefault="003B60E3" w:rsidP="003B60E3">
      <w:pPr>
        <w:pStyle w:val="Heading3"/>
      </w:pPr>
      <w:bookmarkStart w:id="68" w:name="_Toc190954550"/>
      <w:r>
        <w:t>The importance of evaluation, and evaluation approaches</w:t>
      </w:r>
      <w:bookmarkEnd w:id="68"/>
    </w:p>
    <w:p w14:paraId="2F38C5CA" w14:textId="2CFC397F" w:rsidR="002F6A28" w:rsidRPr="00094917" w:rsidRDefault="002F6A28" w:rsidP="002F6A28">
      <w:pPr>
        <w:pStyle w:val="DHHSbody"/>
        <w:jc w:val="center"/>
        <w:rPr>
          <w:sz w:val="22"/>
          <w:szCs w:val="22"/>
        </w:rPr>
      </w:pPr>
      <w:r w:rsidRPr="00094917">
        <w:rPr>
          <w:sz w:val="22"/>
          <w:szCs w:val="22"/>
        </w:rPr>
        <w:t>‘Evaluation as routine practice brings the ability to generate knowledge and learning, providing opportunities to question assumptions, test theories, and improve practices that can move communities toward improved health and climate resilience.’</w:t>
      </w:r>
      <w:r w:rsidR="00F443FE" w:rsidRPr="00094917">
        <w:rPr>
          <w:sz w:val="22"/>
          <w:szCs w:val="22"/>
          <w:vertAlign w:val="superscript"/>
        </w:rPr>
        <w:fldChar w:fldCharType="begin"/>
      </w:r>
      <w:r w:rsidR="00E941A9">
        <w:rPr>
          <w:sz w:val="22"/>
          <w:szCs w:val="22"/>
          <w:vertAlign w:val="superscript"/>
        </w:rPr>
        <w:instrText xml:space="preserve"> ADDIN EN.CITE &lt;EndNote&gt;&lt;Cite&gt;&lt;Author&gt;Joseph&lt;/Author&gt;&lt;Year&gt;2023&lt;/Year&gt;&lt;RecNum&gt;700&lt;/RecNum&gt;&lt;Suffix&gt;p18&lt;/Suffix&gt;&lt;Pages&gt;18&lt;/Pages&gt;&lt;DisplayText&gt;146p18&lt;/DisplayText&gt;&lt;record&gt;&lt;rec-number&gt;700&lt;/rec-number&gt;&lt;foreign-keys&gt;&lt;key app="EN" db-id="fwvs520dta0pajerxw65e0pi2ztww9f052dv" timestamp="1726702504" guid="a52381af-ad48-404b-857f-df3299e35585"&gt;700&lt;/key&gt;&lt;/foreign-keys&gt;&lt;ref-type name="Journal Article"&gt;17&lt;/ref-type&gt;&lt;contributors&gt;&lt;authors&gt;&lt;author&gt;Heather A Joseph&lt;/author&gt;&lt;author&gt;Evan Mallen&lt;/author&gt;&lt;author&gt;Megan McLaughlin&lt;/author&gt;&lt;author&gt;Elena Grossman&lt;/author&gt;&lt;author&gt;Tisha Joseph Holmes&lt;/author&gt;&lt;author&gt;Autumn Locklear&lt;/author&gt;&lt;author&gt;Emily Powell&lt;/author&gt;&lt;author&gt;Lauren Thie&lt;/author&gt;&lt;author&gt;Christopher K Uejio&lt;/author&gt;&lt;author&gt;Kristen Vacca&lt;/author&gt;&lt;author&gt;Courtney Williams&lt;/author&gt;&lt;author&gt;Tony Bishop&lt;/author&gt;&lt;author&gt;Carol Jeffers&lt;/author&gt;&lt;author&gt;Hannah Siegel&lt;/author&gt;&lt;author&gt;Chelsea Austin&lt;/author&gt;&lt;/authors&gt;&lt;/contributors&gt;&lt;titles&gt;&lt;title&gt;Evaluating public health strategies for climate adaptation: Challenges and opportunities from the climate ready states and cities initiative.&lt;/title&gt;&lt;secondary-title&gt;PLOS Clim 2(3): e0000102.&lt;/secondary-title&gt;&lt;/titles&gt;&lt;periodical&gt;&lt;full-title&gt;PLOS Clim 2(3): e0000102.&lt;/full-title&gt;&lt;/periodical&gt;&lt;dates&gt;&lt;year&gt;2023&lt;/year&gt;&lt;/dates&gt;&lt;urls&gt;&lt;/urls&gt;&lt;electronic-resource-num&gt;https://doi.org/10.1371/journal.pclm.0000102&lt;/electronic-resource-num&gt;&lt;/record&gt;&lt;/Cite&gt;&lt;/EndNote&gt;</w:instrText>
      </w:r>
      <w:r w:rsidR="00F443FE" w:rsidRPr="00094917">
        <w:rPr>
          <w:sz w:val="22"/>
          <w:szCs w:val="22"/>
          <w:vertAlign w:val="superscript"/>
        </w:rPr>
        <w:fldChar w:fldCharType="separate"/>
      </w:r>
      <w:r w:rsidR="00937C8F">
        <w:rPr>
          <w:noProof/>
          <w:sz w:val="22"/>
          <w:szCs w:val="22"/>
          <w:vertAlign w:val="superscript"/>
        </w:rPr>
        <w:t>146p18</w:t>
      </w:r>
      <w:r w:rsidR="00F443FE" w:rsidRPr="00094917">
        <w:rPr>
          <w:sz w:val="22"/>
          <w:szCs w:val="22"/>
          <w:vertAlign w:val="superscript"/>
        </w:rPr>
        <w:fldChar w:fldCharType="end"/>
      </w:r>
    </w:p>
    <w:p w14:paraId="3D2782D5" w14:textId="52B129D2" w:rsidR="007E51FC" w:rsidRDefault="007E51FC" w:rsidP="00501A7B">
      <w:pPr>
        <w:pStyle w:val="DHHSbody"/>
      </w:pPr>
      <w:r w:rsidRPr="007E51FC">
        <w:t xml:space="preserve">Evaluation generates critical evidence about the effectiveness of health-focused climate </w:t>
      </w:r>
      <w:r w:rsidR="00AC22E7">
        <w:t xml:space="preserve">change mitigation and </w:t>
      </w:r>
      <w:r w:rsidRPr="007E51FC">
        <w:t>adaptation</w:t>
      </w:r>
      <w:r w:rsidR="00FC7416">
        <w:t xml:space="preserve"> initiatives</w:t>
      </w:r>
      <w:r w:rsidRPr="007E51FC">
        <w:t xml:space="preserve">, </w:t>
      </w:r>
      <w:r w:rsidR="002E68E0">
        <w:t xml:space="preserve">about what does and does not work, </w:t>
      </w:r>
      <w:r w:rsidR="00E20094">
        <w:t>a</w:t>
      </w:r>
      <w:r w:rsidR="00641883">
        <w:t xml:space="preserve">nd </w:t>
      </w:r>
      <w:r w:rsidR="0032583E" w:rsidRPr="007E51FC">
        <w:t xml:space="preserve">how to improve </w:t>
      </w:r>
      <w:r w:rsidR="0032583E">
        <w:t xml:space="preserve">the </w:t>
      </w:r>
      <w:r w:rsidR="0032583E" w:rsidRPr="007E51FC">
        <w:t xml:space="preserve">quality </w:t>
      </w:r>
      <w:r w:rsidR="0032583E">
        <w:t>of initiatives</w:t>
      </w:r>
      <w:r w:rsidRPr="007E51FC">
        <w:t>.</w:t>
      </w:r>
      <w:r w:rsidR="004651E6" w:rsidRPr="004651E6">
        <w:rPr>
          <w:vertAlign w:val="superscript"/>
        </w:rPr>
        <w:fldChar w:fldCharType="begin"/>
      </w:r>
      <w:r w:rsidR="00E941A9">
        <w:rPr>
          <w:vertAlign w:val="superscript"/>
        </w:rPr>
        <w:instrText xml:space="preserve"> ADDIN EN.CITE &lt;EndNote&gt;&lt;Cite&gt;&lt;Author&gt;Joseph&lt;/Author&gt;&lt;Year&gt;2023&lt;/Year&gt;&lt;RecNum&gt;700&lt;/RecNum&gt;&lt;DisplayText&gt;146&lt;/DisplayText&gt;&lt;record&gt;&lt;rec-number&gt;700&lt;/rec-number&gt;&lt;foreign-keys&gt;&lt;key app="EN" db-id="fwvs520dta0pajerxw65e0pi2ztww9f052dv" timestamp="1726702504" guid="a52381af-ad48-404b-857f-df3299e35585"&gt;700&lt;/key&gt;&lt;/foreign-keys&gt;&lt;ref-type name="Journal Article"&gt;17&lt;/ref-type&gt;&lt;contributors&gt;&lt;authors&gt;&lt;author&gt;Heather A Joseph&lt;/author&gt;&lt;author&gt;Evan Mallen&lt;/author&gt;&lt;author&gt;Megan McLaughlin&lt;/author&gt;&lt;author&gt;Elena Grossman&lt;/author&gt;&lt;author&gt;Tisha Joseph Holmes&lt;/author&gt;&lt;author&gt;Autumn Locklear&lt;/author&gt;&lt;author&gt;Emily Powell&lt;/author&gt;&lt;author&gt;Lauren Thie&lt;/author&gt;&lt;author&gt;Christopher K Uejio&lt;/author&gt;&lt;author&gt;Kristen Vacca&lt;/author&gt;&lt;author&gt;Courtney Williams&lt;/author&gt;&lt;author&gt;Tony Bishop&lt;/author&gt;&lt;author&gt;Carol Jeffers&lt;/author&gt;&lt;author&gt;Hannah Siegel&lt;/author&gt;&lt;author&gt;Chelsea Austin&lt;/author&gt;&lt;/authors&gt;&lt;/contributors&gt;&lt;titles&gt;&lt;title&gt;Evaluating public health strategies for climate adaptation: Challenges and opportunities from the climate ready states and cities initiative.&lt;/title&gt;&lt;secondary-title&gt;PLOS Clim 2(3): e0000102.&lt;/secondary-title&gt;&lt;/titles&gt;&lt;periodical&gt;&lt;full-title&gt;PLOS Clim 2(3): e0000102.&lt;/full-title&gt;&lt;/periodical&gt;&lt;dates&gt;&lt;year&gt;2023&lt;/year&gt;&lt;/dates&gt;&lt;urls&gt;&lt;/urls&gt;&lt;electronic-resource-num&gt;https://doi.org/10.1371/journal.pclm.0000102&lt;/electronic-resource-num&gt;&lt;/record&gt;&lt;/Cite&gt;&lt;/EndNote&gt;</w:instrText>
      </w:r>
      <w:r w:rsidR="004651E6" w:rsidRPr="004651E6">
        <w:rPr>
          <w:vertAlign w:val="superscript"/>
        </w:rPr>
        <w:fldChar w:fldCharType="separate"/>
      </w:r>
      <w:r w:rsidR="00937C8F">
        <w:rPr>
          <w:noProof/>
          <w:vertAlign w:val="superscript"/>
        </w:rPr>
        <w:t>146</w:t>
      </w:r>
      <w:r w:rsidR="004651E6" w:rsidRPr="004651E6">
        <w:rPr>
          <w:vertAlign w:val="superscript"/>
        </w:rPr>
        <w:fldChar w:fldCharType="end"/>
      </w:r>
      <w:r w:rsidR="0062770C" w:rsidRPr="0062770C">
        <w:t xml:space="preserve"> </w:t>
      </w:r>
      <w:r w:rsidR="00372A91">
        <w:t>Importantly, e</w:t>
      </w:r>
      <w:r w:rsidR="00FE324C">
        <w:t xml:space="preserve">valuation </w:t>
      </w:r>
      <w:r w:rsidR="00A83E47">
        <w:t>can influence future</w:t>
      </w:r>
      <w:r w:rsidR="00F757DA">
        <w:t xml:space="preserve"> policy </w:t>
      </w:r>
      <w:r w:rsidR="00E175DF">
        <w:t>and</w:t>
      </w:r>
      <w:r w:rsidR="00A83E47">
        <w:t xml:space="preserve"> funding decisions.</w:t>
      </w:r>
      <w:r w:rsidR="004651E6" w:rsidRPr="004651E6">
        <w:rPr>
          <w:vertAlign w:val="superscript"/>
        </w:rPr>
        <w:fldChar w:fldCharType="begin">
          <w:fldData xml:space="preserve">PEVuZE5vdGU+PENpdGU+PEF1dGhvcj5Kb3NlcGg8L0F1dGhvcj48WWVhcj4yMDIzPC9ZZWFyPjxS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</w:fldData>
        </w:fldChar>
      </w:r>
      <w:r w:rsidR="00F71C99">
        <w:rPr>
          <w:vertAlign w:val="superscript"/>
        </w:rPr>
        <w:instrText xml:space="preserve"> ADDIN EN.CITE </w:instrText>
      </w:r>
      <w:r w:rsidR="00F71C99">
        <w:rPr>
          <w:vertAlign w:val="superscript"/>
        </w:rPr>
        <w:fldChar w:fldCharType="begin">
          <w:fldData xml:space="preserve">PEVuZE5vdGU+PENpdGU+PEF1dGhvcj5Kb3NlcGg8L0F1dGhvcj48WWVhcj4yMDIzPC9ZZWFyPjxS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4651E6" w:rsidRPr="004651E6">
        <w:rPr>
          <w:vertAlign w:val="superscript"/>
        </w:rPr>
      </w:r>
      <w:r w:rsidR="004651E6" w:rsidRPr="004651E6">
        <w:rPr>
          <w:vertAlign w:val="superscript"/>
        </w:rPr>
        <w:fldChar w:fldCharType="separate"/>
      </w:r>
      <w:r w:rsidR="00937C8F">
        <w:rPr>
          <w:noProof/>
          <w:vertAlign w:val="superscript"/>
        </w:rPr>
        <w:t>146,147</w:t>
      </w:r>
      <w:r w:rsidR="004651E6" w:rsidRPr="004651E6">
        <w:rPr>
          <w:vertAlign w:val="superscript"/>
        </w:rPr>
        <w:fldChar w:fldCharType="end"/>
      </w:r>
      <w:r w:rsidR="00511392">
        <w:t xml:space="preserve"> </w:t>
      </w:r>
      <w:r w:rsidR="0062770C" w:rsidRPr="00680B38">
        <w:t xml:space="preserve">Evaluation is most effective when designed early in the planning cycle and </w:t>
      </w:r>
      <w:r w:rsidR="0062770C">
        <w:t>when councils work with their communities, agencies and services to plan, identify actions for, implement and evaluate the MPHWP.</w:t>
      </w:r>
    </w:p>
    <w:p w14:paraId="5B559E60" w14:textId="6E53C6A8" w:rsidR="00B403F7" w:rsidRDefault="00B403F7" w:rsidP="00B0639C">
      <w:pPr>
        <w:pStyle w:val="DHHSbody"/>
        <w:spacing w:after="40"/>
      </w:pPr>
      <w:r w:rsidRPr="00B403F7">
        <w:t>The</w:t>
      </w:r>
      <w:r w:rsidR="00A70DA6">
        <w:t>re are many</w:t>
      </w:r>
      <w:r w:rsidRPr="00B403F7">
        <w:t xml:space="preserve"> challenges </w:t>
      </w:r>
      <w:r w:rsidR="00A70DA6">
        <w:t>to</w:t>
      </w:r>
      <w:r w:rsidR="00517ED2">
        <w:t xml:space="preserve"> undertaking</w:t>
      </w:r>
      <w:r w:rsidRPr="00B403F7">
        <w:t xml:space="preserve"> evaluation</w:t>
      </w:r>
      <w:r w:rsidR="00517ED2">
        <w:t>s</w:t>
      </w:r>
      <w:r w:rsidRPr="00B403F7">
        <w:t xml:space="preserve"> in a climate and health context</w:t>
      </w:r>
      <w:r w:rsidR="007C6E6D">
        <w:t>; a</w:t>
      </w:r>
      <w:r w:rsidRPr="00B403F7">
        <w:t xml:space="preserve">ttribution is especially </w:t>
      </w:r>
      <w:r w:rsidR="007C6E6D">
        <w:t xml:space="preserve">challenging </w:t>
      </w:r>
      <w:r w:rsidRPr="00B403F7">
        <w:t xml:space="preserve">in climate </w:t>
      </w:r>
      <w:r w:rsidR="007C6E6D">
        <w:t xml:space="preserve">change </w:t>
      </w:r>
      <w:r w:rsidRPr="00B403F7">
        <w:t>adaptation due to the</w:t>
      </w:r>
      <w:r w:rsidR="00FC3BB5">
        <w:t xml:space="preserve"> multifaceted and</w:t>
      </w:r>
      <w:r w:rsidRPr="00B403F7">
        <w:t xml:space="preserve"> long term set of influences outside of a single program or policy.</w:t>
      </w:r>
      <w:r w:rsidR="00804D03" w:rsidRPr="00804D03">
        <w:rPr>
          <w:vertAlign w:val="superscript"/>
        </w:rPr>
        <w:fldChar w:fldCharType="begin"/>
      </w:r>
      <w:r w:rsidR="00E941A9">
        <w:rPr>
          <w:vertAlign w:val="superscript"/>
        </w:rPr>
        <w:instrText xml:space="preserve"> ADDIN EN.CITE &lt;EndNote&gt;&lt;Cite&gt;&lt;Author&gt;Joseph&lt;/Author&gt;&lt;Year&gt;2023&lt;/Year&gt;&lt;RecNum&gt;700&lt;/RecNum&gt;&lt;DisplayText&gt;146&lt;/DisplayText&gt;&lt;record&gt;&lt;rec-number&gt;700&lt;/rec-number&gt;&lt;foreign-keys&gt;&lt;key app="EN" db-id="fwvs520dta0pajerxw65e0pi2ztww9f052dv" timestamp="1726702504" guid="a52381af-ad48-404b-857f-df3299e35585"&gt;700&lt;/key&gt;&lt;/foreign-keys&gt;&lt;ref-type name="Journal Article"&gt;17&lt;/ref-type&gt;&lt;contributors&gt;&lt;authors&gt;&lt;author&gt;Heather A Joseph&lt;/author&gt;&lt;author&gt;Evan Mallen&lt;/author&gt;&lt;author&gt;Megan McLaughlin&lt;/author&gt;&lt;author&gt;Elena Grossman&lt;/author&gt;&lt;author&gt;Tisha Joseph Holmes&lt;/author&gt;&lt;author&gt;Autumn Locklear&lt;/author&gt;&lt;author&gt;Emily Powell&lt;/author&gt;&lt;author&gt;Lauren Thie&lt;/author&gt;&lt;author&gt;Christopher K Uejio&lt;/author&gt;&lt;author&gt;Kristen Vacca&lt;/author&gt;&lt;author&gt;Courtney Williams&lt;/author&gt;&lt;author&gt;Tony Bishop&lt;/author&gt;&lt;author&gt;Carol Jeffers&lt;/author&gt;&lt;author&gt;Hannah Siegel&lt;/author&gt;&lt;author&gt;Chelsea Austin&lt;/author&gt;&lt;/authors&gt;&lt;/contributors&gt;&lt;titles&gt;&lt;title&gt;Evaluating public health strategies for climate adaptation: Challenges and opportunities from the climate ready states and cities initiative.&lt;/title&gt;&lt;secondary-title&gt;PLOS Clim 2(3): e0000102.&lt;/secondary-title&gt;&lt;/titles&gt;&lt;periodical&gt;&lt;full-title&gt;PLOS Clim 2(3): e0000102.&lt;/full-title&gt;&lt;/periodical&gt;&lt;dates&gt;&lt;year&gt;2023&lt;/year&gt;&lt;/dates&gt;&lt;urls&gt;&lt;/urls&gt;&lt;electronic-resource-num&gt;https://doi.org/10.1371/journal.pclm.0000102&lt;/electronic-resource-num&gt;&lt;/record&gt;&lt;/Cite&gt;&lt;/EndNote&gt;</w:instrText>
      </w:r>
      <w:r w:rsidR="00804D03" w:rsidRPr="00804D03">
        <w:rPr>
          <w:vertAlign w:val="superscript"/>
        </w:rPr>
        <w:fldChar w:fldCharType="separate"/>
      </w:r>
      <w:r w:rsidR="00937C8F">
        <w:rPr>
          <w:noProof/>
          <w:vertAlign w:val="superscript"/>
        </w:rPr>
        <w:t>146</w:t>
      </w:r>
      <w:r w:rsidR="00804D03" w:rsidRPr="00804D03">
        <w:rPr>
          <w:vertAlign w:val="superscript"/>
        </w:rPr>
        <w:fldChar w:fldCharType="end"/>
      </w:r>
      <w:r w:rsidR="00046678">
        <w:t xml:space="preserve"> However despite these challenges, there are a range of </w:t>
      </w:r>
      <w:r w:rsidR="00211ED8">
        <w:t xml:space="preserve">evaluation approaches </w:t>
      </w:r>
      <w:r w:rsidR="00245E3D">
        <w:t xml:space="preserve">and frameworks which can be used, and examples of good practice evaluation available both in Australia and internationally. </w:t>
      </w:r>
      <w:r w:rsidR="004948B8">
        <w:t xml:space="preserve">Refer to the </w:t>
      </w:r>
      <w:r w:rsidR="002E6BDA">
        <w:t xml:space="preserve">further content in this section and the </w:t>
      </w:r>
      <w:r w:rsidR="004948B8">
        <w:t xml:space="preserve">‘Resources’ section for examples. </w:t>
      </w:r>
    </w:p>
    <w:p w14:paraId="4D6F0276" w14:textId="17C13A2F" w:rsidR="009B4278" w:rsidRDefault="009B4278" w:rsidP="009B4278">
      <w:pPr>
        <w:pStyle w:val="Heading3"/>
      </w:pPr>
      <w:bookmarkStart w:id="69" w:name="_Toc190954551"/>
      <w:r>
        <w:t>Indicators, targets and measures</w:t>
      </w:r>
      <w:bookmarkEnd w:id="69"/>
    </w:p>
    <w:p w14:paraId="523FEF19" w14:textId="5F416EA2" w:rsidR="00CE7A6C" w:rsidRDefault="0013345C" w:rsidP="00CE7A6C">
      <w:pPr>
        <w:pStyle w:val="DHHSbody"/>
        <w:spacing w:after="40"/>
      </w:pPr>
      <w:r>
        <w:t>Evaluation requires</w:t>
      </w:r>
      <w:r w:rsidR="009844A8">
        <w:t xml:space="preserve"> </w:t>
      </w:r>
      <w:r w:rsidR="001C6240">
        <w:t xml:space="preserve">consideration of relevant </w:t>
      </w:r>
      <w:r w:rsidR="006F7B21">
        <w:t>indicators, targets and measure</w:t>
      </w:r>
      <w:r w:rsidR="007413A1">
        <w:t>s</w:t>
      </w:r>
      <w:r w:rsidR="002D47E1">
        <w:t>,</w:t>
      </w:r>
      <w:r w:rsidR="007D35B0">
        <w:t xml:space="preserve"> which</w:t>
      </w:r>
      <w:r w:rsidR="002D47E1">
        <w:t xml:space="preserve"> </w:t>
      </w:r>
      <w:r w:rsidR="007D35B0" w:rsidRPr="009D208D">
        <w:t xml:space="preserve">can track progress </w:t>
      </w:r>
      <w:r w:rsidR="007D35B0">
        <w:t xml:space="preserve">that has been </w:t>
      </w:r>
      <w:r w:rsidR="007D35B0" w:rsidRPr="009D208D">
        <w:t xml:space="preserve">made and highlight when and where </w:t>
      </w:r>
      <w:r w:rsidR="007D35B0">
        <w:t>changes</w:t>
      </w:r>
      <w:r w:rsidR="007D35B0" w:rsidRPr="009D208D">
        <w:t xml:space="preserve"> would increase the effectiveness of climate change programs</w:t>
      </w:r>
      <w:r w:rsidR="007D35B0">
        <w:t>.</w:t>
      </w:r>
      <w:r w:rsidR="007D35B0" w:rsidRPr="006B435A">
        <w:rPr>
          <w:vertAlign w:val="superscript"/>
        </w:rPr>
        <w:fldChar w:fldCharType="begin"/>
      </w:r>
      <w:r w:rsidR="00937C8F">
        <w:rPr>
          <w:vertAlign w:val="superscript"/>
        </w:rPr>
        <w:instrText xml:space="preserve"> ADDIN EN.CITE &lt;EndNote&gt;&lt;Cite&gt;&lt;Author&gt;Ebi&lt;/Author&gt;&lt;Year&gt;2018&lt;/Year&gt;&lt;RecNum&gt;429&lt;/RecNum&gt;&lt;IDText&gt;Monitoring and evaluation indicators for climate change-related health impacts, risks, adaptation, and resilience&lt;/IDText&gt;&lt;DisplayText&gt;148&lt;/DisplayText&gt;&lt;record&gt;&lt;rec-number&gt;429&lt;/rec-number&gt;&lt;foreign-keys&gt;&lt;key app="EN" db-id="fwvs520dta0pajerxw65e0pi2ztww9f052dv" timestamp="1592875082" guid="ef51d4e9-15d1-4080-bdef-8279132e833d"&gt;429&lt;/key&gt;&lt;/foreign-keys&gt;&lt;ref-type name="Journal Article"&gt;17&lt;/ref-type&gt;&lt;contributors&gt;&lt;authors&gt;&lt;author&gt;Ebi, K.&lt;/author&gt;&lt;author&gt;Boyer, C.&lt;/author&gt;&lt;author&gt;Bowen, K.&lt;/author&gt;&lt;author&gt;Frumkin, H&lt;/author&gt;&lt;author&gt;Hess, J.&lt;/author&gt;&lt;/authors&gt;&lt;/contributors&gt;&lt;titles&gt;&lt;title&gt;Monitoring and evaluation indicators for climate change-related health impacts, risks, adaptation, and resilience&lt;/title&gt;&lt;secondary-title&gt;International Journal of Environmental Research and Public Health&lt;/secondary-title&gt;&lt;/titles&gt;&lt;periodical&gt;&lt;full-title&gt;International Journal of Environmental Research and Public Health&lt;/full-title&gt;&lt;/periodical&gt;&lt;volume&gt;15&lt;/volume&gt;&lt;number&gt;9&lt;/number&gt;&lt;dates&gt;&lt;year&gt;2018&lt;/year&gt;&lt;/dates&gt;&lt;urls&gt;&lt;/urls&gt;&lt;/record&gt;&lt;/Cite&gt;&lt;/EndNote&gt;</w:instrText>
      </w:r>
      <w:r w:rsidR="007D35B0" w:rsidRPr="006B435A">
        <w:rPr>
          <w:vertAlign w:val="superscript"/>
        </w:rPr>
        <w:fldChar w:fldCharType="separate"/>
      </w:r>
      <w:r w:rsidR="00937C8F">
        <w:rPr>
          <w:noProof/>
          <w:vertAlign w:val="superscript"/>
        </w:rPr>
        <w:t>148</w:t>
      </w:r>
      <w:r w:rsidR="007D35B0" w:rsidRPr="006B435A">
        <w:rPr>
          <w:vertAlign w:val="superscript"/>
        </w:rPr>
        <w:fldChar w:fldCharType="end"/>
      </w:r>
      <w:r w:rsidR="007D35B0">
        <w:t xml:space="preserve"> </w:t>
      </w:r>
      <w:r w:rsidR="00772224">
        <w:t xml:space="preserve">The </w:t>
      </w:r>
      <w:r w:rsidR="00CE7A6C" w:rsidRPr="009B4278">
        <w:rPr>
          <w:i/>
          <w:iCs/>
        </w:rPr>
        <w:t>Victorian public health and wellbeing outcomes framework</w:t>
      </w:r>
      <w:r w:rsidR="00CE7A6C">
        <w:t xml:space="preserve"> defines</w:t>
      </w:r>
      <w:r w:rsidR="002F2F81">
        <w:t xml:space="preserve"> indicators, targets and measures</w:t>
      </w:r>
      <w:r w:rsidR="002D47E1">
        <w:t xml:space="preserve"> a</w:t>
      </w:r>
      <w:r w:rsidR="00CE7A6C">
        <w:t>s</w:t>
      </w:r>
      <w:r w:rsidR="002D47E1">
        <w:t xml:space="preserve"> follows</w:t>
      </w:r>
      <w:r w:rsidR="00CE7A6C">
        <w:t>:</w:t>
      </w:r>
    </w:p>
    <w:p w14:paraId="1B6E533F" w14:textId="7CDDF85A" w:rsidR="00CE7A6C" w:rsidRDefault="003D04BD" w:rsidP="003D488C">
      <w:pPr>
        <w:pStyle w:val="DHHSbullet1"/>
        <w:ind w:left="709"/>
      </w:pPr>
      <w:r>
        <w:rPr>
          <w:b/>
          <w:bCs/>
        </w:rPr>
        <w:t>i</w:t>
      </w:r>
      <w:r w:rsidR="00CE7A6C" w:rsidRPr="00A20B78">
        <w:rPr>
          <w:b/>
          <w:bCs/>
        </w:rPr>
        <w:t>ndicators</w:t>
      </w:r>
      <w:r w:rsidR="00CE7A6C">
        <w:t xml:space="preserve"> – define the direction of change needed to progress towards an outcome</w:t>
      </w:r>
    </w:p>
    <w:p w14:paraId="0026949C" w14:textId="549EACFD" w:rsidR="008466A9" w:rsidRDefault="003D04BD" w:rsidP="003D488C">
      <w:pPr>
        <w:pStyle w:val="DHHSbullet1"/>
        <w:ind w:left="709"/>
      </w:pPr>
      <w:r>
        <w:rPr>
          <w:b/>
          <w:bCs/>
        </w:rPr>
        <w:t>t</w:t>
      </w:r>
      <w:r w:rsidR="00CE7A6C" w:rsidRPr="00A20B78">
        <w:rPr>
          <w:b/>
          <w:bCs/>
        </w:rPr>
        <w:t>argets</w:t>
      </w:r>
      <w:r w:rsidR="00CE7A6C">
        <w:t xml:space="preserve"> </w:t>
      </w:r>
      <w:r w:rsidR="00EA1A3B">
        <w:t>–</w:t>
      </w:r>
      <w:r w:rsidR="00CE7A6C">
        <w:t xml:space="preserve"> </w:t>
      </w:r>
      <w:r w:rsidR="00EA1A3B">
        <w:t>are the specific result to be achieved by a specific time</w:t>
      </w:r>
    </w:p>
    <w:p w14:paraId="47A3300E" w14:textId="35B6E7AB" w:rsidR="009D6094" w:rsidRDefault="003D04BD" w:rsidP="00926B3F">
      <w:pPr>
        <w:pStyle w:val="DHHSbullet1"/>
        <w:ind w:left="709"/>
      </w:pPr>
      <w:r>
        <w:rPr>
          <w:b/>
          <w:bCs/>
        </w:rPr>
        <w:t>m</w:t>
      </w:r>
      <w:r w:rsidR="00EA1A3B" w:rsidRPr="00A20B78">
        <w:rPr>
          <w:b/>
          <w:bCs/>
        </w:rPr>
        <w:t>easures</w:t>
      </w:r>
      <w:r w:rsidR="00EA1A3B">
        <w:t xml:space="preserve"> – provide an objective and standardised qualification of the size, amount or degree of the desired condition.</w:t>
      </w:r>
      <w:r w:rsidR="005829AE" w:rsidRPr="00D23671">
        <w:rPr>
          <w:vertAlign w:val="superscript"/>
        </w:rPr>
        <w:fldChar w:fldCharType="begin"/>
      </w:r>
      <w:r w:rsidR="007F3941">
        <w:rPr>
          <w:vertAlign w:val="superscript"/>
        </w:rPr>
        <w:instrText xml:space="preserve"> ADDIN EN.CITE &lt;EndNote&gt;&lt;Cite&gt;&lt;Year&gt;2022&lt;/Year&gt;&lt;RecNum&gt;698&lt;/RecNum&gt;&lt;DisplayText&gt;149&lt;/DisplayText&gt;&lt;record&gt;&lt;rec-number&gt;698&lt;/rec-number&gt;&lt;foreign-keys&gt;&lt;key app="EN" db-id="fwvs520dta0pajerxw65e0pi2ztww9f052dv" timestamp="1726551893" guid="51a036e1-fbcd-4e0e-abb7-6dbdfcfcb6d8"&gt;698&lt;/key&gt;&lt;/foreign-keys&gt;&lt;ref-type name="Web Page"&gt;12&lt;/ref-type&gt;&lt;contributors&gt;&lt;/contributors&gt;&lt;titles&gt;&lt;title&gt;Department of Health and Human Services. Victorian public health and wellbeing outcomes framework and data dictionary.&lt;/title&gt;&lt;/titles&gt;&lt;dates&gt;&lt;year&gt;2022&lt;/year&gt;&lt;/dates&gt;&lt;pub-location&gt;Melbourne, Australia&lt;/pub-location&gt;&lt;publisher&gt;DHHS, State Government of Victoria&lt;/publisher&gt;&lt;urls&gt;&lt;related-urls&gt;&lt;url&gt;https://www.health.vic.gov.au/publications/victorian-public-health-and-wellbeing-outcomes-framework-and-data-dictionary]&lt;/url&gt;&lt;/related-urls&gt;&lt;/urls&gt;&lt;/record&gt;&lt;/Cite&gt;&lt;/EndNote&gt;</w:instrText>
      </w:r>
      <w:r w:rsidR="005829AE" w:rsidRPr="00D23671">
        <w:rPr>
          <w:vertAlign w:val="superscript"/>
        </w:rPr>
        <w:fldChar w:fldCharType="separate"/>
      </w:r>
      <w:r w:rsidR="00937C8F">
        <w:rPr>
          <w:noProof/>
          <w:vertAlign w:val="superscript"/>
        </w:rPr>
        <w:t>149</w:t>
      </w:r>
      <w:r w:rsidR="005829AE" w:rsidRPr="00D23671">
        <w:rPr>
          <w:vertAlign w:val="superscript"/>
        </w:rPr>
        <w:fldChar w:fldCharType="end"/>
      </w:r>
    </w:p>
    <w:p w14:paraId="249C2E8B" w14:textId="5E8F3395" w:rsidR="00817A47" w:rsidRDefault="009D6094" w:rsidP="009D6094">
      <w:pPr>
        <w:pStyle w:val="DHHSbullet1"/>
        <w:numPr>
          <w:ilvl w:val="0"/>
          <w:numId w:val="0"/>
        </w:numPr>
      </w:pPr>
      <w:r>
        <w:t>Measures</w:t>
      </w:r>
      <w:r w:rsidR="00781B78">
        <w:t xml:space="preserve"> can include</w:t>
      </w:r>
      <w:r w:rsidR="00EB1B7E">
        <w:t>, for example</w:t>
      </w:r>
      <w:r w:rsidR="00781B78">
        <w:t>:</w:t>
      </w:r>
    </w:p>
    <w:p w14:paraId="42740C47" w14:textId="37388477" w:rsidR="009E18DB" w:rsidRPr="00022C91" w:rsidRDefault="00817A47" w:rsidP="00022C91">
      <w:pPr>
        <w:pStyle w:val="DHHSbullet1"/>
        <w:ind w:left="709"/>
      </w:pPr>
      <w:r w:rsidRPr="00022C91">
        <w:rPr>
          <w:b/>
          <w:bCs/>
        </w:rPr>
        <w:t xml:space="preserve">process measures </w:t>
      </w:r>
      <w:r w:rsidRPr="00022C91">
        <w:t>which indicate whether programs or activities are being implemented as intended. This would include indicators of strategies implemented to prevent and manage climate-sensitive health outcomes (including implementation of strategies detailed in MPHWPs and integrated council plans, as well as those detailed in any linked climate change adaptation and mitigation plans</w:t>
      </w:r>
      <w:r w:rsidR="007C1A93" w:rsidRPr="00022C91">
        <w:t>)</w:t>
      </w:r>
      <w:r w:rsidR="00061AC2">
        <w:t xml:space="preserve">, such as </w:t>
      </w:r>
      <w:r w:rsidR="00F51AFB">
        <w:t xml:space="preserve">the </w:t>
      </w:r>
      <w:r w:rsidR="00061AC2">
        <w:t>n</w:t>
      </w:r>
      <w:r w:rsidR="00FE776D">
        <w:t xml:space="preserve">umber of program participants or </w:t>
      </w:r>
      <w:r w:rsidR="00F51AFB">
        <w:t xml:space="preserve">the </w:t>
      </w:r>
      <w:r w:rsidR="00FE776D">
        <w:t xml:space="preserve">number of </w:t>
      </w:r>
      <w:r w:rsidR="00FE2397">
        <w:t>resources</w:t>
      </w:r>
      <w:r w:rsidR="00A86D66">
        <w:t xml:space="preserve"> distributed to community members</w:t>
      </w:r>
      <w:r w:rsidRPr="00022C91">
        <w:t xml:space="preserve">. </w:t>
      </w:r>
    </w:p>
    <w:p w14:paraId="54896B5F" w14:textId="2309604F" w:rsidR="00817A47" w:rsidRPr="00022C91" w:rsidRDefault="00817A47" w:rsidP="00022C91">
      <w:pPr>
        <w:pStyle w:val="DHHSbullet1"/>
        <w:ind w:left="709"/>
      </w:pPr>
      <w:r w:rsidRPr="00022C91">
        <w:rPr>
          <w:b/>
          <w:bCs/>
        </w:rPr>
        <w:t>outcome measures</w:t>
      </w:r>
      <w:r w:rsidR="007C1A93" w:rsidRPr="00022C91">
        <w:rPr>
          <w:b/>
          <w:bCs/>
        </w:rPr>
        <w:t xml:space="preserve"> </w:t>
      </w:r>
      <w:r w:rsidRPr="00022C91">
        <w:t>which measure program effectiveness in the target population by assessing the progress and achievement of goals and objectives and the extent to which the program contributed to the desired change</w:t>
      </w:r>
      <w:r w:rsidR="005D236A">
        <w:t xml:space="preserve">, such as changes in </w:t>
      </w:r>
      <w:r w:rsidR="00D22E8C">
        <w:t>community members’ behaviours</w:t>
      </w:r>
      <w:r w:rsidR="00A52CA3">
        <w:t xml:space="preserve"> or</w:t>
      </w:r>
      <w:r w:rsidR="00515870">
        <w:t xml:space="preserve"> self-reported changes in awareness of </w:t>
      </w:r>
      <w:r w:rsidR="008000DA">
        <w:t>health risks</w:t>
      </w:r>
      <w:r w:rsidRPr="00022C91">
        <w:t xml:space="preserve">. </w:t>
      </w:r>
    </w:p>
    <w:p w14:paraId="3D41B4C7" w14:textId="3D51639E" w:rsidR="003D278F" w:rsidRDefault="00DE1E3A" w:rsidP="002F239C">
      <w:pPr>
        <w:pStyle w:val="DHHSbody"/>
      </w:pPr>
      <w:r>
        <w:t xml:space="preserve">Climate change and health indicators have </w:t>
      </w:r>
      <w:r w:rsidR="000A6844">
        <w:t xml:space="preserve">been developed by researchers and </w:t>
      </w:r>
      <w:r w:rsidR="00F40E61">
        <w:t xml:space="preserve">organisations </w:t>
      </w:r>
      <w:r w:rsidR="00AD5100">
        <w:t>within Australia</w:t>
      </w:r>
      <w:r w:rsidR="005479D6">
        <w:t xml:space="preserve"> and </w:t>
      </w:r>
      <w:r w:rsidR="00B67CA3">
        <w:t>internationally and</w:t>
      </w:r>
      <w:r w:rsidR="009475BE">
        <w:t xml:space="preserve"> are typically grouped into </w:t>
      </w:r>
      <w:r w:rsidR="005124E5">
        <w:t>several</w:t>
      </w:r>
      <w:r w:rsidR="00AD67FF">
        <w:t xml:space="preserve"> </w:t>
      </w:r>
      <w:r w:rsidR="009475BE">
        <w:t xml:space="preserve">categories </w:t>
      </w:r>
      <w:r w:rsidR="00F92A86">
        <w:t xml:space="preserve">or domains. </w:t>
      </w:r>
      <w:r w:rsidR="00F976BC">
        <w:t>These</w:t>
      </w:r>
      <w:r w:rsidR="00E00266">
        <w:t xml:space="preserve"> </w:t>
      </w:r>
      <w:r w:rsidR="00F976BC">
        <w:t xml:space="preserve">include </w:t>
      </w:r>
      <w:r w:rsidR="00641AE7">
        <w:t xml:space="preserve">groups of </w:t>
      </w:r>
      <w:r w:rsidR="00C139E1">
        <w:t xml:space="preserve">indicators related to </w:t>
      </w:r>
      <w:r w:rsidR="00C139E1" w:rsidRPr="0050718B">
        <w:t>exposure</w:t>
      </w:r>
      <w:r w:rsidR="00C139E1">
        <w:t xml:space="preserve"> and </w:t>
      </w:r>
      <w:r w:rsidR="00C139E1" w:rsidRPr="0050718B">
        <w:t>vulnerability</w:t>
      </w:r>
      <w:r w:rsidR="00C139E1">
        <w:t xml:space="preserve"> (including adaptive capacity)</w:t>
      </w:r>
      <w:r w:rsidR="00543443">
        <w:t xml:space="preserve">, </w:t>
      </w:r>
      <w:r w:rsidR="00D73DC6">
        <w:t xml:space="preserve">indicators related to </w:t>
      </w:r>
      <w:r w:rsidR="00B03E51" w:rsidRPr="0050718B">
        <w:t>climate change impact</w:t>
      </w:r>
      <w:r w:rsidR="00B5098D">
        <w:t>s</w:t>
      </w:r>
      <w:r w:rsidR="00052075">
        <w:t xml:space="preserve"> </w:t>
      </w:r>
      <w:r w:rsidR="00B5098D">
        <w:t xml:space="preserve">on health (often termed </w:t>
      </w:r>
      <w:r w:rsidR="00F92D68">
        <w:t xml:space="preserve">climate-sensitive </w:t>
      </w:r>
      <w:r w:rsidR="00B5098D">
        <w:t>‘health outcome’ measures or indicators)</w:t>
      </w:r>
      <w:r w:rsidR="00B03E51" w:rsidRPr="0050718B">
        <w:t xml:space="preserve">, </w:t>
      </w:r>
      <w:r w:rsidR="00795452">
        <w:t xml:space="preserve">and indicators </w:t>
      </w:r>
      <w:r w:rsidR="00E76756">
        <w:t xml:space="preserve">associated with specific </w:t>
      </w:r>
      <w:r w:rsidR="00D73DC6">
        <w:t>adaptation and mitigation</w:t>
      </w:r>
      <w:r w:rsidR="00EE2B59">
        <w:t xml:space="preserve"> </w:t>
      </w:r>
      <w:r w:rsidR="00E76756">
        <w:t>actions</w:t>
      </w:r>
      <w:r w:rsidR="006B435A">
        <w:t>.</w:t>
      </w:r>
      <w:r w:rsidR="006E0953" w:rsidRPr="00AD2012">
        <w:rPr>
          <w:vertAlign w:val="superscript"/>
        </w:rPr>
        <w:fldChar w:fldCharType="begin">
          <w:fldData xml:space="preserve">PEVuZE5vdGU+PENpdGU+PEF1dGhvcj5FbmdsaXNoPC9BdXRob3I+PFllYXI+MjAwOTwvWWVhcj48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</w:fldData>
        </w:fldChar>
      </w:r>
      <w:r w:rsidR="00F71C99">
        <w:rPr>
          <w:vertAlign w:val="superscript"/>
        </w:rPr>
        <w:instrText xml:space="preserve"> ADDIN EN.CITE </w:instrText>
      </w:r>
      <w:r w:rsidR="00F71C99">
        <w:rPr>
          <w:vertAlign w:val="superscript"/>
        </w:rPr>
        <w:fldChar w:fldCharType="begin">
          <w:fldData xml:space="preserve">PEVuZE5vdGU+PENpdGU+PEF1dGhvcj5FbmdsaXNoPC9BdXRob3I+PFllYXI+MjAwOTwvWWVhcj48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</w:fldData>
        </w:fldChar>
      </w:r>
      <w:r w:rsidR="00F71C99">
        <w:rPr>
          <w:vertAlign w:val="superscript"/>
        </w:rPr>
        <w:instrText xml:space="preserve"> ADDIN EN.CITE.DATA </w:instrText>
      </w:r>
      <w:r w:rsidR="00F71C99">
        <w:rPr>
          <w:vertAlign w:val="superscript"/>
        </w:rPr>
      </w:r>
      <w:r w:rsidR="00F71C99">
        <w:rPr>
          <w:vertAlign w:val="superscript"/>
        </w:rPr>
        <w:fldChar w:fldCharType="end"/>
      </w:r>
      <w:r w:rsidR="006E0953" w:rsidRPr="00AD2012">
        <w:rPr>
          <w:vertAlign w:val="superscript"/>
        </w:rPr>
      </w:r>
      <w:r w:rsidR="006E0953" w:rsidRPr="00AD2012">
        <w:rPr>
          <w:vertAlign w:val="superscript"/>
        </w:rPr>
        <w:fldChar w:fldCharType="separate"/>
      </w:r>
      <w:r w:rsidR="00937C8F">
        <w:rPr>
          <w:noProof/>
          <w:vertAlign w:val="superscript"/>
        </w:rPr>
        <w:t>32,35,148,150,151</w:t>
      </w:r>
      <w:r w:rsidR="006E0953" w:rsidRPr="00AD2012">
        <w:rPr>
          <w:vertAlign w:val="superscript"/>
        </w:rPr>
        <w:fldChar w:fldCharType="end"/>
      </w:r>
    </w:p>
    <w:p w14:paraId="285D3122" w14:textId="308DFD12" w:rsidR="00E51528" w:rsidRDefault="00C373F4" w:rsidP="00434598">
      <w:pPr>
        <w:pStyle w:val="DHHSbody"/>
      </w:pPr>
      <w:r>
        <w:t xml:space="preserve">As outlined in </w:t>
      </w:r>
      <w:r w:rsidR="00121ED0">
        <w:t xml:space="preserve">the ‘Municipal scanning’ section above, </w:t>
      </w:r>
      <w:r w:rsidR="00586F7F">
        <w:t>indicators of exposure</w:t>
      </w:r>
      <w:r w:rsidR="00D6677E">
        <w:t xml:space="preserve"> and vulnerability (including </w:t>
      </w:r>
      <w:r w:rsidR="005A2B3C">
        <w:t xml:space="preserve">sensitivity </w:t>
      </w:r>
      <w:r w:rsidR="00586F7F">
        <w:t>and adaptive capacity</w:t>
      </w:r>
      <w:r w:rsidR="00D6677E">
        <w:t>)</w:t>
      </w:r>
      <w:r w:rsidR="00586F7F">
        <w:t xml:space="preserve"> can be useful in </w:t>
      </w:r>
      <w:r w:rsidR="00C2518C">
        <w:t xml:space="preserve">undertaking vulnerability assessments to determine key risks and </w:t>
      </w:r>
      <w:r w:rsidR="00F616B3">
        <w:t>to identify</w:t>
      </w:r>
      <w:r w:rsidR="00E3041B">
        <w:t xml:space="preserve"> and </w:t>
      </w:r>
      <w:r w:rsidR="00723860">
        <w:t>prioritis</w:t>
      </w:r>
      <w:r w:rsidR="00F616B3">
        <w:t>e</w:t>
      </w:r>
      <w:r w:rsidR="00723860">
        <w:t xml:space="preserve"> </w:t>
      </w:r>
      <w:r w:rsidR="008F6989">
        <w:t>intervention</w:t>
      </w:r>
      <w:r w:rsidR="00E3041B">
        <w:t>s</w:t>
      </w:r>
      <w:r w:rsidR="008F6989">
        <w:t xml:space="preserve">. </w:t>
      </w:r>
      <w:r w:rsidR="00956923">
        <w:t xml:space="preserve">Indicators associated with vulnerability can also be useful to </w:t>
      </w:r>
      <w:r w:rsidR="00A5752E">
        <w:t xml:space="preserve">consider in evaluating the effectiveness of interventions </w:t>
      </w:r>
      <w:r w:rsidR="00A94E30">
        <w:t>focused</w:t>
      </w:r>
      <w:r w:rsidR="00A5752E">
        <w:t xml:space="preserve"> on reducing vulnerability (and associated health and wellbeing impacts).</w:t>
      </w:r>
    </w:p>
    <w:p w14:paraId="038AC221" w14:textId="4423BED7" w:rsidR="00AF0E18" w:rsidRDefault="00AF0E18" w:rsidP="00AF0E18">
      <w:pPr>
        <w:pStyle w:val="Heading3"/>
      </w:pPr>
      <w:bookmarkStart w:id="70" w:name="_Toc190954552"/>
      <w:r>
        <w:lastRenderedPageBreak/>
        <w:t>Evaluation in action</w:t>
      </w:r>
      <w:bookmarkEnd w:id="70"/>
    </w:p>
    <w:p w14:paraId="6C1D9B33" w14:textId="734CAD3D" w:rsidR="000237AB" w:rsidRDefault="00CB5575" w:rsidP="00DB4B40">
      <w:pPr>
        <w:pStyle w:val="DHHSbody"/>
      </w:pPr>
      <w:r w:rsidRPr="00CB5575">
        <w:t xml:space="preserve">At </w:t>
      </w:r>
      <w:r w:rsidR="00500628">
        <w:t>the</w:t>
      </w:r>
      <w:r w:rsidRPr="00CB5575">
        <w:t xml:space="preserve"> local government leve</w:t>
      </w:r>
      <w:r w:rsidR="00632234">
        <w:t>l</w:t>
      </w:r>
      <w:r w:rsidR="005F7302">
        <w:t xml:space="preserve">, councils have adopted </w:t>
      </w:r>
      <w:r w:rsidR="0010028C">
        <w:t>a range of</w:t>
      </w:r>
      <w:r w:rsidR="005F7302">
        <w:t xml:space="preserve"> indicators</w:t>
      </w:r>
      <w:r w:rsidR="00E74968">
        <w:t>, targets and</w:t>
      </w:r>
      <w:r w:rsidR="005F7302">
        <w:t xml:space="preserve"> measure</w:t>
      </w:r>
      <w:r w:rsidR="004E34DE">
        <w:t xml:space="preserve">s to track progress against actions to tackle climate change and its impacts on health. </w:t>
      </w:r>
      <w:r w:rsidR="00F72A66">
        <w:t>These i</w:t>
      </w:r>
      <w:r w:rsidR="00563217">
        <w:t xml:space="preserve">nclude </w:t>
      </w:r>
      <w:r w:rsidR="00800596">
        <w:t xml:space="preserve">measures </w:t>
      </w:r>
      <w:r w:rsidR="00F723BB">
        <w:t xml:space="preserve">focused on </w:t>
      </w:r>
      <w:r w:rsidR="00763146">
        <w:t>evaluating</w:t>
      </w:r>
      <w:r w:rsidR="000237AB">
        <w:t>:</w:t>
      </w:r>
    </w:p>
    <w:p w14:paraId="34E09012" w14:textId="5D5C4BAA" w:rsidR="00044308" w:rsidRDefault="00F723BB" w:rsidP="00967263">
      <w:pPr>
        <w:pStyle w:val="DHHSbullet1"/>
        <w:ind w:left="709"/>
      </w:pPr>
      <w:r>
        <w:t xml:space="preserve">integration of climate change </w:t>
      </w:r>
      <w:r w:rsidR="00C24136">
        <w:t>consideration</w:t>
      </w:r>
      <w:r w:rsidR="009E3838">
        <w:t xml:space="preserve"> and action </w:t>
      </w:r>
      <w:r>
        <w:t xml:space="preserve">into </w:t>
      </w:r>
      <w:r w:rsidR="004065BB">
        <w:t xml:space="preserve">relevant </w:t>
      </w:r>
      <w:r w:rsidR="00896F56">
        <w:t>plans, policies</w:t>
      </w:r>
      <w:r w:rsidR="00761FA1">
        <w:t>, and programs</w:t>
      </w:r>
    </w:p>
    <w:p w14:paraId="17B4B996" w14:textId="7949C2CD" w:rsidR="00792BFD" w:rsidRDefault="00267EE6" w:rsidP="00967263">
      <w:pPr>
        <w:pStyle w:val="DHHSbullet1"/>
        <w:ind w:left="709"/>
      </w:pPr>
      <w:r>
        <w:t>impacts of climate change on assets</w:t>
      </w:r>
      <w:r w:rsidR="005F1FBB">
        <w:t xml:space="preserve">, </w:t>
      </w:r>
      <w:r>
        <w:t>service delivery</w:t>
      </w:r>
      <w:r w:rsidR="005F1FBB">
        <w:t>, budgets and finance</w:t>
      </w:r>
    </w:p>
    <w:p w14:paraId="3CC31CD1" w14:textId="6DDE5365" w:rsidR="005510D0" w:rsidRDefault="00CE082E" w:rsidP="00DA73BA">
      <w:pPr>
        <w:pStyle w:val="DHHSbullet1"/>
        <w:spacing w:after="120"/>
        <w:ind w:left="709"/>
      </w:pPr>
      <w:r>
        <w:t xml:space="preserve">the effectiveness of </w:t>
      </w:r>
      <w:r w:rsidR="00430765">
        <w:t>initiatives</w:t>
      </w:r>
      <w:r w:rsidR="00144735">
        <w:t xml:space="preserve"> specifically</w:t>
      </w:r>
      <w:r w:rsidR="00073253">
        <w:t xml:space="preserve"> focused on reducing </w:t>
      </w:r>
      <w:r w:rsidR="00430765">
        <w:t>emissions associated with climate change and increasing community adaptation to the health impacts of climate change</w:t>
      </w:r>
      <w:r w:rsidR="008A2789">
        <w:t>.</w:t>
      </w:r>
    </w:p>
    <w:p w14:paraId="0FE0159F" w14:textId="1B849084" w:rsidR="00493415" w:rsidRPr="00322FED" w:rsidRDefault="00505B07" w:rsidP="00DA73BA">
      <w:pPr>
        <w:pStyle w:val="DHHSbody"/>
        <w:rPr>
          <w:lang w:eastAsia="en-AU"/>
        </w:rPr>
      </w:pPr>
      <w:r>
        <w:rPr>
          <w:lang w:eastAsia="en-AU"/>
        </w:rPr>
        <w:t>The</w:t>
      </w:r>
      <w:r w:rsidR="00267418" w:rsidRPr="00322FED">
        <w:rPr>
          <w:lang w:eastAsia="en-AU"/>
        </w:rPr>
        <w:t xml:space="preserve"> ‘How well are we adapting?’ framework</w:t>
      </w:r>
      <w:r w:rsidR="000F30E1">
        <w:rPr>
          <w:lang w:eastAsia="en-AU"/>
        </w:rPr>
        <w:t xml:space="preserve"> also provides a useful </w:t>
      </w:r>
      <w:r w:rsidR="00803C4E">
        <w:rPr>
          <w:lang w:eastAsia="en-AU"/>
        </w:rPr>
        <w:t>reference</w:t>
      </w:r>
      <w:r w:rsidR="00CF5D2E">
        <w:rPr>
          <w:lang w:eastAsia="en-AU"/>
        </w:rPr>
        <w:t xml:space="preserve"> </w:t>
      </w:r>
      <w:r w:rsidR="00A64474">
        <w:rPr>
          <w:lang w:eastAsia="en-AU"/>
        </w:rPr>
        <w:t>for monitoring, evaluating and reporting on climate change adaptation performance</w:t>
      </w:r>
      <w:r w:rsidR="00C456EF">
        <w:rPr>
          <w:lang w:eastAsia="en-AU"/>
        </w:rPr>
        <w:t xml:space="preserve"> (Box 1</w:t>
      </w:r>
      <w:r w:rsidR="525552F1" w:rsidRPr="715B7004">
        <w:rPr>
          <w:lang w:eastAsia="en-AU"/>
        </w:rPr>
        <w:t>7</w:t>
      </w:r>
      <w:r w:rsidR="00C456EF">
        <w:rPr>
          <w:lang w:eastAsia="en-AU"/>
        </w:rPr>
        <w:t>)</w:t>
      </w:r>
      <w:r w:rsidR="006B435A" w:rsidRPr="00322FED">
        <w:rPr>
          <w:lang w:eastAsia="en-AU"/>
        </w:rPr>
        <w:t>.</w:t>
      </w:r>
      <w:r w:rsidR="004E610C" w:rsidRPr="00322FED">
        <w:rPr>
          <w:vertAlign w:val="superscript"/>
          <w:lang w:eastAsia="en-AU"/>
        </w:rPr>
        <w:fldChar w:fldCharType="begin"/>
      </w:r>
      <w:r w:rsidR="00BA4128">
        <w:rPr>
          <w:vertAlign w:val="superscript"/>
          <w:lang w:eastAsia="en-AU"/>
        </w:rPr>
        <w:instrText xml:space="preserve"> ADDIN EN.CITE &lt;EndNote&gt;&lt;Cite&gt;&lt;Year&gt;2020&lt;/Year&gt;&lt;RecNum&gt;464&lt;/RecNum&gt;&lt;DisplayText&gt;152&lt;/DisplayText&gt;&lt;record&gt;&lt;rec-number&gt;464&lt;/rec-number&gt;&lt;foreign-keys&gt;&lt;key app="EN" db-id="fwvs520dta0pajerxw65e0pi2ztww9f052dv" timestamp="1594956276" guid="b51a7a34-a375-4b12-af00-aeaec7d0b6a5"&gt;464&lt;/key&gt;&lt;/foreign-keys&gt;&lt;ref-type name="Web Page"&gt;12&lt;/ref-type&gt;&lt;contributors&gt;&lt;/contributors&gt;&lt;titles&gt;&lt;title&gt;Western Alliance for Greenhouse Action. How well are we adapting?&lt;/title&gt;&lt;/titles&gt;&lt;volume&gt;2024&lt;/volume&gt;&lt;dates&gt;&lt;year&gt;2020&lt;/year&gt;&lt;/dates&gt;&lt;urls&gt;&lt;related-urls&gt;&lt;url&gt;https://adapt.waga.com.au/]&lt;/url&gt;&lt;/related-urls&gt;&lt;/urls&gt;&lt;/record&gt;&lt;/Cite&gt;&lt;/EndNote&gt;</w:instrText>
      </w:r>
      <w:r w:rsidR="004E610C" w:rsidRPr="00322FED">
        <w:rPr>
          <w:vertAlign w:val="superscript"/>
          <w:lang w:eastAsia="en-AU"/>
        </w:rPr>
        <w:fldChar w:fldCharType="separate"/>
      </w:r>
      <w:r w:rsidR="00937C8F">
        <w:rPr>
          <w:noProof/>
          <w:vertAlign w:val="superscript"/>
          <w:lang w:eastAsia="en-AU"/>
        </w:rPr>
        <w:t>152</w:t>
      </w:r>
      <w:r w:rsidR="004E610C" w:rsidRPr="00322FED">
        <w:rPr>
          <w:vertAlign w:val="superscript"/>
          <w:lang w:eastAsia="en-AU"/>
        </w:rPr>
        <w:fldChar w:fldCharType="end"/>
      </w:r>
      <w:r w:rsidR="009F0C82" w:rsidRPr="00322FED">
        <w:rPr>
          <w:lang w:eastAsia="en-AU"/>
        </w:rPr>
        <w:t xml:space="preserve"> </w:t>
      </w:r>
    </w:p>
    <w:p w14:paraId="40CDC717" w14:textId="77777777" w:rsidR="00AA1686" w:rsidRPr="00322FED" w:rsidRDefault="00AA1686" w:rsidP="00DA73BA">
      <w:pPr>
        <w:pStyle w:val="DHHSbody"/>
      </w:pPr>
    </w:p>
    <w:tbl>
      <w:tblPr>
        <w:tblStyle w:val="TableGrid"/>
        <w:tblW w:w="0" w:type="auto"/>
        <w:tblLook w:val="04A0" w:firstRow="1" w:lastRow="0" w:firstColumn="1" w:lastColumn="0" w:noHBand="0" w:noVBand="1"/>
      </w:tblPr>
      <w:tblGrid>
        <w:gridCol w:w="9288"/>
      </w:tblGrid>
      <w:tr w:rsidR="00856545" w14:paraId="27E0BB5E" w14:textId="77777777" w:rsidTr="3B779346">
        <w:tc>
          <w:tcPr>
            <w:tcW w:w="9288" w:type="dxa"/>
          </w:tcPr>
          <w:p w14:paraId="5F1AF763" w14:textId="22213467" w:rsidR="00856545" w:rsidRPr="00BC5100" w:rsidRDefault="00856545" w:rsidP="00856545">
            <w:pPr>
              <w:pStyle w:val="DHHSbody"/>
              <w:rPr>
                <w:b/>
                <w:bCs/>
              </w:rPr>
            </w:pPr>
            <w:r w:rsidRPr="00856545">
              <w:rPr>
                <w:b/>
                <w:bCs/>
              </w:rPr>
              <w:t xml:space="preserve">Box </w:t>
            </w:r>
            <w:r w:rsidR="1AC3AFEB" w:rsidRPr="715B7004">
              <w:rPr>
                <w:b/>
                <w:bCs/>
              </w:rPr>
              <w:t>1</w:t>
            </w:r>
            <w:r w:rsidR="4463DF81" w:rsidRPr="715B7004">
              <w:rPr>
                <w:b/>
                <w:bCs/>
              </w:rPr>
              <w:t>7</w:t>
            </w:r>
            <w:r w:rsidR="00091282">
              <w:rPr>
                <w:b/>
                <w:bCs/>
              </w:rPr>
              <w:t>:</w:t>
            </w:r>
            <w:r w:rsidRPr="00856545">
              <w:rPr>
                <w:b/>
                <w:bCs/>
              </w:rPr>
              <w:t xml:space="preserve"> ‘How well are we adapting?’ framework</w:t>
            </w:r>
            <w:r w:rsidR="00CD6A9F" w:rsidRPr="006B435A">
              <w:rPr>
                <w:vertAlign w:val="superscript"/>
              </w:rPr>
              <w:fldChar w:fldCharType="begin"/>
            </w:r>
            <w:r w:rsidR="00BA4128">
              <w:rPr>
                <w:vertAlign w:val="superscript"/>
              </w:rPr>
              <w:instrText xml:space="preserve"> ADDIN EN.CITE &lt;EndNote&gt;&lt;Cite&gt;&lt;Year&gt;2020&lt;/Year&gt;&lt;RecNum&gt;464&lt;/RecNum&gt;&lt;DisplayText&gt;152&lt;/DisplayText&gt;&lt;record&gt;&lt;rec-number&gt;464&lt;/rec-number&gt;&lt;foreign-keys&gt;&lt;key app="EN" db-id="fwvs520dta0pajerxw65e0pi2ztww9f052dv" timestamp="1594956276" guid="b51a7a34-a375-4b12-af00-aeaec7d0b6a5"&gt;464&lt;/key&gt;&lt;/foreign-keys&gt;&lt;ref-type name="Web Page"&gt;12&lt;/ref-type&gt;&lt;contributors&gt;&lt;/contributors&gt;&lt;titles&gt;&lt;title&gt;Western Alliance for Greenhouse Action. How well are we adapting?&lt;/title&gt;&lt;/titles&gt;&lt;volume&gt;2024&lt;/volume&gt;&lt;dates&gt;&lt;year&gt;2020&lt;/year&gt;&lt;/dates&gt;&lt;urls&gt;&lt;related-urls&gt;&lt;url&gt;https://adapt.waga.com.au/]&lt;/url&gt;&lt;/related-urls&gt;&lt;/urls&gt;&lt;/record&gt;&lt;/Cite&gt;&lt;/EndNote&gt;</w:instrText>
            </w:r>
            <w:r w:rsidR="00CD6A9F" w:rsidRPr="006B435A">
              <w:rPr>
                <w:vertAlign w:val="superscript"/>
              </w:rPr>
              <w:fldChar w:fldCharType="separate"/>
            </w:r>
            <w:r w:rsidR="00937C8F">
              <w:rPr>
                <w:noProof/>
                <w:vertAlign w:val="superscript"/>
              </w:rPr>
              <w:t>152</w:t>
            </w:r>
            <w:r w:rsidR="00CD6A9F" w:rsidRPr="006B435A">
              <w:rPr>
                <w:vertAlign w:val="superscript"/>
              </w:rPr>
              <w:fldChar w:fldCharType="end"/>
            </w:r>
            <w:r w:rsidR="00C862C7">
              <w:rPr>
                <w:vertAlign w:val="superscript"/>
              </w:rPr>
              <w:t xml:space="preserve"> </w:t>
            </w:r>
          </w:p>
          <w:p w14:paraId="72305F2A" w14:textId="2983E8CF" w:rsidR="00856545" w:rsidRPr="00BC5100" w:rsidRDefault="00856545" w:rsidP="00C85C0B">
            <w:pPr>
              <w:pStyle w:val="DHHSbody"/>
              <w:rPr>
                <w:lang w:val="en-US"/>
              </w:rPr>
            </w:pPr>
            <w:r w:rsidRPr="00BC5100">
              <w:rPr>
                <w:rStyle w:val="Emphasis"/>
                <w:rFonts w:cs="Arial"/>
                <w:color w:val="212121"/>
                <w:lang w:val="en-US"/>
              </w:rPr>
              <w:t xml:space="preserve">How </w:t>
            </w:r>
            <w:r w:rsidR="00F001C7" w:rsidRPr="00BC5100">
              <w:rPr>
                <w:rStyle w:val="Emphasis"/>
                <w:rFonts w:cs="Arial"/>
                <w:color w:val="212121"/>
                <w:lang w:val="en-US"/>
              </w:rPr>
              <w:t>w</w:t>
            </w:r>
            <w:r w:rsidRPr="00BC5100">
              <w:rPr>
                <w:rStyle w:val="Emphasis"/>
                <w:rFonts w:cs="Arial"/>
                <w:color w:val="212121"/>
                <w:lang w:val="en-US"/>
              </w:rPr>
              <w:t xml:space="preserve">ell </w:t>
            </w:r>
            <w:r w:rsidR="00F001C7" w:rsidRPr="00BC5100">
              <w:rPr>
                <w:rStyle w:val="Emphasis"/>
                <w:rFonts w:cs="Arial"/>
                <w:color w:val="212121"/>
                <w:lang w:val="en-US"/>
              </w:rPr>
              <w:t>a</w:t>
            </w:r>
            <w:r w:rsidRPr="00BC5100">
              <w:rPr>
                <w:rStyle w:val="Emphasis"/>
                <w:rFonts w:cs="Arial"/>
                <w:color w:val="212121"/>
                <w:lang w:val="en-US"/>
              </w:rPr>
              <w:t xml:space="preserve">re </w:t>
            </w:r>
            <w:r w:rsidR="00F001C7" w:rsidRPr="00BC5100">
              <w:rPr>
                <w:rStyle w:val="Emphasis"/>
                <w:rFonts w:cs="Arial"/>
                <w:color w:val="212121"/>
                <w:lang w:val="en-US"/>
              </w:rPr>
              <w:t>w</w:t>
            </w:r>
            <w:r w:rsidRPr="00BC5100">
              <w:rPr>
                <w:rStyle w:val="Emphasis"/>
                <w:rFonts w:cs="Arial"/>
                <w:color w:val="212121"/>
                <w:lang w:val="en-US"/>
              </w:rPr>
              <w:t xml:space="preserve">e </w:t>
            </w:r>
            <w:r w:rsidR="00F001C7" w:rsidRPr="00BC5100">
              <w:rPr>
                <w:rStyle w:val="Emphasis"/>
                <w:rFonts w:cs="Arial"/>
                <w:color w:val="212121"/>
                <w:lang w:val="en-US"/>
              </w:rPr>
              <w:t>a</w:t>
            </w:r>
            <w:r w:rsidRPr="00BC5100">
              <w:rPr>
                <w:rStyle w:val="Emphasis"/>
                <w:rFonts w:cs="Arial"/>
                <w:color w:val="212121"/>
                <w:lang w:val="en-US"/>
              </w:rPr>
              <w:t>dapting</w:t>
            </w:r>
            <w:r w:rsidR="00F001C7" w:rsidRPr="00BC5100">
              <w:rPr>
                <w:rStyle w:val="Emphasis"/>
                <w:rFonts w:cs="Arial"/>
                <w:color w:val="212121"/>
                <w:lang w:val="en-US"/>
              </w:rPr>
              <w:t>?</w:t>
            </w:r>
            <w:r w:rsidRPr="00BC5100">
              <w:rPr>
                <w:lang w:val="en-US"/>
              </w:rPr>
              <w:t xml:space="preserve"> is a </w:t>
            </w:r>
            <w:r w:rsidR="0009066E" w:rsidRPr="00BC5100">
              <w:rPr>
                <w:lang w:val="en-US"/>
              </w:rPr>
              <w:t>tool and program</w:t>
            </w:r>
            <w:r w:rsidRPr="00BC5100">
              <w:rPr>
                <w:lang w:val="en-US"/>
              </w:rPr>
              <w:t xml:space="preserve"> for monitoring, </w:t>
            </w:r>
            <w:r w:rsidR="00512818" w:rsidRPr="00BC5100">
              <w:rPr>
                <w:lang w:val="en-US"/>
              </w:rPr>
              <w:t>evaluating</w:t>
            </w:r>
            <w:r w:rsidRPr="00BC5100">
              <w:rPr>
                <w:lang w:val="en-US"/>
              </w:rPr>
              <w:t xml:space="preserve"> and reporting on climate </w:t>
            </w:r>
            <w:r w:rsidR="0009066E" w:rsidRPr="00BC5100">
              <w:rPr>
                <w:lang w:val="en-US"/>
              </w:rPr>
              <w:t xml:space="preserve">change </w:t>
            </w:r>
            <w:r w:rsidRPr="00BC5100">
              <w:rPr>
                <w:lang w:val="en-US"/>
              </w:rPr>
              <w:t>adaptation performance</w:t>
            </w:r>
            <w:r w:rsidR="00164BF4" w:rsidRPr="00BC5100">
              <w:rPr>
                <w:lang w:val="en-US"/>
              </w:rPr>
              <w:t xml:space="preserve"> that </w:t>
            </w:r>
            <w:r w:rsidR="009E75F6" w:rsidRPr="00BC5100">
              <w:rPr>
                <w:lang w:val="en-US"/>
              </w:rPr>
              <w:t xml:space="preserve">has </w:t>
            </w:r>
            <w:r w:rsidRPr="00BC5100">
              <w:rPr>
                <w:lang w:val="en-US"/>
              </w:rPr>
              <w:t>been developed for council</w:t>
            </w:r>
            <w:r w:rsidR="0009066E" w:rsidRPr="00BC5100">
              <w:rPr>
                <w:lang w:val="en-US"/>
              </w:rPr>
              <w:t>s by</w:t>
            </w:r>
            <w:r w:rsidRPr="00BC5100">
              <w:rPr>
                <w:lang w:val="en-US"/>
              </w:rPr>
              <w:t xml:space="preserve"> the Western Alliance for Greenhouse Action</w:t>
            </w:r>
            <w:r w:rsidR="002C45C3" w:rsidRPr="00BC5100">
              <w:rPr>
                <w:lang w:val="en-US"/>
              </w:rPr>
              <w:t xml:space="preserve"> (WAGA)</w:t>
            </w:r>
            <w:r w:rsidRPr="00BC5100">
              <w:rPr>
                <w:lang w:val="en-US"/>
              </w:rPr>
              <w:t xml:space="preserve"> in partnership with</w:t>
            </w:r>
            <w:r w:rsidR="002C45C3" w:rsidRPr="00BC5100">
              <w:rPr>
                <w:lang w:val="en-US"/>
              </w:rPr>
              <w:t xml:space="preserve"> the Centre for Urban Research,</w:t>
            </w:r>
            <w:r w:rsidRPr="00BC5100">
              <w:rPr>
                <w:lang w:val="en-US"/>
              </w:rPr>
              <w:t xml:space="preserve"> RMIT</w:t>
            </w:r>
            <w:r w:rsidR="002C45C3" w:rsidRPr="00BC5100">
              <w:rPr>
                <w:lang w:val="en-US"/>
              </w:rPr>
              <w:t xml:space="preserve"> University</w:t>
            </w:r>
            <w:r w:rsidR="00CA5B05" w:rsidRPr="00BC5100">
              <w:rPr>
                <w:lang w:val="en-US"/>
              </w:rPr>
              <w:t>,</w:t>
            </w:r>
            <w:r w:rsidRPr="00BC5100">
              <w:rPr>
                <w:lang w:val="en-US"/>
              </w:rPr>
              <w:t xml:space="preserve"> with support from the Victorian </w:t>
            </w:r>
            <w:r w:rsidR="00CA5B05" w:rsidRPr="00BC5100">
              <w:rPr>
                <w:lang w:val="en-US"/>
              </w:rPr>
              <w:t>G</w:t>
            </w:r>
            <w:r w:rsidRPr="00BC5100">
              <w:rPr>
                <w:lang w:val="en-US"/>
              </w:rPr>
              <w:t xml:space="preserve">overnment. </w:t>
            </w:r>
            <w:r w:rsidR="00312A79">
              <w:rPr>
                <w:lang w:val="en-US"/>
              </w:rPr>
              <w:t>It</w:t>
            </w:r>
            <w:r w:rsidR="00C85C0B">
              <w:rPr>
                <w:lang w:val="en-US"/>
              </w:rPr>
              <w:t xml:space="preserve"> </w:t>
            </w:r>
            <w:r w:rsidRPr="00BC5100">
              <w:rPr>
                <w:lang w:val="en-US" w:eastAsia="en-AU"/>
              </w:rPr>
              <w:t>is intended to build the capacity of councils to respond to and manage climate</w:t>
            </w:r>
            <w:r w:rsidR="0085237E" w:rsidRPr="00BC5100">
              <w:rPr>
                <w:lang w:val="en-US" w:eastAsia="en-AU"/>
              </w:rPr>
              <w:t xml:space="preserve"> change</w:t>
            </w:r>
            <w:r w:rsidRPr="00BC5100">
              <w:rPr>
                <w:lang w:val="en-US" w:eastAsia="en-AU"/>
              </w:rPr>
              <w:t xml:space="preserve"> impacts</w:t>
            </w:r>
            <w:r w:rsidR="0085237E" w:rsidRPr="00BC5100">
              <w:rPr>
                <w:lang w:val="en-US" w:eastAsia="en-AU"/>
              </w:rPr>
              <w:t xml:space="preserve"> and risks</w:t>
            </w:r>
            <w:r w:rsidRPr="00BC5100">
              <w:rPr>
                <w:lang w:val="en-US" w:eastAsia="en-AU"/>
              </w:rPr>
              <w:t xml:space="preserve"> and includes indicators to monitor adaptive </w:t>
            </w:r>
            <w:r w:rsidR="0085237E" w:rsidRPr="00BC5100">
              <w:rPr>
                <w:lang w:val="en-US" w:eastAsia="en-AU"/>
              </w:rPr>
              <w:t>cap</w:t>
            </w:r>
            <w:r w:rsidR="00975047" w:rsidRPr="00BC5100">
              <w:rPr>
                <w:lang w:val="en-US" w:eastAsia="en-AU"/>
              </w:rPr>
              <w:t xml:space="preserve">ability and </w:t>
            </w:r>
            <w:r w:rsidRPr="00BC5100">
              <w:rPr>
                <w:lang w:val="en-US" w:eastAsia="en-AU"/>
              </w:rPr>
              <w:t>capacity in relation to four theme areas:</w:t>
            </w:r>
          </w:p>
          <w:p w14:paraId="44BFB536" w14:textId="60591BF8" w:rsidR="00856545" w:rsidRPr="00BC5100" w:rsidRDefault="00065F4A" w:rsidP="006321C4">
            <w:pPr>
              <w:pStyle w:val="DHHSbody"/>
              <w:numPr>
                <w:ilvl w:val="0"/>
                <w:numId w:val="14"/>
              </w:numPr>
              <w:spacing w:after="40"/>
              <w:ind w:left="714" w:hanging="357"/>
              <w:rPr>
                <w:lang w:val="en" w:eastAsia="en-AU"/>
              </w:rPr>
            </w:pPr>
            <w:r w:rsidRPr="00BC5100">
              <w:rPr>
                <w:lang w:val="en" w:eastAsia="en-AU"/>
              </w:rPr>
              <w:t>protecting our local parks and sport</w:t>
            </w:r>
            <w:r w:rsidR="00A04C86" w:rsidRPr="00BC5100">
              <w:rPr>
                <w:lang w:val="en" w:eastAsia="en-AU"/>
              </w:rPr>
              <w:t>s</w:t>
            </w:r>
            <w:r w:rsidRPr="00BC5100">
              <w:rPr>
                <w:lang w:val="en" w:eastAsia="en-AU"/>
              </w:rPr>
              <w:t xml:space="preserve"> f</w:t>
            </w:r>
            <w:r w:rsidR="00A04C86" w:rsidRPr="00BC5100">
              <w:rPr>
                <w:lang w:val="en" w:eastAsia="en-AU"/>
              </w:rPr>
              <w:t xml:space="preserve">ields </w:t>
            </w:r>
          </w:p>
          <w:p w14:paraId="0997A246" w14:textId="6482F991" w:rsidR="00856545" w:rsidRPr="00BC5100" w:rsidRDefault="002444F3" w:rsidP="006321C4">
            <w:pPr>
              <w:pStyle w:val="DHHSbody"/>
              <w:numPr>
                <w:ilvl w:val="0"/>
                <w:numId w:val="14"/>
              </w:numPr>
              <w:spacing w:after="40"/>
              <w:ind w:left="714" w:hanging="357"/>
              <w:rPr>
                <w:lang w:val="en" w:eastAsia="en-AU"/>
              </w:rPr>
            </w:pPr>
            <w:r w:rsidRPr="00BC5100">
              <w:rPr>
                <w:lang w:val="en" w:eastAsia="en-AU"/>
              </w:rPr>
              <w:t>p</w:t>
            </w:r>
            <w:r w:rsidR="00856545" w:rsidRPr="00BC5100">
              <w:rPr>
                <w:lang w:val="en" w:eastAsia="en-AU"/>
              </w:rPr>
              <w:t>lanning, building and regulation</w:t>
            </w:r>
          </w:p>
          <w:p w14:paraId="1939201D" w14:textId="0FAD1D86" w:rsidR="00856545" w:rsidRPr="00BC5100" w:rsidRDefault="002444F3" w:rsidP="006321C4">
            <w:pPr>
              <w:pStyle w:val="DHHSbody"/>
              <w:numPr>
                <w:ilvl w:val="0"/>
                <w:numId w:val="14"/>
              </w:numPr>
              <w:spacing w:after="40"/>
              <w:ind w:left="714" w:hanging="357"/>
              <w:rPr>
                <w:lang w:val="en" w:eastAsia="en-AU"/>
              </w:rPr>
            </w:pPr>
            <w:r w:rsidRPr="00BC5100">
              <w:rPr>
                <w:lang w:val="en" w:eastAsia="en-AU"/>
              </w:rPr>
              <w:t>a</w:t>
            </w:r>
            <w:r w:rsidR="00856545" w:rsidRPr="00BC5100">
              <w:rPr>
                <w:lang w:val="en" w:eastAsia="en-AU"/>
              </w:rPr>
              <w:t>ssets and infrastructure</w:t>
            </w:r>
          </w:p>
          <w:p w14:paraId="3F91B35B" w14:textId="7CFDA921" w:rsidR="00856545" w:rsidRPr="00BC5100" w:rsidRDefault="00222F1B" w:rsidP="006321C4">
            <w:pPr>
              <w:pStyle w:val="DHHSbody"/>
              <w:numPr>
                <w:ilvl w:val="0"/>
                <w:numId w:val="14"/>
              </w:numPr>
              <w:ind w:left="714" w:hanging="357"/>
              <w:rPr>
                <w:lang w:val="en" w:eastAsia="en-AU"/>
              </w:rPr>
            </w:pPr>
            <w:r w:rsidRPr="00BC5100">
              <w:rPr>
                <w:lang w:val="en" w:eastAsia="en-AU"/>
              </w:rPr>
              <w:t>strengthening community</w:t>
            </w:r>
            <w:r w:rsidR="008A2789" w:rsidRPr="00BC5100">
              <w:rPr>
                <w:lang w:val="en" w:eastAsia="en-AU"/>
              </w:rPr>
              <w:t>.</w:t>
            </w:r>
          </w:p>
          <w:p w14:paraId="11C4CF5D" w14:textId="3327387F" w:rsidR="00A943D4" w:rsidRPr="00BC5100" w:rsidRDefault="00B56D96" w:rsidP="00856545">
            <w:pPr>
              <w:pStyle w:val="DHHSbody"/>
            </w:pPr>
            <w:r w:rsidRPr="00BC5100">
              <w:rPr>
                <w:lang w:val="en-US"/>
              </w:rPr>
              <w:t>An internal reporting section helps local government staff track the impacts on council services and assets and evaluate responses over the long term to understand how well they are adapting to climate change. The internal reporting tool is provided through a subscription service that supports a facilitated community of practice for local government adaptation response.</w:t>
            </w:r>
            <w:r w:rsidR="00526A9E" w:rsidRPr="00BC5100">
              <w:rPr>
                <w:lang w:val="en-US"/>
              </w:rPr>
              <w:t xml:space="preserve"> </w:t>
            </w:r>
            <w:r w:rsidR="00B86D98" w:rsidRPr="00BC5100">
              <w:rPr>
                <w:lang w:val="en-US"/>
              </w:rPr>
              <w:t>A</w:t>
            </w:r>
            <w:r w:rsidR="00F5602B" w:rsidRPr="00BC5100">
              <w:rPr>
                <w:lang w:val="en-US"/>
              </w:rPr>
              <w:t>n</w:t>
            </w:r>
            <w:r w:rsidR="00B86D98" w:rsidRPr="00BC5100">
              <w:rPr>
                <w:rFonts w:cs="Arial"/>
                <w:color w:val="636466"/>
                <w:shd w:val="clear" w:color="auto" w:fill="FFFFFF"/>
              </w:rPr>
              <w:t xml:space="preserve"> </w:t>
            </w:r>
            <w:hyperlink r:id="rId61" w:history="1">
              <w:r w:rsidR="00B86D98" w:rsidRPr="00BC5100">
                <w:rPr>
                  <w:rStyle w:val="Hyperlink"/>
                  <w:rFonts w:cs="Arial"/>
                  <w:color w:val="337AB7"/>
                  <w:shd w:val="clear" w:color="auto" w:fill="FFFFFF"/>
                </w:rPr>
                <w:t>Adaptive Capacity Checklist</w:t>
              </w:r>
            </w:hyperlink>
            <w:r w:rsidR="00F5602B" w:rsidRPr="00BC5100">
              <w:rPr>
                <w:rFonts w:cs="Arial"/>
                <w:color w:val="636466"/>
                <w:shd w:val="clear" w:color="auto" w:fill="FFFFFF"/>
              </w:rPr>
              <w:t xml:space="preserve"> </w:t>
            </w:r>
            <w:r w:rsidR="00B86D98" w:rsidRPr="00BC5100">
              <w:rPr>
                <w:lang w:val="en-US"/>
              </w:rPr>
              <w:t xml:space="preserve">provides an </w:t>
            </w:r>
            <w:proofErr w:type="spellStart"/>
            <w:r w:rsidR="00B86D98" w:rsidRPr="00BC5100">
              <w:rPr>
                <w:lang w:val="en-US"/>
              </w:rPr>
              <w:t>organisational</w:t>
            </w:r>
            <w:proofErr w:type="spellEnd"/>
            <w:r w:rsidR="00B86D98" w:rsidRPr="00BC5100">
              <w:rPr>
                <w:lang w:val="en-US"/>
              </w:rPr>
              <w:t xml:space="preserve"> scan of adaptation ‘readiness’ for local governments and is freely available for any local government to complete as a self-assessment to help inform their adaptation response planning.</w:t>
            </w:r>
          </w:p>
          <w:p w14:paraId="4924E7E3" w14:textId="106259EF" w:rsidR="00856545" w:rsidRPr="00BC5100" w:rsidRDefault="00A943D4" w:rsidP="00856545">
            <w:pPr>
              <w:pStyle w:val="DHHSbody"/>
              <w:rPr>
                <w:highlight w:val="yellow"/>
              </w:rPr>
            </w:pPr>
            <w:r w:rsidRPr="00BC5100">
              <w:t xml:space="preserve">For more information </w:t>
            </w:r>
            <w:hyperlink r:id="rId62" w:history="1">
              <w:r w:rsidR="00716FA2" w:rsidRPr="00BC5100">
                <w:rPr>
                  <w:rStyle w:val="Hyperlink"/>
                </w:rPr>
                <w:t>email</w:t>
              </w:r>
              <w:r w:rsidR="002444F3" w:rsidRPr="00BC5100">
                <w:rPr>
                  <w:rStyle w:val="Hyperlink"/>
                </w:rPr>
                <w:t xml:space="preserve"> the </w:t>
              </w:r>
              <w:r w:rsidR="002444F3" w:rsidRPr="00BC5100">
                <w:rPr>
                  <w:rStyle w:val="Hyperlink"/>
                  <w:rFonts w:cs="Arial"/>
                  <w:lang w:val="en"/>
                </w:rPr>
                <w:t>How Well Are We Adapting team</w:t>
              </w:r>
            </w:hyperlink>
            <w:r w:rsidR="00716FA2" w:rsidRPr="00BC5100">
              <w:t xml:space="preserve"> </w:t>
            </w:r>
            <w:r w:rsidR="002444F3" w:rsidRPr="00BC5100">
              <w:t>&lt;howwellareweadapting@gmail.com&gt;</w:t>
            </w:r>
            <w:r w:rsidR="00567DCE" w:rsidRPr="00BC5100">
              <w:t xml:space="preserve"> or </w:t>
            </w:r>
            <w:r w:rsidRPr="00BC5100">
              <w:t>visit</w:t>
            </w:r>
            <w:r w:rsidR="002444F3" w:rsidRPr="00BC5100">
              <w:t xml:space="preserve"> the </w:t>
            </w:r>
            <w:hyperlink r:id="rId63" w:history="1">
              <w:r w:rsidR="002444F3" w:rsidRPr="00BC5100">
                <w:rPr>
                  <w:rStyle w:val="Hyperlink"/>
                </w:rPr>
                <w:t>program’s website</w:t>
              </w:r>
            </w:hyperlink>
            <w:r w:rsidRPr="00BC5100">
              <w:t xml:space="preserve"> </w:t>
            </w:r>
            <w:r w:rsidR="002444F3" w:rsidRPr="00BC5100">
              <w:t>&lt;</w:t>
            </w:r>
            <w:r w:rsidR="00FD450C" w:rsidRPr="00BC5100">
              <w:t>https://adapt.waga.com.au/</w:t>
            </w:r>
            <w:r w:rsidR="002444F3" w:rsidRPr="00BC5100">
              <w:t>&gt;.</w:t>
            </w:r>
            <w:r w:rsidR="00F90189" w:rsidRPr="00BC5100">
              <w:rPr>
                <w:rStyle w:val="FootnoteReference"/>
              </w:rPr>
              <w:footnoteReference w:id="14"/>
            </w:r>
          </w:p>
        </w:tc>
      </w:tr>
    </w:tbl>
    <w:p w14:paraId="4B9B5278" w14:textId="77777777" w:rsidR="00AA1686" w:rsidRDefault="00AA1686">
      <w:pPr>
        <w:rPr>
          <w:rFonts w:ascii="Arial" w:hAnsi="Arial" w:cs="Arial"/>
          <w:lang w:eastAsia="en-AU"/>
        </w:rPr>
      </w:pPr>
      <w:bookmarkStart w:id="71" w:name="_Toc24122105"/>
      <w:bookmarkStart w:id="72" w:name="_Toc27131536"/>
      <w:bookmarkEnd w:id="7"/>
      <w:bookmarkEnd w:id="8"/>
    </w:p>
    <w:p w14:paraId="0D69849F" w14:textId="7F90FD34" w:rsidR="002B477A" w:rsidRPr="00A373D6" w:rsidRDefault="001D2F34">
      <w:pPr>
        <w:rPr>
          <w:rFonts w:ascii="Arial" w:hAnsi="Arial" w:cs="Arial"/>
          <w:b/>
          <w:bCs/>
        </w:rPr>
      </w:pPr>
      <w:r w:rsidRPr="00745F57">
        <w:rPr>
          <w:rFonts w:ascii="Arial" w:hAnsi="Arial" w:cs="Arial"/>
          <w:lang w:eastAsia="en-AU"/>
        </w:rPr>
        <w:t xml:space="preserve">Several case studies featured in this </w:t>
      </w:r>
      <w:r w:rsidR="006801B5" w:rsidRPr="00745F57">
        <w:rPr>
          <w:rFonts w:ascii="Arial" w:hAnsi="Arial" w:cs="Arial"/>
          <w:lang w:eastAsia="en-AU"/>
        </w:rPr>
        <w:t xml:space="preserve">guidance have </w:t>
      </w:r>
      <w:r w:rsidR="003A0546" w:rsidRPr="00745F57">
        <w:rPr>
          <w:rFonts w:ascii="Arial" w:hAnsi="Arial" w:cs="Arial"/>
          <w:lang w:eastAsia="en-AU"/>
        </w:rPr>
        <w:t xml:space="preserve">publicly available evaluation reports, which may provide useful </w:t>
      </w:r>
      <w:r w:rsidR="00DF2855" w:rsidRPr="00745F57">
        <w:rPr>
          <w:rFonts w:ascii="Arial" w:hAnsi="Arial" w:cs="Arial"/>
          <w:lang w:eastAsia="en-AU"/>
        </w:rPr>
        <w:t xml:space="preserve">insights into </w:t>
      </w:r>
      <w:r w:rsidR="00B932EA" w:rsidRPr="00745F57">
        <w:rPr>
          <w:rFonts w:ascii="Arial" w:hAnsi="Arial" w:cs="Arial"/>
          <w:lang w:eastAsia="en-AU"/>
        </w:rPr>
        <w:t xml:space="preserve">evaluation approaches, indicators and data sources </w:t>
      </w:r>
      <w:r w:rsidR="006272A6" w:rsidRPr="00745F57">
        <w:rPr>
          <w:rFonts w:ascii="Arial" w:hAnsi="Arial" w:cs="Arial"/>
          <w:lang w:eastAsia="en-AU"/>
        </w:rPr>
        <w:t>that could be used. These include, for example, My Smart Garden</w:t>
      </w:r>
      <w:r w:rsidR="00CF6294" w:rsidRPr="00745F57">
        <w:rPr>
          <w:rFonts w:ascii="Arial" w:hAnsi="Arial" w:cs="Arial"/>
          <w:vertAlign w:val="superscript"/>
          <w:lang w:eastAsia="en-AU"/>
        </w:rPr>
        <w:fldChar w:fldCharType="begin">
          <w:fldData xml:space="preserve">PEVuZE5vdGU+PENpdGU+PFllYXI+MjAyNDwvWWVhcj48UmVjTnVtPjQ0MzwvUmVjTnVtPjxJRFRl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</w:fldData>
        </w:fldChar>
      </w:r>
      <w:r w:rsidR="00F71C99">
        <w:rPr>
          <w:rFonts w:ascii="Arial" w:hAnsi="Arial" w:cs="Arial"/>
          <w:vertAlign w:val="superscript"/>
          <w:lang w:eastAsia="en-AU"/>
        </w:rPr>
        <w:instrText xml:space="preserve"> ADDIN EN.CITE </w:instrText>
      </w:r>
      <w:r w:rsidR="00F71C99">
        <w:rPr>
          <w:rFonts w:ascii="Arial" w:hAnsi="Arial" w:cs="Arial"/>
          <w:vertAlign w:val="superscript"/>
          <w:lang w:eastAsia="en-AU"/>
        </w:rPr>
        <w:fldChar w:fldCharType="begin">
          <w:fldData xml:space="preserve">PEVuZE5vdGU+PENpdGU+PFllYXI+MjAyNDwvWWVhcj48UmVjTnVtPjQ0MzwvUmVjTnVtPjxJRFRl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</w:fldData>
        </w:fldChar>
      </w:r>
      <w:r w:rsidR="00F71C99">
        <w:rPr>
          <w:rFonts w:ascii="Arial" w:hAnsi="Arial" w:cs="Arial"/>
          <w:vertAlign w:val="superscript"/>
          <w:lang w:eastAsia="en-AU"/>
        </w:rPr>
        <w:instrText xml:space="preserve"> ADDIN EN.CITE.DATA </w:instrText>
      </w:r>
      <w:r w:rsidR="00F71C99">
        <w:rPr>
          <w:rFonts w:ascii="Arial" w:hAnsi="Arial" w:cs="Arial"/>
          <w:vertAlign w:val="superscript"/>
          <w:lang w:eastAsia="en-AU"/>
        </w:rPr>
      </w:r>
      <w:r w:rsidR="00F71C99">
        <w:rPr>
          <w:rFonts w:ascii="Arial" w:hAnsi="Arial" w:cs="Arial"/>
          <w:vertAlign w:val="superscript"/>
          <w:lang w:eastAsia="en-AU"/>
        </w:rPr>
        <w:fldChar w:fldCharType="end"/>
      </w:r>
      <w:r w:rsidR="00CF6294" w:rsidRPr="00745F57">
        <w:rPr>
          <w:rFonts w:ascii="Arial" w:hAnsi="Arial" w:cs="Arial"/>
          <w:vertAlign w:val="superscript"/>
          <w:lang w:eastAsia="en-AU"/>
        </w:rPr>
      </w:r>
      <w:r w:rsidR="00CF6294" w:rsidRPr="00745F57">
        <w:rPr>
          <w:rFonts w:ascii="Arial" w:hAnsi="Arial" w:cs="Arial"/>
          <w:vertAlign w:val="superscript"/>
          <w:lang w:eastAsia="en-AU"/>
        </w:rPr>
        <w:fldChar w:fldCharType="separate"/>
      </w:r>
      <w:r w:rsidR="00937C8F">
        <w:rPr>
          <w:rFonts w:ascii="Arial" w:hAnsi="Arial" w:cs="Arial"/>
          <w:noProof/>
          <w:vertAlign w:val="superscript"/>
          <w:lang w:eastAsia="en-AU"/>
        </w:rPr>
        <w:t>139</w:t>
      </w:r>
      <w:r w:rsidR="00CF6294" w:rsidRPr="00745F57">
        <w:rPr>
          <w:rFonts w:ascii="Arial" w:hAnsi="Arial" w:cs="Arial"/>
          <w:vertAlign w:val="superscript"/>
          <w:lang w:eastAsia="en-AU"/>
        </w:rPr>
        <w:fldChar w:fldCharType="end"/>
      </w:r>
      <w:r w:rsidR="006272A6" w:rsidRPr="00745F57">
        <w:rPr>
          <w:rFonts w:ascii="Arial" w:hAnsi="Arial" w:cs="Arial"/>
          <w:lang w:eastAsia="en-AU"/>
        </w:rPr>
        <w:t xml:space="preserve">, </w:t>
      </w:r>
      <w:r w:rsidR="00CF6294" w:rsidRPr="00745F57">
        <w:rPr>
          <w:rFonts w:ascii="Arial" w:hAnsi="Arial" w:cs="Arial"/>
          <w:lang w:eastAsia="en-AU"/>
        </w:rPr>
        <w:t>Whitehorse Manningham Libraries – ‘Healthy me, healthy planet’</w:t>
      </w:r>
      <w:r w:rsidR="00CF6294" w:rsidRPr="00745F57">
        <w:rPr>
          <w:rFonts w:ascii="Arial" w:hAnsi="Arial" w:cs="Arial"/>
          <w:vertAlign w:val="superscript"/>
          <w:lang w:eastAsia="en-AU"/>
        </w:rPr>
        <w:fldChar w:fldCharType="begin">
          <w:fldData xml:space="preserve">PEVuZE5vdGU+PENpdGU+PFllYXI+MjAyMTwvWWVhcj48UmVjTnVtPjYxNjwvUmVjTnVtPjxEaXNw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</w:fldData>
        </w:fldChar>
      </w:r>
      <w:r w:rsidR="00182F33">
        <w:rPr>
          <w:rFonts w:ascii="Arial" w:hAnsi="Arial" w:cs="Arial"/>
          <w:vertAlign w:val="superscript"/>
          <w:lang w:eastAsia="en-AU"/>
        </w:rPr>
        <w:instrText xml:space="preserve"> ADDIN EN.CITE </w:instrText>
      </w:r>
      <w:r w:rsidR="00182F33">
        <w:rPr>
          <w:rFonts w:ascii="Arial" w:hAnsi="Arial" w:cs="Arial"/>
          <w:vertAlign w:val="superscript"/>
          <w:lang w:eastAsia="en-AU"/>
        </w:rPr>
        <w:fldChar w:fldCharType="begin">
          <w:fldData xml:space="preserve">PEVuZE5vdGU+PENpdGU+PFllYXI+MjAyMTwvWWVhcj48UmVjTnVtPjYxNjwvUmVjTnVtPjxEaXNw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</w:fldData>
        </w:fldChar>
      </w:r>
      <w:r w:rsidR="00182F33">
        <w:rPr>
          <w:rFonts w:ascii="Arial" w:hAnsi="Arial" w:cs="Arial"/>
          <w:vertAlign w:val="superscript"/>
          <w:lang w:eastAsia="en-AU"/>
        </w:rPr>
        <w:instrText xml:space="preserve"> ADDIN EN.CITE.DATA </w:instrText>
      </w:r>
      <w:r w:rsidR="00182F33">
        <w:rPr>
          <w:rFonts w:ascii="Arial" w:hAnsi="Arial" w:cs="Arial"/>
          <w:vertAlign w:val="superscript"/>
          <w:lang w:eastAsia="en-AU"/>
        </w:rPr>
      </w:r>
      <w:r w:rsidR="00182F33">
        <w:rPr>
          <w:rFonts w:ascii="Arial" w:hAnsi="Arial" w:cs="Arial"/>
          <w:vertAlign w:val="superscript"/>
          <w:lang w:eastAsia="en-AU"/>
        </w:rPr>
        <w:fldChar w:fldCharType="end"/>
      </w:r>
      <w:r w:rsidR="00CF6294" w:rsidRPr="00745F57">
        <w:rPr>
          <w:rFonts w:ascii="Arial" w:hAnsi="Arial" w:cs="Arial"/>
          <w:vertAlign w:val="superscript"/>
          <w:lang w:eastAsia="en-AU"/>
        </w:rPr>
      </w:r>
      <w:r w:rsidR="00CF6294" w:rsidRPr="00745F57">
        <w:rPr>
          <w:rFonts w:ascii="Arial" w:hAnsi="Arial" w:cs="Arial"/>
          <w:vertAlign w:val="superscript"/>
          <w:lang w:eastAsia="en-AU"/>
        </w:rPr>
        <w:fldChar w:fldCharType="separate"/>
      </w:r>
      <w:r w:rsidR="00937C8F">
        <w:rPr>
          <w:rFonts w:ascii="Arial" w:hAnsi="Arial" w:cs="Arial"/>
          <w:noProof/>
          <w:vertAlign w:val="superscript"/>
          <w:lang w:eastAsia="en-AU"/>
        </w:rPr>
        <w:t>111,112</w:t>
      </w:r>
      <w:r w:rsidR="00CF6294" w:rsidRPr="00745F57">
        <w:rPr>
          <w:rFonts w:ascii="Arial" w:hAnsi="Arial" w:cs="Arial"/>
          <w:vertAlign w:val="superscript"/>
          <w:lang w:eastAsia="en-AU"/>
        </w:rPr>
        <w:fldChar w:fldCharType="end"/>
      </w:r>
      <w:r w:rsidR="00CF6294" w:rsidRPr="00745F57">
        <w:rPr>
          <w:rFonts w:ascii="Arial" w:hAnsi="Arial" w:cs="Arial"/>
          <w:lang w:eastAsia="en-AU"/>
        </w:rPr>
        <w:t xml:space="preserve"> and </w:t>
      </w:r>
      <w:r w:rsidR="001F6AD1" w:rsidRPr="00745F57">
        <w:rPr>
          <w:rFonts w:ascii="Arial" w:hAnsi="Arial" w:cs="Arial"/>
          <w:lang w:eastAsia="en-AU"/>
        </w:rPr>
        <w:t>The Heat Lab delivered by the City of Melbourne.</w:t>
      </w:r>
      <w:r w:rsidR="001F6AD1" w:rsidRPr="00745F57">
        <w:rPr>
          <w:rFonts w:ascii="Arial" w:hAnsi="Arial" w:cs="Arial"/>
          <w:vertAlign w:val="superscript"/>
        </w:rPr>
        <w:fldChar w:fldCharType="begin"/>
      </w:r>
      <w:r w:rsidR="00182F33">
        <w:rPr>
          <w:rFonts w:ascii="Arial" w:hAnsi="Arial" w:cs="Arial"/>
          <w:vertAlign w:val="superscript"/>
        </w:rPr>
        <w:instrText xml:space="preserve"> ADDIN EN.CITE &lt;EndNote&gt;&lt;Cite ExcludeAuth="1"&gt;&lt;Year&gt;2024&lt;/Year&gt;&lt;RecNum&gt;621&lt;/RecNum&gt;&lt;DisplayText&gt;118&lt;/DisplayText&gt;&lt;record&gt;&lt;rec-number&gt;621&lt;/rec-number&gt;&lt;foreign-keys&gt;&lt;key app="EN" db-id="fwvs520dta0pajerxw65e0pi2ztww9f052dv" timestamp="1725855899" guid="cda804a6-a335-49ae-b264-4a4c3e3431c1"&gt;621&lt;/key&gt;&lt;/foreign-keys&gt;&lt;ref-type name="Government Document"&gt;46&lt;/ref-type&gt;&lt;contributors&gt;&lt;/contributors&gt;&lt;titles&gt;&lt;title&gt;City of Melbourne. The Heat Lab (Evaluation)&lt;/title&gt;&lt;/titles&gt;&lt;dates&gt;&lt;year&gt;2024&lt;/year&gt;&lt;/dates&gt;&lt;urls&gt;&lt;related-urls&gt;&lt;url&gt;https://www.melbourne.vic.gov.au/heatwaves&lt;/url&gt;&lt;/related-urls&gt;&lt;/urls&gt;&lt;/record&gt;&lt;/Cite&gt;&lt;/EndNote&gt;</w:instrText>
      </w:r>
      <w:r w:rsidR="001F6AD1" w:rsidRPr="00745F57">
        <w:rPr>
          <w:rFonts w:ascii="Arial" w:hAnsi="Arial" w:cs="Arial"/>
          <w:vertAlign w:val="superscript"/>
        </w:rPr>
        <w:fldChar w:fldCharType="separate"/>
      </w:r>
      <w:r w:rsidR="00937C8F">
        <w:rPr>
          <w:rFonts w:ascii="Arial" w:hAnsi="Arial" w:cs="Arial"/>
          <w:noProof/>
          <w:vertAlign w:val="superscript"/>
        </w:rPr>
        <w:t>118</w:t>
      </w:r>
      <w:r w:rsidR="001F6AD1" w:rsidRPr="00745F57">
        <w:rPr>
          <w:rFonts w:ascii="Arial" w:hAnsi="Arial" w:cs="Arial"/>
          <w:vertAlign w:val="superscript"/>
        </w:rPr>
        <w:fldChar w:fldCharType="end"/>
      </w:r>
      <w:r w:rsidR="001F6AD1" w:rsidRPr="00745F57">
        <w:rPr>
          <w:rFonts w:ascii="Arial" w:hAnsi="Arial" w:cs="Arial"/>
          <w:vertAlign w:val="superscript"/>
        </w:rPr>
        <w:t xml:space="preserve"> </w:t>
      </w:r>
      <w:r w:rsidR="008131B3" w:rsidRPr="00745F57">
        <w:rPr>
          <w:rFonts w:ascii="Arial" w:hAnsi="Arial" w:cs="Arial"/>
        </w:rPr>
        <w:t xml:space="preserve"> There are also many examples included in the </w:t>
      </w:r>
      <w:r w:rsidR="00C1079B" w:rsidRPr="00745F57">
        <w:rPr>
          <w:rFonts w:ascii="Arial" w:hAnsi="Arial" w:cs="Arial"/>
        </w:rPr>
        <w:t>international literature</w:t>
      </w:r>
      <w:r w:rsidR="003E2B61" w:rsidRPr="00745F57">
        <w:rPr>
          <w:rFonts w:ascii="Arial" w:hAnsi="Arial" w:cs="Arial"/>
        </w:rPr>
        <w:t>.</w:t>
      </w:r>
      <w:r w:rsidR="00E96DF5" w:rsidRPr="00745F57">
        <w:rPr>
          <w:rStyle w:val="FootnoteReference"/>
          <w:rFonts w:ascii="Arial" w:hAnsi="Arial" w:cs="Arial"/>
        </w:rPr>
        <w:footnoteReference w:id="15"/>
      </w:r>
      <w:r w:rsidR="003E2B61" w:rsidRPr="00745F57">
        <w:rPr>
          <w:rFonts w:ascii="Arial" w:hAnsi="Arial" w:cs="Arial"/>
        </w:rPr>
        <w:t xml:space="preserve"> </w:t>
      </w:r>
      <w:r w:rsidR="004E1B56" w:rsidRPr="004E26CB">
        <w:rPr>
          <w:rFonts w:ascii="Arial" w:hAnsi="Arial" w:cs="Arial"/>
          <w:vertAlign w:val="superscript"/>
        </w:rPr>
        <w:fldChar w:fldCharType="begin"/>
      </w:r>
      <w:r w:rsidR="00E941A9">
        <w:rPr>
          <w:rFonts w:ascii="Arial" w:hAnsi="Arial" w:cs="Arial"/>
          <w:vertAlign w:val="superscript"/>
        </w:rPr>
        <w:instrText xml:space="preserve"> ADDIN EN.CITE &lt;EndNote&gt;&lt;Cite&gt;&lt;Author&gt;Joseph&lt;/Author&gt;&lt;Year&gt;2023&lt;/Year&gt;&lt;RecNum&gt;700&lt;/RecNum&gt;&lt;DisplayText&gt;146&lt;/DisplayText&gt;&lt;record&gt;&lt;rec-number&gt;700&lt;/rec-number&gt;&lt;foreign-keys&gt;&lt;key app="EN" db-id="fwvs520dta0pajerxw65e0pi2ztww9f052dv" timestamp="1726702504" guid="a52381af-ad48-404b-857f-df3299e35585"&gt;700&lt;/key&gt;&lt;/foreign-keys&gt;&lt;ref-type name="Journal Article"&gt;17&lt;/ref-type&gt;&lt;contributors&gt;&lt;authors&gt;&lt;author&gt;Heather A Joseph&lt;/author&gt;&lt;author&gt;Evan Mallen&lt;/author&gt;&lt;author&gt;Megan McLaughlin&lt;/author&gt;&lt;author&gt;Elena Grossman&lt;/author&gt;&lt;author&gt;Tisha Joseph Holmes&lt;/author&gt;&lt;author&gt;Autumn Locklear&lt;/author&gt;&lt;author&gt;Emily Powell&lt;/author&gt;&lt;author&gt;Lauren Thie&lt;/author&gt;&lt;author&gt;Christopher K Uejio&lt;/author&gt;&lt;author&gt;Kristen Vacca&lt;/author&gt;&lt;author&gt;Courtney Williams&lt;/author&gt;&lt;author&gt;Tony Bishop&lt;/author&gt;&lt;author&gt;Carol Jeffers&lt;/author&gt;&lt;author&gt;Hannah Siegel&lt;/author&gt;&lt;author&gt;Chelsea Austin&lt;/author&gt;&lt;/authors&gt;&lt;/contributors&gt;&lt;titles&gt;&lt;title&gt;Evaluating public health strategies for climate adaptation: Challenges and opportunities from the climate ready states and cities initiative.&lt;/title&gt;&lt;secondary-title&gt;PLOS Clim 2(3): e0000102.&lt;/secondary-title&gt;&lt;/titles&gt;&lt;periodical&gt;&lt;full-title&gt;PLOS Clim 2(3): e0000102.&lt;/full-title&gt;&lt;/periodical&gt;&lt;dates&gt;&lt;year&gt;2023&lt;/year&gt;&lt;/dates&gt;&lt;urls&gt;&lt;/urls&gt;&lt;electronic-resource-num&gt;https://doi.org/10.1371/journal.pclm.0000102&lt;/electronic-resource-num&gt;&lt;/record&gt;&lt;/Cite&gt;&lt;/EndNote&gt;</w:instrText>
      </w:r>
      <w:r w:rsidR="004E1B56" w:rsidRPr="004E26CB">
        <w:rPr>
          <w:rFonts w:ascii="Arial" w:hAnsi="Arial" w:cs="Arial"/>
          <w:vertAlign w:val="superscript"/>
        </w:rPr>
        <w:fldChar w:fldCharType="separate"/>
      </w:r>
      <w:r w:rsidR="00937C8F">
        <w:rPr>
          <w:rFonts w:ascii="Arial" w:hAnsi="Arial" w:cs="Arial"/>
          <w:noProof/>
          <w:vertAlign w:val="superscript"/>
        </w:rPr>
        <w:t>146</w:t>
      </w:r>
      <w:r w:rsidR="004E1B56" w:rsidRPr="004E26CB">
        <w:rPr>
          <w:rFonts w:ascii="Arial" w:hAnsi="Arial" w:cs="Arial"/>
          <w:vertAlign w:val="superscript"/>
        </w:rPr>
        <w:fldChar w:fldCharType="end"/>
      </w:r>
      <w:r w:rsidR="002B477A" w:rsidRPr="00745F57">
        <w:rPr>
          <w:rFonts w:ascii="Arial" w:hAnsi="Arial" w:cs="Arial"/>
        </w:rPr>
        <w:br w:type="page"/>
      </w:r>
    </w:p>
    <w:p w14:paraId="5055A679" w14:textId="04CD7A83" w:rsidR="005A5DBF" w:rsidRPr="00943F17" w:rsidRDefault="00E447FB" w:rsidP="00B353D8">
      <w:pPr>
        <w:pStyle w:val="Heading1"/>
      </w:pPr>
      <w:bookmarkStart w:id="73" w:name="_Toc44534133"/>
      <w:bookmarkStart w:id="74" w:name="_Toc190954553"/>
      <w:r w:rsidRPr="00943F17">
        <w:lastRenderedPageBreak/>
        <w:t>Resources</w:t>
      </w:r>
      <w:bookmarkEnd w:id="71"/>
      <w:bookmarkEnd w:id="72"/>
      <w:bookmarkEnd w:id="73"/>
      <w:bookmarkEnd w:id="74"/>
    </w:p>
    <w:p w14:paraId="4A09A0D5" w14:textId="416F2CD7" w:rsidR="00B31496" w:rsidRPr="003D16E4" w:rsidRDefault="00A801AC" w:rsidP="003D16E4">
      <w:pPr>
        <w:pStyle w:val="DHHSbody"/>
        <w:spacing w:before="240" w:after="90" w:line="320" w:lineRule="atLeast"/>
        <w:rPr>
          <w:b/>
          <w:color w:val="007B4B"/>
          <w:sz w:val="28"/>
          <w:szCs w:val="28"/>
        </w:rPr>
      </w:pPr>
      <w:bookmarkStart w:id="75" w:name="_Toc44534134"/>
      <w:r w:rsidRPr="003D16E4">
        <w:rPr>
          <w:b/>
          <w:color w:val="007B4B"/>
          <w:sz w:val="28"/>
          <w:szCs w:val="28"/>
        </w:rPr>
        <w:t xml:space="preserve">Department of Health </w:t>
      </w:r>
      <w:bookmarkEnd w:id="75"/>
      <w:r w:rsidR="00F60A6F">
        <w:rPr>
          <w:b/>
          <w:color w:val="007B4B"/>
          <w:sz w:val="28"/>
          <w:szCs w:val="28"/>
        </w:rPr>
        <w:t>resources</w:t>
      </w:r>
    </w:p>
    <w:p w14:paraId="1B7A1306" w14:textId="13D79D64" w:rsidR="005A5DBF" w:rsidRPr="00943F17" w:rsidRDefault="00A96A4A" w:rsidP="005A5DBF">
      <w:pPr>
        <w:pStyle w:val="DHHSbody"/>
        <w:rPr>
          <w:rFonts w:eastAsia="Times New Roman" w:cs="Arial"/>
        </w:rPr>
      </w:pPr>
      <w:hyperlink r:id="rId64" w:history="1">
        <w:r>
          <w:rPr>
            <w:rStyle w:val="Hyperlink"/>
            <w:rFonts w:cs="Arial"/>
          </w:rPr>
          <w:t>Victorian public health and wellbeing plan</w:t>
        </w:r>
      </w:hyperlink>
      <w:r w:rsidR="005A5DBF" w:rsidRPr="00943F17">
        <w:rPr>
          <w:rFonts w:cs="Arial"/>
        </w:rPr>
        <w:t xml:space="preserve"> </w:t>
      </w:r>
      <w:r w:rsidR="00F05932">
        <w:rPr>
          <w:rFonts w:cs="Arial"/>
        </w:rPr>
        <w:t>&lt;</w:t>
      </w:r>
      <w:r w:rsidR="00AF687D" w:rsidRPr="00AF687D">
        <w:t>https://www.health.vic.gov.au/victorian-health-and-wellbeing-plan</w:t>
      </w:r>
      <w:r w:rsidR="00F05932">
        <w:t>&gt;</w:t>
      </w:r>
      <w:r w:rsidR="005A5DBF" w:rsidRPr="00943F17">
        <w:rPr>
          <w:rFonts w:eastAsia="Times New Roman" w:cs="Arial"/>
        </w:rPr>
        <w:t xml:space="preserve"> </w:t>
      </w:r>
    </w:p>
    <w:p w14:paraId="43F80355" w14:textId="76368BAD" w:rsidR="000F1220" w:rsidRPr="007F0EF2" w:rsidRDefault="009E00A2" w:rsidP="000F1220">
      <w:pPr>
        <w:pStyle w:val="DHHSbody"/>
      </w:pPr>
      <w:hyperlink r:id="rId65" w:history="1">
        <w:r>
          <w:rPr>
            <w:rStyle w:val="Hyperlink"/>
          </w:rPr>
          <w:t>Requirements of municipal public health and wellbeing planning</w:t>
        </w:r>
      </w:hyperlink>
      <w:r w:rsidR="00381F66">
        <w:t xml:space="preserve"> &lt;</w:t>
      </w:r>
      <w:r w:rsidR="00902837" w:rsidRPr="00902837">
        <w:t>https://www.health.vic.gov.au/population-health-systems/requirements-of-municipal-public-health-and-wellbeing-planning</w:t>
      </w:r>
      <w:r w:rsidR="00902837">
        <w:t>&gt;</w:t>
      </w:r>
    </w:p>
    <w:p w14:paraId="10C680D3" w14:textId="11F470D0" w:rsidR="0086134D" w:rsidRDefault="007E7775" w:rsidP="005A5DBF">
      <w:pPr>
        <w:pStyle w:val="DHHSbody"/>
      </w:pPr>
      <w:hyperlink r:id="rId66" w:history="1">
        <w:r>
          <w:rPr>
            <w:rStyle w:val="Hyperlink"/>
          </w:rPr>
          <w:t>Climate change and health – Health.Vic</w:t>
        </w:r>
      </w:hyperlink>
      <w:r w:rsidR="0018661F">
        <w:t xml:space="preserve"> </w:t>
      </w:r>
      <w:r w:rsidR="00F05932">
        <w:t>&lt;</w:t>
      </w:r>
      <w:r w:rsidR="00D10880" w:rsidRPr="00D10880">
        <w:t>https://www.health.vic.gov.au/environmental-health/climate-change-and-health</w:t>
      </w:r>
      <w:r w:rsidR="00F05932">
        <w:t>&gt;</w:t>
      </w:r>
    </w:p>
    <w:p w14:paraId="57ABD0A9" w14:textId="173365BB" w:rsidR="005A5DBF" w:rsidRPr="00943F17" w:rsidRDefault="005A5DBF" w:rsidP="005A5DBF">
      <w:pPr>
        <w:pStyle w:val="DHHSbody"/>
      </w:pPr>
      <w:hyperlink r:id="rId67" w:history="1">
        <w:r w:rsidRPr="00C2663C">
          <w:rPr>
            <w:rStyle w:val="Hyperlink"/>
          </w:rPr>
          <w:t>Climate change and health – Better Health Channel</w:t>
        </w:r>
      </w:hyperlink>
      <w:r w:rsidRPr="00943F17">
        <w:t xml:space="preserve"> </w:t>
      </w:r>
      <w:r w:rsidR="00F05932">
        <w:t>&lt;</w:t>
      </w:r>
      <w:r w:rsidRPr="00C2663C">
        <w:t>https://www.betterhealth.vic.gov.au/health/HealthyLiving/climate-change-and-health</w:t>
      </w:r>
      <w:r w:rsidR="00F05932">
        <w:t>&gt;</w:t>
      </w:r>
    </w:p>
    <w:p w14:paraId="6EB97966" w14:textId="21025C80" w:rsidR="00C705FA" w:rsidRPr="003D16E4" w:rsidRDefault="00F60A6F" w:rsidP="003D16E4">
      <w:pPr>
        <w:pStyle w:val="DHHSbody"/>
        <w:spacing w:before="240" w:after="90" w:line="320" w:lineRule="atLeast"/>
        <w:rPr>
          <w:b/>
          <w:color w:val="007B4B"/>
          <w:sz w:val="28"/>
          <w:szCs w:val="28"/>
        </w:rPr>
      </w:pPr>
      <w:r>
        <w:rPr>
          <w:b/>
          <w:color w:val="007B4B"/>
          <w:sz w:val="28"/>
          <w:szCs w:val="28"/>
        </w:rPr>
        <w:t xml:space="preserve">Broader </w:t>
      </w:r>
      <w:bookmarkStart w:id="76" w:name="_Toc44534136"/>
      <w:r w:rsidRPr="00A373D6">
        <w:rPr>
          <w:b/>
          <w:color w:val="007B4B"/>
          <w:sz w:val="28"/>
          <w:szCs w:val="28"/>
        </w:rPr>
        <w:t>Victorian</w:t>
      </w:r>
      <w:r w:rsidR="001D64C1" w:rsidRPr="003D16E4">
        <w:rPr>
          <w:b/>
          <w:color w:val="007B4B"/>
          <w:sz w:val="28"/>
          <w:szCs w:val="28"/>
        </w:rPr>
        <w:t xml:space="preserve"> tools and resources</w:t>
      </w:r>
      <w:bookmarkEnd w:id="76"/>
    </w:p>
    <w:p w14:paraId="78C8C78D" w14:textId="4677F52D" w:rsidR="00862A8A" w:rsidRPr="00862A8A" w:rsidRDefault="000D04A4" w:rsidP="00862A8A">
      <w:pPr>
        <w:pStyle w:val="DHHSbody"/>
        <w:rPr>
          <w:rStyle w:val="Hyperlink"/>
        </w:rPr>
      </w:pPr>
      <w:hyperlink r:id="rId68" w:history="1">
        <w:r>
          <w:rPr>
            <w:rStyle w:val="Hyperlink"/>
          </w:rPr>
          <w:t>Climate Change in Victoria – Department of Energy, Environment and Climate Action</w:t>
        </w:r>
      </w:hyperlink>
      <w:r w:rsidR="00F830C0" w:rsidRPr="00943F17">
        <w:t xml:space="preserve"> </w:t>
      </w:r>
      <w:r w:rsidR="00F05932">
        <w:t>&lt;</w:t>
      </w:r>
      <w:r w:rsidR="00F830C0" w:rsidRPr="00C2663C">
        <w:t>https://www.climatechange.vic.gov.au/</w:t>
      </w:r>
      <w:r w:rsidR="00F05932">
        <w:t>&gt;</w:t>
      </w:r>
    </w:p>
    <w:p w14:paraId="4530CF80" w14:textId="563CA862" w:rsidR="005B477F" w:rsidRPr="00943F17" w:rsidRDefault="00B9570C" w:rsidP="00C705FA">
      <w:pPr>
        <w:pStyle w:val="DHHSbody"/>
      </w:pPr>
      <w:hyperlink r:id="rId69" w:history="1">
        <w:r w:rsidRPr="001D089F">
          <w:rPr>
            <w:rStyle w:val="Hyperlink"/>
          </w:rPr>
          <w:t>State of Sustainability Report</w:t>
        </w:r>
        <w:r w:rsidR="002C7186" w:rsidRPr="001D089F">
          <w:rPr>
            <w:rStyle w:val="Hyperlink"/>
          </w:rPr>
          <w:t xml:space="preserve"> 2023</w:t>
        </w:r>
        <w:r w:rsidR="00AC3650" w:rsidRPr="001D089F">
          <w:rPr>
            <w:rStyle w:val="Hyperlink"/>
          </w:rPr>
          <w:t xml:space="preserve"> – Sustainability Victoria</w:t>
        </w:r>
      </w:hyperlink>
      <w:r w:rsidR="00B900E5">
        <w:t xml:space="preserve"> &lt;</w:t>
      </w:r>
      <w:r w:rsidR="00B900E5" w:rsidRPr="00B900E5">
        <w:t>https://www.sustainability.vic.gov.au/research-data-and-insights/research/state-of-sustainability-report-2023</w:t>
      </w:r>
      <w:r w:rsidR="00B900E5">
        <w:t>&gt;</w:t>
      </w:r>
    </w:p>
    <w:p w14:paraId="59C40F45" w14:textId="7A9AFC67" w:rsidR="00BF66C6" w:rsidRPr="00946A54" w:rsidRDefault="00682C1B" w:rsidP="00946A54">
      <w:pPr>
        <w:pStyle w:val="DHHSbody"/>
      </w:pPr>
      <w:hyperlink r:id="rId70" w:history="1">
        <w:r w:rsidRPr="00C2663C">
          <w:rPr>
            <w:rStyle w:val="Hyperlink"/>
          </w:rPr>
          <w:t xml:space="preserve">Community </w:t>
        </w:r>
        <w:r w:rsidR="00EC4A00" w:rsidRPr="00C2663C">
          <w:rPr>
            <w:rStyle w:val="Hyperlink"/>
          </w:rPr>
          <w:t>engagement</w:t>
        </w:r>
        <w:r w:rsidRPr="00C2663C">
          <w:rPr>
            <w:rStyle w:val="Hyperlink"/>
          </w:rPr>
          <w:t xml:space="preserve"> resources</w:t>
        </w:r>
        <w:r w:rsidR="003E0359" w:rsidRPr="00C2663C">
          <w:rPr>
            <w:rStyle w:val="Hyperlink"/>
          </w:rPr>
          <w:t xml:space="preserve"> – Local Government Victoria </w:t>
        </w:r>
        <w:r w:rsidR="00EC4A00" w:rsidRPr="00C2663C">
          <w:rPr>
            <w:rStyle w:val="Hyperlink"/>
          </w:rPr>
          <w:t>and Engage Victoria</w:t>
        </w:r>
      </w:hyperlink>
      <w:r w:rsidR="00EC4A00">
        <w:t xml:space="preserve"> </w:t>
      </w:r>
      <w:r w:rsidR="0080157C" w:rsidRPr="001C2214">
        <w:t>&lt;https://engage.vic.gov.au/local-government-act-2020/community-engagement-workshop-feedback-themes</w:t>
      </w:r>
      <w:r w:rsidR="0080157C">
        <w:t>&gt;</w:t>
      </w:r>
    </w:p>
    <w:p w14:paraId="1DE4CC9D" w14:textId="00CABF82" w:rsidR="00721479" w:rsidRPr="00946A54" w:rsidRDefault="00D81915" w:rsidP="00946A54">
      <w:pPr>
        <w:pStyle w:val="DHHSbody"/>
      </w:pPr>
      <w:hyperlink r:id="rId71" w:history="1">
        <w:r w:rsidRPr="00946A54">
          <w:rPr>
            <w:rStyle w:val="Hyperlink"/>
          </w:rPr>
          <w:t>How well are we adapting? – Western Alliance for Greenhouse Action</w:t>
        </w:r>
      </w:hyperlink>
      <w:r w:rsidR="00390C93" w:rsidRPr="00946A54">
        <w:t xml:space="preserve"> </w:t>
      </w:r>
      <w:r w:rsidR="007042D1" w:rsidRPr="00946A54">
        <w:t>&lt;http://adapt.waga.com.au/&gt;</w:t>
      </w:r>
    </w:p>
    <w:p w14:paraId="4BAC0105" w14:textId="30431DD0" w:rsidR="00F723C6" w:rsidRPr="00F723C6" w:rsidRDefault="00800FF7" w:rsidP="00946A54">
      <w:pPr>
        <w:pStyle w:val="DHHSbody"/>
      </w:pPr>
      <w:hyperlink r:id="rId72" w:history="1">
        <w:r w:rsidRPr="00F66781">
          <w:rPr>
            <w:rStyle w:val="Hyperlink"/>
          </w:rPr>
          <w:t>Embedding action on climate change in your council plan – Northern Alliance for Greenhouse Action</w:t>
        </w:r>
      </w:hyperlink>
      <w:r w:rsidRPr="00F723C6">
        <w:t xml:space="preserve"> </w:t>
      </w:r>
      <w:r w:rsidR="00D71742" w:rsidRPr="00F723C6">
        <w:t>&lt;</w:t>
      </w:r>
      <w:r w:rsidR="00D71742" w:rsidRPr="00D71742">
        <w:t xml:space="preserve"> </w:t>
      </w:r>
      <w:r w:rsidR="00D71742" w:rsidRPr="00F723C6">
        <w:t>https://www.naga.org.au/council-plans.html&gt;</w:t>
      </w:r>
      <w:r w:rsidR="00D71742">
        <w:rPr>
          <w:rStyle w:val="Hyperlink"/>
        </w:rPr>
        <w:t xml:space="preserve"> </w:t>
      </w:r>
    </w:p>
    <w:p w14:paraId="11BBEF12" w14:textId="4A9E470F" w:rsidR="00A602C7" w:rsidRPr="00744466" w:rsidRDefault="00A602C7" w:rsidP="009502CE">
      <w:pPr>
        <w:pStyle w:val="DHHSbody"/>
        <w:spacing w:after="0"/>
        <w:rPr>
          <w:rStyle w:val="Hyperlink"/>
        </w:rPr>
      </w:pPr>
      <w:hyperlink r:id="rId73" w:history="1">
        <w:r w:rsidRPr="00744466">
          <w:rPr>
            <w:rStyle w:val="Hyperlink"/>
          </w:rPr>
          <w:t>Trees for cooler and greener streetscapes</w:t>
        </w:r>
        <w:r w:rsidR="005B6314" w:rsidRPr="005B6314">
          <w:rPr>
            <w:rStyle w:val="Hyperlink"/>
          </w:rPr>
          <w:t>: Guidelines for streetscape planning and design</w:t>
        </w:r>
        <w:r w:rsidRPr="00744466">
          <w:rPr>
            <w:rStyle w:val="Hyperlink"/>
          </w:rPr>
          <w:t xml:space="preserve"> – </w:t>
        </w:r>
        <w:r w:rsidR="00477DA8" w:rsidRPr="005B6314">
          <w:rPr>
            <w:rStyle w:val="Hyperlink"/>
          </w:rPr>
          <w:t>Department of Transport and Planning</w:t>
        </w:r>
      </w:hyperlink>
    </w:p>
    <w:p w14:paraId="4E57ACE5" w14:textId="1FF3189B" w:rsidR="00A602C7" w:rsidRPr="00A602C7" w:rsidRDefault="00477DA8" w:rsidP="00A602C7">
      <w:pPr>
        <w:pStyle w:val="DHHSbody"/>
      </w:pPr>
      <w:r>
        <w:t>&lt;</w:t>
      </w:r>
      <w:hyperlink r:id="rId74" w:history="1">
        <w:r w:rsidRPr="001B1FE5">
          <w:t>https://www.planning.vic.gov.au/guides-and-resources/guides/all-guides/trees-for-cooler-and-greener-streetscapes</w:t>
        </w:r>
      </w:hyperlink>
      <w:r>
        <w:t>&gt;</w:t>
      </w:r>
    </w:p>
    <w:p w14:paraId="7BA214E2" w14:textId="66705590" w:rsidR="00CB4244" w:rsidRPr="001B1FE5" w:rsidRDefault="00CB4244" w:rsidP="00CB4244">
      <w:pPr>
        <w:pStyle w:val="DHHSbody"/>
        <w:spacing w:after="0"/>
        <w:rPr>
          <w:rStyle w:val="Hyperlink"/>
        </w:rPr>
      </w:pPr>
      <w:hyperlink r:id="rId75" w:history="1">
        <w:r w:rsidRPr="001B1FE5">
          <w:rPr>
            <w:rStyle w:val="Hyperlink"/>
          </w:rPr>
          <w:t>Victoria Planning Provisions:</w:t>
        </w:r>
        <w:r w:rsidR="00BC5F81">
          <w:rPr>
            <w:rStyle w:val="Hyperlink"/>
          </w:rPr>
          <w:t xml:space="preserve"> Building design </w:t>
        </w:r>
        <w:r w:rsidRPr="001B1FE5">
          <w:rPr>
            <w:rStyle w:val="Hyperlink"/>
          </w:rPr>
          <w:t>–</w:t>
        </w:r>
        <w:r w:rsidR="006D30CF">
          <w:rPr>
            <w:rStyle w:val="Hyperlink"/>
          </w:rPr>
          <w:t xml:space="preserve"> </w:t>
        </w:r>
        <w:r w:rsidRPr="001B1FE5">
          <w:rPr>
            <w:rStyle w:val="Hyperlink"/>
          </w:rPr>
          <w:t>Department of Transport and Planning</w:t>
        </w:r>
      </w:hyperlink>
      <w:r w:rsidRPr="001B1FE5">
        <w:rPr>
          <w:rStyle w:val="Hyperlink"/>
        </w:rPr>
        <w:t xml:space="preserve"> </w:t>
      </w:r>
    </w:p>
    <w:p w14:paraId="0DD64C45" w14:textId="6507B4F6" w:rsidR="00CB4244" w:rsidRDefault="00CB4244" w:rsidP="00045A11">
      <w:pPr>
        <w:pStyle w:val="DHHSbody"/>
        <w:rPr>
          <w:rStyle w:val="Hyperlink"/>
        </w:rPr>
      </w:pPr>
      <w:r w:rsidRPr="007511CA">
        <w:t>https://planning-schemes.app.planning.vic.gov.au/Victoria%20Planning%20Provisions/ordinance/</w:t>
      </w:r>
      <w:r w:rsidR="009F4227" w:rsidRPr="009F4227">
        <w:t>15.01-2S</w:t>
      </w:r>
    </w:p>
    <w:p w14:paraId="65EB21FA" w14:textId="7700A2E6" w:rsidR="00A602C7" w:rsidRPr="001B1FE5" w:rsidRDefault="00DB7165" w:rsidP="00045A11">
      <w:pPr>
        <w:pStyle w:val="DHHSbody"/>
        <w:spacing w:after="0"/>
        <w:rPr>
          <w:rStyle w:val="Hyperlink"/>
        </w:rPr>
      </w:pPr>
      <w:hyperlink r:id="rId76" w:history="1">
        <w:r w:rsidRPr="001B1FE5">
          <w:rPr>
            <w:rStyle w:val="Hyperlink"/>
          </w:rPr>
          <w:t>Victoria Planning Provisions</w:t>
        </w:r>
        <w:r w:rsidR="00695DA3" w:rsidRPr="001B1FE5">
          <w:rPr>
            <w:rStyle w:val="Hyperlink"/>
          </w:rPr>
          <w:t>: Integrated water management</w:t>
        </w:r>
        <w:r w:rsidR="00F75589" w:rsidRPr="001B1FE5">
          <w:rPr>
            <w:rStyle w:val="Hyperlink"/>
          </w:rPr>
          <w:t xml:space="preserve"> – </w:t>
        </w:r>
        <w:r w:rsidR="00617708" w:rsidRPr="001B1FE5">
          <w:rPr>
            <w:rStyle w:val="Hyperlink"/>
          </w:rPr>
          <w:t>Department of Transport and Planning</w:t>
        </w:r>
      </w:hyperlink>
      <w:r w:rsidR="00B94B00" w:rsidRPr="001B1FE5">
        <w:rPr>
          <w:rStyle w:val="Hyperlink"/>
        </w:rPr>
        <w:t xml:space="preserve"> </w:t>
      </w:r>
    </w:p>
    <w:p w14:paraId="2198E3B5" w14:textId="43683CAD" w:rsidR="00B94B00" w:rsidRDefault="001B1FE5" w:rsidP="00C705FA">
      <w:pPr>
        <w:pStyle w:val="DHHSbody"/>
      </w:pPr>
      <w:r>
        <w:t>&lt;</w:t>
      </w:r>
      <w:r w:rsidR="007511CA" w:rsidRPr="007511CA">
        <w:t>https://planning-schemes.app.planning.vic.gov.au/Victoria%20Planning%20Provisions/ordinance/19.03-3S</w:t>
      </w:r>
      <w:r>
        <w:t>&gt;</w:t>
      </w:r>
    </w:p>
    <w:bookmarkStart w:id="77" w:name="_Toc44534137"/>
    <w:p w14:paraId="3C4C2806" w14:textId="0D151E86" w:rsidR="00970606" w:rsidRDefault="00970606" w:rsidP="003D16E4">
      <w:pPr>
        <w:pStyle w:val="DHHSbody"/>
        <w:spacing w:before="240" w:after="90" w:line="320" w:lineRule="atLeast"/>
      </w:pPr>
      <w:r>
        <w:fldChar w:fldCharType="begin"/>
      </w:r>
      <w:r>
        <w:instrText>HYPERLINK "https://factsheets.bess.net.au/"</w:instrText>
      </w:r>
      <w:r>
        <w:fldChar w:fldCharType="separate"/>
      </w:r>
      <w:r w:rsidRPr="00970606">
        <w:rPr>
          <w:rStyle w:val="Hyperlink"/>
        </w:rPr>
        <w:t>Built Environment Sustainability Scorecard (BESS) &amp; Sustainable Design Fact Sheets</w:t>
      </w:r>
      <w:r>
        <w:fldChar w:fldCharType="end"/>
      </w:r>
      <w:r w:rsidRPr="00970606">
        <w:t xml:space="preserve"> &lt;https://factsheets.bess.net.au/&gt;</w:t>
      </w:r>
    </w:p>
    <w:p w14:paraId="4732AE0F" w14:textId="62A05790" w:rsidR="0057369D" w:rsidRPr="003D16E4" w:rsidRDefault="00047D8D" w:rsidP="003D16E4">
      <w:pPr>
        <w:pStyle w:val="DHHSbody"/>
        <w:spacing w:before="240" w:after="90" w:line="320" w:lineRule="atLeast"/>
        <w:rPr>
          <w:b/>
          <w:color w:val="007B4B"/>
          <w:sz w:val="28"/>
          <w:szCs w:val="28"/>
        </w:rPr>
      </w:pPr>
      <w:r>
        <w:rPr>
          <w:b/>
          <w:color w:val="007B4B"/>
          <w:sz w:val="28"/>
          <w:szCs w:val="28"/>
        </w:rPr>
        <w:t>National and international</w:t>
      </w:r>
      <w:r w:rsidRPr="003D16E4">
        <w:rPr>
          <w:b/>
          <w:color w:val="007B4B"/>
          <w:sz w:val="28"/>
          <w:szCs w:val="28"/>
        </w:rPr>
        <w:t xml:space="preserve"> </w:t>
      </w:r>
      <w:r w:rsidR="00C705FA" w:rsidRPr="003D16E4">
        <w:rPr>
          <w:b/>
          <w:color w:val="007B4B"/>
          <w:sz w:val="28"/>
          <w:szCs w:val="28"/>
        </w:rPr>
        <w:t>climate change and health resources</w:t>
      </w:r>
      <w:bookmarkEnd w:id="77"/>
      <w:r w:rsidR="0065320F" w:rsidRPr="003D16E4">
        <w:rPr>
          <w:b/>
          <w:color w:val="007B4B"/>
          <w:sz w:val="28"/>
          <w:szCs w:val="28"/>
        </w:rPr>
        <w:t xml:space="preserve"> </w:t>
      </w:r>
    </w:p>
    <w:p w14:paraId="6FFE334B" w14:textId="0FC943E5" w:rsidR="00B70D42" w:rsidRDefault="00936988" w:rsidP="005A5DBF">
      <w:pPr>
        <w:pStyle w:val="DHHSbody"/>
      </w:pPr>
      <w:hyperlink r:id="rId77" w:history="1">
        <w:r>
          <w:rPr>
            <w:rStyle w:val="Hyperlink"/>
          </w:rPr>
          <w:t>Climate Change and Health – World Health Organization</w:t>
        </w:r>
      </w:hyperlink>
      <w:r>
        <w:t xml:space="preserve"> </w:t>
      </w:r>
      <w:r w:rsidR="00F05932">
        <w:t>&lt;</w:t>
      </w:r>
      <w:r w:rsidR="00A45964" w:rsidRPr="00C2663C">
        <w:t>https://www.who.int/</w:t>
      </w:r>
      <w:r w:rsidR="0013781F" w:rsidRPr="0013781F">
        <w:t>teams/environment-climate-change-and-health/climate-change-and-health/capacity-building/toolkit-on-climate-change-and-health</w:t>
      </w:r>
      <w:r w:rsidR="00F05932">
        <w:t>&gt;</w:t>
      </w:r>
      <w:r w:rsidR="00A45964">
        <w:t xml:space="preserve"> </w:t>
      </w:r>
    </w:p>
    <w:p w14:paraId="0101C0B2" w14:textId="275057A3" w:rsidR="004F6D5F" w:rsidRDefault="004F6D5F" w:rsidP="005A5DBF">
      <w:pPr>
        <w:pStyle w:val="DHHSbody"/>
      </w:pPr>
      <w:hyperlink r:id="rId78" w:history="1">
        <w:r w:rsidRPr="00350984">
          <w:rPr>
            <w:rStyle w:val="Hyperlink"/>
          </w:rPr>
          <w:t xml:space="preserve">Climate change and health: </w:t>
        </w:r>
        <w:r w:rsidR="00350984" w:rsidRPr="00350984">
          <w:rPr>
            <w:rStyle w:val="Hyperlink"/>
          </w:rPr>
          <w:t>V</w:t>
        </w:r>
        <w:r w:rsidRPr="00350984">
          <w:rPr>
            <w:rStyle w:val="Hyperlink"/>
          </w:rPr>
          <w:t>ulnerability and adaptation assessment</w:t>
        </w:r>
        <w:r w:rsidR="00F7090C" w:rsidRPr="00350984">
          <w:rPr>
            <w:rStyle w:val="Hyperlink"/>
          </w:rPr>
          <w:t xml:space="preserve"> </w:t>
        </w:r>
        <w:r w:rsidR="00350984" w:rsidRPr="00350984">
          <w:rPr>
            <w:rStyle w:val="Hyperlink"/>
          </w:rPr>
          <w:t>–</w:t>
        </w:r>
        <w:r w:rsidR="00F7090C" w:rsidRPr="00350984">
          <w:rPr>
            <w:rStyle w:val="Hyperlink"/>
          </w:rPr>
          <w:t xml:space="preserve"> World Health Or</w:t>
        </w:r>
        <w:r w:rsidR="00350984" w:rsidRPr="00350984">
          <w:rPr>
            <w:rStyle w:val="Hyperlink"/>
          </w:rPr>
          <w:t>ganization</w:t>
        </w:r>
      </w:hyperlink>
      <w:r w:rsidR="00350984">
        <w:t xml:space="preserve"> </w:t>
      </w:r>
      <w:r w:rsidR="00F7090C">
        <w:t>&lt;</w:t>
      </w:r>
      <w:r w:rsidR="00F7090C" w:rsidRPr="00F7090C">
        <w:t>https://www.who.int/publications/i/item/9789240036383</w:t>
      </w:r>
      <w:r w:rsidR="00F7090C">
        <w:t>&gt;</w:t>
      </w:r>
    </w:p>
    <w:p w14:paraId="2AA147FF" w14:textId="6A19BAB2" w:rsidR="00231D38" w:rsidRPr="00943F17" w:rsidRDefault="00211AE3" w:rsidP="005A5DBF">
      <w:pPr>
        <w:pStyle w:val="DHHSbody"/>
      </w:pPr>
      <w:hyperlink r:id="rId79" w:history="1">
        <w:r>
          <w:rPr>
            <w:rStyle w:val="Hyperlink"/>
          </w:rPr>
          <w:t>Compendium of WHO and other UN guidance in health and environment, 2024 update – World Health Organization</w:t>
        </w:r>
      </w:hyperlink>
      <w:r w:rsidR="00231D38">
        <w:t xml:space="preserve"> </w:t>
      </w:r>
      <w:r w:rsidR="00A20903">
        <w:t xml:space="preserve">(Refer to Chapter 7. Climate change) </w:t>
      </w:r>
      <w:r w:rsidR="00231D38">
        <w:t>&lt;</w:t>
      </w:r>
      <w:r w:rsidR="00231D38" w:rsidRPr="00231D38">
        <w:t>https://www.who.int/publications/i/item/9789240095380</w:t>
      </w:r>
      <w:r w:rsidR="00231D38">
        <w:t>&gt;</w:t>
      </w:r>
    </w:p>
    <w:p w14:paraId="3B6980A4" w14:textId="7C0364A4" w:rsidR="00047D8D" w:rsidRDefault="00F43437" w:rsidP="00047D8D">
      <w:pPr>
        <w:pStyle w:val="DHHSbody"/>
      </w:pPr>
      <w:hyperlink r:id="rId80" w:history="1">
        <w:r>
          <w:rPr>
            <w:rStyle w:val="Hyperlink"/>
          </w:rPr>
          <w:t>Communicating on climate change and health: Toolkit for health professionals – World Health Organization</w:t>
        </w:r>
      </w:hyperlink>
      <w:r w:rsidR="00047D8D">
        <w:t xml:space="preserve"> &lt;</w:t>
      </w:r>
      <w:r w:rsidR="00047D8D" w:rsidRPr="00240FC5">
        <w:t>https://www.who.int/publications/i/item/9789240090224</w:t>
      </w:r>
      <w:r w:rsidR="00047D8D">
        <w:t xml:space="preserve">&gt; </w:t>
      </w:r>
    </w:p>
    <w:p w14:paraId="180F8419" w14:textId="704B462D" w:rsidR="00E261A3" w:rsidRDefault="00F43437" w:rsidP="00E261A3">
      <w:pPr>
        <w:pStyle w:val="DHHSbody"/>
      </w:pPr>
      <w:hyperlink r:id="rId81" w:history="1">
        <w:r>
          <w:rPr>
            <w:rStyle w:val="Hyperlink"/>
          </w:rPr>
          <w:t>A framework for the quantification and economic valuation of health outcomes originating from health and non-health climate change mitigation and adaptation action – World Health Organization</w:t>
        </w:r>
      </w:hyperlink>
      <w:r w:rsidR="00F509D9">
        <w:t xml:space="preserve"> </w:t>
      </w:r>
      <w:r w:rsidR="008A7149">
        <w:t>-</w:t>
      </w:r>
      <w:r w:rsidR="00F509D9">
        <w:t xml:space="preserve"> World Health Organization</w:t>
      </w:r>
      <w:r w:rsidR="008A7149">
        <w:t xml:space="preserve"> </w:t>
      </w:r>
      <w:r w:rsidR="00E261A3">
        <w:t>&lt;</w:t>
      </w:r>
      <w:r w:rsidR="00E261A3" w:rsidRPr="004F5740">
        <w:t>https://www.who.int/publications/i/item/9789240057906</w:t>
      </w:r>
      <w:r w:rsidR="00E261A3">
        <w:t>&gt;</w:t>
      </w:r>
    </w:p>
    <w:p w14:paraId="2E2B5207" w14:textId="64970A67" w:rsidR="00026B8A" w:rsidRPr="008B3FCC" w:rsidRDefault="00F509D9" w:rsidP="008B3FCC">
      <w:pPr>
        <w:pStyle w:val="DHHSbody"/>
      </w:pPr>
      <w:hyperlink r:id="rId82" w:history="1">
        <w:r w:rsidRPr="00F509D9">
          <w:rPr>
            <w:rStyle w:val="Hyperlink"/>
          </w:rPr>
          <w:t>COP26 Special Report on Climate Change and Health: The health argument for climate action – World Health Organization</w:t>
        </w:r>
      </w:hyperlink>
      <w:r w:rsidR="00563F8F" w:rsidRPr="008B3FCC">
        <w:t xml:space="preserve"> &lt;https://www.who.int/publications/i/item/9789240036727&gt;</w:t>
      </w:r>
    </w:p>
    <w:p w14:paraId="750744D7" w14:textId="29C9D51F" w:rsidR="001C48D1" w:rsidRDefault="001C48D1" w:rsidP="005A5DBF">
      <w:pPr>
        <w:pStyle w:val="DHHSbody"/>
      </w:pPr>
      <w:hyperlink r:id="rId83" w:history="1">
        <w:r w:rsidRPr="00C2663C">
          <w:rPr>
            <w:rStyle w:val="Hyperlink"/>
          </w:rPr>
          <w:t>The Lancet Countdown on Health and Climate Change</w:t>
        </w:r>
      </w:hyperlink>
      <w:r w:rsidRPr="00943F17">
        <w:t xml:space="preserve"> </w:t>
      </w:r>
      <w:r w:rsidR="00F05932">
        <w:t>&lt;</w:t>
      </w:r>
      <w:r w:rsidRPr="00C2663C">
        <w:t>https://www.thelancet.com/climate-and-health</w:t>
      </w:r>
      <w:r w:rsidR="00F05932">
        <w:t>&gt;</w:t>
      </w:r>
    </w:p>
    <w:p w14:paraId="4FCA564F" w14:textId="1A082317" w:rsidR="00310341" w:rsidRPr="00943F17" w:rsidRDefault="00310341" w:rsidP="005A5DBF">
      <w:pPr>
        <w:pStyle w:val="DHHSbody"/>
      </w:pPr>
      <w:hyperlink r:id="rId84" w:history="1">
        <w:r w:rsidRPr="00C2663C">
          <w:rPr>
            <w:rStyle w:val="Hyperlink"/>
          </w:rPr>
          <w:t>Climate a</w:t>
        </w:r>
        <w:r w:rsidR="00BA79C6" w:rsidRPr="00C2663C">
          <w:rPr>
            <w:rStyle w:val="Hyperlink"/>
          </w:rPr>
          <w:t>nd Health Program – United States</w:t>
        </w:r>
        <w:r w:rsidR="00E90206" w:rsidRPr="00C2663C">
          <w:rPr>
            <w:rStyle w:val="Hyperlink"/>
          </w:rPr>
          <w:t xml:space="preserve"> Cent</w:t>
        </w:r>
        <w:r w:rsidR="00F05932">
          <w:rPr>
            <w:rStyle w:val="Hyperlink"/>
          </w:rPr>
          <w:t>e</w:t>
        </w:r>
        <w:r w:rsidR="00E90206" w:rsidRPr="00C2663C">
          <w:rPr>
            <w:rStyle w:val="Hyperlink"/>
          </w:rPr>
          <w:t>r</w:t>
        </w:r>
        <w:r w:rsidR="00BD4854" w:rsidRPr="00C2663C">
          <w:rPr>
            <w:rStyle w:val="Hyperlink"/>
          </w:rPr>
          <w:t>s for Disease Control and Prevention</w:t>
        </w:r>
      </w:hyperlink>
      <w:r w:rsidR="00BD4854" w:rsidRPr="00943F17">
        <w:t xml:space="preserve"> </w:t>
      </w:r>
      <w:r w:rsidR="00F05932">
        <w:t>&lt;</w:t>
      </w:r>
      <w:r w:rsidR="00C717AB" w:rsidRPr="00C2663C">
        <w:t>https://www.cdc.gov/climateandhealth/</w:t>
      </w:r>
      <w:r w:rsidR="00F05932">
        <w:t>&gt;</w:t>
      </w:r>
      <w:r w:rsidR="00C717AB">
        <w:t xml:space="preserve"> </w:t>
      </w:r>
    </w:p>
    <w:p w14:paraId="6C929E98" w14:textId="314DF6FF" w:rsidR="00A93AD9" w:rsidRDefault="002E1E3B" w:rsidP="005A5DBF">
      <w:pPr>
        <w:pStyle w:val="DHHSbody"/>
      </w:pPr>
      <w:hyperlink r:id="rId85" w:history="1">
        <w:r w:rsidRPr="002E1E3B">
          <w:rPr>
            <w:rStyle w:val="Hyperlink"/>
          </w:rPr>
          <w:t>Australian Indigenous HealthInfoNet</w:t>
        </w:r>
      </w:hyperlink>
      <w:r>
        <w:t xml:space="preserve"> </w:t>
      </w:r>
      <w:hyperlink r:id="rId86" w:history="1">
        <w:r w:rsidR="00C16888" w:rsidRPr="000C0673">
          <w:rPr>
            <w:rStyle w:val="Hyperlink"/>
          </w:rPr>
          <w:t>https://healthinfonet.ecu.edu.au/</w:t>
        </w:r>
      </w:hyperlink>
    </w:p>
    <w:p w14:paraId="1119D9D1" w14:textId="5D5BADAD" w:rsidR="00C16888" w:rsidRPr="00943F17" w:rsidRDefault="00C16888" w:rsidP="005A5DBF">
      <w:pPr>
        <w:pStyle w:val="DHHSbody"/>
      </w:pPr>
      <w:hyperlink r:id="rId87" w:history="1">
        <w:r>
          <w:rPr>
            <w:rStyle w:val="Hyperlink"/>
          </w:rPr>
          <w:t>Healthy Active by Design – Designing for heart health – Heart Foundation</w:t>
        </w:r>
      </w:hyperlink>
      <w:r>
        <w:t xml:space="preserve"> </w:t>
      </w:r>
      <w:r w:rsidRPr="004F5740">
        <w:t>&lt;https://www.healthyactivebydesign.com.au</w:t>
      </w:r>
      <w:r>
        <w:t>&gt;</w:t>
      </w:r>
    </w:p>
    <w:p w14:paraId="01D2FBF2" w14:textId="612D9756" w:rsidR="00F55987" w:rsidRDefault="00F55987" w:rsidP="00D152BD">
      <w:pPr>
        <w:pStyle w:val="DHHSbody"/>
        <w:spacing w:before="240" w:after="90" w:line="320" w:lineRule="atLeast"/>
        <w:rPr>
          <w:b/>
          <w:color w:val="007B4B"/>
          <w:sz w:val="28"/>
          <w:szCs w:val="28"/>
        </w:rPr>
      </w:pPr>
      <w:r>
        <w:rPr>
          <w:b/>
          <w:color w:val="007B4B"/>
          <w:sz w:val="28"/>
          <w:szCs w:val="28"/>
        </w:rPr>
        <w:t>Evaluation resources</w:t>
      </w:r>
    </w:p>
    <w:p w14:paraId="7698D342" w14:textId="60948390" w:rsidR="00641BF1" w:rsidRDefault="00641BF1" w:rsidP="007108E3">
      <w:pPr>
        <w:pStyle w:val="DHHSbody"/>
      </w:pPr>
      <w:hyperlink r:id="rId88" w:history="1">
        <w:r w:rsidRPr="00A373D6">
          <w:rPr>
            <w:rStyle w:val="Hyperlink"/>
          </w:rPr>
          <w:t>Monitoring, Evaluating and Learning for place-based</w:t>
        </w:r>
        <w:r w:rsidR="00A373D6" w:rsidRPr="00A373D6">
          <w:rPr>
            <w:rStyle w:val="Hyperlink"/>
          </w:rPr>
          <w:t xml:space="preserve"> a</w:t>
        </w:r>
        <w:r w:rsidRPr="00A373D6">
          <w:rPr>
            <w:rStyle w:val="Hyperlink"/>
          </w:rPr>
          <w:t>pproaches: A toolkit for the Victorian Public Service</w:t>
        </w:r>
      </w:hyperlink>
      <w:r w:rsidR="00A373D6">
        <w:rPr>
          <w:rStyle w:val="Hyperlink"/>
        </w:rPr>
        <w:t xml:space="preserve"> </w:t>
      </w:r>
      <w:r w:rsidR="00AF40A9" w:rsidRPr="008A2AD3">
        <w:t>&lt;</w:t>
      </w:r>
      <w:r w:rsidR="00A373D6" w:rsidRPr="008A2AD3">
        <w:t>https://www.vic.gov.au/sites/default/files/2023-03/VPS-place-based-Measurement%2C-Evaluation-and-Learning-toolkit.pdf&gt;</w:t>
      </w:r>
    </w:p>
    <w:p w14:paraId="4E78341C" w14:textId="69784B93" w:rsidR="00F55987" w:rsidRDefault="00B018D8" w:rsidP="009B661C">
      <w:pPr>
        <w:pStyle w:val="DHHSbody"/>
      </w:pPr>
      <w:hyperlink r:id="rId89" w:history="1">
        <w:r w:rsidRPr="00B018D8">
          <w:rPr>
            <w:rStyle w:val="Hyperlink"/>
          </w:rPr>
          <w:t xml:space="preserve">The Practical Guide on Evaluation – </w:t>
        </w:r>
        <w:r>
          <w:rPr>
            <w:rStyle w:val="Hyperlink"/>
          </w:rPr>
          <w:t>World Health Organization</w:t>
        </w:r>
      </w:hyperlink>
      <w:r>
        <w:t xml:space="preserve"> </w:t>
      </w:r>
      <w:hyperlink r:id="rId90" w:history="1">
        <w:r w:rsidR="00D70C2A" w:rsidRPr="000C0673">
          <w:rPr>
            <w:rStyle w:val="Hyperlink"/>
          </w:rPr>
          <w:t>https://cdn.who.int/media/docs/default-source/evaluation-office/final_the-practical-guide-on-evaluation-2023.pdf?sfvrsn=19b002e_3&amp;download=true</w:t>
        </w:r>
      </w:hyperlink>
    </w:p>
    <w:p w14:paraId="779CC318" w14:textId="47D55E5A" w:rsidR="0012359B" w:rsidRPr="00F43437" w:rsidRDefault="003C4524" w:rsidP="0012359B">
      <w:pPr>
        <w:pStyle w:val="DHHSbody"/>
      </w:pPr>
      <w:hyperlink r:id="rId91" w:history="1">
        <w:r w:rsidRPr="00F43437">
          <w:rPr>
            <w:rStyle w:val="Hyperlink"/>
          </w:rPr>
          <w:t>The environmental attitudes inventory: A valid and reliable measure to assess the structure of environmental attitudes</w:t>
        </w:r>
      </w:hyperlink>
      <w:r w:rsidRPr="00F43437">
        <w:t xml:space="preserve"> - </w:t>
      </w:r>
      <w:proofErr w:type="spellStart"/>
      <w:r w:rsidR="00885AB3" w:rsidRPr="00F43437">
        <w:t>Milfont</w:t>
      </w:r>
      <w:proofErr w:type="spellEnd"/>
      <w:r w:rsidR="00885AB3" w:rsidRPr="00F43437">
        <w:t xml:space="preserve"> &amp; </w:t>
      </w:r>
      <w:proofErr w:type="spellStart"/>
      <w:r w:rsidR="00885AB3" w:rsidRPr="00F43437">
        <w:t>Duckitt</w:t>
      </w:r>
      <w:proofErr w:type="spellEnd"/>
      <w:r w:rsidR="00885AB3" w:rsidRPr="00F43437">
        <w:t xml:space="preserve">, 2010 </w:t>
      </w:r>
      <w:r w:rsidR="00FA124E" w:rsidRPr="00F43437">
        <w:t>&lt;https://www.sciencedirect.com/science/article/abs/pii/S0272494409000565?via%3Dihub&gt;</w:t>
      </w:r>
    </w:p>
    <w:p w14:paraId="53F55E2A" w14:textId="5B4A8752" w:rsidR="0012359B" w:rsidRPr="00F43437" w:rsidRDefault="005171C7" w:rsidP="0012359B">
      <w:pPr>
        <w:pStyle w:val="DHHSbody"/>
      </w:pPr>
      <w:hyperlink r:id="rId92" w:history="1">
        <w:r w:rsidRPr="00F43437">
          <w:rPr>
            <w:rStyle w:val="Hyperlink"/>
          </w:rPr>
          <w:t>Australian Centre on Quality of Life</w:t>
        </w:r>
      </w:hyperlink>
      <w:r w:rsidR="00B822D4" w:rsidRPr="00F43437">
        <w:t xml:space="preserve"> </w:t>
      </w:r>
      <w:r w:rsidRPr="00F43437">
        <w:t xml:space="preserve">– ‘Personal Wellbeing Index’ </w:t>
      </w:r>
      <w:r w:rsidR="00B822D4" w:rsidRPr="00F43437">
        <w:t>&lt;</w:t>
      </w:r>
      <w:r w:rsidR="004B0205" w:rsidRPr="00F43437">
        <w:t>https://www.acqol.com.au/instruments&gt;</w:t>
      </w:r>
    </w:p>
    <w:p w14:paraId="51F5BE11" w14:textId="5826B90B" w:rsidR="0012359B" w:rsidRPr="00F43437" w:rsidRDefault="0012359B" w:rsidP="00D70C2A">
      <w:pPr>
        <w:pStyle w:val="DHHSbody"/>
      </w:pPr>
      <w:hyperlink r:id="rId93" w:history="1">
        <w:r w:rsidRPr="00F43437">
          <w:rPr>
            <w:rStyle w:val="Hyperlink"/>
          </w:rPr>
          <w:t>What is RE-AIM? – RE-AIM</w:t>
        </w:r>
      </w:hyperlink>
      <w:r w:rsidR="00765FAB" w:rsidRPr="00F43437">
        <w:t xml:space="preserve"> &lt;https://re-aim.org/learn/what-is-re-aim/&gt;</w:t>
      </w:r>
    </w:p>
    <w:p w14:paraId="72253A98" w14:textId="605A4341" w:rsidR="00D152BD" w:rsidRPr="003D16E4" w:rsidRDefault="00D152BD" w:rsidP="00D152BD">
      <w:pPr>
        <w:pStyle w:val="DHHSbody"/>
        <w:spacing w:before="240" w:after="90" w:line="320" w:lineRule="atLeast"/>
        <w:rPr>
          <w:b/>
          <w:color w:val="007B4B"/>
          <w:sz w:val="28"/>
          <w:szCs w:val="28"/>
        </w:rPr>
      </w:pPr>
      <w:r>
        <w:rPr>
          <w:b/>
          <w:color w:val="007B4B"/>
          <w:sz w:val="28"/>
          <w:szCs w:val="28"/>
        </w:rPr>
        <w:t>Case stud</w:t>
      </w:r>
      <w:r w:rsidR="00C17700">
        <w:rPr>
          <w:b/>
          <w:color w:val="007B4B"/>
          <w:sz w:val="28"/>
          <w:szCs w:val="28"/>
        </w:rPr>
        <w:t>y resources</w:t>
      </w:r>
      <w:r w:rsidRPr="003D16E4">
        <w:rPr>
          <w:b/>
          <w:color w:val="007B4B"/>
          <w:sz w:val="28"/>
          <w:szCs w:val="28"/>
        </w:rPr>
        <w:t xml:space="preserve"> </w:t>
      </w:r>
    </w:p>
    <w:p w14:paraId="4DE428E1" w14:textId="77777777" w:rsidR="00103E35" w:rsidRPr="00943F17" w:rsidRDefault="00103E35" w:rsidP="00F643B6">
      <w:pPr>
        <w:pStyle w:val="DHHSbody"/>
      </w:pPr>
      <w:hyperlink r:id="rId94" w:history="1">
        <w:r>
          <w:rPr>
            <w:rStyle w:val="Hyperlink"/>
          </w:rPr>
          <w:t>How well are we adapting? – Western Alliance for Greenhouse Action</w:t>
        </w:r>
      </w:hyperlink>
      <w:r w:rsidRPr="00943F17">
        <w:t xml:space="preserve"> </w:t>
      </w:r>
      <w:r>
        <w:t>&lt;</w:t>
      </w:r>
      <w:r w:rsidRPr="00C2663C">
        <w:t>http://adapt.waga.com.au/</w:t>
      </w:r>
      <w:r>
        <w:t>&gt;</w:t>
      </w:r>
    </w:p>
    <w:p w14:paraId="637C8B8B" w14:textId="39B43B54" w:rsidR="0093105E" w:rsidRDefault="00ED4E53" w:rsidP="00240D22">
      <w:pPr>
        <w:pStyle w:val="DHHSbody"/>
      </w:pPr>
      <w:hyperlink r:id="rId95" w:history="1">
        <w:r w:rsidRPr="00ED4E53">
          <w:rPr>
            <w:rStyle w:val="Hyperlink"/>
          </w:rPr>
          <w:t>Pathfinder Initiative Climate &amp; Health Evidence Bank</w:t>
        </w:r>
      </w:hyperlink>
      <w:r w:rsidR="0093105E">
        <w:t xml:space="preserve"> </w:t>
      </w:r>
      <w:r w:rsidR="00EF4EB6">
        <w:t>&lt;</w:t>
      </w:r>
      <w:r w:rsidR="0093105E" w:rsidRPr="0093105E">
        <w:t>https://climatehealthevidence.org/case-studies</w:t>
      </w:r>
      <w:r w:rsidR="00EF4EB6">
        <w:t>&gt;</w:t>
      </w:r>
    </w:p>
    <w:p w14:paraId="41A63991" w14:textId="39896836" w:rsidR="00A734E0" w:rsidRPr="00824302" w:rsidRDefault="00A734E0" w:rsidP="00240D22">
      <w:pPr>
        <w:pStyle w:val="DHHSbody"/>
      </w:pPr>
      <w:hyperlink r:id="rId96" w:history="1">
        <w:r w:rsidRPr="00EB11A5">
          <w:rPr>
            <w:rStyle w:val="Hyperlink"/>
          </w:rPr>
          <w:t>VicHealth Local Government Partnership health promotion module</w:t>
        </w:r>
      </w:hyperlink>
      <w:r w:rsidR="008C3BDD">
        <w:t xml:space="preserve"> </w:t>
      </w:r>
      <w:r w:rsidR="000919EF">
        <w:t xml:space="preserve">– </w:t>
      </w:r>
      <w:r>
        <w:t>‘Supporting health and climate resilient communities’</w:t>
      </w:r>
      <w:r w:rsidRPr="00A734E0">
        <w:t xml:space="preserve"> </w:t>
      </w:r>
      <w:r w:rsidR="004C12C9">
        <w:t>&lt;</w:t>
      </w:r>
      <w:r w:rsidR="004C12C9" w:rsidRPr="004C12C9">
        <w:t>https://www.vichealth.vic.gov.au/resources/vichealth-local-government-partnership/modules</w:t>
      </w:r>
      <w:r w:rsidR="004C12C9">
        <w:t>&gt;</w:t>
      </w:r>
    </w:p>
    <w:p w14:paraId="06583B51" w14:textId="69790388" w:rsidR="001A4599" w:rsidRDefault="001A4599" w:rsidP="00240D22">
      <w:pPr>
        <w:pStyle w:val="DHHSbody"/>
      </w:pPr>
      <w:hyperlink r:id="rId97" w:history="1">
        <w:r w:rsidRPr="00FF2EED">
          <w:rPr>
            <w:rStyle w:val="Hyperlink"/>
          </w:rPr>
          <w:t>Healthy Active by Design case studies – Heart Foundation</w:t>
        </w:r>
      </w:hyperlink>
      <w:r>
        <w:t xml:space="preserve"> &lt;</w:t>
      </w:r>
      <w:r w:rsidRPr="00FF2EED">
        <w:t>https://www.healthyactivebydesign.com.au/case-studies</w:t>
      </w:r>
      <w:r>
        <w:t>&gt;</w:t>
      </w:r>
    </w:p>
    <w:p w14:paraId="6BA108CB" w14:textId="7FF6C95D" w:rsidR="000D699C" w:rsidRPr="00824302" w:rsidRDefault="000D699C" w:rsidP="00240D22">
      <w:pPr>
        <w:pStyle w:val="DHHSbody"/>
      </w:pPr>
      <w:hyperlink r:id="rId98" w:history="1">
        <w:r w:rsidRPr="000D699C">
          <w:rPr>
            <w:rStyle w:val="Hyperlink"/>
          </w:rPr>
          <w:t>Greening the West website</w:t>
        </w:r>
        <w:r w:rsidR="00702714">
          <w:rPr>
            <w:rStyle w:val="Hyperlink"/>
          </w:rPr>
          <w:t xml:space="preserve"> - Projects</w:t>
        </w:r>
      </w:hyperlink>
      <w:r w:rsidRPr="000D699C">
        <w:t xml:space="preserve"> </w:t>
      </w:r>
      <w:r w:rsidR="001A736D">
        <w:t>&lt;</w:t>
      </w:r>
      <w:r w:rsidR="009C5D52" w:rsidRPr="001A736D">
        <w:t>https://greeningthewest.org.au/</w:t>
      </w:r>
      <w:r w:rsidR="001A736D">
        <w:t>&gt;</w:t>
      </w:r>
    </w:p>
    <w:p w14:paraId="1D02270E" w14:textId="005DAA41" w:rsidR="00233BDC" w:rsidRPr="003D02DC" w:rsidRDefault="009C5D52" w:rsidP="003D02DC">
      <w:pPr>
        <w:pStyle w:val="DHHSbody"/>
      </w:pPr>
      <w:hyperlink r:id="rId99" w:history="1">
        <w:r>
          <w:rPr>
            <w:rStyle w:val="Hyperlink"/>
          </w:rPr>
          <w:t>My Smart Garden - Case Studies</w:t>
        </w:r>
      </w:hyperlink>
      <w:r>
        <w:t xml:space="preserve"> &lt;</w:t>
      </w:r>
      <w:r w:rsidRPr="009C5D52">
        <w:t>https://mysmartgarden.org.au/case-studies/</w:t>
      </w:r>
      <w:r>
        <w:t>&gt;</w:t>
      </w:r>
      <w:r w:rsidR="00233BDC" w:rsidRPr="00943F17">
        <w:br w:type="page"/>
      </w:r>
    </w:p>
    <w:p w14:paraId="386C94E3" w14:textId="59E4559C" w:rsidR="00A91E3D" w:rsidRPr="00943F17" w:rsidRDefault="00493988" w:rsidP="00B353D8">
      <w:pPr>
        <w:pStyle w:val="Heading1"/>
        <w:rPr>
          <w:rFonts w:eastAsia="Tahoma"/>
        </w:rPr>
      </w:pPr>
      <w:bookmarkStart w:id="78" w:name="_Toc44534138"/>
      <w:bookmarkStart w:id="79" w:name="_Toc190954554"/>
      <w:r>
        <w:lastRenderedPageBreak/>
        <w:t xml:space="preserve">Glossary of </w:t>
      </w:r>
      <w:r w:rsidR="00195AE7">
        <w:t>k</w:t>
      </w:r>
      <w:r w:rsidR="00A91E3D" w:rsidRPr="00943F17">
        <w:t>ey terms</w:t>
      </w:r>
      <w:bookmarkEnd w:id="78"/>
      <w:bookmarkEnd w:id="79"/>
    </w:p>
    <w:p w14:paraId="30E79303" w14:textId="14459EEA" w:rsidR="00FD7074" w:rsidRPr="00FD7074" w:rsidRDefault="0070449B" w:rsidP="00DB448B">
      <w:pPr>
        <w:pStyle w:val="DHHSbody"/>
        <w:rPr>
          <w:rFonts w:eastAsia="Arial" w:cs="Arial"/>
          <w:b/>
          <w:bCs/>
          <w:spacing w:val="-4"/>
        </w:rPr>
      </w:pPr>
      <w:r>
        <w:t xml:space="preserve">The following table </w:t>
      </w:r>
      <w:r w:rsidR="00A91E3D" w:rsidRPr="003A24B8">
        <w:t>defines</w:t>
      </w:r>
      <w:r w:rsidR="00A91E3D" w:rsidRPr="00943F17">
        <w:t xml:space="preserve"> key terms and definitions used in this guidance. These definitions have been described within the context of </w:t>
      </w:r>
      <w:r w:rsidR="001D4504">
        <w:t xml:space="preserve">climate change and </w:t>
      </w:r>
      <w:r w:rsidR="00A91E3D" w:rsidRPr="00943F17">
        <w:t>MPHWPs.</w:t>
      </w:r>
    </w:p>
    <w:tbl>
      <w:tblPr>
        <w:tblStyle w:val="GridTable4-Accent1"/>
        <w:tblW w:w="94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0"/>
        <w:gridCol w:w="7561"/>
      </w:tblGrid>
      <w:tr w:rsidR="00970606" w:rsidRPr="00970606" w14:paraId="6F5D92D2" w14:textId="77777777" w:rsidTr="00970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top w:val="none" w:sz="0" w:space="0" w:color="auto"/>
              <w:left w:val="none" w:sz="0" w:space="0" w:color="auto"/>
              <w:bottom w:val="none" w:sz="0" w:space="0" w:color="auto"/>
              <w:right w:val="none" w:sz="0" w:space="0" w:color="auto"/>
            </w:tcBorders>
          </w:tcPr>
          <w:p w14:paraId="2CC2E70A" w14:textId="59A7254D" w:rsidR="00726DF0" w:rsidRPr="00970606" w:rsidRDefault="00D874A8" w:rsidP="00D874A8">
            <w:pPr>
              <w:pStyle w:val="DHHStabletext"/>
              <w:rPr>
                <w:rFonts w:eastAsia="Arial"/>
                <w:color w:val="auto"/>
              </w:rPr>
            </w:pPr>
            <w:r w:rsidRPr="00970606">
              <w:rPr>
                <w:rFonts w:eastAsia="Arial"/>
                <w:color w:val="auto"/>
              </w:rPr>
              <w:t>Term</w:t>
            </w:r>
          </w:p>
        </w:tc>
        <w:tc>
          <w:tcPr>
            <w:tcW w:w="7561" w:type="dxa"/>
            <w:tcBorders>
              <w:top w:val="none" w:sz="0" w:space="0" w:color="auto"/>
              <w:left w:val="none" w:sz="0" w:space="0" w:color="auto"/>
              <w:bottom w:val="none" w:sz="0" w:space="0" w:color="auto"/>
              <w:right w:val="none" w:sz="0" w:space="0" w:color="auto"/>
            </w:tcBorders>
          </w:tcPr>
          <w:p w14:paraId="4C262B72" w14:textId="07B28D7F" w:rsidR="00726DF0" w:rsidRPr="00970606" w:rsidRDefault="00D874A8" w:rsidP="00D874A8">
            <w:pPr>
              <w:pStyle w:val="DHHStabletext"/>
              <w:cnfStyle w:val="100000000000" w:firstRow="1" w:lastRow="0" w:firstColumn="0" w:lastColumn="0" w:oddVBand="0" w:evenVBand="0" w:oddHBand="0" w:evenHBand="0" w:firstRowFirstColumn="0" w:firstRowLastColumn="0" w:lastRowFirstColumn="0" w:lastRowLastColumn="0"/>
              <w:rPr>
                <w:rFonts w:eastAsia="Arial"/>
                <w:color w:val="auto"/>
              </w:rPr>
            </w:pPr>
            <w:r w:rsidRPr="00970606">
              <w:rPr>
                <w:rFonts w:eastAsia="Arial"/>
                <w:color w:val="auto"/>
              </w:rPr>
              <w:t>Definition</w:t>
            </w:r>
          </w:p>
        </w:tc>
      </w:tr>
      <w:tr w:rsidR="00D874A8" w14:paraId="2EE8C72F"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73D67D65" w14:textId="76FE200B" w:rsidR="00726DF0" w:rsidRDefault="00D874A8" w:rsidP="00D874A8">
            <w:pPr>
              <w:pStyle w:val="DHHStabletext"/>
              <w:rPr>
                <w:rFonts w:eastAsia="Arial"/>
              </w:rPr>
            </w:pPr>
            <w:r w:rsidRPr="00D874A8">
              <w:rPr>
                <w:rFonts w:eastAsia="Arial"/>
              </w:rPr>
              <w:t>Adaptation</w:t>
            </w:r>
          </w:p>
        </w:tc>
        <w:tc>
          <w:tcPr>
            <w:tcW w:w="7561" w:type="dxa"/>
          </w:tcPr>
          <w:p w14:paraId="06957651" w14:textId="4948DC3F" w:rsidR="00773AEA" w:rsidRDefault="009C3322" w:rsidP="009C3322">
            <w:pPr>
              <w:pStyle w:val="DHHStabletext"/>
              <w:cnfStyle w:val="000000100000" w:firstRow="0" w:lastRow="0" w:firstColumn="0" w:lastColumn="0" w:oddVBand="0" w:evenVBand="0" w:oddHBand="1" w:evenHBand="0" w:firstRowFirstColumn="0" w:firstRowLastColumn="0" w:lastRowFirstColumn="0" w:lastRowLastColumn="0"/>
              <w:rPr>
                <w:rFonts w:eastAsia="Arial"/>
              </w:rPr>
            </w:pPr>
            <w:r w:rsidRPr="00AE1EAA">
              <w:rPr>
                <w:rFonts w:eastAsia="Arial"/>
              </w:rPr>
              <w:t xml:space="preserve">Changes made to natural or human systems to prepare for actual or expected changes in the climate </w:t>
            </w:r>
            <w:proofErr w:type="gramStart"/>
            <w:r w:rsidRPr="00AE1EAA">
              <w:rPr>
                <w:rFonts w:eastAsia="Arial"/>
              </w:rPr>
              <w:t>in order to</w:t>
            </w:r>
            <w:proofErr w:type="gramEnd"/>
            <w:r w:rsidRPr="00AE1EAA">
              <w:rPr>
                <w:rFonts w:eastAsia="Arial"/>
              </w:rPr>
              <w:t xml:space="preserve"> minimise harm, act on opportunities or cope with the consequences.</w:t>
            </w:r>
          </w:p>
        </w:tc>
      </w:tr>
      <w:tr w:rsidR="00895CD8" w14:paraId="3191E4D8"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349BF548" w14:textId="1AE6C258" w:rsidR="00895CD8" w:rsidRPr="00480058" w:rsidRDefault="00895CD8" w:rsidP="00D874A8">
            <w:pPr>
              <w:pStyle w:val="DHHStabletext"/>
            </w:pPr>
            <w:r w:rsidRPr="00C154C2">
              <w:t>Climate</w:t>
            </w:r>
          </w:p>
        </w:tc>
        <w:tc>
          <w:tcPr>
            <w:tcW w:w="7561" w:type="dxa"/>
          </w:tcPr>
          <w:p w14:paraId="5E1DA00C" w14:textId="79CA04C8" w:rsidR="00895CD8" w:rsidRPr="00B4233B" w:rsidRDefault="00895CD8"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0E58B9">
              <w:rPr>
                <w:rFonts w:eastAsia="Arial"/>
              </w:rPr>
              <w:t>The average weather experienced at a site or region over a period of at least 30 years.</w:t>
            </w:r>
          </w:p>
        </w:tc>
      </w:tr>
      <w:tr w:rsidR="00895CD8" w14:paraId="3053452D"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1E819F04" w14:textId="132F4140" w:rsidR="00895CD8" w:rsidRPr="00480058" w:rsidRDefault="00895CD8" w:rsidP="00895CD8">
            <w:pPr>
              <w:pStyle w:val="DHHStabletext"/>
            </w:pPr>
            <w:r w:rsidRPr="00C154C2">
              <w:t>Climate change</w:t>
            </w:r>
          </w:p>
        </w:tc>
        <w:tc>
          <w:tcPr>
            <w:tcW w:w="7561" w:type="dxa"/>
          </w:tcPr>
          <w:p w14:paraId="6DBE15B2" w14:textId="0F0DB8EF" w:rsidR="00895CD8" w:rsidRPr="005E50AD" w:rsidRDefault="004670E1"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A</w:t>
            </w:r>
            <w:r w:rsidR="00870229" w:rsidRPr="00870229">
              <w:rPr>
                <w:rFonts w:eastAsia="Arial"/>
              </w:rPr>
              <w:t xml:space="preserve"> change in the world’s weather systems that occurs over decades</w:t>
            </w:r>
            <w:r w:rsidR="000157EE" w:rsidRPr="00C154C2">
              <w:rPr>
                <w:rFonts w:eastAsia="Arial"/>
              </w:rPr>
              <w:t>, including an increase in the occurrence of extreme weather events, long-term changes in weather patterns and sea level rise</w:t>
            </w:r>
            <w:r w:rsidR="00870229" w:rsidRPr="00870229">
              <w:rPr>
                <w:rFonts w:eastAsia="Arial"/>
              </w:rPr>
              <w:t>. More of the recent changes in our climate have been brought about by human activity, and these changes are often referred to as anthropogenic climate change.</w:t>
            </w:r>
            <w:r w:rsidR="00583E69">
              <w:rPr>
                <w:rFonts w:eastAsia="Arial"/>
              </w:rPr>
              <w:t xml:space="preserve"> </w:t>
            </w:r>
          </w:p>
        </w:tc>
      </w:tr>
      <w:tr w:rsidR="00895CD8" w14:paraId="50D3B578"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004B1E99" w14:textId="4DEE326D" w:rsidR="00895CD8" w:rsidRPr="00BE58D7" w:rsidRDefault="00895CD8" w:rsidP="00895CD8">
            <w:pPr>
              <w:pStyle w:val="DHHStabletext"/>
              <w:rPr>
                <w:rFonts w:eastAsia="Arial"/>
                <w:b w:val="0"/>
                <w:bCs w:val="0"/>
              </w:rPr>
            </w:pPr>
            <w:r w:rsidRPr="00480058">
              <w:t>Co-benefits</w:t>
            </w:r>
            <w:r w:rsidR="00BE58D7">
              <w:t xml:space="preserve"> and</w:t>
            </w:r>
            <w:r w:rsidR="008F5412">
              <w:rPr>
                <w:rFonts w:eastAsia="Arial"/>
              </w:rPr>
              <w:t xml:space="preserve"> </w:t>
            </w:r>
            <w:r w:rsidR="007F394E">
              <w:rPr>
                <w:rFonts w:eastAsia="Arial"/>
              </w:rPr>
              <w:t>h</w:t>
            </w:r>
            <w:r w:rsidR="008F5412">
              <w:rPr>
                <w:rFonts w:eastAsia="Arial"/>
              </w:rPr>
              <w:t>ealth co-benefits</w:t>
            </w:r>
          </w:p>
        </w:tc>
        <w:tc>
          <w:tcPr>
            <w:tcW w:w="7561" w:type="dxa"/>
          </w:tcPr>
          <w:p w14:paraId="0F5BAECD" w14:textId="491068A9" w:rsidR="006C5BB7" w:rsidRDefault="007E5613" w:rsidP="007B63F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Pr>
                <w:rFonts w:eastAsia="Arial"/>
                <w:b/>
                <w:bCs/>
              </w:rPr>
              <w:t>Co-</w:t>
            </w:r>
            <w:r w:rsidR="00626454">
              <w:rPr>
                <w:rFonts w:eastAsia="Arial"/>
                <w:b/>
                <w:bCs/>
              </w:rPr>
              <w:t xml:space="preserve">benefits: </w:t>
            </w:r>
            <w:r w:rsidR="006C5BB7" w:rsidRPr="006C5BB7">
              <w:rPr>
                <w:rFonts w:eastAsia="Arial"/>
              </w:rPr>
              <w:t>The positive effects that a policy or measure aimed at</w:t>
            </w:r>
            <w:r w:rsidR="006C5BB7">
              <w:rPr>
                <w:rFonts w:eastAsia="Arial"/>
              </w:rPr>
              <w:t xml:space="preserve"> </w:t>
            </w:r>
            <w:r w:rsidR="006C5BB7" w:rsidRPr="006C5BB7">
              <w:rPr>
                <w:rFonts w:eastAsia="Arial"/>
              </w:rPr>
              <w:t>one objective might have on other objectives, thereby increasing the total</w:t>
            </w:r>
            <w:r w:rsidR="006C5BB7">
              <w:rPr>
                <w:rFonts w:eastAsia="Arial"/>
              </w:rPr>
              <w:t xml:space="preserve"> </w:t>
            </w:r>
            <w:r w:rsidR="006C5BB7" w:rsidRPr="006C5BB7">
              <w:rPr>
                <w:rFonts w:eastAsia="Arial"/>
              </w:rPr>
              <w:t>benefits for society or the environment. Co-benefits are often subject</w:t>
            </w:r>
            <w:r w:rsidR="006C5BB7">
              <w:rPr>
                <w:rFonts w:eastAsia="Arial"/>
              </w:rPr>
              <w:t xml:space="preserve"> </w:t>
            </w:r>
            <w:r w:rsidR="006C5BB7" w:rsidRPr="006C5BB7">
              <w:rPr>
                <w:rFonts w:eastAsia="Arial"/>
              </w:rPr>
              <w:t>to uncertainty and depend on local circumstances and implementation</w:t>
            </w:r>
            <w:r w:rsidR="006C5BB7">
              <w:rPr>
                <w:rFonts w:eastAsia="Arial"/>
              </w:rPr>
              <w:t xml:space="preserve"> </w:t>
            </w:r>
            <w:r w:rsidR="006C5BB7" w:rsidRPr="006C5BB7">
              <w:rPr>
                <w:rFonts w:eastAsia="Arial"/>
              </w:rPr>
              <w:t>practices, among other factors. Co-benefits are also referred to as</w:t>
            </w:r>
            <w:r w:rsidR="007B63F8">
              <w:rPr>
                <w:rFonts w:eastAsia="Arial"/>
              </w:rPr>
              <w:t xml:space="preserve"> </w:t>
            </w:r>
            <w:r w:rsidR="006C5BB7" w:rsidRPr="006C5BB7">
              <w:rPr>
                <w:rFonts w:eastAsia="Arial"/>
              </w:rPr>
              <w:t>ancillary benefits.</w:t>
            </w:r>
          </w:p>
          <w:p w14:paraId="5CE1785F" w14:textId="564C2DCD" w:rsidR="00895CD8" w:rsidRDefault="008F5412"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7B5020">
              <w:rPr>
                <w:rFonts w:eastAsia="Arial"/>
                <w:b/>
              </w:rPr>
              <w:t>Health co-benefits:</w:t>
            </w:r>
            <w:r>
              <w:rPr>
                <w:rFonts w:eastAsia="Arial"/>
              </w:rPr>
              <w:t xml:space="preserve"> </w:t>
            </w:r>
            <w:r w:rsidR="00BD08DE">
              <w:rPr>
                <w:rFonts w:eastAsia="Arial"/>
              </w:rPr>
              <w:t xml:space="preserve">Implementation of climate policies </w:t>
            </w:r>
            <w:r w:rsidR="007B5020">
              <w:rPr>
                <w:rFonts w:eastAsia="Arial"/>
              </w:rPr>
              <w:t>that lead to improvements in health. For example, many climate change m</w:t>
            </w:r>
            <w:r w:rsidR="007B5020" w:rsidRPr="007B5020">
              <w:rPr>
                <w:rFonts w:eastAsia="Arial"/>
              </w:rPr>
              <w:t xml:space="preserve">itigation </w:t>
            </w:r>
            <w:r w:rsidR="007B5020">
              <w:rPr>
                <w:rFonts w:eastAsia="Arial"/>
              </w:rPr>
              <w:t>measures that reduce greenhouse gas emissions</w:t>
            </w:r>
            <w:r w:rsidR="007B5020" w:rsidRPr="007B5020">
              <w:rPr>
                <w:rFonts w:eastAsia="Arial"/>
              </w:rPr>
              <w:t xml:space="preserve"> in various sectors, including housing, transportation and energy, </w:t>
            </w:r>
            <w:r w:rsidR="007B5020">
              <w:rPr>
                <w:rFonts w:eastAsia="Arial"/>
              </w:rPr>
              <w:t>have</w:t>
            </w:r>
            <w:r w:rsidR="007B5020" w:rsidRPr="007B5020">
              <w:rPr>
                <w:rFonts w:eastAsia="Arial"/>
              </w:rPr>
              <w:t xml:space="preserve"> co-benefits that lead to substantial health gains and reduced health risks.</w:t>
            </w:r>
          </w:p>
        </w:tc>
      </w:tr>
      <w:tr w:rsidR="00895CD8" w14:paraId="544FABBE"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1F77EF2A" w14:textId="51700905" w:rsidR="00895CD8" w:rsidRDefault="00895CD8" w:rsidP="00895CD8">
            <w:pPr>
              <w:pStyle w:val="DHHStabletext"/>
              <w:rPr>
                <w:rFonts w:eastAsia="Arial"/>
              </w:rPr>
            </w:pPr>
            <w:r w:rsidRPr="00480058">
              <w:t>Direct and</w:t>
            </w:r>
            <w:r>
              <w:t xml:space="preserve"> </w:t>
            </w:r>
            <w:r w:rsidRPr="00480058">
              <w:t>indirect impacts</w:t>
            </w:r>
          </w:p>
        </w:tc>
        <w:tc>
          <w:tcPr>
            <w:tcW w:w="7561" w:type="dxa"/>
          </w:tcPr>
          <w:p w14:paraId="61CA9AFA" w14:textId="77777777" w:rsidR="00895CD8" w:rsidRPr="00B4233B" w:rsidRDefault="00895CD8"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rPr>
            </w:pPr>
            <w:r w:rsidRPr="00B4233B">
              <w:rPr>
                <w:rFonts w:eastAsia="Arial"/>
              </w:rPr>
              <w:t>Direct impacts occur at the same time and place as a weather event. For example, floods can cause immediate injury and death.</w:t>
            </w:r>
          </w:p>
          <w:p w14:paraId="571ED148" w14:textId="3867EB25" w:rsidR="00895CD8" w:rsidRDefault="00895CD8"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rPr>
            </w:pPr>
            <w:r w:rsidRPr="00B4233B">
              <w:rPr>
                <w:rFonts w:eastAsia="Arial"/>
              </w:rPr>
              <w:t>Indirect impacts caused by climate change occur later in time or f</w:t>
            </w:r>
            <w:r w:rsidR="004A6855">
              <w:rPr>
                <w:rFonts w:eastAsia="Arial"/>
              </w:rPr>
              <w:t>u</w:t>
            </w:r>
            <w:r w:rsidRPr="00B4233B">
              <w:rPr>
                <w:rFonts w:eastAsia="Arial"/>
              </w:rPr>
              <w:t>rther removed in distance. Indirect health impacts may result from changes to the social, built, economic and natural environments. For example, drought may cause changes to the social and economic environments, resulting in increased anxiety and depression.</w:t>
            </w:r>
          </w:p>
        </w:tc>
      </w:tr>
      <w:tr w:rsidR="00BA133C" w14:paraId="436528AB"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52A45F66" w14:textId="45F268BC" w:rsidR="00BA133C" w:rsidRPr="00480058" w:rsidRDefault="00BA133C" w:rsidP="00895CD8">
            <w:pPr>
              <w:pStyle w:val="DHHStabletext"/>
            </w:pPr>
            <w:r>
              <w:t>Equity</w:t>
            </w:r>
          </w:p>
        </w:tc>
        <w:tc>
          <w:tcPr>
            <w:tcW w:w="7561" w:type="dxa"/>
          </w:tcPr>
          <w:p w14:paraId="06ECBEEC" w14:textId="237FA81D" w:rsidR="00BA133C" w:rsidRPr="00B4233B" w:rsidRDefault="000578CB"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The principle of being impartial and fair</w:t>
            </w:r>
            <w:r w:rsidR="00C95064">
              <w:rPr>
                <w:rFonts w:eastAsia="Arial"/>
              </w:rPr>
              <w:t xml:space="preserve">, and </w:t>
            </w:r>
            <w:r w:rsidR="00AF2E78">
              <w:rPr>
                <w:rFonts w:eastAsia="Arial"/>
              </w:rPr>
              <w:t>a basis for understanding</w:t>
            </w:r>
            <w:r w:rsidR="00477052">
              <w:rPr>
                <w:rFonts w:eastAsia="Arial"/>
              </w:rPr>
              <w:t xml:space="preserve"> how the </w:t>
            </w:r>
            <w:r w:rsidR="0007630C">
              <w:rPr>
                <w:rFonts w:eastAsia="Arial"/>
              </w:rPr>
              <w:t>impacts</w:t>
            </w:r>
            <w:r w:rsidR="00CC385F">
              <w:rPr>
                <w:rFonts w:eastAsia="Arial"/>
              </w:rPr>
              <w:t xml:space="preserve"> and response to climate change</w:t>
            </w:r>
            <w:r w:rsidR="00370FB5">
              <w:rPr>
                <w:rFonts w:eastAsia="Arial"/>
              </w:rPr>
              <w:t xml:space="preserve">, including benefits and costs, </w:t>
            </w:r>
            <w:r w:rsidR="00D02E73">
              <w:rPr>
                <w:rFonts w:eastAsia="Arial"/>
              </w:rPr>
              <w:t xml:space="preserve">are distributed </w:t>
            </w:r>
            <w:r w:rsidR="001E35B2">
              <w:rPr>
                <w:rFonts w:eastAsia="Arial"/>
              </w:rPr>
              <w:t xml:space="preserve">by and in society </w:t>
            </w:r>
            <w:r w:rsidR="003C2666">
              <w:rPr>
                <w:rFonts w:eastAsia="Arial"/>
              </w:rPr>
              <w:t xml:space="preserve">in </w:t>
            </w:r>
            <w:r w:rsidR="00807397">
              <w:rPr>
                <w:rFonts w:eastAsia="Arial"/>
              </w:rPr>
              <w:t>equal ways.</w:t>
            </w:r>
          </w:p>
        </w:tc>
      </w:tr>
      <w:tr w:rsidR="00895CD8" w14:paraId="52E8963C"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0A37A57C" w14:textId="0592378D" w:rsidR="00895CD8" w:rsidRPr="00480058" w:rsidRDefault="00895CD8" w:rsidP="00895CD8">
            <w:pPr>
              <w:pStyle w:val="DHHStabletext"/>
            </w:pPr>
            <w:r w:rsidRPr="005A246D">
              <w:t>Exposure</w:t>
            </w:r>
          </w:p>
        </w:tc>
        <w:tc>
          <w:tcPr>
            <w:tcW w:w="7561" w:type="dxa"/>
          </w:tcPr>
          <w:p w14:paraId="13D44F08" w14:textId="7EF60F0B" w:rsidR="00895CD8" w:rsidRPr="005A246D" w:rsidRDefault="00D45D4D" w:rsidP="008C3019">
            <w:pPr>
              <w:pStyle w:val="DHHStabletext"/>
              <w:cnfStyle w:val="000000100000" w:firstRow="0" w:lastRow="0" w:firstColumn="0" w:lastColumn="0" w:oddVBand="0" w:evenVBand="0" w:oddHBand="1" w:evenHBand="0" w:firstRowFirstColumn="0" w:firstRowLastColumn="0" w:lastRowFirstColumn="0" w:lastRowLastColumn="0"/>
              <w:rPr>
                <w:rFonts w:eastAsia="Arial"/>
                <w:highlight w:val="yellow"/>
              </w:rPr>
            </w:pPr>
            <w:r>
              <w:t>The presence of people; livelihoods; species or ecosystems;</w:t>
            </w:r>
            <w:r w:rsidR="00D86300">
              <w:t xml:space="preserve"> </w:t>
            </w:r>
            <w:r>
              <w:t>environmental functions, services and resources; infrastructure; or</w:t>
            </w:r>
            <w:r w:rsidR="00D86300">
              <w:t xml:space="preserve"> </w:t>
            </w:r>
            <w:r>
              <w:t>economic, social, or cultural assets in places and settings that could be</w:t>
            </w:r>
            <w:r w:rsidR="00D86300">
              <w:t xml:space="preserve"> </w:t>
            </w:r>
            <w:r>
              <w:t>adversely affected.</w:t>
            </w:r>
          </w:p>
        </w:tc>
      </w:tr>
      <w:tr w:rsidR="003806FA" w14:paraId="4BCE528C"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606B24A8" w14:textId="7ABC57A0" w:rsidR="003806FA" w:rsidRPr="00BC4130" w:rsidRDefault="00840059" w:rsidP="00895CD8">
            <w:pPr>
              <w:pStyle w:val="DHHStabletext"/>
              <w:rPr>
                <w:highlight w:val="yellow"/>
              </w:rPr>
            </w:pPr>
            <w:r w:rsidRPr="00C154C2">
              <w:t>Extreme weather</w:t>
            </w:r>
          </w:p>
        </w:tc>
        <w:tc>
          <w:tcPr>
            <w:tcW w:w="7561" w:type="dxa"/>
          </w:tcPr>
          <w:p w14:paraId="096A3DB7" w14:textId="40AC0DE2" w:rsidR="003806FA" w:rsidRPr="00B4233B" w:rsidRDefault="009654E6"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C154C2">
              <w:rPr>
                <w:rFonts w:eastAsia="Arial"/>
              </w:rPr>
              <w:t>A weather event that is rare at a particular place and time of year. Definitions of rare vary, but an extreme weather event would normally occur less than 10</w:t>
            </w:r>
            <w:r w:rsidR="00C2663C">
              <w:rPr>
                <w:rFonts w:eastAsia="Arial"/>
              </w:rPr>
              <w:t xml:space="preserve"> per cent</w:t>
            </w:r>
            <w:r w:rsidRPr="00C154C2">
              <w:rPr>
                <w:rFonts w:eastAsia="Arial"/>
              </w:rPr>
              <w:t xml:space="preserve"> of the time.</w:t>
            </w:r>
            <w:r>
              <w:rPr>
                <w:rFonts w:eastAsia="Arial"/>
              </w:rPr>
              <w:t xml:space="preserve"> </w:t>
            </w:r>
          </w:p>
        </w:tc>
      </w:tr>
      <w:tr w:rsidR="004C4FF4" w14:paraId="608E4862"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54586D8F" w14:textId="1380CEFD" w:rsidR="004C4FF4" w:rsidRPr="00C154C2" w:rsidRDefault="00041904" w:rsidP="00895CD8">
            <w:pPr>
              <w:pStyle w:val="DHHStabletext"/>
            </w:pPr>
            <w:r w:rsidRPr="00C154C2">
              <w:t>Global warming</w:t>
            </w:r>
          </w:p>
        </w:tc>
        <w:tc>
          <w:tcPr>
            <w:tcW w:w="7561" w:type="dxa"/>
          </w:tcPr>
          <w:p w14:paraId="5F6FD6BF" w14:textId="6FB6B54A" w:rsidR="004C4FF4" w:rsidRPr="00C154C2" w:rsidRDefault="00C123D7" w:rsidP="00DB15F2">
            <w:pPr>
              <w:pStyle w:val="DHHStabletext"/>
              <w:cnfStyle w:val="000000100000" w:firstRow="0" w:lastRow="0" w:firstColumn="0" w:lastColumn="0" w:oddVBand="0" w:evenVBand="0" w:oddHBand="1" w:evenHBand="0" w:firstRowFirstColumn="0" w:firstRowLastColumn="0" w:lastRowFirstColumn="0" w:lastRowLastColumn="0"/>
              <w:rPr>
                <w:rFonts w:eastAsia="Arial"/>
              </w:rPr>
            </w:pPr>
            <w:r>
              <w:t>Increase in global surface temperature relative to a baseline reference period, averaging over a period sufficient to remove interannual variations (e.g., 20 or 30 years).</w:t>
            </w:r>
          </w:p>
        </w:tc>
      </w:tr>
      <w:tr w:rsidR="00041904" w14:paraId="2FC63B1B"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3B0221D7" w14:textId="79CA0D2F" w:rsidR="00041904" w:rsidRPr="00041904" w:rsidRDefault="00B16DAD" w:rsidP="00895CD8">
            <w:pPr>
              <w:pStyle w:val="DHHStabletext"/>
            </w:pPr>
            <w:r w:rsidRPr="00C154C2">
              <w:t>Greenhouse gas</w:t>
            </w:r>
            <w:r w:rsidR="00B36285">
              <w:t>es</w:t>
            </w:r>
          </w:p>
        </w:tc>
        <w:tc>
          <w:tcPr>
            <w:tcW w:w="7561" w:type="dxa"/>
          </w:tcPr>
          <w:p w14:paraId="5BD905F4" w14:textId="63E3B052" w:rsidR="00041904" w:rsidRPr="00C154C2" w:rsidRDefault="00A04AB9" w:rsidP="00DB15F2">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A04AB9">
              <w:rPr>
                <w:rFonts w:eastAsia="Arial"/>
              </w:rPr>
              <w:t xml:space="preserve">Gaseous constituents of the atmosphere, both natural and anthropogenic, that absorb and emit radiation at specific wavelengths within the spectrum of radiation emitted by the </w:t>
            </w:r>
            <w:proofErr w:type="gramStart"/>
            <w:r w:rsidRPr="00A04AB9">
              <w:rPr>
                <w:rFonts w:eastAsia="Arial"/>
              </w:rPr>
              <w:t>Earth’s ocean</w:t>
            </w:r>
            <w:proofErr w:type="gramEnd"/>
            <w:r w:rsidRPr="00A04AB9">
              <w:rPr>
                <w:rFonts w:eastAsia="Arial"/>
              </w:rPr>
              <w:t xml:space="preserve"> and land surface, by the atmosphere itself and by clouds. This property causes the greenhouse effect. Water vapour (H2O), carbon dioxide (CO2), nitrous oxide (N2O), methane (CH4) and ozone (O3) are the primary GHGs in the Earth’s atmosphere. Human-made GHGs include sulphur </w:t>
            </w:r>
            <w:r w:rsidRPr="00A04AB9">
              <w:rPr>
                <w:rFonts w:eastAsia="Arial"/>
              </w:rPr>
              <w:lastRenderedPageBreak/>
              <w:t>hexafluoride (SF6), hydrofluorocarbons (HFCs), chlorofluorocarbons (CFCs) and perfluorocarbons (PFCs); several of these are also O3-depleting</w:t>
            </w:r>
            <w:r w:rsidR="00B03320">
              <w:rPr>
                <w:rFonts w:eastAsia="Arial"/>
              </w:rPr>
              <w:t>.</w:t>
            </w:r>
          </w:p>
        </w:tc>
      </w:tr>
      <w:tr w:rsidR="00E20AB7" w14:paraId="6BA6BF47"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121B1A42" w14:textId="05602158" w:rsidR="00E20AB7" w:rsidRPr="00C154C2" w:rsidRDefault="00E20AB7" w:rsidP="00895CD8">
            <w:pPr>
              <w:pStyle w:val="DHHStabletext"/>
            </w:pPr>
            <w:r>
              <w:lastRenderedPageBreak/>
              <w:t>Hazard</w:t>
            </w:r>
          </w:p>
        </w:tc>
        <w:tc>
          <w:tcPr>
            <w:tcW w:w="7561" w:type="dxa"/>
          </w:tcPr>
          <w:p w14:paraId="34CB05B5" w14:textId="01DF9BCB" w:rsidR="00E20AB7" w:rsidRPr="00C154C2" w:rsidRDefault="00A86702" w:rsidP="00590AAD">
            <w:pPr>
              <w:pStyle w:val="DHHStabletext"/>
              <w:cnfStyle w:val="000000100000" w:firstRow="0" w:lastRow="0" w:firstColumn="0" w:lastColumn="0" w:oddVBand="0" w:evenVBand="0" w:oddHBand="1" w:evenHBand="0" w:firstRowFirstColumn="0" w:firstRowLastColumn="0" w:lastRowFirstColumn="0" w:lastRowLastColumn="0"/>
              <w:rPr>
                <w:rFonts w:eastAsia="Arial"/>
              </w:rPr>
            </w:pPr>
            <w:r w:rsidRPr="00A86702">
              <w:rPr>
                <w:rFonts w:eastAsia="Arial"/>
              </w:rPr>
              <w:t>The potential occurrence of a natural or human-induced</w:t>
            </w:r>
            <w:r w:rsidR="00590AAD">
              <w:rPr>
                <w:rFonts w:eastAsia="Arial"/>
              </w:rPr>
              <w:t xml:space="preserve"> </w:t>
            </w:r>
            <w:r w:rsidRPr="00A86702">
              <w:rPr>
                <w:rFonts w:eastAsia="Arial"/>
              </w:rPr>
              <w:t>physical event or trend that may cause loss of life, injury or other</w:t>
            </w:r>
            <w:r w:rsidR="00590AAD">
              <w:rPr>
                <w:rFonts w:eastAsia="Arial"/>
              </w:rPr>
              <w:t xml:space="preserve"> </w:t>
            </w:r>
            <w:r w:rsidRPr="00A86702">
              <w:rPr>
                <w:rFonts w:eastAsia="Arial"/>
              </w:rPr>
              <w:t>health impacts, as well as damage and loss to property, infrastructure,</w:t>
            </w:r>
            <w:r w:rsidR="00590AAD">
              <w:rPr>
                <w:rFonts w:eastAsia="Arial"/>
              </w:rPr>
              <w:t xml:space="preserve"> </w:t>
            </w:r>
            <w:r w:rsidRPr="00A86702">
              <w:rPr>
                <w:rFonts w:eastAsia="Arial"/>
              </w:rPr>
              <w:t>livelihoods, service provision, ecosystems and environmental resources.</w:t>
            </w:r>
          </w:p>
        </w:tc>
      </w:tr>
      <w:tr w:rsidR="00895CD8" w14:paraId="764B862A"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1A388A0F" w14:textId="15720CD8" w:rsidR="00CB7054" w:rsidRPr="001D4504" w:rsidRDefault="001C6132" w:rsidP="001D4504">
            <w:pPr>
              <w:pStyle w:val="DHHStabletext"/>
              <w:rPr>
                <w:b w:val="0"/>
                <w:bCs w:val="0"/>
              </w:rPr>
            </w:pPr>
            <w:r w:rsidRPr="00160011">
              <w:t>Impacts (consequences, outcomes)</w:t>
            </w:r>
            <w:r w:rsidR="001D4504">
              <w:t>, b</w:t>
            </w:r>
            <w:r w:rsidR="00160011" w:rsidRPr="00160011">
              <w:t>eneficial and detrimental impacts</w:t>
            </w:r>
          </w:p>
        </w:tc>
        <w:tc>
          <w:tcPr>
            <w:tcW w:w="7561" w:type="dxa"/>
          </w:tcPr>
          <w:p w14:paraId="061532D3" w14:textId="6EBEEE65" w:rsidR="00D274F1" w:rsidRPr="007F1F88" w:rsidRDefault="000C6A0E" w:rsidP="00591874">
            <w:pPr>
              <w:pStyle w:val="DHHStabletext"/>
              <w:cnfStyle w:val="000000000000" w:firstRow="0" w:lastRow="0" w:firstColumn="0" w:lastColumn="0" w:oddVBand="0" w:evenVBand="0" w:oddHBand="0" w:evenHBand="0" w:firstRowFirstColumn="0" w:firstRowLastColumn="0" w:lastRowFirstColumn="0" w:lastRowLastColumn="0"/>
            </w:pPr>
            <w:r>
              <w:t>The consequences of</w:t>
            </w:r>
            <w:r w:rsidR="00EA147C">
              <w:t xml:space="preserve"> </w:t>
            </w:r>
            <w:r>
              <w:t>reali</w:t>
            </w:r>
            <w:r w:rsidR="001C6132">
              <w:t>s</w:t>
            </w:r>
            <w:r>
              <w:t>ed risks on natural and human systems, where risks result from</w:t>
            </w:r>
            <w:r w:rsidR="00EA147C">
              <w:t xml:space="preserve"> </w:t>
            </w:r>
            <w:r>
              <w:t>the interactions of climate-related hazards (including extreme weather</w:t>
            </w:r>
            <w:r w:rsidR="00EA147C">
              <w:t xml:space="preserve"> </w:t>
            </w:r>
            <w:r>
              <w:t>and climate events), exposure and vulnerability. Impacts generally</w:t>
            </w:r>
            <w:r w:rsidR="00EA147C">
              <w:t xml:space="preserve"> </w:t>
            </w:r>
            <w:r>
              <w:t>refer to effects on lives; livelihoods; health and wellbeing; ecosystems</w:t>
            </w:r>
            <w:r w:rsidR="00EA147C">
              <w:t xml:space="preserve"> </w:t>
            </w:r>
            <w:r>
              <w:t>and species; economic, social and cultural assets; services (including</w:t>
            </w:r>
            <w:r w:rsidR="00EA147C">
              <w:t xml:space="preserve"> ecosystem services); and infrastructure. Impacts may be referred to</w:t>
            </w:r>
            <w:r w:rsidR="001C6132">
              <w:t xml:space="preserve"> </w:t>
            </w:r>
            <w:r w:rsidR="00EA147C">
              <w:t>as consequences or outcomes and can be adverse</w:t>
            </w:r>
            <w:r w:rsidR="009D0357">
              <w:t xml:space="preserve"> (detrimental)</w:t>
            </w:r>
            <w:r w:rsidR="00EA147C">
              <w:t xml:space="preserve"> or beneficial.</w:t>
            </w:r>
          </w:p>
        </w:tc>
      </w:tr>
      <w:tr w:rsidR="00176C28" w14:paraId="7CA3307F"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19B3E803" w14:textId="5D9FF7D5" w:rsidR="00176C28" w:rsidRPr="00160011" w:rsidRDefault="001E26B2" w:rsidP="001D4504">
            <w:pPr>
              <w:pStyle w:val="DHHStabletext"/>
            </w:pPr>
            <w:r>
              <w:t>Inequality</w:t>
            </w:r>
          </w:p>
        </w:tc>
        <w:tc>
          <w:tcPr>
            <w:tcW w:w="7561" w:type="dxa"/>
          </w:tcPr>
          <w:p w14:paraId="25D878E8" w14:textId="443B5DCE" w:rsidR="00176C28" w:rsidRDefault="00842CCD" w:rsidP="00591874">
            <w:pPr>
              <w:pStyle w:val="DHHStabletext"/>
              <w:cnfStyle w:val="000000100000" w:firstRow="0" w:lastRow="0" w:firstColumn="0" w:lastColumn="0" w:oddVBand="0" w:evenVBand="0" w:oddHBand="1" w:evenHBand="0" w:firstRowFirstColumn="0" w:firstRowLastColumn="0" w:lastRowFirstColumn="0" w:lastRowLastColumn="0"/>
            </w:pPr>
            <w:r>
              <w:t>Uneven social positions and opportunities</w:t>
            </w:r>
            <w:r w:rsidR="00F67D3F">
              <w:t xml:space="preserve">, and processes of </w:t>
            </w:r>
            <w:r w:rsidR="00B52BBF">
              <w:t>discrimination within society or a group</w:t>
            </w:r>
            <w:r w:rsidR="005A7A5C">
              <w:t xml:space="preserve">, based on ethnicity, age, (dis)ability, gender, </w:t>
            </w:r>
            <w:r w:rsidR="008E4BF8">
              <w:t xml:space="preserve">or class, </w:t>
            </w:r>
            <w:r w:rsidR="00F81B64">
              <w:t xml:space="preserve">often </w:t>
            </w:r>
            <w:r w:rsidR="00A94A62">
              <w:t xml:space="preserve">resulting from uneven development. </w:t>
            </w:r>
          </w:p>
        </w:tc>
      </w:tr>
      <w:tr w:rsidR="007661C5" w14:paraId="7C1A1F69"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300C2569" w14:textId="1435F741" w:rsidR="007661C5" w:rsidRPr="003F1E5E" w:rsidRDefault="00D662ED" w:rsidP="00895CD8">
            <w:pPr>
              <w:pStyle w:val="DHHStabletext"/>
            </w:pPr>
            <w:r>
              <w:t>Maladaptation</w:t>
            </w:r>
          </w:p>
        </w:tc>
        <w:tc>
          <w:tcPr>
            <w:tcW w:w="7561" w:type="dxa"/>
          </w:tcPr>
          <w:p w14:paraId="5D03F6A6" w14:textId="758F28B2" w:rsidR="007661C5" w:rsidRPr="003F1E5E" w:rsidRDefault="00042438"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100DA9">
              <w:rPr>
                <w:rFonts w:eastAsia="Arial"/>
              </w:rPr>
              <w:t xml:space="preserve">Actions that may lead to an increased risk of adverse climate-related outcomes, including via </w:t>
            </w:r>
            <w:r w:rsidR="00585AE5" w:rsidRPr="00100DA9">
              <w:rPr>
                <w:rFonts w:eastAsia="Arial"/>
              </w:rPr>
              <w:t>increa</w:t>
            </w:r>
            <w:r w:rsidR="0023761D" w:rsidRPr="00100DA9">
              <w:rPr>
                <w:rFonts w:eastAsia="Arial"/>
              </w:rPr>
              <w:t>sing</w:t>
            </w:r>
            <w:r w:rsidR="00585AE5" w:rsidRPr="00100DA9">
              <w:rPr>
                <w:rFonts w:eastAsia="Arial"/>
              </w:rPr>
              <w:t xml:space="preserve"> or shift</w:t>
            </w:r>
            <w:r w:rsidR="0023761D" w:rsidRPr="00100DA9">
              <w:rPr>
                <w:rFonts w:eastAsia="Arial"/>
              </w:rPr>
              <w:t>ing</w:t>
            </w:r>
            <w:r w:rsidR="00585AE5" w:rsidRPr="00100DA9">
              <w:rPr>
                <w:rFonts w:eastAsia="Arial"/>
              </w:rPr>
              <w:t xml:space="preserve"> vulnerability to climate change, </w:t>
            </w:r>
            <w:r w:rsidRPr="00100DA9">
              <w:rPr>
                <w:rFonts w:eastAsia="Arial"/>
              </w:rPr>
              <w:t xml:space="preserve">increased greenhouse gas emissions, more inequitable outcomes, or diminished welfare. </w:t>
            </w:r>
          </w:p>
        </w:tc>
      </w:tr>
      <w:tr w:rsidR="00E04AF6" w14:paraId="33D75AD2"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2141FB0D" w14:textId="6F07EE41" w:rsidR="00E04AF6" w:rsidRDefault="00E04AF6" w:rsidP="00895CD8">
            <w:pPr>
              <w:pStyle w:val="DHHStabletext"/>
            </w:pPr>
            <w:r w:rsidRPr="003F1E5E">
              <w:t>Mitigation</w:t>
            </w:r>
            <w:r w:rsidR="003F1E5E" w:rsidRPr="001C6132">
              <w:t xml:space="preserve"> </w:t>
            </w:r>
          </w:p>
        </w:tc>
        <w:tc>
          <w:tcPr>
            <w:tcW w:w="7561" w:type="dxa"/>
          </w:tcPr>
          <w:p w14:paraId="7B48D319" w14:textId="52F61181" w:rsidR="00E04AF6" w:rsidRPr="003F1E5E" w:rsidRDefault="003F1E5E"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highlight w:val="yellow"/>
              </w:rPr>
            </w:pPr>
            <w:r w:rsidRPr="003F1E5E">
              <w:rPr>
                <w:rFonts w:eastAsia="Arial"/>
              </w:rPr>
              <w:t>A human intervention to reduce</w:t>
            </w:r>
            <w:r>
              <w:rPr>
                <w:rFonts w:eastAsia="Arial"/>
              </w:rPr>
              <w:t xml:space="preserve"> </w:t>
            </w:r>
            <w:r w:rsidRPr="003F1E5E">
              <w:rPr>
                <w:rFonts w:eastAsia="Arial"/>
              </w:rPr>
              <w:t>emissions or enhance the sinks of greenhouse gases.</w:t>
            </w:r>
          </w:p>
        </w:tc>
      </w:tr>
      <w:tr w:rsidR="009F5E96" w14:paraId="38E56172"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2A774B01" w14:textId="0C8F8D45" w:rsidR="009F5E96" w:rsidRPr="003F1E5E" w:rsidRDefault="009F5E96" w:rsidP="00895CD8">
            <w:pPr>
              <w:pStyle w:val="DHHStabletext"/>
            </w:pPr>
            <w:r>
              <w:t>Planetary health</w:t>
            </w:r>
          </w:p>
        </w:tc>
        <w:tc>
          <w:tcPr>
            <w:tcW w:w="7561" w:type="dxa"/>
          </w:tcPr>
          <w:p w14:paraId="3D852B92" w14:textId="294A0308" w:rsidR="009F5E96" w:rsidRPr="008A238F" w:rsidRDefault="009F5E96" w:rsidP="008A238F">
            <w:pPr>
              <w:pStyle w:val="DHHStabletext"/>
              <w:cnfStyle w:val="000000000000" w:firstRow="0" w:lastRow="0" w:firstColumn="0" w:lastColumn="0" w:oddVBand="0" w:evenVBand="0" w:oddHBand="0" w:evenHBand="0" w:firstRowFirstColumn="0" w:firstRowLastColumn="0" w:lastRowFirstColumn="0" w:lastRowLastColumn="0"/>
              <w:rPr>
                <w:rFonts w:eastAsia="Times"/>
              </w:rPr>
            </w:pPr>
            <w:r w:rsidRPr="008A238F">
              <w:rPr>
                <w:rFonts w:eastAsia="Times"/>
              </w:rPr>
              <w:t>T</w:t>
            </w:r>
            <w:r w:rsidRPr="009F5E96">
              <w:rPr>
                <w:rFonts w:eastAsia="Times"/>
              </w:rPr>
              <w:t xml:space="preserve">he health of human civilisation and the state of the natural systems on which it </w:t>
            </w:r>
            <w:r w:rsidRPr="009F5E96">
              <w:t>depends.</w:t>
            </w:r>
            <w:r w:rsidRPr="009F5E96">
              <w:rPr>
                <w:rFonts w:eastAsia="Times"/>
              </w:rPr>
              <w:t xml:space="preserve"> It is a transdisciplinary field focused on addressing the impacts of disruptions to the planet’s natural systems on all life on earth.</w:t>
            </w:r>
          </w:p>
        </w:tc>
      </w:tr>
      <w:tr w:rsidR="00895CD8" w14:paraId="0FB561AE"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4ADEF1B4" w14:textId="7B349298" w:rsidR="00895CD8" w:rsidRDefault="00895CD8" w:rsidP="00895CD8">
            <w:pPr>
              <w:pStyle w:val="DHHStabletext"/>
            </w:pPr>
            <w:r w:rsidRPr="00C62BD3">
              <w:t>Resilience</w:t>
            </w:r>
          </w:p>
        </w:tc>
        <w:tc>
          <w:tcPr>
            <w:tcW w:w="7561" w:type="dxa"/>
          </w:tcPr>
          <w:p w14:paraId="65EB51FE" w14:textId="462CBFA9" w:rsidR="00895CD8" w:rsidRPr="00B4233B" w:rsidRDefault="00B3620E"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rPr>
            </w:pPr>
            <w:r>
              <w:t>The capacity of social, economic and environmental</w:t>
            </w:r>
            <w:r w:rsidR="00A545F9">
              <w:t xml:space="preserve"> </w:t>
            </w:r>
            <w:r>
              <w:t>systems to cope with a hazardous event or trend or disturbance,</w:t>
            </w:r>
            <w:r w:rsidR="00A545F9">
              <w:t xml:space="preserve"> </w:t>
            </w:r>
            <w:r>
              <w:t>responding or reorgani</w:t>
            </w:r>
            <w:r w:rsidR="00E82B7B">
              <w:t>s</w:t>
            </w:r>
            <w:r>
              <w:t>ing in ways that maintain their essential function,</w:t>
            </w:r>
            <w:r w:rsidR="00A545F9">
              <w:t xml:space="preserve"> identity and structure while also maintaining the capacity for adaptation, learning and transformation. </w:t>
            </w:r>
          </w:p>
        </w:tc>
      </w:tr>
      <w:tr w:rsidR="00895CD8" w14:paraId="74BD65F3"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130A6212" w14:textId="7EA9BD52" w:rsidR="00895CD8" w:rsidRPr="00C27490" w:rsidRDefault="00895CD8" w:rsidP="00895CD8">
            <w:pPr>
              <w:pStyle w:val="DHHStabletext"/>
            </w:pPr>
            <w:r w:rsidRPr="00C27490">
              <w:t>Risk</w:t>
            </w:r>
          </w:p>
        </w:tc>
        <w:tc>
          <w:tcPr>
            <w:tcW w:w="7561" w:type="dxa"/>
          </w:tcPr>
          <w:p w14:paraId="10610304" w14:textId="109C03C6" w:rsidR="00895CD8" w:rsidRPr="00B4233B" w:rsidRDefault="00DD1E94"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C27490">
              <w:rPr>
                <w:rFonts w:eastAsia="Arial"/>
              </w:rPr>
              <w:t>The potential for consequences where something of value is at stake and where the outcome is uncertain. Risk is often represented as a probability of occurrence of hazardous</w:t>
            </w:r>
            <w:r w:rsidR="008C12BD" w:rsidRPr="00C27490">
              <w:rPr>
                <w:rFonts w:eastAsia="Arial"/>
              </w:rPr>
              <w:t xml:space="preserve"> </w:t>
            </w:r>
            <w:r w:rsidRPr="00C27490">
              <w:rPr>
                <w:rFonts w:eastAsia="Arial"/>
              </w:rPr>
              <w:t>events or trends multiplied by the consequences</w:t>
            </w:r>
            <w:r w:rsidR="008C12BD" w:rsidRPr="00C27490">
              <w:rPr>
                <w:rFonts w:eastAsia="Arial"/>
              </w:rPr>
              <w:t xml:space="preserve"> </w:t>
            </w:r>
            <w:r w:rsidRPr="00C27490">
              <w:rPr>
                <w:rFonts w:eastAsia="Arial"/>
              </w:rPr>
              <w:t>if these events occur.</w:t>
            </w:r>
          </w:p>
        </w:tc>
      </w:tr>
      <w:tr w:rsidR="001A7EEE" w14:paraId="4E728413" w14:textId="77777777" w:rsidTr="00970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3EE53F0F" w14:textId="0AFF845D" w:rsidR="001A7EEE" w:rsidRPr="00C27490" w:rsidRDefault="001A7EEE" w:rsidP="00895CD8">
            <w:pPr>
              <w:pStyle w:val="DHHStabletext"/>
            </w:pPr>
            <w:r>
              <w:t>Transformational adaptation</w:t>
            </w:r>
          </w:p>
        </w:tc>
        <w:tc>
          <w:tcPr>
            <w:tcW w:w="7561" w:type="dxa"/>
          </w:tcPr>
          <w:p w14:paraId="7BB0F34B" w14:textId="71981117" w:rsidR="001A7EEE" w:rsidRPr="00C27490" w:rsidRDefault="001A7EEE" w:rsidP="00895CD8">
            <w:pPr>
              <w:pStyle w:val="DHHStabletext"/>
              <w:cnfStyle w:val="000000100000" w:firstRow="0" w:lastRow="0" w:firstColumn="0" w:lastColumn="0" w:oddVBand="0" w:evenVBand="0" w:oddHBand="1" w:evenHBand="0" w:firstRowFirstColumn="0" w:firstRowLastColumn="0" w:lastRowFirstColumn="0" w:lastRowLastColumn="0"/>
              <w:rPr>
                <w:rFonts w:eastAsia="Arial"/>
              </w:rPr>
            </w:pPr>
            <w:r>
              <w:t>Adaptation that changes the fundamental attributes of a social-ecological system in anticipation of climate change and its impacts.</w:t>
            </w:r>
          </w:p>
        </w:tc>
      </w:tr>
      <w:tr w:rsidR="00895CD8" w14:paraId="116A4B79" w14:textId="77777777" w:rsidTr="00970606">
        <w:tc>
          <w:tcPr>
            <w:cnfStyle w:val="001000000000" w:firstRow="0" w:lastRow="0" w:firstColumn="1" w:lastColumn="0" w:oddVBand="0" w:evenVBand="0" w:oddHBand="0" w:evenHBand="0" w:firstRowFirstColumn="0" w:firstRowLastColumn="0" w:lastRowFirstColumn="0" w:lastRowLastColumn="0"/>
            <w:tcW w:w="1850" w:type="dxa"/>
          </w:tcPr>
          <w:p w14:paraId="6777FA27" w14:textId="7F700E1B" w:rsidR="00895CD8" w:rsidRPr="001D4504" w:rsidRDefault="00895CD8" w:rsidP="001D4504">
            <w:pPr>
              <w:pStyle w:val="DHHStabletext"/>
              <w:rPr>
                <w:b w:val="0"/>
                <w:bCs w:val="0"/>
              </w:rPr>
            </w:pPr>
            <w:r w:rsidRPr="004068EC">
              <w:t>Vulnerability</w:t>
            </w:r>
            <w:r w:rsidR="001D4504">
              <w:t>, s</w:t>
            </w:r>
            <w:r w:rsidRPr="001C6132">
              <w:t>ensitivity</w:t>
            </w:r>
            <w:r w:rsidR="001D4504">
              <w:t xml:space="preserve"> and a</w:t>
            </w:r>
            <w:r w:rsidRPr="001C6132">
              <w:t>daptive capacity</w:t>
            </w:r>
          </w:p>
        </w:tc>
        <w:tc>
          <w:tcPr>
            <w:tcW w:w="7561" w:type="dxa"/>
          </w:tcPr>
          <w:p w14:paraId="51CDEED9" w14:textId="222732C5" w:rsidR="00895CD8" w:rsidRDefault="00895CD8" w:rsidP="00895CD8">
            <w:pPr>
              <w:pStyle w:val="DHHStabletext"/>
              <w:cnfStyle w:val="000000000000" w:firstRow="0" w:lastRow="0" w:firstColumn="0" w:lastColumn="0" w:oddVBand="0" w:evenVBand="0" w:oddHBand="0" w:evenHBand="0" w:firstRowFirstColumn="0" w:firstRowLastColumn="0" w:lastRowFirstColumn="0" w:lastRowLastColumn="0"/>
              <w:rPr>
                <w:rFonts w:eastAsia="Arial"/>
              </w:rPr>
            </w:pPr>
            <w:r w:rsidRPr="00C154C2">
              <w:rPr>
                <w:rFonts w:eastAsia="Arial"/>
              </w:rPr>
              <w:t>The degree to which a system, sector or social group is susceptible to the adverse effects of climate change; vulnerability depends on the nature of the climate changes to which the system is exposed, its sensitivity to those changes and its adaptive capacity.</w:t>
            </w:r>
          </w:p>
          <w:p w14:paraId="485DDF0A" w14:textId="3B38DA97" w:rsidR="00C154C2" w:rsidRPr="004068EC" w:rsidRDefault="00C154C2" w:rsidP="00895CD8">
            <w:pPr>
              <w:pStyle w:val="DHHStabletext"/>
              <w:cnfStyle w:val="000000000000" w:firstRow="0" w:lastRow="0" w:firstColumn="0" w:lastColumn="0" w:oddVBand="0" w:evenVBand="0" w:oddHBand="0" w:evenHBand="0" w:firstRowFirstColumn="0" w:firstRowLastColumn="0" w:lastRowFirstColumn="0" w:lastRowLastColumn="0"/>
              <w:rPr>
                <w:b/>
              </w:rPr>
            </w:pPr>
            <w:r w:rsidRPr="004068EC">
              <w:rPr>
                <w:b/>
                <w:bCs/>
              </w:rPr>
              <w:t>Sensitivity:</w:t>
            </w:r>
            <w:r w:rsidR="00195F20" w:rsidRPr="004068EC">
              <w:rPr>
                <w:b/>
                <w:bCs/>
              </w:rPr>
              <w:t xml:space="preserve"> </w:t>
            </w:r>
            <w:r w:rsidR="00195F20" w:rsidRPr="004068EC">
              <w:t>The degree to which populations are affected by climate variability or change</w:t>
            </w:r>
            <w:r w:rsidR="00E82B7B">
              <w:t>.</w:t>
            </w:r>
          </w:p>
          <w:p w14:paraId="00C49A91" w14:textId="4BE5B3BA" w:rsidR="00895CD8" w:rsidRPr="004068EC" w:rsidRDefault="00C154C2" w:rsidP="004068EC">
            <w:pPr>
              <w:pStyle w:val="DHHStabletext"/>
              <w:cnfStyle w:val="000000000000" w:firstRow="0" w:lastRow="0" w:firstColumn="0" w:lastColumn="0" w:oddVBand="0" w:evenVBand="0" w:oddHBand="0" w:evenHBand="0" w:firstRowFirstColumn="0" w:firstRowLastColumn="0" w:lastRowFirstColumn="0" w:lastRowLastColumn="0"/>
              <w:rPr>
                <w:rFonts w:eastAsia="Arial"/>
                <w:b/>
              </w:rPr>
            </w:pPr>
            <w:r w:rsidRPr="004068EC">
              <w:rPr>
                <w:b/>
              </w:rPr>
              <w:t>Adaptive capacity</w:t>
            </w:r>
            <w:r w:rsidRPr="00C154C2">
              <w:rPr>
                <w:b/>
                <w:bCs/>
              </w:rPr>
              <w:t>:</w:t>
            </w:r>
            <w:r w:rsidR="000B5F13" w:rsidRPr="004068EC">
              <w:rPr>
                <w:b/>
                <w:bCs/>
              </w:rPr>
              <w:t xml:space="preserve"> </w:t>
            </w:r>
            <w:r w:rsidR="00C17A12" w:rsidRPr="004068EC">
              <w:t>T</w:t>
            </w:r>
            <w:r w:rsidR="000B5F13" w:rsidRPr="004068EC">
              <w:t>he</w:t>
            </w:r>
            <w:r w:rsidR="00AD07A7" w:rsidRPr="004068EC">
              <w:t xml:space="preserve"> capability of populations to adjust to change, to minimise harm, to act on opportunities or to cope with the consequences.</w:t>
            </w:r>
          </w:p>
        </w:tc>
      </w:tr>
    </w:tbl>
    <w:p w14:paraId="0862B542" w14:textId="77777777" w:rsidR="00970606" w:rsidRDefault="005536D7" w:rsidP="00153BFD">
      <w:pPr>
        <w:pStyle w:val="DHHSbody"/>
        <w:rPr>
          <w:i/>
          <w:iCs/>
          <w:sz w:val="16"/>
          <w:szCs w:val="16"/>
          <w:vertAlign w:val="superscript"/>
        </w:rPr>
      </w:pPr>
      <w:r w:rsidRPr="00015CC8">
        <w:rPr>
          <w:i/>
          <w:iCs/>
          <w:sz w:val="16"/>
          <w:szCs w:val="16"/>
        </w:rPr>
        <w:t xml:space="preserve">Definitions are sourced from </w:t>
      </w:r>
      <w:r w:rsidR="00AC5832" w:rsidRPr="00015CC8">
        <w:rPr>
          <w:i/>
          <w:iCs/>
          <w:sz w:val="16"/>
          <w:szCs w:val="16"/>
        </w:rPr>
        <w:t>DELWP</w:t>
      </w:r>
      <w:r w:rsidR="00AC5832" w:rsidRPr="00015CC8" w:rsidDel="00851A2C">
        <w:rPr>
          <w:i/>
          <w:iCs/>
          <w:sz w:val="16"/>
          <w:szCs w:val="16"/>
        </w:rPr>
        <w:t xml:space="preserve"> </w:t>
      </w:r>
      <w:r w:rsidR="00502E67" w:rsidRPr="00015CC8" w:rsidDel="00851A2C">
        <w:rPr>
          <w:i/>
          <w:iCs/>
          <w:sz w:val="16"/>
          <w:szCs w:val="16"/>
        </w:rPr>
        <w:t>2019</w:t>
      </w:r>
      <w:r w:rsidR="008F0A45">
        <w:rPr>
          <w:i/>
          <w:iCs/>
          <w:sz w:val="16"/>
          <w:szCs w:val="16"/>
        </w:rPr>
        <w:t>,</w:t>
      </w:r>
      <w:r w:rsidR="00502E67" w:rsidRPr="00DB448B">
        <w:rPr>
          <w:i/>
          <w:iCs/>
          <w:sz w:val="16"/>
          <w:szCs w:val="16"/>
          <w:vertAlign w:val="superscript"/>
        </w:rPr>
        <w:fldChar w:fldCharType="begin"/>
      </w:r>
      <w:r w:rsidR="007A4E83">
        <w:rPr>
          <w:i/>
          <w:iCs/>
          <w:sz w:val="16"/>
          <w:szCs w:val="16"/>
          <w:vertAlign w:val="superscript"/>
        </w:rPr>
        <w:instrText xml:space="preserve"> ADDIN EN.CITE &lt;EndNote&gt;&lt;Cite&gt;&lt;Year&gt;2019&lt;/Year&gt;&lt;RecNum&gt;289&lt;/RecNum&gt;&lt;IDText&gt;Department of Environment, Land, Water and Planning. Victoria&amp;apos;s Climate Science Report 2019&lt;/IDText&gt;&lt;DisplayText&gt;15&lt;/DisplayText&gt;&lt;record&gt;&lt;rec-number&gt;289&lt;/rec-number&gt;&lt;foreign-keys&gt;&lt;key app="EN" db-id="fwvs520dta0pajerxw65e0pi2ztww9f052dv" timestamp="0" guid="5ea6ab58-43fc-48f2-ac43-9a47160793b9"&gt;289&lt;/key&gt;&lt;/foreign-keys&gt;&lt;ref-type name="Government Document"&gt;46&lt;/ref-type&gt;&lt;contributors&gt;&lt;/contributors&gt;&lt;titles&gt;&lt;title&gt;Department of Environment, Land, Water and Planning. Victoria&amp;apos;s Climate Science Report 2019.&lt;/title&gt;&lt;/titles&gt;&lt;dates&gt;&lt;year&gt;2019&lt;/year&gt;&lt;/dates&gt;&lt;pub-location&gt;Melbourne, Australia&lt;/pub-location&gt;&lt;publisher&gt;DELWP, State Government of Vicroria&lt;/publisher&gt;&lt;urls&gt;&lt;related-urls&gt;&lt;url&gt;https://www.climatechange.vic.gov.au/climate-science-report-2019&lt;/url&gt;&lt;/related-urls&gt;&lt;/urls&gt;&lt;/record&gt;&lt;/Cite&gt;&lt;/EndNote&gt;</w:instrText>
      </w:r>
      <w:r w:rsidR="00502E67" w:rsidRPr="00DB448B">
        <w:rPr>
          <w:i/>
          <w:iCs/>
          <w:sz w:val="16"/>
          <w:szCs w:val="16"/>
          <w:vertAlign w:val="superscript"/>
        </w:rPr>
        <w:fldChar w:fldCharType="separate"/>
      </w:r>
      <w:r w:rsidR="0000054B">
        <w:rPr>
          <w:i/>
          <w:iCs/>
          <w:noProof/>
          <w:sz w:val="16"/>
          <w:szCs w:val="16"/>
          <w:vertAlign w:val="superscript"/>
        </w:rPr>
        <w:t>15</w:t>
      </w:r>
      <w:r w:rsidR="00502E67" w:rsidRPr="00DB448B">
        <w:rPr>
          <w:i/>
          <w:iCs/>
          <w:sz w:val="16"/>
          <w:szCs w:val="16"/>
          <w:vertAlign w:val="superscript"/>
        </w:rPr>
        <w:fldChar w:fldCharType="end"/>
      </w:r>
      <w:r w:rsidR="00C17A12" w:rsidRPr="00015CC8">
        <w:rPr>
          <w:i/>
          <w:iCs/>
          <w:sz w:val="16"/>
          <w:szCs w:val="16"/>
        </w:rPr>
        <w:t xml:space="preserve"> DELWP 2016</w:t>
      </w:r>
      <w:r w:rsidR="0010251A">
        <w:rPr>
          <w:i/>
          <w:iCs/>
          <w:sz w:val="16"/>
          <w:szCs w:val="16"/>
        </w:rPr>
        <w:t>,</w:t>
      </w:r>
      <w:r w:rsidR="0010251A" w:rsidRPr="0010251A">
        <w:rPr>
          <w:i/>
          <w:iCs/>
          <w:sz w:val="16"/>
          <w:szCs w:val="16"/>
          <w:vertAlign w:val="superscript"/>
        </w:rPr>
        <w:fldChar w:fldCharType="begin"/>
      </w:r>
      <w:r w:rsidR="0010251A" w:rsidRPr="0010251A">
        <w:rPr>
          <w:i/>
          <w:iCs/>
          <w:sz w:val="16"/>
          <w:szCs w:val="16"/>
          <w:vertAlign w:val="superscript"/>
        </w:rPr>
        <w:instrText xml:space="preserve"> ADDIN EN.CITE &lt;EndNote&gt;&lt;Cite&gt;&lt;Year&gt;2016&lt;/Year&gt;&lt;RecNum&gt;411&lt;/RecNum&gt;&lt;DisplayText&gt;153&lt;/DisplayText&gt;&lt;record&gt;&lt;rec-number&gt;411&lt;/rec-number&gt;&lt;foreign-keys&gt;&lt;key app="EN" db-id="fwvs520dta0pajerxw65e0pi2ztww9f052dv" timestamp="1592276790" guid="08ab785a-018e-46e8-b54f-b85d49f8f390"&gt;411&lt;/key&gt;&lt;/foreign-keys&gt;&lt;ref-type name="Generic"&gt;13&lt;/ref-type&gt;&lt;contributors&gt;&lt;/contributors&gt;&lt;titles&gt;&lt;title&gt;Department of Environment, Land, Water and Planning. Victoria&amp;apos;s Climate Change Adaptation Plan 2017–2020.&lt;/title&gt;&lt;/titles&gt;&lt;dates&gt;&lt;year&gt;2016&lt;/year&gt;&lt;/dates&gt;&lt;pub-location&gt;Melbourne, Australia&lt;/pub-location&gt;&lt;publisher&gt;DELWP, State Government of Victoria&lt;/publisher&gt;&lt;urls&gt;&lt;/urls&gt;&lt;/record&gt;&lt;/Cite&gt;&lt;/EndNote&gt;</w:instrText>
      </w:r>
      <w:r w:rsidR="0010251A" w:rsidRPr="0010251A">
        <w:rPr>
          <w:i/>
          <w:iCs/>
          <w:sz w:val="16"/>
          <w:szCs w:val="16"/>
          <w:vertAlign w:val="superscript"/>
        </w:rPr>
        <w:fldChar w:fldCharType="separate"/>
      </w:r>
      <w:r w:rsidR="0010251A" w:rsidRPr="0010251A">
        <w:rPr>
          <w:i/>
          <w:iCs/>
          <w:noProof/>
          <w:sz w:val="16"/>
          <w:szCs w:val="16"/>
          <w:vertAlign w:val="superscript"/>
        </w:rPr>
        <w:t>153</w:t>
      </w:r>
      <w:r w:rsidR="0010251A" w:rsidRPr="0010251A">
        <w:rPr>
          <w:i/>
          <w:iCs/>
          <w:sz w:val="16"/>
          <w:szCs w:val="16"/>
          <w:vertAlign w:val="superscript"/>
        </w:rPr>
        <w:fldChar w:fldCharType="end"/>
      </w:r>
      <w:r w:rsidR="00502E67" w:rsidRPr="00015CC8">
        <w:rPr>
          <w:i/>
          <w:iCs/>
          <w:sz w:val="16"/>
          <w:szCs w:val="16"/>
        </w:rPr>
        <w:t xml:space="preserve"> </w:t>
      </w:r>
      <w:r w:rsidR="009754AA" w:rsidRPr="00015CC8">
        <w:rPr>
          <w:i/>
          <w:iCs/>
          <w:sz w:val="16"/>
          <w:szCs w:val="16"/>
        </w:rPr>
        <w:t>IPCC 2018,</w:t>
      </w:r>
      <w:r w:rsidR="00FB33EC" w:rsidRPr="00DB448B">
        <w:rPr>
          <w:i/>
          <w:iCs/>
          <w:sz w:val="16"/>
          <w:szCs w:val="16"/>
          <w:vertAlign w:val="superscript"/>
        </w:rPr>
        <w:fldChar w:fldCharType="begin"/>
      </w:r>
      <w:r w:rsidR="00A87DA3">
        <w:rPr>
          <w:i/>
          <w:iCs/>
          <w:sz w:val="16"/>
          <w:szCs w:val="16"/>
          <w:vertAlign w:val="superscript"/>
        </w:rPr>
        <w:instrText xml:space="preserve"> ADDIN EN.CITE &lt;EndNote&gt;&lt;Cite&gt;&lt;Author&gt;IPCC&lt;/Author&gt;&lt;Year&gt;2018&lt;/Year&gt;&lt;RecNum&gt;458&lt;/RecNum&gt;&lt;IDText&gt;Annex I: Glossary&lt;/IDText&gt;&lt;DisplayText&gt;154&lt;/DisplayText&gt;&lt;record&gt;&lt;rec-number&gt;458&lt;/rec-number&gt;&lt;foreign-keys&gt;&lt;key app="EN" db-id="fwvs520dta0pajerxw65e0pi2ztww9f052dv" timestamp="1593689048" guid="67290820-87a9-454a-8635-c6bdac7cf337"&gt;458&lt;/key&gt;&lt;/foreign-keys&gt;&lt;ref-type name="Book"&gt;6&lt;/ref-type&gt;&lt;contributors&gt;&lt;authors&gt;&lt;author&gt;IPCC&lt;/author&gt;&lt;/authors&gt;&lt;tertiary-authors&gt;&lt;author&gt;Masson-Delmotte, V., P. Zhai, H.-O. Pörtner, D. Roberts, J. Skea, P.R. Shukla, A. Pirani, W. Moufouma-Okia, C. Péan, R. Pidcock, S. Connors, J.B.R. Matthews, Y. Chen, X. Zhou, M.I. Gomis, E. Lonnoy, T. Maycock, M. Tignor, and T. Waterfield&lt;/author&gt;&lt;/tertiary-authors&gt;&lt;/contributors&gt;&lt;titles&gt;&lt;title&gt;Annex I: Glossary. In: Matthews JBR (ed).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Zhai P, Pörtner H-O, Roberts D, Skea J, Shukla PR (eds.)].&lt;/title&gt;&lt;/titles&gt;&lt;section&gt;541-562&lt;/section&gt;&lt;dates&gt;&lt;year&gt;2018&lt;/year&gt;&lt;/dates&gt;&lt;pub-location&gt;Cambridge, UK and New York, NY, USA&lt;/pub-location&gt;&lt;publisher&gt;Cambridge University Press&lt;/publisher&gt;&lt;urls&gt;&lt;related-urls&gt;&lt;url&gt;https://www.ipcc.ch/site/assets/uploads/sites/2/2019/06/SR15_AnnexI_Glossary.pdf&lt;/url&gt;&lt;/related-urls&gt;&lt;/urls&gt;&lt;/record&gt;&lt;/Cite&gt;&lt;/EndNote&gt;</w:instrText>
      </w:r>
      <w:r w:rsidR="00FB33EC" w:rsidRPr="00DB448B">
        <w:rPr>
          <w:i/>
          <w:iCs/>
          <w:sz w:val="16"/>
          <w:szCs w:val="16"/>
          <w:vertAlign w:val="superscript"/>
        </w:rPr>
        <w:fldChar w:fldCharType="separate"/>
      </w:r>
      <w:r w:rsidR="00AC4614">
        <w:rPr>
          <w:i/>
          <w:iCs/>
          <w:noProof/>
          <w:sz w:val="16"/>
          <w:szCs w:val="16"/>
          <w:vertAlign w:val="superscript"/>
        </w:rPr>
        <w:t>154</w:t>
      </w:r>
      <w:r w:rsidR="00FB33EC" w:rsidRPr="00DB448B">
        <w:rPr>
          <w:i/>
          <w:iCs/>
          <w:sz w:val="16"/>
          <w:szCs w:val="16"/>
          <w:vertAlign w:val="superscript"/>
        </w:rPr>
        <w:fldChar w:fldCharType="end"/>
      </w:r>
      <w:r w:rsidR="00E2518D">
        <w:rPr>
          <w:i/>
          <w:iCs/>
          <w:sz w:val="16"/>
          <w:szCs w:val="16"/>
          <w:vertAlign w:val="superscript"/>
        </w:rPr>
        <w:t xml:space="preserve"> </w:t>
      </w:r>
      <w:r w:rsidR="00E2518D">
        <w:rPr>
          <w:i/>
          <w:iCs/>
          <w:sz w:val="16"/>
          <w:szCs w:val="16"/>
        </w:rPr>
        <w:t>IPCC</w:t>
      </w:r>
      <w:r w:rsidR="00DD0CEC">
        <w:rPr>
          <w:i/>
          <w:iCs/>
          <w:sz w:val="16"/>
          <w:szCs w:val="16"/>
        </w:rPr>
        <w:t xml:space="preserve"> 2022,</w:t>
      </w:r>
      <w:r w:rsidR="001A5DB7" w:rsidRPr="00153BFD">
        <w:rPr>
          <w:i/>
          <w:iCs/>
          <w:sz w:val="16"/>
          <w:szCs w:val="16"/>
          <w:vertAlign w:val="superscript"/>
        </w:rPr>
        <w:fldChar w:fldCharType="begin"/>
      </w:r>
      <w:r w:rsidR="00242E45">
        <w:rPr>
          <w:i/>
          <w:iCs/>
          <w:sz w:val="16"/>
          <w:szCs w:val="16"/>
          <w:vertAlign w:val="superscript"/>
        </w:rPr>
        <w:instrText xml:space="preserve"> ADDIN EN.CITE &lt;EndNote&gt;&lt;Cite ExcludeAuth="1"&gt;&lt;Author&gt;IPCC&lt;/Author&gt;&lt;Year&gt;2022&lt;/Year&gt;&lt;RecNum&gt;577&lt;/RecNum&gt;&lt;DisplayText&gt;20&lt;/DisplayText&gt;&lt;record&gt;&lt;rec-number&gt;577&lt;/rec-number&gt;&lt;foreign-keys&gt;&lt;key app="EN" db-id="fwvs520dta0pajerxw65e0pi2ztww9f052dv" timestamp="1725496787" guid="2d4810b0-1f5e-462a-a323-43403b38559a"&gt;577&lt;/key&gt;&lt;/foreign-keys&gt;&lt;ref-type name="Book"&gt;6&lt;/ref-type&gt;&lt;contributors&gt;&lt;authors&gt;&lt;author&gt;IPCC&lt;/author&gt;&lt;/authors&gt;&lt;/contributors&gt;&lt;titles&gt;&lt;title&gt;Climate Change 2022: Impacts, Adaptation and Vulnerability. Contribution of Working Group II to the Sixth Assessment Report of the Intergovernmental Panel on Climate Change [Pörtner H-O, Roberts DC, Tignor M, Poloczanska ES, Mintenbeck K, Alegría A, et al. (eds.)].&lt;/title&gt;&lt;/titles&gt;&lt;pages&gt;3056&lt;/pages&gt;&lt;dates&gt;&lt;year&gt;2022&lt;/year&gt;&lt;/dates&gt;&lt;pub-location&gt;UK and New York, NY, USA&lt;/pub-location&gt;&lt;publisher&gt;Cambridge University Press&lt;/publisher&gt;&lt;urls&gt;&lt;/urls&gt;&lt;/record&gt;&lt;/Cite&gt;&lt;/EndNote&gt;</w:instrText>
      </w:r>
      <w:r w:rsidR="001A5DB7" w:rsidRPr="00153BFD">
        <w:rPr>
          <w:i/>
          <w:iCs/>
          <w:sz w:val="16"/>
          <w:szCs w:val="16"/>
          <w:vertAlign w:val="superscript"/>
        </w:rPr>
        <w:fldChar w:fldCharType="separate"/>
      </w:r>
      <w:r w:rsidR="00937C8F">
        <w:rPr>
          <w:i/>
          <w:iCs/>
          <w:noProof/>
          <w:sz w:val="16"/>
          <w:szCs w:val="16"/>
          <w:vertAlign w:val="superscript"/>
        </w:rPr>
        <w:t>20</w:t>
      </w:r>
      <w:r w:rsidR="001A5DB7" w:rsidRPr="00153BFD">
        <w:rPr>
          <w:i/>
          <w:iCs/>
          <w:sz w:val="16"/>
          <w:szCs w:val="16"/>
          <w:vertAlign w:val="superscript"/>
        </w:rPr>
        <w:fldChar w:fldCharType="end"/>
      </w:r>
      <w:r w:rsidR="007D5399">
        <w:rPr>
          <w:i/>
          <w:iCs/>
          <w:sz w:val="16"/>
          <w:szCs w:val="16"/>
        </w:rPr>
        <w:t xml:space="preserve"> </w:t>
      </w:r>
      <w:r w:rsidR="00D91A86">
        <w:rPr>
          <w:i/>
          <w:iCs/>
          <w:sz w:val="16"/>
          <w:szCs w:val="16"/>
        </w:rPr>
        <w:t xml:space="preserve">and </w:t>
      </w:r>
      <w:proofErr w:type="spellStart"/>
      <w:r w:rsidR="00D91A86">
        <w:rPr>
          <w:i/>
          <w:iCs/>
          <w:sz w:val="16"/>
          <w:szCs w:val="16"/>
        </w:rPr>
        <w:t>Whitmee</w:t>
      </w:r>
      <w:proofErr w:type="spellEnd"/>
      <w:r w:rsidR="00F93A0E">
        <w:rPr>
          <w:i/>
          <w:iCs/>
          <w:sz w:val="16"/>
          <w:szCs w:val="16"/>
        </w:rPr>
        <w:t xml:space="preserve"> et al</w:t>
      </w:r>
      <w:r w:rsidR="008D4C03">
        <w:rPr>
          <w:i/>
          <w:iCs/>
          <w:sz w:val="16"/>
          <w:szCs w:val="16"/>
        </w:rPr>
        <w:t xml:space="preserve">. </w:t>
      </w:r>
      <w:r w:rsidR="005C4D17">
        <w:rPr>
          <w:i/>
          <w:iCs/>
          <w:sz w:val="16"/>
          <w:szCs w:val="16"/>
        </w:rPr>
        <w:t>2015</w:t>
      </w:r>
      <w:r w:rsidR="00B557F9">
        <w:rPr>
          <w:i/>
          <w:iCs/>
          <w:sz w:val="16"/>
          <w:szCs w:val="16"/>
        </w:rPr>
        <w:t>.</w:t>
      </w:r>
      <w:r w:rsidR="00AD27FE" w:rsidRPr="00153BFD">
        <w:rPr>
          <w:i/>
          <w:iCs/>
          <w:sz w:val="16"/>
          <w:szCs w:val="16"/>
          <w:vertAlign w:val="superscript"/>
        </w:rPr>
        <w:fldChar w:fldCharType="begin"/>
      </w:r>
      <w:r w:rsidR="00877299">
        <w:rPr>
          <w:i/>
          <w:iCs/>
          <w:sz w:val="16"/>
          <w:szCs w:val="16"/>
          <w:vertAlign w:val="superscript"/>
        </w:rPr>
        <w:instrText xml:space="preserve"> ADDIN EN.CITE &lt;EndNote&gt;&lt;Cite&gt;&lt;Author&gt;Whitmee&lt;/Author&gt;&lt;Year&gt;2015&lt;/Year&gt;&lt;RecNum&gt;137&lt;/RecNum&gt;&lt;DisplayText&gt;79&lt;/DisplayText&gt;&lt;record&gt;&lt;rec-number&gt;137&lt;/rec-number&gt;&lt;foreign-keys&gt;&lt;key app="EN" db-id="fwvs520dta0pajerxw65e0pi2ztww9f052dv" timestamp="1554944014" guid="4c2e913b-95f4-4588-8749-e7f31685366a"&gt;137&lt;/key&gt;&lt;/foreign-keys&gt;&lt;ref-type name="Journal Article"&gt;17&lt;/ref-type&gt;&lt;contributors&gt;&lt;authors&gt;&lt;author&gt;Whitmee, S&lt;/author&gt;&lt;author&gt;Haines, A&lt;/author&gt;&lt;author&gt;Beyrer, C&lt;/author&gt;&lt;author&gt;Boltz, F&lt;/author&gt;&lt;author&gt;Capon, AG &lt;/author&gt;&lt;author&gt;Ferreira de Souza Dias, B &lt;/author&gt;&lt;author&gt;Ezeh, A&lt;/author&gt;&lt;author&gt;Frumkin, H&lt;/author&gt;&lt;author&gt;Gong, P&lt;/author&gt;&lt;author&gt;Head, P&lt;/author&gt;&lt;author&gt;Horton, R&lt;/author&gt;&lt;author&gt;Mace, GM &lt;/author&gt;&lt;author&gt;Marten, R&lt;/author&gt;&lt;author&gt;Myers, SS&lt;/author&gt;&lt;author&gt;Nishtar, S&lt;/author&gt;&lt;author&gt;Osofsky, SA&lt;/author&gt;&lt;author&gt;Pattanayak, SK&lt;/author&gt;&lt;author&gt;Pongsiri, MJ&lt;/author&gt;&lt;author&gt;Romanelli, C&lt;/author&gt;&lt;author&gt;Soucat, A&lt;/author&gt;&lt;author&gt;Vega, J&lt;/author&gt;&lt;author&gt;Yach, D&lt;/author&gt;&lt;/authors&gt;&lt;/contributors&gt;&lt;titles&gt;&lt;title&gt;Safeguarding human health in the Anthropocene epoch: report of The Rockefeller Foundation-Lancet Commission on planetary health.&lt;/title&gt;&lt;secondary-title&gt;The Lancet&lt;/secondary-title&gt;&lt;/titles&gt;&lt;periodical&gt;&lt;full-title&gt;The Lancet&lt;/full-title&gt;&lt;/periodical&gt;&lt;pages&gt;1973-2028&lt;/pages&gt;&lt;volume&gt;386&lt;/volume&gt;&lt;dates&gt;&lt;year&gt;2015&lt;/year&gt;&lt;/dates&gt;&lt;urls&gt;&lt;/urls&gt;&lt;/record&gt;&lt;/Cite&gt;&lt;/EndNote&gt;</w:instrText>
      </w:r>
      <w:r w:rsidR="00AD27FE" w:rsidRPr="00153BFD">
        <w:rPr>
          <w:i/>
          <w:iCs/>
          <w:sz w:val="16"/>
          <w:szCs w:val="16"/>
          <w:vertAlign w:val="superscript"/>
        </w:rPr>
        <w:fldChar w:fldCharType="separate"/>
      </w:r>
      <w:r w:rsidR="00937C8F">
        <w:rPr>
          <w:i/>
          <w:iCs/>
          <w:noProof/>
          <w:sz w:val="16"/>
          <w:szCs w:val="16"/>
          <w:vertAlign w:val="superscript"/>
        </w:rPr>
        <w:t>79</w:t>
      </w:r>
      <w:r w:rsidR="00AD27FE" w:rsidRPr="00153BFD">
        <w:rPr>
          <w:i/>
          <w:iCs/>
          <w:sz w:val="16"/>
          <w:szCs w:val="16"/>
          <w:vertAlign w:val="superscript"/>
        </w:rPr>
        <w:fldChar w:fldCharType="end"/>
      </w:r>
      <w:r w:rsidR="00153BFD">
        <w:rPr>
          <w:i/>
          <w:iCs/>
          <w:sz w:val="16"/>
          <w:szCs w:val="16"/>
          <w:vertAlign w:val="superscript"/>
        </w:rPr>
        <w:t xml:space="preserve"> </w:t>
      </w:r>
    </w:p>
    <w:p w14:paraId="6234D1D7" w14:textId="626FA84D" w:rsidR="00970606" w:rsidRDefault="00970606" w:rsidP="00970606">
      <w:pPr>
        <w:pStyle w:val="Heading1"/>
      </w:pPr>
      <w:bookmarkStart w:id="80" w:name="_Toc190954555"/>
      <w:r>
        <w:lastRenderedPageBreak/>
        <w:t xml:space="preserve">Infographic </w:t>
      </w:r>
      <w:r w:rsidR="003F2028">
        <w:t>descriptions</w:t>
      </w:r>
      <w:bookmarkEnd w:id="80"/>
    </w:p>
    <w:p w14:paraId="1F630218" w14:textId="37A876D8" w:rsidR="00970606" w:rsidRDefault="00970606" w:rsidP="003F2028">
      <w:pPr>
        <w:pStyle w:val="Heading3"/>
      </w:pPr>
      <w:bookmarkStart w:id="81" w:name="_Toc190954556"/>
      <w:r>
        <w:t>Figure 1</w:t>
      </w:r>
      <w:bookmarkEnd w:id="81"/>
      <w:r w:rsidR="00F542E1">
        <w:t xml:space="preserve">: </w:t>
      </w:r>
      <w:r w:rsidR="004333F2" w:rsidRPr="004333F2">
        <w:t>Direct and indirect effects of climate change on health and wellbeing</w:t>
      </w:r>
    </w:p>
    <w:p w14:paraId="34541628" w14:textId="4693C646" w:rsidR="00970606" w:rsidRDefault="00970606" w:rsidP="00970606">
      <w:pPr>
        <w:pStyle w:val="Body"/>
      </w:pPr>
      <w:r>
        <w:t>This</w:t>
      </w:r>
      <w:r w:rsidRPr="00970606">
        <w:t xml:space="preserve"> flow diagram shows the direct and indirect impacts of climate change on health and the social determinants of health</w:t>
      </w:r>
      <w:r>
        <w:t xml:space="preserve"> which are:</w:t>
      </w:r>
    </w:p>
    <w:p w14:paraId="18E2C24B" w14:textId="0FCBFB08" w:rsidR="00970606" w:rsidRDefault="00970606" w:rsidP="006321C4">
      <w:pPr>
        <w:pStyle w:val="Body"/>
        <w:numPr>
          <w:ilvl w:val="0"/>
          <w:numId w:val="34"/>
        </w:numPr>
      </w:pPr>
      <w:r>
        <w:t>Direct effects includ</w:t>
      </w:r>
      <w:r w:rsidR="008070BC">
        <w:t>ing</w:t>
      </w:r>
      <w:r>
        <w:t xml:space="preserve"> extreme heat, bushfires, drought and floods</w:t>
      </w:r>
    </w:p>
    <w:p w14:paraId="4E446ED8" w14:textId="1D07DA11" w:rsidR="00970606" w:rsidRDefault="00970606" w:rsidP="006321C4">
      <w:pPr>
        <w:pStyle w:val="Body"/>
        <w:numPr>
          <w:ilvl w:val="0"/>
          <w:numId w:val="34"/>
        </w:numPr>
      </w:pPr>
      <w:r>
        <w:t>Indirect effects includ</w:t>
      </w:r>
      <w:r w:rsidR="008070BC">
        <w:t>ing</w:t>
      </w:r>
      <w:r>
        <w:t xml:space="preserve"> water and air quality, food safety and ecological and land use change</w:t>
      </w:r>
    </w:p>
    <w:p w14:paraId="325D25C4" w14:textId="2F5345AC" w:rsidR="00970606" w:rsidRDefault="00970606" w:rsidP="006321C4">
      <w:pPr>
        <w:pStyle w:val="Body"/>
        <w:numPr>
          <w:ilvl w:val="0"/>
          <w:numId w:val="34"/>
        </w:numPr>
      </w:pPr>
      <w:r>
        <w:t xml:space="preserve">Social determinants </w:t>
      </w:r>
      <w:r w:rsidR="008070BC">
        <w:t xml:space="preserve">including </w:t>
      </w:r>
      <w:r>
        <w:t>socio-economic status, education, housing, transportation, food security, social capital, age, gender and access to health and human services</w:t>
      </w:r>
    </w:p>
    <w:p w14:paraId="3A7EAD1D" w14:textId="76C29C43" w:rsidR="00970606" w:rsidRDefault="00970606" w:rsidP="006321C4">
      <w:pPr>
        <w:pStyle w:val="Body"/>
        <w:numPr>
          <w:ilvl w:val="0"/>
          <w:numId w:val="34"/>
        </w:numPr>
      </w:pPr>
      <w:r>
        <w:t xml:space="preserve">Heath impacts </w:t>
      </w:r>
      <w:r w:rsidR="008070BC">
        <w:t xml:space="preserve">including </w:t>
      </w:r>
      <w:r>
        <w:t xml:space="preserve">respiratory diseases, cardiovascular diseases, infectious diseases, mental illness, allergies, injuries, poisoning, poor nutrition and skin diseases </w:t>
      </w:r>
    </w:p>
    <w:p w14:paraId="28C4145E" w14:textId="30DA3524" w:rsidR="00970606" w:rsidRDefault="00970606" w:rsidP="003F2028">
      <w:pPr>
        <w:pStyle w:val="Heading3"/>
      </w:pPr>
      <w:bookmarkStart w:id="82" w:name="_Toc190954557"/>
      <w:r>
        <w:t>Figure 2</w:t>
      </w:r>
      <w:bookmarkEnd w:id="82"/>
      <w:r w:rsidR="004333F2">
        <w:t xml:space="preserve">: </w:t>
      </w:r>
      <w:r w:rsidR="004333F2" w:rsidRPr="004333F2">
        <w:t>Interconnectedness of climate adaptation and mitigation</w:t>
      </w:r>
    </w:p>
    <w:p w14:paraId="6D96AE17" w14:textId="1FA8173E" w:rsidR="00970606" w:rsidRDefault="00970606" w:rsidP="00970606">
      <w:pPr>
        <w:pStyle w:val="Body"/>
      </w:pPr>
      <w:r>
        <w:t>The left of the</w:t>
      </w:r>
      <w:r w:rsidRPr="00970606">
        <w:t xml:space="preserve"> Venn diagram shows examples of adaptation actions</w:t>
      </w:r>
      <w:r>
        <w:t xml:space="preserve"> </w:t>
      </w:r>
      <w:r w:rsidR="00960DE1">
        <w:t>including</w:t>
      </w:r>
      <w:r>
        <w:t>:</w:t>
      </w:r>
    </w:p>
    <w:p w14:paraId="426CB477" w14:textId="00ECC995" w:rsidR="00970606" w:rsidRDefault="00970606" w:rsidP="006321C4">
      <w:pPr>
        <w:pStyle w:val="Body"/>
        <w:numPr>
          <w:ilvl w:val="0"/>
          <w:numId w:val="36"/>
        </w:numPr>
      </w:pPr>
      <w:r w:rsidRPr="00970606">
        <w:t>Community engagement on climate risks and protective actions</w:t>
      </w:r>
    </w:p>
    <w:p w14:paraId="6019B726" w14:textId="3EFBF926" w:rsidR="00970606" w:rsidRDefault="00970606" w:rsidP="006321C4">
      <w:pPr>
        <w:pStyle w:val="Body"/>
        <w:numPr>
          <w:ilvl w:val="0"/>
          <w:numId w:val="36"/>
        </w:numPr>
      </w:pPr>
      <w:r w:rsidRPr="00970606">
        <w:t>Adjustments to workforce</w:t>
      </w:r>
    </w:p>
    <w:p w14:paraId="61E11017" w14:textId="2FD16F93" w:rsidR="00970606" w:rsidRDefault="00970606" w:rsidP="006321C4">
      <w:pPr>
        <w:pStyle w:val="Body"/>
        <w:numPr>
          <w:ilvl w:val="0"/>
          <w:numId w:val="36"/>
        </w:numPr>
      </w:pPr>
      <w:r w:rsidRPr="00970606">
        <w:t>Replacement or retrofits of high-risk assets</w:t>
      </w:r>
    </w:p>
    <w:p w14:paraId="1DEB9A86" w14:textId="609A95E2" w:rsidR="00970606" w:rsidRDefault="00970606" w:rsidP="006321C4">
      <w:pPr>
        <w:pStyle w:val="Body"/>
        <w:numPr>
          <w:ilvl w:val="0"/>
          <w:numId w:val="36"/>
        </w:numPr>
      </w:pPr>
      <w:r w:rsidRPr="00970606">
        <w:t>Mental health and wellbeing support tailored to climate change</w:t>
      </w:r>
      <w:r>
        <w:t xml:space="preserve"> impacts</w:t>
      </w:r>
    </w:p>
    <w:p w14:paraId="7E91A8FE" w14:textId="6A430E10" w:rsidR="00970606" w:rsidRDefault="00970606" w:rsidP="006321C4">
      <w:pPr>
        <w:pStyle w:val="Body"/>
        <w:numPr>
          <w:ilvl w:val="0"/>
          <w:numId w:val="36"/>
        </w:numPr>
      </w:pPr>
      <w:r w:rsidRPr="00970606">
        <w:t>Enhanced emergency management planning and response</w:t>
      </w:r>
    </w:p>
    <w:p w14:paraId="188EF6C4" w14:textId="53639E51" w:rsidR="00970606" w:rsidRDefault="00970606" w:rsidP="00DA7167">
      <w:pPr>
        <w:pStyle w:val="Body"/>
      </w:pPr>
      <w:r>
        <w:t>The right of the</w:t>
      </w:r>
      <w:r w:rsidRPr="00970606">
        <w:t xml:space="preserve"> Venn diagram shows examples of </w:t>
      </w:r>
      <w:r>
        <w:t xml:space="preserve">mitigation </w:t>
      </w:r>
      <w:r w:rsidRPr="00970606">
        <w:t>actions</w:t>
      </w:r>
      <w:r>
        <w:t xml:space="preserve"> </w:t>
      </w:r>
      <w:r w:rsidR="00960DE1">
        <w:t>including</w:t>
      </w:r>
      <w:r>
        <w:t>:</w:t>
      </w:r>
    </w:p>
    <w:p w14:paraId="5C25D79C" w14:textId="5DAED326" w:rsidR="00970606" w:rsidRDefault="00970606" w:rsidP="006321C4">
      <w:pPr>
        <w:pStyle w:val="Body"/>
        <w:numPr>
          <w:ilvl w:val="0"/>
          <w:numId w:val="38"/>
        </w:numPr>
      </w:pPr>
      <w:r w:rsidRPr="00970606">
        <w:t>Increased use of renewable energy</w:t>
      </w:r>
    </w:p>
    <w:p w14:paraId="5798BAC6" w14:textId="4A776A75" w:rsidR="00970606" w:rsidRDefault="00970606" w:rsidP="006321C4">
      <w:pPr>
        <w:pStyle w:val="Body"/>
        <w:numPr>
          <w:ilvl w:val="0"/>
          <w:numId w:val="38"/>
        </w:numPr>
      </w:pPr>
      <w:r w:rsidRPr="00970606">
        <w:t>Programs to eliminate or reduce our greenhouse gas emissions</w:t>
      </w:r>
    </w:p>
    <w:p w14:paraId="5930A13D" w14:textId="35963480" w:rsidR="00970606" w:rsidRDefault="00970606" w:rsidP="006321C4">
      <w:pPr>
        <w:pStyle w:val="Body"/>
        <w:numPr>
          <w:ilvl w:val="0"/>
          <w:numId w:val="38"/>
        </w:numPr>
      </w:pPr>
      <w:r w:rsidRPr="00970606">
        <w:t>Waste avoidance and/or reduction initiatives</w:t>
      </w:r>
    </w:p>
    <w:p w14:paraId="7FB77451" w14:textId="2F2B361F" w:rsidR="00970606" w:rsidRDefault="00970606" w:rsidP="006321C4">
      <w:pPr>
        <w:pStyle w:val="Body"/>
        <w:numPr>
          <w:ilvl w:val="0"/>
          <w:numId w:val="38"/>
        </w:numPr>
      </w:pPr>
      <w:r>
        <w:t xml:space="preserve">Increased use of </w:t>
      </w:r>
      <w:r w:rsidRPr="00970606">
        <w:t>sustainable transport – active and public transport and electric vehicles</w:t>
      </w:r>
    </w:p>
    <w:p w14:paraId="054E2408" w14:textId="6A81C8E5" w:rsidR="00970606" w:rsidRDefault="00970606" w:rsidP="00970606">
      <w:pPr>
        <w:pStyle w:val="Body"/>
      </w:pPr>
      <w:r w:rsidRPr="00970606">
        <w:t>The centre of the Venn diagram shows actions that mutually work towards mitigating climate change whilst also helping communities adapt to the impacts of climate change.</w:t>
      </w:r>
      <w:r>
        <w:t xml:space="preserve"> This includes:</w:t>
      </w:r>
    </w:p>
    <w:p w14:paraId="0694B567" w14:textId="4FCC1786" w:rsidR="00970606" w:rsidRDefault="00970606" w:rsidP="006321C4">
      <w:pPr>
        <w:pStyle w:val="Body"/>
        <w:numPr>
          <w:ilvl w:val="0"/>
          <w:numId w:val="37"/>
        </w:numPr>
      </w:pPr>
      <w:r>
        <w:t>Urban greening and cooling initiatives in our developments</w:t>
      </w:r>
    </w:p>
    <w:p w14:paraId="2AE6DE5D" w14:textId="5A7B3428" w:rsidR="00970606" w:rsidRDefault="00970606" w:rsidP="006321C4">
      <w:pPr>
        <w:pStyle w:val="Body"/>
        <w:numPr>
          <w:ilvl w:val="0"/>
          <w:numId w:val="37"/>
        </w:numPr>
      </w:pPr>
      <w:r w:rsidRPr="00970606">
        <w:t>Energy efficiency and thermal comfort upgrades of our infrastructure</w:t>
      </w:r>
    </w:p>
    <w:p w14:paraId="616C7B71" w14:textId="524631B6" w:rsidR="00970606" w:rsidRDefault="00970606" w:rsidP="006321C4">
      <w:pPr>
        <w:pStyle w:val="Body"/>
        <w:numPr>
          <w:ilvl w:val="0"/>
          <w:numId w:val="37"/>
        </w:numPr>
      </w:pPr>
      <w:r>
        <w:t>Water conservation initiatives</w:t>
      </w:r>
    </w:p>
    <w:p w14:paraId="6EFE10E1" w14:textId="45E49358" w:rsidR="00970606" w:rsidRDefault="00970606" w:rsidP="006321C4">
      <w:pPr>
        <w:pStyle w:val="Body"/>
        <w:numPr>
          <w:ilvl w:val="0"/>
          <w:numId w:val="37"/>
        </w:numPr>
      </w:pPr>
      <w:r w:rsidRPr="00970606">
        <w:t>Staff and community climate change engagement and awareness raising</w:t>
      </w:r>
    </w:p>
    <w:p w14:paraId="533FFEF0" w14:textId="0C9E2FBB" w:rsidR="00970606" w:rsidRDefault="00970606" w:rsidP="006321C4">
      <w:pPr>
        <w:pStyle w:val="Body"/>
        <w:numPr>
          <w:ilvl w:val="0"/>
          <w:numId w:val="37"/>
        </w:numPr>
      </w:pPr>
      <w:r>
        <w:t>Healthy and more sustainable food policies</w:t>
      </w:r>
    </w:p>
    <w:p w14:paraId="28FA40D0" w14:textId="77777777" w:rsidR="00970606" w:rsidRDefault="00970606" w:rsidP="00970606">
      <w:pPr>
        <w:pStyle w:val="Body"/>
      </w:pPr>
    </w:p>
    <w:p w14:paraId="72388C7B" w14:textId="77777777" w:rsidR="00970606" w:rsidRDefault="00970606" w:rsidP="00970606">
      <w:pPr>
        <w:pStyle w:val="Body"/>
      </w:pPr>
    </w:p>
    <w:p w14:paraId="44522A08" w14:textId="77777777" w:rsidR="00970606" w:rsidRDefault="00970606" w:rsidP="00970606">
      <w:pPr>
        <w:pStyle w:val="Body"/>
      </w:pPr>
    </w:p>
    <w:p w14:paraId="21C8FE21" w14:textId="5216CE00" w:rsidR="00970606" w:rsidRDefault="00970606" w:rsidP="003F2028">
      <w:pPr>
        <w:pStyle w:val="Heading3"/>
      </w:pPr>
      <w:bookmarkStart w:id="83" w:name="_Toc190954558"/>
      <w:r>
        <w:lastRenderedPageBreak/>
        <w:t>Figure 3</w:t>
      </w:r>
      <w:bookmarkEnd w:id="83"/>
      <w:r w:rsidR="004333F2">
        <w:t xml:space="preserve">: </w:t>
      </w:r>
      <w:r w:rsidR="004333F2" w:rsidRPr="004333F2">
        <w:t>Climate resilient development</w:t>
      </w:r>
    </w:p>
    <w:p w14:paraId="047A4832" w14:textId="77777777" w:rsidR="00970606" w:rsidRDefault="00970606" w:rsidP="00970606">
      <w:pPr>
        <w:pStyle w:val="Body"/>
      </w:pPr>
      <w:r w:rsidRPr="00970606">
        <w:t>This diagram explores the synergies between mitigation, adaptation and development strategies and how they may interact to enable climate resilient development</w:t>
      </w:r>
      <w:r>
        <w:t>. This includes:</w:t>
      </w:r>
    </w:p>
    <w:p w14:paraId="4A33B9F1" w14:textId="0624A77C" w:rsidR="00970606" w:rsidRDefault="00970606" w:rsidP="006321C4">
      <w:pPr>
        <w:pStyle w:val="Body"/>
        <w:numPr>
          <w:ilvl w:val="0"/>
          <w:numId w:val="39"/>
        </w:numPr>
      </w:pPr>
      <w:r>
        <w:t xml:space="preserve">Low carbon development </w:t>
      </w:r>
    </w:p>
    <w:p w14:paraId="4E105A83" w14:textId="77777777" w:rsidR="00970606" w:rsidRDefault="00970606" w:rsidP="006321C4">
      <w:pPr>
        <w:pStyle w:val="Body"/>
        <w:numPr>
          <w:ilvl w:val="0"/>
          <w:numId w:val="39"/>
        </w:numPr>
      </w:pPr>
      <w:r>
        <w:t>Co-Benefits</w:t>
      </w:r>
    </w:p>
    <w:p w14:paraId="36CA0CCF" w14:textId="07843E07" w:rsidR="00970606" w:rsidRDefault="00970606" w:rsidP="006321C4">
      <w:pPr>
        <w:pStyle w:val="Body"/>
        <w:numPr>
          <w:ilvl w:val="0"/>
          <w:numId w:val="39"/>
        </w:numPr>
      </w:pPr>
      <w:r>
        <w:t xml:space="preserve">Narrowing adaptation gap </w:t>
      </w:r>
    </w:p>
    <w:p w14:paraId="5A9F9F7F" w14:textId="7C663BD0" w:rsidR="00970606" w:rsidRDefault="00970606" w:rsidP="003F2028">
      <w:pPr>
        <w:pStyle w:val="Heading3"/>
      </w:pPr>
      <w:bookmarkStart w:id="84" w:name="_Toc190954559"/>
      <w:r>
        <w:t>Figure 6</w:t>
      </w:r>
      <w:bookmarkEnd w:id="84"/>
      <w:r w:rsidR="004333F2">
        <w:t xml:space="preserve">: </w:t>
      </w:r>
      <w:r w:rsidR="004333F2" w:rsidRPr="006E11C5">
        <w:rPr>
          <w:rFonts w:eastAsia="Times"/>
        </w:rPr>
        <w:t>Benefits of urban green</w:t>
      </w:r>
      <w:r w:rsidR="004333F2">
        <w:rPr>
          <w:rFonts w:eastAsia="Times"/>
        </w:rPr>
        <w:t>ing</w:t>
      </w:r>
    </w:p>
    <w:p w14:paraId="334D6BA9" w14:textId="370208E1" w:rsidR="00970606" w:rsidRDefault="00970606" w:rsidP="00970606">
      <w:pPr>
        <w:pStyle w:val="Body"/>
      </w:pPr>
      <w:r>
        <w:t xml:space="preserve">This figure shows </w:t>
      </w:r>
      <w:r w:rsidR="00863C86">
        <w:t xml:space="preserve">examples of </w:t>
      </w:r>
      <w:r>
        <w:t xml:space="preserve">benefits of urban greening which </w:t>
      </w:r>
      <w:r w:rsidR="00863C86">
        <w:t>includes</w:t>
      </w:r>
      <w:r>
        <w:t>:</w:t>
      </w:r>
    </w:p>
    <w:p w14:paraId="3C27F18F" w14:textId="77777777" w:rsidR="00970606" w:rsidRDefault="00970606" w:rsidP="006321C4">
      <w:pPr>
        <w:pStyle w:val="Body"/>
        <w:numPr>
          <w:ilvl w:val="0"/>
          <w:numId w:val="35"/>
        </w:numPr>
      </w:pPr>
      <w:r>
        <w:t>Increased carbon sequestration</w:t>
      </w:r>
    </w:p>
    <w:p w14:paraId="636AD982" w14:textId="77777777" w:rsidR="00970606" w:rsidRDefault="00970606" w:rsidP="006321C4">
      <w:pPr>
        <w:pStyle w:val="Body"/>
        <w:numPr>
          <w:ilvl w:val="0"/>
          <w:numId w:val="35"/>
        </w:numPr>
      </w:pPr>
      <w:r>
        <w:t>Reduced wind speeds</w:t>
      </w:r>
    </w:p>
    <w:p w14:paraId="152732E9" w14:textId="77777777" w:rsidR="00970606" w:rsidRDefault="00970606" w:rsidP="006321C4">
      <w:pPr>
        <w:pStyle w:val="Body"/>
        <w:numPr>
          <w:ilvl w:val="0"/>
          <w:numId w:val="35"/>
        </w:numPr>
      </w:pPr>
      <w:r>
        <w:t>Improved air quality</w:t>
      </w:r>
    </w:p>
    <w:p w14:paraId="1BD8D097" w14:textId="77777777" w:rsidR="00970606" w:rsidRDefault="00970606" w:rsidP="006321C4">
      <w:pPr>
        <w:pStyle w:val="Body"/>
        <w:numPr>
          <w:ilvl w:val="0"/>
          <w:numId w:val="35"/>
        </w:numPr>
      </w:pPr>
      <w:r>
        <w:t>Less crime and antisocial behaviour</w:t>
      </w:r>
    </w:p>
    <w:p w14:paraId="67C6F051" w14:textId="77777777" w:rsidR="00970606" w:rsidRDefault="00970606" w:rsidP="006321C4">
      <w:pPr>
        <w:pStyle w:val="Body"/>
        <w:numPr>
          <w:ilvl w:val="0"/>
          <w:numId w:val="35"/>
        </w:numPr>
      </w:pPr>
      <w:r>
        <w:t>Increased property values</w:t>
      </w:r>
    </w:p>
    <w:p w14:paraId="55FE4DDC" w14:textId="77777777" w:rsidR="00970606" w:rsidRDefault="00970606" w:rsidP="006321C4">
      <w:pPr>
        <w:pStyle w:val="Body"/>
        <w:numPr>
          <w:ilvl w:val="0"/>
          <w:numId w:val="35"/>
        </w:numPr>
      </w:pPr>
      <w:r>
        <w:t>Increased economic activity, attracting investment and visitor spending</w:t>
      </w:r>
    </w:p>
    <w:p w14:paraId="17FDC31F" w14:textId="77777777" w:rsidR="00970606" w:rsidRDefault="00970606" w:rsidP="006321C4">
      <w:pPr>
        <w:pStyle w:val="Body"/>
        <w:numPr>
          <w:ilvl w:val="0"/>
          <w:numId w:val="35"/>
        </w:numPr>
      </w:pPr>
      <w:r>
        <w:t>Improved liveability and attractiveness of urban areas</w:t>
      </w:r>
    </w:p>
    <w:p w14:paraId="7D3339B3" w14:textId="77777777" w:rsidR="00970606" w:rsidRDefault="00970606" w:rsidP="006321C4">
      <w:pPr>
        <w:pStyle w:val="Body"/>
        <w:numPr>
          <w:ilvl w:val="0"/>
          <w:numId w:val="35"/>
        </w:numPr>
      </w:pPr>
      <w:r>
        <w:t>Less morbidity and mortality during heatwaves</w:t>
      </w:r>
    </w:p>
    <w:p w14:paraId="31398622" w14:textId="77777777" w:rsidR="00970606" w:rsidRDefault="00970606" w:rsidP="006321C4">
      <w:pPr>
        <w:pStyle w:val="Body"/>
        <w:numPr>
          <w:ilvl w:val="0"/>
          <w:numId w:val="35"/>
        </w:numPr>
      </w:pPr>
      <w:r>
        <w:t>More opportunities for people to enjoy and connect with nature</w:t>
      </w:r>
    </w:p>
    <w:p w14:paraId="06DB94CE" w14:textId="77777777" w:rsidR="00970606" w:rsidRDefault="00970606" w:rsidP="006321C4">
      <w:pPr>
        <w:pStyle w:val="Body"/>
        <w:numPr>
          <w:ilvl w:val="0"/>
          <w:numId w:val="35"/>
        </w:numPr>
      </w:pPr>
      <w:r>
        <w:t>More habitat and greater biodiversity</w:t>
      </w:r>
    </w:p>
    <w:p w14:paraId="30E85D22" w14:textId="77777777" w:rsidR="00970606" w:rsidRDefault="00970606" w:rsidP="006321C4">
      <w:pPr>
        <w:pStyle w:val="Body"/>
        <w:numPr>
          <w:ilvl w:val="0"/>
          <w:numId w:val="35"/>
        </w:numPr>
      </w:pPr>
      <w:r>
        <w:t xml:space="preserve">Increased worker productivity </w:t>
      </w:r>
    </w:p>
    <w:p w14:paraId="5D49A0F7" w14:textId="77777777" w:rsidR="00970606" w:rsidRDefault="00970606" w:rsidP="006321C4">
      <w:pPr>
        <w:pStyle w:val="Body"/>
        <w:numPr>
          <w:ilvl w:val="0"/>
          <w:numId w:val="35"/>
        </w:numPr>
      </w:pPr>
      <w:r>
        <w:t>Improved mental and physical health</w:t>
      </w:r>
    </w:p>
    <w:p w14:paraId="6CB105BC" w14:textId="77777777" w:rsidR="00970606" w:rsidRDefault="00970606" w:rsidP="006321C4">
      <w:pPr>
        <w:pStyle w:val="Body"/>
        <w:numPr>
          <w:ilvl w:val="0"/>
          <w:numId w:val="35"/>
        </w:numPr>
      </w:pPr>
      <w:r>
        <w:t>Reduced urban temperatures (surface and ambient)</w:t>
      </w:r>
    </w:p>
    <w:p w14:paraId="5FDE45C1" w14:textId="5E35ED9D" w:rsidR="00905DC1" w:rsidRDefault="00970606" w:rsidP="006321C4">
      <w:pPr>
        <w:pStyle w:val="Body"/>
        <w:numPr>
          <w:ilvl w:val="0"/>
          <w:numId w:val="35"/>
        </w:numPr>
      </w:pPr>
      <w:r>
        <w:t>Less flooding, reduced stormwater flows and less pollution to waterways</w:t>
      </w:r>
      <w:r w:rsidR="00905DC1">
        <w:br w:type="page"/>
      </w:r>
      <w:bookmarkStart w:id="85" w:name="_Toc44534142"/>
    </w:p>
    <w:p w14:paraId="41E1AF22" w14:textId="11CA5D8F" w:rsidR="00DE17EB" w:rsidRPr="00943F17" w:rsidRDefault="00DE17EB" w:rsidP="006267A4">
      <w:pPr>
        <w:pStyle w:val="Heading1"/>
        <w:tabs>
          <w:tab w:val="left" w:pos="3456"/>
        </w:tabs>
      </w:pPr>
      <w:bookmarkStart w:id="86" w:name="_Toc190954560"/>
      <w:r w:rsidRPr="00943F17">
        <w:lastRenderedPageBreak/>
        <w:t>References</w:t>
      </w:r>
      <w:bookmarkEnd w:id="85"/>
      <w:bookmarkEnd w:id="86"/>
      <w:r w:rsidR="006267A4">
        <w:tab/>
      </w:r>
    </w:p>
    <w:p w14:paraId="1EF54D68" w14:textId="77777777" w:rsidR="002436D0" w:rsidRPr="002436D0" w:rsidRDefault="00DE17EB" w:rsidP="002436D0">
      <w:pPr>
        <w:pStyle w:val="EndNoteBibliography"/>
      </w:pPr>
      <w:r w:rsidRPr="00943F17">
        <w:fldChar w:fldCharType="begin"/>
      </w:r>
      <w:r w:rsidRPr="00943F17">
        <w:rPr>
          <w:lang w:val="en-AU"/>
        </w:rPr>
        <w:instrText xml:space="preserve"> ADDIN EN.REFLIST </w:instrText>
      </w:r>
      <w:r w:rsidRPr="00943F17">
        <w:fldChar w:fldCharType="separate"/>
      </w:r>
      <w:r w:rsidR="002436D0" w:rsidRPr="002436D0">
        <w:t>1.</w:t>
      </w:r>
      <w:r w:rsidR="002436D0" w:rsidRPr="002436D0">
        <w:tab/>
        <w:t>Watts N, Adger WN, Agnolucci P, Blackstock J, Byass P, Cai W, et al. Health and climate change: policy responses to protect public health. The Lancet. 2015;386(10006):1861-914.</w:t>
      </w:r>
    </w:p>
    <w:p w14:paraId="67830EE9" w14:textId="77777777" w:rsidR="002436D0" w:rsidRPr="002436D0" w:rsidRDefault="002436D0" w:rsidP="002436D0">
      <w:pPr>
        <w:pStyle w:val="EndNoteBibliography"/>
      </w:pPr>
      <w:r w:rsidRPr="002436D0">
        <w:t>2.</w:t>
      </w:r>
      <w:r w:rsidRPr="002436D0">
        <w:tab/>
        <w:t>Romanello M, di Napoli C, Green C, Kennard H, Lampard P, Scamman D, et al. The 2023 report of the Lancet Countdown on health and climate change: the imperative for a health-centred response in a world facing irreversible harms. The Lancet. 2023;402(10419):2346 - 94.</w:t>
      </w:r>
    </w:p>
    <w:p w14:paraId="3548FA39" w14:textId="77777777" w:rsidR="002436D0" w:rsidRPr="002436D0" w:rsidRDefault="002436D0" w:rsidP="002436D0">
      <w:pPr>
        <w:pStyle w:val="EndNoteBibliography"/>
      </w:pPr>
      <w:r w:rsidRPr="002436D0">
        <w:t>3.</w:t>
      </w:r>
      <w:r w:rsidRPr="002436D0">
        <w:tab/>
        <w:t>Department of Health and Human Services. Pilot health and human services climate change adaptation action plan 2019–21. Melbourne, Australia: DHHS, State Government of Victoria; 2019.</w:t>
      </w:r>
    </w:p>
    <w:p w14:paraId="37A96596" w14:textId="77777777" w:rsidR="002436D0" w:rsidRPr="002436D0" w:rsidRDefault="002436D0" w:rsidP="002436D0">
      <w:pPr>
        <w:pStyle w:val="EndNoteBibliography"/>
      </w:pPr>
      <w:r w:rsidRPr="002436D0">
        <w:t>4.</w:t>
      </w:r>
      <w:r w:rsidRPr="002436D0">
        <w:tab/>
        <w:t>IPCC. Summary for Policymakers. In: Climate Change 2023: Synthesis Report. Contribution of Working Groups I, II and III to the Sixth Assessment Report of the Intergovernmental Panel on Climate Change [Core Writing Team, Lee H and Romero J (eds.)]. Geneva, Switzerland: IPCC; 2023.</w:t>
      </w:r>
    </w:p>
    <w:p w14:paraId="208B3CB0" w14:textId="77777777" w:rsidR="002436D0" w:rsidRPr="002436D0" w:rsidRDefault="002436D0" w:rsidP="002436D0">
      <w:pPr>
        <w:pStyle w:val="EndNoteBibliography"/>
      </w:pPr>
      <w:r w:rsidRPr="002436D0">
        <w:t>5.</w:t>
      </w:r>
      <w:r w:rsidRPr="002436D0">
        <w:tab/>
        <w:t>Department of Health and Human Services. Tackling climate change and its impacts on health through municipal public health and wellbeing planning: guidance for local government 2020. Melbourne, Australia: DHHS, State Government of Victoria; 2020.</w:t>
      </w:r>
    </w:p>
    <w:p w14:paraId="38C3E669" w14:textId="77777777" w:rsidR="002436D0" w:rsidRPr="002436D0" w:rsidRDefault="002436D0" w:rsidP="002436D0">
      <w:pPr>
        <w:pStyle w:val="EndNoteBibliography"/>
      </w:pPr>
      <w:r w:rsidRPr="002436D0">
        <w:t>6.</w:t>
      </w:r>
      <w:r w:rsidRPr="002436D0">
        <w:tab/>
        <w:t>Department of Health. Guide to municipal public health and wellbeing planning. Melbourne, Australia: DH, State Government of Victoria; 2013.</w:t>
      </w:r>
    </w:p>
    <w:p w14:paraId="7D1CE590" w14:textId="77777777" w:rsidR="002436D0" w:rsidRPr="002436D0" w:rsidRDefault="002436D0" w:rsidP="002436D0">
      <w:pPr>
        <w:pStyle w:val="EndNoteBibliography"/>
      </w:pPr>
      <w:r w:rsidRPr="002436D0">
        <w:t>7.</w:t>
      </w:r>
      <w:r w:rsidRPr="002436D0">
        <w:tab/>
        <w:t>Department of Health. Municipal public health and wellbeing planning 2025–2029: Advice Note 2. Melbourne, Australia: DH, State Government of Victoria; 2024.</w:t>
      </w:r>
    </w:p>
    <w:p w14:paraId="04A867DC" w14:textId="77777777" w:rsidR="002436D0" w:rsidRPr="002436D0" w:rsidRDefault="002436D0" w:rsidP="002436D0">
      <w:pPr>
        <w:pStyle w:val="EndNoteBibliography"/>
      </w:pPr>
      <w:r w:rsidRPr="002436D0">
        <w:t>8.</w:t>
      </w:r>
      <w:r w:rsidRPr="002436D0">
        <w:tab/>
      </w:r>
      <w:r w:rsidRPr="002436D0">
        <w:rPr>
          <w:i/>
        </w:rPr>
        <w:t>Climate Change Act</w:t>
      </w:r>
      <w:r w:rsidRPr="002436D0">
        <w:t xml:space="preserve"> </w:t>
      </w:r>
      <w:r w:rsidRPr="002436D0">
        <w:rPr>
          <w:i/>
        </w:rPr>
        <w:t>2017</w:t>
      </w:r>
      <w:r w:rsidRPr="002436D0">
        <w:t xml:space="preserve"> (Vic) Part III.</w:t>
      </w:r>
    </w:p>
    <w:p w14:paraId="2ADB7DC9" w14:textId="77777777" w:rsidR="002436D0" w:rsidRPr="002436D0" w:rsidRDefault="002436D0" w:rsidP="002436D0">
      <w:pPr>
        <w:pStyle w:val="EndNoteBibliography"/>
      </w:pPr>
      <w:r w:rsidRPr="002436D0">
        <w:t>9.</w:t>
      </w:r>
      <w:r w:rsidRPr="002436D0">
        <w:tab/>
      </w:r>
      <w:r w:rsidRPr="002436D0">
        <w:rPr>
          <w:i/>
        </w:rPr>
        <w:t>Public Health and Wellbeing Act 2008</w:t>
      </w:r>
      <w:r w:rsidRPr="002436D0">
        <w:t xml:space="preserve"> (Vic), s. 26.</w:t>
      </w:r>
    </w:p>
    <w:p w14:paraId="4DAB5871" w14:textId="77777777" w:rsidR="002436D0" w:rsidRPr="002436D0" w:rsidRDefault="002436D0" w:rsidP="002436D0">
      <w:pPr>
        <w:pStyle w:val="EndNoteBibliography"/>
      </w:pPr>
      <w:r w:rsidRPr="002436D0">
        <w:t>10.</w:t>
      </w:r>
      <w:r w:rsidRPr="002436D0">
        <w:tab/>
        <w:t>Department of Health. Victorian public health and wellbeing plan 2023–2027. Melbourne, Australia: DH, State Government of Victoria; 2023.</w:t>
      </w:r>
    </w:p>
    <w:p w14:paraId="02549E64" w14:textId="79B7133B" w:rsidR="002436D0" w:rsidRPr="002436D0" w:rsidRDefault="002436D0" w:rsidP="002436D0">
      <w:pPr>
        <w:pStyle w:val="EndNoteBibliography"/>
      </w:pPr>
      <w:r w:rsidRPr="002436D0">
        <w:t>11.</w:t>
      </w:r>
      <w:r w:rsidRPr="002436D0">
        <w:tab/>
        <w:t xml:space="preserve">IPCC. Climate change: A threat to human wellbeing and the health of the planet. Taking action now can secure our future.: Intergovernmental Panel on Climate Change; 2022 [Available from: </w:t>
      </w:r>
      <w:hyperlink r:id="rId100" w:history="1">
        <w:r w:rsidRPr="002436D0">
          <w:rPr>
            <w:rStyle w:val="Hyperlink"/>
          </w:rPr>
          <w:t>https://www.ipcc.ch/2022/02/28/pr-wgii-ar6/</w:t>
        </w:r>
      </w:hyperlink>
      <w:r w:rsidRPr="002436D0">
        <w:t>].</w:t>
      </w:r>
    </w:p>
    <w:p w14:paraId="28C32B60" w14:textId="77777777" w:rsidR="002436D0" w:rsidRPr="002436D0" w:rsidRDefault="002436D0" w:rsidP="002436D0">
      <w:pPr>
        <w:pStyle w:val="EndNoteBibliography"/>
      </w:pPr>
      <w:r w:rsidRPr="002436D0">
        <w:t>12.</w:t>
      </w:r>
      <w:r w:rsidRPr="002436D0">
        <w:tab/>
        <w:t>CSIRO and Bureau of Meteorology. State of the Climate 2022. Commonwealth of Australia; 2022.</w:t>
      </w:r>
    </w:p>
    <w:p w14:paraId="2F48AE27" w14:textId="77777777" w:rsidR="002436D0" w:rsidRPr="002436D0" w:rsidRDefault="002436D0" w:rsidP="002436D0">
      <w:pPr>
        <w:pStyle w:val="EndNoteBibliography"/>
      </w:pPr>
      <w:r w:rsidRPr="002436D0">
        <w:t>13.</w:t>
      </w:r>
      <w:r w:rsidRPr="002436D0">
        <w:tab/>
        <w:t>IPCC. Climate Change 2023: Synthesis Report. Contribution of Working Groups I, II and III to the Sixth Assessment Report of the Intergovernmental Panel on Climate Change [Core Writing Team, Lee H and Romero J (eds.)]. Geneva, Switzerland: IPCC; 2023.</w:t>
      </w:r>
    </w:p>
    <w:p w14:paraId="4FA27F3A" w14:textId="77777777" w:rsidR="002436D0" w:rsidRPr="002436D0" w:rsidRDefault="002436D0" w:rsidP="002436D0">
      <w:pPr>
        <w:pStyle w:val="EndNoteBibliography"/>
      </w:pPr>
      <w:r w:rsidRPr="002436D0">
        <w:t>14.</w:t>
      </w:r>
      <w:r w:rsidRPr="002436D0">
        <w:tab/>
        <w:t>Commissioner for Environmental Sustainability Victoria. Victorian State of the Environment 2023 Report. Melbourne, Australia: CES, State Government of Victoria; 2023.</w:t>
      </w:r>
    </w:p>
    <w:p w14:paraId="22E5FF7C" w14:textId="77777777" w:rsidR="002436D0" w:rsidRPr="002436D0" w:rsidRDefault="002436D0" w:rsidP="002436D0">
      <w:pPr>
        <w:pStyle w:val="EndNoteBibliography"/>
      </w:pPr>
      <w:r w:rsidRPr="002436D0">
        <w:t>15.</w:t>
      </w:r>
      <w:r w:rsidRPr="002436D0">
        <w:tab/>
        <w:t>Department of Environment, Land, Water and Planning. Victoria's Climate Science Report 2019. Melbourne, Australia: DELWP, State Government of Vicroria; 2019.</w:t>
      </w:r>
    </w:p>
    <w:p w14:paraId="6C2B2268" w14:textId="338AE53A" w:rsidR="002436D0" w:rsidRPr="002436D0" w:rsidRDefault="002436D0" w:rsidP="002436D0">
      <w:pPr>
        <w:pStyle w:val="EndNoteBibliography"/>
      </w:pPr>
      <w:r w:rsidRPr="002436D0">
        <w:t>16.</w:t>
      </w:r>
      <w:r w:rsidRPr="002436D0">
        <w:tab/>
        <w:t xml:space="preserve">Department of Environment, Land, Water and Planning. Victorian Climate Projections 2019. Melbourne, Australia: DELWP, State Government of Vicroria; 2020 [Available from: </w:t>
      </w:r>
      <w:hyperlink r:id="rId101" w:history="1">
        <w:r w:rsidRPr="002436D0">
          <w:rPr>
            <w:rStyle w:val="Hyperlink"/>
          </w:rPr>
          <w:t>https://www.climatechangeinaustralia.gov.au/en/projects/victorian-climate-projections-2019/</w:t>
        </w:r>
      </w:hyperlink>
      <w:r w:rsidRPr="002436D0">
        <w:t>].</w:t>
      </w:r>
    </w:p>
    <w:p w14:paraId="1DCAE8AF" w14:textId="77777777" w:rsidR="002436D0" w:rsidRPr="002436D0" w:rsidRDefault="002436D0" w:rsidP="002436D0">
      <w:pPr>
        <w:pStyle w:val="EndNoteBibliography"/>
      </w:pPr>
      <w:r w:rsidRPr="002436D0">
        <w:t>17.</w:t>
      </w:r>
      <w:r w:rsidRPr="002436D0">
        <w:tab/>
        <w:t>Clarke J, Grose M, Thatcher M, Hernaman V, Heady C, Round V, et al. Victorian climate projections 2019, Technical report. Melbourne, Australia: CSIRO; 2019.</w:t>
      </w:r>
    </w:p>
    <w:p w14:paraId="0A07393E" w14:textId="0402ADD7" w:rsidR="002436D0" w:rsidRPr="002436D0" w:rsidRDefault="002436D0" w:rsidP="002436D0">
      <w:pPr>
        <w:pStyle w:val="EndNoteBibliography"/>
      </w:pPr>
      <w:r w:rsidRPr="002436D0">
        <w:t>18.</w:t>
      </w:r>
      <w:r w:rsidRPr="002436D0">
        <w:tab/>
        <w:t xml:space="preserve">WHO. WHO calls on countries to protect health from climate change.: World Health Organization; 2015 [Available from: </w:t>
      </w:r>
      <w:hyperlink r:id="rId102" w:history="1">
        <w:r w:rsidRPr="002436D0">
          <w:rPr>
            <w:rStyle w:val="Hyperlink"/>
          </w:rPr>
          <w:t>https://www.who.int/news/item/17-11-2015-who-calls-on-countries-to-protect-health-from-climate-change</w:t>
        </w:r>
      </w:hyperlink>
      <w:r w:rsidRPr="002436D0">
        <w:t>].</w:t>
      </w:r>
    </w:p>
    <w:p w14:paraId="0AE3EE00" w14:textId="77777777" w:rsidR="002436D0" w:rsidRPr="002436D0" w:rsidRDefault="002436D0" w:rsidP="002436D0">
      <w:pPr>
        <w:pStyle w:val="EndNoteBibliography"/>
      </w:pPr>
      <w:r w:rsidRPr="002436D0">
        <w:t>19.</w:t>
      </w:r>
      <w:r w:rsidRPr="002436D0">
        <w:tab/>
        <w:t>Romanello M, di Napoli C, Drummond P, Green C, Kennard H, Lampard P, et al. The 2022 report of the Lancet Countdown on health and climate change: health at the mercy of fossil fuels. The Lancet. 2022;400(10363):1619-54.</w:t>
      </w:r>
    </w:p>
    <w:p w14:paraId="4949CACC" w14:textId="77777777" w:rsidR="002436D0" w:rsidRPr="002436D0" w:rsidRDefault="002436D0" w:rsidP="002436D0">
      <w:pPr>
        <w:pStyle w:val="EndNoteBibliography"/>
      </w:pPr>
      <w:r w:rsidRPr="002436D0">
        <w:t>20.</w:t>
      </w:r>
      <w:r w:rsidRPr="002436D0">
        <w:tab/>
        <w:t>IPCC. Climate Change 2022: Impacts, Adaptation and Vulnerability. Contribution of Working Group II to the Sixth Assessment Report of the Intergovernmental Panel on Climate Change [Pörtner H-O, Roberts DC, Tignor M, Poloczanska ES, Mintenbeck K, Alegría A, et al. (eds.)]. UK and New York, NY, USA: Cambridge University Press; 2022. 3056 p.</w:t>
      </w:r>
    </w:p>
    <w:p w14:paraId="29A255A7" w14:textId="77777777" w:rsidR="002436D0" w:rsidRPr="002436D0" w:rsidRDefault="002436D0" w:rsidP="002436D0">
      <w:pPr>
        <w:pStyle w:val="EndNoteBibliography"/>
      </w:pPr>
      <w:r w:rsidRPr="002436D0">
        <w:t>21.</w:t>
      </w:r>
      <w:r w:rsidRPr="002436D0">
        <w:tab/>
        <w:t>HEAL Network &amp; CRE-STRIDE. Climate Change and Aboriginal and Torres Strait Islander Health, Discussion Paper. Victoria, Australia: Lowitja Institute; 2021.</w:t>
      </w:r>
    </w:p>
    <w:p w14:paraId="20C9CE62" w14:textId="77777777" w:rsidR="002436D0" w:rsidRPr="002436D0" w:rsidRDefault="002436D0" w:rsidP="002436D0">
      <w:pPr>
        <w:pStyle w:val="EndNoteBibliography"/>
      </w:pPr>
      <w:r w:rsidRPr="002436D0">
        <w:t>22.</w:t>
      </w:r>
      <w:r w:rsidRPr="002436D0">
        <w:tab/>
        <w:t>Willetts E, Campbell-Lendrum D. Review of IPCC Evidence 2022: Climate change, health and wellbeing.: World Health Organization; 2022.</w:t>
      </w:r>
    </w:p>
    <w:p w14:paraId="67F986CE" w14:textId="77777777" w:rsidR="002436D0" w:rsidRPr="002436D0" w:rsidRDefault="002436D0" w:rsidP="002436D0">
      <w:pPr>
        <w:pStyle w:val="EndNoteBibliography"/>
      </w:pPr>
      <w:r w:rsidRPr="002436D0">
        <w:t>23.</w:t>
      </w:r>
      <w:r w:rsidRPr="002436D0">
        <w:tab/>
        <w:t>Hayes K, Blashki G, Wiseman J, Burke S, Reifels L. Climate change and mental health: Risks, impacts and priority actions. International Journal of Mental Health Systems. 2018;12(1):28.</w:t>
      </w:r>
    </w:p>
    <w:p w14:paraId="4D2DC123" w14:textId="77777777" w:rsidR="002436D0" w:rsidRPr="002436D0" w:rsidRDefault="002436D0" w:rsidP="002436D0">
      <w:pPr>
        <w:pStyle w:val="EndNoteBibliography"/>
      </w:pPr>
      <w:r w:rsidRPr="002436D0">
        <w:t>24.</w:t>
      </w:r>
      <w:r w:rsidRPr="002436D0">
        <w:tab/>
        <w:t>du Parc E, Yasukawa L. The 2019-2020 Australian bushfires: From temporary evacuation to longer-term displacement. Geneva, Switzerland: Internal Displacement Monitoring Centre; 2020.</w:t>
      </w:r>
    </w:p>
    <w:p w14:paraId="6626C568" w14:textId="77777777" w:rsidR="002436D0" w:rsidRPr="002436D0" w:rsidRDefault="002436D0" w:rsidP="002436D0">
      <w:pPr>
        <w:pStyle w:val="EndNoteBibliography"/>
      </w:pPr>
      <w:r w:rsidRPr="002436D0">
        <w:lastRenderedPageBreak/>
        <w:t>25.</w:t>
      </w:r>
      <w:r w:rsidRPr="002436D0">
        <w:tab/>
        <w:t>Lykins AD, Parsons M, Craig BM, Cosh SM, Hine DW, Murray C. Australian youth mental health and climate change concern after the Black Summer Bushfires. Ecohealth. 2023;20(1):3-8.</w:t>
      </w:r>
    </w:p>
    <w:p w14:paraId="71D6E620" w14:textId="77777777" w:rsidR="002436D0" w:rsidRPr="002436D0" w:rsidRDefault="002436D0" w:rsidP="002436D0">
      <w:pPr>
        <w:pStyle w:val="EndNoteBibliography"/>
      </w:pPr>
      <w:r w:rsidRPr="002436D0">
        <w:t>26.</w:t>
      </w:r>
      <w:r w:rsidRPr="002436D0">
        <w:tab/>
        <w:t>Cunsolo A, Harper SL, Minor K, Hayes K, Williams KG, Howard C. Ecological grief and anxiety: the start of a healthy response to climate change? The Lancet Planetary Health. 2020;4(7):e261-e3.</w:t>
      </w:r>
    </w:p>
    <w:p w14:paraId="4E0AC760" w14:textId="77777777" w:rsidR="002436D0" w:rsidRPr="002436D0" w:rsidRDefault="002436D0" w:rsidP="002436D0">
      <w:pPr>
        <w:pStyle w:val="EndNoteBibliography"/>
      </w:pPr>
      <w:r w:rsidRPr="002436D0">
        <w:t>27.</w:t>
      </w:r>
      <w:r w:rsidRPr="002436D0">
        <w:tab/>
        <w:t>Lawrance EL, Thompson R, Newberry Le Vay J, Page L, Jennings N. The impact of climate change on mental health and emotional wellbeing: a narrative review of current evidence, and its implications. Int Rev Psychiatry. 2022;34(5):443-98.</w:t>
      </w:r>
    </w:p>
    <w:p w14:paraId="3652E6C1" w14:textId="77777777" w:rsidR="002436D0" w:rsidRPr="002436D0" w:rsidRDefault="002436D0" w:rsidP="002436D0">
      <w:pPr>
        <w:pStyle w:val="EndNoteBibliography"/>
      </w:pPr>
      <w:r w:rsidRPr="002436D0">
        <w:t>28.</w:t>
      </w:r>
      <w:r w:rsidRPr="002436D0">
        <w:tab/>
        <w:t>Sorensen C, Murray V, Lemery J, Balbus J. Climate change and women's health: Impacts and policy directions. Plos Medicine. 2018;15(7):e1002603-e.</w:t>
      </w:r>
    </w:p>
    <w:p w14:paraId="209C8441" w14:textId="77777777" w:rsidR="002436D0" w:rsidRPr="002436D0" w:rsidRDefault="002436D0" w:rsidP="002436D0">
      <w:pPr>
        <w:pStyle w:val="EndNoteBibliography"/>
      </w:pPr>
      <w:r w:rsidRPr="002436D0">
        <w:t>29.</w:t>
      </w:r>
      <w:r w:rsidRPr="002436D0">
        <w:tab/>
        <w:t>Women's Health East. Women and Climate Change – Fact Sheet. Doncaster East, Victoria.2018.</w:t>
      </w:r>
    </w:p>
    <w:p w14:paraId="6FBEA233" w14:textId="77777777" w:rsidR="002436D0" w:rsidRPr="002436D0" w:rsidRDefault="002436D0" w:rsidP="002436D0">
      <w:pPr>
        <w:pStyle w:val="EndNoteBibliography"/>
      </w:pPr>
      <w:r w:rsidRPr="002436D0">
        <w:t>30.</w:t>
      </w:r>
      <w:r w:rsidRPr="002436D0">
        <w:tab/>
        <w:t>Our Watch: Change the story: A shared framework for the primary prevention of violence against women in Australia (2nd ed.). Melbourne, Australia: Our Watch; 2021.</w:t>
      </w:r>
    </w:p>
    <w:p w14:paraId="224D774F" w14:textId="77777777" w:rsidR="002436D0" w:rsidRPr="002436D0" w:rsidRDefault="002436D0" w:rsidP="002436D0">
      <w:pPr>
        <w:pStyle w:val="EndNoteBibliography"/>
      </w:pPr>
      <w:r w:rsidRPr="002436D0">
        <w:t>31.</w:t>
      </w:r>
      <w:r w:rsidRPr="002436D0">
        <w:tab/>
        <w:t>Bambrick H, Dear K, Woodruff R, Hanigan I, McMichael A. The impacts of climate change on three health outcomes: temperature-related mortality and hospitalisations, salmonellosis and other bacterial gastroenteritis, and population at risk from dengue. Garnaut Climate Change Review. 2008.</w:t>
      </w:r>
    </w:p>
    <w:p w14:paraId="7B9B0702" w14:textId="77777777" w:rsidR="002436D0" w:rsidRPr="002436D0" w:rsidRDefault="002436D0" w:rsidP="002436D0">
      <w:pPr>
        <w:pStyle w:val="EndNoteBibliography"/>
      </w:pPr>
      <w:r w:rsidRPr="002436D0">
        <w:t>32.</w:t>
      </w:r>
      <w:r w:rsidRPr="002436D0">
        <w:tab/>
        <w:t>Beggs PJ, Zhang Y, Bambrick H, Berry HL, Linnenluecke MK, Trueck S, et al. The 2019 report of the MJA–Lancet Countdown on health and climate change: a turbulent year with mixed progress. Medical Journal of Australia. 2019;211(11):490-1. e21.</w:t>
      </w:r>
    </w:p>
    <w:p w14:paraId="737DCBFB" w14:textId="77777777" w:rsidR="002436D0" w:rsidRPr="002436D0" w:rsidRDefault="002436D0" w:rsidP="002436D0">
      <w:pPr>
        <w:pStyle w:val="EndNoteBibliography"/>
      </w:pPr>
      <w:r w:rsidRPr="002436D0">
        <w:t>33.</w:t>
      </w:r>
      <w:r w:rsidRPr="002436D0">
        <w:tab/>
        <w:t>Mitchell D, Heaviside C, Vardoulakis S, Huntingford C, Masato G, Guillod BP, et al. Attributing human mortality during extreme heat waves to anthropogenic climate change. Environmental Research Letters. 2016;11(7):074006.</w:t>
      </w:r>
    </w:p>
    <w:p w14:paraId="20F88FE6" w14:textId="77777777" w:rsidR="002436D0" w:rsidRPr="002436D0" w:rsidRDefault="002436D0" w:rsidP="002436D0">
      <w:pPr>
        <w:pStyle w:val="EndNoteBibliography"/>
      </w:pPr>
      <w:r w:rsidRPr="002436D0">
        <w:t>34.</w:t>
      </w:r>
      <w:r w:rsidRPr="002436D0">
        <w:tab/>
        <w:t>Ebi KL, Ogden NH, Semenza JC, Woodward A. Detecting and attributing health burdens to climate change. Environmental Health Perspectives. 2017;125(8):085004.</w:t>
      </w:r>
    </w:p>
    <w:p w14:paraId="6E7F7441" w14:textId="77777777" w:rsidR="002436D0" w:rsidRPr="002436D0" w:rsidRDefault="002436D0" w:rsidP="002436D0">
      <w:pPr>
        <w:pStyle w:val="EndNoteBibliography"/>
      </w:pPr>
      <w:r w:rsidRPr="002436D0">
        <w:t>35.</w:t>
      </w:r>
      <w:r w:rsidRPr="002436D0">
        <w:tab/>
        <w:t>Cheng J, Berry P. Development of key indicators to quantify the health impacts of climate change on Canadians. International Journal of Public Health. 2013;58:765-75.</w:t>
      </w:r>
    </w:p>
    <w:p w14:paraId="39AE7B30" w14:textId="77777777" w:rsidR="002436D0" w:rsidRPr="002436D0" w:rsidRDefault="002436D0" w:rsidP="002436D0">
      <w:pPr>
        <w:pStyle w:val="EndNoteBibliography"/>
      </w:pPr>
      <w:r w:rsidRPr="002436D0">
        <w:t>36.</w:t>
      </w:r>
      <w:r w:rsidRPr="002436D0">
        <w:tab/>
        <w:t>Van Oldenborgh GJ, Krikken F, Lewis S, Leach NJ, Lehner F, Saunders KR, et al. Attribution of the Australian bushfire risk to anthropogenic climate change. Nat Hazards Earth Syst Sci. 2021;21:941–60.</w:t>
      </w:r>
    </w:p>
    <w:p w14:paraId="0D014B15" w14:textId="77777777" w:rsidR="002436D0" w:rsidRPr="002436D0" w:rsidRDefault="002436D0" w:rsidP="002436D0">
      <w:pPr>
        <w:pStyle w:val="EndNoteBibliography"/>
      </w:pPr>
      <w:r w:rsidRPr="002436D0">
        <w:t>37.</w:t>
      </w:r>
      <w:r w:rsidRPr="002436D0">
        <w:tab/>
        <w:t>IPCC. Climate Change 2022: Mitigation of Climate Change. Contribution of Working Group III to the Sixth Assessment Report of the Intergovernmental Panel on Climate Change. [Shukla PR, Skea J, Slade R, Al Khourdajie A, Van Diemen R, McCollum D, et al. (eds.)]. Cambridge, UK and New York, NY, USA: Cambridge University Press; 2022.</w:t>
      </w:r>
    </w:p>
    <w:p w14:paraId="459FEB63" w14:textId="77777777" w:rsidR="002436D0" w:rsidRPr="002436D0" w:rsidRDefault="002436D0" w:rsidP="002436D0">
      <w:pPr>
        <w:pStyle w:val="EndNoteBibliography"/>
      </w:pPr>
      <w:r w:rsidRPr="002436D0">
        <w:t>38.</w:t>
      </w:r>
      <w:r w:rsidRPr="002436D0">
        <w:tab/>
        <w:t>IPCC. Summary for policy makers: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Switzerland: Intergovernmental Panel on Climate Change; 2018.</w:t>
      </w:r>
    </w:p>
    <w:p w14:paraId="77435AE9" w14:textId="77777777" w:rsidR="002436D0" w:rsidRPr="002436D0" w:rsidRDefault="002436D0" w:rsidP="002436D0">
      <w:pPr>
        <w:pStyle w:val="EndNoteBibliography"/>
      </w:pPr>
      <w:r w:rsidRPr="002436D0">
        <w:t>39.</w:t>
      </w:r>
      <w:r w:rsidRPr="002436D0">
        <w:tab/>
        <w:t>IPCC. Summary for policymakers. In: Climate Change 2014: Impacts, Adaptation, and Vulnerability. Part A: Global and Sectoral Aspects. Contribution of Working Group II to the Fifth Assessment Report of the Intergovernmental Panel on Climate Change. [Field CB, Barros VR, Dokken DJ, Mach KJ, Mastrandrea MD, Bilir TE, et al. (eds.)]. Cambridge, United Kingdom and New York, NY, USA: Cambridge University Press; 2014.</w:t>
      </w:r>
    </w:p>
    <w:p w14:paraId="47D3F46B" w14:textId="77777777" w:rsidR="002436D0" w:rsidRPr="002436D0" w:rsidRDefault="002436D0" w:rsidP="002436D0">
      <w:pPr>
        <w:pStyle w:val="EndNoteBibliography"/>
      </w:pPr>
      <w:r w:rsidRPr="002436D0">
        <w:t>40.</w:t>
      </w:r>
      <w:r w:rsidRPr="002436D0">
        <w:tab/>
        <w:t>Ebi K, Anderson V, Berry P, Paterson J, Yusa A. Ontario Climate Change and Health Toolkit. Toronto, Canada: Ministry of Health and Long-Term Care; 2016.</w:t>
      </w:r>
    </w:p>
    <w:p w14:paraId="2953B637" w14:textId="77777777" w:rsidR="002436D0" w:rsidRPr="002436D0" w:rsidRDefault="002436D0" w:rsidP="002436D0">
      <w:pPr>
        <w:pStyle w:val="EndNoteBibliography"/>
      </w:pPr>
      <w:r w:rsidRPr="002436D0">
        <w:t>41.</w:t>
      </w:r>
      <w:r w:rsidRPr="002436D0">
        <w:tab/>
        <w:t>Mason H, King J, Peden A, Franklin R. Systematic review of the impact of heatwaves on health service demand in Australia. BMC Health Serv Res. 2022;22(1):960.</w:t>
      </w:r>
    </w:p>
    <w:p w14:paraId="587EAB6C" w14:textId="77777777" w:rsidR="002436D0" w:rsidRPr="002436D0" w:rsidRDefault="002436D0" w:rsidP="002436D0">
      <w:pPr>
        <w:pStyle w:val="EndNoteBibliography"/>
      </w:pPr>
      <w:r w:rsidRPr="002436D0">
        <w:t>42.</w:t>
      </w:r>
      <w:r w:rsidRPr="002436D0">
        <w:tab/>
        <w:t>Obradovich N, Migliorini R, Mednick SC, Fowler JH. Nighttime temperature and human sleep loss in a changing climate. Sci Adv. 2017;3(5):e1601555.</w:t>
      </w:r>
    </w:p>
    <w:p w14:paraId="57CABC67" w14:textId="77777777" w:rsidR="002436D0" w:rsidRPr="002436D0" w:rsidRDefault="002436D0" w:rsidP="002436D0">
      <w:pPr>
        <w:pStyle w:val="EndNoteBibliography"/>
      </w:pPr>
      <w:r w:rsidRPr="002436D0">
        <w:t>43.</w:t>
      </w:r>
      <w:r w:rsidRPr="002436D0">
        <w:tab/>
        <w:t>Stanke C, Kerac M, Prudhomme C, Medlock J, Murray V. Health effects of drought: a systematic review of the evidence. PLoS Curr. 2013;5.</w:t>
      </w:r>
    </w:p>
    <w:p w14:paraId="1AA7BB2B" w14:textId="77777777" w:rsidR="002436D0" w:rsidRPr="002436D0" w:rsidRDefault="002436D0" w:rsidP="002436D0">
      <w:pPr>
        <w:pStyle w:val="EndNoteBibliography"/>
      </w:pPr>
      <w:r w:rsidRPr="002436D0">
        <w:t>44.</w:t>
      </w:r>
      <w:r w:rsidRPr="002436D0">
        <w:tab/>
        <w:t>Health Canada. Health of Canadians in a changing climate: Advancing our knowledge for action. Ottawa, Canada: Health Canada; 2022.</w:t>
      </w:r>
    </w:p>
    <w:p w14:paraId="4FE8FDCF" w14:textId="77777777" w:rsidR="002436D0" w:rsidRPr="002436D0" w:rsidRDefault="002436D0" w:rsidP="002436D0">
      <w:pPr>
        <w:pStyle w:val="EndNoteBibliography"/>
      </w:pPr>
      <w:r w:rsidRPr="002436D0">
        <w:t>45.</w:t>
      </w:r>
      <w:r w:rsidRPr="002436D0">
        <w:tab/>
        <w:t>IPCC. Climate Change 2021: The Physical Science Basis. Contribution of Working Group I to the Sixth Assessment Report of the Intergovernmental Panel on Climate Change [Masson-Delmotte V, Zhai P, Pirani A, Connors SL, Péan C, Berger S, et al. (eds.)]. Cambridge, UK and New York, NY, USA: Cambridge University Press; 2021. 2391 p.</w:t>
      </w:r>
    </w:p>
    <w:p w14:paraId="0C82572B" w14:textId="77777777" w:rsidR="002436D0" w:rsidRPr="002436D0" w:rsidRDefault="002436D0" w:rsidP="002436D0">
      <w:pPr>
        <w:pStyle w:val="EndNoteBibliography"/>
      </w:pPr>
      <w:r w:rsidRPr="002436D0">
        <w:t>46.</w:t>
      </w:r>
      <w:r w:rsidRPr="002436D0">
        <w:tab/>
        <w:t>Environmental Health Standing Committee (enHealth). Bushfire smoke and health: Summary of the current evidence.: Department of Health and Aged Care, Australian Government; 2020.</w:t>
      </w:r>
    </w:p>
    <w:p w14:paraId="4C01AEE6" w14:textId="77777777" w:rsidR="002436D0" w:rsidRPr="002436D0" w:rsidRDefault="002436D0" w:rsidP="002436D0">
      <w:pPr>
        <w:pStyle w:val="EndNoteBibliography"/>
      </w:pPr>
      <w:r w:rsidRPr="002436D0">
        <w:lastRenderedPageBreak/>
        <w:t>47.</w:t>
      </w:r>
      <w:r w:rsidRPr="002436D0">
        <w:tab/>
        <w:t>Ebi KL, Capon A, Berry P, Broderick C, de Dear R, Havenith G, et al. Hot weather and heat extremes: health risks. The Lancet. 2021;398(10301):698-708.</w:t>
      </w:r>
    </w:p>
    <w:p w14:paraId="2038070B" w14:textId="77777777" w:rsidR="002436D0" w:rsidRPr="002436D0" w:rsidRDefault="002436D0" w:rsidP="002436D0">
      <w:pPr>
        <w:pStyle w:val="EndNoteBibliography"/>
      </w:pPr>
      <w:r w:rsidRPr="002436D0">
        <w:t>48.</w:t>
      </w:r>
      <w:r w:rsidRPr="002436D0">
        <w:tab/>
        <w:t>Hennessy K, Fitzharris B, Bates BC, Harvey N, Howden SM, Hughes L, et al. Australia and New Zealand. In: Climate Change 2007: Impacts, Adaptation and Vulnerability. Contribution of Working Group II to the Fourth Assessment Report of the Intergovernmental Panel on Climate Change. [Parry ML, Canziani OF, Palutikof JP, van der Linden PJ, Hanson CE (eds.)]. Cambridge, UK: Cambridge University Press; 2007. 507-40 p.</w:t>
      </w:r>
    </w:p>
    <w:p w14:paraId="5BB035A8" w14:textId="77777777" w:rsidR="002436D0" w:rsidRPr="002436D0" w:rsidRDefault="002436D0" w:rsidP="002436D0">
      <w:pPr>
        <w:pStyle w:val="EndNoteBibliography"/>
      </w:pPr>
      <w:r w:rsidRPr="002436D0">
        <w:t>49.</w:t>
      </w:r>
      <w:r w:rsidRPr="002436D0">
        <w:tab/>
        <w:t>Department of Health and Human Services. January 2009 heatwave in Victoria: an assessment of health impacts. Melbourne, Australia: DHHS, State Government of Victoria; 2012.</w:t>
      </w:r>
    </w:p>
    <w:p w14:paraId="3E906E56" w14:textId="77777777" w:rsidR="002436D0" w:rsidRPr="002436D0" w:rsidRDefault="002436D0" w:rsidP="002436D0">
      <w:pPr>
        <w:pStyle w:val="EndNoteBibliography"/>
      </w:pPr>
      <w:r w:rsidRPr="002436D0">
        <w:t>50.</w:t>
      </w:r>
      <w:r w:rsidRPr="002436D0">
        <w:tab/>
        <w:t>Department of Health. The health impacts of the January 2014 heatwave in Victoria. Melbourne, Australia: DH, State Government of Victoria; 2014.</w:t>
      </w:r>
    </w:p>
    <w:p w14:paraId="2CB59915" w14:textId="77777777" w:rsidR="002436D0" w:rsidRPr="002436D0" w:rsidRDefault="002436D0" w:rsidP="002436D0">
      <w:pPr>
        <w:pStyle w:val="EndNoteBibliography"/>
      </w:pPr>
      <w:r w:rsidRPr="002436D0">
        <w:t>51.</w:t>
      </w:r>
      <w:r w:rsidRPr="002436D0">
        <w:tab/>
        <w:t>Keating A, Handmer J. Future potential losses from extremes under climate change: the case of Victoria, Australia. VCCCAR Project: Framing Adaptation in the Victorian Context, Working Paper. 2013.</w:t>
      </w:r>
    </w:p>
    <w:p w14:paraId="323748A1" w14:textId="77777777" w:rsidR="002436D0" w:rsidRPr="002436D0" w:rsidRDefault="002436D0" w:rsidP="002436D0">
      <w:pPr>
        <w:pStyle w:val="EndNoteBibliography"/>
      </w:pPr>
      <w:r w:rsidRPr="002436D0">
        <w:t>52.</w:t>
      </w:r>
      <w:r w:rsidRPr="002436D0">
        <w:tab/>
        <w:t>Thomson TN, Rupasinghe R, Hennessy D, Easton M, Stewart T, Mulvenna V. Population vulnerability to heat: A case-crossover analysis of heat health alerts and hospital morbidity data in Victoria, Australia. Aust N Z J Public Health. 2023;47(6):100092.</w:t>
      </w:r>
    </w:p>
    <w:p w14:paraId="43909781" w14:textId="77777777" w:rsidR="002436D0" w:rsidRPr="002436D0" w:rsidRDefault="002436D0" w:rsidP="002436D0">
      <w:pPr>
        <w:pStyle w:val="EndNoteBibliography"/>
      </w:pPr>
      <w:r w:rsidRPr="002436D0">
        <w:t>53.</w:t>
      </w:r>
      <w:r w:rsidRPr="002436D0">
        <w:tab/>
        <w:t>Thomson TN, Szanyi J, Mulvenna V. Heat health alerts and emergency department presentations by people aged 65 years or older, Victoria, 2010-22: a case-crossover analysis. Med J Aust. 2024;221(2):117-8.</w:t>
      </w:r>
    </w:p>
    <w:p w14:paraId="57F3A799" w14:textId="77777777" w:rsidR="002436D0" w:rsidRPr="002436D0" w:rsidRDefault="002436D0" w:rsidP="002436D0">
      <w:pPr>
        <w:pStyle w:val="EndNoteBibliography"/>
      </w:pPr>
      <w:r w:rsidRPr="002436D0">
        <w:t>54.</w:t>
      </w:r>
      <w:r w:rsidRPr="002436D0">
        <w:tab/>
        <w:t>Robinson EJ, Gregory J, Mulvenna V, Segal Y, Sullivan SG. Effect of Temperature and Rainfall on Sporadic Salmonellosis Notifications in Melbourne, Australia 2000-2019: A Time-Series Analysis. Foodborne Pathog Dis. 2022;19(5):341-8.</w:t>
      </w:r>
    </w:p>
    <w:p w14:paraId="1DEA3496" w14:textId="77777777" w:rsidR="002436D0" w:rsidRPr="002436D0" w:rsidRDefault="002436D0" w:rsidP="002436D0">
      <w:pPr>
        <w:pStyle w:val="EndNoteBibliography"/>
      </w:pPr>
      <w:r w:rsidRPr="002436D0">
        <w:t>55.</w:t>
      </w:r>
      <w:r w:rsidRPr="002436D0">
        <w:tab/>
        <w:t>Department of Environment, Land, Water and Planning. Victorian blue-green algae circular: Algal management framework. Melbourne, Australia: DELWP, State Government of Victoria; 2018.</w:t>
      </w:r>
    </w:p>
    <w:p w14:paraId="613045CA" w14:textId="77777777" w:rsidR="002436D0" w:rsidRPr="002436D0" w:rsidRDefault="002436D0" w:rsidP="002436D0">
      <w:pPr>
        <w:pStyle w:val="EndNoteBibliography"/>
      </w:pPr>
      <w:r w:rsidRPr="002436D0">
        <w:t>56.</w:t>
      </w:r>
      <w:r w:rsidRPr="002436D0">
        <w:tab/>
        <w:t>Gippsland Lakes Blue-Green Algae Incident: Report on Debrief. A report to the Department of Sustainability and Environment. Victoria, Australia: Michael Cawood &amp; Associates Pty Ltd; 2012.</w:t>
      </w:r>
    </w:p>
    <w:p w14:paraId="448EBA72" w14:textId="02D8388A" w:rsidR="002436D0" w:rsidRPr="002436D0" w:rsidRDefault="002436D0" w:rsidP="002436D0">
      <w:pPr>
        <w:pStyle w:val="EndNoteBibliography"/>
      </w:pPr>
      <w:r w:rsidRPr="002436D0">
        <w:t>57.</w:t>
      </w:r>
      <w:r w:rsidRPr="002436D0">
        <w:tab/>
        <w:t xml:space="preserve">Maguire R, Bozin D, Mortimer G. Domestic violence will spike in the bushfire aftermath, and governments can no longer ignore it. The Conversation [Internet]. 2019. Available from: </w:t>
      </w:r>
      <w:hyperlink r:id="rId103" w:history="1">
        <w:r w:rsidRPr="002436D0">
          <w:rPr>
            <w:rStyle w:val="Hyperlink"/>
          </w:rPr>
          <w:t>https://theconversation.com/domestic-violence-will-spike-in-the-bushfire-aftermath-and-governments-can-no-longer-ignore-it-127018</w:t>
        </w:r>
      </w:hyperlink>
      <w:r w:rsidRPr="002436D0">
        <w:t xml:space="preserve"> </w:t>
      </w:r>
    </w:p>
    <w:p w14:paraId="6195B7FB" w14:textId="77777777" w:rsidR="002436D0" w:rsidRPr="002436D0" w:rsidRDefault="002436D0" w:rsidP="002436D0">
      <w:pPr>
        <w:pStyle w:val="EndNoteBibliography"/>
      </w:pPr>
      <w:r w:rsidRPr="002436D0">
        <w:t>58.</w:t>
      </w:r>
      <w:r w:rsidRPr="002436D0">
        <w:tab/>
        <w:t>Deloitte Access Economics. The economic cost of the social impact of natural disasters. NSW, Australia: Deloitte; 2016.</w:t>
      </w:r>
    </w:p>
    <w:p w14:paraId="350610B3" w14:textId="77777777" w:rsidR="002436D0" w:rsidRPr="002436D0" w:rsidRDefault="002436D0" w:rsidP="002436D0">
      <w:pPr>
        <w:pStyle w:val="EndNoteBibliography"/>
      </w:pPr>
      <w:r w:rsidRPr="002436D0">
        <w:t>59.</w:t>
      </w:r>
      <w:r w:rsidRPr="002436D0">
        <w:tab/>
        <w:t>Borchers Arriagada N, Palmer AJ, Bowman DM, Morgan GG, Jalaludin BB, Johnston FH. Unprecedented smoke-related health burden associated with the 2019-20 bushfires in eastern Australia. Med J Aust. 2020;213(6):282-3.</w:t>
      </w:r>
    </w:p>
    <w:p w14:paraId="1709E3AB" w14:textId="77777777" w:rsidR="002436D0" w:rsidRPr="002436D0" w:rsidRDefault="002436D0" w:rsidP="002436D0">
      <w:pPr>
        <w:pStyle w:val="EndNoteBibliography"/>
      </w:pPr>
      <w:r w:rsidRPr="002436D0">
        <w:t>60.</w:t>
      </w:r>
      <w:r w:rsidRPr="002436D0">
        <w:tab/>
        <w:t>MAV. The Municipal Association of Victoria Strategic plan 2024-2027: Shaping our future: Helping local councils build a resilient and sustainable Victoria. MAV; 2024.</w:t>
      </w:r>
    </w:p>
    <w:p w14:paraId="6A3A700D" w14:textId="15E2EC0A" w:rsidR="002436D0" w:rsidRPr="002436D0" w:rsidRDefault="002436D0" w:rsidP="002436D0">
      <w:pPr>
        <w:pStyle w:val="EndNoteBibliography"/>
      </w:pPr>
      <w:r w:rsidRPr="002436D0">
        <w:t>61.</w:t>
      </w:r>
      <w:r w:rsidRPr="002436D0">
        <w:tab/>
        <w:t xml:space="preserve">United Nations. Sustainable Development Goals. 2024 [Available from: </w:t>
      </w:r>
      <w:hyperlink r:id="rId104" w:history="1">
        <w:r w:rsidRPr="002436D0">
          <w:rPr>
            <w:rStyle w:val="Hyperlink"/>
          </w:rPr>
          <w:t>https://sdgs.un.org/goals</w:t>
        </w:r>
      </w:hyperlink>
      <w:r w:rsidRPr="002436D0">
        <w:t>].</w:t>
      </w:r>
    </w:p>
    <w:p w14:paraId="4267436D" w14:textId="77777777" w:rsidR="002436D0" w:rsidRPr="002436D0" w:rsidRDefault="002436D0" w:rsidP="002436D0">
      <w:pPr>
        <w:pStyle w:val="EndNoteBibliography"/>
      </w:pPr>
      <w:r w:rsidRPr="002436D0">
        <w:t>62.</w:t>
      </w:r>
      <w:r w:rsidRPr="002436D0">
        <w:tab/>
        <w:t>United Nations. Transforming our World: The 2030 Agenda for Sustainable Development. 2015.</w:t>
      </w:r>
    </w:p>
    <w:p w14:paraId="3A3FCD19" w14:textId="77777777" w:rsidR="002436D0" w:rsidRPr="002436D0" w:rsidRDefault="002436D0" w:rsidP="002436D0">
      <w:pPr>
        <w:pStyle w:val="EndNoteBibliography"/>
      </w:pPr>
      <w:r w:rsidRPr="002436D0">
        <w:t>63.</w:t>
      </w:r>
      <w:r w:rsidRPr="002436D0">
        <w:tab/>
      </w:r>
      <w:r w:rsidRPr="002436D0">
        <w:rPr>
          <w:i/>
        </w:rPr>
        <w:t xml:space="preserve">Local Government Act 2020 </w:t>
      </w:r>
      <w:r w:rsidRPr="002436D0">
        <w:t>(Vic).</w:t>
      </w:r>
    </w:p>
    <w:p w14:paraId="1693018A" w14:textId="77777777" w:rsidR="002436D0" w:rsidRPr="002436D0" w:rsidRDefault="002436D0" w:rsidP="002436D0">
      <w:pPr>
        <w:pStyle w:val="EndNoteBibliography"/>
      </w:pPr>
      <w:r w:rsidRPr="002436D0">
        <w:t>64.</w:t>
      </w:r>
      <w:r w:rsidRPr="002436D0">
        <w:tab/>
        <w:t>Department of Environment, Land, Water and Planning. Local government climate change adaptation roles and responsibilities under Victorian legislation: Guidance for local government decision-makers. Victoria, Australia: DELWP, State Government of Victoria; 2020.</w:t>
      </w:r>
    </w:p>
    <w:p w14:paraId="6B5D3222" w14:textId="77777777" w:rsidR="002436D0" w:rsidRPr="002436D0" w:rsidRDefault="002436D0" w:rsidP="002436D0">
      <w:pPr>
        <w:pStyle w:val="EndNoteBibliography"/>
      </w:pPr>
      <w:r w:rsidRPr="002436D0">
        <w:t>65.</w:t>
      </w:r>
      <w:r w:rsidRPr="002436D0">
        <w:tab/>
        <w:t>Buse CG, Patrick R. Climate change glossary for public health practice: from vulnerability to climate justice. J Epidemiol Community Health. 2020;74(10):867-71.</w:t>
      </w:r>
    </w:p>
    <w:p w14:paraId="1D59F1B8" w14:textId="77777777" w:rsidR="002436D0" w:rsidRPr="002436D0" w:rsidRDefault="002436D0" w:rsidP="002436D0">
      <w:pPr>
        <w:pStyle w:val="EndNoteBibliography"/>
      </w:pPr>
      <w:r w:rsidRPr="002436D0">
        <w:t>66.</w:t>
      </w:r>
      <w:r w:rsidRPr="002436D0">
        <w:tab/>
        <w:t>Dicken J, Rice M, Lefort P, Mina P, Taylor P, Bland E. Local climate adaptation 2024. University of Exeter; 2024.</w:t>
      </w:r>
    </w:p>
    <w:p w14:paraId="5BF58815" w14:textId="77777777" w:rsidR="002436D0" w:rsidRPr="002436D0" w:rsidRDefault="002436D0" w:rsidP="002436D0">
      <w:pPr>
        <w:pStyle w:val="EndNoteBibliography"/>
      </w:pPr>
      <w:r w:rsidRPr="002436D0">
        <w:t>67.</w:t>
      </w:r>
      <w:r w:rsidRPr="002436D0">
        <w:tab/>
        <w:t>Cheng JJ, Berry P. Health co-benefits and risks of public health adaptation strategies to climate change: a review of current literature. Int J Public Health. 2013;58(2):305-11.</w:t>
      </w:r>
    </w:p>
    <w:p w14:paraId="73A2AA31" w14:textId="1B947D3A" w:rsidR="002436D0" w:rsidRPr="002436D0" w:rsidRDefault="002436D0" w:rsidP="002436D0">
      <w:pPr>
        <w:pStyle w:val="EndNoteBibliography"/>
      </w:pPr>
      <w:r w:rsidRPr="002436D0">
        <w:t>68.</w:t>
      </w:r>
      <w:r w:rsidRPr="002436D0">
        <w:tab/>
        <w:t xml:space="preserve">IPCC. IPCC Sixth Assessment Report, Working Group III: Mitigation of Climate Change: Frequently asked questions.: Intergovernmental Panel on Climate Change; 2024 [Available from: </w:t>
      </w:r>
      <w:hyperlink r:id="rId105" w:history="1">
        <w:r w:rsidRPr="002436D0">
          <w:rPr>
            <w:rStyle w:val="Hyperlink"/>
          </w:rPr>
          <w:t>https://www.ipcc.ch/report/ar6/wg3/about/frequently-asked-questions</w:t>
        </w:r>
      </w:hyperlink>
      <w:r w:rsidRPr="002436D0">
        <w:t>].</w:t>
      </w:r>
    </w:p>
    <w:p w14:paraId="2BB52CFA" w14:textId="77777777" w:rsidR="002436D0" w:rsidRPr="002436D0" w:rsidRDefault="002436D0" w:rsidP="002436D0">
      <w:pPr>
        <w:pStyle w:val="EndNoteBibliography"/>
      </w:pPr>
      <w:r w:rsidRPr="002436D0">
        <w:t>69.</w:t>
      </w:r>
      <w:r w:rsidRPr="002436D0">
        <w:tab/>
        <w:t>Department of Health and Department of Families, Fairness and Housing. Health and human services climate change adaptation action plan 2022-2026. Melbourne, Australia: DH and DFFH, State Government of Victoria; 2022.</w:t>
      </w:r>
    </w:p>
    <w:p w14:paraId="325024D6" w14:textId="77777777" w:rsidR="002436D0" w:rsidRPr="002436D0" w:rsidRDefault="002436D0" w:rsidP="002436D0">
      <w:pPr>
        <w:pStyle w:val="EndNoteBibliography"/>
      </w:pPr>
      <w:r w:rsidRPr="002436D0">
        <w:t>70.</w:t>
      </w:r>
      <w:r w:rsidRPr="002436D0">
        <w:tab/>
        <w:t xml:space="preserve">Birkmann J, Liwenga E, Pandey R, Boyd E, Djalante R, Gemenne F, et al. Poverty, Livelihoods and Sustainable Development. In: Climate Change 2022: Impacts, Adaptation and Vulnerability. Contribution of Working Group II to the Sixth Assessment Report of the Intergovernmental Panel on </w:t>
      </w:r>
      <w:r w:rsidRPr="002436D0">
        <w:lastRenderedPageBreak/>
        <w:t>Climate Change [Pörtner H-O, Roberts DC, Tignor M, Poloczanska ES, Mintenbeck K, Alegría A, et al. (eds.)]. Cambridge, UK and New York, NY, USA: Cambridge University Press; 2022. p. 1171–274.</w:t>
      </w:r>
    </w:p>
    <w:p w14:paraId="2D4ED949" w14:textId="77777777" w:rsidR="002436D0" w:rsidRPr="002436D0" w:rsidRDefault="002436D0" w:rsidP="002436D0">
      <w:pPr>
        <w:pStyle w:val="EndNoteBibliography"/>
      </w:pPr>
      <w:r w:rsidRPr="002436D0">
        <w:t>71.</w:t>
      </w:r>
      <w:r w:rsidRPr="002436D0">
        <w:tab/>
        <w:t>Lindsay G, Macmillan A, Woodward A. Moving urban trips from cars to bicycles: impact on health and emissions. Aust N Z J Public Health. 2011;35(1):54-60.</w:t>
      </w:r>
    </w:p>
    <w:p w14:paraId="051B982B" w14:textId="77777777" w:rsidR="002436D0" w:rsidRPr="002436D0" w:rsidRDefault="002436D0" w:rsidP="002436D0">
      <w:pPr>
        <w:pStyle w:val="EndNoteBibliography"/>
      </w:pPr>
      <w:r w:rsidRPr="002436D0">
        <w:t>72.</w:t>
      </w:r>
      <w:r w:rsidRPr="002436D0">
        <w:tab/>
        <w:t>WHO. A framework for the quantification and economic valuation of health outcomes originating from health and non-health climate change mitigation and adaptation action. Geneva, Switzerland: World Health Organization; 2023.</w:t>
      </w:r>
    </w:p>
    <w:p w14:paraId="0FCD57A2" w14:textId="77777777" w:rsidR="002436D0" w:rsidRPr="002436D0" w:rsidRDefault="002436D0" w:rsidP="002436D0">
      <w:pPr>
        <w:pStyle w:val="EndNoteBibliography"/>
      </w:pPr>
      <w:r w:rsidRPr="002436D0">
        <w:t>73.</w:t>
      </w:r>
      <w:r w:rsidRPr="002436D0">
        <w:tab/>
        <w:t>Center for Climate and Energy Solutions. Resilience strategies for extreme heat. Arlington, VA, US: C2ES; 2017.</w:t>
      </w:r>
    </w:p>
    <w:p w14:paraId="498C08DF" w14:textId="77777777" w:rsidR="002436D0" w:rsidRPr="002436D0" w:rsidRDefault="002436D0" w:rsidP="002436D0">
      <w:pPr>
        <w:pStyle w:val="EndNoteBibliography"/>
      </w:pPr>
      <w:r w:rsidRPr="002436D0">
        <w:t>74.</w:t>
      </w:r>
      <w:r w:rsidRPr="002436D0">
        <w:tab/>
        <w:t>Iacobucci G. NHS is unprepared for risks posed by climate change, warn leading UK health bodies. BMJ. 2016;352:i1781.</w:t>
      </w:r>
    </w:p>
    <w:p w14:paraId="70450C01" w14:textId="77777777" w:rsidR="002436D0" w:rsidRPr="002436D0" w:rsidRDefault="002436D0" w:rsidP="002436D0">
      <w:pPr>
        <w:pStyle w:val="EndNoteBibliography"/>
      </w:pPr>
      <w:r w:rsidRPr="002436D0">
        <w:t>75.</w:t>
      </w:r>
      <w:r w:rsidRPr="002436D0">
        <w:tab/>
        <w:t>Emley EA, Musher-Eizenman DR. Social movement involvement and healthy diet and activity behaviors among US adults. Health Promotion International. 2019;34(3):490-500.</w:t>
      </w:r>
    </w:p>
    <w:p w14:paraId="6E97FFEE" w14:textId="77777777" w:rsidR="002436D0" w:rsidRPr="002436D0" w:rsidRDefault="002436D0" w:rsidP="002436D0">
      <w:pPr>
        <w:pStyle w:val="EndNoteBibliography"/>
      </w:pPr>
      <w:r w:rsidRPr="002436D0">
        <w:t>76.</w:t>
      </w:r>
      <w:r w:rsidRPr="002436D0">
        <w:tab/>
        <w:t>Robinson TN. Save the world, prevent obesity: piggybacking on existing social and ideological movements. Obesity. 2010;18(n1s):S17.</w:t>
      </w:r>
    </w:p>
    <w:p w14:paraId="045FDFEA" w14:textId="391AB030" w:rsidR="002436D0" w:rsidRPr="002436D0" w:rsidRDefault="002436D0" w:rsidP="002436D0">
      <w:pPr>
        <w:pStyle w:val="EndNoteBibliography"/>
      </w:pPr>
      <w:r w:rsidRPr="002436D0">
        <w:t>77.</w:t>
      </w:r>
      <w:r w:rsidRPr="002436D0">
        <w:tab/>
        <w:t xml:space="preserve">IPCC. 55th Session of the IPCC (IPCC-55) and 12th Session of Working Group II (WGII-12) Intergovernmental Panel on Climate Change – IPCC 2022 [Available from: </w:t>
      </w:r>
      <w:hyperlink r:id="rId106" w:history="1">
        <w:r w:rsidRPr="002436D0">
          <w:rPr>
            <w:rStyle w:val="Hyperlink"/>
          </w:rPr>
          <w:t>https://enb.iisd.org/55th-session-intergovernmental-panel-climate-change-ipcc-55-12th-session-working-group-II</w:t>
        </w:r>
      </w:hyperlink>
      <w:r w:rsidRPr="002436D0">
        <w:t>].</w:t>
      </w:r>
    </w:p>
    <w:p w14:paraId="28CB9C1D" w14:textId="77777777" w:rsidR="002436D0" w:rsidRPr="002436D0" w:rsidRDefault="002436D0" w:rsidP="002436D0">
      <w:pPr>
        <w:pStyle w:val="EndNoteBibliography"/>
      </w:pPr>
      <w:r w:rsidRPr="002436D0">
        <w:t>78.</w:t>
      </w:r>
      <w:r w:rsidRPr="002436D0">
        <w:tab/>
        <w:t>MRFCJ. Principles of Climate Justice. Mary Robinson Foundation for Climate Justice; 2018.</w:t>
      </w:r>
    </w:p>
    <w:p w14:paraId="052F83FE" w14:textId="77777777" w:rsidR="002436D0" w:rsidRPr="002436D0" w:rsidRDefault="002436D0" w:rsidP="002436D0">
      <w:pPr>
        <w:pStyle w:val="EndNoteBibliography"/>
      </w:pPr>
      <w:r w:rsidRPr="002436D0">
        <w:t>79.</w:t>
      </w:r>
      <w:r w:rsidRPr="002436D0">
        <w:tab/>
        <w:t>Whitmee S, Haines A, Beyrer C, Boltz F, Capon A, Ferreira de Souza Dias B, et al. Safeguarding human health in the Anthropocene epoch: report of The Rockefeller Foundation-Lancet Commission on planetary health. The Lancet. 2015;386:1973-2028.</w:t>
      </w:r>
    </w:p>
    <w:p w14:paraId="34813D54" w14:textId="77777777" w:rsidR="002436D0" w:rsidRPr="002436D0" w:rsidRDefault="002436D0" w:rsidP="002436D0">
      <w:pPr>
        <w:pStyle w:val="EndNoteBibliography"/>
      </w:pPr>
      <w:r w:rsidRPr="002436D0">
        <w:t>80.</w:t>
      </w:r>
      <w:r w:rsidRPr="002436D0">
        <w:tab/>
        <w:t>Foerster A, Bleby A. Climate mainstreaming in practice: Using law to embed climate change in government policy and decision-making. Melbourne, Australia: Monash University; 2023.</w:t>
      </w:r>
    </w:p>
    <w:p w14:paraId="3B1375CA" w14:textId="77777777" w:rsidR="002436D0" w:rsidRPr="002436D0" w:rsidRDefault="002436D0" w:rsidP="002436D0">
      <w:pPr>
        <w:pStyle w:val="EndNoteBibliography"/>
      </w:pPr>
      <w:r w:rsidRPr="002436D0">
        <w:t>81.</w:t>
      </w:r>
      <w:r w:rsidRPr="002436D0">
        <w:tab/>
        <w:t>Horton R, Beaglehole R, Bonita R, Raeburn J, McKee M, Wall S. From public to planetary health: a manifesto. The Lancet. 2014;383(9920):847.</w:t>
      </w:r>
    </w:p>
    <w:p w14:paraId="4A7BB101" w14:textId="7F065F4F" w:rsidR="002436D0" w:rsidRPr="002436D0" w:rsidRDefault="002436D0" w:rsidP="002436D0">
      <w:pPr>
        <w:pStyle w:val="EndNoteBibliography"/>
      </w:pPr>
      <w:r w:rsidRPr="002436D0">
        <w:t>82.</w:t>
      </w:r>
      <w:r w:rsidRPr="002436D0">
        <w:tab/>
        <w:t xml:space="preserve">Public Health Scotland. Working together to build climate-resilient, healthy and equitable places: A briefing for local government and partners.: Public Health Scotland; 2023 [Available from: </w:t>
      </w:r>
      <w:hyperlink r:id="rId107" w:history="1">
        <w:r w:rsidRPr="002436D0">
          <w:rPr>
            <w:rStyle w:val="Hyperlink"/>
          </w:rPr>
          <w:t>https://publichealthscotland.scot/publications/working-together-to-build-climate-resilient-healthy-and-equitable-places-a-briefing-for-local-government-and-partners/</w:t>
        </w:r>
      </w:hyperlink>
      <w:r w:rsidRPr="002436D0">
        <w:t>].</w:t>
      </w:r>
    </w:p>
    <w:p w14:paraId="382B5A7A" w14:textId="77777777" w:rsidR="002436D0" w:rsidRPr="002436D0" w:rsidRDefault="002436D0" w:rsidP="002436D0">
      <w:pPr>
        <w:pStyle w:val="EndNoteBibliography"/>
      </w:pPr>
      <w:r w:rsidRPr="002436D0">
        <w:t>83.</w:t>
      </w:r>
      <w:r w:rsidRPr="002436D0">
        <w:tab/>
        <w:t>Millenium Ecosystem Assessment. Ecosystems and human well-being: Synthesis. Washington DC: Island Press; 2005.</w:t>
      </w:r>
    </w:p>
    <w:p w14:paraId="0E254A48" w14:textId="078FBC0D" w:rsidR="002436D0" w:rsidRPr="002436D0" w:rsidRDefault="002436D0" w:rsidP="002436D0">
      <w:pPr>
        <w:pStyle w:val="EndNoteBibliography"/>
      </w:pPr>
      <w:r w:rsidRPr="002436D0">
        <w:t>84.</w:t>
      </w:r>
      <w:r w:rsidRPr="002436D0">
        <w:tab/>
        <w:t xml:space="preserve">California Department of Health. California building resilience against climate effects (CALBRACE): California Department of Health; 2020 [Available from: </w:t>
      </w:r>
      <w:hyperlink r:id="rId108" w:history="1">
        <w:r w:rsidRPr="002436D0">
          <w:rPr>
            <w:rStyle w:val="Hyperlink"/>
          </w:rPr>
          <w:t>https://www.cdph.ca.gov/Programs/OHE/Pages/CC-Health-Vulnerability-Indicators.aspx</w:t>
        </w:r>
      </w:hyperlink>
      <w:r w:rsidRPr="002436D0">
        <w:t>].</w:t>
      </w:r>
    </w:p>
    <w:p w14:paraId="23788400" w14:textId="77777777" w:rsidR="002436D0" w:rsidRPr="002436D0" w:rsidRDefault="002436D0" w:rsidP="002436D0">
      <w:pPr>
        <w:pStyle w:val="EndNoteBibliography"/>
      </w:pPr>
      <w:r w:rsidRPr="002436D0">
        <w:t>85.</w:t>
      </w:r>
      <w:r w:rsidRPr="002436D0">
        <w:tab/>
        <w:t>Bowles DC. Climate change and health adaptation: Consequences for indigenous physical and mental health. Annals of Global Health. 2015;81:427-31.</w:t>
      </w:r>
    </w:p>
    <w:p w14:paraId="04879B3F" w14:textId="77777777" w:rsidR="002436D0" w:rsidRPr="002436D0" w:rsidRDefault="002436D0" w:rsidP="002436D0">
      <w:pPr>
        <w:pStyle w:val="EndNoteBibliography"/>
      </w:pPr>
      <w:r w:rsidRPr="002436D0">
        <w:t>86.</w:t>
      </w:r>
      <w:r w:rsidRPr="002436D0">
        <w:tab/>
        <w:t>Islam NS, Winkle J. Climate change and social inequality: DESA working paper no. 152. Department of Economic and Social Affairs, United Nations; 2017.</w:t>
      </w:r>
    </w:p>
    <w:p w14:paraId="09718A79" w14:textId="77777777" w:rsidR="002436D0" w:rsidRPr="002436D0" w:rsidRDefault="002436D0" w:rsidP="002436D0">
      <w:pPr>
        <w:pStyle w:val="EndNoteBibliography"/>
      </w:pPr>
      <w:r w:rsidRPr="002436D0">
        <w:t>87.</w:t>
      </w:r>
      <w:r w:rsidRPr="002436D0">
        <w:tab/>
        <w:t>Malone E. Vulnerability and resilience in the face of climate change: current research and needs for population information. Population Action International: Washington, DC. 2009.</w:t>
      </w:r>
    </w:p>
    <w:p w14:paraId="4CE551B5" w14:textId="6D3B1038" w:rsidR="002436D0" w:rsidRPr="002436D0" w:rsidRDefault="002436D0" w:rsidP="002436D0">
      <w:pPr>
        <w:pStyle w:val="EndNoteBibliography"/>
      </w:pPr>
      <w:r w:rsidRPr="002436D0">
        <w:t>88.</w:t>
      </w:r>
      <w:r w:rsidRPr="002436D0">
        <w:tab/>
        <w:t xml:space="preserve">Department of Health. Victorian Department of Health historic heat health alerts (December 2010 – March 2022). DataVic: DH, State Government of Victoria; 2024 [Available from: </w:t>
      </w:r>
      <w:hyperlink r:id="rId109" w:history="1">
        <w:r w:rsidRPr="002436D0">
          <w:rPr>
            <w:rStyle w:val="Hyperlink"/>
          </w:rPr>
          <w:t>https://discover.data.vic.gov.au/dataset/victorian-department-of-health-historic-heat-health-alerts-december-2010-march-2022</w:t>
        </w:r>
      </w:hyperlink>
      <w:r w:rsidRPr="002436D0">
        <w:t>].</w:t>
      </w:r>
    </w:p>
    <w:p w14:paraId="056FB043" w14:textId="467D558B" w:rsidR="002436D0" w:rsidRPr="002436D0" w:rsidRDefault="002436D0" w:rsidP="002436D0">
      <w:pPr>
        <w:pStyle w:val="EndNoteBibliography"/>
      </w:pPr>
      <w:r w:rsidRPr="002436D0">
        <w:t>89.</w:t>
      </w:r>
      <w:r w:rsidRPr="002436D0">
        <w:tab/>
        <w:t xml:space="preserve">Department of Health. Planning for extreme heat and heatwaves. Melbourne, Australia: DH, State Government of Victoria; 2023 [Available from: </w:t>
      </w:r>
      <w:hyperlink r:id="rId110" w:history="1">
        <w:r w:rsidRPr="002436D0">
          <w:rPr>
            <w:rStyle w:val="Hyperlink"/>
          </w:rPr>
          <w:t>https://www.health.vic.gov.au/environmental-health/planning-for-extreme-heat-and-heatwaves</w:t>
        </w:r>
      </w:hyperlink>
      <w:r w:rsidRPr="002436D0">
        <w:t>].</w:t>
      </w:r>
    </w:p>
    <w:p w14:paraId="01164C5B" w14:textId="67528067" w:rsidR="002436D0" w:rsidRPr="002436D0" w:rsidRDefault="002436D0" w:rsidP="002436D0">
      <w:pPr>
        <w:pStyle w:val="EndNoteBibliography"/>
      </w:pPr>
      <w:r w:rsidRPr="002436D0">
        <w:t>90.</w:t>
      </w:r>
      <w:r w:rsidRPr="002436D0">
        <w:tab/>
        <w:t xml:space="preserve">Department of Energy, Environment and Climate Action, and Commonwealth Scientific and Industrial Research Organisation. Victoria's Future Climate Tool.: DEECA and CSIRO, State Government of Victoria; 2019 [Available from: </w:t>
      </w:r>
      <w:hyperlink r:id="rId111" w:history="1">
        <w:r w:rsidRPr="002436D0">
          <w:rPr>
            <w:rStyle w:val="Hyperlink"/>
          </w:rPr>
          <w:t>https://vicfutureclimatetool.indraweb.io/</w:t>
        </w:r>
      </w:hyperlink>
      <w:r w:rsidRPr="002436D0">
        <w:t>].</w:t>
      </w:r>
    </w:p>
    <w:p w14:paraId="5F84B56B" w14:textId="6D00FB23" w:rsidR="002436D0" w:rsidRPr="002436D0" w:rsidRDefault="002436D0" w:rsidP="002436D0">
      <w:pPr>
        <w:pStyle w:val="EndNoteBibliography"/>
      </w:pPr>
      <w:r w:rsidRPr="002436D0">
        <w:t>91.</w:t>
      </w:r>
      <w:r w:rsidRPr="002436D0">
        <w:tab/>
        <w:t xml:space="preserve">Australian Bureau of Statistics. Regional population by age and sex.: ABS, Government of Australia; 2023 [Available from: </w:t>
      </w:r>
      <w:hyperlink r:id="rId112" w:anchor="data-downloads" w:history="1">
        <w:r w:rsidRPr="002436D0">
          <w:rPr>
            <w:rStyle w:val="Hyperlink"/>
          </w:rPr>
          <w:t>https://www.abs.gov.au/statistics/people/population/regional-population-age-and-sex/latest-release#data-downloads</w:t>
        </w:r>
      </w:hyperlink>
      <w:r w:rsidRPr="002436D0">
        <w:t>].</w:t>
      </w:r>
    </w:p>
    <w:p w14:paraId="4347404E" w14:textId="7807B88C" w:rsidR="002436D0" w:rsidRPr="002436D0" w:rsidRDefault="002436D0" w:rsidP="002436D0">
      <w:pPr>
        <w:pStyle w:val="EndNoteBibliography"/>
      </w:pPr>
      <w:r w:rsidRPr="002436D0">
        <w:t>92.</w:t>
      </w:r>
      <w:r w:rsidRPr="002436D0">
        <w:tab/>
        <w:t xml:space="preserve">Victorian Agency for Health Information. Victorian Population Health Survey.: VAHI, State Government of Victoria; 2022 [Available from: </w:t>
      </w:r>
      <w:hyperlink r:id="rId113" w:history="1">
        <w:r w:rsidRPr="002436D0">
          <w:rPr>
            <w:rStyle w:val="Hyperlink"/>
          </w:rPr>
          <w:t>https://vahi.vic.gov.au/reports/victorian-population-health-survey</w:t>
        </w:r>
      </w:hyperlink>
      <w:r w:rsidRPr="002436D0">
        <w:t>].</w:t>
      </w:r>
    </w:p>
    <w:p w14:paraId="74BE35D2" w14:textId="5FEC3683" w:rsidR="002436D0" w:rsidRPr="002436D0" w:rsidRDefault="002436D0" w:rsidP="002436D0">
      <w:pPr>
        <w:pStyle w:val="EndNoteBibliography"/>
      </w:pPr>
      <w:r w:rsidRPr="002436D0">
        <w:t>93.</w:t>
      </w:r>
      <w:r w:rsidRPr="002436D0">
        <w:tab/>
        <w:t xml:space="preserve">Australian Bureau of Statistics. Search Census Data: ABS, Government of Australia; 2021 [Available from: </w:t>
      </w:r>
      <w:hyperlink r:id="rId114" w:history="1">
        <w:r w:rsidRPr="002436D0">
          <w:rPr>
            <w:rStyle w:val="Hyperlink"/>
          </w:rPr>
          <w:t>https://www.abs.gov.au/census/find-census-data/search-by-area</w:t>
        </w:r>
      </w:hyperlink>
      <w:r w:rsidRPr="002436D0">
        <w:t>].</w:t>
      </w:r>
    </w:p>
    <w:p w14:paraId="4372040D" w14:textId="157AB941" w:rsidR="002436D0" w:rsidRPr="002436D0" w:rsidRDefault="002436D0" w:rsidP="002436D0">
      <w:pPr>
        <w:pStyle w:val="EndNoteBibliography"/>
      </w:pPr>
      <w:r w:rsidRPr="002436D0">
        <w:lastRenderedPageBreak/>
        <w:t>94.</w:t>
      </w:r>
      <w:r w:rsidRPr="002436D0">
        <w:tab/>
        <w:t xml:space="preserve">Victorian Council of Social Service. Mapping poverty in Victoria: Mapping economic disadvantage in Victoria.: VCOSS; 2023 [Available from: </w:t>
      </w:r>
      <w:hyperlink r:id="rId115" w:anchor="maps" w:history="1">
        <w:r w:rsidRPr="002436D0">
          <w:rPr>
            <w:rStyle w:val="Hyperlink"/>
          </w:rPr>
          <w:t>https://vcoss.org.au/cost-of-living/2023/08/povertymaps/#maps</w:t>
        </w:r>
      </w:hyperlink>
      <w:r w:rsidRPr="002436D0">
        <w:t>].</w:t>
      </w:r>
    </w:p>
    <w:p w14:paraId="5C8253C6" w14:textId="345A490A" w:rsidR="002436D0" w:rsidRPr="002436D0" w:rsidRDefault="002436D0" w:rsidP="002436D0">
      <w:pPr>
        <w:pStyle w:val="EndNoteBibliography"/>
      </w:pPr>
      <w:r w:rsidRPr="002436D0">
        <w:t>95.</w:t>
      </w:r>
      <w:r w:rsidRPr="002436D0">
        <w:tab/>
        <w:t xml:space="preserve">Council to Homeless Persons. Local data: Supporting an evidence-based approach to ending homelessness. AIHW: consumers who received support from specialist homelessness services from 2014 onwards.: CHP; 2018-19 [Available from: </w:t>
      </w:r>
      <w:hyperlink r:id="rId116" w:history="1">
        <w:r w:rsidRPr="002436D0">
          <w:rPr>
            <w:rStyle w:val="Hyperlink"/>
          </w:rPr>
          <w:t>https://chp.org.au/sector-learning-and-development/local-data/</w:t>
        </w:r>
      </w:hyperlink>
      <w:r w:rsidRPr="002436D0">
        <w:t>].</w:t>
      </w:r>
    </w:p>
    <w:p w14:paraId="3B97F4BD" w14:textId="6C3D3F5A" w:rsidR="002436D0" w:rsidRPr="002436D0" w:rsidRDefault="002436D0" w:rsidP="002436D0">
      <w:pPr>
        <w:pStyle w:val="EndNoteBibliography"/>
      </w:pPr>
      <w:r w:rsidRPr="002436D0">
        <w:t>96.</w:t>
      </w:r>
      <w:r w:rsidRPr="002436D0">
        <w:tab/>
        <w:t xml:space="preserve">Crime Statistics Agency. Family Violence Dashboard.: CSA, State Government of Victoria; 2022-23 [Available from: </w:t>
      </w:r>
      <w:hyperlink r:id="rId117" w:history="1">
        <w:r w:rsidRPr="002436D0">
          <w:rPr>
            <w:rStyle w:val="Hyperlink"/>
          </w:rPr>
          <w:t>https://www.crimestatistics.vic.gov.au/family-violence-data/family-violence-dashboard</w:t>
        </w:r>
      </w:hyperlink>
      <w:r w:rsidRPr="002436D0">
        <w:t>].</w:t>
      </w:r>
    </w:p>
    <w:p w14:paraId="3966152F" w14:textId="5F7FA50B" w:rsidR="002436D0" w:rsidRPr="002436D0" w:rsidRDefault="002436D0" w:rsidP="002436D0">
      <w:pPr>
        <w:pStyle w:val="EndNoteBibliography"/>
      </w:pPr>
      <w:r w:rsidRPr="002436D0">
        <w:t>97.</w:t>
      </w:r>
      <w:r w:rsidRPr="002436D0">
        <w:tab/>
        <w:t xml:space="preserve">National Disability Insurance Agency. National Disability Insurance Scheme: Explore data.: NDIA, Government of Australia; 2024 [Available from: </w:t>
      </w:r>
      <w:hyperlink r:id="rId118" w:history="1">
        <w:r w:rsidRPr="002436D0">
          <w:rPr>
            <w:rStyle w:val="Hyperlink"/>
          </w:rPr>
          <w:t>https://dataresearch.ndis.gov.au/explore-data</w:t>
        </w:r>
      </w:hyperlink>
      <w:r w:rsidRPr="002436D0">
        <w:t>].</w:t>
      </w:r>
    </w:p>
    <w:p w14:paraId="7CDB2B58" w14:textId="106950C9" w:rsidR="002436D0" w:rsidRPr="002436D0" w:rsidRDefault="002436D0" w:rsidP="002436D0">
      <w:pPr>
        <w:pStyle w:val="EndNoteBibliography"/>
      </w:pPr>
      <w:r w:rsidRPr="002436D0">
        <w:t>98.</w:t>
      </w:r>
      <w:r w:rsidRPr="002436D0">
        <w:tab/>
        <w:t xml:space="preserve">Australian Urban Observatory. 2020 [Available from: </w:t>
      </w:r>
      <w:hyperlink r:id="rId119" w:anchor="register" w:history="1">
        <w:r w:rsidRPr="002436D0">
          <w:rPr>
            <w:rStyle w:val="Hyperlink"/>
          </w:rPr>
          <w:t>https://new.map.auo.org.au/#register</w:t>
        </w:r>
      </w:hyperlink>
      <w:r w:rsidRPr="002436D0">
        <w:t>].</w:t>
      </w:r>
    </w:p>
    <w:p w14:paraId="62E59406" w14:textId="6CD71030" w:rsidR="002436D0" w:rsidRPr="002436D0" w:rsidRDefault="002436D0" w:rsidP="002436D0">
      <w:pPr>
        <w:pStyle w:val="EndNoteBibliography"/>
      </w:pPr>
      <w:r w:rsidRPr="002436D0">
        <w:t>99.</w:t>
      </w:r>
      <w:r w:rsidRPr="002436D0">
        <w:tab/>
        <w:t xml:space="preserve">Australian Institute of Health and Welfare. Aged Care Service List [30 June 2023]. AIHW, Government of Australia; 2023 [Available from: </w:t>
      </w:r>
      <w:hyperlink r:id="rId120" w:history="1">
        <w:r w:rsidRPr="002436D0">
          <w:rPr>
            <w:rStyle w:val="Hyperlink"/>
          </w:rPr>
          <w:t>https://www.gen-agedcaredata.gov.au/resources/access-data/2023/september/aged-care-service-list-30-june-2023</w:t>
        </w:r>
      </w:hyperlink>
      <w:r w:rsidRPr="002436D0">
        <w:t>].</w:t>
      </w:r>
    </w:p>
    <w:p w14:paraId="157AC19E" w14:textId="1531B44E" w:rsidR="002436D0" w:rsidRPr="002436D0" w:rsidRDefault="002436D0" w:rsidP="002436D0">
      <w:pPr>
        <w:pStyle w:val="EndNoteBibliography"/>
      </w:pPr>
      <w:r w:rsidRPr="002436D0">
        <w:t>100.</w:t>
      </w:r>
      <w:r w:rsidRPr="002436D0">
        <w:tab/>
        <w:t xml:space="preserve">Department of Transport and Planning. Cooling and greening Melbourne map.: DTP, State Government of Victoria; 2023 [Available from: </w:t>
      </w:r>
      <w:hyperlink r:id="rId121" w:history="1">
        <w:r w:rsidRPr="002436D0">
          <w:rPr>
            <w:rStyle w:val="Hyperlink"/>
          </w:rPr>
          <w:t>https://www.planning.vic.gov.au/guides-and-resources/Data-spatial-and-insights/cooling-and-greening-melbourne-map</w:t>
        </w:r>
      </w:hyperlink>
      <w:r w:rsidRPr="002436D0">
        <w:t>].</w:t>
      </w:r>
    </w:p>
    <w:p w14:paraId="2E85CFB1" w14:textId="0C183CD4" w:rsidR="002436D0" w:rsidRPr="002436D0" w:rsidRDefault="002436D0" w:rsidP="002436D0">
      <w:pPr>
        <w:pStyle w:val="EndNoteBibliography"/>
      </w:pPr>
      <w:r w:rsidRPr="002436D0">
        <w:t>101.</w:t>
      </w:r>
      <w:r w:rsidRPr="002436D0">
        <w:tab/>
        <w:t xml:space="preserve">Department of Transport and Planning. Melbourne's vegetation, health and land use data.: DTP, State Government of Victoria; 2023 [Available from: </w:t>
      </w:r>
      <w:hyperlink r:id="rId122" w:history="1">
        <w:r w:rsidRPr="002436D0">
          <w:rPr>
            <w:rStyle w:val="Hyperlink"/>
          </w:rPr>
          <w:t>https://www.planning.vic.gov.au/guides-and-resources/Data-spatial-and-insights/melbournes-vegetation-heat-and-land-use-data</w:t>
        </w:r>
      </w:hyperlink>
      <w:r w:rsidRPr="002436D0">
        <w:t>].</w:t>
      </w:r>
    </w:p>
    <w:p w14:paraId="0CFB08C7" w14:textId="0290D41C" w:rsidR="002436D0" w:rsidRPr="002436D0" w:rsidRDefault="002436D0" w:rsidP="002436D0">
      <w:pPr>
        <w:pStyle w:val="EndNoteBibliography"/>
      </w:pPr>
      <w:r w:rsidRPr="002436D0">
        <w:t>102.</w:t>
      </w:r>
      <w:r w:rsidRPr="002436D0">
        <w:tab/>
        <w:t xml:space="preserve">Australian Climate Service. Heat and our health: A glance at the changing heat risk to human health in Australia.: ACS, Government of Australia; 2024 [Available from: </w:t>
      </w:r>
      <w:hyperlink r:id="rId123" w:history="1">
        <w:r w:rsidRPr="002436D0">
          <w:rPr>
            <w:rStyle w:val="Hyperlink"/>
          </w:rPr>
          <w:t>https://storymaps.arcgis.com/stories/ad21a54268e24dacae0f77df628e9285</w:t>
        </w:r>
      </w:hyperlink>
      <w:r w:rsidRPr="002436D0">
        <w:t>].</w:t>
      </w:r>
    </w:p>
    <w:p w14:paraId="2B7383B3" w14:textId="77777777" w:rsidR="002436D0" w:rsidRPr="002436D0" w:rsidRDefault="002436D0" w:rsidP="002436D0">
      <w:pPr>
        <w:pStyle w:val="EndNoteBibliography"/>
      </w:pPr>
      <w:r w:rsidRPr="002436D0">
        <w:t>103.</w:t>
      </w:r>
      <w:r w:rsidRPr="002436D0">
        <w:tab/>
        <w:t>UNICEF. A threat to progress: Confronting the effects of climate change on child health and wellbeing. New York, NY, USA: United Nations Children’s Fund; 2024.</w:t>
      </w:r>
    </w:p>
    <w:p w14:paraId="7EF88846" w14:textId="77777777" w:rsidR="002436D0" w:rsidRPr="002436D0" w:rsidRDefault="002436D0" w:rsidP="002436D0">
      <w:pPr>
        <w:pStyle w:val="EndNoteBibliography"/>
      </w:pPr>
      <w:r w:rsidRPr="002436D0">
        <w:t>104.</w:t>
      </w:r>
      <w:r w:rsidRPr="002436D0">
        <w:tab/>
        <w:t>Banyule City Council. Climate Risk Vulnerability Assessment. Victoria, Australia; 2024.</w:t>
      </w:r>
    </w:p>
    <w:p w14:paraId="37AAD855" w14:textId="77777777" w:rsidR="002436D0" w:rsidRPr="002436D0" w:rsidRDefault="002436D0" w:rsidP="002436D0">
      <w:pPr>
        <w:pStyle w:val="EndNoteBibliography"/>
      </w:pPr>
      <w:r w:rsidRPr="002436D0">
        <w:t>105.</w:t>
      </w:r>
      <w:r w:rsidRPr="002436D0">
        <w:tab/>
        <w:t>Sustainability Victoria. Linking climate change and health Impacts: Social research exploring awareness among Victorians and our healthcare professionals of the health effects of climate change. Melbourne, Australia: Sustainability Victoria; 2020.</w:t>
      </w:r>
    </w:p>
    <w:p w14:paraId="3C8D4EF3" w14:textId="77777777" w:rsidR="002436D0" w:rsidRPr="002436D0" w:rsidRDefault="002436D0" w:rsidP="002436D0">
      <w:pPr>
        <w:pStyle w:val="EndNoteBibliography"/>
      </w:pPr>
      <w:r w:rsidRPr="002436D0">
        <w:t>106.</w:t>
      </w:r>
      <w:r w:rsidRPr="002436D0">
        <w:tab/>
        <w:t>Sustainability Victoria. State of Sustainability Report 2023. Melbourne, Australia: Sustainability Victoria; 2024.</w:t>
      </w:r>
    </w:p>
    <w:p w14:paraId="37616E9E" w14:textId="77777777" w:rsidR="002436D0" w:rsidRPr="002436D0" w:rsidRDefault="002436D0" w:rsidP="002436D0">
      <w:pPr>
        <w:pStyle w:val="EndNoteBibliography"/>
      </w:pPr>
      <w:r w:rsidRPr="002436D0">
        <w:t>107.</w:t>
      </w:r>
      <w:r w:rsidRPr="002436D0">
        <w:tab/>
        <w:t>Northern Alliance for Greenhouse Action. Embedding action on climate change in your council plan. Victoria, Australia: NAGA; 2021.</w:t>
      </w:r>
    </w:p>
    <w:p w14:paraId="399170A6" w14:textId="725610F6" w:rsidR="002436D0" w:rsidRPr="002436D0" w:rsidRDefault="002436D0" w:rsidP="002436D0">
      <w:pPr>
        <w:pStyle w:val="EndNoteBibliography"/>
      </w:pPr>
      <w:r w:rsidRPr="002436D0">
        <w:t>108.</w:t>
      </w:r>
      <w:r w:rsidRPr="002436D0">
        <w:tab/>
        <w:t xml:space="preserve">City of Ballarat. Climate action. Victoria, Australia: City of Ballarat; 2024 [Available from: </w:t>
      </w:r>
      <w:hyperlink r:id="rId124" w:history="1">
        <w:r w:rsidRPr="002436D0">
          <w:rPr>
            <w:rStyle w:val="Hyperlink"/>
          </w:rPr>
          <w:t>https://www.ballarat.vic.gov.au/city/strategic-planning/sustainability/climate-action</w:t>
        </w:r>
      </w:hyperlink>
      <w:r w:rsidRPr="002436D0">
        <w:t>].</w:t>
      </w:r>
    </w:p>
    <w:p w14:paraId="35749168" w14:textId="77777777" w:rsidR="002436D0" w:rsidRPr="002436D0" w:rsidRDefault="002436D0" w:rsidP="002436D0">
      <w:pPr>
        <w:pStyle w:val="EndNoteBibliography"/>
      </w:pPr>
      <w:r w:rsidRPr="002436D0">
        <w:t>109.</w:t>
      </w:r>
      <w:r w:rsidRPr="002436D0">
        <w:tab/>
        <w:t>WHO. WHO competency framework, risk communication and community engagement: for stronger and more inclusive health emergency programmes. Geneva, Switzerland: World Health Organization; 2024.</w:t>
      </w:r>
    </w:p>
    <w:p w14:paraId="3FA40705" w14:textId="77777777" w:rsidR="002436D0" w:rsidRPr="002436D0" w:rsidRDefault="002436D0" w:rsidP="002436D0">
      <w:pPr>
        <w:pStyle w:val="EndNoteBibliography"/>
      </w:pPr>
      <w:r w:rsidRPr="002436D0">
        <w:t>110.</w:t>
      </w:r>
      <w:r w:rsidRPr="002436D0">
        <w:tab/>
        <w:t>Australian Institute for Disaster Resilience. Community Engagement for Disaster Resilience Handbook.: AIDR, DHA, Government of Australia; 2020.</w:t>
      </w:r>
    </w:p>
    <w:p w14:paraId="3C0F063B" w14:textId="77777777" w:rsidR="002436D0" w:rsidRPr="002436D0" w:rsidRDefault="002436D0" w:rsidP="002436D0">
      <w:pPr>
        <w:pStyle w:val="EndNoteBibliography"/>
      </w:pPr>
      <w:r w:rsidRPr="002436D0">
        <w:t>111.</w:t>
      </w:r>
      <w:r w:rsidRPr="002436D0">
        <w:tab/>
        <w:t>Whitehorse Manningham Libraries. Healthy me, healthy planet. 2021.</w:t>
      </w:r>
    </w:p>
    <w:p w14:paraId="3160CB23" w14:textId="77777777" w:rsidR="002436D0" w:rsidRPr="002436D0" w:rsidRDefault="002436D0" w:rsidP="002436D0">
      <w:pPr>
        <w:pStyle w:val="EndNoteBibliography"/>
      </w:pPr>
      <w:r w:rsidRPr="002436D0">
        <w:t>112.</w:t>
      </w:r>
      <w:r w:rsidRPr="002436D0">
        <w:tab/>
        <w:t>Patrick R, Bruges N, Gunasiri H, Wang Y, Henderson-Wilson C. Healthy Me, Healthy Planet: Evaluation of a pilot planetary health library program. Health Promot J Austr. 2024.</w:t>
      </w:r>
    </w:p>
    <w:p w14:paraId="4EA7C554" w14:textId="77777777" w:rsidR="002436D0" w:rsidRPr="002436D0" w:rsidRDefault="002436D0" w:rsidP="002436D0">
      <w:pPr>
        <w:pStyle w:val="EndNoteBibliography"/>
      </w:pPr>
      <w:r w:rsidRPr="002436D0">
        <w:t>113.</w:t>
      </w:r>
      <w:r w:rsidRPr="002436D0">
        <w:tab/>
        <w:t>Macedon Ranges Shire Council. Cool Changes Program. 2024.</w:t>
      </w:r>
    </w:p>
    <w:p w14:paraId="057C5EED" w14:textId="77777777" w:rsidR="002436D0" w:rsidRPr="002436D0" w:rsidRDefault="002436D0" w:rsidP="002436D0">
      <w:pPr>
        <w:pStyle w:val="EndNoteBibliography"/>
      </w:pPr>
      <w:r w:rsidRPr="002436D0">
        <w:t>114.</w:t>
      </w:r>
      <w:r w:rsidRPr="002436D0">
        <w:tab/>
        <w:t>Macedon Ranges Shire Council. Bridging the Divide: Climate Conversations Project. 2023.</w:t>
      </w:r>
    </w:p>
    <w:p w14:paraId="633360B9" w14:textId="77777777" w:rsidR="002436D0" w:rsidRPr="002436D0" w:rsidRDefault="002436D0" w:rsidP="002436D0">
      <w:pPr>
        <w:pStyle w:val="EndNoteBibliography"/>
      </w:pPr>
      <w:r w:rsidRPr="002436D0">
        <w:t>115.</w:t>
      </w:r>
      <w:r w:rsidRPr="002436D0">
        <w:tab/>
        <w:t>WHO. Communicating on climate change and health: Toolkit for health professionals. Geneva, Switzerland: World Health Organization; 2024.</w:t>
      </w:r>
    </w:p>
    <w:p w14:paraId="67317641" w14:textId="77777777" w:rsidR="002436D0" w:rsidRPr="002436D0" w:rsidRDefault="002436D0" w:rsidP="002436D0">
      <w:pPr>
        <w:pStyle w:val="EndNoteBibliography"/>
      </w:pPr>
      <w:r w:rsidRPr="002436D0">
        <w:t>116.</w:t>
      </w:r>
      <w:r w:rsidRPr="002436D0">
        <w:tab/>
        <w:t>Holmes D, Hall S. Literature review of best practice communication of climate science and impacts. Melbourne, Australia: Monash Climate Change Communication Research Hub; 2018.</w:t>
      </w:r>
    </w:p>
    <w:p w14:paraId="661476BC" w14:textId="77777777" w:rsidR="002436D0" w:rsidRPr="002436D0" w:rsidRDefault="002436D0" w:rsidP="002436D0">
      <w:pPr>
        <w:pStyle w:val="EndNoteBibliography"/>
      </w:pPr>
      <w:r w:rsidRPr="002436D0">
        <w:t>117.</w:t>
      </w:r>
      <w:r w:rsidRPr="002436D0">
        <w:tab/>
        <w:t>Brunton C. Impact of Climate Change on Health: Qualitative Findings. Sustainability Victoria; 2018.</w:t>
      </w:r>
    </w:p>
    <w:p w14:paraId="36C8834D" w14:textId="77777777" w:rsidR="002436D0" w:rsidRPr="002436D0" w:rsidRDefault="002436D0" w:rsidP="002436D0">
      <w:pPr>
        <w:pStyle w:val="EndNoteBibliography"/>
      </w:pPr>
      <w:r w:rsidRPr="002436D0">
        <w:t>118.</w:t>
      </w:r>
      <w:r w:rsidRPr="002436D0">
        <w:tab/>
        <w:t>City of Melbourne. The Heat Lab (Evaluation). 2024.</w:t>
      </w:r>
    </w:p>
    <w:p w14:paraId="59FCB973" w14:textId="77777777" w:rsidR="002436D0" w:rsidRPr="002436D0" w:rsidRDefault="002436D0" w:rsidP="002436D0">
      <w:pPr>
        <w:pStyle w:val="EndNoteBibliography"/>
      </w:pPr>
      <w:r w:rsidRPr="002436D0">
        <w:t>119.</w:t>
      </w:r>
      <w:r w:rsidRPr="002436D0">
        <w:tab/>
        <w:t>Smith JC, Whiley H, Ross KE. Climate change and health: local government capacity for health protection in Australia. Int J Environ Res Public Health. 2023;20(3).</w:t>
      </w:r>
    </w:p>
    <w:p w14:paraId="67994C5C" w14:textId="77777777" w:rsidR="002436D0" w:rsidRPr="002436D0" w:rsidRDefault="002436D0" w:rsidP="002436D0">
      <w:pPr>
        <w:pStyle w:val="EndNoteBibliography"/>
      </w:pPr>
      <w:r w:rsidRPr="002436D0">
        <w:t>120.</w:t>
      </w:r>
      <w:r w:rsidRPr="002436D0">
        <w:tab/>
        <w:t>Walter TG, Bricknell LK, Preston RG, Crawford EGC. Perspectives of environmental health officers on climate change adaptation in Australia: a cross-sectional survey. Journal of Public Health. 2024.</w:t>
      </w:r>
    </w:p>
    <w:p w14:paraId="558993B1" w14:textId="77777777" w:rsidR="002436D0" w:rsidRPr="002436D0" w:rsidRDefault="002436D0" w:rsidP="002436D0">
      <w:pPr>
        <w:pStyle w:val="EndNoteBibliography"/>
      </w:pPr>
      <w:r w:rsidRPr="002436D0">
        <w:lastRenderedPageBreak/>
        <w:t>121.</w:t>
      </w:r>
      <w:r w:rsidRPr="002436D0">
        <w:tab/>
        <w:t>Whiley H, Smith JC, Moore N, Burton R, Conci N, Psarras H, et al. Climate change and health: challenges to the local government environmental health workforce in South Australia. Int J Environ Res Public Health. 2023;20(14).</w:t>
      </w:r>
    </w:p>
    <w:p w14:paraId="3A8A0676" w14:textId="77777777" w:rsidR="002436D0" w:rsidRPr="002436D0" w:rsidRDefault="002436D0" w:rsidP="002436D0">
      <w:pPr>
        <w:pStyle w:val="EndNoteBibliography"/>
      </w:pPr>
      <w:r w:rsidRPr="002436D0">
        <w:t>122.</w:t>
      </w:r>
      <w:r w:rsidRPr="002436D0">
        <w:tab/>
        <w:t>enHealth. Disaster and emergency management for environmental health practitioners. ACT, Australia: Commonwealth of Australia; 2020.</w:t>
      </w:r>
    </w:p>
    <w:p w14:paraId="328AE1F3" w14:textId="5A2BAF55" w:rsidR="002436D0" w:rsidRPr="002436D0" w:rsidRDefault="002436D0" w:rsidP="002436D0">
      <w:pPr>
        <w:pStyle w:val="EndNoteBibliography"/>
      </w:pPr>
      <w:r w:rsidRPr="002436D0">
        <w:t>123.</w:t>
      </w:r>
      <w:r w:rsidRPr="002436D0">
        <w:tab/>
        <w:t xml:space="preserve">C40 Knowledge. How to build back better with a 15-minute city.: C40 Knowledge Hub; 2020 [Available from: </w:t>
      </w:r>
      <w:hyperlink r:id="rId125" w:history="1">
        <w:r w:rsidRPr="002436D0">
          <w:rPr>
            <w:rStyle w:val="Hyperlink"/>
          </w:rPr>
          <w:t>https://www.c40knowledgehub.org/s/article/How-to-build-back-better-with-a-15-minute-city?language=en_US</w:t>
        </w:r>
      </w:hyperlink>
      <w:r w:rsidRPr="002436D0">
        <w:t>].</w:t>
      </w:r>
    </w:p>
    <w:p w14:paraId="694F2622" w14:textId="77777777" w:rsidR="002436D0" w:rsidRPr="002436D0" w:rsidRDefault="002436D0" w:rsidP="002436D0">
      <w:pPr>
        <w:pStyle w:val="EndNoteBibliography"/>
      </w:pPr>
      <w:r w:rsidRPr="002436D0">
        <w:t>124.</w:t>
      </w:r>
      <w:r w:rsidRPr="002436D0">
        <w:tab/>
        <w:t>RMIT. Active transport policy brief. RMIT Centre for Urban Research; 2018.</w:t>
      </w:r>
    </w:p>
    <w:p w14:paraId="14197992" w14:textId="77777777" w:rsidR="002436D0" w:rsidRPr="002436D0" w:rsidRDefault="002436D0" w:rsidP="002436D0">
      <w:pPr>
        <w:pStyle w:val="EndNoteBibliography"/>
      </w:pPr>
      <w:r w:rsidRPr="002436D0">
        <w:t>125.</w:t>
      </w:r>
      <w:r w:rsidRPr="002436D0">
        <w:tab/>
        <w:t>Department of Environment, Land, Water and Planning. Plan Melbourne 2017–2050. Melbourne, Australia: DELWP, State Government of Victoria; 2017.</w:t>
      </w:r>
    </w:p>
    <w:p w14:paraId="0A826817" w14:textId="77777777" w:rsidR="002436D0" w:rsidRPr="002436D0" w:rsidRDefault="002436D0" w:rsidP="002436D0">
      <w:pPr>
        <w:pStyle w:val="EndNoteBibliography"/>
      </w:pPr>
      <w:r w:rsidRPr="002436D0">
        <w:t>126.</w:t>
      </w:r>
      <w:r w:rsidRPr="002436D0">
        <w:tab/>
        <w:t>Parsons PG, Neale R, Wolski P, Green A. The shady side of solar protection. Med J Aust. 1998;168(7):327-30.</w:t>
      </w:r>
    </w:p>
    <w:p w14:paraId="7806AFC4" w14:textId="77777777" w:rsidR="002436D0" w:rsidRPr="002436D0" w:rsidRDefault="002436D0" w:rsidP="002436D0">
      <w:pPr>
        <w:pStyle w:val="EndNoteBibliography"/>
      </w:pPr>
      <w:r w:rsidRPr="002436D0">
        <w:t>127.</w:t>
      </w:r>
      <w:r w:rsidRPr="002436D0">
        <w:tab/>
        <w:t>ARPANSA. Understanding radiation, sun protection using shade. Australia Radiation Protection and Nuclear Safety Agency; 2024.</w:t>
      </w:r>
    </w:p>
    <w:p w14:paraId="2DF211B0" w14:textId="77777777" w:rsidR="002436D0" w:rsidRPr="002436D0" w:rsidRDefault="002436D0" w:rsidP="002436D0">
      <w:pPr>
        <w:pStyle w:val="EndNoteBibliography"/>
      </w:pPr>
      <w:r w:rsidRPr="002436D0">
        <w:t>128.</w:t>
      </w:r>
      <w:r w:rsidRPr="002436D0">
        <w:tab/>
        <w:t>Pfautsch S, Rouillard S, Wujeska-Klause A, Bae A, Vu L, Manea A, et al. School Microclimates. Western Sydney University. 2020.</w:t>
      </w:r>
    </w:p>
    <w:p w14:paraId="40E1E6F9" w14:textId="77777777" w:rsidR="002436D0" w:rsidRPr="002436D0" w:rsidRDefault="002436D0" w:rsidP="002436D0">
      <w:pPr>
        <w:pStyle w:val="EndNoteBibliography"/>
      </w:pPr>
      <w:r w:rsidRPr="002436D0">
        <w:t>129.</w:t>
      </w:r>
      <w:r w:rsidRPr="002436D0">
        <w:tab/>
        <w:t>Parisi A, Turnbull D. Shade provision for UV minimization: a review. Photochem Photobiol. 2014.</w:t>
      </w:r>
    </w:p>
    <w:p w14:paraId="3ED902E1" w14:textId="507662A0" w:rsidR="002436D0" w:rsidRPr="002436D0" w:rsidRDefault="002436D0" w:rsidP="002436D0">
      <w:pPr>
        <w:pStyle w:val="EndNoteBibliography"/>
      </w:pPr>
      <w:r w:rsidRPr="002436D0">
        <w:t>130.</w:t>
      </w:r>
      <w:r w:rsidRPr="002436D0">
        <w:tab/>
        <w:t xml:space="preserve">Greening the West 2024 [Available from: </w:t>
      </w:r>
      <w:hyperlink r:id="rId126" w:history="1">
        <w:r w:rsidRPr="002436D0">
          <w:rPr>
            <w:rStyle w:val="Hyperlink"/>
          </w:rPr>
          <w:t>https://greeningthewest.org.au/</w:t>
        </w:r>
      </w:hyperlink>
      <w:r w:rsidRPr="002436D0">
        <w:t>].</w:t>
      </w:r>
    </w:p>
    <w:p w14:paraId="11BEBDFE" w14:textId="3A5D5FD1" w:rsidR="002436D0" w:rsidRPr="002436D0" w:rsidRDefault="002436D0" w:rsidP="002436D0">
      <w:pPr>
        <w:pStyle w:val="EndNoteBibliography"/>
      </w:pPr>
      <w:r w:rsidRPr="002436D0">
        <w:t>131.</w:t>
      </w:r>
      <w:r w:rsidRPr="002436D0">
        <w:tab/>
        <w:t xml:space="preserve">Landscape Australia. 2020 National Landscape Architecture Awards: Landscape Architecture Award for Parks and Open Space: Sunvale Community Park by Brimbank City Council.: Landscape Australia: Design, Urbanism and Planning; 2020 [Available from: </w:t>
      </w:r>
      <w:hyperlink r:id="rId127" w:history="1">
        <w:r w:rsidRPr="002436D0">
          <w:rPr>
            <w:rStyle w:val="Hyperlink"/>
          </w:rPr>
          <w:t>https://landscapeaustralia.com/articles/2020-national-landscape-architecture-awards-landscape-architecture-award-for-parks-and-open-space-3/</w:t>
        </w:r>
      </w:hyperlink>
      <w:r w:rsidRPr="002436D0">
        <w:t>].</w:t>
      </w:r>
    </w:p>
    <w:p w14:paraId="4902F17B" w14:textId="77777777" w:rsidR="002436D0" w:rsidRPr="002436D0" w:rsidRDefault="002436D0" w:rsidP="002436D0">
      <w:pPr>
        <w:pStyle w:val="EndNoteBibliography"/>
      </w:pPr>
      <w:r w:rsidRPr="002436D0">
        <w:t>132.</w:t>
      </w:r>
      <w:r w:rsidRPr="002436D0">
        <w:tab/>
        <w:t>City of Greater Bendigo. Walk, Cycle Greater Bendigo: Walking and Cycling Strategy 2019. 2024.</w:t>
      </w:r>
    </w:p>
    <w:p w14:paraId="7355F5FB" w14:textId="6725D1AD" w:rsidR="002436D0" w:rsidRPr="002436D0" w:rsidRDefault="002436D0" w:rsidP="002436D0">
      <w:pPr>
        <w:pStyle w:val="EndNoteBibliography"/>
      </w:pPr>
      <w:r w:rsidRPr="002436D0">
        <w:t>133.</w:t>
      </w:r>
      <w:r w:rsidRPr="002436D0">
        <w:tab/>
        <w:t xml:space="preserve">Council Alliance for a Sustainable Built Environment. Built Environment Sustainability Scorecard. Melbourne, Australia: CASBE, MAV; 2023 [Available from: </w:t>
      </w:r>
      <w:hyperlink r:id="rId128" w:history="1">
        <w:r w:rsidRPr="002436D0">
          <w:rPr>
            <w:rStyle w:val="Hyperlink"/>
          </w:rPr>
          <w:t>https://www.casbe.org.au/what-we-do/built-environment-sustainability-scorecard/</w:t>
        </w:r>
      </w:hyperlink>
      <w:r w:rsidRPr="002436D0">
        <w:t>].</w:t>
      </w:r>
    </w:p>
    <w:p w14:paraId="12DD5AE0" w14:textId="77777777" w:rsidR="002436D0" w:rsidRPr="002436D0" w:rsidRDefault="002436D0" w:rsidP="002436D0">
      <w:pPr>
        <w:pStyle w:val="EndNoteBibliography"/>
      </w:pPr>
      <w:r w:rsidRPr="002436D0">
        <w:t>134.</w:t>
      </w:r>
      <w:r w:rsidRPr="002436D0">
        <w:tab/>
        <w:t>Goessler C, Jarrett L, Liu M, McClure E, Sperling F, Thomas L, et al. Reshaping Australian food systems: a roadmap towards a more sustainable, productive and resilient future for Australia's food, its environment and people. Canberra, Australia: CSIRO; 2023.</w:t>
      </w:r>
    </w:p>
    <w:p w14:paraId="37B0340C" w14:textId="77777777" w:rsidR="002436D0" w:rsidRPr="002436D0" w:rsidRDefault="002436D0" w:rsidP="002436D0">
      <w:pPr>
        <w:pStyle w:val="EndNoteBibliography"/>
      </w:pPr>
      <w:r w:rsidRPr="002436D0">
        <w:t>135.</w:t>
      </w:r>
      <w:r w:rsidRPr="002436D0">
        <w:tab/>
        <w:t>Quiggin J. Drought, climate change and food prices in Australia.: University of Queensland; 2007 01/01.</w:t>
      </w:r>
    </w:p>
    <w:p w14:paraId="38E9EB23" w14:textId="77777777" w:rsidR="002436D0" w:rsidRPr="002436D0" w:rsidRDefault="002436D0" w:rsidP="002436D0">
      <w:pPr>
        <w:pStyle w:val="EndNoteBibliography"/>
      </w:pPr>
      <w:r w:rsidRPr="002436D0">
        <w:t>136.</w:t>
      </w:r>
      <w:r w:rsidRPr="002436D0">
        <w:tab/>
        <w:t>National Health and Medical Research Council. Eat for health: Australian Dietary Guidelines Summary. Canberra, Australia: DHA, Australian Government; 2013.</w:t>
      </w:r>
    </w:p>
    <w:p w14:paraId="1C14097F" w14:textId="77777777" w:rsidR="002436D0" w:rsidRPr="002436D0" w:rsidRDefault="002436D0" w:rsidP="002436D0">
      <w:pPr>
        <w:pStyle w:val="EndNoteBibliography"/>
      </w:pPr>
      <w:r w:rsidRPr="002436D0">
        <w:t>137.</w:t>
      </w:r>
      <w:r w:rsidRPr="002436D0">
        <w:tab/>
        <w:t>Reeve B, Rose N, Carrad A, Charlton K, Turner L. The role of Australian local governments in creating a healthy, sustainable and equitable food system. Sydney, NSW: University of Sydney. 2022.</w:t>
      </w:r>
    </w:p>
    <w:p w14:paraId="3CD26A69" w14:textId="77777777" w:rsidR="002436D0" w:rsidRPr="002436D0" w:rsidRDefault="002436D0" w:rsidP="002436D0">
      <w:pPr>
        <w:pStyle w:val="EndNoteBibliography"/>
      </w:pPr>
      <w:r w:rsidRPr="002436D0">
        <w:t>138.</w:t>
      </w:r>
      <w:r w:rsidRPr="002436D0">
        <w:tab/>
        <w:t>Mount Alexander Shire Council. Healthy Loddon Campaspe. 2024.</w:t>
      </w:r>
    </w:p>
    <w:p w14:paraId="1BEE2820" w14:textId="5E0D88AA" w:rsidR="002436D0" w:rsidRPr="002436D0" w:rsidRDefault="002436D0" w:rsidP="002436D0">
      <w:pPr>
        <w:pStyle w:val="EndNoteBibliography"/>
      </w:pPr>
      <w:r w:rsidRPr="002436D0">
        <w:t>139.</w:t>
      </w:r>
      <w:r w:rsidRPr="002436D0">
        <w:tab/>
        <w:t xml:space="preserve">My Smart Garden. 2024 [Available from: </w:t>
      </w:r>
      <w:hyperlink r:id="rId129" w:history="1">
        <w:r w:rsidRPr="002436D0">
          <w:rPr>
            <w:rStyle w:val="Hyperlink"/>
          </w:rPr>
          <w:t>https://mysmartgarden.org.au/</w:t>
        </w:r>
      </w:hyperlink>
      <w:r w:rsidRPr="002436D0">
        <w:t>].</w:t>
      </w:r>
    </w:p>
    <w:p w14:paraId="26EA32A8" w14:textId="77777777" w:rsidR="002436D0" w:rsidRPr="002436D0" w:rsidRDefault="002436D0" w:rsidP="002436D0">
      <w:pPr>
        <w:pStyle w:val="EndNoteBibliography"/>
      </w:pPr>
      <w:r w:rsidRPr="002436D0">
        <w:t>140.</w:t>
      </w:r>
      <w:r w:rsidRPr="002436D0">
        <w:tab/>
        <w:t>First Person Consulting. My Smart Garden. Program Evaluation: Summary report. Victoria, Australia; 2022 November 2022.</w:t>
      </w:r>
    </w:p>
    <w:p w14:paraId="1570515A" w14:textId="77777777" w:rsidR="002436D0" w:rsidRPr="002436D0" w:rsidRDefault="002436D0" w:rsidP="002436D0">
      <w:pPr>
        <w:pStyle w:val="EndNoteBibliography"/>
      </w:pPr>
      <w:r w:rsidRPr="002436D0">
        <w:t>141.</w:t>
      </w:r>
      <w:r w:rsidRPr="002436D0">
        <w:tab/>
        <w:t>Cardinia Shire Council. Cardinia Shire Community Food Strategy 2018−26. Victoria, Australia. 2019.</w:t>
      </w:r>
    </w:p>
    <w:p w14:paraId="05A81EB0" w14:textId="77777777" w:rsidR="002436D0" w:rsidRPr="002436D0" w:rsidRDefault="002436D0" w:rsidP="002436D0">
      <w:pPr>
        <w:pStyle w:val="EndNoteBibliography"/>
      </w:pPr>
      <w:r w:rsidRPr="002436D0">
        <w:t>142.</w:t>
      </w:r>
      <w:r w:rsidRPr="002436D0">
        <w:tab/>
        <w:t>Park T, Barker J. A menu for change: Using behavioural science to promote sustainable diets around the world. London, England: The Behavioural Insights Team; 2020.</w:t>
      </w:r>
    </w:p>
    <w:p w14:paraId="7FA0164D" w14:textId="77777777" w:rsidR="002436D0" w:rsidRPr="002436D0" w:rsidRDefault="002436D0" w:rsidP="002436D0">
      <w:pPr>
        <w:pStyle w:val="EndNoteBibliography"/>
      </w:pPr>
      <w:r w:rsidRPr="002436D0">
        <w:t>143.</w:t>
      </w:r>
      <w:r w:rsidRPr="002436D0">
        <w:tab/>
        <w:t xml:space="preserve">Quinn P, Gibbs L, Blake D, Campbell E, Johnston D, G I. Phoenix Australia, Disaster Mental Health Hub: Guide to Post-Disaster Recovery Capitals </w:t>
      </w:r>
    </w:p>
    <w:p w14:paraId="640D5340" w14:textId="3437F6AB" w:rsidR="002436D0" w:rsidRPr="002436D0" w:rsidRDefault="002436D0" w:rsidP="002436D0">
      <w:pPr>
        <w:pStyle w:val="EndNoteBibliography"/>
      </w:pPr>
      <w:r w:rsidRPr="002436D0">
        <w:t xml:space="preserve">(ReCap) 2021 [Available from: </w:t>
      </w:r>
      <w:hyperlink r:id="rId130" w:history="1">
        <w:r w:rsidRPr="002436D0">
          <w:rPr>
            <w:rStyle w:val="Hyperlink"/>
          </w:rPr>
          <w:t>https://www.phoenixaustralia.org/disaster-hub/resources/recovery-capitals/</w:t>
        </w:r>
      </w:hyperlink>
      <w:r w:rsidRPr="002436D0">
        <w:t>].</w:t>
      </w:r>
    </w:p>
    <w:p w14:paraId="71CD3B39" w14:textId="77777777" w:rsidR="002436D0" w:rsidRPr="002436D0" w:rsidRDefault="002436D0" w:rsidP="002436D0">
      <w:pPr>
        <w:pStyle w:val="EndNoteBibliography"/>
      </w:pPr>
      <w:r w:rsidRPr="002436D0">
        <w:t>144.</w:t>
      </w:r>
      <w:r w:rsidRPr="002436D0">
        <w:tab/>
        <w:t>Department of Families, Fairness and Housing. Family violence reform rolling action plan 2020–2023. Victoria, Australia. DFFH, State Government of Victoria; 2020.</w:t>
      </w:r>
    </w:p>
    <w:p w14:paraId="58E03258" w14:textId="77777777" w:rsidR="002436D0" w:rsidRPr="002436D0" w:rsidRDefault="002436D0" w:rsidP="002436D0">
      <w:pPr>
        <w:pStyle w:val="EndNoteBibliography"/>
      </w:pPr>
      <w:r w:rsidRPr="002436D0">
        <w:t>145.</w:t>
      </w:r>
      <w:r w:rsidRPr="002436D0">
        <w:tab/>
        <w:t>Department of Health. Family violence and municipal public health and wellbeing planning: Guidance for local government, August 2024. Melbourne, Australia: DH, State Government of Victoria; 2024.</w:t>
      </w:r>
    </w:p>
    <w:p w14:paraId="1D0D1460" w14:textId="77777777" w:rsidR="002436D0" w:rsidRPr="002436D0" w:rsidRDefault="002436D0" w:rsidP="002436D0">
      <w:pPr>
        <w:pStyle w:val="EndNoteBibliography"/>
      </w:pPr>
      <w:r w:rsidRPr="002436D0">
        <w:t>146.</w:t>
      </w:r>
      <w:r w:rsidRPr="002436D0">
        <w:tab/>
        <w:t>Joseph HA, Mallen E, McLaughlin M, Grossman E, Holmes TJ, Locklear A, et al. Evaluating public health strategies for climate adaptation: Challenges and opportunities from the climate ready states and cities initiative. PLOS Clim 2(3): e0000102. 2023.</w:t>
      </w:r>
    </w:p>
    <w:p w14:paraId="0E885F3B" w14:textId="4C37B2C2" w:rsidR="002436D0" w:rsidRPr="002436D0" w:rsidRDefault="002436D0" w:rsidP="002436D0">
      <w:pPr>
        <w:pStyle w:val="EndNoteBibliography"/>
      </w:pPr>
      <w:r w:rsidRPr="002436D0">
        <w:t>147.</w:t>
      </w:r>
      <w:r w:rsidRPr="002436D0">
        <w:tab/>
        <w:t xml:space="preserve">Department of Jobs, Skills, Industry and Regions. Monitoring, evaluating and learning for place-based approaches. A toolkit for the Victorian Public Service. Melbourne, Australia: DJSIR, State </w:t>
      </w:r>
      <w:r w:rsidRPr="002436D0">
        <w:lastRenderedPageBreak/>
        <w:t xml:space="preserve">Government of Victoria; 2023 [Available from: </w:t>
      </w:r>
      <w:hyperlink r:id="rId131" w:history="1">
        <w:r w:rsidRPr="002436D0">
          <w:rPr>
            <w:rStyle w:val="Hyperlink"/>
          </w:rPr>
          <w:t>https://www.vic.gov.au/place-based-monitoring-evaluation-and-learning-toolkit</w:t>
        </w:r>
      </w:hyperlink>
      <w:r w:rsidRPr="002436D0">
        <w:t>].</w:t>
      </w:r>
    </w:p>
    <w:p w14:paraId="3DE88F37" w14:textId="77777777" w:rsidR="002436D0" w:rsidRPr="002436D0" w:rsidRDefault="002436D0" w:rsidP="002436D0">
      <w:pPr>
        <w:pStyle w:val="EndNoteBibliography"/>
      </w:pPr>
      <w:r w:rsidRPr="002436D0">
        <w:t>148.</w:t>
      </w:r>
      <w:r w:rsidRPr="002436D0">
        <w:tab/>
        <w:t>Ebi K, Boyer C, Bowen K, Frumkin H, Hess J. Monitoring and evaluation indicators for climate change-related health impacts, risks, adaptation, and resilience. International Journal of Environmental Research and Public Health. 2018;15(9).</w:t>
      </w:r>
    </w:p>
    <w:p w14:paraId="0B10BFAA" w14:textId="0508852C" w:rsidR="002436D0" w:rsidRPr="002436D0" w:rsidRDefault="002436D0" w:rsidP="002436D0">
      <w:pPr>
        <w:pStyle w:val="EndNoteBibliography"/>
      </w:pPr>
      <w:r w:rsidRPr="002436D0">
        <w:t>149.</w:t>
      </w:r>
      <w:r w:rsidRPr="002436D0">
        <w:tab/>
        <w:t xml:space="preserve">Department of Health and Human Services. Victorian public health and wellbeing outcomes framework and data dictionary. Melbourne, Australia: DHHS, State Government of Victoria; 2022 [Available from: </w:t>
      </w:r>
      <w:hyperlink r:id="rId132" w:history="1">
        <w:r w:rsidRPr="002436D0">
          <w:rPr>
            <w:rStyle w:val="Hyperlink"/>
          </w:rPr>
          <w:t>https://www.health.vic.gov.au/publications/victorian-public-health-and-wellbeing-outcomes-framework-and-data-dictionary</w:t>
        </w:r>
      </w:hyperlink>
      <w:r w:rsidRPr="002436D0">
        <w:t>].</w:t>
      </w:r>
    </w:p>
    <w:p w14:paraId="75711478" w14:textId="77777777" w:rsidR="002436D0" w:rsidRPr="002436D0" w:rsidRDefault="002436D0" w:rsidP="002436D0">
      <w:pPr>
        <w:pStyle w:val="EndNoteBibliography"/>
      </w:pPr>
      <w:r w:rsidRPr="002436D0">
        <w:t>150.</w:t>
      </w:r>
      <w:r w:rsidRPr="002436D0">
        <w:tab/>
        <w:t>English PB, Sinclair AH, Ross Z, Anderson H, Boothe V, Davis C, et al. Environmental health indicators of climate change for the United States: findings from the state environmental health indicator collaborative. Environmental Health Perspectives. 2009;117(11).</w:t>
      </w:r>
    </w:p>
    <w:p w14:paraId="094A2949" w14:textId="77777777" w:rsidR="002436D0" w:rsidRPr="002436D0" w:rsidRDefault="002436D0" w:rsidP="002436D0">
      <w:pPr>
        <w:pStyle w:val="EndNoteBibliography"/>
      </w:pPr>
      <w:r w:rsidRPr="002436D0">
        <w:t>151.</w:t>
      </w:r>
      <w:r w:rsidRPr="002436D0">
        <w:tab/>
        <w:t>Navi M, Pisaniello D, Hanson A, Nitschke M. Potential health outcome and vulnerability indicators of climate change for Australia: Evidence for policy development. Journal of Public Administration. 2016;76(2):160-75.</w:t>
      </w:r>
    </w:p>
    <w:p w14:paraId="50DC09F0" w14:textId="3B9A052F" w:rsidR="002436D0" w:rsidRPr="002436D0" w:rsidRDefault="002436D0" w:rsidP="002436D0">
      <w:pPr>
        <w:pStyle w:val="EndNoteBibliography"/>
      </w:pPr>
      <w:r w:rsidRPr="002436D0">
        <w:t>152.</w:t>
      </w:r>
      <w:r w:rsidRPr="002436D0">
        <w:tab/>
        <w:t xml:space="preserve">Western Alliance for Greenhouse Action. How well are we adapting? 2020 [Available from: </w:t>
      </w:r>
      <w:hyperlink r:id="rId133" w:history="1">
        <w:r w:rsidRPr="002436D0">
          <w:rPr>
            <w:rStyle w:val="Hyperlink"/>
          </w:rPr>
          <w:t>https://adapt.waga.com.au/</w:t>
        </w:r>
      </w:hyperlink>
      <w:r w:rsidRPr="002436D0">
        <w:t>].</w:t>
      </w:r>
    </w:p>
    <w:p w14:paraId="630C6722" w14:textId="77777777" w:rsidR="002436D0" w:rsidRPr="002436D0" w:rsidRDefault="002436D0" w:rsidP="002436D0">
      <w:pPr>
        <w:pStyle w:val="EndNoteBibliography"/>
      </w:pPr>
      <w:r w:rsidRPr="002436D0">
        <w:t>153.</w:t>
      </w:r>
      <w:r w:rsidRPr="002436D0">
        <w:tab/>
        <w:t>Department of Environment, Land, Water and Planning. Victoria's Climate Change Adaptation Plan 2017–2020. Melbourne, Australia: DELWP, State Government of Victoria; 2016.</w:t>
      </w:r>
    </w:p>
    <w:p w14:paraId="2FBCF71B" w14:textId="77777777" w:rsidR="002436D0" w:rsidRPr="002436D0" w:rsidRDefault="002436D0" w:rsidP="002436D0">
      <w:pPr>
        <w:pStyle w:val="EndNoteBibliography"/>
      </w:pPr>
      <w:r w:rsidRPr="002436D0">
        <w:t>154.</w:t>
      </w:r>
      <w:r w:rsidRPr="002436D0">
        <w:tab/>
        <w:t>IPCC. Annex I: Glossary. In: Matthews JBR (ed).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Zhai P, Pörtner H-O, Roberts D, Skea J, Shukla PR (eds.)]. Cambridge, UK and New York, NY, USA: Cambridge University Press; 2018.</w:t>
      </w:r>
    </w:p>
    <w:p w14:paraId="40F8DF97" w14:textId="0C623CA3" w:rsidR="007864EF" w:rsidRPr="00943F17" w:rsidRDefault="00DE17EB" w:rsidP="005F4E97">
      <w:pPr>
        <w:pStyle w:val="DHHSbody"/>
        <w:spacing w:beforeLines="60" w:before="144" w:afterLines="60" w:after="144" w:line="240" w:lineRule="auto"/>
      </w:pPr>
      <w:r w:rsidRPr="00943F17">
        <w:fldChar w:fldCharType="end"/>
      </w:r>
    </w:p>
    <w:sectPr w:rsidR="007864EF" w:rsidRPr="00943F17" w:rsidSect="00A059D5">
      <w:footnotePr>
        <w:numFmt w:val="lowerLetter"/>
      </w:footnotePr>
      <w:pgSz w:w="11906" w:h="16838"/>
      <w:pgMar w:top="1701" w:right="1304" w:bottom="1134" w:left="1304" w:header="454" w:footer="61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83611B" w14:textId="77777777" w:rsidR="0039146C" w:rsidRDefault="0039146C">
      <w:r>
        <w:separator/>
      </w:r>
    </w:p>
  </w:endnote>
  <w:endnote w:type="continuationSeparator" w:id="0">
    <w:p w14:paraId="75F63ED7" w14:textId="77777777" w:rsidR="0039146C" w:rsidRDefault="0039146C">
      <w:r>
        <w:continuationSeparator/>
      </w:r>
    </w:p>
  </w:endnote>
  <w:endnote w:type="continuationNotice" w:id="1">
    <w:p w14:paraId="5A0FEFC2" w14:textId="77777777" w:rsidR="0039146C" w:rsidRDefault="003914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Ebrima"/>
    <w:charset w:val="00"/>
    <w:family w:val="auto"/>
    <w:pitch w:val="variable"/>
    <w:sig w:usb0="E1001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ITCCentury Light">
    <w:altName w:val="Cambria"/>
    <w:panose1 w:val="00000000000000000000"/>
    <w:charset w:val="00"/>
    <w:family w:val="roman"/>
    <w:notTrueType/>
    <w:pitch w:val="default"/>
    <w:sig w:usb0="00000003" w:usb1="00000000" w:usb2="00000000" w:usb3="00000000" w:csb0="00000001" w:csb1="00000000"/>
  </w:font>
  <w:font w:name="Myriad Pro Light Cond">
    <w:altName w:val="Segoe UI Light"/>
    <w:panose1 w:val="00000000000000000000"/>
    <w:charset w:val="00"/>
    <w:family w:val="swiss"/>
    <w:notTrueType/>
    <w:pitch w:val="default"/>
    <w:sig w:usb0="00000003" w:usb1="00000000" w:usb2="00000000" w:usb3="00000000" w:csb0="00000001" w:csb1="00000000"/>
  </w:font>
  <w:font w:name="Futura PT Light">
    <w:altName w:val="Century Gothic"/>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VIC SemiBold">
    <w:panose1 w:val="00000700000000000000"/>
    <w:charset w:val="00"/>
    <w:family w:val="auto"/>
    <w:pitch w:val="variable"/>
    <w:sig w:usb0="00000007" w:usb1="00000000" w:usb2="00000000" w:usb3="00000000" w:csb0="00000093" w:csb1="00000000"/>
  </w:font>
  <w:font w:name="VIC">
    <w:panose1 w:val="00000500000000000000"/>
    <w:charset w:val="00"/>
    <w:family w:val="auto"/>
    <w:pitch w:val="variable"/>
    <w:sig w:usb0="00000007" w:usb1="00000000" w:usb2="00000000" w:usb3="00000000" w:csb0="00000093" w:csb1="00000000"/>
  </w:font>
  <w:font w:name="HelveticaNeueLT">
    <w:altName w:val="Arial"/>
    <w:panose1 w:val="00000000000000000000"/>
    <w:charset w:val="00"/>
    <w:family w:val="auto"/>
    <w:notTrueType/>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1C57B" w14:textId="6D69C20A" w:rsidR="002C14DF" w:rsidRDefault="00F56592">
    <w:pPr>
      <w:pStyle w:val="Footer"/>
    </w:pPr>
    <w:r>
      <w:rPr>
        <w:noProof/>
      </w:rPr>
      <mc:AlternateContent>
        <mc:Choice Requires="wps">
          <w:drawing>
            <wp:anchor distT="0" distB="0" distL="114300" distR="114300" simplePos="0" relativeHeight="251656192" behindDoc="0" locked="0" layoutInCell="0" allowOverlap="1" wp14:anchorId="0D45E0D0" wp14:editId="7D598E96">
              <wp:simplePos x="0" y="0"/>
              <wp:positionH relativeFrom="page">
                <wp:align>center</wp:align>
              </wp:positionH>
              <wp:positionV relativeFrom="page">
                <wp:align>bottom</wp:align>
              </wp:positionV>
              <wp:extent cx="7772400" cy="502285"/>
              <wp:effectExtent l="0" t="0" r="0" b="12065"/>
              <wp:wrapNone/>
              <wp:docPr id="1056565548" name="MSIPCM623442ed9fd60291af5dc08d" descr="{&quot;HashCode&quot;:904758361,&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D212F2" w14:textId="6A18F157" w:rsidR="00F56592" w:rsidRPr="004B66EB" w:rsidRDefault="004B66EB" w:rsidP="004B66EB">
                          <w:pPr>
                            <w:jc w:val="center"/>
                            <w:rPr>
                              <w:rFonts w:ascii="Arial Black" w:hAnsi="Arial Black"/>
                              <w:color w:val="000000"/>
                            </w:rPr>
                          </w:pPr>
                          <w:r w:rsidRPr="004B66EB">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D45E0D0" id="_x0000_t202" coordsize="21600,21600" o:spt="202" path="m,l,21600r21600,l21600,xe">
              <v:stroke joinstyle="miter"/>
              <v:path gradientshapeok="t" o:connecttype="rect"/>
            </v:shapetype>
            <v:shape id="MSIPCM623442ed9fd60291af5dc08d" o:spid="_x0000_s1026" type="#_x0000_t202" alt="{&quot;HashCode&quot;:904758361,&quot;Height&quot;:9999999.0,&quot;Width&quot;:9999999.0,&quot;Placement&quot;:&quot;Footer&quot;,&quot;Index&quot;:&quot;OddAndEven&quot;,&quot;Section&quot;:1,&quot;Top&quot;:0.0,&quot;Left&quot;:0.0}" style="position:absolute;margin-left:0;margin-top:0;width:612pt;height:39.55pt;z-index:2516582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" o:allowincell="f" filled="f" stroked="f" strokeweight=".5pt">
              <v:textbox inset=",0,,0">
                <w:txbxContent>
                  <w:p w14:paraId="57D212F2" w14:textId="6A18F157" w:rsidR="00F56592" w:rsidRPr="004B66EB" w:rsidRDefault="004B66EB" w:rsidP="004B66EB">
                    <w:pPr>
                      <w:jc w:val="center"/>
                      <w:rPr>
                        <w:rFonts w:ascii="Arial Black" w:hAnsi="Arial Black"/>
                        <w:color w:val="000000"/>
                      </w:rPr>
                    </w:pPr>
                    <w:r w:rsidRPr="004B66EB">
                      <w:rPr>
                        <w:rFonts w:ascii="Arial Black" w:hAnsi="Arial Black"/>
                        <w:color w:val="000000"/>
                      </w:rPr>
                      <w:t>OFFICIAL</w:t>
                    </w:r>
                  </w:p>
                </w:txbxContent>
              </v:textbox>
              <w10:wrap anchorx="page" anchory="page"/>
            </v:shape>
          </w:pict>
        </mc:Fallback>
      </mc:AlternateContent>
    </w:r>
    <w:r w:rsidR="002C14DF">
      <w:rPr>
        <w:noProof/>
      </w:rPr>
      <mc:AlternateContent>
        <mc:Choice Requires="wps">
          <w:drawing>
            <wp:anchor distT="0" distB="0" distL="114300" distR="114300" simplePos="0" relativeHeight="251654144" behindDoc="0" locked="0" layoutInCell="0" allowOverlap="1" wp14:anchorId="18328787" wp14:editId="0ED46FE7">
              <wp:simplePos x="0" y="0"/>
              <wp:positionH relativeFrom="page">
                <wp:align>center</wp:align>
              </wp:positionH>
              <wp:positionV relativeFrom="page">
                <wp:align>bottom</wp:align>
              </wp:positionV>
              <wp:extent cx="7772400" cy="457200"/>
              <wp:effectExtent l="0" t="0" r="0" b="0"/>
              <wp:wrapNone/>
              <wp:docPr id="4" name="Text Box 4" descr="{&quot;HashCode&quot;:904758361,&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C456F6E" w14:textId="722F9E06"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18328787" id="Text Box 4" o:spid="_x0000_s1027" type="#_x0000_t202" alt="{&quot;HashCode&quot;:904758361,&quot;Height&quot;:9999999.0,&quot;Width&quot;:9999999.0,&quot;Placement&quot;:&quot;Footer&quot;,&quot;Index&quot;:&quot;OddAndEven&quot;,&quot;Section&quot;:1,&quot;Top&quot;:0.0,&quot;Left&quot;:0.0}" style="position:absolute;margin-left:0;margin-top:0;width:612pt;height:36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" o:allowincell="f" filled="f" stroked="f" strokeweight=".5pt">
              <v:textbox inset=",0,,0">
                <w:txbxContent>
                  <w:p w14:paraId="3C456F6E" w14:textId="722F9E06"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804DE" w14:textId="66BAB520" w:rsidR="002C14DF" w:rsidRDefault="00F56592">
    <w:pPr>
      <w:pStyle w:val="Footer"/>
    </w:pPr>
    <w:r>
      <w:rPr>
        <w:noProof/>
      </w:rPr>
      <mc:AlternateContent>
        <mc:Choice Requires="wps">
          <w:drawing>
            <wp:anchor distT="0" distB="0" distL="114300" distR="114300" simplePos="0" relativeHeight="251657216" behindDoc="0" locked="0" layoutInCell="0" allowOverlap="1" wp14:anchorId="23C37680" wp14:editId="4A899837">
              <wp:simplePos x="0" y="0"/>
              <wp:positionH relativeFrom="page">
                <wp:align>center</wp:align>
              </wp:positionH>
              <wp:positionV relativeFrom="page">
                <wp:align>bottom</wp:align>
              </wp:positionV>
              <wp:extent cx="7772400" cy="502285"/>
              <wp:effectExtent l="0" t="0" r="0" b="12065"/>
              <wp:wrapNone/>
              <wp:docPr id="2114038831" name="MSIPCMd6934a718a9671669b22f56c" descr="{&quot;HashCode&quot;:90475836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AEB3F50" w14:textId="6CDB7334" w:rsidR="00F56592" w:rsidRPr="00F10D0B" w:rsidRDefault="00F10D0B" w:rsidP="00F10D0B">
                          <w:pPr>
                            <w:jc w:val="center"/>
                            <w:rPr>
                              <w:rFonts w:ascii="Arial Black" w:hAnsi="Arial Black"/>
                              <w:color w:val="000000"/>
                            </w:rPr>
                          </w:pPr>
                          <w:r w:rsidRPr="00F10D0B">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3C37680" id="_x0000_t202" coordsize="21600,21600" o:spt="202" path="m,l,21600r21600,l21600,xe">
              <v:stroke joinstyle="miter"/>
              <v:path gradientshapeok="t" o:connecttype="rect"/>
            </v:shapetype>
            <v:shape id="MSIPCMd6934a718a9671669b22f56c" o:spid="_x0000_s1028" type="#_x0000_t202" alt="{&quot;HashCode&quot;:904758361,&quot;Height&quot;:9999999.0,&quot;Width&quot;:9999999.0,&quot;Placement&quot;:&quot;Footer&quot;,&quot;Index&quot;:&quot;Primary&quot;,&quot;Section&quot;:1,&quot;Top&quot;:0.0,&quot;Left&quot;:0.0}" style="position:absolute;margin-left:0;margin-top:0;width:612pt;height:39.55pt;z-index:2516582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" o:allowincell="f" filled="f" stroked="f" strokeweight=".5pt">
              <v:textbox inset=",0,,0">
                <w:txbxContent>
                  <w:p w14:paraId="7AEB3F50" w14:textId="6CDB7334" w:rsidR="00F56592" w:rsidRPr="00F10D0B" w:rsidRDefault="00F10D0B" w:rsidP="00F10D0B">
                    <w:pPr>
                      <w:jc w:val="center"/>
                      <w:rPr>
                        <w:rFonts w:ascii="Arial Black" w:hAnsi="Arial Black"/>
                        <w:color w:val="000000"/>
                      </w:rPr>
                    </w:pPr>
                    <w:r w:rsidRPr="00F10D0B">
                      <w:rPr>
                        <w:rFonts w:ascii="Arial Black" w:hAnsi="Arial Black"/>
                        <w:color w:val="000000"/>
                      </w:rPr>
                      <w:t>OFFICIAL</w:t>
                    </w:r>
                  </w:p>
                </w:txbxContent>
              </v:textbox>
              <w10:wrap anchorx="page" anchory="page"/>
            </v:shape>
          </w:pict>
        </mc:Fallback>
      </mc:AlternateContent>
    </w:r>
    <w:r w:rsidR="002C14DF">
      <w:rPr>
        <w:noProof/>
      </w:rPr>
      <mc:AlternateContent>
        <mc:Choice Requires="wps">
          <w:drawing>
            <wp:anchor distT="0" distB="0" distL="114300" distR="114300" simplePos="0" relativeHeight="251653120" behindDoc="0" locked="0" layoutInCell="0" allowOverlap="1" wp14:anchorId="410B6300" wp14:editId="28CB498E">
              <wp:simplePos x="0" y="0"/>
              <wp:positionH relativeFrom="page">
                <wp:align>center</wp:align>
              </wp:positionH>
              <wp:positionV relativeFrom="page">
                <wp:align>bottom</wp:align>
              </wp:positionV>
              <wp:extent cx="7772400" cy="457200"/>
              <wp:effectExtent l="0" t="0" r="0" b="0"/>
              <wp:wrapNone/>
              <wp:docPr id="1" name="Text Box 1" descr="{&quot;HashCode&quot;:90475836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0C5917" w14:textId="1AF677EB"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410B6300" id="Text Box 1" o:spid="_x0000_s1029" type="#_x0000_t202" alt="{&quot;HashCode&quot;:904758361,&quot;Height&quot;:9999999.0,&quot;Width&quot;:9999999.0,&quot;Placement&quot;:&quot;Footer&quot;,&quot;Index&quot;:&quot;Primary&quot;,&quot;Section&quot;:1,&quot;Top&quot;:0.0,&quot;Left&quot;:0.0}" style="position:absolute;margin-left:0;margin-top:0;width:612pt;height:36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" o:allowincell="f" filled="f" stroked="f" strokeweight=".5pt">
              <v:textbox inset=",0,,0">
                <w:txbxContent>
                  <w:p w14:paraId="2E0C5917" w14:textId="1AF677EB"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9FD5A8" w14:textId="259D13E1" w:rsidR="002C14DF" w:rsidRPr="008114D1" w:rsidRDefault="002C14DF" w:rsidP="00E969B1">
    <w:pPr>
      <w:pStyle w:val="DHHSfooter"/>
    </w:pPr>
    <w:r>
      <w:rPr>
        <w:noProof/>
      </w:rPr>
      <mc:AlternateContent>
        <mc:Choice Requires="wps">
          <w:drawing>
            <wp:anchor distT="0" distB="0" distL="114300" distR="114300" simplePos="0" relativeHeight="251655168" behindDoc="0" locked="0" layoutInCell="0" allowOverlap="1" wp14:anchorId="6C883E8B" wp14:editId="16106626">
              <wp:simplePos x="0" y="0"/>
              <wp:positionH relativeFrom="page">
                <wp:align>center</wp:align>
              </wp:positionH>
              <wp:positionV relativeFrom="page">
                <wp:align>bottom</wp:align>
              </wp:positionV>
              <wp:extent cx="7772400" cy="457200"/>
              <wp:effectExtent l="0" t="0" r="0" b="0"/>
              <wp:wrapNone/>
              <wp:docPr id="538835517" name="Text Box 538835517" descr="{&quot;HashCode&quot;:904758361,&quot;Height&quot;:9999999.0,&quot;Width&quot;:9999999.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745D3A8" w14:textId="6286236F"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C883E8B" id="_x0000_t202" coordsize="21600,21600" o:spt="202" path="m,l,21600r21600,l21600,xe">
              <v:stroke joinstyle="miter"/>
              <v:path gradientshapeok="t" o:connecttype="rect"/>
            </v:shapetype>
            <v:shape id="Text Box 538835517" o:spid="_x0000_s1030" type="#_x0000_t202" alt="{&quot;HashCode&quot;:904758361,&quot;Height&quot;:9999999.0,&quot;Width&quot;:9999999.0,&quot;Placement&quot;:&quot;Footer&quot;,&quot;Index&quot;:&quot;OddAndEven&quot;,&quot;Section&quot;:3,&quot;Top&quot;:0.0,&quot;Left&quot;:0.0}" style="position:absolute;margin-left:0;margin-top:0;width:612pt;height:36pt;z-index:25165824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" o:allowincell="f" filled="f" stroked="f" strokeweight=".5pt">
              <v:textbox inset=",0,,0">
                <w:txbxContent>
                  <w:p w14:paraId="0745D3A8" w14:textId="6286236F" w:rsidR="002C14DF" w:rsidRPr="00BA2CF6" w:rsidRDefault="002C14DF" w:rsidP="00BA2CF6">
                    <w:pPr>
                      <w:jc w:val="center"/>
                      <w:rPr>
                        <w:rFonts w:ascii="Arial Black" w:hAnsi="Arial Black"/>
                        <w:color w:val="000000"/>
                      </w:rPr>
                    </w:pPr>
                    <w:r w:rsidRPr="00BA2CF6">
                      <w:rPr>
                        <w:rFonts w:ascii="Arial Black" w:hAnsi="Arial Black"/>
                        <w:color w:val="000000"/>
                      </w:rPr>
                      <w:t>OFFICIAL</w:t>
                    </w:r>
                  </w:p>
                </w:txbxContent>
              </v:textbox>
              <w10:wrap anchorx="page" anchory="page"/>
            </v:shape>
          </w:pict>
        </mc:Fallback>
      </mc:AlternateContent>
    </w:r>
    <w:r>
      <w:t xml:space="preserve">Page </w:t>
    </w:r>
    <w:r w:rsidRPr="005A39EC">
      <w:fldChar w:fldCharType="begin"/>
    </w:r>
    <w:r w:rsidRPr="005A39EC">
      <w:instrText xml:space="preserve"> PAGE </w:instrText>
    </w:r>
    <w:r w:rsidRPr="005A39EC">
      <w:fldChar w:fldCharType="separate"/>
    </w:r>
    <w:r>
      <w:rPr>
        <w:noProof/>
      </w:rPr>
      <w:t>10</w:t>
    </w:r>
    <w:r w:rsidRPr="005A39EC">
      <w:fldChar w:fldCharType="end"/>
    </w:r>
    <w:r>
      <w:ptab w:relativeTo="margin" w:alignment="right" w:leader="none"/>
    </w:r>
    <w:r w:rsidRPr="00DE17EB">
      <w:t xml:space="preserve"> Tackling climate change and its impacts on health </w:t>
    </w:r>
    <w:r>
      <w:t>through</w:t>
    </w:r>
    <w:r w:rsidRPr="00DE17EB">
      <w:t xml:space="preserve"> </w:t>
    </w:r>
    <w:r w:rsidRPr="00583E69">
      <w:t>municipal public health and wellbeing planning</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AE7A6" w14:textId="46879BF6" w:rsidR="002C14DF" w:rsidRDefault="00F10D0B" w:rsidP="000D0630">
    <w:pPr>
      <w:pStyle w:val="DHHSfooter"/>
      <w:jc w:val="center"/>
    </w:pPr>
    <w:r>
      <w:rPr>
        <w:noProof/>
      </w:rPr>
      <mc:AlternateContent>
        <mc:Choice Requires="wps">
          <w:drawing>
            <wp:anchor distT="0" distB="0" distL="114300" distR="114300" simplePos="0" relativeHeight="251658240" behindDoc="0" locked="0" layoutInCell="0" allowOverlap="1" wp14:anchorId="5B77187D" wp14:editId="7B0D126A">
              <wp:simplePos x="0" y="0"/>
              <wp:positionH relativeFrom="page">
                <wp:align>center</wp:align>
              </wp:positionH>
              <wp:positionV relativeFrom="page">
                <wp:align>bottom</wp:align>
              </wp:positionV>
              <wp:extent cx="7772400" cy="502285"/>
              <wp:effectExtent l="0" t="0" r="0" b="12065"/>
              <wp:wrapNone/>
              <wp:docPr id="787952034" name="MSIPCM2a384f5280662dce1752fac2" descr="{&quot;HashCode&quot;:904758361,&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C5341D" w14:textId="471842C2" w:rsidR="00F10D0B" w:rsidRPr="00F10D0B" w:rsidRDefault="00F10D0B" w:rsidP="00F10D0B">
                          <w:pPr>
                            <w:jc w:val="center"/>
                            <w:rPr>
                              <w:rFonts w:ascii="Arial Black" w:hAnsi="Arial Black"/>
                              <w:color w:val="000000"/>
                            </w:rPr>
                          </w:pPr>
                          <w:r w:rsidRPr="00F10D0B">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B77187D" id="_x0000_t202" coordsize="21600,21600" o:spt="202" path="m,l,21600r21600,l21600,xe">
              <v:stroke joinstyle="miter"/>
              <v:path gradientshapeok="t" o:connecttype="rect"/>
            </v:shapetype>
            <v:shape id="MSIPCM2a384f5280662dce1752fac2" o:spid="_x0000_s1031" type="#_x0000_t202" alt="{&quot;HashCode&quot;:904758361,&quot;Height&quot;:9999999.0,&quot;Width&quot;:9999999.0,&quot;Placement&quot;:&quot;Footer&quot;,&quot;Index&quot;:&quot;Primary&quot;,&quot;Section&quot;:3,&quot;Top&quot;:0.0,&quot;Left&quot;:0.0}" style="position:absolute;left:0;text-align:left;margin-left:0;margin-top:0;width:612pt;height:39.5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" o:allowincell="f" filled="f" stroked="f" strokeweight=".5pt">
              <v:textbox inset=",0,,0">
                <w:txbxContent>
                  <w:p w14:paraId="5AC5341D" w14:textId="471842C2" w:rsidR="00F10D0B" w:rsidRPr="00F10D0B" w:rsidRDefault="00F10D0B" w:rsidP="00F10D0B">
                    <w:pPr>
                      <w:jc w:val="center"/>
                      <w:rPr>
                        <w:rFonts w:ascii="Arial Black" w:hAnsi="Arial Black"/>
                        <w:color w:val="000000"/>
                      </w:rPr>
                    </w:pPr>
                    <w:r w:rsidRPr="00F10D0B">
                      <w:rPr>
                        <w:rFonts w:ascii="Arial Black" w:hAnsi="Arial Black"/>
                        <w:color w:val="000000"/>
                      </w:rPr>
                      <w:t>OFFICIAL</w:t>
                    </w:r>
                  </w:p>
                </w:txbxContent>
              </v:textbox>
              <w10:wrap anchorx="page" anchory="page"/>
            </v:shape>
          </w:pict>
        </mc:Fallback>
      </mc:AlternateContent>
    </w:r>
    <w:r w:rsidR="002C14DF" w:rsidRPr="00DE17EB">
      <w:t xml:space="preserve">Tackling climate change and its impacts on health </w:t>
    </w:r>
    <w:r w:rsidR="002C14DF">
      <w:t>through</w:t>
    </w:r>
    <w:r w:rsidR="002C14DF" w:rsidRPr="00DE17EB">
      <w:t xml:space="preserve"> </w:t>
    </w:r>
    <w:r w:rsidR="002C14DF" w:rsidRPr="00583E69">
      <w:t>municipal public health and wellbeing planning</w:t>
    </w:r>
    <w:r w:rsidR="002C14DF">
      <w:ptab w:relativeTo="margin" w:alignment="right" w:leader="none"/>
    </w:r>
    <w:r w:rsidR="002C14DF" w:rsidRPr="0031753A">
      <w:t xml:space="preserve">Page </w:t>
    </w:r>
    <w:r w:rsidR="002C14DF" w:rsidRPr="0031753A">
      <w:fldChar w:fldCharType="begin"/>
    </w:r>
    <w:r w:rsidR="002C14DF" w:rsidRPr="0031753A">
      <w:instrText xml:space="preserve"> PAGE </w:instrText>
    </w:r>
    <w:r w:rsidR="002C14DF" w:rsidRPr="0031753A">
      <w:fldChar w:fldCharType="separate"/>
    </w:r>
    <w:r w:rsidR="002C14DF">
      <w:rPr>
        <w:noProof/>
      </w:rPr>
      <w:t>9</w:t>
    </w:r>
    <w:r w:rsidR="002C14DF" w:rsidRPr="0031753A">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80E50" w14:textId="77777777" w:rsidR="002C14DF" w:rsidRPr="001A7E04" w:rsidRDefault="002C14DF" w:rsidP="00AC0C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1EB65" w14:textId="77777777" w:rsidR="00970606" w:rsidRDefault="00970606">
    <w:pPr>
      <w:pStyle w:val="Footer"/>
    </w:pPr>
    <w:r>
      <w:rPr>
        <w:noProof/>
      </w:rPr>
      <mc:AlternateContent>
        <mc:Choice Requires="wps">
          <w:drawing>
            <wp:anchor distT="0" distB="0" distL="0" distR="0" simplePos="0" relativeHeight="251660288" behindDoc="0" locked="0" layoutInCell="1" allowOverlap="1" wp14:anchorId="01F45DB7" wp14:editId="16BBEEF5">
              <wp:simplePos x="635" y="635"/>
              <wp:positionH relativeFrom="page">
                <wp:align>center</wp:align>
              </wp:positionH>
              <wp:positionV relativeFrom="page">
                <wp:align>bottom</wp:align>
              </wp:positionV>
              <wp:extent cx="656590" cy="369570"/>
              <wp:effectExtent l="0" t="0" r="3810" b="0"/>
              <wp:wrapNone/>
              <wp:docPr id="1903987375" name="Text Box 75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56590" cy="369570"/>
                      </a:xfrm>
                      <a:prstGeom prst="rect">
                        <a:avLst/>
                      </a:prstGeom>
                      <a:noFill/>
                      <a:ln>
                        <a:noFill/>
                      </a:ln>
                    </wps:spPr>
                    <wps:txbx>
                      <w:txbxContent>
                        <w:p w14:paraId="7FF74F64" w14:textId="77777777" w:rsidR="00970606" w:rsidRPr="00D25C12" w:rsidRDefault="00970606">
                          <w:pPr>
                            <w:rPr>
                              <w:rFonts w:ascii="Arial Black" w:eastAsia="Arial Black" w:hAnsi="Arial Black" w:cs="Arial Black"/>
                              <w:noProof/>
                              <w:color w:val="000000"/>
                            </w:rPr>
                          </w:pPr>
                          <w:r w:rsidRPr="00D25C12">
                            <w:rPr>
                              <w:rFonts w:ascii="Arial Black" w:eastAsia="Arial Black" w:hAnsi="Arial Black" w:cs="Arial Black"/>
                              <w:noProof/>
                              <w:color w:val="00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F45DB7" id="_x0000_t202" coordsize="21600,21600" o:spt="202" path="m,l,21600r21600,l21600,xe">
              <v:stroke joinstyle="miter"/>
              <v:path gradientshapeok="t" o:connecttype="rect"/>
            </v:shapetype>
            <v:shape id="Text Box 751" o:spid="_x0000_s1032" type="#_x0000_t202" alt="OFFICIAL" style="position:absolute;margin-left:0;margin-top:0;width:51.7pt;height:29.1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" filled="f" stroked="f">
              <v:textbox style="mso-fit-shape-to-text:t" inset="0,0,0,15pt">
                <w:txbxContent>
                  <w:p w14:paraId="7FF74F64" w14:textId="77777777" w:rsidR="00970606" w:rsidRPr="00D25C12" w:rsidRDefault="00970606">
                    <w:pPr>
                      <w:rPr>
                        <w:rFonts w:ascii="Arial Black" w:eastAsia="Arial Black" w:hAnsi="Arial Black" w:cs="Arial Black"/>
                        <w:noProof/>
                        <w:color w:val="000000"/>
                      </w:rPr>
                    </w:pPr>
                    <w:r w:rsidRPr="00D25C12">
                      <w:rPr>
                        <w:rFonts w:ascii="Arial Black" w:eastAsia="Arial Black" w:hAnsi="Arial Black" w:cs="Arial Black"/>
                        <w:noProof/>
                        <w:color w:val="000000"/>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184034"/>
      <w:docPartObj>
        <w:docPartGallery w:val="Page Numbers (Bottom of Page)"/>
        <w:docPartUnique/>
      </w:docPartObj>
    </w:sdtPr>
    <w:sdtEndPr>
      <w:rPr>
        <w:noProof/>
      </w:rPr>
    </w:sdtEndPr>
    <w:sdtContent>
      <w:p w14:paraId="14E5B322" w14:textId="67B21D4B" w:rsidR="0063419A" w:rsidRDefault="00FE2BB0">
        <w:pPr>
          <w:pStyle w:val="Footer"/>
          <w:jc w:val="right"/>
        </w:pPr>
        <w:r w:rsidRPr="00DE17EB">
          <w:t xml:space="preserve">Tackling climate change and its impacts on health </w:t>
        </w:r>
        <w:r>
          <w:t>through</w:t>
        </w:r>
        <w:r w:rsidRPr="00DE17EB">
          <w:t xml:space="preserve"> </w:t>
        </w:r>
        <w:r w:rsidRPr="00583E69">
          <w:t>municipal public health and wellbeing planning</w:t>
        </w:r>
        <w:r>
          <w:ptab w:relativeTo="margin" w:alignment="right" w:leader="none"/>
        </w:r>
        <w:r w:rsidRPr="0031753A">
          <w:t>Page</w:t>
        </w:r>
        <w:r>
          <w:rPr>
            <w:noProof/>
          </w:rPr>
          <w:t xml:space="preserve"> </w:t>
        </w:r>
        <w:r w:rsidR="00403A67">
          <w:rPr>
            <w:noProof/>
          </w:rPr>
          <mc:AlternateContent>
            <mc:Choice Requires="wps">
              <w:drawing>
                <wp:anchor distT="0" distB="0" distL="114300" distR="114300" simplePos="0" relativeHeight="251661312" behindDoc="0" locked="0" layoutInCell="0" allowOverlap="1" wp14:anchorId="09609468" wp14:editId="4A91B8DA">
                  <wp:simplePos x="0" y="0"/>
                  <wp:positionH relativeFrom="page">
                    <wp:align>left</wp:align>
                  </wp:positionH>
                  <wp:positionV relativeFrom="page">
                    <wp:posOffset>10243526</wp:posOffset>
                  </wp:positionV>
                  <wp:extent cx="7772400" cy="502285"/>
                  <wp:effectExtent l="0" t="0" r="0" b="12065"/>
                  <wp:wrapNone/>
                  <wp:docPr id="2020930297" name="MSIPCM2a384f5280662dce1752fac2" descr="{&quot;HashCode&quot;:904758361,&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8D602CF" w14:textId="77777777" w:rsidR="00403A67" w:rsidRPr="00F10D0B" w:rsidRDefault="00403A67" w:rsidP="00403A67">
                              <w:pPr>
                                <w:jc w:val="center"/>
                                <w:rPr>
                                  <w:rFonts w:ascii="Arial Black" w:hAnsi="Arial Black"/>
                                  <w:color w:val="000000"/>
                                </w:rPr>
                              </w:pPr>
                              <w:r w:rsidRPr="00F10D0B">
                                <w:rPr>
                                  <w:rFonts w:ascii="Arial Black" w:hAnsi="Arial Black"/>
                                  <w:color w:val="00000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9609468" id="_x0000_t202" coordsize="21600,21600" o:spt="202" path="m,l,21600r21600,l21600,xe">
                  <v:stroke joinstyle="miter"/>
                  <v:path gradientshapeok="t" o:connecttype="rect"/>
                </v:shapetype>
                <v:shape id="_x0000_s1033" type="#_x0000_t202" alt="{&quot;HashCode&quot;:904758361,&quot;Height&quot;:9999999.0,&quot;Width&quot;:9999999.0,&quot;Placement&quot;:&quot;Footer&quot;,&quot;Index&quot;:&quot;Primary&quot;,&quot;Section&quot;:3,&quot;Top&quot;:0.0,&quot;Left&quot;:0.0}" style="position:absolute;left:0;text-align:left;margin-left:0;margin-top:806.6pt;width:612pt;height:39.55pt;z-index:251658248;visibility:visible;mso-wrap-style:square;mso-wrap-distance-left:9pt;mso-wrap-distance-top:0;mso-wrap-distance-right:9pt;mso-wrap-distance-bottom:0;mso-position-horizontal:left;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" o:allowincell="f" filled="f" stroked="f" strokeweight=".5pt">
                  <v:textbox inset=",0,,0">
                    <w:txbxContent>
                      <w:p w14:paraId="28D602CF" w14:textId="77777777" w:rsidR="00403A67" w:rsidRPr="00F10D0B" w:rsidRDefault="00403A67" w:rsidP="00403A67">
                        <w:pPr>
                          <w:jc w:val="center"/>
                          <w:rPr>
                            <w:rFonts w:ascii="Arial Black" w:hAnsi="Arial Black"/>
                            <w:color w:val="000000"/>
                          </w:rPr>
                        </w:pPr>
                        <w:r w:rsidRPr="00F10D0B">
                          <w:rPr>
                            <w:rFonts w:ascii="Arial Black" w:hAnsi="Arial Black"/>
                            <w:color w:val="000000"/>
                          </w:rPr>
                          <w:t>OFFICIAL</w:t>
                        </w:r>
                      </w:p>
                    </w:txbxContent>
                  </v:textbox>
                  <w10:wrap anchorx="page" anchory="page"/>
                </v:shape>
              </w:pict>
            </mc:Fallback>
          </mc:AlternateContent>
        </w:r>
        <w:r w:rsidR="0063419A">
          <w:fldChar w:fldCharType="begin"/>
        </w:r>
        <w:r w:rsidR="0063419A">
          <w:instrText xml:space="preserve"> PAGE   \* MERGEFORMAT </w:instrText>
        </w:r>
        <w:r w:rsidR="0063419A">
          <w:fldChar w:fldCharType="separate"/>
        </w:r>
        <w:r w:rsidR="0063419A">
          <w:rPr>
            <w:noProof/>
          </w:rPr>
          <w:t>2</w:t>
        </w:r>
        <w:r w:rsidR="0063419A">
          <w:rPr>
            <w:noProof/>
          </w:rPr>
          <w:fldChar w:fldCharType="end"/>
        </w:r>
      </w:p>
    </w:sdtContent>
  </w:sdt>
  <w:p w14:paraId="55720A18" w14:textId="69472479" w:rsidR="00970606" w:rsidRDefault="00970606">
    <w:pPr>
      <w:pStyle w:val="BodyText"/>
      <w:spacing w:line="14"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DD8B0" w14:textId="77777777" w:rsidR="00970606" w:rsidRDefault="00970606">
    <w:pPr>
      <w:pStyle w:val="Footer"/>
    </w:pPr>
    <w:r>
      <w:rPr>
        <w:noProof/>
      </w:rPr>
      <mc:AlternateContent>
        <mc:Choice Requires="wps">
          <w:drawing>
            <wp:anchor distT="0" distB="0" distL="0" distR="0" simplePos="0" relativeHeight="251659264" behindDoc="0" locked="0" layoutInCell="1" allowOverlap="1" wp14:anchorId="65B34B99" wp14:editId="2A682A50">
              <wp:simplePos x="635" y="635"/>
              <wp:positionH relativeFrom="page">
                <wp:align>center</wp:align>
              </wp:positionH>
              <wp:positionV relativeFrom="page">
                <wp:align>bottom</wp:align>
              </wp:positionV>
              <wp:extent cx="656590" cy="369570"/>
              <wp:effectExtent l="0" t="0" r="3810" b="0"/>
              <wp:wrapNone/>
              <wp:docPr id="781646888" name="Text Box 75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56590" cy="369570"/>
                      </a:xfrm>
                      <a:prstGeom prst="rect">
                        <a:avLst/>
                      </a:prstGeom>
                      <a:noFill/>
                      <a:ln>
                        <a:noFill/>
                      </a:ln>
                    </wps:spPr>
                    <wps:txbx>
                      <w:txbxContent>
                        <w:p w14:paraId="49B0ACD1" w14:textId="77777777" w:rsidR="00970606" w:rsidRPr="00D25C12" w:rsidRDefault="00970606">
                          <w:pPr>
                            <w:rPr>
                              <w:rFonts w:ascii="Arial Black" w:eastAsia="Arial Black" w:hAnsi="Arial Black" w:cs="Arial Black"/>
                              <w:noProof/>
                              <w:color w:val="000000"/>
                            </w:rPr>
                          </w:pPr>
                          <w:r w:rsidRPr="00D25C12">
                            <w:rPr>
                              <w:rFonts w:ascii="Arial Black" w:eastAsia="Arial Black" w:hAnsi="Arial Black" w:cs="Arial Black"/>
                              <w:noProof/>
                              <w:color w:val="00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5B34B99" id="_x0000_t202" coordsize="21600,21600" o:spt="202" path="m,l,21600r21600,l21600,xe">
              <v:stroke joinstyle="miter"/>
              <v:path gradientshapeok="t" o:connecttype="rect"/>
            </v:shapetype>
            <v:shape id="Text Box 750" o:spid="_x0000_s1034" type="#_x0000_t202" alt="OFFICIAL" style="position:absolute;margin-left:0;margin-top:0;width:51.7pt;height:29.1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" filled="f" stroked="f">
              <v:textbox style="mso-fit-shape-to-text:t" inset="0,0,0,15pt">
                <w:txbxContent>
                  <w:p w14:paraId="49B0ACD1" w14:textId="77777777" w:rsidR="00970606" w:rsidRPr="00D25C12" w:rsidRDefault="00970606">
                    <w:pPr>
                      <w:rPr>
                        <w:rFonts w:ascii="Arial Black" w:eastAsia="Arial Black" w:hAnsi="Arial Black" w:cs="Arial Black"/>
                        <w:noProof/>
                        <w:color w:val="000000"/>
                      </w:rPr>
                    </w:pPr>
                    <w:r w:rsidRPr="00D25C12">
                      <w:rPr>
                        <w:rFonts w:ascii="Arial Black" w:eastAsia="Arial Black" w:hAnsi="Arial Black" w:cs="Arial Black"/>
                        <w:noProof/>
                        <w:color w:val="00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70636" w14:textId="77777777" w:rsidR="0039146C" w:rsidRDefault="0039146C">
      <w:r>
        <w:separator/>
      </w:r>
    </w:p>
  </w:footnote>
  <w:footnote w:type="continuationSeparator" w:id="0">
    <w:p w14:paraId="341BE396" w14:textId="77777777" w:rsidR="0039146C" w:rsidRDefault="0039146C">
      <w:r>
        <w:continuationSeparator/>
      </w:r>
    </w:p>
  </w:footnote>
  <w:footnote w:type="continuationNotice" w:id="1">
    <w:p w14:paraId="124534AB" w14:textId="77777777" w:rsidR="0039146C" w:rsidRDefault="0039146C"/>
  </w:footnote>
  <w:footnote w:id="2">
    <w:p w14:paraId="164535B1" w14:textId="2B562C44" w:rsidR="00797148" w:rsidRDefault="00797148">
      <w:pPr>
        <w:pStyle w:val="FootnoteText"/>
      </w:pPr>
      <w:r>
        <w:rPr>
          <w:rStyle w:val="FootnoteReference"/>
        </w:rPr>
        <w:footnoteRef/>
      </w:r>
      <w:r>
        <w:t xml:space="preserve"> </w:t>
      </w:r>
      <w:r w:rsidRPr="00356100">
        <w:t>Note a climate science report is required every 5 years under Victorian legislation</w:t>
      </w:r>
      <w:r w:rsidR="00474677">
        <w:t xml:space="preserve">, </w:t>
      </w:r>
      <w:r w:rsidRPr="00356100">
        <w:t>with the next report due in late 2024.</w:t>
      </w:r>
    </w:p>
  </w:footnote>
  <w:footnote w:id="3">
    <w:p w14:paraId="76474BB6" w14:textId="77777777" w:rsidR="002C14DF" w:rsidRDefault="002C14DF">
      <w:pPr>
        <w:pStyle w:val="FootnoteText"/>
      </w:pPr>
      <w:r>
        <w:rPr>
          <w:rStyle w:val="FootnoteReference"/>
        </w:rPr>
        <w:footnoteRef/>
      </w:r>
      <w:r>
        <w:t xml:space="preserve"> Excess deaths: the number of deaths more than would be expected in a given time period. Expected deaths are derived from pooled deaths data from previous years.</w:t>
      </w:r>
    </w:p>
  </w:footnote>
  <w:footnote w:id="4">
    <w:p w14:paraId="3DA2CF61" w14:textId="6E923052" w:rsidR="004A2627" w:rsidRDefault="004A2627">
      <w:pPr>
        <w:pStyle w:val="FootnoteText"/>
      </w:pPr>
      <w:r>
        <w:rPr>
          <w:rStyle w:val="FootnoteReference"/>
        </w:rPr>
        <w:footnoteRef/>
      </w:r>
      <w:r>
        <w:t xml:space="preserve"> This figure provides a few examples of interventions that </w:t>
      </w:r>
      <w:r w:rsidR="00082DEF">
        <w:t>provide climate change and health co-benefits</w:t>
      </w:r>
      <w:r w:rsidR="00BA23F0">
        <w:t>, however there are many more</w:t>
      </w:r>
      <w:r w:rsidR="00D32F23">
        <w:t xml:space="preserve">. For example, </w:t>
      </w:r>
      <w:r w:rsidR="0060799A">
        <w:t xml:space="preserve">promoting anti-idling (including </w:t>
      </w:r>
      <w:r w:rsidR="0099006E">
        <w:t xml:space="preserve">around sensitive settings like schools and early childhood </w:t>
      </w:r>
      <w:r w:rsidR="00775DBE">
        <w:t>centres</w:t>
      </w:r>
      <w:r w:rsidR="00814A82">
        <w:t xml:space="preserve">) can </w:t>
      </w:r>
      <w:r w:rsidR="00BB5A7E">
        <w:t xml:space="preserve">reduce emissions, improve local air quality and </w:t>
      </w:r>
      <w:r w:rsidR="00753244">
        <w:t>deliver</w:t>
      </w:r>
      <w:r w:rsidR="00BB5A7E">
        <w:t xml:space="preserve"> health co-benefits.</w:t>
      </w:r>
      <w:r w:rsidR="00814A82">
        <w:t xml:space="preserve"> </w:t>
      </w:r>
      <w:r w:rsidR="00341EEB">
        <w:t xml:space="preserve">Further examples are also included in </w:t>
      </w:r>
      <w:r w:rsidR="006E62A3">
        <w:t xml:space="preserve">other sections of this guidance, including </w:t>
      </w:r>
      <w:r w:rsidR="00341EEB">
        <w:t xml:space="preserve">the ‘built and natural environment’ section. </w:t>
      </w:r>
    </w:p>
  </w:footnote>
  <w:footnote w:id="5">
    <w:p w14:paraId="1CE42E6E" w14:textId="65D7A4E9" w:rsidR="002A3ACD" w:rsidRPr="002A3ACD" w:rsidRDefault="002A3ACD">
      <w:pPr>
        <w:pStyle w:val="FootnoteText"/>
      </w:pPr>
      <w:r w:rsidRPr="00E9677F">
        <w:rPr>
          <w:rStyle w:val="FootnoteReference"/>
        </w:rPr>
        <w:footnoteRef/>
      </w:r>
      <w:r w:rsidRPr="00E9677F">
        <w:rPr>
          <w:rStyle w:val="FootnoteReference"/>
        </w:rPr>
        <w:t xml:space="preserve"> </w:t>
      </w:r>
      <w:r>
        <w:t xml:space="preserve">In-text citations in </w:t>
      </w:r>
      <w:r w:rsidR="00422B1A">
        <w:t>Table 6 and 7</w:t>
      </w:r>
      <w:r>
        <w:rPr>
          <w:b/>
          <w:bCs/>
        </w:rPr>
        <w:t xml:space="preserve"> </w:t>
      </w:r>
      <w:r>
        <w:t>correlate to potential data source</w:t>
      </w:r>
      <w:r w:rsidR="009329D9">
        <w:t>s</w:t>
      </w:r>
      <w:r>
        <w:t xml:space="preserve"> for each indicator where available. </w:t>
      </w:r>
      <w:r w:rsidR="008C3B54">
        <w:t xml:space="preserve">The direct </w:t>
      </w:r>
      <w:r w:rsidR="00CE6759">
        <w:t>link to the</w:t>
      </w:r>
      <w:r w:rsidR="00CB49A3">
        <w:t xml:space="preserve"> data source webpage</w:t>
      </w:r>
      <w:r w:rsidR="009329D9">
        <w:t>s</w:t>
      </w:r>
      <w:r w:rsidR="00CB49A3">
        <w:t xml:space="preserve"> can be found in the re</w:t>
      </w:r>
      <w:r w:rsidR="000032E6">
        <w:t>ference</w:t>
      </w:r>
      <w:r w:rsidR="004577D1">
        <w:t xml:space="preserve"> in the bibliography</w:t>
      </w:r>
      <w:r w:rsidR="000032E6">
        <w:t xml:space="preserve"> </w:t>
      </w:r>
      <w:r w:rsidR="00B35358">
        <w:t>linked to the in-text citation</w:t>
      </w:r>
      <w:r w:rsidR="007C7D87">
        <w:t>.</w:t>
      </w:r>
    </w:p>
  </w:footnote>
  <w:footnote w:id="6">
    <w:p w14:paraId="2C87E4F0" w14:textId="77777777" w:rsidR="00970606" w:rsidRDefault="00970606" w:rsidP="00970606">
      <w:pPr>
        <w:pStyle w:val="FootnoteText"/>
      </w:pPr>
      <w:r>
        <w:rPr>
          <w:rStyle w:val="FootnoteReference"/>
        </w:rPr>
        <w:footnoteRef/>
      </w:r>
      <w:r>
        <w:t xml:space="preserve"> </w:t>
      </w:r>
      <w:r w:rsidRPr="00B90747">
        <w:t>The Liveability Index is a composite score based on measures related to aspects of liveability including Social Infrastructure, Walkability, Public Transport, Public Open Space, Housing Affordability, and Local Employment</w:t>
      </w:r>
      <w:r>
        <w:t xml:space="preserve">. For more information visit </w:t>
      </w:r>
      <w:hyperlink r:id="rId1" w:history="1">
        <w:r>
          <w:rPr>
            <w:rStyle w:val="Hyperlink"/>
          </w:rPr>
          <w:t>Australian Urban Observatory: Livability</w:t>
        </w:r>
      </w:hyperlink>
      <w:r>
        <w:t xml:space="preserve"> &lt;</w:t>
      </w:r>
      <w:r w:rsidRPr="00BF2D3B">
        <w:t>https://auo.org.au/portal/metadata/urban-liveability-index/</w:t>
      </w:r>
      <w:r>
        <w:t>&gt;.</w:t>
      </w:r>
    </w:p>
  </w:footnote>
  <w:footnote w:id="7">
    <w:p w14:paraId="746694D7" w14:textId="77777777" w:rsidR="00970606" w:rsidRPr="00CD7FCA" w:rsidRDefault="00970606" w:rsidP="00970606">
      <w:pPr>
        <w:pStyle w:val="FootnoteText"/>
      </w:pPr>
      <w:r>
        <w:rPr>
          <w:rStyle w:val="FootnoteReference"/>
        </w:rPr>
        <w:footnoteRef/>
      </w:r>
      <w:r>
        <w:t xml:space="preserve"> The Australian Urban Observatory’s </w:t>
      </w:r>
      <w:r>
        <w:rPr>
          <w:i/>
          <w:iCs/>
        </w:rPr>
        <w:t xml:space="preserve">Walkability Score </w:t>
      </w:r>
      <w:r>
        <w:t xml:space="preserve">is a sum of standardised scores of local neighbourhood attributes including street connectivity, dwelling density and the index of access to services of daily living. For more information visit </w:t>
      </w:r>
      <w:hyperlink r:id="rId2" w:history="1">
        <w:r>
          <w:rPr>
            <w:rStyle w:val="Hyperlink"/>
          </w:rPr>
          <w:t>Australian Urban Observatory: Walkability</w:t>
        </w:r>
      </w:hyperlink>
      <w:r>
        <w:t xml:space="preserve"> &lt;</w:t>
      </w:r>
      <w:r w:rsidRPr="000E405F">
        <w:t>https://auo.org.au/portal/metadata/walkability/</w:t>
      </w:r>
      <w:r>
        <w:t>&gt;.</w:t>
      </w:r>
    </w:p>
  </w:footnote>
  <w:footnote w:id="8">
    <w:p w14:paraId="1E68EB27" w14:textId="77777777" w:rsidR="00970606" w:rsidRDefault="00970606" w:rsidP="00970606">
      <w:pPr>
        <w:pStyle w:val="FootnoteText"/>
      </w:pPr>
      <w:r>
        <w:rPr>
          <w:rStyle w:val="FootnoteReference"/>
        </w:rPr>
        <w:footnoteRef/>
      </w:r>
      <w:r>
        <w:t xml:space="preserve"> These indicators </w:t>
      </w:r>
      <w:r w:rsidRPr="00B60AFD">
        <w:t>combine exposure, sensitivity and adaptive capacity</w:t>
      </w:r>
      <w:r>
        <w:t xml:space="preserve"> measures (including vegetation cover) and are available from the Australian Climate Service and the Department of Transport and Planning, respectively. </w:t>
      </w:r>
    </w:p>
  </w:footnote>
  <w:footnote w:id="9">
    <w:p w14:paraId="0F65F51C" w14:textId="339B7832" w:rsidR="0083335C" w:rsidRDefault="0083335C">
      <w:pPr>
        <w:pStyle w:val="FootnoteText"/>
      </w:pPr>
      <w:r>
        <w:rPr>
          <w:rStyle w:val="FootnoteReference"/>
        </w:rPr>
        <w:footnoteRef/>
      </w:r>
      <w:r>
        <w:t xml:space="preserve"> </w:t>
      </w:r>
      <w:r w:rsidR="006E7F2D">
        <w:t>Visit</w:t>
      </w:r>
      <w:r w:rsidR="008509BB">
        <w:t xml:space="preserve"> the</w:t>
      </w:r>
      <w:r w:rsidR="006E7F2D">
        <w:t xml:space="preserve"> </w:t>
      </w:r>
      <w:hyperlink r:id="rId3" w:history="1">
        <w:r w:rsidR="008509BB">
          <w:rPr>
            <w:rStyle w:val="Hyperlink"/>
          </w:rPr>
          <w:t>Achievement Program website</w:t>
        </w:r>
      </w:hyperlink>
      <w:r w:rsidR="008509BB">
        <w:t xml:space="preserve"> &lt;h</w:t>
      </w:r>
      <w:r w:rsidR="008509BB" w:rsidRPr="008509BB">
        <w:t>ttps://www.achievementprogram.health.vic.gov.au/</w:t>
      </w:r>
      <w:r w:rsidR="008509BB">
        <w:t>&gt;.</w:t>
      </w:r>
    </w:p>
  </w:footnote>
  <w:footnote w:id="10">
    <w:p w14:paraId="45E4A9A3" w14:textId="0DC9A296" w:rsidR="002C14DF" w:rsidRDefault="002C14DF">
      <w:pPr>
        <w:pStyle w:val="FootnoteText"/>
      </w:pPr>
      <w:r>
        <w:rPr>
          <w:rStyle w:val="FootnoteReference"/>
        </w:rPr>
        <w:footnoteRef/>
      </w:r>
      <w:r>
        <w:t xml:space="preserve"> </w:t>
      </w:r>
      <w:r w:rsidR="00FA7A34">
        <w:t>R</w:t>
      </w:r>
      <w:r>
        <w:t>esources on Victoria’s Better Health Channel provide information that would be useful in informing such work.</w:t>
      </w:r>
    </w:p>
  </w:footnote>
  <w:footnote w:id="11">
    <w:p w14:paraId="489C55D2" w14:textId="095BE02C" w:rsidR="00C1275E" w:rsidRDefault="00C1275E">
      <w:pPr>
        <w:pStyle w:val="FootnoteText"/>
      </w:pPr>
      <w:r>
        <w:rPr>
          <w:rStyle w:val="FootnoteReference"/>
        </w:rPr>
        <w:footnoteRef/>
      </w:r>
      <w:r>
        <w:t xml:space="preserve"> Guidance is available from</w:t>
      </w:r>
      <w:r w:rsidR="00390997">
        <w:t xml:space="preserve"> the</w:t>
      </w:r>
      <w:r w:rsidR="0080292F">
        <w:t xml:space="preserve"> Department of Health website</w:t>
      </w:r>
      <w:r w:rsidR="00C0474E">
        <w:t>:</w:t>
      </w:r>
      <w:r w:rsidR="00390997">
        <w:t xml:space="preserve"> </w:t>
      </w:r>
      <w:hyperlink r:id="rId4" w:history="1">
        <w:r w:rsidR="00624744" w:rsidRPr="00624744">
          <w:rPr>
            <w:rStyle w:val="Hyperlink"/>
          </w:rPr>
          <w:t>Guidance for local government – Supporting people when air quality is heavily impacted by bushfire smoke</w:t>
        </w:r>
      </w:hyperlink>
      <w:r w:rsidR="00B14785" w:rsidRPr="00624744">
        <w:t xml:space="preserve"> &lt;https://www.health.vic.gov.au/publications/supporting-people-when-air-quality-is-heavily-impacted-by-bushfire-smoke-guidance-for</w:t>
      </w:r>
      <w:r w:rsidR="00B14785">
        <w:t>&gt;</w:t>
      </w:r>
      <w:r w:rsidR="00B14785" w:rsidRPr="0029395D">
        <w:t>.</w:t>
      </w:r>
    </w:p>
  </w:footnote>
  <w:footnote w:id="12">
    <w:p w14:paraId="592B8E10" w14:textId="7E31EE8E" w:rsidR="009233F0" w:rsidRDefault="009233F0">
      <w:pPr>
        <w:pStyle w:val="FootnoteText"/>
      </w:pPr>
      <w:r>
        <w:rPr>
          <w:rStyle w:val="FootnoteReference"/>
        </w:rPr>
        <w:footnoteRef/>
      </w:r>
      <w:r>
        <w:t xml:space="preserve"> </w:t>
      </w:r>
      <w:r w:rsidR="00962C4E" w:rsidRPr="000E4AA8">
        <w:t xml:space="preserve">Many Victorian councils already have a specific Environmentally Sustainable Development policy in their planning schemes, requiring </w:t>
      </w:r>
      <w:r w:rsidR="007D6970">
        <w:t>consideration of</w:t>
      </w:r>
      <w:r w:rsidR="00962C4E" w:rsidRPr="000E4AA8">
        <w:t xml:space="preserve"> a range of environmentally sustainable design strategies</w:t>
      </w:r>
      <w:r w:rsidR="007D6970">
        <w:t xml:space="preserve"> for new developments</w:t>
      </w:r>
      <w:r w:rsidR="004A4F8E">
        <w:t xml:space="preserve">. </w:t>
      </w:r>
      <w:r w:rsidR="0016685C">
        <w:t>Some councils also</w:t>
      </w:r>
      <w:r w:rsidR="00962C4E" w:rsidRPr="000E4AA8">
        <w:t xml:space="preserve"> provide energy efficiency and thermal comfort upgrades for existing homes in their municipalities – typically targeted support for low-income households or those with existing chronic health conditions.</w:t>
      </w:r>
      <w:r w:rsidR="003B33C2">
        <w:t xml:space="preserve"> The Victorian Government also provides the Victorian Energy Upgrades for </w:t>
      </w:r>
      <w:r w:rsidR="00CE3438">
        <w:t>h</w:t>
      </w:r>
      <w:r w:rsidR="003B33C2">
        <w:t xml:space="preserve">omes </w:t>
      </w:r>
      <w:r w:rsidR="00CE3438">
        <w:t>p</w:t>
      </w:r>
      <w:r w:rsidR="003B33C2">
        <w:t xml:space="preserve">rogram and the Residential Efficiency Scorecard that rates home energy </w:t>
      </w:r>
      <w:r w:rsidR="00D227F9">
        <w:t xml:space="preserve">use and comfort and provides tailored recommendations for improvements. </w:t>
      </w:r>
    </w:p>
  </w:footnote>
  <w:footnote w:id="13">
    <w:p w14:paraId="6CFBAA13" w14:textId="4612CAC6" w:rsidR="005A2F3E" w:rsidRDefault="005A2F3E">
      <w:pPr>
        <w:pStyle w:val="FootnoteText"/>
      </w:pPr>
      <w:r>
        <w:rPr>
          <w:rStyle w:val="FootnoteReference"/>
        </w:rPr>
        <w:footnoteRef/>
      </w:r>
      <w:r>
        <w:t xml:space="preserve"> Recent awards include</w:t>
      </w:r>
      <w:r w:rsidR="00F36D42">
        <w:t xml:space="preserve"> </w:t>
      </w:r>
      <w:r w:rsidR="004449F3">
        <w:t>Keep Australia Beautiful</w:t>
      </w:r>
      <w:r w:rsidR="004E78D8">
        <w:t xml:space="preserve"> Tidy Towns and Cities</w:t>
      </w:r>
      <w:r w:rsidR="004449F3">
        <w:t xml:space="preserve"> Sustainability Awards, 2023</w:t>
      </w:r>
      <w:r w:rsidR="0041395C">
        <w:t xml:space="preserve"> -</w:t>
      </w:r>
      <w:r w:rsidR="00F36D42">
        <w:t xml:space="preserve"> Winner</w:t>
      </w:r>
      <w:r w:rsidR="004449F3">
        <w:t>, Education category</w:t>
      </w:r>
      <w:r w:rsidR="004E78D8">
        <w:t>;</w:t>
      </w:r>
      <w:r w:rsidR="004449F3">
        <w:t xml:space="preserve"> </w:t>
      </w:r>
      <w:r w:rsidR="00D03AC4">
        <w:t>Premier’s</w:t>
      </w:r>
      <w:r w:rsidR="004449F3">
        <w:t xml:space="preserve"> Sustainability Awards, 2023; Winner, Thri</w:t>
      </w:r>
      <w:r w:rsidR="002924C2">
        <w:t>ving</w:t>
      </w:r>
      <w:r w:rsidR="004449F3">
        <w:t xml:space="preserve"> </w:t>
      </w:r>
      <w:r w:rsidR="00264885">
        <w:t>Environment category</w:t>
      </w:r>
      <w:r w:rsidR="00554ED7">
        <w:t>.</w:t>
      </w:r>
    </w:p>
  </w:footnote>
  <w:footnote w:id="14">
    <w:p w14:paraId="2820E956" w14:textId="05FB7F75" w:rsidR="00F90189" w:rsidRDefault="00F90189">
      <w:pPr>
        <w:pStyle w:val="FootnoteText"/>
      </w:pPr>
      <w:r>
        <w:rPr>
          <w:rStyle w:val="FootnoteReference"/>
        </w:rPr>
        <w:footnoteRef/>
      </w:r>
      <w:r>
        <w:t xml:space="preserve"> </w:t>
      </w:r>
      <w:r w:rsidR="00F3018E">
        <w:t>‘</w:t>
      </w:r>
      <w:r>
        <w:t>How well are we adapting?</w:t>
      </w:r>
      <w:r w:rsidR="00F3018E">
        <w:t>’</w:t>
      </w:r>
      <w:r>
        <w:t xml:space="preserve"> </w:t>
      </w:r>
      <w:r w:rsidRPr="00F90189">
        <w:t xml:space="preserve">and the Adaptive Capacity Checklist </w:t>
      </w:r>
      <w:r w:rsidR="00E56719">
        <w:t>will be</w:t>
      </w:r>
      <w:r w:rsidRPr="00F90189">
        <w:t xml:space="preserve"> adjusted for use with the Victorian Climate Resilient Councils (VCRC) program, and an interim website for the VCRC program will be released in November 2024</w:t>
      </w:r>
      <w:r w:rsidR="00E56719">
        <w:t>.</w:t>
      </w:r>
    </w:p>
  </w:footnote>
  <w:footnote w:id="15">
    <w:p w14:paraId="4ED2F9BE" w14:textId="5076E256" w:rsidR="00E96DF5" w:rsidRPr="00163442" w:rsidRDefault="00E96DF5" w:rsidP="009C592D">
      <w:pPr>
        <w:rPr>
          <w:rFonts w:eastAsia="MS Gothic" w:cs="Arial"/>
          <w:sz w:val="16"/>
          <w:szCs w:val="16"/>
        </w:rPr>
      </w:pPr>
      <w:r>
        <w:rPr>
          <w:rStyle w:val="FootnoteReference"/>
        </w:rPr>
        <w:footnoteRef/>
      </w:r>
      <w:r>
        <w:t xml:space="preserve"> </w:t>
      </w:r>
      <w:r w:rsidRPr="00163442">
        <w:rPr>
          <w:rFonts w:ascii="Arial" w:eastAsia="MS Gothic" w:hAnsi="Arial" w:cs="Arial"/>
          <w:sz w:val="16"/>
          <w:szCs w:val="16"/>
        </w:rPr>
        <w:t>For example, in 2023, representatives from the United States Cent</w:t>
      </w:r>
      <w:r w:rsidR="00F37A86">
        <w:rPr>
          <w:rFonts w:ascii="Arial" w:eastAsia="MS Gothic" w:hAnsi="Arial" w:cs="Arial"/>
          <w:sz w:val="16"/>
          <w:szCs w:val="16"/>
        </w:rPr>
        <w:t>er</w:t>
      </w:r>
      <w:r w:rsidRPr="00163442">
        <w:rPr>
          <w:rFonts w:ascii="Arial" w:eastAsia="MS Gothic" w:hAnsi="Arial" w:cs="Arial"/>
          <w:sz w:val="16"/>
          <w:szCs w:val="16"/>
        </w:rPr>
        <w:t xml:space="preserve">s for Disease Control and Prevention published </w:t>
      </w:r>
      <w:r w:rsidR="00163442">
        <w:rPr>
          <w:rFonts w:ascii="Arial" w:eastAsia="MS Gothic" w:hAnsi="Arial" w:cs="Arial"/>
          <w:sz w:val="16"/>
          <w:szCs w:val="16"/>
        </w:rPr>
        <w:t>‘</w:t>
      </w:r>
      <w:r w:rsidR="009C592D" w:rsidRPr="00163442">
        <w:rPr>
          <w:rFonts w:ascii="Arial" w:eastAsia="MS Gothic" w:hAnsi="Arial" w:cs="Arial"/>
          <w:sz w:val="16"/>
          <w:szCs w:val="16"/>
        </w:rPr>
        <w:t>Evaluating public health strategies for climate adaptation: Challenges and opportunities from the climate ready states and cities initiative</w:t>
      </w:r>
      <w:r w:rsidR="00163442">
        <w:rPr>
          <w:rFonts w:ascii="Arial" w:eastAsia="MS Gothic" w:hAnsi="Arial" w:cs="Arial"/>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342C8" w14:textId="2098D8B3" w:rsidR="002C14DF" w:rsidRDefault="002C14DF" w:rsidP="00392EFC">
    <w:pPr>
      <w:pStyle w:val="DHHSheader"/>
      <w:jc w:val="center"/>
    </w:pPr>
    <w:r>
      <w:t>DRAFT</w:t>
    </w:r>
  </w:p>
  <w:p w14:paraId="64F93944" w14:textId="298DD64E" w:rsidR="002C14DF" w:rsidRPr="00392EFC" w:rsidRDefault="002C14DF" w:rsidP="00392E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1E120" w14:textId="4FA84D95" w:rsidR="002C14DF" w:rsidRDefault="002C14DF" w:rsidP="00564711">
    <w:pPr>
      <w:pStyle w:val="DHHSheader"/>
      <w:jc w:val="center"/>
    </w:pPr>
    <w:r>
      <w:t>DRAFT</w:t>
    </w:r>
  </w:p>
  <w:p w14:paraId="186FC5EA" w14:textId="55B6EB68" w:rsidR="002C14DF" w:rsidRPr="00564711" w:rsidRDefault="002C14DF" w:rsidP="005647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4D3B4" w14:textId="0690DB96" w:rsidR="002C14DF" w:rsidRDefault="00B83218" w:rsidP="00DB3082">
    <w:pPr>
      <w:pStyle w:val="DHHSheader"/>
      <w:jc w:val="center"/>
    </w:pPr>
    <w:r>
      <w:t>DRAF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43449" w14:textId="1B2F5484" w:rsidR="002C14DF" w:rsidRDefault="00DC7C08">
    <w:pPr>
      <w:pStyle w:val="Header"/>
    </w:pPr>
    <w:r>
      <w:rPr>
        <w:noProof/>
      </w:rPr>
      <w:pict w14:anchorId="74311C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468.15pt;height:187.25pt;rotation:315;z-index:-251654144;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1"/>
    <w:multiLevelType w:val="singleLevel"/>
    <w:tmpl w:val="EEB667A8"/>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6CD10E5"/>
    <w:multiLevelType w:val="hybridMultilevel"/>
    <w:tmpl w:val="BE762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D212D3"/>
    <w:multiLevelType w:val="hybridMultilevel"/>
    <w:tmpl w:val="9E78F0B0"/>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3" w15:restartNumberingAfterBreak="0">
    <w:nsid w:val="08E27F2B"/>
    <w:multiLevelType w:val="hybridMultilevel"/>
    <w:tmpl w:val="F1F84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8D43DB"/>
    <w:multiLevelType w:val="multilevel"/>
    <w:tmpl w:val="7B5E4DD2"/>
    <w:numStyleLink w:val="ZZNumbersdigit"/>
  </w:abstractNum>
  <w:abstractNum w:abstractNumId="5" w15:restartNumberingAfterBreak="0">
    <w:nsid w:val="0BAD2E30"/>
    <w:multiLevelType w:val="multilevel"/>
    <w:tmpl w:val="4A1477D0"/>
    <w:styleLink w:val="ZZNumbersloweralpha"/>
    <w:lvl w:ilvl="0">
      <w:start w:val="1"/>
      <w:numFmt w:val="lowerLetter"/>
      <w:pStyle w:val="DHHSnumberloweralpha"/>
      <w:lvlText w:val="(%1)"/>
      <w:lvlJc w:val="left"/>
      <w:pPr>
        <w:tabs>
          <w:tab w:val="num" w:pos="397"/>
        </w:tabs>
        <w:ind w:left="397" w:hanging="397"/>
      </w:pPr>
      <w:rPr>
        <w:rFonts w:hint="default"/>
      </w:rPr>
    </w:lvl>
    <w:lvl w:ilvl="1">
      <w:start w:val="1"/>
      <w:numFmt w:val="lowerLetter"/>
      <w:pStyle w:val="DHHS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 w15:restartNumberingAfterBreak="0">
    <w:nsid w:val="1851072D"/>
    <w:multiLevelType w:val="hybridMultilevel"/>
    <w:tmpl w:val="C26C27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B235379"/>
    <w:multiLevelType w:val="hybridMultilevel"/>
    <w:tmpl w:val="0AA4A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4F0557"/>
    <w:multiLevelType w:val="hybridMultilevel"/>
    <w:tmpl w:val="3080E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C139BC"/>
    <w:multiLevelType w:val="hybridMultilevel"/>
    <w:tmpl w:val="2DAED5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D05A48"/>
    <w:multiLevelType w:val="hybridMultilevel"/>
    <w:tmpl w:val="99EC6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D72403"/>
    <w:multiLevelType w:val="hybridMultilevel"/>
    <w:tmpl w:val="7BE44B82"/>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2" w15:restartNumberingAfterBreak="0">
    <w:nsid w:val="32B93283"/>
    <w:multiLevelType w:val="hybridMultilevel"/>
    <w:tmpl w:val="FB64E2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4B95DB3"/>
    <w:multiLevelType w:val="hybridMultilevel"/>
    <w:tmpl w:val="AC502608"/>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4" w15:restartNumberingAfterBreak="0">
    <w:nsid w:val="3547158B"/>
    <w:multiLevelType w:val="hybridMultilevel"/>
    <w:tmpl w:val="37CA8F48"/>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5" w15:restartNumberingAfterBreak="0">
    <w:nsid w:val="362278D0"/>
    <w:multiLevelType w:val="hybridMultilevel"/>
    <w:tmpl w:val="3A30BB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9273B94"/>
    <w:multiLevelType w:val="hybridMultilevel"/>
    <w:tmpl w:val="A0E648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B201A4"/>
    <w:multiLevelType w:val="hybridMultilevel"/>
    <w:tmpl w:val="64C8E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6C68D4"/>
    <w:multiLevelType w:val="multilevel"/>
    <w:tmpl w:val="7B5E4DD2"/>
    <w:styleLink w:val="ZZNumbersdigit"/>
    <w:lvl w:ilvl="0">
      <w:start w:val="1"/>
      <w:numFmt w:val="decimal"/>
      <w:pStyle w:val="DHHSnumberdigit"/>
      <w:lvlText w:val="%1."/>
      <w:lvlJc w:val="left"/>
      <w:pPr>
        <w:tabs>
          <w:tab w:val="num" w:pos="397"/>
        </w:tabs>
        <w:ind w:left="397" w:hanging="397"/>
      </w:pPr>
      <w:rPr>
        <w:rFonts w:hint="default"/>
      </w:rPr>
    </w:lvl>
    <w:lvl w:ilvl="1">
      <w:start w:val="1"/>
      <w:numFmt w:val="decimal"/>
      <w:pStyle w:val="DHHSnumberdigitindent"/>
      <w:lvlText w:val="%2."/>
      <w:lvlJc w:val="left"/>
      <w:pPr>
        <w:tabs>
          <w:tab w:val="num" w:pos="794"/>
        </w:tabs>
        <w:ind w:left="794" w:hanging="397"/>
      </w:pPr>
      <w:rPr>
        <w:rFonts w:hint="default"/>
      </w:rPr>
    </w:lvl>
    <w:lvl w:ilvl="2">
      <w:start w:val="1"/>
      <w:numFmt w:val="bullet"/>
      <w:lvlRestart w:val="0"/>
      <w:pStyle w:val="DHHSbulletafternumbers1"/>
      <w:lvlText w:val="•"/>
      <w:lvlJc w:val="left"/>
      <w:pPr>
        <w:ind w:left="794" w:hanging="397"/>
      </w:pPr>
      <w:rPr>
        <w:rFonts w:ascii="Calibri" w:hAnsi="Calibri" w:hint="default"/>
        <w:color w:val="auto"/>
      </w:rPr>
    </w:lvl>
    <w:lvl w:ilvl="3">
      <w:start w:val="1"/>
      <w:numFmt w:val="bullet"/>
      <w:lvlRestart w:val="0"/>
      <w:pStyle w:val="DHHS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9" w15:restartNumberingAfterBreak="0">
    <w:nsid w:val="3EC54A41"/>
    <w:multiLevelType w:val="multilevel"/>
    <w:tmpl w:val="46940C74"/>
    <w:styleLink w:val="ZZNumberslowerroman"/>
    <w:lvl w:ilvl="0">
      <w:start w:val="1"/>
      <w:numFmt w:val="lowerRoman"/>
      <w:pStyle w:val="DHHSnumberlowerroman"/>
      <w:lvlText w:val="(%1)"/>
      <w:lvlJc w:val="left"/>
      <w:pPr>
        <w:tabs>
          <w:tab w:val="num" w:pos="397"/>
        </w:tabs>
        <w:ind w:left="397" w:hanging="397"/>
      </w:pPr>
      <w:rPr>
        <w:rFonts w:hint="default"/>
      </w:rPr>
    </w:lvl>
    <w:lvl w:ilvl="1">
      <w:start w:val="1"/>
      <w:numFmt w:val="lowerRoman"/>
      <w:pStyle w:val="DHHS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0" w15:restartNumberingAfterBreak="0">
    <w:nsid w:val="41964848"/>
    <w:multiLevelType w:val="hybridMultilevel"/>
    <w:tmpl w:val="67128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5982146"/>
    <w:multiLevelType w:val="hybridMultilevel"/>
    <w:tmpl w:val="52109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9020FA8"/>
    <w:multiLevelType w:val="hybridMultilevel"/>
    <w:tmpl w:val="CAE64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0E65E85"/>
    <w:multiLevelType w:val="hybridMultilevel"/>
    <w:tmpl w:val="C87CE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136596"/>
    <w:multiLevelType w:val="multilevel"/>
    <w:tmpl w:val="5DAAD6B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1611C2"/>
    <w:multiLevelType w:val="multilevel"/>
    <w:tmpl w:val="96B4DF56"/>
    <w:styleLink w:val="ZZTablebullets"/>
    <w:lvl w:ilvl="0">
      <w:start w:val="1"/>
      <w:numFmt w:val="bullet"/>
      <w:pStyle w:val="DHHStablebullet1"/>
      <w:lvlText w:val="•"/>
      <w:lvlJc w:val="left"/>
      <w:pPr>
        <w:ind w:left="227" w:hanging="227"/>
      </w:pPr>
      <w:rPr>
        <w:rFonts w:ascii="Calibri" w:hAnsi="Calibri" w:hint="default"/>
      </w:rPr>
    </w:lvl>
    <w:lvl w:ilvl="1">
      <w:start w:val="1"/>
      <w:numFmt w:val="bullet"/>
      <w:lvlRestart w:val="0"/>
      <w:pStyle w:val="DHHS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6" w15:restartNumberingAfterBreak="0">
    <w:nsid w:val="54BA1E5A"/>
    <w:multiLevelType w:val="multilevel"/>
    <w:tmpl w:val="F1AE3C58"/>
    <w:styleLink w:val="ZZBullets"/>
    <w:lvl w:ilvl="0">
      <w:start w:val="1"/>
      <w:numFmt w:val="bullet"/>
      <w:pStyle w:val="DHHSbullet1"/>
      <w:lvlText w:val="•"/>
      <w:lvlJc w:val="left"/>
      <w:pPr>
        <w:ind w:left="1004" w:hanging="284"/>
      </w:pPr>
      <w:rPr>
        <w:rFonts w:ascii="Calibri" w:hAnsi="Calibri" w:hint="default"/>
      </w:rPr>
    </w:lvl>
    <w:lvl w:ilvl="1">
      <w:start w:val="1"/>
      <w:numFmt w:val="bullet"/>
      <w:lvlRestart w:val="0"/>
      <w:pStyle w:val="DHHSbullet2"/>
      <w:lvlText w:val="–"/>
      <w:lvlJc w:val="left"/>
      <w:pPr>
        <w:ind w:left="1287" w:hanging="283"/>
      </w:pPr>
      <w:rPr>
        <w:rFonts w:ascii="Calibri" w:hAnsi="Calibri" w:hint="default"/>
      </w:rPr>
    </w:lvl>
    <w:lvl w:ilvl="2">
      <w:start w:val="1"/>
      <w:numFmt w:val="none"/>
      <w:lvlRestart w:val="0"/>
      <w:lvlText w:val=""/>
      <w:lvlJc w:val="left"/>
      <w:pPr>
        <w:ind w:left="720" w:firstLine="0"/>
      </w:pPr>
      <w:rPr>
        <w:rFonts w:hint="default"/>
      </w:rPr>
    </w:lvl>
    <w:lvl w:ilvl="3">
      <w:start w:val="1"/>
      <w:numFmt w:val="none"/>
      <w:lvlRestart w:val="0"/>
      <w:lvlText w:val=""/>
      <w:lvlJc w:val="left"/>
      <w:pPr>
        <w:ind w:left="720" w:firstLine="0"/>
      </w:pPr>
      <w:rPr>
        <w:rFonts w:hint="default"/>
      </w:rPr>
    </w:lvl>
    <w:lvl w:ilvl="4">
      <w:start w:val="1"/>
      <w:numFmt w:val="none"/>
      <w:lvlRestart w:val="0"/>
      <w:lvlText w:val=""/>
      <w:lvlJc w:val="left"/>
      <w:pPr>
        <w:ind w:left="720" w:firstLine="0"/>
      </w:pPr>
      <w:rPr>
        <w:rFonts w:hint="default"/>
      </w:rPr>
    </w:lvl>
    <w:lvl w:ilvl="5">
      <w:start w:val="1"/>
      <w:numFmt w:val="none"/>
      <w:lvlRestart w:val="0"/>
      <w:lvlText w:val=""/>
      <w:lvlJc w:val="left"/>
      <w:pPr>
        <w:ind w:left="720" w:firstLine="0"/>
      </w:pPr>
      <w:rPr>
        <w:rFonts w:hint="default"/>
      </w:rPr>
    </w:lvl>
    <w:lvl w:ilvl="6">
      <w:start w:val="1"/>
      <w:numFmt w:val="none"/>
      <w:lvlRestart w:val="0"/>
      <w:lvlText w:val=""/>
      <w:lvlJc w:val="left"/>
      <w:pPr>
        <w:ind w:left="720" w:firstLine="0"/>
      </w:pPr>
      <w:rPr>
        <w:rFonts w:hint="default"/>
      </w:rPr>
    </w:lvl>
    <w:lvl w:ilvl="7">
      <w:start w:val="1"/>
      <w:numFmt w:val="none"/>
      <w:lvlRestart w:val="0"/>
      <w:lvlText w:val=""/>
      <w:lvlJc w:val="left"/>
      <w:pPr>
        <w:ind w:left="720" w:firstLine="0"/>
      </w:pPr>
      <w:rPr>
        <w:rFonts w:hint="default"/>
      </w:rPr>
    </w:lvl>
    <w:lvl w:ilvl="8">
      <w:start w:val="1"/>
      <w:numFmt w:val="none"/>
      <w:lvlRestart w:val="0"/>
      <w:lvlText w:val=""/>
      <w:lvlJc w:val="left"/>
      <w:pPr>
        <w:ind w:left="720" w:firstLine="0"/>
      </w:pPr>
      <w:rPr>
        <w:rFonts w:hint="default"/>
      </w:rPr>
    </w:lvl>
  </w:abstractNum>
  <w:abstractNum w:abstractNumId="27" w15:restartNumberingAfterBreak="0">
    <w:nsid w:val="56B76ACA"/>
    <w:multiLevelType w:val="hybridMultilevel"/>
    <w:tmpl w:val="BC9C554C"/>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6D85232"/>
    <w:multiLevelType w:val="hybridMultilevel"/>
    <w:tmpl w:val="0FBE668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9" w15:restartNumberingAfterBreak="0">
    <w:nsid w:val="589D48B0"/>
    <w:multiLevelType w:val="hybridMultilevel"/>
    <w:tmpl w:val="3E9C6BC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3F3694"/>
    <w:multiLevelType w:val="hybridMultilevel"/>
    <w:tmpl w:val="03041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309259F"/>
    <w:multiLevelType w:val="multilevel"/>
    <w:tmpl w:val="866C5A8E"/>
    <w:styleLink w:val="ZZQuotebullets"/>
    <w:lvl w:ilvl="0">
      <w:start w:val="1"/>
      <w:numFmt w:val="bullet"/>
      <w:pStyle w:val="DHHSquotebullet1"/>
      <w:lvlText w:val="•"/>
      <w:lvlJc w:val="left"/>
      <w:pPr>
        <w:ind w:left="680" w:hanging="283"/>
      </w:pPr>
      <w:rPr>
        <w:rFonts w:ascii="Calibri" w:hAnsi="Calibri" w:hint="default"/>
        <w:color w:val="auto"/>
      </w:rPr>
    </w:lvl>
    <w:lvl w:ilvl="1">
      <w:start w:val="1"/>
      <w:numFmt w:val="bullet"/>
      <w:lvlRestart w:val="0"/>
      <w:pStyle w:val="DHHS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32" w15:restartNumberingAfterBreak="0">
    <w:nsid w:val="63296939"/>
    <w:multiLevelType w:val="hybridMultilevel"/>
    <w:tmpl w:val="064E3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9A06716"/>
    <w:multiLevelType w:val="hybridMultilevel"/>
    <w:tmpl w:val="F950F8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0009E3"/>
    <w:multiLevelType w:val="hybridMultilevel"/>
    <w:tmpl w:val="D324CBEA"/>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num w:numId="1" w16cid:durableId="1476528190">
    <w:abstractNumId w:val="26"/>
  </w:num>
  <w:num w:numId="2" w16cid:durableId="1332218063">
    <w:abstractNumId w:val="18"/>
  </w:num>
  <w:num w:numId="3" w16cid:durableId="1133018690">
    <w:abstractNumId w:val="5"/>
  </w:num>
  <w:num w:numId="4" w16cid:durableId="1724788598">
    <w:abstractNumId w:val="19"/>
  </w:num>
  <w:num w:numId="5" w16cid:durableId="645663836">
    <w:abstractNumId w:val="31"/>
  </w:num>
  <w:num w:numId="6" w16cid:durableId="568461350">
    <w:abstractNumId w:val="25"/>
  </w:num>
  <w:num w:numId="7" w16cid:durableId="62141318">
    <w:abstractNumId w:val="5"/>
  </w:num>
  <w:num w:numId="8" w16cid:durableId="1871138861">
    <w:abstractNumId w:val="31"/>
  </w:num>
  <w:num w:numId="9" w16cid:durableId="1918321273">
    <w:abstractNumId w:val="19"/>
  </w:num>
  <w:num w:numId="10" w16cid:durableId="1414274088">
    <w:abstractNumId w:val="25"/>
  </w:num>
  <w:num w:numId="11" w16cid:durableId="1756053095">
    <w:abstractNumId w:val="0"/>
  </w:num>
  <w:num w:numId="12" w16cid:durableId="466095323">
    <w:abstractNumId w:val="30"/>
  </w:num>
  <w:num w:numId="13" w16cid:durableId="1120877860">
    <w:abstractNumId w:val="21"/>
  </w:num>
  <w:num w:numId="14" w16cid:durableId="975718052">
    <w:abstractNumId w:val="23"/>
  </w:num>
  <w:num w:numId="15" w16cid:durableId="19780222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49885808">
    <w:abstractNumId w:val="16"/>
  </w:num>
  <w:num w:numId="17" w16cid:durableId="1877279909">
    <w:abstractNumId w:val="6"/>
  </w:num>
  <w:num w:numId="18" w16cid:durableId="537476228">
    <w:abstractNumId w:val="27"/>
  </w:num>
  <w:num w:numId="19" w16cid:durableId="733620302">
    <w:abstractNumId w:val="24"/>
  </w:num>
  <w:num w:numId="20" w16cid:durableId="101145436">
    <w:abstractNumId w:val="10"/>
  </w:num>
  <w:num w:numId="21" w16cid:durableId="1936554851">
    <w:abstractNumId w:val="22"/>
  </w:num>
  <w:num w:numId="22" w16cid:durableId="531309444">
    <w:abstractNumId w:val="20"/>
  </w:num>
  <w:num w:numId="23" w16cid:durableId="549652472">
    <w:abstractNumId w:val="28"/>
  </w:num>
  <w:num w:numId="24" w16cid:durableId="38895602">
    <w:abstractNumId w:val="13"/>
  </w:num>
  <w:num w:numId="25" w16cid:durableId="1864591551">
    <w:abstractNumId w:val="11"/>
  </w:num>
  <w:num w:numId="26" w16cid:durableId="360322744">
    <w:abstractNumId w:val="14"/>
  </w:num>
  <w:num w:numId="27" w16cid:durableId="288826112">
    <w:abstractNumId w:val="34"/>
  </w:num>
  <w:num w:numId="28" w16cid:durableId="1466850634">
    <w:abstractNumId w:val="9"/>
  </w:num>
  <w:num w:numId="29" w16cid:durableId="1455906074">
    <w:abstractNumId w:val="3"/>
  </w:num>
  <w:num w:numId="30" w16cid:durableId="185877190">
    <w:abstractNumId w:val="33"/>
  </w:num>
  <w:num w:numId="31" w16cid:durableId="915360603">
    <w:abstractNumId w:val="12"/>
  </w:num>
  <w:num w:numId="32" w16cid:durableId="1809468107">
    <w:abstractNumId w:val="8"/>
  </w:num>
  <w:num w:numId="33" w16cid:durableId="1876649512">
    <w:abstractNumId w:val="32"/>
  </w:num>
  <w:num w:numId="34" w16cid:durableId="1103258037">
    <w:abstractNumId w:val="29"/>
  </w:num>
  <w:num w:numId="35" w16cid:durableId="366376891">
    <w:abstractNumId w:val="1"/>
  </w:num>
  <w:num w:numId="36" w16cid:durableId="408312694">
    <w:abstractNumId w:val="2"/>
  </w:num>
  <w:num w:numId="37" w16cid:durableId="147401251">
    <w:abstractNumId w:val="17"/>
  </w:num>
  <w:num w:numId="38" w16cid:durableId="1675449376">
    <w:abstractNumId w:val="7"/>
  </w:num>
  <w:num w:numId="39" w16cid:durableId="1507789391">
    <w:abstractNumId w:val="15"/>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mirrorMargin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no bracket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s520dta0pajerxw65e0pi2ztww9f052dv&quot;&gt;Climate and Health - CC and TA - endnote library-Saved-Converted&lt;record-ids&gt;&lt;item&gt;36&lt;/item&gt;&lt;item&gt;64&lt;/item&gt;&lt;item&gt;89&lt;/item&gt;&lt;item&gt;117&lt;/item&gt;&lt;item&gt;119&lt;/item&gt;&lt;item&gt;136&lt;/item&gt;&lt;item&gt;137&lt;/item&gt;&lt;item&gt;258&lt;/item&gt;&lt;item&gt;261&lt;/item&gt;&lt;item&gt;274&lt;/item&gt;&lt;item&gt;282&lt;/item&gt;&lt;item&gt;283&lt;/item&gt;&lt;item&gt;285&lt;/item&gt;&lt;item&gt;289&lt;/item&gt;&lt;item&gt;290&lt;/item&gt;&lt;item&gt;292&lt;/item&gt;&lt;item&gt;300&lt;/item&gt;&lt;item&gt;303&lt;/item&gt;&lt;item&gt;355&lt;/item&gt;&lt;item&gt;356&lt;/item&gt;&lt;item&gt;374&lt;/item&gt;&lt;item&gt;380&lt;/item&gt;&lt;item&gt;381&lt;/item&gt;&lt;item&gt;394&lt;/item&gt;&lt;item&gt;395&lt;/item&gt;&lt;item&gt;411&lt;/item&gt;&lt;item&gt;412&lt;/item&gt;&lt;item&gt;413&lt;/item&gt;&lt;item&gt;414&lt;/item&gt;&lt;item&gt;415&lt;/item&gt;&lt;item&gt;416&lt;/item&gt;&lt;item&gt;425&lt;/item&gt;&lt;item&gt;429&lt;/item&gt;&lt;item&gt;430&lt;/item&gt;&lt;item&gt;437&lt;/item&gt;&lt;item&gt;438&lt;/item&gt;&lt;item&gt;439&lt;/item&gt;&lt;item&gt;442&lt;/item&gt;&lt;item&gt;443&lt;/item&gt;&lt;item&gt;444&lt;/item&gt;&lt;item&gt;450&lt;/item&gt;&lt;item&gt;454&lt;/item&gt;&lt;item&gt;456&lt;/item&gt;&lt;item&gt;458&lt;/item&gt;&lt;item&gt;461&lt;/item&gt;&lt;item&gt;463&lt;/item&gt;&lt;item&gt;464&lt;/item&gt;&lt;item&gt;467&lt;/item&gt;&lt;item&gt;468&lt;/item&gt;&lt;item&gt;469&lt;/item&gt;&lt;item&gt;474&lt;/item&gt;&lt;item&gt;479&lt;/item&gt;&lt;item&gt;489&lt;/item&gt;&lt;item&gt;491&lt;/item&gt;&lt;item&gt;492&lt;/item&gt;&lt;item&gt;527&lt;/item&gt;&lt;item&gt;556&lt;/item&gt;&lt;item&gt;567&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5&lt;/item&gt;&lt;item&gt;586&lt;/item&gt;&lt;item&gt;587&lt;/item&gt;&lt;item&gt;588&lt;/item&gt;&lt;item&gt;590&lt;/item&gt;&lt;item&gt;591&lt;/item&gt;&lt;item&gt;592&lt;/item&gt;&lt;item&gt;593&lt;/item&gt;&lt;item&gt;596&lt;/item&gt;&lt;item&gt;597&lt;/item&gt;&lt;item&gt;598&lt;/item&gt;&lt;item&gt;599&lt;/item&gt;&lt;item&gt;600&lt;/item&gt;&lt;item&gt;601&lt;/item&gt;&lt;item&gt;602&lt;/item&gt;&lt;item&gt;603&lt;/item&gt;&lt;item&gt;605&lt;/item&gt;&lt;item&gt;606&lt;/item&gt;&lt;item&gt;608&lt;/item&gt;&lt;item&gt;609&lt;/item&gt;&lt;item&gt;610&lt;/item&gt;&lt;item&gt;611&lt;/item&gt;&lt;item&gt;612&lt;/item&gt;&lt;item&gt;613&lt;/item&gt;&lt;item&gt;614&lt;/item&gt;&lt;item&gt;615&lt;/item&gt;&lt;item&gt;616&lt;/item&gt;&lt;item&gt;617&lt;/item&gt;&lt;item&gt;618&lt;/item&gt;&lt;item&gt;619&lt;/item&gt;&lt;item&gt;621&lt;/item&gt;&lt;item&gt;623&lt;/item&gt;&lt;item&gt;624&lt;/item&gt;&lt;item&gt;625&lt;/item&gt;&lt;item&gt;628&lt;/item&gt;&lt;item&gt;630&lt;/item&gt;&lt;item&gt;631&lt;/item&gt;&lt;item&gt;632&lt;/item&gt;&lt;item&gt;636&lt;/item&gt;&lt;item&gt;637&lt;/item&gt;&lt;item&gt;638&lt;/item&gt;&lt;item&gt;640&lt;/item&gt;&lt;item&gt;641&lt;/item&gt;&lt;item&gt;643&lt;/item&gt;&lt;item&gt;644&lt;/item&gt;&lt;item&gt;646&lt;/item&gt;&lt;item&gt;647&lt;/item&gt;&lt;item&gt;660&lt;/item&gt;&lt;item&gt;661&lt;/item&gt;&lt;item&gt;662&lt;/item&gt;&lt;item&gt;663&lt;/item&gt;&lt;item&gt;665&lt;/item&gt;&lt;item&gt;666&lt;/item&gt;&lt;item&gt;667&lt;/item&gt;&lt;item&gt;668&lt;/item&gt;&lt;item&gt;669&lt;/item&gt;&lt;item&gt;670&lt;/item&gt;&lt;item&gt;671&lt;/item&gt;&lt;item&gt;672&lt;/item&gt;&lt;item&gt;673&lt;/item&gt;&lt;item&gt;674&lt;/item&gt;&lt;item&gt;675&lt;/item&gt;&lt;item&gt;676&lt;/item&gt;&lt;item&gt;677&lt;/item&gt;&lt;item&gt;679&lt;/item&gt;&lt;item&gt;682&lt;/item&gt;&lt;item&gt;685&lt;/item&gt;&lt;item&gt;686&lt;/item&gt;&lt;item&gt;687&lt;/item&gt;&lt;item&gt;689&lt;/item&gt;&lt;item&gt;691&lt;/item&gt;&lt;item&gt;693&lt;/item&gt;&lt;item&gt;694&lt;/item&gt;&lt;item&gt;695&lt;/item&gt;&lt;item&gt;696&lt;/item&gt;&lt;item&gt;697&lt;/item&gt;&lt;item&gt;698&lt;/item&gt;&lt;item&gt;699&lt;/item&gt;&lt;item&gt;700&lt;/item&gt;&lt;item&gt;701&lt;/item&gt;&lt;item&gt;705&lt;/item&gt;&lt;item&gt;706&lt;/item&gt;&lt;/record-ids&gt;&lt;/item&gt;&lt;/Libraries&gt;"/>
  </w:docVars>
  <w:rsids>
    <w:rsidRoot w:val="005A5DBF"/>
    <w:rsid w:val="00000047"/>
    <w:rsid w:val="0000013B"/>
    <w:rsid w:val="00000140"/>
    <w:rsid w:val="00000413"/>
    <w:rsid w:val="00000494"/>
    <w:rsid w:val="000004A1"/>
    <w:rsid w:val="0000054B"/>
    <w:rsid w:val="0000059F"/>
    <w:rsid w:val="000006A9"/>
    <w:rsid w:val="000006B2"/>
    <w:rsid w:val="00000741"/>
    <w:rsid w:val="000007D4"/>
    <w:rsid w:val="0000081D"/>
    <w:rsid w:val="00000906"/>
    <w:rsid w:val="0000092C"/>
    <w:rsid w:val="00000A34"/>
    <w:rsid w:val="00000A39"/>
    <w:rsid w:val="00000A59"/>
    <w:rsid w:val="00000B78"/>
    <w:rsid w:val="00000C16"/>
    <w:rsid w:val="00000C82"/>
    <w:rsid w:val="00000CCD"/>
    <w:rsid w:val="00000E93"/>
    <w:rsid w:val="00000EA9"/>
    <w:rsid w:val="00000EE7"/>
    <w:rsid w:val="000011F5"/>
    <w:rsid w:val="00001224"/>
    <w:rsid w:val="00001253"/>
    <w:rsid w:val="00001348"/>
    <w:rsid w:val="000013DC"/>
    <w:rsid w:val="00001794"/>
    <w:rsid w:val="000017DA"/>
    <w:rsid w:val="000017E7"/>
    <w:rsid w:val="00001896"/>
    <w:rsid w:val="00001918"/>
    <w:rsid w:val="000019D4"/>
    <w:rsid w:val="00001D15"/>
    <w:rsid w:val="00001D24"/>
    <w:rsid w:val="00001FD8"/>
    <w:rsid w:val="000021D8"/>
    <w:rsid w:val="00002390"/>
    <w:rsid w:val="00002448"/>
    <w:rsid w:val="000024DF"/>
    <w:rsid w:val="000024E5"/>
    <w:rsid w:val="0000281A"/>
    <w:rsid w:val="00002862"/>
    <w:rsid w:val="000028EA"/>
    <w:rsid w:val="00002990"/>
    <w:rsid w:val="000029AD"/>
    <w:rsid w:val="00002A67"/>
    <w:rsid w:val="00002B35"/>
    <w:rsid w:val="00002B42"/>
    <w:rsid w:val="00002BD8"/>
    <w:rsid w:val="00002C1B"/>
    <w:rsid w:val="00002C25"/>
    <w:rsid w:val="00002C2C"/>
    <w:rsid w:val="00002C78"/>
    <w:rsid w:val="00002CC4"/>
    <w:rsid w:val="00002D2A"/>
    <w:rsid w:val="00002E42"/>
    <w:rsid w:val="00002E8E"/>
    <w:rsid w:val="00002EEF"/>
    <w:rsid w:val="00002FAF"/>
    <w:rsid w:val="0000301C"/>
    <w:rsid w:val="00003179"/>
    <w:rsid w:val="000031AE"/>
    <w:rsid w:val="000032E6"/>
    <w:rsid w:val="00003345"/>
    <w:rsid w:val="00003429"/>
    <w:rsid w:val="00003614"/>
    <w:rsid w:val="000036DB"/>
    <w:rsid w:val="000037B7"/>
    <w:rsid w:val="0000382A"/>
    <w:rsid w:val="000038E9"/>
    <w:rsid w:val="00003A1B"/>
    <w:rsid w:val="00003B6F"/>
    <w:rsid w:val="00003C33"/>
    <w:rsid w:val="00003CFA"/>
    <w:rsid w:val="00003D53"/>
    <w:rsid w:val="00003E6C"/>
    <w:rsid w:val="00003E7C"/>
    <w:rsid w:val="00004041"/>
    <w:rsid w:val="000040B3"/>
    <w:rsid w:val="000040C2"/>
    <w:rsid w:val="0000415C"/>
    <w:rsid w:val="00004487"/>
    <w:rsid w:val="000044F5"/>
    <w:rsid w:val="00004595"/>
    <w:rsid w:val="00004667"/>
    <w:rsid w:val="0000479E"/>
    <w:rsid w:val="00004824"/>
    <w:rsid w:val="000048AC"/>
    <w:rsid w:val="00004934"/>
    <w:rsid w:val="00004997"/>
    <w:rsid w:val="000049DC"/>
    <w:rsid w:val="00004A3B"/>
    <w:rsid w:val="00004AEC"/>
    <w:rsid w:val="00004C09"/>
    <w:rsid w:val="00004E2B"/>
    <w:rsid w:val="00004F6F"/>
    <w:rsid w:val="00004FFC"/>
    <w:rsid w:val="00004FFF"/>
    <w:rsid w:val="00005047"/>
    <w:rsid w:val="00005055"/>
    <w:rsid w:val="00005171"/>
    <w:rsid w:val="000051F2"/>
    <w:rsid w:val="000052FC"/>
    <w:rsid w:val="000056AA"/>
    <w:rsid w:val="000056D0"/>
    <w:rsid w:val="00005750"/>
    <w:rsid w:val="00005764"/>
    <w:rsid w:val="0000578E"/>
    <w:rsid w:val="00005841"/>
    <w:rsid w:val="000058B4"/>
    <w:rsid w:val="000059D4"/>
    <w:rsid w:val="00005A6C"/>
    <w:rsid w:val="00005D96"/>
    <w:rsid w:val="0000610E"/>
    <w:rsid w:val="00006418"/>
    <w:rsid w:val="0000647B"/>
    <w:rsid w:val="000064E7"/>
    <w:rsid w:val="0000655A"/>
    <w:rsid w:val="00006656"/>
    <w:rsid w:val="000066D0"/>
    <w:rsid w:val="000068C2"/>
    <w:rsid w:val="000069B7"/>
    <w:rsid w:val="000069C4"/>
    <w:rsid w:val="00006A4C"/>
    <w:rsid w:val="00006B30"/>
    <w:rsid w:val="00006BEB"/>
    <w:rsid w:val="00006CC2"/>
    <w:rsid w:val="00006D37"/>
    <w:rsid w:val="00006E98"/>
    <w:rsid w:val="00006EA7"/>
    <w:rsid w:val="00006EAF"/>
    <w:rsid w:val="00006F1B"/>
    <w:rsid w:val="00007081"/>
    <w:rsid w:val="000070B6"/>
    <w:rsid w:val="000071A5"/>
    <w:rsid w:val="000071FC"/>
    <w:rsid w:val="00007513"/>
    <w:rsid w:val="00007514"/>
    <w:rsid w:val="0000754F"/>
    <w:rsid w:val="0000756B"/>
    <w:rsid w:val="000075EF"/>
    <w:rsid w:val="0000765A"/>
    <w:rsid w:val="000076EB"/>
    <w:rsid w:val="000077B7"/>
    <w:rsid w:val="000078B3"/>
    <w:rsid w:val="00007910"/>
    <w:rsid w:val="0000792F"/>
    <w:rsid w:val="00007A83"/>
    <w:rsid w:val="00007A89"/>
    <w:rsid w:val="00007BEC"/>
    <w:rsid w:val="00007CA0"/>
    <w:rsid w:val="00007E05"/>
    <w:rsid w:val="00010078"/>
    <w:rsid w:val="000102D7"/>
    <w:rsid w:val="0001030A"/>
    <w:rsid w:val="0001030D"/>
    <w:rsid w:val="00010522"/>
    <w:rsid w:val="00010561"/>
    <w:rsid w:val="000105D2"/>
    <w:rsid w:val="00010607"/>
    <w:rsid w:val="00010643"/>
    <w:rsid w:val="00010722"/>
    <w:rsid w:val="00010A1E"/>
    <w:rsid w:val="00010A95"/>
    <w:rsid w:val="00010BC7"/>
    <w:rsid w:val="00010CDB"/>
    <w:rsid w:val="00011171"/>
    <w:rsid w:val="000111CF"/>
    <w:rsid w:val="000111F6"/>
    <w:rsid w:val="000113E4"/>
    <w:rsid w:val="00011527"/>
    <w:rsid w:val="00011539"/>
    <w:rsid w:val="000118DD"/>
    <w:rsid w:val="000118DF"/>
    <w:rsid w:val="000119E2"/>
    <w:rsid w:val="000119F4"/>
    <w:rsid w:val="00011A53"/>
    <w:rsid w:val="00011A98"/>
    <w:rsid w:val="00011B93"/>
    <w:rsid w:val="00011BB2"/>
    <w:rsid w:val="00011D0D"/>
    <w:rsid w:val="00011D98"/>
    <w:rsid w:val="00011DD1"/>
    <w:rsid w:val="00011E64"/>
    <w:rsid w:val="00011F31"/>
    <w:rsid w:val="0001207B"/>
    <w:rsid w:val="000122FE"/>
    <w:rsid w:val="00012328"/>
    <w:rsid w:val="00012415"/>
    <w:rsid w:val="0001276D"/>
    <w:rsid w:val="000127FD"/>
    <w:rsid w:val="00012847"/>
    <w:rsid w:val="00012AE9"/>
    <w:rsid w:val="00012B80"/>
    <w:rsid w:val="00012C38"/>
    <w:rsid w:val="00012CB1"/>
    <w:rsid w:val="00012DC9"/>
    <w:rsid w:val="00012E22"/>
    <w:rsid w:val="00012E46"/>
    <w:rsid w:val="00012F7E"/>
    <w:rsid w:val="0001300D"/>
    <w:rsid w:val="00013031"/>
    <w:rsid w:val="000130CB"/>
    <w:rsid w:val="00013151"/>
    <w:rsid w:val="00013153"/>
    <w:rsid w:val="0001322D"/>
    <w:rsid w:val="0001339A"/>
    <w:rsid w:val="000133C9"/>
    <w:rsid w:val="000138B8"/>
    <w:rsid w:val="00013959"/>
    <w:rsid w:val="00013A78"/>
    <w:rsid w:val="00013B27"/>
    <w:rsid w:val="00013B89"/>
    <w:rsid w:val="00013C85"/>
    <w:rsid w:val="00013C8C"/>
    <w:rsid w:val="00013D6A"/>
    <w:rsid w:val="00013DFA"/>
    <w:rsid w:val="000140D9"/>
    <w:rsid w:val="00014224"/>
    <w:rsid w:val="0001429A"/>
    <w:rsid w:val="00014342"/>
    <w:rsid w:val="00014345"/>
    <w:rsid w:val="00014434"/>
    <w:rsid w:val="00014477"/>
    <w:rsid w:val="000144AA"/>
    <w:rsid w:val="00014800"/>
    <w:rsid w:val="00014815"/>
    <w:rsid w:val="000149ED"/>
    <w:rsid w:val="00014AA7"/>
    <w:rsid w:val="00014AF3"/>
    <w:rsid w:val="00014C6B"/>
    <w:rsid w:val="00014D09"/>
    <w:rsid w:val="00014D67"/>
    <w:rsid w:val="00014DC1"/>
    <w:rsid w:val="00014DCE"/>
    <w:rsid w:val="00014E7A"/>
    <w:rsid w:val="00014F20"/>
    <w:rsid w:val="00014FC4"/>
    <w:rsid w:val="00014FC6"/>
    <w:rsid w:val="00015057"/>
    <w:rsid w:val="000150B0"/>
    <w:rsid w:val="000150B6"/>
    <w:rsid w:val="00015262"/>
    <w:rsid w:val="00015283"/>
    <w:rsid w:val="00015548"/>
    <w:rsid w:val="00015724"/>
    <w:rsid w:val="000157EE"/>
    <w:rsid w:val="000157F6"/>
    <w:rsid w:val="00015830"/>
    <w:rsid w:val="00015839"/>
    <w:rsid w:val="00015897"/>
    <w:rsid w:val="000158B4"/>
    <w:rsid w:val="00015962"/>
    <w:rsid w:val="00015A23"/>
    <w:rsid w:val="00015B9F"/>
    <w:rsid w:val="00015C30"/>
    <w:rsid w:val="00015C3B"/>
    <w:rsid w:val="00015CC8"/>
    <w:rsid w:val="00015DAA"/>
    <w:rsid w:val="00015E8D"/>
    <w:rsid w:val="00015F79"/>
    <w:rsid w:val="0001600A"/>
    <w:rsid w:val="0001612E"/>
    <w:rsid w:val="00016250"/>
    <w:rsid w:val="000163CB"/>
    <w:rsid w:val="00016488"/>
    <w:rsid w:val="000165C0"/>
    <w:rsid w:val="000165D4"/>
    <w:rsid w:val="00016845"/>
    <w:rsid w:val="0001692B"/>
    <w:rsid w:val="00016B3C"/>
    <w:rsid w:val="00016BE0"/>
    <w:rsid w:val="00016C57"/>
    <w:rsid w:val="00016D13"/>
    <w:rsid w:val="00016DFC"/>
    <w:rsid w:val="00016F54"/>
    <w:rsid w:val="000171F5"/>
    <w:rsid w:val="000174CC"/>
    <w:rsid w:val="00017533"/>
    <w:rsid w:val="000176A5"/>
    <w:rsid w:val="00017856"/>
    <w:rsid w:val="0001789C"/>
    <w:rsid w:val="00017A63"/>
    <w:rsid w:val="00017A9C"/>
    <w:rsid w:val="00017B94"/>
    <w:rsid w:val="00017C74"/>
    <w:rsid w:val="00017D29"/>
    <w:rsid w:val="00017EA7"/>
    <w:rsid w:val="00017EAF"/>
    <w:rsid w:val="00017EB7"/>
    <w:rsid w:val="00017FA8"/>
    <w:rsid w:val="00017FB4"/>
    <w:rsid w:val="00017FD2"/>
    <w:rsid w:val="00017FE9"/>
    <w:rsid w:val="0002004D"/>
    <w:rsid w:val="00020190"/>
    <w:rsid w:val="00020255"/>
    <w:rsid w:val="00020330"/>
    <w:rsid w:val="000203E6"/>
    <w:rsid w:val="0002047B"/>
    <w:rsid w:val="000204ED"/>
    <w:rsid w:val="0002057F"/>
    <w:rsid w:val="00020636"/>
    <w:rsid w:val="00020645"/>
    <w:rsid w:val="00020822"/>
    <w:rsid w:val="0002088E"/>
    <w:rsid w:val="000208EF"/>
    <w:rsid w:val="00020921"/>
    <w:rsid w:val="00020950"/>
    <w:rsid w:val="00020AAB"/>
    <w:rsid w:val="00020B83"/>
    <w:rsid w:val="00020C8B"/>
    <w:rsid w:val="00020D7C"/>
    <w:rsid w:val="00020E4E"/>
    <w:rsid w:val="00020EE1"/>
    <w:rsid w:val="00020EF4"/>
    <w:rsid w:val="00020F8C"/>
    <w:rsid w:val="00021056"/>
    <w:rsid w:val="0002110D"/>
    <w:rsid w:val="000212DD"/>
    <w:rsid w:val="000217B7"/>
    <w:rsid w:val="00021827"/>
    <w:rsid w:val="0002184E"/>
    <w:rsid w:val="00021890"/>
    <w:rsid w:val="000218B2"/>
    <w:rsid w:val="00021908"/>
    <w:rsid w:val="00021AB3"/>
    <w:rsid w:val="00021AF7"/>
    <w:rsid w:val="00021B7B"/>
    <w:rsid w:val="00021BC3"/>
    <w:rsid w:val="00021CCF"/>
    <w:rsid w:val="00021E6F"/>
    <w:rsid w:val="00021EB4"/>
    <w:rsid w:val="00021EEB"/>
    <w:rsid w:val="00021F6B"/>
    <w:rsid w:val="00022045"/>
    <w:rsid w:val="000220C1"/>
    <w:rsid w:val="00022191"/>
    <w:rsid w:val="000221D0"/>
    <w:rsid w:val="00022235"/>
    <w:rsid w:val="00022243"/>
    <w:rsid w:val="000223A4"/>
    <w:rsid w:val="0002249A"/>
    <w:rsid w:val="000224A1"/>
    <w:rsid w:val="000224B9"/>
    <w:rsid w:val="0002254E"/>
    <w:rsid w:val="000225EE"/>
    <w:rsid w:val="00022648"/>
    <w:rsid w:val="00022677"/>
    <w:rsid w:val="000226E3"/>
    <w:rsid w:val="00022733"/>
    <w:rsid w:val="00022774"/>
    <w:rsid w:val="0002283F"/>
    <w:rsid w:val="000228DC"/>
    <w:rsid w:val="00022A52"/>
    <w:rsid w:val="00022AEF"/>
    <w:rsid w:val="00022C91"/>
    <w:rsid w:val="00022E09"/>
    <w:rsid w:val="00022E60"/>
    <w:rsid w:val="00022F49"/>
    <w:rsid w:val="00022F57"/>
    <w:rsid w:val="000230EF"/>
    <w:rsid w:val="00023345"/>
    <w:rsid w:val="0002335C"/>
    <w:rsid w:val="00023414"/>
    <w:rsid w:val="0002343D"/>
    <w:rsid w:val="0002350E"/>
    <w:rsid w:val="00023608"/>
    <w:rsid w:val="00023688"/>
    <w:rsid w:val="00023769"/>
    <w:rsid w:val="000237AB"/>
    <w:rsid w:val="000238B3"/>
    <w:rsid w:val="0002390F"/>
    <w:rsid w:val="000239FB"/>
    <w:rsid w:val="00023AE7"/>
    <w:rsid w:val="00023C4E"/>
    <w:rsid w:val="00023C7B"/>
    <w:rsid w:val="00023CA1"/>
    <w:rsid w:val="00023FA3"/>
    <w:rsid w:val="00024009"/>
    <w:rsid w:val="000240B0"/>
    <w:rsid w:val="0002417D"/>
    <w:rsid w:val="00024375"/>
    <w:rsid w:val="0002450F"/>
    <w:rsid w:val="00024529"/>
    <w:rsid w:val="0002456C"/>
    <w:rsid w:val="000245EE"/>
    <w:rsid w:val="00024654"/>
    <w:rsid w:val="00024869"/>
    <w:rsid w:val="00024915"/>
    <w:rsid w:val="00024964"/>
    <w:rsid w:val="00024983"/>
    <w:rsid w:val="00024B44"/>
    <w:rsid w:val="00024B84"/>
    <w:rsid w:val="00024C10"/>
    <w:rsid w:val="0002503A"/>
    <w:rsid w:val="000250E8"/>
    <w:rsid w:val="000251E2"/>
    <w:rsid w:val="000255CA"/>
    <w:rsid w:val="0002560C"/>
    <w:rsid w:val="00025656"/>
    <w:rsid w:val="000256C6"/>
    <w:rsid w:val="000257C2"/>
    <w:rsid w:val="000258A5"/>
    <w:rsid w:val="000258A6"/>
    <w:rsid w:val="000258B6"/>
    <w:rsid w:val="000258CF"/>
    <w:rsid w:val="00025A69"/>
    <w:rsid w:val="00025AFB"/>
    <w:rsid w:val="00025C19"/>
    <w:rsid w:val="00025FEF"/>
    <w:rsid w:val="000261B0"/>
    <w:rsid w:val="00026239"/>
    <w:rsid w:val="00026315"/>
    <w:rsid w:val="00026391"/>
    <w:rsid w:val="0002647C"/>
    <w:rsid w:val="000267AB"/>
    <w:rsid w:val="0002687A"/>
    <w:rsid w:val="0002695B"/>
    <w:rsid w:val="0002696D"/>
    <w:rsid w:val="000269C1"/>
    <w:rsid w:val="00026B54"/>
    <w:rsid w:val="00026B8A"/>
    <w:rsid w:val="00026C19"/>
    <w:rsid w:val="00026E24"/>
    <w:rsid w:val="00026EF4"/>
    <w:rsid w:val="000270A2"/>
    <w:rsid w:val="000270B8"/>
    <w:rsid w:val="00027257"/>
    <w:rsid w:val="0002727E"/>
    <w:rsid w:val="000272EB"/>
    <w:rsid w:val="000273C9"/>
    <w:rsid w:val="0002762D"/>
    <w:rsid w:val="0002798E"/>
    <w:rsid w:val="000279C9"/>
    <w:rsid w:val="00027A39"/>
    <w:rsid w:val="00027AF4"/>
    <w:rsid w:val="00027B52"/>
    <w:rsid w:val="00027C6E"/>
    <w:rsid w:val="00027C89"/>
    <w:rsid w:val="00027C91"/>
    <w:rsid w:val="00027CD7"/>
    <w:rsid w:val="00027DA8"/>
    <w:rsid w:val="00027DA9"/>
    <w:rsid w:val="00030147"/>
    <w:rsid w:val="00030588"/>
    <w:rsid w:val="000305B8"/>
    <w:rsid w:val="0003060B"/>
    <w:rsid w:val="0003064E"/>
    <w:rsid w:val="0003077B"/>
    <w:rsid w:val="0003080E"/>
    <w:rsid w:val="00030933"/>
    <w:rsid w:val="00030BAD"/>
    <w:rsid w:val="00030E9D"/>
    <w:rsid w:val="00030EA7"/>
    <w:rsid w:val="00030EF4"/>
    <w:rsid w:val="000310CA"/>
    <w:rsid w:val="00031263"/>
    <w:rsid w:val="000313F1"/>
    <w:rsid w:val="000313F2"/>
    <w:rsid w:val="000314B8"/>
    <w:rsid w:val="000315A6"/>
    <w:rsid w:val="000315E0"/>
    <w:rsid w:val="000317FA"/>
    <w:rsid w:val="00031842"/>
    <w:rsid w:val="00031869"/>
    <w:rsid w:val="000318B1"/>
    <w:rsid w:val="000318F4"/>
    <w:rsid w:val="00031AF2"/>
    <w:rsid w:val="00031CF6"/>
    <w:rsid w:val="00031D92"/>
    <w:rsid w:val="0003208C"/>
    <w:rsid w:val="00032197"/>
    <w:rsid w:val="00032215"/>
    <w:rsid w:val="0003229A"/>
    <w:rsid w:val="000323B7"/>
    <w:rsid w:val="00032662"/>
    <w:rsid w:val="000326E9"/>
    <w:rsid w:val="00032709"/>
    <w:rsid w:val="00032789"/>
    <w:rsid w:val="000328AB"/>
    <w:rsid w:val="000328DE"/>
    <w:rsid w:val="000329A3"/>
    <w:rsid w:val="00032BDB"/>
    <w:rsid w:val="00032DB7"/>
    <w:rsid w:val="00032E74"/>
    <w:rsid w:val="00032FEF"/>
    <w:rsid w:val="00033103"/>
    <w:rsid w:val="0003318E"/>
    <w:rsid w:val="000331BA"/>
    <w:rsid w:val="0003322A"/>
    <w:rsid w:val="000332E0"/>
    <w:rsid w:val="000336F1"/>
    <w:rsid w:val="000336FC"/>
    <w:rsid w:val="000337B2"/>
    <w:rsid w:val="000337D5"/>
    <w:rsid w:val="000337D9"/>
    <w:rsid w:val="0003385A"/>
    <w:rsid w:val="0003388B"/>
    <w:rsid w:val="0003396B"/>
    <w:rsid w:val="00033A3B"/>
    <w:rsid w:val="00033ADF"/>
    <w:rsid w:val="00033CAB"/>
    <w:rsid w:val="00033DA4"/>
    <w:rsid w:val="00033E04"/>
    <w:rsid w:val="00033E3E"/>
    <w:rsid w:val="00034010"/>
    <w:rsid w:val="000341FD"/>
    <w:rsid w:val="0003426C"/>
    <w:rsid w:val="000342B9"/>
    <w:rsid w:val="00034308"/>
    <w:rsid w:val="00034327"/>
    <w:rsid w:val="00034576"/>
    <w:rsid w:val="000345A7"/>
    <w:rsid w:val="000345C4"/>
    <w:rsid w:val="00034727"/>
    <w:rsid w:val="00034825"/>
    <w:rsid w:val="0003484C"/>
    <w:rsid w:val="00034892"/>
    <w:rsid w:val="00034896"/>
    <w:rsid w:val="000349EF"/>
    <w:rsid w:val="00034AE6"/>
    <w:rsid w:val="00034C3D"/>
    <w:rsid w:val="00034D05"/>
    <w:rsid w:val="00034D06"/>
    <w:rsid w:val="00034D94"/>
    <w:rsid w:val="00034DCF"/>
    <w:rsid w:val="00034DFD"/>
    <w:rsid w:val="00034EC8"/>
    <w:rsid w:val="00034F95"/>
    <w:rsid w:val="00035039"/>
    <w:rsid w:val="00035048"/>
    <w:rsid w:val="000350E1"/>
    <w:rsid w:val="00035204"/>
    <w:rsid w:val="00035232"/>
    <w:rsid w:val="00035282"/>
    <w:rsid w:val="000352FA"/>
    <w:rsid w:val="0003547C"/>
    <w:rsid w:val="000354F4"/>
    <w:rsid w:val="00035534"/>
    <w:rsid w:val="0003553C"/>
    <w:rsid w:val="0003569D"/>
    <w:rsid w:val="000357C6"/>
    <w:rsid w:val="00035828"/>
    <w:rsid w:val="000358C5"/>
    <w:rsid w:val="000359F6"/>
    <w:rsid w:val="00035BBD"/>
    <w:rsid w:val="00035D05"/>
    <w:rsid w:val="00035D0D"/>
    <w:rsid w:val="0003614D"/>
    <w:rsid w:val="00036217"/>
    <w:rsid w:val="000363A9"/>
    <w:rsid w:val="000363BD"/>
    <w:rsid w:val="000363C4"/>
    <w:rsid w:val="000365D4"/>
    <w:rsid w:val="0003682F"/>
    <w:rsid w:val="00036842"/>
    <w:rsid w:val="00036875"/>
    <w:rsid w:val="00036CB3"/>
    <w:rsid w:val="00036CE2"/>
    <w:rsid w:val="00036D0D"/>
    <w:rsid w:val="00036DB3"/>
    <w:rsid w:val="00036F43"/>
    <w:rsid w:val="000370B5"/>
    <w:rsid w:val="000370D3"/>
    <w:rsid w:val="0003713C"/>
    <w:rsid w:val="00037206"/>
    <w:rsid w:val="000372AC"/>
    <w:rsid w:val="00037387"/>
    <w:rsid w:val="00037674"/>
    <w:rsid w:val="00037900"/>
    <w:rsid w:val="00037987"/>
    <w:rsid w:val="00037A76"/>
    <w:rsid w:val="00037B1A"/>
    <w:rsid w:val="00037B7E"/>
    <w:rsid w:val="00037DCC"/>
    <w:rsid w:val="00037E47"/>
    <w:rsid w:val="00037E89"/>
    <w:rsid w:val="00040036"/>
    <w:rsid w:val="0004015A"/>
    <w:rsid w:val="0004028B"/>
    <w:rsid w:val="0004038C"/>
    <w:rsid w:val="0004043D"/>
    <w:rsid w:val="000404BA"/>
    <w:rsid w:val="00040541"/>
    <w:rsid w:val="000405E5"/>
    <w:rsid w:val="00040680"/>
    <w:rsid w:val="000406A9"/>
    <w:rsid w:val="0004081E"/>
    <w:rsid w:val="000408F7"/>
    <w:rsid w:val="00040B8A"/>
    <w:rsid w:val="00040BE8"/>
    <w:rsid w:val="00040E1A"/>
    <w:rsid w:val="00040F70"/>
    <w:rsid w:val="00041001"/>
    <w:rsid w:val="00041068"/>
    <w:rsid w:val="00041183"/>
    <w:rsid w:val="000411FB"/>
    <w:rsid w:val="00041216"/>
    <w:rsid w:val="00041224"/>
    <w:rsid w:val="00041328"/>
    <w:rsid w:val="0004156E"/>
    <w:rsid w:val="0004157E"/>
    <w:rsid w:val="00041677"/>
    <w:rsid w:val="0004176C"/>
    <w:rsid w:val="00041837"/>
    <w:rsid w:val="0004189E"/>
    <w:rsid w:val="00041904"/>
    <w:rsid w:val="00041A87"/>
    <w:rsid w:val="00041AEB"/>
    <w:rsid w:val="00041AF7"/>
    <w:rsid w:val="00041CEB"/>
    <w:rsid w:val="00041EC8"/>
    <w:rsid w:val="00041FE1"/>
    <w:rsid w:val="0004216B"/>
    <w:rsid w:val="00042271"/>
    <w:rsid w:val="00042371"/>
    <w:rsid w:val="00042438"/>
    <w:rsid w:val="000426A4"/>
    <w:rsid w:val="00042721"/>
    <w:rsid w:val="0004293F"/>
    <w:rsid w:val="0004296E"/>
    <w:rsid w:val="00042A69"/>
    <w:rsid w:val="00042B0D"/>
    <w:rsid w:val="00042BB9"/>
    <w:rsid w:val="00042C52"/>
    <w:rsid w:val="00042CF3"/>
    <w:rsid w:val="00042D1E"/>
    <w:rsid w:val="00042D2C"/>
    <w:rsid w:val="00042FE5"/>
    <w:rsid w:val="00042FFC"/>
    <w:rsid w:val="000430E8"/>
    <w:rsid w:val="00043179"/>
    <w:rsid w:val="0004329A"/>
    <w:rsid w:val="000432E9"/>
    <w:rsid w:val="00043410"/>
    <w:rsid w:val="000434E3"/>
    <w:rsid w:val="000434FB"/>
    <w:rsid w:val="00043551"/>
    <w:rsid w:val="00043703"/>
    <w:rsid w:val="00043714"/>
    <w:rsid w:val="00043828"/>
    <w:rsid w:val="000439F4"/>
    <w:rsid w:val="00043A23"/>
    <w:rsid w:val="00043AEA"/>
    <w:rsid w:val="00043F6A"/>
    <w:rsid w:val="00044018"/>
    <w:rsid w:val="00044084"/>
    <w:rsid w:val="000440F8"/>
    <w:rsid w:val="00044199"/>
    <w:rsid w:val="000441E5"/>
    <w:rsid w:val="00044308"/>
    <w:rsid w:val="00044453"/>
    <w:rsid w:val="0004445E"/>
    <w:rsid w:val="0004448E"/>
    <w:rsid w:val="00044582"/>
    <w:rsid w:val="0004460A"/>
    <w:rsid w:val="000446DE"/>
    <w:rsid w:val="000447CA"/>
    <w:rsid w:val="00044855"/>
    <w:rsid w:val="00044A5D"/>
    <w:rsid w:val="00044AAB"/>
    <w:rsid w:val="00044ABA"/>
    <w:rsid w:val="00044B62"/>
    <w:rsid w:val="00044D31"/>
    <w:rsid w:val="00044D34"/>
    <w:rsid w:val="00044D55"/>
    <w:rsid w:val="00044D7B"/>
    <w:rsid w:val="00044DF9"/>
    <w:rsid w:val="00044E4F"/>
    <w:rsid w:val="00044F77"/>
    <w:rsid w:val="00045029"/>
    <w:rsid w:val="000450BE"/>
    <w:rsid w:val="00045147"/>
    <w:rsid w:val="000451B9"/>
    <w:rsid w:val="00045282"/>
    <w:rsid w:val="00045296"/>
    <w:rsid w:val="000452F7"/>
    <w:rsid w:val="00045467"/>
    <w:rsid w:val="000456D2"/>
    <w:rsid w:val="00045707"/>
    <w:rsid w:val="00045A11"/>
    <w:rsid w:val="00045AE7"/>
    <w:rsid w:val="00045BEB"/>
    <w:rsid w:val="00045BF3"/>
    <w:rsid w:val="00045D39"/>
    <w:rsid w:val="00045DB2"/>
    <w:rsid w:val="00045DD6"/>
    <w:rsid w:val="00045FE6"/>
    <w:rsid w:val="00046068"/>
    <w:rsid w:val="000460E3"/>
    <w:rsid w:val="00046181"/>
    <w:rsid w:val="0004620B"/>
    <w:rsid w:val="00046502"/>
    <w:rsid w:val="000465C3"/>
    <w:rsid w:val="000465DF"/>
    <w:rsid w:val="0004662C"/>
    <w:rsid w:val="00046678"/>
    <w:rsid w:val="000466A0"/>
    <w:rsid w:val="000466C3"/>
    <w:rsid w:val="00046931"/>
    <w:rsid w:val="0004696C"/>
    <w:rsid w:val="00046976"/>
    <w:rsid w:val="00046998"/>
    <w:rsid w:val="00046A01"/>
    <w:rsid w:val="00046A22"/>
    <w:rsid w:val="00046A37"/>
    <w:rsid w:val="00046DD1"/>
    <w:rsid w:val="00046FDC"/>
    <w:rsid w:val="000472B6"/>
    <w:rsid w:val="000473EF"/>
    <w:rsid w:val="000476D5"/>
    <w:rsid w:val="00047919"/>
    <w:rsid w:val="00047ABF"/>
    <w:rsid w:val="00047C20"/>
    <w:rsid w:val="00047D8D"/>
    <w:rsid w:val="00047EB8"/>
    <w:rsid w:val="00047F00"/>
    <w:rsid w:val="0005007E"/>
    <w:rsid w:val="00050173"/>
    <w:rsid w:val="00050192"/>
    <w:rsid w:val="00050197"/>
    <w:rsid w:val="00050423"/>
    <w:rsid w:val="000504D2"/>
    <w:rsid w:val="000504F5"/>
    <w:rsid w:val="0005052C"/>
    <w:rsid w:val="0005055C"/>
    <w:rsid w:val="00050706"/>
    <w:rsid w:val="0005070E"/>
    <w:rsid w:val="00050767"/>
    <w:rsid w:val="00050A3A"/>
    <w:rsid w:val="00050C2E"/>
    <w:rsid w:val="00050C61"/>
    <w:rsid w:val="00050DCB"/>
    <w:rsid w:val="00050E9F"/>
    <w:rsid w:val="00050EB4"/>
    <w:rsid w:val="00050EFD"/>
    <w:rsid w:val="00050F74"/>
    <w:rsid w:val="00051002"/>
    <w:rsid w:val="000510B5"/>
    <w:rsid w:val="000511C6"/>
    <w:rsid w:val="000511F6"/>
    <w:rsid w:val="0005127E"/>
    <w:rsid w:val="0005150C"/>
    <w:rsid w:val="00051512"/>
    <w:rsid w:val="000515C3"/>
    <w:rsid w:val="000516ED"/>
    <w:rsid w:val="0005171C"/>
    <w:rsid w:val="0005173F"/>
    <w:rsid w:val="00051767"/>
    <w:rsid w:val="00051972"/>
    <w:rsid w:val="00051ABC"/>
    <w:rsid w:val="00051AC6"/>
    <w:rsid w:val="00051AF6"/>
    <w:rsid w:val="00051C9C"/>
    <w:rsid w:val="00051CF0"/>
    <w:rsid w:val="00052075"/>
    <w:rsid w:val="000520E9"/>
    <w:rsid w:val="000520F0"/>
    <w:rsid w:val="000521D1"/>
    <w:rsid w:val="000522DA"/>
    <w:rsid w:val="0005237C"/>
    <w:rsid w:val="0005245D"/>
    <w:rsid w:val="00052717"/>
    <w:rsid w:val="0005277A"/>
    <w:rsid w:val="00052A22"/>
    <w:rsid w:val="00052ACD"/>
    <w:rsid w:val="00052B97"/>
    <w:rsid w:val="00052BC8"/>
    <w:rsid w:val="00052D2B"/>
    <w:rsid w:val="00052DC2"/>
    <w:rsid w:val="00052DFC"/>
    <w:rsid w:val="00052EE4"/>
    <w:rsid w:val="0005315A"/>
    <w:rsid w:val="0005325F"/>
    <w:rsid w:val="0005333B"/>
    <w:rsid w:val="000533DE"/>
    <w:rsid w:val="0005347A"/>
    <w:rsid w:val="00053648"/>
    <w:rsid w:val="00053680"/>
    <w:rsid w:val="000537B6"/>
    <w:rsid w:val="000537BA"/>
    <w:rsid w:val="000537F7"/>
    <w:rsid w:val="0005388A"/>
    <w:rsid w:val="00053AAB"/>
    <w:rsid w:val="00053AC0"/>
    <w:rsid w:val="00053C3C"/>
    <w:rsid w:val="00053D54"/>
    <w:rsid w:val="00053E7D"/>
    <w:rsid w:val="00053E85"/>
    <w:rsid w:val="00053E9F"/>
    <w:rsid w:val="00053F13"/>
    <w:rsid w:val="00054031"/>
    <w:rsid w:val="00054053"/>
    <w:rsid w:val="000540B7"/>
    <w:rsid w:val="00054142"/>
    <w:rsid w:val="000542A1"/>
    <w:rsid w:val="0005436B"/>
    <w:rsid w:val="00054408"/>
    <w:rsid w:val="000544B1"/>
    <w:rsid w:val="000545FA"/>
    <w:rsid w:val="00054651"/>
    <w:rsid w:val="0005471B"/>
    <w:rsid w:val="00054806"/>
    <w:rsid w:val="0005480C"/>
    <w:rsid w:val="00054859"/>
    <w:rsid w:val="0005489D"/>
    <w:rsid w:val="0005492F"/>
    <w:rsid w:val="00054A9D"/>
    <w:rsid w:val="00054B09"/>
    <w:rsid w:val="00054B4A"/>
    <w:rsid w:val="00054BC1"/>
    <w:rsid w:val="00054DF8"/>
    <w:rsid w:val="00055196"/>
    <w:rsid w:val="00055441"/>
    <w:rsid w:val="00055529"/>
    <w:rsid w:val="000555C3"/>
    <w:rsid w:val="000555FE"/>
    <w:rsid w:val="0005569C"/>
    <w:rsid w:val="00055778"/>
    <w:rsid w:val="000557CD"/>
    <w:rsid w:val="000557DF"/>
    <w:rsid w:val="000557F3"/>
    <w:rsid w:val="0005587D"/>
    <w:rsid w:val="00055AC3"/>
    <w:rsid w:val="00055C4F"/>
    <w:rsid w:val="00055E7B"/>
    <w:rsid w:val="00055F82"/>
    <w:rsid w:val="00055FA5"/>
    <w:rsid w:val="00056113"/>
    <w:rsid w:val="00056170"/>
    <w:rsid w:val="000561D9"/>
    <w:rsid w:val="000562FE"/>
    <w:rsid w:val="00056488"/>
    <w:rsid w:val="000564D9"/>
    <w:rsid w:val="0005657B"/>
    <w:rsid w:val="00056624"/>
    <w:rsid w:val="00056698"/>
    <w:rsid w:val="000568A8"/>
    <w:rsid w:val="00056A41"/>
    <w:rsid w:val="00056AD5"/>
    <w:rsid w:val="00056B32"/>
    <w:rsid w:val="00056C86"/>
    <w:rsid w:val="00056C90"/>
    <w:rsid w:val="00056CF3"/>
    <w:rsid w:val="00056FE9"/>
    <w:rsid w:val="00057181"/>
    <w:rsid w:val="000574E1"/>
    <w:rsid w:val="00057627"/>
    <w:rsid w:val="00057630"/>
    <w:rsid w:val="00057641"/>
    <w:rsid w:val="00057724"/>
    <w:rsid w:val="00057763"/>
    <w:rsid w:val="000578CB"/>
    <w:rsid w:val="00057AE0"/>
    <w:rsid w:val="00057AE8"/>
    <w:rsid w:val="00057F13"/>
    <w:rsid w:val="0006015B"/>
    <w:rsid w:val="00060177"/>
    <w:rsid w:val="000602C7"/>
    <w:rsid w:val="00060373"/>
    <w:rsid w:val="000603F3"/>
    <w:rsid w:val="000604BD"/>
    <w:rsid w:val="000604E6"/>
    <w:rsid w:val="00060587"/>
    <w:rsid w:val="000605A4"/>
    <w:rsid w:val="000605CA"/>
    <w:rsid w:val="00060675"/>
    <w:rsid w:val="000608A9"/>
    <w:rsid w:val="00060941"/>
    <w:rsid w:val="0006096A"/>
    <w:rsid w:val="0006097C"/>
    <w:rsid w:val="00060998"/>
    <w:rsid w:val="00060BE2"/>
    <w:rsid w:val="00060D02"/>
    <w:rsid w:val="00060D37"/>
    <w:rsid w:val="00060D55"/>
    <w:rsid w:val="00060D7B"/>
    <w:rsid w:val="00060D7C"/>
    <w:rsid w:val="00060DFF"/>
    <w:rsid w:val="00060E93"/>
    <w:rsid w:val="00060F16"/>
    <w:rsid w:val="00060F1F"/>
    <w:rsid w:val="00061019"/>
    <w:rsid w:val="0006108E"/>
    <w:rsid w:val="00061201"/>
    <w:rsid w:val="0006130A"/>
    <w:rsid w:val="00061339"/>
    <w:rsid w:val="00061396"/>
    <w:rsid w:val="0006170C"/>
    <w:rsid w:val="0006184F"/>
    <w:rsid w:val="000619EA"/>
    <w:rsid w:val="00061AC2"/>
    <w:rsid w:val="00061B11"/>
    <w:rsid w:val="00061BA9"/>
    <w:rsid w:val="00061DCB"/>
    <w:rsid w:val="00061E73"/>
    <w:rsid w:val="00062363"/>
    <w:rsid w:val="00062369"/>
    <w:rsid w:val="0006252E"/>
    <w:rsid w:val="0006261E"/>
    <w:rsid w:val="00062726"/>
    <w:rsid w:val="00062770"/>
    <w:rsid w:val="0006289D"/>
    <w:rsid w:val="000629A6"/>
    <w:rsid w:val="00062B16"/>
    <w:rsid w:val="00062BA1"/>
    <w:rsid w:val="00062CE4"/>
    <w:rsid w:val="00062D19"/>
    <w:rsid w:val="00062D56"/>
    <w:rsid w:val="00062F5E"/>
    <w:rsid w:val="00062FC5"/>
    <w:rsid w:val="00063001"/>
    <w:rsid w:val="0006301E"/>
    <w:rsid w:val="0006305E"/>
    <w:rsid w:val="000630D4"/>
    <w:rsid w:val="00063288"/>
    <w:rsid w:val="000632D3"/>
    <w:rsid w:val="00063523"/>
    <w:rsid w:val="00063569"/>
    <w:rsid w:val="000638CA"/>
    <w:rsid w:val="000638FD"/>
    <w:rsid w:val="00063953"/>
    <w:rsid w:val="00063993"/>
    <w:rsid w:val="00063C24"/>
    <w:rsid w:val="00063C9E"/>
    <w:rsid w:val="00063DEE"/>
    <w:rsid w:val="00063E08"/>
    <w:rsid w:val="00063E32"/>
    <w:rsid w:val="00063E33"/>
    <w:rsid w:val="00063ED6"/>
    <w:rsid w:val="00063F30"/>
    <w:rsid w:val="00064033"/>
    <w:rsid w:val="000640B6"/>
    <w:rsid w:val="000640BE"/>
    <w:rsid w:val="0006418B"/>
    <w:rsid w:val="0006420B"/>
    <w:rsid w:val="00064248"/>
    <w:rsid w:val="000642E8"/>
    <w:rsid w:val="00064511"/>
    <w:rsid w:val="0006451C"/>
    <w:rsid w:val="00064549"/>
    <w:rsid w:val="000645B6"/>
    <w:rsid w:val="000645E7"/>
    <w:rsid w:val="00064681"/>
    <w:rsid w:val="00064936"/>
    <w:rsid w:val="000649C2"/>
    <w:rsid w:val="00064A2A"/>
    <w:rsid w:val="00064B8B"/>
    <w:rsid w:val="00064C3E"/>
    <w:rsid w:val="00064C4D"/>
    <w:rsid w:val="00064CAC"/>
    <w:rsid w:val="00064E2F"/>
    <w:rsid w:val="00064E4C"/>
    <w:rsid w:val="00064F83"/>
    <w:rsid w:val="00064FC0"/>
    <w:rsid w:val="0006502A"/>
    <w:rsid w:val="000650F1"/>
    <w:rsid w:val="00065229"/>
    <w:rsid w:val="00065255"/>
    <w:rsid w:val="000653ED"/>
    <w:rsid w:val="00065516"/>
    <w:rsid w:val="00065543"/>
    <w:rsid w:val="0006583D"/>
    <w:rsid w:val="000658D1"/>
    <w:rsid w:val="000658F3"/>
    <w:rsid w:val="00065959"/>
    <w:rsid w:val="00065980"/>
    <w:rsid w:val="00065AA0"/>
    <w:rsid w:val="00065BDD"/>
    <w:rsid w:val="00065BE4"/>
    <w:rsid w:val="00065C17"/>
    <w:rsid w:val="00065E54"/>
    <w:rsid w:val="00065F4A"/>
    <w:rsid w:val="00066036"/>
    <w:rsid w:val="000660D4"/>
    <w:rsid w:val="0006615A"/>
    <w:rsid w:val="00066183"/>
    <w:rsid w:val="00066204"/>
    <w:rsid w:val="00066271"/>
    <w:rsid w:val="000662C1"/>
    <w:rsid w:val="000662EC"/>
    <w:rsid w:val="00066352"/>
    <w:rsid w:val="000666D8"/>
    <w:rsid w:val="00066768"/>
    <w:rsid w:val="00066879"/>
    <w:rsid w:val="00066882"/>
    <w:rsid w:val="0006698C"/>
    <w:rsid w:val="00066993"/>
    <w:rsid w:val="000669BE"/>
    <w:rsid w:val="00066A90"/>
    <w:rsid w:val="00066A9F"/>
    <w:rsid w:val="00066B56"/>
    <w:rsid w:val="00066BD0"/>
    <w:rsid w:val="00066BFA"/>
    <w:rsid w:val="00066C45"/>
    <w:rsid w:val="00066C76"/>
    <w:rsid w:val="00066D63"/>
    <w:rsid w:val="00066F7A"/>
    <w:rsid w:val="0006715E"/>
    <w:rsid w:val="00067267"/>
    <w:rsid w:val="00067690"/>
    <w:rsid w:val="000676A4"/>
    <w:rsid w:val="00067716"/>
    <w:rsid w:val="00067762"/>
    <w:rsid w:val="000677FD"/>
    <w:rsid w:val="000678AD"/>
    <w:rsid w:val="00067BE9"/>
    <w:rsid w:val="00067CA1"/>
    <w:rsid w:val="00067EA1"/>
    <w:rsid w:val="00067F30"/>
    <w:rsid w:val="00067F34"/>
    <w:rsid w:val="00070047"/>
    <w:rsid w:val="0007068B"/>
    <w:rsid w:val="00070721"/>
    <w:rsid w:val="00070727"/>
    <w:rsid w:val="00070833"/>
    <w:rsid w:val="00070881"/>
    <w:rsid w:val="00070928"/>
    <w:rsid w:val="00070979"/>
    <w:rsid w:val="00070A24"/>
    <w:rsid w:val="00070AD0"/>
    <w:rsid w:val="00070C38"/>
    <w:rsid w:val="00070C80"/>
    <w:rsid w:val="00070D72"/>
    <w:rsid w:val="00070D79"/>
    <w:rsid w:val="00070EF2"/>
    <w:rsid w:val="00070F8D"/>
    <w:rsid w:val="00071081"/>
    <w:rsid w:val="000710E4"/>
    <w:rsid w:val="00071124"/>
    <w:rsid w:val="000711D4"/>
    <w:rsid w:val="00071243"/>
    <w:rsid w:val="00071447"/>
    <w:rsid w:val="0007158F"/>
    <w:rsid w:val="00071713"/>
    <w:rsid w:val="000718A0"/>
    <w:rsid w:val="000719DB"/>
    <w:rsid w:val="00071A87"/>
    <w:rsid w:val="00071CE0"/>
    <w:rsid w:val="00071DCC"/>
    <w:rsid w:val="00071E12"/>
    <w:rsid w:val="00071EE7"/>
    <w:rsid w:val="00072172"/>
    <w:rsid w:val="00072185"/>
    <w:rsid w:val="000722B2"/>
    <w:rsid w:val="000722B5"/>
    <w:rsid w:val="000722F5"/>
    <w:rsid w:val="000725D9"/>
    <w:rsid w:val="00072780"/>
    <w:rsid w:val="0007283A"/>
    <w:rsid w:val="000728D2"/>
    <w:rsid w:val="00072AAE"/>
    <w:rsid w:val="00072B74"/>
    <w:rsid w:val="00072C6D"/>
    <w:rsid w:val="00072CB6"/>
    <w:rsid w:val="00072E5A"/>
    <w:rsid w:val="00072ECE"/>
    <w:rsid w:val="00072EDC"/>
    <w:rsid w:val="0007311E"/>
    <w:rsid w:val="00073161"/>
    <w:rsid w:val="000731C8"/>
    <w:rsid w:val="00073216"/>
    <w:rsid w:val="00073253"/>
    <w:rsid w:val="000733E6"/>
    <w:rsid w:val="00073440"/>
    <w:rsid w:val="0007345A"/>
    <w:rsid w:val="00073476"/>
    <w:rsid w:val="000734A3"/>
    <w:rsid w:val="000734F8"/>
    <w:rsid w:val="000735E9"/>
    <w:rsid w:val="000736B8"/>
    <w:rsid w:val="00073763"/>
    <w:rsid w:val="00073872"/>
    <w:rsid w:val="0007388F"/>
    <w:rsid w:val="000739EC"/>
    <w:rsid w:val="00073AAF"/>
    <w:rsid w:val="00073AF7"/>
    <w:rsid w:val="00073C5A"/>
    <w:rsid w:val="00073CCF"/>
    <w:rsid w:val="00073DFE"/>
    <w:rsid w:val="00073ECC"/>
    <w:rsid w:val="00073EFC"/>
    <w:rsid w:val="00073F74"/>
    <w:rsid w:val="00073FF2"/>
    <w:rsid w:val="0007402F"/>
    <w:rsid w:val="000740A4"/>
    <w:rsid w:val="00074173"/>
    <w:rsid w:val="00074316"/>
    <w:rsid w:val="0007457E"/>
    <w:rsid w:val="000745C7"/>
    <w:rsid w:val="000746E6"/>
    <w:rsid w:val="000748BE"/>
    <w:rsid w:val="00074993"/>
    <w:rsid w:val="00074A5D"/>
    <w:rsid w:val="00074B1A"/>
    <w:rsid w:val="00074B32"/>
    <w:rsid w:val="00074B48"/>
    <w:rsid w:val="00074DA4"/>
    <w:rsid w:val="00074E04"/>
    <w:rsid w:val="00074F42"/>
    <w:rsid w:val="00074F5F"/>
    <w:rsid w:val="00075040"/>
    <w:rsid w:val="0007505A"/>
    <w:rsid w:val="00075064"/>
    <w:rsid w:val="0007508C"/>
    <w:rsid w:val="0007527C"/>
    <w:rsid w:val="000753E9"/>
    <w:rsid w:val="000753FA"/>
    <w:rsid w:val="0007545C"/>
    <w:rsid w:val="00075676"/>
    <w:rsid w:val="00075698"/>
    <w:rsid w:val="000758A7"/>
    <w:rsid w:val="000758C9"/>
    <w:rsid w:val="0007594F"/>
    <w:rsid w:val="00075C3B"/>
    <w:rsid w:val="00075D9B"/>
    <w:rsid w:val="00075F09"/>
    <w:rsid w:val="00075F1C"/>
    <w:rsid w:val="00075F86"/>
    <w:rsid w:val="00075F9B"/>
    <w:rsid w:val="0007600E"/>
    <w:rsid w:val="00076170"/>
    <w:rsid w:val="00076249"/>
    <w:rsid w:val="0007630C"/>
    <w:rsid w:val="0007633E"/>
    <w:rsid w:val="000763B7"/>
    <w:rsid w:val="000763BA"/>
    <w:rsid w:val="0007642F"/>
    <w:rsid w:val="000764C5"/>
    <w:rsid w:val="000764E3"/>
    <w:rsid w:val="00076628"/>
    <w:rsid w:val="00076711"/>
    <w:rsid w:val="0007675B"/>
    <w:rsid w:val="000767DD"/>
    <w:rsid w:val="0007689D"/>
    <w:rsid w:val="000768C3"/>
    <w:rsid w:val="0007699C"/>
    <w:rsid w:val="00076A9D"/>
    <w:rsid w:val="00076C48"/>
    <w:rsid w:val="00076D52"/>
    <w:rsid w:val="00076D91"/>
    <w:rsid w:val="00076EA0"/>
    <w:rsid w:val="00076F34"/>
    <w:rsid w:val="00076F46"/>
    <w:rsid w:val="00076F63"/>
    <w:rsid w:val="00076F6A"/>
    <w:rsid w:val="00076FF2"/>
    <w:rsid w:val="0007708B"/>
    <w:rsid w:val="0007708F"/>
    <w:rsid w:val="000770E8"/>
    <w:rsid w:val="00077306"/>
    <w:rsid w:val="0007745C"/>
    <w:rsid w:val="000776F0"/>
    <w:rsid w:val="000776FD"/>
    <w:rsid w:val="00077722"/>
    <w:rsid w:val="0007780B"/>
    <w:rsid w:val="0007783E"/>
    <w:rsid w:val="00077908"/>
    <w:rsid w:val="0007798E"/>
    <w:rsid w:val="000779D7"/>
    <w:rsid w:val="00077B3D"/>
    <w:rsid w:val="00077B6D"/>
    <w:rsid w:val="00077F27"/>
    <w:rsid w:val="000800FC"/>
    <w:rsid w:val="00080174"/>
    <w:rsid w:val="000801A9"/>
    <w:rsid w:val="00080227"/>
    <w:rsid w:val="000803EA"/>
    <w:rsid w:val="00080602"/>
    <w:rsid w:val="0008070E"/>
    <w:rsid w:val="000807CF"/>
    <w:rsid w:val="0008086C"/>
    <w:rsid w:val="000808A1"/>
    <w:rsid w:val="000809FD"/>
    <w:rsid w:val="00080A23"/>
    <w:rsid w:val="00080A5A"/>
    <w:rsid w:val="00080ADD"/>
    <w:rsid w:val="00080C19"/>
    <w:rsid w:val="00080C29"/>
    <w:rsid w:val="00080C42"/>
    <w:rsid w:val="00080CB7"/>
    <w:rsid w:val="00080D5B"/>
    <w:rsid w:val="00080F0A"/>
    <w:rsid w:val="00080F15"/>
    <w:rsid w:val="00080F3E"/>
    <w:rsid w:val="0008103B"/>
    <w:rsid w:val="00081276"/>
    <w:rsid w:val="00081311"/>
    <w:rsid w:val="00081398"/>
    <w:rsid w:val="000813B0"/>
    <w:rsid w:val="00081439"/>
    <w:rsid w:val="0008143F"/>
    <w:rsid w:val="000814F6"/>
    <w:rsid w:val="00081624"/>
    <w:rsid w:val="00081722"/>
    <w:rsid w:val="000817CB"/>
    <w:rsid w:val="00081889"/>
    <w:rsid w:val="000818E0"/>
    <w:rsid w:val="000819BE"/>
    <w:rsid w:val="000819EC"/>
    <w:rsid w:val="000819FC"/>
    <w:rsid w:val="00081A71"/>
    <w:rsid w:val="00081AF4"/>
    <w:rsid w:val="00081BB1"/>
    <w:rsid w:val="00081DEE"/>
    <w:rsid w:val="0008211D"/>
    <w:rsid w:val="0008225F"/>
    <w:rsid w:val="0008235B"/>
    <w:rsid w:val="00082405"/>
    <w:rsid w:val="00082537"/>
    <w:rsid w:val="00082579"/>
    <w:rsid w:val="0008268B"/>
    <w:rsid w:val="0008281A"/>
    <w:rsid w:val="0008292B"/>
    <w:rsid w:val="00082965"/>
    <w:rsid w:val="00082AFD"/>
    <w:rsid w:val="00082B33"/>
    <w:rsid w:val="00082B61"/>
    <w:rsid w:val="00082BA3"/>
    <w:rsid w:val="00082BBF"/>
    <w:rsid w:val="00082C89"/>
    <w:rsid w:val="00082CB0"/>
    <w:rsid w:val="00082DEF"/>
    <w:rsid w:val="00083072"/>
    <w:rsid w:val="00083172"/>
    <w:rsid w:val="000831A9"/>
    <w:rsid w:val="00083297"/>
    <w:rsid w:val="00083299"/>
    <w:rsid w:val="0008332A"/>
    <w:rsid w:val="00083341"/>
    <w:rsid w:val="00083475"/>
    <w:rsid w:val="0008354F"/>
    <w:rsid w:val="000835C1"/>
    <w:rsid w:val="000836D0"/>
    <w:rsid w:val="0008379A"/>
    <w:rsid w:val="00083842"/>
    <w:rsid w:val="00083908"/>
    <w:rsid w:val="0008398A"/>
    <w:rsid w:val="00083999"/>
    <w:rsid w:val="000839D2"/>
    <w:rsid w:val="00083B6F"/>
    <w:rsid w:val="00083BFB"/>
    <w:rsid w:val="00083C63"/>
    <w:rsid w:val="00083D77"/>
    <w:rsid w:val="00083D90"/>
    <w:rsid w:val="00083E9C"/>
    <w:rsid w:val="00083EAA"/>
    <w:rsid w:val="00084043"/>
    <w:rsid w:val="00084178"/>
    <w:rsid w:val="00084502"/>
    <w:rsid w:val="00084537"/>
    <w:rsid w:val="00084568"/>
    <w:rsid w:val="0008456A"/>
    <w:rsid w:val="0008459B"/>
    <w:rsid w:val="00084601"/>
    <w:rsid w:val="00084733"/>
    <w:rsid w:val="00084743"/>
    <w:rsid w:val="000847F8"/>
    <w:rsid w:val="000848DB"/>
    <w:rsid w:val="00084AAF"/>
    <w:rsid w:val="00084C5B"/>
    <w:rsid w:val="00084D06"/>
    <w:rsid w:val="00084D11"/>
    <w:rsid w:val="00084D21"/>
    <w:rsid w:val="00084D26"/>
    <w:rsid w:val="00084D3A"/>
    <w:rsid w:val="00084E31"/>
    <w:rsid w:val="00084EF1"/>
    <w:rsid w:val="00084FD4"/>
    <w:rsid w:val="000850C8"/>
    <w:rsid w:val="00085155"/>
    <w:rsid w:val="0008517E"/>
    <w:rsid w:val="0008525A"/>
    <w:rsid w:val="00085277"/>
    <w:rsid w:val="00085397"/>
    <w:rsid w:val="00085450"/>
    <w:rsid w:val="000854EF"/>
    <w:rsid w:val="000854F9"/>
    <w:rsid w:val="0008557A"/>
    <w:rsid w:val="00085604"/>
    <w:rsid w:val="00085737"/>
    <w:rsid w:val="000857AC"/>
    <w:rsid w:val="000858F0"/>
    <w:rsid w:val="00085A02"/>
    <w:rsid w:val="00085B61"/>
    <w:rsid w:val="00085C03"/>
    <w:rsid w:val="00085C69"/>
    <w:rsid w:val="00085D07"/>
    <w:rsid w:val="00085D25"/>
    <w:rsid w:val="00085D3E"/>
    <w:rsid w:val="00085D96"/>
    <w:rsid w:val="00085DBC"/>
    <w:rsid w:val="00085EE7"/>
    <w:rsid w:val="00086186"/>
    <w:rsid w:val="000861B6"/>
    <w:rsid w:val="00086235"/>
    <w:rsid w:val="000862B9"/>
    <w:rsid w:val="00086362"/>
    <w:rsid w:val="000863A3"/>
    <w:rsid w:val="000863EF"/>
    <w:rsid w:val="00086548"/>
    <w:rsid w:val="000865B4"/>
    <w:rsid w:val="000865F7"/>
    <w:rsid w:val="000866D3"/>
    <w:rsid w:val="0008672A"/>
    <w:rsid w:val="00086841"/>
    <w:rsid w:val="00086A58"/>
    <w:rsid w:val="00086AB7"/>
    <w:rsid w:val="00086ADA"/>
    <w:rsid w:val="00086BE4"/>
    <w:rsid w:val="00086E87"/>
    <w:rsid w:val="00086E9D"/>
    <w:rsid w:val="00086EC5"/>
    <w:rsid w:val="00086F4C"/>
    <w:rsid w:val="000870E3"/>
    <w:rsid w:val="000871D4"/>
    <w:rsid w:val="0008728F"/>
    <w:rsid w:val="000872D1"/>
    <w:rsid w:val="000873EF"/>
    <w:rsid w:val="00087610"/>
    <w:rsid w:val="000876F7"/>
    <w:rsid w:val="0008786D"/>
    <w:rsid w:val="0008797C"/>
    <w:rsid w:val="00087A82"/>
    <w:rsid w:val="00087ADE"/>
    <w:rsid w:val="00087F07"/>
    <w:rsid w:val="00090081"/>
    <w:rsid w:val="000901B2"/>
    <w:rsid w:val="0009033A"/>
    <w:rsid w:val="00090523"/>
    <w:rsid w:val="00090643"/>
    <w:rsid w:val="0009066E"/>
    <w:rsid w:val="000907F9"/>
    <w:rsid w:val="000909D8"/>
    <w:rsid w:val="00090A12"/>
    <w:rsid w:val="00090A70"/>
    <w:rsid w:val="00090C61"/>
    <w:rsid w:val="00090CF6"/>
    <w:rsid w:val="00090E9D"/>
    <w:rsid w:val="00090F1B"/>
    <w:rsid w:val="00091038"/>
    <w:rsid w:val="000911B5"/>
    <w:rsid w:val="000911F1"/>
    <w:rsid w:val="000911F2"/>
    <w:rsid w:val="00091216"/>
    <w:rsid w:val="0009121E"/>
    <w:rsid w:val="00091255"/>
    <w:rsid w:val="0009125A"/>
    <w:rsid w:val="00091282"/>
    <w:rsid w:val="000913D4"/>
    <w:rsid w:val="000914C5"/>
    <w:rsid w:val="000914E8"/>
    <w:rsid w:val="000914E9"/>
    <w:rsid w:val="00091517"/>
    <w:rsid w:val="00091556"/>
    <w:rsid w:val="00091568"/>
    <w:rsid w:val="00091614"/>
    <w:rsid w:val="0009161C"/>
    <w:rsid w:val="000916B3"/>
    <w:rsid w:val="000916D5"/>
    <w:rsid w:val="0009179C"/>
    <w:rsid w:val="000917BB"/>
    <w:rsid w:val="000917D2"/>
    <w:rsid w:val="00091837"/>
    <w:rsid w:val="00091896"/>
    <w:rsid w:val="0009192D"/>
    <w:rsid w:val="00091969"/>
    <w:rsid w:val="000919EF"/>
    <w:rsid w:val="00091A30"/>
    <w:rsid w:val="00091B12"/>
    <w:rsid w:val="00091B35"/>
    <w:rsid w:val="00091E34"/>
    <w:rsid w:val="00091E7D"/>
    <w:rsid w:val="000920F6"/>
    <w:rsid w:val="0009213D"/>
    <w:rsid w:val="000923E7"/>
    <w:rsid w:val="000924A3"/>
    <w:rsid w:val="000925C6"/>
    <w:rsid w:val="000925F3"/>
    <w:rsid w:val="000927F6"/>
    <w:rsid w:val="00092837"/>
    <w:rsid w:val="00092891"/>
    <w:rsid w:val="00092B13"/>
    <w:rsid w:val="00092B56"/>
    <w:rsid w:val="00092B8A"/>
    <w:rsid w:val="00092C07"/>
    <w:rsid w:val="00092CEE"/>
    <w:rsid w:val="00092D8C"/>
    <w:rsid w:val="00092E9F"/>
    <w:rsid w:val="00092EDD"/>
    <w:rsid w:val="00093050"/>
    <w:rsid w:val="000930AF"/>
    <w:rsid w:val="000930BC"/>
    <w:rsid w:val="000933D0"/>
    <w:rsid w:val="00093514"/>
    <w:rsid w:val="0009381E"/>
    <w:rsid w:val="0009387F"/>
    <w:rsid w:val="000939D4"/>
    <w:rsid w:val="00093AD3"/>
    <w:rsid w:val="00093B26"/>
    <w:rsid w:val="00093B98"/>
    <w:rsid w:val="00093BF1"/>
    <w:rsid w:val="000940CF"/>
    <w:rsid w:val="00094116"/>
    <w:rsid w:val="0009419F"/>
    <w:rsid w:val="00094266"/>
    <w:rsid w:val="0009434C"/>
    <w:rsid w:val="0009436A"/>
    <w:rsid w:val="0009439A"/>
    <w:rsid w:val="000944BD"/>
    <w:rsid w:val="000945AC"/>
    <w:rsid w:val="00094759"/>
    <w:rsid w:val="0009480C"/>
    <w:rsid w:val="0009487A"/>
    <w:rsid w:val="00094917"/>
    <w:rsid w:val="0009492D"/>
    <w:rsid w:val="00094989"/>
    <w:rsid w:val="00094AC3"/>
    <w:rsid w:val="00094B92"/>
    <w:rsid w:val="00094C05"/>
    <w:rsid w:val="00094C38"/>
    <w:rsid w:val="00094CE2"/>
    <w:rsid w:val="00094DC1"/>
    <w:rsid w:val="00094F5F"/>
    <w:rsid w:val="00094FCB"/>
    <w:rsid w:val="00095073"/>
    <w:rsid w:val="00095214"/>
    <w:rsid w:val="000953A7"/>
    <w:rsid w:val="000953CD"/>
    <w:rsid w:val="0009546E"/>
    <w:rsid w:val="00095531"/>
    <w:rsid w:val="00095612"/>
    <w:rsid w:val="0009562D"/>
    <w:rsid w:val="00095732"/>
    <w:rsid w:val="000957DE"/>
    <w:rsid w:val="00095816"/>
    <w:rsid w:val="0009591A"/>
    <w:rsid w:val="0009594B"/>
    <w:rsid w:val="00095B44"/>
    <w:rsid w:val="00095D84"/>
    <w:rsid w:val="00095F34"/>
    <w:rsid w:val="00095F8E"/>
    <w:rsid w:val="00095FCF"/>
    <w:rsid w:val="00096064"/>
    <w:rsid w:val="000960E8"/>
    <w:rsid w:val="000960F8"/>
    <w:rsid w:val="00096189"/>
    <w:rsid w:val="0009643D"/>
    <w:rsid w:val="000964CC"/>
    <w:rsid w:val="00096509"/>
    <w:rsid w:val="0009653E"/>
    <w:rsid w:val="000965D3"/>
    <w:rsid w:val="00096638"/>
    <w:rsid w:val="00096647"/>
    <w:rsid w:val="00096710"/>
    <w:rsid w:val="000967AF"/>
    <w:rsid w:val="000967C6"/>
    <w:rsid w:val="000969C3"/>
    <w:rsid w:val="00096A8A"/>
    <w:rsid w:val="00096BA5"/>
    <w:rsid w:val="00096C1B"/>
    <w:rsid w:val="00096C7B"/>
    <w:rsid w:val="00096CA7"/>
    <w:rsid w:val="00096D9E"/>
    <w:rsid w:val="00096DB6"/>
    <w:rsid w:val="00096E57"/>
    <w:rsid w:val="00096F9F"/>
    <w:rsid w:val="00096FB6"/>
    <w:rsid w:val="00097009"/>
    <w:rsid w:val="00097050"/>
    <w:rsid w:val="000970C2"/>
    <w:rsid w:val="0009718F"/>
    <w:rsid w:val="000971A9"/>
    <w:rsid w:val="00097230"/>
    <w:rsid w:val="00097468"/>
    <w:rsid w:val="000974C1"/>
    <w:rsid w:val="00097626"/>
    <w:rsid w:val="0009762D"/>
    <w:rsid w:val="00097637"/>
    <w:rsid w:val="000978BA"/>
    <w:rsid w:val="0009796A"/>
    <w:rsid w:val="00097A0E"/>
    <w:rsid w:val="00097A4E"/>
    <w:rsid w:val="00097B68"/>
    <w:rsid w:val="00097E70"/>
    <w:rsid w:val="00097E98"/>
    <w:rsid w:val="00097FF3"/>
    <w:rsid w:val="000A0117"/>
    <w:rsid w:val="000A0155"/>
    <w:rsid w:val="000A04A2"/>
    <w:rsid w:val="000A05B2"/>
    <w:rsid w:val="000A0675"/>
    <w:rsid w:val="000A0736"/>
    <w:rsid w:val="000A0772"/>
    <w:rsid w:val="000A077F"/>
    <w:rsid w:val="000A096F"/>
    <w:rsid w:val="000A0A3B"/>
    <w:rsid w:val="000A0AF8"/>
    <w:rsid w:val="000A0B01"/>
    <w:rsid w:val="000A0B8B"/>
    <w:rsid w:val="000A0B93"/>
    <w:rsid w:val="000A0BE2"/>
    <w:rsid w:val="000A0D7E"/>
    <w:rsid w:val="000A0DF6"/>
    <w:rsid w:val="000A0E9F"/>
    <w:rsid w:val="000A0FB2"/>
    <w:rsid w:val="000A101F"/>
    <w:rsid w:val="000A1036"/>
    <w:rsid w:val="000A119F"/>
    <w:rsid w:val="000A1224"/>
    <w:rsid w:val="000A1282"/>
    <w:rsid w:val="000A12A4"/>
    <w:rsid w:val="000A13B6"/>
    <w:rsid w:val="000A157F"/>
    <w:rsid w:val="000A15C2"/>
    <w:rsid w:val="000A1602"/>
    <w:rsid w:val="000A1638"/>
    <w:rsid w:val="000A1647"/>
    <w:rsid w:val="000A171C"/>
    <w:rsid w:val="000A176F"/>
    <w:rsid w:val="000A17CF"/>
    <w:rsid w:val="000A191E"/>
    <w:rsid w:val="000A193C"/>
    <w:rsid w:val="000A1AB6"/>
    <w:rsid w:val="000A1B31"/>
    <w:rsid w:val="000A1BF6"/>
    <w:rsid w:val="000A1E85"/>
    <w:rsid w:val="000A2012"/>
    <w:rsid w:val="000A201B"/>
    <w:rsid w:val="000A202D"/>
    <w:rsid w:val="000A20BC"/>
    <w:rsid w:val="000A20D5"/>
    <w:rsid w:val="000A213F"/>
    <w:rsid w:val="000A2184"/>
    <w:rsid w:val="000A22F7"/>
    <w:rsid w:val="000A24D9"/>
    <w:rsid w:val="000A2584"/>
    <w:rsid w:val="000A25FF"/>
    <w:rsid w:val="000A271A"/>
    <w:rsid w:val="000A28FE"/>
    <w:rsid w:val="000A29CE"/>
    <w:rsid w:val="000A2C77"/>
    <w:rsid w:val="000A2CC8"/>
    <w:rsid w:val="000A2D9D"/>
    <w:rsid w:val="000A2E5C"/>
    <w:rsid w:val="000A2EB5"/>
    <w:rsid w:val="000A2F43"/>
    <w:rsid w:val="000A2F46"/>
    <w:rsid w:val="000A3019"/>
    <w:rsid w:val="000A322F"/>
    <w:rsid w:val="000A32B2"/>
    <w:rsid w:val="000A3386"/>
    <w:rsid w:val="000A33F1"/>
    <w:rsid w:val="000A3619"/>
    <w:rsid w:val="000A361D"/>
    <w:rsid w:val="000A36FC"/>
    <w:rsid w:val="000A373B"/>
    <w:rsid w:val="000A3822"/>
    <w:rsid w:val="000A3B02"/>
    <w:rsid w:val="000A3B26"/>
    <w:rsid w:val="000A3C5D"/>
    <w:rsid w:val="000A3C71"/>
    <w:rsid w:val="000A4005"/>
    <w:rsid w:val="000A4202"/>
    <w:rsid w:val="000A4227"/>
    <w:rsid w:val="000A4237"/>
    <w:rsid w:val="000A4458"/>
    <w:rsid w:val="000A449E"/>
    <w:rsid w:val="000A44B4"/>
    <w:rsid w:val="000A459E"/>
    <w:rsid w:val="000A46EB"/>
    <w:rsid w:val="000A46F5"/>
    <w:rsid w:val="000A483C"/>
    <w:rsid w:val="000A49B0"/>
    <w:rsid w:val="000A4C3C"/>
    <w:rsid w:val="000A4D50"/>
    <w:rsid w:val="000A4DC9"/>
    <w:rsid w:val="000A4E56"/>
    <w:rsid w:val="000A4E69"/>
    <w:rsid w:val="000A4FB1"/>
    <w:rsid w:val="000A505A"/>
    <w:rsid w:val="000A51B7"/>
    <w:rsid w:val="000A51E7"/>
    <w:rsid w:val="000A5287"/>
    <w:rsid w:val="000A52B6"/>
    <w:rsid w:val="000A52E0"/>
    <w:rsid w:val="000A54EF"/>
    <w:rsid w:val="000A5515"/>
    <w:rsid w:val="000A5527"/>
    <w:rsid w:val="000A56B9"/>
    <w:rsid w:val="000A57D1"/>
    <w:rsid w:val="000A57E3"/>
    <w:rsid w:val="000A580D"/>
    <w:rsid w:val="000A5868"/>
    <w:rsid w:val="000A5971"/>
    <w:rsid w:val="000A59CE"/>
    <w:rsid w:val="000A59E2"/>
    <w:rsid w:val="000A5AF5"/>
    <w:rsid w:val="000A5BF3"/>
    <w:rsid w:val="000A5DC7"/>
    <w:rsid w:val="000A5E57"/>
    <w:rsid w:val="000A5FBA"/>
    <w:rsid w:val="000A6129"/>
    <w:rsid w:val="000A61A7"/>
    <w:rsid w:val="000A62D8"/>
    <w:rsid w:val="000A642C"/>
    <w:rsid w:val="000A6581"/>
    <w:rsid w:val="000A6596"/>
    <w:rsid w:val="000A660C"/>
    <w:rsid w:val="000A662D"/>
    <w:rsid w:val="000A6844"/>
    <w:rsid w:val="000A68F9"/>
    <w:rsid w:val="000A69B3"/>
    <w:rsid w:val="000A6A2B"/>
    <w:rsid w:val="000A6A9A"/>
    <w:rsid w:val="000A6B85"/>
    <w:rsid w:val="000A6C6D"/>
    <w:rsid w:val="000A6D86"/>
    <w:rsid w:val="000A6DCC"/>
    <w:rsid w:val="000A6E23"/>
    <w:rsid w:val="000A702D"/>
    <w:rsid w:val="000A7226"/>
    <w:rsid w:val="000A7481"/>
    <w:rsid w:val="000A75E8"/>
    <w:rsid w:val="000A7683"/>
    <w:rsid w:val="000A775B"/>
    <w:rsid w:val="000A78C7"/>
    <w:rsid w:val="000A7A1E"/>
    <w:rsid w:val="000A7BD4"/>
    <w:rsid w:val="000A7E2E"/>
    <w:rsid w:val="000A7EA4"/>
    <w:rsid w:val="000B0030"/>
    <w:rsid w:val="000B0120"/>
    <w:rsid w:val="000B0123"/>
    <w:rsid w:val="000B0138"/>
    <w:rsid w:val="000B01C8"/>
    <w:rsid w:val="000B051E"/>
    <w:rsid w:val="000B06DC"/>
    <w:rsid w:val="000B0941"/>
    <w:rsid w:val="000B0999"/>
    <w:rsid w:val="000B09DA"/>
    <w:rsid w:val="000B0AB1"/>
    <w:rsid w:val="000B0BA2"/>
    <w:rsid w:val="000B0CB7"/>
    <w:rsid w:val="000B0CDD"/>
    <w:rsid w:val="000B0D71"/>
    <w:rsid w:val="000B0DCA"/>
    <w:rsid w:val="000B0E3B"/>
    <w:rsid w:val="000B0F46"/>
    <w:rsid w:val="000B0F4F"/>
    <w:rsid w:val="000B1034"/>
    <w:rsid w:val="000B113D"/>
    <w:rsid w:val="000B128F"/>
    <w:rsid w:val="000B13A6"/>
    <w:rsid w:val="000B13DB"/>
    <w:rsid w:val="000B1413"/>
    <w:rsid w:val="000B1522"/>
    <w:rsid w:val="000B1635"/>
    <w:rsid w:val="000B1719"/>
    <w:rsid w:val="000B17A8"/>
    <w:rsid w:val="000B18EF"/>
    <w:rsid w:val="000B1A68"/>
    <w:rsid w:val="000B1B28"/>
    <w:rsid w:val="000B1B59"/>
    <w:rsid w:val="000B1B97"/>
    <w:rsid w:val="000B1BEC"/>
    <w:rsid w:val="000B1D30"/>
    <w:rsid w:val="000B1D43"/>
    <w:rsid w:val="000B1E4F"/>
    <w:rsid w:val="000B1F38"/>
    <w:rsid w:val="000B2130"/>
    <w:rsid w:val="000B216E"/>
    <w:rsid w:val="000B2280"/>
    <w:rsid w:val="000B22C5"/>
    <w:rsid w:val="000B2483"/>
    <w:rsid w:val="000B25FE"/>
    <w:rsid w:val="000B2811"/>
    <w:rsid w:val="000B297B"/>
    <w:rsid w:val="000B2982"/>
    <w:rsid w:val="000B2B19"/>
    <w:rsid w:val="000B2B42"/>
    <w:rsid w:val="000B2BEE"/>
    <w:rsid w:val="000B2CAA"/>
    <w:rsid w:val="000B2D07"/>
    <w:rsid w:val="000B2D30"/>
    <w:rsid w:val="000B2DCB"/>
    <w:rsid w:val="000B3080"/>
    <w:rsid w:val="000B30A7"/>
    <w:rsid w:val="000B32DF"/>
    <w:rsid w:val="000B33F8"/>
    <w:rsid w:val="000B3620"/>
    <w:rsid w:val="000B3657"/>
    <w:rsid w:val="000B36A0"/>
    <w:rsid w:val="000B3792"/>
    <w:rsid w:val="000B3793"/>
    <w:rsid w:val="000B3820"/>
    <w:rsid w:val="000B3879"/>
    <w:rsid w:val="000B3A49"/>
    <w:rsid w:val="000B3B46"/>
    <w:rsid w:val="000B3BE4"/>
    <w:rsid w:val="000B3D66"/>
    <w:rsid w:val="000B3EC3"/>
    <w:rsid w:val="000B3F6C"/>
    <w:rsid w:val="000B3FCE"/>
    <w:rsid w:val="000B3FE3"/>
    <w:rsid w:val="000B402F"/>
    <w:rsid w:val="000B40EA"/>
    <w:rsid w:val="000B40F6"/>
    <w:rsid w:val="000B4139"/>
    <w:rsid w:val="000B419E"/>
    <w:rsid w:val="000B4250"/>
    <w:rsid w:val="000B42DF"/>
    <w:rsid w:val="000B43E0"/>
    <w:rsid w:val="000B45FB"/>
    <w:rsid w:val="000B46AA"/>
    <w:rsid w:val="000B495C"/>
    <w:rsid w:val="000B49FD"/>
    <w:rsid w:val="000B4A51"/>
    <w:rsid w:val="000B4BD4"/>
    <w:rsid w:val="000B4BD6"/>
    <w:rsid w:val="000B4CF9"/>
    <w:rsid w:val="000B50BF"/>
    <w:rsid w:val="000B514A"/>
    <w:rsid w:val="000B5244"/>
    <w:rsid w:val="000B5364"/>
    <w:rsid w:val="000B54FF"/>
    <w:rsid w:val="000B5841"/>
    <w:rsid w:val="000B5880"/>
    <w:rsid w:val="000B5951"/>
    <w:rsid w:val="000B59C9"/>
    <w:rsid w:val="000B5A51"/>
    <w:rsid w:val="000B5B99"/>
    <w:rsid w:val="000B5C06"/>
    <w:rsid w:val="000B5C17"/>
    <w:rsid w:val="000B5CDF"/>
    <w:rsid w:val="000B5DA1"/>
    <w:rsid w:val="000B5DA9"/>
    <w:rsid w:val="000B5DB9"/>
    <w:rsid w:val="000B5DCA"/>
    <w:rsid w:val="000B5E3D"/>
    <w:rsid w:val="000B5F13"/>
    <w:rsid w:val="000B6015"/>
    <w:rsid w:val="000B6095"/>
    <w:rsid w:val="000B60A8"/>
    <w:rsid w:val="000B6257"/>
    <w:rsid w:val="000B64B4"/>
    <w:rsid w:val="000B6613"/>
    <w:rsid w:val="000B6714"/>
    <w:rsid w:val="000B680B"/>
    <w:rsid w:val="000B6AC9"/>
    <w:rsid w:val="000B6C75"/>
    <w:rsid w:val="000B6DF4"/>
    <w:rsid w:val="000B6E6A"/>
    <w:rsid w:val="000B6E98"/>
    <w:rsid w:val="000B71BD"/>
    <w:rsid w:val="000B71DC"/>
    <w:rsid w:val="000B7223"/>
    <w:rsid w:val="000B72E7"/>
    <w:rsid w:val="000B740F"/>
    <w:rsid w:val="000B743E"/>
    <w:rsid w:val="000B7597"/>
    <w:rsid w:val="000B7696"/>
    <w:rsid w:val="000B7866"/>
    <w:rsid w:val="000B78A7"/>
    <w:rsid w:val="000B7913"/>
    <w:rsid w:val="000B7AF1"/>
    <w:rsid w:val="000B7D18"/>
    <w:rsid w:val="000B7E84"/>
    <w:rsid w:val="000B7F5A"/>
    <w:rsid w:val="000C0376"/>
    <w:rsid w:val="000C0486"/>
    <w:rsid w:val="000C0508"/>
    <w:rsid w:val="000C061C"/>
    <w:rsid w:val="000C0A30"/>
    <w:rsid w:val="000C0A38"/>
    <w:rsid w:val="000C0AB9"/>
    <w:rsid w:val="000C0B8D"/>
    <w:rsid w:val="000C0B93"/>
    <w:rsid w:val="000C0D1F"/>
    <w:rsid w:val="000C0E50"/>
    <w:rsid w:val="000C0F80"/>
    <w:rsid w:val="000C0FA1"/>
    <w:rsid w:val="000C1043"/>
    <w:rsid w:val="000C1076"/>
    <w:rsid w:val="000C108A"/>
    <w:rsid w:val="000C112A"/>
    <w:rsid w:val="000C1130"/>
    <w:rsid w:val="000C1136"/>
    <w:rsid w:val="000C1269"/>
    <w:rsid w:val="000C12BD"/>
    <w:rsid w:val="000C14AE"/>
    <w:rsid w:val="000C152A"/>
    <w:rsid w:val="000C1784"/>
    <w:rsid w:val="000C18A9"/>
    <w:rsid w:val="000C1D2C"/>
    <w:rsid w:val="000C1D4E"/>
    <w:rsid w:val="000C1F02"/>
    <w:rsid w:val="000C1F6C"/>
    <w:rsid w:val="000C1F82"/>
    <w:rsid w:val="000C20B0"/>
    <w:rsid w:val="000C2276"/>
    <w:rsid w:val="000C24E7"/>
    <w:rsid w:val="000C261E"/>
    <w:rsid w:val="000C270E"/>
    <w:rsid w:val="000C2898"/>
    <w:rsid w:val="000C28A7"/>
    <w:rsid w:val="000C2954"/>
    <w:rsid w:val="000C2A1E"/>
    <w:rsid w:val="000C2A80"/>
    <w:rsid w:val="000C2B26"/>
    <w:rsid w:val="000C2BAD"/>
    <w:rsid w:val="000C2DC6"/>
    <w:rsid w:val="000C2E0E"/>
    <w:rsid w:val="000C2E54"/>
    <w:rsid w:val="000C3322"/>
    <w:rsid w:val="000C335A"/>
    <w:rsid w:val="000C337B"/>
    <w:rsid w:val="000C33D2"/>
    <w:rsid w:val="000C349C"/>
    <w:rsid w:val="000C3601"/>
    <w:rsid w:val="000C372D"/>
    <w:rsid w:val="000C3738"/>
    <w:rsid w:val="000C3906"/>
    <w:rsid w:val="000C3B9E"/>
    <w:rsid w:val="000C3C01"/>
    <w:rsid w:val="000C3E88"/>
    <w:rsid w:val="000C3EAF"/>
    <w:rsid w:val="000C415F"/>
    <w:rsid w:val="000C41D9"/>
    <w:rsid w:val="000C445D"/>
    <w:rsid w:val="000C44FF"/>
    <w:rsid w:val="000C466B"/>
    <w:rsid w:val="000C46FE"/>
    <w:rsid w:val="000C4766"/>
    <w:rsid w:val="000C4B73"/>
    <w:rsid w:val="000C4D5E"/>
    <w:rsid w:val="000C4E41"/>
    <w:rsid w:val="000C4F73"/>
    <w:rsid w:val="000C50E5"/>
    <w:rsid w:val="000C51B9"/>
    <w:rsid w:val="000C51E3"/>
    <w:rsid w:val="000C530B"/>
    <w:rsid w:val="000C534E"/>
    <w:rsid w:val="000C56B2"/>
    <w:rsid w:val="000C56F0"/>
    <w:rsid w:val="000C5853"/>
    <w:rsid w:val="000C58B5"/>
    <w:rsid w:val="000C5968"/>
    <w:rsid w:val="000C5A1B"/>
    <w:rsid w:val="000C5B7A"/>
    <w:rsid w:val="000C5BF0"/>
    <w:rsid w:val="000C5D88"/>
    <w:rsid w:val="000C5E18"/>
    <w:rsid w:val="000C5FC8"/>
    <w:rsid w:val="000C604F"/>
    <w:rsid w:val="000C60DF"/>
    <w:rsid w:val="000C6165"/>
    <w:rsid w:val="000C61C0"/>
    <w:rsid w:val="000C6242"/>
    <w:rsid w:val="000C632B"/>
    <w:rsid w:val="000C63DF"/>
    <w:rsid w:val="000C65E9"/>
    <w:rsid w:val="000C6632"/>
    <w:rsid w:val="000C66CF"/>
    <w:rsid w:val="000C688E"/>
    <w:rsid w:val="000C68DB"/>
    <w:rsid w:val="000C696E"/>
    <w:rsid w:val="000C696F"/>
    <w:rsid w:val="000C69E8"/>
    <w:rsid w:val="000C6A0E"/>
    <w:rsid w:val="000C6C48"/>
    <w:rsid w:val="000C6CE8"/>
    <w:rsid w:val="000C6CEC"/>
    <w:rsid w:val="000C6D64"/>
    <w:rsid w:val="000C6E1D"/>
    <w:rsid w:val="000C6ED1"/>
    <w:rsid w:val="000C6F6E"/>
    <w:rsid w:val="000C7099"/>
    <w:rsid w:val="000C70F5"/>
    <w:rsid w:val="000C7109"/>
    <w:rsid w:val="000C7312"/>
    <w:rsid w:val="000C7439"/>
    <w:rsid w:val="000C7511"/>
    <w:rsid w:val="000C75AA"/>
    <w:rsid w:val="000C75B1"/>
    <w:rsid w:val="000C771E"/>
    <w:rsid w:val="000C78C5"/>
    <w:rsid w:val="000C79E5"/>
    <w:rsid w:val="000C7A0C"/>
    <w:rsid w:val="000C7CFD"/>
    <w:rsid w:val="000C7D10"/>
    <w:rsid w:val="000C7F98"/>
    <w:rsid w:val="000D0092"/>
    <w:rsid w:val="000D01F2"/>
    <w:rsid w:val="000D0210"/>
    <w:rsid w:val="000D02DA"/>
    <w:rsid w:val="000D0336"/>
    <w:rsid w:val="000D0438"/>
    <w:rsid w:val="000D04A4"/>
    <w:rsid w:val="000D0630"/>
    <w:rsid w:val="000D0873"/>
    <w:rsid w:val="000D088B"/>
    <w:rsid w:val="000D0B26"/>
    <w:rsid w:val="000D0B48"/>
    <w:rsid w:val="000D0BFD"/>
    <w:rsid w:val="000D0CFB"/>
    <w:rsid w:val="000D1009"/>
    <w:rsid w:val="000D1084"/>
    <w:rsid w:val="000D12A0"/>
    <w:rsid w:val="000D12FA"/>
    <w:rsid w:val="000D1480"/>
    <w:rsid w:val="000D148B"/>
    <w:rsid w:val="000D158E"/>
    <w:rsid w:val="000D15B6"/>
    <w:rsid w:val="000D1777"/>
    <w:rsid w:val="000D1A36"/>
    <w:rsid w:val="000D1A5E"/>
    <w:rsid w:val="000D1B4C"/>
    <w:rsid w:val="000D1BBB"/>
    <w:rsid w:val="000D1BE7"/>
    <w:rsid w:val="000D1CC1"/>
    <w:rsid w:val="000D1CE1"/>
    <w:rsid w:val="000D1E0A"/>
    <w:rsid w:val="000D1E6B"/>
    <w:rsid w:val="000D1E81"/>
    <w:rsid w:val="000D1EF1"/>
    <w:rsid w:val="000D1F0D"/>
    <w:rsid w:val="000D1FC4"/>
    <w:rsid w:val="000D22F6"/>
    <w:rsid w:val="000D2356"/>
    <w:rsid w:val="000D23FE"/>
    <w:rsid w:val="000D2566"/>
    <w:rsid w:val="000D2586"/>
    <w:rsid w:val="000D2685"/>
    <w:rsid w:val="000D2710"/>
    <w:rsid w:val="000D275F"/>
    <w:rsid w:val="000D2A8E"/>
    <w:rsid w:val="000D2AF0"/>
    <w:rsid w:val="000D2B11"/>
    <w:rsid w:val="000D2C1D"/>
    <w:rsid w:val="000D2C32"/>
    <w:rsid w:val="000D2C95"/>
    <w:rsid w:val="000D2CD3"/>
    <w:rsid w:val="000D2D0D"/>
    <w:rsid w:val="000D2ECA"/>
    <w:rsid w:val="000D2F5B"/>
    <w:rsid w:val="000D2F9F"/>
    <w:rsid w:val="000D324A"/>
    <w:rsid w:val="000D32BF"/>
    <w:rsid w:val="000D3441"/>
    <w:rsid w:val="000D34D4"/>
    <w:rsid w:val="000D357B"/>
    <w:rsid w:val="000D36AC"/>
    <w:rsid w:val="000D372A"/>
    <w:rsid w:val="000D3763"/>
    <w:rsid w:val="000D384E"/>
    <w:rsid w:val="000D389D"/>
    <w:rsid w:val="000D389E"/>
    <w:rsid w:val="000D3AFB"/>
    <w:rsid w:val="000D3BF8"/>
    <w:rsid w:val="000D3C65"/>
    <w:rsid w:val="000D3D54"/>
    <w:rsid w:val="000D3D67"/>
    <w:rsid w:val="000D4200"/>
    <w:rsid w:val="000D42A4"/>
    <w:rsid w:val="000D4349"/>
    <w:rsid w:val="000D4628"/>
    <w:rsid w:val="000D46C5"/>
    <w:rsid w:val="000D4842"/>
    <w:rsid w:val="000D4897"/>
    <w:rsid w:val="000D49CE"/>
    <w:rsid w:val="000D4B92"/>
    <w:rsid w:val="000D4BCB"/>
    <w:rsid w:val="000D4CF5"/>
    <w:rsid w:val="000D4DA9"/>
    <w:rsid w:val="000D4F33"/>
    <w:rsid w:val="000D4FDC"/>
    <w:rsid w:val="000D52E2"/>
    <w:rsid w:val="000D5355"/>
    <w:rsid w:val="000D53C1"/>
    <w:rsid w:val="000D56B4"/>
    <w:rsid w:val="000D5832"/>
    <w:rsid w:val="000D5B56"/>
    <w:rsid w:val="000D5CE9"/>
    <w:rsid w:val="000D5D46"/>
    <w:rsid w:val="000D61A7"/>
    <w:rsid w:val="000D623D"/>
    <w:rsid w:val="000D62B7"/>
    <w:rsid w:val="000D6451"/>
    <w:rsid w:val="000D648B"/>
    <w:rsid w:val="000D6564"/>
    <w:rsid w:val="000D664B"/>
    <w:rsid w:val="000D6705"/>
    <w:rsid w:val="000D6958"/>
    <w:rsid w:val="000D699C"/>
    <w:rsid w:val="000D69A2"/>
    <w:rsid w:val="000D69BF"/>
    <w:rsid w:val="000D6DC1"/>
    <w:rsid w:val="000D6EA9"/>
    <w:rsid w:val="000D7001"/>
    <w:rsid w:val="000D703F"/>
    <w:rsid w:val="000D7092"/>
    <w:rsid w:val="000D7126"/>
    <w:rsid w:val="000D714B"/>
    <w:rsid w:val="000D737D"/>
    <w:rsid w:val="000D739E"/>
    <w:rsid w:val="000D73B1"/>
    <w:rsid w:val="000D7513"/>
    <w:rsid w:val="000D7757"/>
    <w:rsid w:val="000D7860"/>
    <w:rsid w:val="000D787B"/>
    <w:rsid w:val="000D79D0"/>
    <w:rsid w:val="000D7A46"/>
    <w:rsid w:val="000D7C9F"/>
    <w:rsid w:val="000D7D00"/>
    <w:rsid w:val="000D7DED"/>
    <w:rsid w:val="000D7E46"/>
    <w:rsid w:val="000E000E"/>
    <w:rsid w:val="000E011D"/>
    <w:rsid w:val="000E021C"/>
    <w:rsid w:val="000E02BD"/>
    <w:rsid w:val="000E02F2"/>
    <w:rsid w:val="000E033F"/>
    <w:rsid w:val="000E0574"/>
    <w:rsid w:val="000E0760"/>
    <w:rsid w:val="000E0790"/>
    <w:rsid w:val="000E07AA"/>
    <w:rsid w:val="000E082F"/>
    <w:rsid w:val="000E0843"/>
    <w:rsid w:val="000E084B"/>
    <w:rsid w:val="000E09BB"/>
    <w:rsid w:val="000E0A66"/>
    <w:rsid w:val="000E0B45"/>
    <w:rsid w:val="000E0BB3"/>
    <w:rsid w:val="000E0CF9"/>
    <w:rsid w:val="000E0D5E"/>
    <w:rsid w:val="000E0D78"/>
    <w:rsid w:val="000E0E1D"/>
    <w:rsid w:val="000E1085"/>
    <w:rsid w:val="000E108E"/>
    <w:rsid w:val="000E11F3"/>
    <w:rsid w:val="000E121B"/>
    <w:rsid w:val="000E1248"/>
    <w:rsid w:val="000E1279"/>
    <w:rsid w:val="000E12B1"/>
    <w:rsid w:val="000E140F"/>
    <w:rsid w:val="000E1885"/>
    <w:rsid w:val="000E1A0A"/>
    <w:rsid w:val="000E1A7D"/>
    <w:rsid w:val="000E1B84"/>
    <w:rsid w:val="000E1BD6"/>
    <w:rsid w:val="000E1D55"/>
    <w:rsid w:val="000E20D7"/>
    <w:rsid w:val="000E2101"/>
    <w:rsid w:val="000E2121"/>
    <w:rsid w:val="000E219F"/>
    <w:rsid w:val="000E2286"/>
    <w:rsid w:val="000E22BA"/>
    <w:rsid w:val="000E2396"/>
    <w:rsid w:val="000E24B9"/>
    <w:rsid w:val="000E2549"/>
    <w:rsid w:val="000E267B"/>
    <w:rsid w:val="000E2683"/>
    <w:rsid w:val="000E26B0"/>
    <w:rsid w:val="000E28C4"/>
    <w:rsid w:val="000E2A19"/>
    <w:rsid w:val="000E2AE1"/>
    <w:rsid w:val="000E2B2C"/>
    <w:rsid w:val="000E2FDB"/>
    <w:rsid w:val="000E30F8"/>
    <w:rsid w:val="000E3258"/>
    <w:rsid w:val="000E3440"/>
    <w:rsid w:val="000E35E4"/>
    <w:rsid w:val="000E36EC"/>
    <w:rsid w:val="000E37B7"/>
    <w:rsid w:val="000E37CE"/>
    <w:rsid w:val="000E38A2"/>
    <w:rsid w:val="000E38CD"/>
    <w:rsid w:val="000E3AD9"/>
    <w:rsid w:val="000E3B7C"/>
    <w:rsid w:val="000E3BA7"/>
    <w:rsid w:val="000E3BCF"/>
    <w:rsid w:val="000E3C67"/>
    <w:rsid w:val="000E3DC6"/>
    <w:rsid w:val="000E3E21"/>
    <w:rsid w:val="000E3F93"/>
    <w:rsid w:val="000E3FA3"/>
    <w:rsid w:val="000E405F"/>
    <w:rsid w:val="000E407A"/>
    <w:rsid w:val="000E407E"/>
    <w:rsid w:val="000E43E1"/>
    <w:rsid w:val="000E441C"/>
    <w:rsid w:val="000E447F"/>
    <w:rsid w:val="000E455A"/>
    <w:rsid w:val="000E45D5"/>
    <w:rsid w:val="000E47BC"/>
    <w:rsid w:val="000E481B"/>
    <w:rsid w:val="000E4874"/>
    <w:rsid w:val="000E48FA"/>
    <w:rsid w:val="000E4AA8"/>
    <w:rsid w:val="000E4CB1"/>
    <w:rsid w:val="000E4D40"/>
    <w:rsid w:val="000E4E0B"/>
    <w:rsid w:val="000E5014"/>
    <w:rsid w:val="000E5043"/>
    <w:rsid w:val="000E50C0"/>
    <w:rsid w:val="000E50C8"/>
    <w:rsid w:val="000E51CD"/>
    <w:rsid w:val="000E522B"/>
    <w:rsid w:val="000E5281"/>
    <w:rsid w:val="000E52A3"/>
    <w:rsid w:val="000E5386"/>
    <w:rsid w:val="000E54D1"/>
    <w:rsid w:val="000E54DB"/>
    <w:rsid w:val="000E54F2"/>
    <w:rsid w:val="000E580B"/>
    <w:rsid w:val="000E58B9"/>
    <w:rsid w:val="000E5945"/>
    <w:rsid w:val="000E595B"/>
    <w:rsid w:val="000E5A45"/>
    <w:rsid w:val="000E5B79"/>
    <w:rsid w:val="000E5D3B"/>
    <w:rsid w:val="000E5D84"/>
    <w:rsid w:val="000E5F23"/>
    <w:rsid w:val="000E5F2D"/>
    <w:rsid w:val="000E5FA7"/>
    <w:rsid w:val="000E6008"/>
    <w:rsid w:val="000E607D"/>
    <w:rsid w:val="000E60C9"/>
    <w:rsid w:val="000E60DB"/>
    <w:rsid w:val="000E61CD"/>
    <w:rsid w:val="000E64A3"/>
    <w:rsid w:val="000E64BF"/>
    <w:rsid w:val="000E66ED"/>
    <w:rsid w:val="000E68B3"/>
    <w:rsid w:val="000E6B14"/>
    <w:rsid w:val="000E6B83"/>
    <w:rsid w:val="000E6BE3"/>
    <w:rsid w:val="000E6C69"/>
    <w:rsid w:val="000E6C9A"/>
    <w:rsid w:val="000E6CFA"/>
    <w:rsid w:val="000E6DAA"/>
    <w:rsid w:val="000E6F22"/>
    <w:rsid w:val="000E6F72"/>
    <w:rsid w:val="000E6FAA"/>
    <w:rsid w:val="000E7039"/>
    <w:rsid w:val="000E706A"/>
    <w:rsid w:val="000E70D8"/>
    <w:rsid w:val="000E70E2"/>
    <w:rsid w:val="000E7265"/>
    <w:rsid w:val="000E7360"/>
    <w:rsid w:val="000E7406"/>
    <w:rsid w:val="000E7518"/>
    <w:rsid w:val="000E75A2"/>
    <w:rsid w:val="000E75C6"/>
    <w:rsid w:val="000E76AC"/>
    <w:rsid w:val="000E7814"/>
    <w:rsid w:val="000E7A67"/>
    <w:rsid w:val="000E7AEA"/>
    <w:rsid w:val="000E7AEF"/>
    <w:rsid w:val="000E7C2D"/>
    <w:rsid w:val="000E7CAD"/>
    <w:rsid w:val="000E7D0F"/>
    <w:rsid w:val="000E7D2A"/>
    <w:rsid w:val="000E7EAF"/>
    <w:rsid w:val="000E7EED"/>
    <w:rsid w:val="000E7EEF"/>
    <w:rsid w:val="000E7F34"/>
    <w:rsid w:val="000E7FAB"/>
    <w:rsid w:val="000F0001"/>
    <w:rsid w:val="000F002B"/>
    <w:rsid w:val="000F0044"/>
    <w:rsid w:val="000F004A"/>
    <w:rsid w:val="000F0069"/>
    <w:rsid w:val="000F03C3"/>
    <w:rsid w:val="000F03CF"/>
    <w:rsid w:val="000F0474"/>
    <w:rsid w:val="000F0478"/>
    <w:rsid w:val="000F055B"/>
    <w:rsid w:val="000F06EC"/>
    <w:rsid w:val="000F08BA"/>
    <w:rsid w:val="000F0A50"/>
    <w:rsid w:val="000F0C2C"/>
    <w:rsid w:val="000F0C8E"/>
    <w:rsid w:val="000F0D1A"/>
    <w:rsid w:val="000F0F81"/>
    <w:rsid w:val="000F0FC6"/>
    <w:rsid w:val="000F0FDB"/>
    <w:rsid w:val="000F1220"/>
    <w:rsid w:val="000F144C"/>
    <w:rsid w:val="000F14D4"/>
    <w:rsid w:val="000F16DB"/>
    <w:rsid w:val="000F1761"/>
    <w:rsid w:val="000F1915"/>
    <w:rsid w:val="000F19C6"/>
    <w:rsid w:val="000F1B37"/>
    <w:rsid w:val="000F1B50"/>
    <w:rsid w:val="000F1CD4"/>
    <w:rsid w:val="000F1CE6"/>
    <w:rsid w:val="000F1D3D"/>
    <w:rsid w:val="000F1E2D"/>
    <w:rsid w:val="000F1EB4"/>
    <w:rsid w:val="000F215B"/>
    <w:rsid w:val="000F2376"/>
    <w:rsid w:val="000F25C7"/>
    <w:rsid w:val="000F260B"/>
    <w:rsid w:val="000F266E"/>
    <w:rsid w:val="000F26AF"/>
    <w:rsid w:val="000F27CF"/>
    <w:rsid w:val="000F28EF"/>
    <w:rsid w:val="000F2974"/>
    <w:rsid w:val="000F2976"/>
    <w:rsid w:val="000F29D7"/>
    <w:rsid w:val="000F2AB4"/>
    <w:rsid w:val="000F2AB7"/>
    <w:rsid w:val="000F2B02"/>
    <w:rsid w:val="000F2C66"/>
    <w:rsid w:val="000F2C78"/>
    <w:rsid w:val="000F2D18"/>
    <w:rsid w:val="000F2D2F"/>
    <w:rsid w:val="000F2F7A"/>
    <w:rsid w:val="000F30E1"/>
    <w:rsid w:val="000F30E5"/>
    <w:rsid w:val="000F32DE"/>
    <w:rsid w:val="000F334D"/>
    <w:rsid w:val="000F34D5"/>
    <w:rsid w:val="000F361E"/>
    <w:rsid w:val="000F3772"/>
    <w:rsid w:val="000F381B"/>
    <w:rsid w:val="000F388A"/>
    <w:rsid w:val="000F3B95"/>
    <w:rsid w:val="000F3C51"/>
    <w:rsid w:val="000F3C83"/>
    <w:rsid w:val="000F3E75"/>
    <w:rsid w:val="000F3F19"/>
    <w:rsid w:val="000F403E"/>
    <w:rsid w:val="000F40F5"/>
    <w:rsid w:val="000F4203"/>
    <w:rsid w:val="000F423F"/>
    <w:rsid w:val="000F4519"/>
    <w:rsid w:val="000F45E4"/>
    <w:rsid w:val="000F460C"/>
    <w:rsid w:val="000F4987"/>
    <w:rsid w:val="000F4AED"/>
    <w:rsid w:val="000F53DA"/>
    <w:rsid w:val="000F55CE"/>
    <w:rsid w:val="000F56AE"/>
    <w:rsid w:val="000F57A8"/>
    <w:rsid w:val="000F58EA"/>
    <w:rsid w:val="000F592D"/>
    <w:rsid w:val="000F59C8"/>
    <w:rsid w:val="000F5A4D"/>
    <w:rsid w:val="000F5B21"/>
    <w:rsid w:val="000F5DB8"/>
    <w:rsid w:val="000F5DCA"/>
    <w:rsid w:val="000F5E19"/>
    <w:rsid w:val="000F618F"/>
    <w:rsid w:val="000F6320"/>
    <w:rsid w:val="000F6376"/>
    <w:rsid w:val="000F64B2"/>
    <w:rsid w:val="000F669B"/>
    <w:rsid w:val="000F6717"/>
    <w:rsid w:val="000F675F"/>
    <w:rsid w:val="000F6BF3"/>
    <w:rsid w:val="000F6F27"/>
    <w:rsid w:val="000F70BC"/>
    <w:rsid w:val="000F715C"/>
    <w:rsid w:val="000F718B"/>
    <w:rsid w:val="000F725F"/>
    <w:rsid w:val="000F7369"/>
    <w:rsid w:val="000F7624"/>
    <w:rsid w:val="000F76FA"/>
    <w:rsid w:val="000F77A1"/>
    <w:rsid w:val="000F793D"/>
    <w:rsid w:val="000F795E"/>
    <w:rsid w:val="000F7A04"/>
    <w:rsid w:val="000F7A89"/>
    <w:rsid w:val="000F7B39"/>
    <w:rsid w:val="000F7BBF"/>
    <w:rsid w:val="000F7CB3"/>
    <w:rsid w:val="000F7CF4"/>
    <w:rsid w:val="000F7E39"/>
    <w:rsid w:val="000F7E4F"/>
    <w:rsid w:val="000F7F35"/>
    <w:rsid w:val="0010024E"/>
    <w:rsid w:val="0010028C"/>
    <w:rsid w:val="001002A8"/>
    <w:rsid w:val="001004BB"/>
    <w:rsid w:val="001004CE"/>
    <w:rsid w:val="0010064B"/>
    <w:rsid w:val="0010073B"/>
    <w:rsid w:val="00100882"/>
    <w:rsid w:val="001008F1"/>
    <w:rsid w:val="00100991"/>
    <w:rsid w:val="00100A44"/>
    <w:rsid w:val="00100B6D"/>
    <w:rsid w:val="00100BA0"/>
    <w:rsid w:val="00100C25"/>
    <w:rsid w:val="00100DA9"/>
    <w:rsid w:val="00100DFD"/>
    <w:rsid w:val="00100F87"/>
    <w:rsid w:val="00100F95"/>
    <w:rsid w:val="001010EC"/>
    <w:rsid w:val="0010110E"/>
    <w:rsid w:val="0010112B"/>
    <w:rsid w:val="0010118D"/>
    <w:rsid w:val="001011AD"/>
    <w:rsid w:val="00101293"/>
    <w:rsid w:val="001012B5"/>
    <w:rsid w:val="001013A5"/>
    <w:rsid w:val="00101658"/>
    <w:rsid w:val="001016B3"/>
    <w:rsid w:val="00101824"/>
    <w:rsid w:val="0010194C"/>
    <w:rsid w:val="00101983"/>
    <w:rsid w:val="0010199D"/>
    <w:rsid w:val="001019FA"/>
    <w:rsid w:val="00101BA9"/>
    <w:rsid w:val="00101C80"/>
    <w:rsid w:val="00101CD7"/>
    <w:rsid w:val="00101DA7"/>
    <w:rsid w:val="00101EEC"/>
    <w:rsid w:val="00101FD2"/>
    <w:rsid w:val="00102080"/>
    <w:rsid w:val="001022B6"/>
    <w:rsid w:val="00102302"/>
    <w:rsid w:val="0010236A"/>
    <w:rsid w:val="001024F8"/>
    <w:rsid w:val="0010251A"/>
    <w:rsid w:val="001025E5"/>
    <w:rsid w:val="001026D7"/>
    <w:rsid w:val="0010292A"/>
    <w:rsid w:val="001029B8"/>
    <w:rsid w:val="001029CB"/>
    <w:rsid w:val="00102CA0"/>
    <w:rsid w:val="00102CA2"/>
    <w:rsid w:val="00102DCA"/>
    <w:rsid w:val="00102EBF"/>
    <w:rsid w:val="00102FF3"/>
    <w:rsid w:val="00103049"/>
    <w:rsid w:val="00103061"/>
    <w:rsid w:val="00103062"/>
    <w:rsid w:val="0010312F"/>
    <w:rsid w:val="001032F4"/>
    <w:rsid w:val="0010330F"/>
    <w:rsid w:val="00103313"/>
    <w:rsid w:val="00103392"/>
    <w:rsid w:val="001033EF"/>
    <w:rsid w:val="001037DE"/>
    <w:rsid w:val="0010395D"/>
    <w:rsid w:val="00103A33"/>
    <w:rsid w:val="00103B2C"/>
    <w:rsid w:val="00103CD8"/>
    <w:rsid w:val="00103D5E"/>
    <w:rsid w:val="00103DEF"/>
    <w:rsid w:val="00103E35"/>
    <w:rsid w:val="00103E9B"/>
    <w:rsid w:val="00103EF4"/>
    <w:rsid w:val="00103F15"/>
    <w:rsid w:val="0010409E"/>
    <w:rsid w:val="001043C6"/>
    <w:rsid w:val="001043FB"/>
    <w:rsid w:val="00104535"/>
    <w:rsid w:val="0010455E"/>
    <w:rsid w:val="00104649"/>
    <w:rsid w:val="001046A7"/>
    <w:rsid w:val="00104780"/>
    <w:rsid w:val="001047CB"/>
    <w:rsid w:val="00104869"/>
    <w:rsid w:val="0010488E"/>
    <w:rsid w:val="001049C5"/>
    <w:rsid w:val="00104A07"/>
    <w:rsid w:val="00104A4C"/>
    <w:rsid w:val="00104B35"/>
    <w:rsid w:val="00104B7E"/>
    <w:rsid w:val="00104B92"/>
    <w:rsid w:val="00104BEE"/>
    <w:rsid w:val="00104C4F"/>
    <w:rsid w:val="00104CA0"/>
    <w:rsid w:val="00104DCF"/>
    <w:rsid w:val="00104E4D"/>
    <w:rsid w:val="00104E9A"/>
    <w:rsid w:val="00104EA7"/>
    <w:rsid w:val="001051D4"/>
    <w:rsid w:val="00105277"/>
    <w:rsid w:val="00105315"/>
    <w:rsid w:val="00105386"/>
    <w:rsid w:val="00105447"/>
    <w:rsid w:val="00105456"/>
    <w:rsid w:val="00105676"/>
    <w:rsid w:val="0010567B"/>
    <w:rsid w:val="001057C7"/>
    <w:rsid w:val="00105AD9"/>
    <w:rsid w:val="00105BE4"/>
    <w:rsid w:val="00105C6D"/>
    <w:rsid w:val="00105CC1"/>
    <w:rsid w:val="00105CFF"/>
    <w:rsid w:val="00105DBA"/>
    <w:rsid w:val="00105ED3"/>
    <w:rsid w:val="00105EF6"/>
    <w:rsid w:val="00105FA6"/>
    <w:rsid w:val="00105FAD"/>
    <w:rsid w:val="001060CA"/>
    <w:rsid w:val="001060EE"/>
    <w:rsid w:val="00106220"/>
    <w:rsid w:val="001062FF"/>
    <w:rsid w:val="00106500"/>
    <w:rsid w:val="00106512"/>
    <w:rsid w:val="00106677"/>
    <w:rsid w:val="00106679"/>
    <w:rsid w:val="001067D6"/>
    <w:rsid w:val="00106845"/>
    <w:rsid w:val="00106879"/>
    <w:rsid w:val="001068EC"/>
    <w:rsid w:val="00106911"/>
    <w:rsid w:val="0010691C"/>
    <w:rsid w:val="0010698B"/>
    <w:rsid w:val="00106A3A"/>
    <w:rsid w:val="00106AA1"/>
    <w:rsid w:val="00106C98"/>
    <w:rsid w:val="00106DF2"/>
    <w:rsid w:val="00106F52"/>
    <w:rsid w:val="00106FE0"/>
    <w:rsid w:val="0010702E"/>
    <w:rsid w:val="0010708C"/>
    <w:rsid w:val="001070AF"/>
    <w:rsid w:val="001070BD"/>
    <w:rsid w:val="00107171"/>
    <w:rsid w:val="0010717B"/>
    <w:rsid w:val="0010719A"/>
    <w:rsid w:val="001072DA"/>
    <w:rsid w:val="0010745A"/>
    <w:rsid w:val="0010752D"/>
    <w:rsid w:val="0010753D"/>
    <w:rsid w:val="001075B5"/>
    <w:rsid w:val="00107A7A"/>
    <w:rsid w:val="00107B05"/>
    <w:rsid w:val="00107C0F"/>
    <w:rsid w:val="00107E1E"/>
    <w:rsid w:val="00107EEC"/>
    <w:rsid w:val="00110069"/>
    <w:rsid w:val="001100E7"/>
    <w:rsid w:val="001101A5"/>
    <w:rsid w:val="001101F5"/>
    <w:rsid w:val="00110244"/>
    <w:rsid w:val="00110322"/>
    <w:rsid w:val="00110429"/>
    <w:rsid w:val="00110519"/>
    <w:rsid w:val="00110601"/>
    <w:rsid w:val="0011072B"/>
    <w:rsid w:val="00110AA2"/>
    <w:rsid w:val="00110B63"/>
    <w:rsid w:val="00110E2F"/>
    <w:rsid w:val="00110E4E"/>
    <w:rsid w:val="001110DE"/>
    <w:rsid w:val="001111D5"/>
    <w:rsid w:val="001111DA"/>
    <w:rsid w:val="00111523"/>
    <w:rsid w:val="0011155B"/>
    <w:rsid w:val="001115C9"/>
    <w:rsid w:val="0011161E"/>
    <w:rsid w:val="001116BB"/>
    <w:rsid w:val="00111714"/>
    <w:rsid w:val="00111847"/>
    <w:rsid w:val="00111A6A"/>
    <w:rsid w:val="00111BB1"/>
    <w:rsid w:val="00111C59"/>
    <w:rsid w:val="00111ED0"/>
    <w:rsid w:val="00111FD1"/>
    <w:rsid w:val="00111FEB"/>
    <w:rsid w:val="0011205C"/>
    <w:rsid w:val="001120EC"/>
    <w:rsid w:val="0011218A"/>
    <w:rsid w:val="001122E3"/>
    <w:rsid w:val="00112331"/>
    <w:rsid w:val="00112464"/>
    <w:rsid w:val="0011275B"/>
    <w:rsid w:val="001129E8"/>
    <w:rsid w:val="00112A25"/>
    <w:rsid w:val="00112A48"/>
    <w:rsid w:val="00112AC3"/>
    <w:rsid w:val="00112ADB"/>
    <w:rsid w:val="00112AE3"/>
    <w:rsid w:val="00112AE6"/>
    <w:rsid w:val="00112B01"/>
    <w:rsid w:val="00112B38"/>
    <w:rsid w:val="00112D44"/>
    <w:rsid w:val="00112E1C"/>
    <w:rsid w:val="00112EA8"/>
    <w:rsid w:val="00112F1F"/>
    <w:rsid w:val="00112F9D"/>
    <w:rsid w:val="00113319"/>
    <w:rsid w:val="00113492"/>
    <w:rsid w:val="001134AE"/>
    <w:rsid w:val="001135B6"/>
    <w:rsid w:val="001136AB"/>
    <w:rsid w:val="001137C4"/>
    <w:rsid w:val="001137DC"/>
    <w:rsid w:val="00113849"/>
    <w:rsid w:val="00113874"/>
    <w:rsid w:val="00113B59"/>
    <w:rsid w:val="00113B7C"/>
    <w:rsid w:val="00113C8C"/>
    <w:rsid w:val="00113E65"/>
    <w:rsid w:val="00113EBC"/>
    <w:rsid w:val="00113F59"/>
    <w:rsid w:val="00114050"/>
    <w:rsid w:val="0011408A"/>
    <w:rsid w:val="001140A4"/>
    <w:rsid w:val="0011415D"/>
    <w:rsid w:val="00114319"/>
    <w:rsid w:val="00114387"/>
    <w:rsid w:val="0011440E"/>
    <w:rsid w:val="001144D2"/>
    <w:rsid w:val="001144E6"/>
    <w:rsid w:val="001144E8"/>
    <w:rsid w:val="001145F8"/>
    <w:rsid w:val="001146F3"/>
    <w:rsid w:val="001148FB"/>
    <w:rsid w:val="00114A7F"/>
    <w:rsid w:val="00114AB3"/>
    <w:rsid w:val="00114D0A"/>
    <w:rsid w:val="00114D9E"/>
    <w:rsid w:val="00114E31"/>
    <w:rsid w:val="00114FAD"/>
    <w:rsid w:val="0011512F"/>
    <w:rsid w:val="0011523F"/>
    <w:rsid w:val="00115263"/>
    <w:rsid w:val="0011532D"/>
    <w:rsid w:val="0011535D"/>
    <w:rsid w:val="00115365"/>
    <w:rsid w:val="00115407"/>
    <w:rsid w:val="001154D1"/>
    <w:rsid w:val="001156C3"/>
    <w:rsid w:val="001157A5"/>
    <w:rsid w:val="001158B2"/>
    <w:rsid w:val="00115960"/>
    <w:rsid w:val="00115A4A"/>
    <w:rsid w:val="00115B10"/>
    <w:rsid w:val="00115C2E"/>
    <w:rsid w:val="00115C5A"/>
    <w:rsid w:val="00115C93"/>
    <w:rsid w:val="00115DC2"/>
    <w:rsid w:val="00115DCF"/>
    <w:rsid w:val="0011600C"/>
    <w:rsid w:val="0011608D"/>
    <w:rsid w:val="00116091"/>
    <w:rsid w:val="00116110"/>
    <w:rsid w:val="00116121"/>
    <w:rsid w:val="0011622A"/>
    <w:rsid w:val="001164C0"/>
    <w:rsid w:val="001166B1"/>
    <w:rsid w:val="00116783"/>
    <w:rsid w:val="0011682B"/>
    <w:rsid w:val="00116AD7"/>
    <w:rsid w:val="00116AE3"/>
    <w:rsid w:val="00116BDC"/>
    <w:rsid w:val="00116C71"/>
    <w:rsid w:val="00116FF2"/>
    <w:rsid w:val="0011704E"/>
    <w:rsid w:val="00117142"/>
    <w:rsid w:val="00117149"/>
    <w:rsid w:val="001171EA"/>
    <w:rsid w:val="0011725F"/>
    <w:rsid w:val="00117512"/>
    <w:rsid w:val="00117586"/>
    <w:rsid w:val="00117834"/>
    <w:rsid w:val="0011783A"/>
    <w:rsid w:val="001178A4"/>
    <w:rsid w:val="001178AA"/>
    <w:rsid w:val="00117B15"/>
    <w:rsid w:val="00117BCA"/>
    <w:rsid w:val="00117D08"/>
    <w:rsid w:val="00117D51"/>
    <w:rsid w:val="00117D74"/>
    <w:rsid w:val="00117E18"/>
    <w:rsid w:val="00117ED9"/>
    <w:rsid w:val="00117EFC"/>
    <w:rsid w:val="00120032"/>
    <w:rsid w:val="001200FC"/>
    <w:rsid w:val="0012012C"/>
    <w:rsid w:val="001201DB"/>
    <w:rsid w:val="0012028E"/>
    <w:rsid w:val="001202C0"/>
    <w:rsid w:val="00120317"/>
    <w:rsid w:val="001204E9"/>
    <w:rsid w:val="001205E1"/>
    <w:rsid w:val="00120732"/>
    <w:rsid w:val="00120A03"/>
    <w:rsid w:val="00120A59"/>
    <w:rsid w:val="00120A93"/>
    <w:rsid w:val="00120B1D"/>
    <w:rsid w:val="00120BCB"/>
    <w:rsid w:val="00120C2B"/>
    <w:rsid w:val="00120D2C"/>
    <w:rsid w:val="00120D77"/>
    <w:rsid w:val="00120D80"/>
    <w:rsid w:val="00120E76"/>
    <w:rsid w:val="00120E94"/>
    <w:rsid w:val="001211E1"/>
    <w:rsid w:val="001212B0"/>
    <w:rsid w:val="001213F0"/>
    <w:rsid w:val="00121449"/>
    <w:rsid w:val="0012156D"/>
    <w:rsid w:val="001215F7"/>
    <w:rsid w:val="001216A7"/>
    <w:rsid w:val="001216D7"/>
    <w:rsid w:val="00121713"/>
    <w:rsid w:val="0012173E"/>
    <w:rsid w:val="00121761"/>
    <w:rsid w:val="001217AC"/>
    <w:rsid w:val="00121952"/>
    <w:rsid w:val="00121986"/>
    <w:rsid w:val="00121BF1"/>
    <w:rsid w:val="00121DD6"/>
    <w:rsid w:val="00121ED0"/>
    <w:rsid w:val="00122099"/>
    <w:rsid w:val="001220AA"/>
    <w:rsid w:val="00122153"/>
    <w:rsid w:val="0012238D"/>
    <w:rsid w:val="00122481"/>
    <w:rsid w:val="00122531"/>
    <w:rsid w:val="00122752"/>
    <w:rsid w:val="001227F0"/>
    <w:rsid w:val="00122821"/>
    <w:rsid w:val="001228F0"/>
    <w:rsid w:val="00122C14"/>
    <w:rsid w:val="00122C52"/>
    <w:rsid w:val="00122D53"/>
    <w:rsid w:val="00122F8C"/>
    <w:rsid w:val="00122FDF"/>
    <w:rsid w:val="00122FE0"/>
    <w:rsid w:val="00123001"/>
    <w:rsid w:val="001230C6"/>
    <w:rsid w:val="001230DE"/>
    <w:rsid w:val="0012323F"/>
    <w:rsid w:val="001232C5"/>
    <w:rsid w:val="001232F2"/>
    <w:rsid w:val="0012358E"/>
    <w:rsid w:val="0012359B"/>
    <w:rsid w:val="0012361D"/>
    <w:rsid w:val="00123676"/>
    <w:rsid w:val="00123860"/>
    <w:rsid w:val="001238E9"/>
    <w:rsid w:val="001239DB"/>
    <w:rsid w:val="001239EA"/>
    <w:rsid w:val="00123A02"/>
    <w:rsid w:val="00123A8F"/>
    <w:rsid w:val="00123B58"/>
    <w:rsid w:val="00123C53"/>
    <w:rsid w:val="00123CD0"/>
    <w:rsid w:val="00123E78"/>
    <w:rsid w:val="00123EEA"/>
    <w:rsid w:val="00123F2A"/>
    <w:rsid w:val="001240E3"/>
    <w:rsid w:val="00124148"/>
    <w:rsid w:val="0012428D"/>
    <w:rsid w:val="001242BC"/>
    <w:rsid w:val="0012434F"/>
    <w:rsid w:val="0012438F"/>
    <w:rsid w:val="0012442A"/>
    <w:rsid w:val="00124490"/>
    <w:rsid w:val="001245B8"/>
    <w:rsid w:val="0012460F"/>
    <w:rsid w:val="00124610"/>
    <w:rsid w:val="0012463E"/>
    <w:rsid w:val="00124654"/>
    <w:rsid w:val="001246A1"/>
    <w:rsid w:val="00124802"/>
    <w:rsid w:val="001248F3"/>
    <w:rsid w:val="00124A1B"/>
    <w:rsid w:val="00124A5F"/>
    <w:rsid w:val="00124AF5"/>
    <w:rsid w:val="00124BA4"/>
    <w:rsid w:val="00124C19"/>
    <w:rsid w:val="00124D38"/>
    <w:rsid w:val="00124EFF"/>
    <w:rsid w:val="00124F18"/>
    <w:rsid w:val="00125018"/>
    <w:rsid w:val="001250AA"/>
    <w:rsid w:val="0012536E"/>
    <w:rsid w:val="00125383"/>
    <w:rsid w:val="0012541E"/>
    <w:rsid w:val="00125524"/>
    <w:rsid w:val="0012565C"/>
    <w:rsid w:val="001256C5"/>
    <w:rsid w:val="0012572B"/>
    <w:rsid w:val="001257F0"/>
    <w:rsid w:val="0012589B"/>
    <w:rsid w:val="00125A35"/>
    <w:rsid w:val="00125B37"/>
    <w:rsid w:val="00125C69"/>
    <w:rsid w:val="00125D64"/>
    <w:rsid w:val="00125DFC"/>
    <w:rsid w:val="00125E83"/>
    <w:rsid w:val="00125EF2"/>
    <w:rsid w:val="00125FE8"/>
    <w:rsid w:val="00126018"/>
    <w:rsid w:val="0012610B"/>
    <w:rsid w:val="0012624D"/>
    <w:rsid w:val="001263EB"/>
    <w:rsid w:val="0012645F"/>
    <w:rsid w:val="001264B8"/>
    <w:rsid w:val="00126516"/>
    <w:rsid w:val="001265B0"/>
    <w:rsid w:val="00126653"/>
    <w:rsid w:val="0012695E"/>
    <w:rsid w:val="001269E5"/>
    <w:rsid w:val="00126A91"/>
    <w:rsid w:val="00126B56"/>
    <w:rsid w:val="00126DB4"/>
    <w:rsid w:val="00126E39"/>
    <w:rsid w:val="00126E6D"/>
    <w:rsid w:val="001270C3"/>
    <w:rsid w:val="00127172"/>
    <w:rsid w:val="00127432"/>
    <w:rsid w:val="0012745E"/>
    <w:rsid w:val="00127518"/>
    <w:rsid w:val="0012755C"/>
    <w:rsid w:val="001277A7"/>
    <w:rsid w:val="00127A8B"/>
    <w:rsid w:val="00127B19"/>
    <w:rsid w:val="00127B22"/>
    <w:rsid w:val="00127BBE"/>
    <w:rsid w:val="00127C55"/>
    <w:rsid w:val="00127EA0"/>
    <w:rsid w:val="00127ECF"/>
    <w:rsid w:val="00127F24"/>
    <w:rsid w:val="00127F3F"/>
    <w:rsid w:val="0013001A"/>
    <w:rsid w:val="00130053"/>
    <w:rsid w:val="0013008E"/>
    <w:rsid w:val="00130344"/>
    <w:rsid w:val="001303D8"/>
    <w:rsid w:val="001303EC"/>
    <w:rsid w:val="0013052B"/>
    <w:rsid w:val="00130626"/>
    <w:rsid w:val="001307AB"/>
    <w:rsid w:val="00130856"/>
    <w:rsid w:val="00130A0B"/>
    <w:rsid w:val="00130A44"/>
    <w:rsid w:val="00130B28"/>
    <w:rsid w:val="00130B48"/>
    <w:rsid w:val="00130BCA"/>
    <w:rsid w:val="00130C3E"/>
    <w:rsid w:val="0013116D"/>
    <w:rsid w:val="001311B2"/>
    <w:rsid w:val="00131229"/>
    <w:rsid w:val="001312E7"/>
    <w:rsid w:val="0013134D"/>
    <w:rsid w:val="001315C3"/>
    <w:rsid w:val="0013161E"/>
    <w:rsid w:val="00131662"/>
    <w:rsid w:val="00131924"/>
    <w:rsid w:val="00131B65"/>
    <w:rsid w:val="00131B7F"/>
    <w:rsid w:val="00131BB1"/>
    <w:rsid w:val="00131CD7"/>
    <w:rsid w:val="00131D0C"/>
    <w:rsid w:val="00131D3E"/>
    <w:rsid w:val="00131F6F"/>
    <w:rsid w:val="001320F3"/>
    <w:rsid w:val="001322EA"/>
    <w:rsid w:val="001324A0"/>
    <w:rsid w:val="00132676"/>
    <w:rsid w:val="001326B2"/>
    <w:rsid w:val="0013271F"/>
    <w:rsid w:val="00132946"/>
    <w:rsid w:val="00132A08"/>
    <w:rsid w:val="00132DEB"/>
    <w:rsid w:val="00132EB5"/>
    <w:rsid w:val="00132EE3"/>
    <w:rsid w:val="00132F69"/>
    <w:rsid w:val="00133029"/>
    <w:rsid w:val="001330AC"/>
    <w:rsid w:val="0013313E"/>
    <w:rsid w:val="0013319B"/>
    <w:rsid w:val="0013323E"/>
    <w:rsid w:val="00133321"/>
    <w:rsid w:val="0013345C"/>
    <w:rsid w:val="00133519"/>
    <w:rsid w:val="001336D7"/>
    <w:rsid w:val="0013372E"/>
    <w:rsid w:val="00133798"/>
    <w:rsid w:val="001337C7"/>
    <w:rsid w:val="0013380D"/>
    <w:rsid w:val="0013395D"/>
    <w:rsid w:val="00133A4B"/>
    <w:rsid w:val="00133A5C"/>
    <w:rsid w:val="00133BA0"/>
    <w:rsid w:val="00133BF6"/>
    <w:rsid w:val="00133D51"/>
    <w:rsid w:val="00133FAD"/>
    <w:rsid w:val="001344C8"/>
    <w:rsid w:val="001344E7"/>
    <w:rsid w:val="00134545"/>
    <w:rsid w:val="001346A0"/>
    <w:rsid w:val="001346F3"/>
    <w:rsid w:val="00134709"/>
    <w:rsid w:val="00134812"/>
    <w:rsid w:val="00134839"/>
    <w:rsid w:val="001348E7"/>
    <w:rsid w:val="001349EA"/>
    <w:rsid w:val="00134A3C"/>
    <w:rsid w:val="00134BE5"/>
    <w:rsid w:val="00134D64"/>
    <w:rsid w:val="00134D6F"/>
    <w:rsid w:val="00134DB7"/>
    <w:rsid w:val="00134ECA"/>
    <w:rsid w:val="00134F2D"/>
    <w:rsid w:val="00134F34"/>
    <w:rsid w:val="001350CF"/>
    <w:rsid w:val="001351F7"/>
    <w:rsid w:val="00135261"/>
    <w:rsid w:val="00135336"/>
    <w:rsid w:val="0013534E"/>
    <w:rsid w:val="001353DB"/>
    <w:rsid w:val="001354BF"/>
    <w:rsid w:val="001355DC"/>
    <w:rsid w:val="00135605"/>
    <w:rsid w:val="00135628"/>
    <w:rsid w:val="00135723"/>
    <w:rsid w:val="00135749"/>
    <w:rsid w:val="001358F4"/>
    <w:rsid w:val="001358FB"/>
    <w:rsid w:val="00135948"/>
    <w:rsid w:val="00135B78"/>
    <w:rsid w:val="00135CB4"/>
    <w:rsid w:val="00135DAF"/>
    <w:rsid w:val="00135F64"/>
    <w:rsid w:val="00136047"/>
    <w:rsid w:val="00136103"/>
    <w:rsid w:val="0013615C"/>
    <w:rsid w:val="001365E6"/>
    <w:rsid w:val="0013673D"/>
    <w:rsid w:val="0013689E"/>
    <w:rsid w:val="00136A7C"/>
    <w:rsid w:val="00136B05"/>
    <w:rsid w:val="00136B3B"/>
    <w:rsid w:val="00136CC0"/>
    <w:rsid w:val="00136CFE"/>
    <w:rsid w:val="00136E65"/>
    <w:rsid w:val="00137223"/>
    <w:rsid w:val="00137307"/>
    <w:rsid w:val="0013736B"/>
    <w:rsid w:val="001376BB"/>
    <w:rsid w:val="0013781F"/>
    <w:rsid w:val="00137A56"/>
    <w:rsid w:val="00137ACF"/>
    <w:rsid w:val="00137B1B"/>
    <w:rsid w:val="00137B23"/>
    <w:rsid w:val="00137C98"/>
    <w:rsid w:val="00137D67"/>
    <w:rsid w:val="00137E00"/>
    <w:rsid w:val="00137EEA"/>
    <w:rsid w:val="00140036"/>
    <w:rsid w:val="00140073"/>
    <w:rsid w:val="001400CF"/>
    <w:rsid w:val="001403CF"/>
    <w:rsid w:val="001403D9"/>
    <w:rsid w:val="001403E4"/>
    <w:rsid w:val="001403F1"/>
    <w:rsid w:val="00140498"/>
    <w:rsid w:val="001404FD"/>
    <w:rsid w:val="0014060A"/>
    <w:rsid w:val="00140617"/>
    <w:rsid w:val="0014061B"/>
    <w:rsid w:val="001408B8"/>
    <w:rsid w:val="00140A5D"/>
    <w:rsid w:val="00140B6F"/>
    <w:rsid w:val="00140DF8"/>
    <w:rsid w:val="00140EB8"/>
    <w:rsid w:val="00140F61"/>
    <w:rsid w:val="00140FBE"/>
    <w:rsid w:val="0014105D"/>
    <w:rsid w:val="00141166"/>
    <w:rsid w:val="0014120F"/>
    <w:rsid w:val="001412D1"/>
    <w:rsid w:val="0014149B"/>
    <w:rsid w:val="001414A8"/>
    <w:rsid w:val="001414E1"/>
    <w:rsid w:val="001414E9"/>
    <w:rsid w:val="00141524"/>
    <w:rsid w:val="00141540"/>
    <w:rsid w:val="001416A4"/>
    <w:rsid w:val="0014171F"/>
    <w:rsid w:val="00141819"/>
    <w:rsid w:val="00141938"/>
    <w:rsid w:val="00141A11"/>
    <w:rsid w:val="00141A35"/>
    <w:rsid w:val="00141A3F"/>
    <w:rsid w:val="00141D9D"/>
    <w:rsid w:val="00141DA9"/>
    <w:rsid w:val="00141F50"/>
    <w:rsid w:val="00141FE0"/>
    <w:rsid w:val="00141FE6"/>
    <w:rsid w:val="00142072"/>
    <w:rsid w:val="00142222"/>
    <w:rsid w:val="00142350"/>
    <w:rsid w:val="00142369"/>
    <w:rsid w:val="001423E3"/>
    <w:rsid w:val="001424A8"/>
    <w:rsid w:val="001425C8"/>
    <w:rsid w:val="00142651"/>
    <w:rsid w:val="00142665"/>
    <w:rsid w:val="001426CB"/>
    <w:rsid w:val="001427E8"/>
    <w:rsid w:val="001428C4"/>
    <w:rsid w:val="0014296F"/>
    <w:rsid w:val="001429B1"/>
    <w:rsid w:val="00142A41"/>
    <w:rsid w:val="00142B40"/>
    <w:rsid w:val="00142CB5"/>
    <w:rsid w:val="00142D16"/>
    <w:rsid w:val="00142E45"/>
    <w:rsid w:val="00143020"/>
    <w:rsid w:val="00143265"/>
    <w:rsid w:val="001433E1"/>
    <w:rsid w:val="001433E5"/>
    <w:rsid w:val="00143459"/>
    <w:rsid w:val="001435BF"/>
    <w:rsid w:val="00143645"/>
    <w:rsid w:val="00143702"/>
    <w:rsid w:val="0014376B"/>
    <w:rsid w:val="001437AD"/>
    <w:rsid w:val="001437D3"/>
    <w:rsid w:val="001438A4"/>
    <w:rsid w:val="001438D4"/>
    <w:rsid w:val="00143945"/>
    <w:rsid w:val="00143982"/>
    <w:rsid w:val="00143A2D"/>
    <w:rsid w:val="00143A69"/>
    <w:rsid w:val="00143AF5"/>
    <w:rsid w:val="00143CEE"/>
    <w:rsid w:val="00143DC8"/>
    <w:rsid w:val="00143E1E"/>
    <w:rsid w:val="00143EB5"/>
    <w:rsid w:val="0014408D"/>
    <w:rsid w:val="001440CE"/>
    <w:rsid w:val="00144125"/>
    <w:rsid w:val="00144151"/>
    <w:rsid w:val="001441E2"/>
    <w:rsid w:val="0014441A"/>
    <w:rsid w:val="00144521"/>
    <w:rsid w:val="00144735"/>
    <w:rsid w:val="001447E9"/>
    <w:rsid w:val="00144873"/>
    <w:rsid w:val="00144A40"/>
    <w:rsid w:val="00144B3D"/>
    <w:rsid w:val="00144C3C"/>
    <w:rsid w:val="00144CBB"/>
    <w:rsid w:val="00144CEE"/>
    <w:rsid w:val="00144D23"/>
    <w:rsid w:val="00144E11"/>
    <w:rsid w:val="00144E8B"/>
    <w:rsid w:val="00144EB2"/>
    <w:rsid w:val="001450B5"/>
    <w:rsid w:val="001453E7"/>
    <w:rsid w:val="00145405"/>
    <w:rsid w:val="0014547E"/>
    <w:rsid w:val="0014563A"/>
    <w:rsid w:val="0014581B"/>
    <w:rsid w:val="00145A0F"/>
    <w:rsid w:val="00145A1E"/>
    <w:rsid w:val="00145AB5"/>
    <w:rsid w:val="00145BC1"/>
    <w:rsid w:val="00145E0B"/>
    <w:rsid w:val="00145E2E"/>
    <w:rsid w:val="00145EAF"/>
    <w:rsid w:val="0014601D"/>
    <w:rsid w:val="0014613A"/>
    <w:rsid w:val="001464C3"/>
    <w:rsid w:val="001464DA"/>
    <w:rsid w:val="00146671"/>
    <w:rsid w:val="001466A4"/>
    <w:rsid w:val="001467FB"/>
    <w:rsid w:val="00146A27"/>
    <w:rsid w:val="00146A45"/>
    <w:rsid w:val="00146B3B"/>
    <w:rsid w:val="00146B83"/>
    <w:rsid w:val="00146B9E"/>
    <w:rsid w:val="00146C10"/>
    <w:rsid w:val="00146E08"/>
    <w:rsid w:val="00146E25"/>
    <w:rsid w:val="00146E27"/>
    <w:rsid w:val="00146E39"/>
    <w:rsid w:val="00146E73"/>
    <w:rsid w:val="00146E92"/>
    <w:rsid w:val="00146F9C"/>
    <w:rsid w:val="001470A8"/>
    <w:rsid w:val="001470EB"/>
    <w:rsid w:val="001471AD"/>
    <w:rsid w:val="001471E9"/>
    <w:rsid w:val="00147254"/>
    <w:rsid w:val="001472D9"/>
    <w:rsid w:val="001473AC"/>
    <w:rsid w:val="00147464"/>
    <w:rsid w:val="0014747E"/>
    <w:rsid w:val="001475EA"/>
    <w:rsid w:val="001476EC"/>
    <w:rsid w:val="00147792"/>
    <w:rsid w:val="00147A4B"/>
    <w:rsid w:val="00147AD0"/>
    <w:rsid w:val="00147AF1"/>
    <w:rsid w:val="00147D3F"/>
    <w:rsid w:val="00147F88"/>
    <w:rsid w:val="00147F90"/>
    <w:rsid w:val="00150116"/>
    <w:rsid w:val="00150119"/>
    <w:rsid w:val="00150212"/>
    <w:rsid w:val="00150271"/>
    <w:rsid w:val="0015027A"/>
    <w:rsid w:val="0015036D"/>
    <w:rsid w:val="001504F5"/>
    <w:rsid w:val="001506E2"/>
    <w:rsid w:val="001506EF"/>
    <w:rsid w:val="001507B5"/>
    <w:rsid w:val="001509BB"/>
    <w:rsid w:val="00150B74"/>
    <w:rsid w:val="00150D08"/>
    <w:rsid w:val="00150F0E"/>
    <w:rsid w:val="0015100E"/>
    <w:rsid w:val="00151088"/>
    <w:rsid w:val="001511A5"/>
    <w:rsid w:val="001513F0"/>
    <w:rsid w:val="00151498"/>
    <w:rsid w:val="00151652"/>
    <w:rsid w:val="001516C2"/>
    <w:rsid w:val="0015170F"/>
    <w:rsid w:val="0015171D"/>
    <w:rsid w:val="001517BD"/>
    <w:rsid w:val="001517DC"/>
    <w:rsid w:val="0015195E"/>
    <w:rsid w:val="001519A4"/>
    <w:rsid w:val="00151B2D"/>
    <w:rsid w:val="00151C09"/>
    <w:rsid w:val="00151C96"/>
    <w:rsid w:val="00152050"/>
    <w:rsid w:val="00152100"/>
    <w:rsid w:val="0015220E"/>
    <w:rsid w:val="00152234"/>
    <w:rsid w:val="00152282"/>
    <w:rsid w:val="00152468"/>
    <w:rsid w:val="0015268E"/>
    <w:rsid w:val="00152690"/>
    <w:rsid w:val="001528E4"/>
    <w:rsid w:val="00152A6E"/>
    <w:rsid w:val="00152D5E"/>
    <w:rsid w:val="00152DC8"/>
    <w:rsid w:val="00152E2F"/>
    <w:rsid w:val="0015308F"/>
    <w:rsid w:val="0015314B"/>
    <w:rsid w:val="00153179"/>
    <w:rsid w:val="001531FD"/>
    <w:rsid w:val="001532F7"/>
    <w:rsid w:val="00153369"/>
    <w:rsid w:val="001533A0"/>
    <w:rsid w:val="00153738"/>
    <w:rsid w:val="0015379A"/>
    <w:rsid w:val="001537D6"/>
    <w:rsid w:val="00153955"/>
    <w:rsid w:val="001539B5"/>
    <w:rsid w:val="00153AEA"/>
    <w:rsid w:val="00153B57"/>
    <w:rsid w:val="00153BFD"/>
    <w:rsid w:val="00153DDA"/>
    <w:rsid w:val="00153ED3"/>
    <w:rsid w:val="00153FA8"/>
    <w:rsid w:val="00154126"/>
    <w:rsid w:val="00154151"/>
    <w:rsid w:val="00154493"/>
    <w:rsid w:val="001545A7"/>
    <w:rsid w:val="001545B8"/>
    <w:rsid w:val="00154661"/>
    <w:rsid w:val="0015480D"/>
    <w:rsid w:val="00154D2C"/>
    <w:rsid w:val="00154DC9"/>
    <w:rsid w:val="00154DF2"/>
    <w:rsid w:val="00154F3B"/>
    <w:rsid w:val="0015501F"/>
    <w:rsid w:val="001550BE"/>
    <w:rsid w:val="00155152"/>
    <w:rsid w:val="00155313"/>
    <w:rsid w:val="0015533D"/>
    <w:rsid w:val="00155366"/>
    <w:rsid w:val="00155557"/>
    <w:rsid w:val="001555FF"/>
    <w:rsid w:val="00155605"/>
    <w:rsid w:val="00155769"/>
    <w:rsid w:val="00155886"/>
    <w:rsid w:val="001559C7"/>
    <w:rsid w:val="00155C4E"/>
    <w:rsid w:val="00155C74"/>
    <w:rsid w:val="00155CB1"/>
    <w:rsid w:val="00155CD2"/>
    <w:rsid w:val="00155D0F"/>
    <w:rsid w:val="00155D5A"/>
    <w:rsid w:val="0015603C"/>
    <w:rsid w:val="00156363"/>
    <w:rsid w:val="001563AC"/>
    <w:rsid w:val="00156425"/>
    <w:rsid w:val="001565DF"/>
    <w:rsid w:val="001566DD"/>
    <w:rsid w:val="00156773"/>
    <w:rsid w:val="00156AD9"/>
    <w:rsid w:val="00156AFD"/>
    <w:rsid w:val="00156B0A"/>
    <w:rsid w:val="00156BCD"/>
    <w:rsid w:val="00156C5A"/>
    <w:rsid w:val="00156D9E"/>
    <w:rsid w:val="00156EFA"/>
    <w:rsid w:val="00156F4B"/>
    <w:rsid w:val="00157025"/>
    <w:rsid w:val="00157185"/>
    <w:rsid w:val="001571A5"/>
    <w:rsid w:val="00157209"/>
    <w:rsid w:val="00157414"/>
    <w:rsid w:val="00157560"/>
    <w:rsid w:val="001575E8"/>
    <w:rsid w:val="00157610"/>
    <w:rsid w:val="00157618"/>
    <w:rsid w:val="00157716"/>
    <w:rsid w:val="00157769"/>
    <w:rsid w:val="0015782A"/>
    <w:rsid w:val="00157878"/>
    <w:rsid w:val="001578B8"/>
    <w:rsid w:val="001578E2"/>
    <w:rsid w:val="0015793D"/>
    <w:rsid w:val="00157991"/>
    <w:rsid w:val="00157B19"/>
    <w:rsid w:val="00157B1C"/>
    <w:rsid w:val="00157BED"/>
    <w:rsid w:val="00157C41"/>
    <w:rsid w:val="00157E17"/>
    <w:rsid w:val="00157E2C"/>
    <w:rsid w:val="00157E6B"/>
    <w:rsid w:val="00157EED"/>
    <w:rsid w:val="00157F10"/>
    <w:rsid w:val="00160011"/>
    <w:rsid w:val="00160035"/>
    <w:rsid w:val="00160381"/>
    <w:rsid w:val="001603C4"/>
    <w:rsid w:val="001604CA"/>
    <w:rsid w:val="001604CE"/>
    <w:rsid w:val="001604E1"/>
    <w:rsid w:val="0016073B"/>
    <w:rsid w:val="00160741"/>
    <w:rsid w:val="001607A4"/>
    <w:rsid w:val="0016081B"/>
    <w:rsid w:val="0016081D"/>
    <w:rsid w:val="0016091F"/>
    <w:rsid w:val="00160A26"/>
    <w:rsid w:val="00160A8A"/>
    <w:rsid w:val="00160CD9"/>
    <w:rsid w:val="00160D16"/>
    <w:rsid w:val="00160D84"/>
    <w:rsid w:val="00160FAA"/>
    <w:rsid w:val="0016100C"/>
    <w:rsid w:val="00161085"/>
    <w:rsid w:val="0016115A"/>
    <w:rsid w:val="0016116D"/>
    <w:rsid w:val="001611B3"/>
    <w:rsid w:val="001613AE"/>
    <w:rsid w:val="001614E5"/>
    <w:rsid w:val="0016165D"/>
    <w:rsid w:val="00161765"/>
    <w:rsid w:val="001617B1"/>
    <w:rsid w:val="0016186E"/>
    <w:rsid w:val="00161938"/>
    <w:rsid w:val="00161967"/>
    <w:rsid w:val="00161A12"/>
    <w:rsid w:val="00161A1E"/>
    <w:rsid w:val="00161A21"/>
    <w:rsid w:val="00161B6D"/>
    <w:rsid w:val="00161BE2"/>
    <w:rsid w:val="00161DC8"/>
    <w:rsid w:val="00161E47"/>
    <w:rsid w:val="00161E5B"/>
    <w:rsid w:val="00161E86"/>
    <w:rsid w:val="00161EFC"/>
    <w:rsid w:val="00161F2D"/>
    <w:rsid w:val="00162135"/>
    <w:rsid w:val="001621C8"/>
    <w:rsid w:val="0016237A"/>
    <w:rsid w:val="0016237E"/>
    <w:rsid w:val="00162419"/>
    <w:rsid w:val="00162428"/>
    <w:rsid w:val="001624B5"/>
    <w:rsid w:val="001628D5"/>
    <w:rsid w:val="0016297B"/>
    <w:rsid w:val="00162AA6"/>
    <w:rsid w:val="00162AD7"/>
    <w:rsid w:val="00162B3D"/>
    <w:rsid w:val="00162C13"/>
    <w:rsid w:val="00162F86"/>
    <w:rsid w:val="00162FDE"/>
    <w:rsid w:val="0016310E"/>
    <w:rsid w:val="0016323D"/>
    <w:rsid w:val="001632FE"/>
    <w:rsid w:val="00163442"/>
    <w:rsid w:val="001634FD"/>
    <w:rsid w:val="00163530"/>
    <w:rsid w:val="0016357F"/>
    <w:rsid w:val="0016366C"/>
    <w:rsid w:val="001636F3"/>
    <w:rsid w:val="00163DEC"/>
    <w:rsid w:val="00163E6B"/>
    <w:rsid w:val="00163FA3"/>
    <w:rsid w:val="00164118"/>
    <w:rsid w:val="001642D8"/>
    <w:rsid w:val="001646EA"/>
    <w:rsid w:val="001646F7"/>
    <w:rsid w:val="00164725"/>
    <w:rsid w:val="001647A7"/>
    <w:rsid w:val="0016493C"/>
    <w:rsid w:val="00164A91"/>
    <w:rsid w:val="00164A93"/>
    <w:rsid w:val="00164A9D"/>
    <w:rsid w:val="00164BF4"/>
    <w:rsid w:val="00164CC5"/>
    <w:rsid w:val="00164E21"/>
    <w:rsid w:val="00164F4E"/>
    <w:rsid w:val="0016514E"/>
    <w:rsid w:val="001651D8"/>
    <w:rsid w:val="00165268"/>
    <w:rsid w:val="001652FF"/>
    <w:rsid w:val="0016540B"/>
    <w:rsid w:val="0016542C"/>
    <w:rsid w:val="001654DC"/>
    <w:rsid w:val="00165582"/>
    <w:rsid w:val="001657C1"/>
    <w:rsid w:val="00165804"/>
    <w:rsid w:val="00165862"/>
    <w:rsid w:val="00165947"/>
    <w:rsid w:val="0016594B"/>
    <w:rsid w:val="0016599D"/>
    <w:rsid w:val="001659C5"/>
    <w:rsid w:val="001659F7"/>
    <w:rsid w:val="001659FA"/>
    <w:rsid w:val="00165A8C"/>
    <w:rsid w:val="00165A93"/>
    <w:rsid w:val="00165B03"/>
    <w:rsid w:val="00165C9A"/>
    <w:rsid w:val="00165CC2"/>
    <w:rsid w:val="00165D24"/>
    <w:rsid w:val="00165E71"/>
    <w:rsid w:val="00165E78"/>
    <w:rsid w:val="0016617A"/>
    <w:rsid w:val="00166505"/>
    <w:rsid w:val="0016665F"/>
    <w:rsid w:val="0016685C"/>
    <w:rsid w:val="001668EE"/>
    <w:rsid w:val="00166A79"/>
    <w:rsid w:val="00166B90"/>
    <w:rsid w:val="00166B97"/>
    <w:rsid w:val="00166B9F"/>
    <w:rsid w:val="00166BCA"/>
    <w:rsid w:val="001671D8"/>
    <w:rsid w:val="0016732A"/>
    <w:rsid w:val="001674FA"/>
    <w:rsid w:val="0016758E"/>
    <w:rsid w:val="00167595"/>
    <w:rsid w:val="001676F0"/>
    <w:rsid w:val="00167712"/>
    <w:rsid w:val="00167795"/>
    <w:rsid w:val="001677BB"/>
    <w:rsid w:val="00167819"/>
    <w:rsid w:val="00167844"/>
    <w:rsid w:val="001678AC"/>
    <w:rsid w:val="001679BD"/>
    <w:rsid w:val="001679F5"/>
    <w:rsid w:val="00167A24"/>
    <w:rsid w:val="00167AC9"/>
    <w:rsid w:val="00167B0A"/>
    <w:rsid w:val="00167B69"/>
    <w:rsid w:val="00167C26"/>
    <w:rsid w:val="00167D85"/>
    <w:rsid w:val="00167EFC"/>
    <w:rsid w:val="00167F1B"/>
    <w:rsid w:val="00170078"/>
    <w:rsid w:val="00170156"/>
    <w:rsid w:val="00170240"/>
    <w:rsid w:val="0017031F"/>
    <w:rsid w:val="00170444"/>
    <w:rsid w:val="00170469"/>
    <w:rsid w:val="00170671"/>
    <w:rsid w:val="00170872"/>
    <w:rsid w:val="001708B2"/>
    <w:rsid w:val="00170A25"/>
    <w:rsid w:val="00170DAE"/>
    <w:rsid w:val="00170F2D"/>
    <w:rsid w:val="00171204"/>
    <w:rsid w:val="00171465"/>
    <w:rsid w:val="00171A86"/>
    <w:rsid w:val="00171C18"/>
    <w:rsid w:val="00171CF5"/>
    <w:rsid w:val="00171D9F"/>
    <w:rsid w:val="00171E1B"/>
    <w:rsid w:val="00171EE7"/>
    <w:rsid w:val="001720ED"/>
    <w:rsid w:val="001722C5"/>
    <w:rsid w:val="0017241B"/>
    <w:rsid w:val="00172429"/>
    <w:rsid w:val="00172449"/>
    <w:rsid w:val="0017248D"/>
    <w:rsid w:val="00172526"/>
    <w:rsid w:val="001726CB"/>
    <w:rsid w:val="0017272B"/>
    <w:rsid w:val="0017280A"/>
    <w:rsid w:val="001728B8"/>
    <w:rsid w:val="00172946"/>
    <w:rsid w:val="00172987"/>
    <w:rsid w:val="00172988"/>
    <w:rsid w:val="00172B2B"/>
    <w:rsid w:val="00172B75"/>
    <w:rsid w:val="00172E93"/>
    <w:rsid w:val="00172EA0"/>
    <w:rsid w:val="00173000"/>
    <w:rsid w:val="001730A5"/>
    <w:rsid w:val="0017313B"/>
    <w:rsid w:val="001734AF"/>
    <w:rsid w:val="0017354E"/>
    <w:rsid w:val="00173626"/>
    <w:rsid w:val="001737A2"/>
    <w:rsid w:val="00173833"/>
    <w:rsid w:val="00173853"/>
    <w:rsid w:val="00173895"/>
    <w:rsid w:val="0017389D"/>
    <w:rsid w:val="001738E2"/>
    <w:rsid w:val="00173905"/>
    <w:rsid w:val="00173B3B"/>
    <w:rsid w:val="00173BE1"/>
    <w:rsid w:val="00173C13"/>
    <w:rsid w:val="00173DF2"/>
    <w:rsid w:val="00173E66"/>
    <w:rsid w:val="00173E86"/>
    <w:rsid w:val="00173E95"/>
    <w:rsid w:val="00173EF8"/>
    <w:rsid w:val="00173FC2"/>
    <w:rsid w:val="00174006"/>
    <w:rsid w:val="001744E2"/>
    <w:rsid w:val="001745B6"/>
    <w:rsid w:val="00174646"/>
    <w:rsid w:val="0017473C"/>
    <w:rsid w:val="0017485D"/>
    <w:rsid w:val="00174A4B"/>
    <w:rsid w:val="00174BDC"/>
    <w:rsid w:val="00174E54"/>
    <w:rsid w:val="00174F13"/>
    <w:rsid w:val="00174F28"/>
    <w:rsid w:val="00174F5F"/>
    <w:rsid w:val="0017504D"/>
    <w:rsid w:val="00175116"/>
    <w:rsid w:val="00175122"/>
    <w:rsid w:val="00175142"/>
    <w:rsid w:val="00175279"/>
    <w:rsid w:val="0017531D"/>
    <w:rsid w:val="00175394"/>
    <w:rsid w:val="00175466"/>
    <w:rsid w:val="00175590"/>
    <w:rsid w:val="001756D4"/>
    <w:rsid w:val="00175739"/>
    <w:rsid w:val="0017578C"/>
    <w:rsid w:val="001758E8"/>
    <w:rsid w:val="00175933"/>
    <w:rsid w:val="00175A3C"/>
    <w:rsid w:val="00175A97"/>
    <w:rsid w:val="00175CD4"/>
    <w:rsid w:val="00175E44"/>
    <w:rsid w:val="00175EF2"/>
    <w:rsid w:val="00175F19"/>
    <w:rsid w:val="00175F78"/>
    <w:rsid w:val="00175F91"/>
    <w:rsid w:val="0017614A"/>
    <w:rsid w:val="00176242"/>
    <w:rsid w:val="00176627"/>
    <w:rsid w:val="001767D7"/>
    <w:rsid w:val="001768AB"/>
    <w:rsid w:val="00176BA4"/>
    <w:rsid w:val="00176C28"/>
    <w:rsid w:val="00176CFA"/>
    <w:rsid w:val="00176DE6"/>
    <w:rsid w:val="00176F18"/>
    <w:rsid w:val="00176F26"/>
    <w:rsid w:val="00176F4F"/>
    <w:rsid w:val="00177017"/>
    <w:rsid w:val="0017712B"/>
    <w:rsid w:val="00177160"/>
    <w:rsid w:val="0017716F"/>
    <w:rsid w:val="0017718B"/>
    <w:rsid w:val="00177225"/>
    <w:rsid w:val="001772A8"/>
    <w:rsid w:val="0017734E"/>
    <w:rsid w:val="00177352"/>
    <w:rsid w:val="00177457"/>
    <w:rsid w:val="0017778D"/>
    <w:rsid w:val="0017797C"/>
    <w:rsid w:val="00177B79"/>
    <w:rsid w:val="00177C7A"/>
    <w:rsid w:val="00177C9B"/>
    <w:rsid w:val="00177CA5"/>
    <w:rsid w:val="00177D2A"/>
    <w:rsid w:val="00177DAA"/>
    <w:rsid w:val="00177DD1"/>
    <w:rsid w:val="00177FDB"/>
    <w:rsid w:val="00180054"/>
    <w:rsid w:val="00180059"/>
    <w:rsid w:val="001800C9"/>
    <w:rsid w:val="00180121"/>
    <w:rsid w:val="00180322"/>
    <w:rsid w:val="001803CE"/>
    <w:rsid w:val="00180512"/>
    <w:rsid w:val="001805B1"/>
    <w:rsid w:val="001805F3"/>
    <w:rsid w:val="00180873"/>
    <w:rsid w:val="00180926"/>
    <w:rsid w:val="00180A6F"/>
    <w:rsid w:val="00180A7B"/>
    <w:rsid w:val="00180AA3"/>
    <w:rsid w:val="00180B82"/>
    <w:rsid w:val="00180BF6"/>
    <w:rsid w:val="00180C90"/>
    <w:rsid w:val="00180CBA"/>
    <w:rsid w:val="00180E94"/>
    <w:rsid w:val="00180F02"/>
    <w:rsid w:val="00180FA3"/>
    <w:rsid w:val="001810BF"/>
    <w:rsid w:val="00181386"/>
    <w:rsid w:val="00181399"/>
    <w:rsid w:val="00181730"/>
    <w:rsid w:val="00181766"/>
    <w:rsid w:val="0018177B"/>
    <w:rsid w:val="0018177E"/>
    <w:rsid w:val="0018179F"/>
    <w:rsid w:val="001817B2"/>
    <w:rsid w:val="001817CD"/>
    <w:rsid w:val="001818F9"/>
    <w:rsid w:val="001819EB"/>
    <w:rsid w:val="00181FC4"/>
    <w:rsid w:val="00182004"/>
    <w:rsid w:val="00182162"/>
    <w:rsid w:val="0018224D"/>
    <w:rsid w:val="00182316"/>
    <w:rsid w:val="00182329"/>
    <w:rsid w:val="0018235E"/>
    <w:rsid w:val="001823B4"/>
    <w:rsid w:val="0018246A"/>
    <w:rsid w:val="001824F5"/>
    <w:rsid w:val="0018259D"/>
    <w:rsid w:val="001825E0"/>
    <w:rsid w:val="00182772"/>
    <w:rsid w:val="001827DB"/>
    <w:rsid w:val="00182AE2"/>
    <w:rsid w:val="00182B03"/>
    <w:rsid w:val="00182B09"/>
    <w:rsid w:val="00182BD8"/>
    <w:rsid w:val="00182E0E"/>
    <w:rsid w:val="00182E3F"/>
    <w:rsid w:val="00182E47"/>
    <w:rsid w:val="00182EC2"/>
    <w:rsid w:val="00182EC5"/>
    <w:rsid w:val="00182F1E"/>
    <w:rsid w:val="00182F28"/>
    <w:rsid w:val="00182F33"/>
    <w:rsid w:val="001830F8"/>
    <w:rsid w:val="00183247"/>
    <w:rsid w:val="001832A4"/>
    <w:rsid w:val="001834B7"/>
    <w:rsid w:val="0018356E"/>
    <w:rsid w:val="0018367C"/>
    <w:rsid w:val="001837B6"/>
    <w:rsid w:val="00183875"/>
    <w:rsid w:val="0018388D"/>
    <w:rsid w:val="00183B3C"/>
    <w:rsid w:val="00183B5B"/>
    <w:rsid w:val="00183B68"/>
    <w:rsid w:val="00183DB0"/>
    <w:rsid w:val="00183E28"/>
    <w:rsid w:val="00184152"/>
    <w:rsid w:val="00184169"/>
    <w:rsid w:val="00184197"/>
    <w:rsid w:val="00184332"/>
    <w:rsid w:val="001843AE"/>
    <w:rsid w:val="0018442B"/>
    <w:rsid w:val="00184440"/>
    <w:rsid w:val="00184518"/>
    <w:rsid w:val="001847B0"/>
    <w:rsid w:val="0018492B"/>
    <w:rsid w:val="00184963"/>
    <w:rsid w:val="00184B03"/>
    <w:rsid w:val="00184B5B"/>
    <w:rsid w:val="00184E42"/>
    <w:rsid w:val="00184E8E"/>
    <w:rsid w:val="00184E9D"/>
    <w:rsid w:val="0018500A"/>
    <w:rsid w:val="00185079"/>
    <w:rsid w:val="0018516B"/>
    <w:rsid w:val="00185232"/>
    <w:rsid w:val="0018525A"/>
    <w:rsid w:val="00185680"/>
    <w:rsid w:val="0018569E"/>
    <w:rsid w:val="001856CA"/>
    <w:rsid w:val="001857BB"/>
    <w:rsid w:val="00185839"/>
    <w:rsid w:val="00185954"/>
    <w:rsid w:val="00185B80"/>
    <w:rsid w:val="00185E14"/>
    <w:rsid w:val="00185E3F"/>
    <w:rsid w:val="001860CF"/>
    <w:rsid w:val="001862F3"/>
    <w:rsid w:val="00186479"/>
    <w:rsid w:val="001864CD"/>
    <w:rsid w:val="0018661F"/>
    <w:rsid w:val="00186665"/>
    <w:rsid w:val="001866DD"/>
    <w:rsid w:val="001867A1"/>
    <w:rsid w:val="001867B2"/>
    <w:rsid w:val="0018682F"/>
    <w:rsid w:val="00186928"/>
    <w:rsid w:val="00186994"/>
    <w:rsid w:val="00186B2E"/>
    <w:rsid w:val="00186C18"/>
    <w:rsid w:val="00186DF6"/>
    <w:rsid w:val="00186E20"/>
    <w:rsid w:val="00186EFB"/>
    <w:rsid w:val="00186F2A"/>
    <w:rsid w:val="001870A9"/>
    <w:rsid w:val="001870BE"/>
    <w:rsid w:val="00187168"/>
    <w:rsid w:val="001871B3"/>
    <w:rsid w:val="0018725D"/>
    <w:rsid w:val="00187577"/>
    <w:rsid w:val="001875D1"/>
    <w:rsid w:val="00187654"/>
    <w:rsid w:val="0018765D"/>
    <w:rsid w:val="0018768C"/>
    <w:rsid w:val="00187874"/>
    <w:rsid w:val="00187917"/>
    <w:rsid w:val="00187A26"/>
    <w:rsid w:val="00187AD0"/>
    <w:rsid w:val="00187B16"/>
    <w:rsid w:val="00187C34"/>
    <w:rsid w:val="00187CB4"/>
    <w:rsid w:val="00187CF6"/>
    <w:rsid w:val="00187D48"/>
    <w:rsid w:val="00187DC1"/>
    <w:rsid w:val="00187DCF"/>
    <w:rsid w:val="00187E44"/>
    <w:rsid w:val="00187E50"/>
    <w:rsid w:val="00187E62"/>
    <w:rsid w:val="00187EB7"/>
    <w:rsid w:val="00187F1D"/>
    <w:rsid w:val="00190010"/>
    <w:rsid w:val="001902F3"/>
    <w:rsid w:val="001903E2"/>
    <w:rsid w:val="001903E3"/>
    <w:rsid w:val="001904F5"/>
    <w:rsid w:val="00190690"/>
    <w:rsid w:val="001906C0"/>
    <w:rsid w:val="00190757"/>
    <w:rsid w:val="001907AF"/>
    <w:rsid w:val="00190803"/>
    <w:rsid w:val="00190CEA"/>
    <w:rsid w:val="00190D51"/>
    <w:rsid w:val="00190D57"/>
    <w:rsid w:val="00190DA1"/>
    <w:rsid w:val="00190EFE"/>
    <w:rsid w:val="00190F28"/>
    <w:rsid w:val="00190FA9"/>
    <w:rsid w:val="001910A7"/>
    <w:rsid w:val="001913E8"/>
    <w:rsid w:val="0019156A"/>
    <w:rsid w:val="00191636"/>
    <w:rsid w:val="00191756"/>
    <w:rsid w:val="0019180C"/>
    <w:rsid w:val="00191923"/>
    <w:rsid w:val="00191973"/>
    <w:rsid w:val="001919C3"/>
    <w:rsid w:val="00191A2A"/>
    <w:rsid w:val="00191A67"/>
    <w:rsid w:val="00191A7F"/>
    <w:rsid w:val="00191AF7"/>
    <w:rsid w:val="00191B88"/>
    <w:rsid w:val="00191D65"/>
    <w:rsid w:val="00191F5F"/>
    <w:rsid w:val="00191FE1"/>
    <w:rsid w:val="001921AA"/>
    <w:rsid w:val="001922BF"/>
    <w:rsid w:val="00192323"/>
    <w:rsid w:val="00192334"/>
    <w:rsid w:val="00192486"/>
    <w:rsid w:val="001924C5"/>
    <w:rsid w:val="001925CD"/>
    <w:rsid w:val="00192707"/>
    <w:rsid w:val="00192786"/>
    <w:rsid w:val="001927A4"/>
    <w:rsid w:val="00192860"/>
    <w:rsid w:val="0019288E"/>
    <w:rsid w:val="00192994"/>
    <w:rsid w:val="001929D5"/>
    <w:rsid w:val="00192B7F"/>
    <w:rsid w:val="00192BA0"/>
    <w:rsid w:val="00192D3C"/>
    <w:rsid w:val="00192D7D"/>
    <w:rsid w:val="00192FF1"/>
    <w:rsid w:val="0019302B"/>
    <w:rsid w:val="0019305F"/>
    <w:rsid w:val="0019307A"/>
    <w:rsid w:val="0019310F"/>
    <w:rsid w:val="00193191"/>
    <w:rsid w:val="00193226"/>
    <w:rsid w:val="001932A4"/>
    <w:rsid w:val="001932E7"/>
    <w:rsid w:val="0019334E"/>
    <w:rsid w:val="00193430"/>
    <w:rsid w:val="0019353A"/>
    <w:rsid w:val="00193690"/>
    <w:rsid w:val="001936B0"/>
    <w:rsid w:val="001937E7"/>
    <w:rsid w:val="00193800"/>
    <w:rsid w:val="00193816"/>
    <w:rsid w:val="00193839"/>
    <w:rsid w:val="00193B05"/>
    <w:rsid w:val="00193D23"/>
    <w:rsid w:val="00193D8B"/>
    <w:rsid w:val="00193D96"/>
    <w:rsid w:val="00193F2E"/>
    <w:rsid w:val="00193F3B"/>
    <w:rsid w:val="00193FD2"/>
    <w:rsid w:val="00194145"/>
    <w:rsid w:val="0019423A"/>
    <w:rsid w:val="0019427A"/>
    <w:rsid w:val="0019429B"/>
    <w:rsid w:val="001943CB"/>
    <w:rsid w:val="001943D5"/>
    <w:rsid w:val="0019441D"/>
    <w:rsid w:val="001944AC"/>
    <w:rsid w:val="00194526"/>
    <w:rsid w:val="0019457B"/>
    <w:rsid w:val="00194601"/>
    <w:rsid w:val="0019464D"/>
    <w:rsid w:val="0019470E"/>
    <w:rsid w:val="0019475F"/>
    <w:rsid w:val="00194910"/>
    <w:rsid w:val="00194990"/>
    <w:rsid w:val="00194AFD"/>
    <w:rsid w:val="00194B8A"/>
    <w:rsid w:val="00194B8C"/>
    <w:rsid w:val="00194B8F"/>
    <w:rsid w:val="00194BE7"/>
    <w:rsid w:val="00194C99"/>
    <w:rsid w:val="00194CDB"/>
    <w:rsid w:val="00194F64"/>
    <w:rsid w:val="001950D7"/>
    <w:rsid w:val="00195145"/>
    <w:rsid w:val="001951A0"/>
    <w:rsid w:val="001952A4"/>
    <w:rsid w:val="001952CE"/>
    <w:rsid w:val="001952D9"/>
    <w:rsid w:val="00195446"/>
    <w:rsid w:val="0019549B"/>
    <w:rsid w:val="001954C6"/>
    <w:rsid w:val="001955D7"/>
    <w:rsid w:val="001955E8"/>
    <w:rsid w:val="001955EA"/>
    <w:rsid w:val="001957E2"/>
    <w:rsid w:val="001957E7"/>
    <w:rsid w:val="0019596F"/>
    <w:rsid w:val="00195AAF"/>
    <w:rsid w:val="00195AD3"/>
    <w:rsid w:val="00195AE7"/>
    <w:rsid w:val="00195B09"/>
    <w:rsid w:val="00195F20"/>
    <w:rsid w:val="0019610C"/>
    <w:rsid w:val="00196172"/>
    <w:rsid w:val="0019620D"/>
    <w:rsid w:val="001962EA"/>
    <w:rsid w:val="0019640E"/>
    <w:rsid w:val="0019654C"/>
    <w:rsid w:val="001966B6"/>
    <w:rsid w:val="001966C3"/>
    <w:rsid w:val="00196753"/>
    <w:rsid w:val="00196819"/>
    <w:rsid w:val="00196847"/>
    <w:rsid w:val="00196861"/>
    <w:rsid w:val="001968AD"/>
    <w:rsid w:val="00196934"/>
    <w:rsid w:val="001969FF"/>
    <w:rsid w:val="00196DA5"/>
    <w:rsid w:val="00196E4A"/>
    <w:rsid w:val="00196E5A"/>
    <w:rsid w:val="00196FA6"/>
    <w:rsid w:val="00196FC0"/>
    <w:rsid w:val="0019707B"/>
    <w:rsid w:val="001970D2"/>
    <w:rsid w:val="001970E8"/>
    <w:rsid w:val="0019710F"/>
    <w:rsid w:val="00197110"/>
    <w:rsid w:val="00197303"/>
    <w:rsid w:val="00197335"/>
    <w:rsid w:val="00197415"/>
    <w:rsid w:val="001974B7"/>
    <w:rsid w:val="001974BB"/>
    <w:rsid w:val="0019751C"/>
    <w:rsid w:val="001975CD"/>
    <w:rsid w:val="00197606"/>
    <w:rsid w:val="0019771B"/>
    <w:rsid w:val="001977B2"/>
    <w:rsid w:val="00197CA6"/>
    <w:rsid w:val="00197CD9"/>
    <w:rsid w:val="00197E71"/>
    <w:rsid w:val="00197EEF"/>
    <w:rsid w:val="00197EF5"/>
    <w:rsid w:val="001A0064"/>
    <w:rsid w:val="001A026F"/>
    <w:rsid w:val="001A0315"/>
    <w:rsid w:val="001A03FF"/>
    <w:rsid w:val="001A0423"/>
    <w:rsid w:val="001A055C"/>
    <w:rsid w:val="001A07CB"/>
    <w:rsid w:val="001A083F"/>
    <w:rsid w:val="001A0E66"/>
    <w:rsid w:val="001A0F1D"/>
    <w:rsid w:val="001A12BA"/>
    <w:rsid w:val="001A13F7"/>
    <w:rsid w:val="001A1447"/>
    <w:rsid w:val="001A1499"/>
    <w:rsid w:val="001A150A"/>
    <w:rsid w:val="001A1684"/>
    <w:rsid w:val="001A1722"/>
    <w:rsid w:val="001A17EA"/>
    <w:rsid w:val="001A19A9"/>
    <w:rsid w:val="001A1A31"/>
    <w:rsid w:val="001A1A6D"/>
    <w:rsid w:val="001A1A9C"/>
    <w:rsid w:val="001A1AF3"/>
    <w:rsid w:val="001A1B6D"/>
    <w:rsid w:val="001A1D17"/>
    <w:rsid w:val="001A1D3F"/>
    <w:rsid w:val="001A1D7A"/>
    <w:rsid w:val="001A1E7C"/>
    <w:rsid w:val="001A21A2"/>
    <w:rsid w:val="001A2243"/>
    <w:rsid w:val="001A22AA"/>
    <w:rsid w:val="001A252C"/>
    <w:rsid w:val="001A25CD"/>
    <w:rsid w:val="001A2653"/>
    <w:rsid w:val="001A27E0"/>
    <w:rsid w:val="001A2927"/>
    <w:rsid w:val="001A2A4F"/>
    <w:rsid w:val="001A2BC7"/>
    <w:rsid w:val="001A2DA6"/>
    <w:rsid w:val="001A2F8B"/>
    <w:rsid w:val="001A2FF1"/>
    <w:rsid w:val="001A30C9"/>
    <w:rsid w:val="001A32CC"/>
    <w:rsid w:val="001A33A3"/>
    <w:rsid w:val="001A33A6"/>
    <w:rsid w:val="001A3452"/>
    <w:rsid w:val="001A367D"/>
    <w:rsid w:val="001A3698"/>
    <w:rsid w:val="001A36D7"/>
    <w:rsid w:val="001A373E"/>
    <w:rsid w:val="001A37E9"/>
    <w:rsid w:val="001A38D5"/>
    <w:rsid w:val="001A3996"/>
    <w:rsid w:val="001A3BB6"/>
    <w:rsid w:val="001A3C96"/>
    <w:rsid w:val="001A3CA6"/>
    <w:rsid w:val="001A3D0D"/>
    <w:rsid w:val="001A3E7A"/>
    <w:rsid w:val="001A3F28"/>
    <w:rsid w:val="001A40DE"/>
    <w:rsid w:val="001A4127"/>
    <w:rsid w:val="001A450C"/>
    <w:rsid w:val="001A4599"/>
    <w:rsid w:val="001A47BB"/>
    <w:rsid w:val="001A47EB"/>
    <w:rsid w:val="001A4835"/>
    <w:rsid w:val="001A4849"/>
    <w:rsid w:val="001A4C69"/>
    <w:rsid w:val="001A4DE3"/>
    <w:rsid w:val="001A4E24"/>
    <w:rsid w:val="001A4E26"/>
    <w:rsid w:val="001A4E51"/>
    <w:rsid w:val="001A4F39"/>
    <w:rsid w:val="001A4FC7"/>
    <w:rsid w:val="001A5157"/>
    <w:rsid w:val="001A517D"/>
    <w:rsid w:val="001A521E"/>
    <w:rsid w:val="001A54C1"/>
    <w:rsid w:val="001A54DD"/>
    <w:rsid w:val="001A5637"/>
    <w:rsid w:val="001A57A5"/>
    <w:rsid w:val="001A5866"/>
    <w:rsid w:val="001A5A66"/>
    <w:rsid w:val="001A5AEC"/>
    <w:rsid w:val="001A5BA5"/>
    <w:rsid w:val="001A5BCC"/>
    <w:rsid w:val="001A5C13"/>
    <w:rsid w:val="001A5DB7"/>
    <w:rsid w:val="001A6115"/>
    <w:rsid w:val="001A613F"/>
    <w:rsid w:val="001A6153"/>
    <w:rsid w:val="001A6199"/>
    <w:rsid w:val="001A61BF"/>
    <w:rsid w:val="001A62FA"/>
    <w:rsid w:val="001A6307"/>
    <w:rsid w:val="001A63C1"/>
    <w:rsid w:val="001A64ED"/>
    <w:rsid w:val="001A64FA"/>
    <w:rsid w:val="001A654F"/>
    <w:rsid w:val="001A6639"/>
    <w:rsid w:val="001A68C0"/>
    <w:rsid w:val="001A6937"/>
    <w:rsid w:val="001A6B9A"/>
    <w:rsid w:val="001A6C75"/>
    <w:rsid w:val="001A6D3F"/>
    <w:rsid w:val="001A6DA1"/>
    <w:rsid w:val="001A6DDF"/>
    <w:rsid w:val="001A6EE8"/>
    <w:rsid w:val="001A6FE6"/>
    <w:rsid w:val="001A70F1"/>
    <w:rsid w:val="001A70F5"/>
    <w:rsid w:val="001A7178"/>
    <w:rsid w:val="001A72B7"/>
    <w:rsid w:val="001A736D"/>
    <w:rsid w:val="001A7410"/>
    <w:rsid w:val="001A7558"/>
    <w:rsid w:val="001A7569"/>
    <w:rsid w:val="001A75AF"/>
    <w:rsid w:val="001A75D7"/>
    <w:rsid w:val="001A7633"/>
    <w:rsid w:val="001A794F"/>
    <w:rsid w:val="001A7A18"/>
    <w:rsid w:val="001A7B1B"/>
    <w:rsid w:val="001A7CD7"/>
    <w:rsid w:val="001A7D92"/>
    <w:rsid w:val="001A7DA7"/>
    <w:rsid w:val="001A7E79"/>
    <w:rsid w:val="001A7EEE"/>
    <w:rsid w:val="001A7F1C"/>
    <w:rsid w:val="001A7FA3"/>
    <w:rsid w:val="001B000B"/>
    <w:rsid w:val="001B0013"/>
    <w:rsid w:val="001B005F"/>
    <w:rsid w:val="001B0071"/>
    <w:rsid w:val="001B011A"/>
    <w:rsid w:val="001B02E9"/>
    <w:rsid w:val="001B03C5"/>
    <w:rsid w:val="001B0499"/>
    <w:rsid w:val="001B05B0"/>
    <w:rsid w:val="001B0658"/>
    <w:rsid w:val="001B06B6"/>
    <w:rsid w:val="001B079D"/>
    <w:rsid w:val="001B08F2"/>
    <w:rsid w:val="001B08F5"/>
    <w:rsid w:val="001B0DFA"/>
    <w:rsid w:val="001B0EC9"/>
    <w:rsid w:val="001B0ECD"/>
    <w:rsid w:val="001B0FDE"/>
    <w:rsid w:val="001B102E"/>
    <w:rsid w:val="001B106B"/>
    <w:rsid w:val="001B10B9"/>
    <w:rsid w:val="001B11FC"/>
    <w:rsid w:val="001B12B6"/>
    <w:rsid w:val="001B1338"/>
    <w:rsid w:val="001B1377"/>
    <w:rsid w:val="001B13EE"/>
    <w:rsid w:val="001B1565"/>
    <w:rsid w:val="001B166D"/>
    <w:rsid w:val="001B1793"/>
    <w:rsid w:val="001B19A3"/>
    <w:rsid w:val="001B1ACF"/>
    <w:rsid w:val="001B1B0C"/>
    <w:rsid w:val="001B1BC8"/>
    <w:rsid w:val="001B1C6C"/>
    <w:rsid w:val="001B1DED"/>
    <w:rsid w:val="001B1EEC"/>
    <w:rsid w:val="001B1F4D"/>
    <w:rsid w:val="001B1FE5"/>
    <w:rsid w:val="001B1FFD"/>
    <w:rsid w:val="001B249F"/>
    <w:rsid w:val="001B2527"/>
    <w:rsid w:val="001B25D5"/>
    <w:rsid w:val="001B273A"/>
    <w:rsid w:val="001B2782"/>
    <w:rsid w:val="001B28B5"/>
    <w:rsid w:val="001B28C7"/>
    <w:rsid w:val="001B2975"/>
    <w:rsid w:val="001B2A36"/>
    <w:rsid w:val="001B2A6B"/>
    <w:rsid w:val="001B2AB6"/>
    <w:rsid w:val="001B2AD9"/>
    <w:rsid w:val="001B2C13"/>
    <w:rsid w:val="001B2C1C"/>
    <w:rsid w:val="001B2C57"/>
    <w:rsid w:val="001B2D38"/>
    <w:rsid w:val="001B2E73"/>
    <w:rsid w:val="001B2E94"/>
    <w:rsid w:val="001B2ED9"/>
    <w:rsid w:val="001B2FB5"/>
    <w:rsid w:val="001B3005"/>
    <w:rsid w:val="001B3203"/>
    <w:rsid w:val="001B347E"/>
    <w:rsid w:val="001B3552"/>
    <w:rsid w:val="001B3554"/>
    <w:rsid w:val="001B359A"/>
    <w:rsid w:val="001B35B1"/>
    <w:rsid w:val="001B36BC"/>
    <w:rsid w:val="001B3870"/>
    <w:rsid w:val="001B38A4"/>
    <w:rsid w:val="001B38EA"/>
    <w:rsid w:val="001B392B"/>
    <w:rsid w:val="001B39DE"/>
    <w:rsid w:val="001B3B62"/>
    <w:rsid w:val="001B3C20"/>
    <w:rsid w:val="001B3DA1"/>
    <w:rsid w:val="001B3E26"/>
    <w:rsid w:val="001B3E43"/>
    <w:rsid w:val="001B3EC8"/>
    <w:rsid w:val="001B3EE3"/>
    <w:rsid w:val="001B3F70"/>
    <w:rsid w:val="001B404E"/>
    <w:rsid w:val="001B4125"/>
    <w:rsid w:val="001B4129"/>
    <w:rsid w:val="001B4136"/>
    <w:rsid w:val="001B421F"/>
    <w:rsid w:val="001B4295"/>
    <w:rsid w:val="001B4418"/>
    <w:rsid w:val="001B444D"/>
    <w:rsid w:val="001B485A"/>
    <w:rsid w:val="001B4AB9"/>
    <w:rsid w:val="001B4B10"/>
    <w:rsid w:val="001B4B21"/>
    <w:rsid w:val="001B4BFC"/>
    <w:rsid w:val="001B4DFF"/>
    <w:rsid w:val="001B4E72"/>
    <w:rsid w:val="001B4F06"/>
    <w:rsid w:val="001B51AB"/>
    <w:rsid w:val="001B51B6"/>
    <w:rsid w:val="001B5344"/>
    <w:rsid w:val="001B55CC"/>
    <w:rsid w:val="001B5808"/>
    <w:rsid w:val="001B5B14"/>
    <w:rsid w:val="001B5C9F"/>
    <w:rsid w:val="001B5CC6"/>
    <w:rsid w:val="001B5D09"/>
    <w:rsid w:val="001B5D34"/>
    <w:rsid w:val="001B5E65"/>
    <w:rsid w:val="001B5F5C"/>
    <w:rsid w:val="001B60D7"/>
    <w:rsid w:val="001B629D"/>
    <w:rsid w:val="001B643A"/>
    <w:rsid w:val="001B6578"/>
    <w:rsid w:val="001B65AC"/>
    <w:rsid w:val="001B660E"/>
    <w:rsid w:val="001B66B1"/>
    <w:rsid w:val="001B6845"/>
    <w:rsid w:val="001B68B1"/>
    <w:rsid w:val="001B6918"/>
    <w:rsid w:val="001B6990"/>
    <w:rsid w:val="001B69BD"/>
    <w:rsid w:val="001B6B2B"/>
    <w:rsid w:val="001B6C05"/>
    <w:rsid w:val="001B6C2A"/>
    <w:rsid w:val="001B6DA3"/>
    <w:rsid w:val="001B6DE6"/>
    <w:rsid w:val="001B7269"/>
    <w:rsid w:val="001B72AD"/>
    <w:rsid w:val="001B7406"/>
    <w:rsid w:val="001B7881"/>
    <w:rsid w:val="001B78AD"/>
    <w:rsid w:val="001B7BBC"/>
    <w:rsid w:val="001B7D69"/>
    <w:rsid w:val="001B7E91"/>
    <w:rsid w:val="001C0133"/>
    <w:rsid w:val="001C0158"/>
    <w:rsid w:val="001C01DC"/>
    <w:rsid w:val="001C0232"/>
    <w:rsid w:val="001C02DD"/>
    <w:rsid w:val="001C04B4"/>
    <w:rsid w:val="001C052F"/>
    <w:rsid w:val="001C063E"/>
    <w:rsid w:val="001C073F"/>
    <w:rsid w:val="001C076E"/>
    <w:rsid w:val="001C07AD"/>
    <w:rsid w:val="001C0856"/>
    <w:rsid w:val="001C0880"/>
    <w:rsid w:val="001C08A9"/>
    <w:rsid w:val="001C09F6"/>
    <w:rsid w:val="001C0A96"/>
    <w:rsid w:val="001C0AB7"/>
    <w:rsid w:val="001C0ACB"/>
    <w:rsid w:val="001C0B37"/>
    <w:rsid w:val="001C0BBF"/>
    <w:rsid w:val="001C0E3B"/>
    <w:rsid w:val="001C0F88"/>
    <w:rsid w:val="001C0FBA"/>
    <w:rsid w:val="001C122D"/>
    <w:rsid w:val="001C129F"/>
    <w:rsid w:val="001C1361"/>
    <w:rsid w:val="001C1383"/>
    <w:rsid w:val="001C13AF"/>
    <w:rsid w:val="001C171C"/>
    <w:rsid w:val="001C1816"/>
    <w:rsid w:val="001C18DA"/>
    <w:rsid w:val="001C1938"/>
    <w:rsid w:val="001C1940"/>
    <w:rsid w:val="001C1A0B"/>
    <w:rsid w:val="001C1C17"/>
    <w:rsid w:val="001C1CC7"/>
    <w:rsid w:val="001C1CDE"/>
    <w:rsid w:val="001C1D70"/>
    <w:rsid w:val="001C1DC9"/>
    <w:rsid w:val="001C1DD5"/>
    <w:rsid w:val="001C1E87"/>
    <w:rsid w:val="001C1E96"/>
    <w:rsid w:val="001C1FFA"/>
    <w:rsid w:val="001C2090"/>
    <w:rsid w:val="001C210C"/>
    <w:rsid w:val="001C216C"/>
    <w:rsid w:val="001C2190"/>
    <w:rsid w:val="001C2214"/>
    <w:rsid w:val="001C2397"/>
    <w:rsid w:val="001C25C8"/>
    <w:rsid w:val="001C26B6"/>
    <w:rsid w:val="001C2700"/>
    <w:rsid w:val="001C276A"/>
    <w:rsid w:val="001C2792"/>
    <w:rsid w:val="001C27AF"/>
    <w:rsid w:val="001C29E4"/>
    <w:rsid w:val="001C2A68"/>
    <w:rsid w:val="001C2AA6"/>
    <w:rsid w:val="001C2AC9"/>
    <w:rsid w:val="001C2B5A"/>
    <w:rsid w:val="001C2C70"/>
    <w:rsid w:val="001C2C71"/>
    <w:rsid w:val="001C2DB7"/>
    <w:rsid w:val="001C2E66"/>
    <w:rsid w:val="001C2F8D"/>
    <w:rsid w:val="001C3173"/>
    <w:rsid w:val="001C3238"/>
    <w:rsid w:val="001C32AC"/>
    <w:rsid w:val="001C3384"/>
    <w:rsid w:val="001C357A"/>
    <w:rsid w:val="001C36F3"/>
    <w:rsid w:val="001C3896"/>
    <w:rsid w:val="001C38C4"/>
    <w:rsid w:val="001C395F"/>
    <w:rsid w:val="001C3B2A"/>
    <w:rsid w:val="001C3B2C"/>
    <w:rsid w:val="001C3BE7"/>
    <w:rsid w:val="001C3C69"/>
    <w:rsid w:val="001C3E75"/>
    <w:rsid w:val="001C3F87"/>
    <w:rsid w:val="001C41B7"/>
    <w:rsid w:val="001C4265"/>
    <w:rsid w:val="001C43DD"/>
    <w:rsid w:val="001C44D0"/>
    <w:rsid w:val="001C45FF"/>
    <w:rsid w:val="001C4609"/>
    <w:rsid w:val="001C46A0"/>
    <w:rsid w:val="001C46DA"/>
    <w:rsid w:val="001C477F"/>
    <w:rsid w:val="001C48D1"/>
    <w:rsid w:val="001C4A44"/>
    <w:rsid w:val="001C4BE5"/>
    <w:rsid w:val="001C4D08"/>
    <w:rsid w:val="001C4DAE"/>
    <w:rsid w:val="001C4DFC"/>
    <w:rsid w:val="001C4EAB"/>
    <w:rsid w:val="001C4F7D"/>
    <w:rsid w:val="001C5175"/>
    <w:rsid w:val="001C521F"/>
    <w:rsid w:val="001C530F"/>
    <w:rsid w:val="001C5518"/>
    <w:rsid w:val="001C5726"/>
    <w:rsid w:val="001C572C"/>
    <w:rsid w:val="001C586C"/>
    <w:rsid w:val="001C594A"/>
    <w:rsid w:val="001C5A49"/>
    <w:rsid w:val="001C5ACF"/>
    <w:rsid w:val="001C5B5E"/>
    <w:rsid w:val="001C5C02"/>
    <w:rsid w:val="001C5CA7"/>
    <w:rsid w:val="001C5DAA"/>
    <w:rsid w:val="001C5F9F"/>
    <w:rsid w:val="001C6132"/>
    <w:rsid w:val="001C6240"/>
    <w:rsid w:val="001C628A"/>
    <w:rsid w:val="001C62B6"/>
    <w:rsid w:val="001C633B"/>
    <w:rsid w:val="001C6430"/>
    <w:rsid w:val="001C6509"/>
    <w:rsid w:val="001C65B3"/>
    <w:rsid w:val="001C65DB"/>
    <w:rsid w:val="001C65F7"/>
    <w:rsid w:val="001C669A"/>
    <w:rsid w:val="001C674F"/>
    <w:rsid w:val="001C6840"/>
    <w:rsid w:val="001C6861"/>
    <w:rsid w:val="001C6A09"/>
    <w:rsid w:val="001C6AF7"/>
    <w:rsid w:val="001C6B08"/>
    <w:rsid w:val="001C6B6B"/>
    <w:rsid w:val="001C6D59"/>
    <w:rsid w:val="001C6F66"/>
    <w:rsid w:val="001C7201"/>
    <w:rsid w:val="001C724E"/>
    <w:rsid w:val="001C7267"/>
    <w:rsid w:val="001C74E5"/>
    <w:rsid w:val="001C76B1"/>
    <w:rsid w:val="001C7A1E"/>
    <w:rsid w:val="001C7AE7"/>
    <w:rsid w:val="001C7C52"/>
    <w:rsid w:val="001C7D2C"/>
    <w:rsid w:val="001C7D3A"/>
    <w:rsid w:val="001C7D92"/>
    <w:rsid w:val="001C7DCF"/>
    <w:rsid w:val="001C7EB4"/>
    <w:rsid w:val="001C7EB9"/>
    <w:rsid w:val="001C7EFA"/>
    <w:rsid w:val="001C7F24"/>
    <w:rsid w:val="001D0044"/>
    <w:rsid w:val="001D0088"/>
    <w:rsid w:val="001D0091"/>
    <w:rsid w:val="001D00C1"/>
    <w:rsid w:val="001D01CE"/>
    <w:rsid w:val="001D033F"/>
    <w:rsid w:val="001D0356"/>
    <w:rsid w:val="001D035F"/>
    <w:rsid w:val="001D036D"/>
    <w:rsid w:val="001D050E"/>
    <w:rsid w:val="001D05B3"/>
    <w:rsid w:val="001D0642"/>
    <w:rsid w:val="001D06A7"/>
    <w:rsid w:val="001D06C8"/>
    <w:rsid w:val="001D06DF"/>
    <w:rsid w:val="001D073F"/>
    <w:rsid w:val="001D0810"/>
    <w:rsid w:val="001D089F"/>
    <w:rsid w:val="001D08D3"/>
    <w:rsid w:val="001D08FE"/>
    <w:rsid w:val="001D091F"/>
    <w:rsid w:val="001D0A01"/>
    <w:rsid w:val="001D0A33"/>
    <w:rsid w:val="001D0B81"/>
    <w:rsid w:val="001D0BF0"/>
    <w:rsid w:val="001D0C8E"/>
    <w:rsid w:val="001D0D2B"/>
    <w:rsid w:val="001D0E02"/>
    <w:rsid w:val="001D0E3F"/>
    <w:rsid w:val="001D0E67"/>
    <w:rsid w:val="001D0E9B"/>
    <w:rsid w:val="001D0FDB"/>
    <w:rsid w:val="001D10DD"/>
    <w:rsid w:val="001D142B"/>
    <w:rsid w:val="001D17F4"/>
    <w:rsid w:val="001D1A83"/>
    <w:rsid w:val="001D1B05"/>
    <w:rsid w:val="001D1BC9"/>
    <w:rsid w:val="001D1DD8"/>
    <w:rsid w:val="001D1DEA"/>
    <w:rsid w:val="001D1E12"/>
    <w:rsid w:val="001D1E74"/>
    <w:rsid w:val="001D1F2D"/>
    <w:rsid w:val="001D1F8C"/>
    <w:rsid w:val="001D2068"/>
    <w:rsid w:val="001D2082"/>
    <w:rsid w:val="001D2237"/>
    <w:rsid w:val="001D2399"/>
    <w:rsid w:val="001D23D4"/>
    <w:rsid w:val="001D25B3"/>
    <w:rsid w:val="001D26F1"/>
    <w:rsid w:val="001D2713"/>
    <w:rsid w:val="001D2793"/>
    <w:rsid w:val="001D2A82"/>
    <w:rsid w:val="001D2A8A"/>
    <w:rsid w:val="001D2E5C"/>
    <w:rsid w:val="001D2F34"/>
    <w:rsid w:val="001D3010"/>
    <w:rsid w:val="001D305E"/>
    <w:rsid w:val="001D313C"/>
    <w:rsid w:val="001D3232"/>
    <w:rsid w:val="001D3373"/>
    <w:rsid w:val="001D3502"/>
    <w:rsid w:val="001D35CB"/>
    <w:rsid w:val="001D3A14"/>
    <w:rsid w:val="001D3A3D"/>
    <w:rsid w:val="001D3AB4"/>
    <w:rsid w:val="001D3B2F"/>
    <w:rsid w:val="001D3BA8"/>
    <w:rsid w:val="001D3C35"/>
    <w:rsid w:val="001D3C66"/>
    <w:rsid w:val="001D3D20"/>
    <w:rsid w:val="001D3D38"/>
    <w:rsid w:val="001D3D82"/>
    <w:rsid w:val="001D3F5A"/>
    <w:rsid w:val="001D40A3"/>
    <w:rsid w:val="001D4229"/>
    <w:rsid w:val="001D4263"/>
    <w:rsid w:val="001D441E"/>
    <w:rsid w:val="001D44F9"/>
    <w:rsid w:val="001D4504"/>
    <w:rsid w:val="001D4676"/>
    <w:rsid w:val="001D46E2"/>
    <w:rsid w:val="001D47B7"/>
    <w:rsid w:val="001D4853"/>
    <w:rsid w:val="001D489F"/>
    <w:rsid w:val="001D4B58"/>
    <w:rsid w:val="001D4BD5"/>
    <w:rsid w:val="001D4BE6"/>
    <w:rsid w:val="001D4C4F"/>
    <w:rsid w:val="001D4CC0"/>
    <w:rsid w:val="001D4E7C"/>
    <w:rsid w:val="001D4F8E"/>
    <w:rsid w:val="001D5272"/>
    <w:rsid w:val="001D530C"/>
    <w:rsid w:val="001D5350"/>
    <w:rsid w:val="001D549D"/>
    <w:rsid w:val="001D5510"/>
    <w:rsid w:val="001D5531"/>
    <w:rsid w:val="001D5584"/>
    <w:rsid w:val="001D55AD"/>
    <w:rsid w:val="001D569B"/>
    <w:rsid w:val="001D582E"/>
    <w:rsid w:val="001D597D"/>
    <w:rsid w:val="001D59A5"/>
    <w:rsid w:val="001D5BFA"/>
    <w:rsid w:val="001D5CCF"/>
    <w:rsid w:val="001D5CE0"/>
    <w:rsid w:val="001D5CF0"/>
    <w:rsid w:val="001D5D23"/>
    <w:rsid w:val="001D5DC5"/>
    <w:rsid w:val="001D5E73"/>
    <w:rsid w:val="001D5EE0"/>
    <w:rsid w:val="001D5F5D"/>
    <w:rsid w:val="001D600F"/>
    <w:rsid w:val="001D604A"/>
    <w:rsid w:val="001D608C"/>
    <w:rsid w:val="001D63FC"/>
    <w:rsid w:val="001D64BA"/>
    <w:rsid w:val="001D64C1"/>
    <w:rsid w:val="001D6692"/>
    <w:rsid w:val="001D66C4"/>
    <w:rsid w:val="001D66E7"/>
    <w:rsid w:val="001D6740"/>
    <w:rsid w:val="001D68D0"/>
    <w:rsid w:val="001D6905"/>
    <w:rsid w:val="001D6AA0"/>
    <w:rsid w:val="001D6AD5"/>
    <w:rsid w:val="001D6B34"/>
    <w:rsid w:val="001D6CC7"/>
    <w:rsid w:val="001D6E1D"/>
    <w:rsid w:val="001D6E5E"/>
    <w:rsid w:val="001D6E7B"/>
    <w:rsid w:val="001D6EA0"/>
    <w:rsid w:val="001D6F4C"/>
    <w:rsid w:val="001D7286"/>
    <w:rsid w:val="001D731E"/>
    <w:rsid w:val="001D7587"/>
    <w:rsid w:val="001D75A5"/>
    <w:rsid w:val="001D766F"/>
    <w:rsid w:val="001D771B"/>
    <w:rsid w:val="001D775D"/>
    <w:rsid w:val="001D79F8"/>
    <w:rsid w:val="001D7B50"/>
    <w:rsid w:val="001D7C40"/>
    <w:rsid w:val="001D7DDA"/>
    <w:rsid w:val="001D7FA3"/>
    <w:rsid w:val="001E0103"/>
    <w:rsid w:val="001E016F"/>
    <w:rsid w:val="001E027E"/>
    <w:rsid w:val="001E0358"/>
    <w:rsid w:val="001E053C"/>
    <w:rsid w:val="001E060B"/>
    <w:rsid w:val="001E08AD"/>
    <w:rsid w:val="001E0951"/>
    <w:rsid w:val="001E0B1B"/>
    <w:rsid w:val="001E0B48"/>
    <w:rsid w:val="001E0B4A"/>
    <w:rsid w:val="001E0C3F"/>
    <w:rsid w:val="001E0C4F"/>
    <w:rsid w:val="001E0D3F"/>
    <w:rsid w:val="001E0E10"/>
    <w:rsid w:val="001E0E7D"/>
    <w:rsid w:val="001E0E94"/>
    <w:rsid w:val="001E0EA3"/>
    <w:rsid w:val="001E0EE6"/>
    <w:rsid w:val="001E0FB1"/>
    <w:rsid w:val="001E1089"/>
    <w:rsid w:val="001E1242"/>
    <w:rsid w:val="001E124A"/>
    <w:rsid w:val="001E127D"/>
    <w:rsid w:val="001E13AB"/>
    <w:rsid w:val="001E13BB"/>
    <w:rsid w:val="001E147F"/>
    <w:rsid w:val="001E1497"/>
    <w:rsid w:val="001E150D"/>
    <w:rsid w:val="001E168B"/>
    <w:rsid w:val="001E1907"/>
    <w:rsid w:val="001E1970"/>
    <w:rsid w:val="001E1988"/>
    <w:rsid w:val="001E19A8"/>
    <w:rsid w:val="001E1A3E"/>
    <w:rsid w:val="001E1B1E"/>
    <w:rsid w:val="001E1B6C"/>
    <w:rsid w:val="001E1B7D"/>
    <w:rsid w:val="001E1B88"/>
    <w:rsid w:val="001E1BD0"/>
    <w:rsid w:val="001E1D04"/>
    <w:rsid w:val="001E1ED0"/>
    <w:rsid w:val="001E1FAA"/>
    <w:rsid w:val="001E1FCA"/>
    <w:rsid w:val="001E20B1"/>
    <w:rsid w:val="001E21B1"/>
    <w:rsid w:val="001E222A"/>
    <w:rsid w:val="001E229B"/>
    <w:rsid w:val="001E247F"/>
    <w:rsid w:val="001E24BF"/>
    <w:rsid w:val="001E2512"/>
    <w:rsid w:val="001E26AB"/>
    <w:rsid w:val="001E26B2"/>
    <w:rsid w:val="001E26C6"/>
    <w:rsid w:val="001E2846"/>
    <w:rsid w:val="001E28AA"/>
    <w:rsid w:val="001E2B27"/>
    <w:rsid w:val="001E2BAA"/>
    <w:rsid w:val="001E2C53"/>
    <w:rsid w:val="001E2C5D"/>
    <w:rsid w:val="001E2EB7"/>
    <w:rsid w:val="001E32FE"/>
    <w:rsid w:val="001E3414"/>
    <w:rsid w:val="001E34A7"/>
    <w:rsid w:val="001E3508"/>
    <w:rsid w:val="001E3577"/>
    <w:rsid w:val="001E35B2"/>
    <w:rsid w:val="001E36B4"/>
    <w:rsid w:val="001E3928"/>
    <w:rsid w:val="001E394F"/>
    <w:rsid w:val="001E3B24"/>
    <w:rsid w:val="001E3B9B"/>
    <w:rsid w:val="001E3CBE"/>
    <w:rsid w:val="001E3E01"/>
    <w:rsid w:val="001E3F3D"/>
    <w:rsid w:val="001E40E8"/>
    <w:rsid w:val="001E419E"/>
    <w:rsid w:val="001E4450"/>
    <w:rsid w:val="001E44A0"/>
    <w:rsid w:val="001E44C8"/>
    <w:rsid w:val="001E45E1"/>
    <w:rsid w:val="001E4856"/>
    <w:rsid w:val="001E4995"/>
    <w:rsid w:val="001E4AB7"/>
    <w:rsid w:val="001E4AC0"/>
    <w:rsid w:val="001E4C86"/>
    <w:rsid w:val="001E4C87"/>
    <w:rsid w:val="001E4CC9"/>
    <w:rsid w:val="001E4FA3"/>
    <w:rsid w:val="001E5211"/>
    <w:rsid w:val="001E5375"/>
    <w:rsid w:val="001E5415"/>
    <w:rsid w:val="001E54E5"/>
    <w:rsid w:val="001E552A"/>
    <w:rsid w:val="001E552D"/>
    <w:rsid w:val="001E5549"/>
    <w:rsid w:val="001E55C7"/>
    <w:rsid w:val="001E55E6"/>
    <w:rsid w:val="001E574C"/>
    <w:rsid w:val="001E58BD"/>
    <w:rsid w:val="001E5A16"/>
    <w:rsid w:val="001E5ACC"/>
    <w:rsid w:val="001E5B4D"/>
    <w:rsid w:val="001E5C7B"/>
    <w:rsid w:val="001E5F69"/>
    <w:rsid w:val="001E5FC2"/>
    <w:rsid w:val="001E60CA"/>
    <w:rsid w:val="001E6198"/>
    <w:rsid w:val="001E61DE"/>
    <w:rsid w:val="001E62CC"/>
    <w:rsid w:val="001E63CB"/>
    <w:rsid w:val="001E63E6"/>
    <w:rsid w:val="001E6413"/>
    <w:rsid w:val="001E673B"/>
    <w:rsid w:val="001E674A"/>
    <w:rsid w:val="001E6878"/>
    <w:rsid w:val="001E6953"/>
    <w:rsid w:val="001E69CE"/>
    <w:rsid w:val="001E6A24"/>
    <w:rsid w:val="001E6AF8"/>
    <w:rsid w:val="001E6B9A"/>
    <w:rsid w:val="001E6BD1"/>
    <w:rsid w:val="001E6C88"/>
    <w:rsid w:val="001E6D41"/>
    <w:rsid w:val="001E6E64"/>
    <w:rsid w:val="001E6E7B"/>
    <w:rsid w:val="001E6F39"/>
    <w:rsid w:val="001E71F3"/>
    <w:rsid w:val="001E7247"/>
    <w:rsid w:val="001E74BA"/>
    <w:rsid w:val="001E7691"/>
    <w:rsid w:val="001E76EC"/>
    <w:rsid w:val="001E77B0"/>
    <w:rsid w:val="001E77B7"/>
    <w:rsid w:val="001E78CA"/>
    <w:rsid w:val="001E7A42"/>
    <w:rsid w:val="001E7B23"/>
    <w:rsid w:val="001E7BCA"/>
    <w:rsid w:val="001E7C57"/>
    <w:rsid w:val="001E7CB2"/>
    <w:rsid w:val="001E7EF9"/>
    <w:rsid w:val="001E7F78"/>
    <w:rsid w:val="001F0103"/>
    <w:rsid w:val="001F01A5"/>
    <w:rsid w:val="001F0238"/>
    <w:rsid w:val="001F031E"/>
    <w:rsid w:val="001F042A"/>
    <w:rsid w:val="001F05B7"/>
    <w:rsid w:val="001F07FD"/>
    <w:rsid w:val="001F08E9"/>
    <w:rsid w:val="001F09BF"/>
    <w:rsid w:val="001F09DC"/>
    <w:rsid w:val="001F0B1C"/>
    <w:rsid w:val="001F0F2C"/>
    <w:rsid w:val="001F0FA2"/>
    <w:rsid w:val="001F0FD7"/>
    <w:rsid w:val="001F1050"/>
    <w:rsid w:val="001F10C0"/>
    <w:rsid w:val="001F1126"/>
    <w:rsid w:val="001F11CD"/>
    <w:rsid w:val="001F1323"/>
    <w:rsid w:val="001F1423"/>
    <w:rsid w:val="001F1636"/>
    <w:rsid w:val="001F1688"/>
    <w:rsid w:val="001F171D"/>
    <w:rsid w:val="001F1858"/>
    <w:rsid w:val="001F1A07"/>
    <w:rsid w:val="001F1AC9"/>
    <w:rsid w:val="001F1B12"/>
    <w:rsid w:val="001F1CC3"/>
    <w:rsid w:val="001F1CDA"/>
    <w:rsid w:val="001F1E55"/>
    <w:rsid w:val="001F228A"/>
    <w:rsid w:val="001F2293"/>
    <w:rsid w:val="001F2438"/>
    <w:rsid w:val="001F248F"/>
    <w:rsid w:val="001F24A5"/>
    <w:rsid w:val="001F24C8"/>
    <w:rsid w:val="001F2596"/>
    <w:rsid w:val="001F25B7"/>
    <w:rsid w:val="001F291D"/>
    <w:rsid w:val="001F29CD"/>
    <w:rsid w:val="001F2C18"/>
    <w:rsid w:val="001F2C5F"/>
    <w:rsid w:val="001F2D07"/>
    <w:rsid w:val="001F2E79"/>
    <w:rsid w:val="001F3150"/>
    <w:rsid w:val="001F3203"/>
    <w:rsid w:val="001F3263"/>
    <w:rsid w:val="001F3532"/>
    <w:rsid w:val="001F3754"/>
    <w:rsid w:val="001F3856"/>
    <w:rsid w:val="001F3932"/>
    <w:rsid w:val="001F3953"/>
    <w:rsid w:val="001F3B7D"/>
    <w:rsid w:val="001F3C27"/>
    <w:rsid w:val="001F3C2E"/>
    <w:rsid w:val="001F3C2F"/>
    <w:rsid w:val="001F3C7E"/>
    <w:rsid w:val="001F3FB5"/>
    <w:rsid w:val="001F4165"/>
    <w:rsid w:val="001F42B2"/>
    <w:rsid w:val="001F43E6"/>
    <w:rsid w:val="001F448F"/>
    <w:rsid w:val="001F44F2"/>
    <w:rsid w:val="001F451C"/>
    <w:rsid w:val="001F46EE"/>
    <w:rsid w:val="001F4777"/>
    <w:rsid w:val="001F4791"/>
    <w:rsid w:val="001F4804"/>
    <w:rsid w:val="001F4843"/>
    <w:rsid w:val="001F4896"/>
    <w:rsid w:val="001F4904"/>
    <w:rsid w:val="001F4939"/>
    <w:rsid w:val="001F4C5A"/>
    <w:rsid w:val="001F4C6A"/>
    <w:rsid w:val="001F4CDD"/>
    <w:rsid w:val="001F4E98"/>
    <w:rsid w:val="001F4F2C"/>
    <w:rsid w:val="001F4F8F"/>
    <w:rsid w:val="001F502F"/>
    <w:rsid w:val="001F50A2"/>
    <w:rsid w:val="001F5135"/>
    <w:rsid w:val="001F5352"/>
    <w:rsid w:val="001F5580"/>
    <w:rsid w:val="001F573F"/>
    <w:rsid w:val="001F577C"/>
    <w:rsid w:val="001F5793"/>
    <w:rsid w:val="001F57B1"/>
    <w:rsid w:val="001F5BD6"/>
    <w:rsid w:val="001F5CE4"/>
    <w:rsid w:val="001F5DB6"/>
    <w:rsid w:val="001F5F52"/>
    <w:rsid w:val="001F5FC8"/>
    <w:rsid w:val="001F6017"/>
    <w:rsid w:val="001F60ED"/>
    <w:rsid w:val="001F6356"/>
    <w:rsid w:val="001F63DD"/>
    <w:rsid w:val="001F6439"/>
    <w:rsid w:val="001F6791"/>
    <w:rsid w:val="001F68F2"/>
    <w:rsid w:val="001F6AD1"/>
    <w:rsid w:val="001F6BB4"/>
    <w:rsid w:val="001F6C0E"/>
    <w:rsid w:val="001F6D4B"/>
    <w:rsid w:val="001F6E71"/>
    <w:rsid w:val="001F70BD"/>
    <w:rsid w:val="001F7299"/>
    <w:rsid w:val="001F7401"/>
    <w:rsid w:val="001F7502"/>
    <w:rsid w:val="001F76C0"/>
    <w:rsid w:val="001F76C6"/>
    <w:rsid w:val="001F7773"/>
    <w:rsid w:val="001F780C"/>
    <w:rsid w:val="001F7818"/>
    <w:rsid w:val="001F791B"/>
    <w:rsid w:val="001F7ABC"/>
    <w:rsid w:val="001F7B22"/>
    <w:rsid w:val="001F7B58"/>
    <w:rsid w:val="001F7E76"/>
    <w:rsid w:val="001F7F5C"/>
    <w:rsid w:val="001F7FE3"/>
    <w:rsid w:val="001F7FF5"/>
    <w:rsid w:val="00200073"/>
    <w:rsid w:val="00200079"/>
    <w:rsid w:val="002000D5"/>
    <w:rsid w:val="00200108"/>
    <w:rsid w:val="00200122"/>
    <w:rsid w:val="0020073E"/>
    <w:rsid w:val="00200864"/>
    <w:rsid w:val="002008D2"/>
    <w:rsid w:val="002008F4"/>
    <w:rsid w:val="00200930"/>
    <w:rsid w:val="002009BF"/>
    <w:rsid w:val="00200B83"/>
    <w:rsid w:val="00200BBA"/>
    <w:rsid w:val="00200C60"/>
    <w:rsid w:val="00200CFB"/>
    <w:rsid w:val="00201150"/>
    <w:rsid w:val="002012B7"/>
    <w:rsid w:val="00201416"/>
    <w:rsid w:val="002015B9"/>
    <w:rsid w:val="002015E8"/>
    <w:rsid w:val="002015FA"/>
    <w:rsid w:val="002019E8"/>
    <w:rsid w:val="00201A2F"/>
    <w:rsid w:val="00201A55"/>
    <w:rsid w:val="00201A74"/>
    <w:rsid w:val="00201AC7"/>
    <w:rsid w:val="00201BAC"/>
    <w:rsid w:val="00201C3E"/>
    <w:rsid w:val="00201ED8"/>
    <w:rsid w:val="00202175"/>
    <w:rsid w:val="00202183"/>
    <w:rsid w:val="0020252C"/>
    <w:rsid w:val="002027A2"/>
    <w:rsid w:val="00202AFD"/>
    <w:rsid w:val="00202B79"/>
    <w:rsid w:val="00202CE2"/>
    <w:rsid w:val="00202DBA"/>
    <w:rsid w:val="00202E76"/>
    <w:rsid w:val="00202EE1"/>
    <w:rsid w:val="00202FBC"/>
    <w:rsid w:val="00203006"/>
    <w:rsid w:val="00203037"/>
    <w:rsid w:val="002031C3"/>
    <w:rsid w:val="002031D6"/>
    <w:rsid w:val="002032E7"/>
    <w:rsid w:val="002032FE"/>
    <w:rsid w:val="00203388"/>
    <w:rsid w:val="0020345A"/>
    <w:rsid w:val="00203461"/>
    <w:rsid w:val="00203573"/>
    <w:rsid w:val="002035D9"/>
    <w:rsid w:val="002036EA"/>
    <w:rsid w:val="00203820"/>
    <w:rsid w:val="002039F6"/>
    <w:rsid w:val="00203A40"/>
    <w:rsid w:val="00203ACC"/>
    <w:rsid w:val="00203B11"/>
    <w:rsid w:val="00203B87"/>
    <w:rsid w:val="00203D3F"/>
    <w:rsid w:val="00203DD7"/>
    <w:rsid w:val="00203E9D"/>
    <w:rsid w:val="00204176"/>
    <w:rsid w:val="00204232"/>
    <w:rsid w:val="002043ED"/>
    <w:rsid w:val="00204443"/>
    <w:rsid w:val="00204454"/>
    <w:rsid w:val="0020448F"/>
    <w:rsid w:val="002044DD"/>
    <w:rsid w:val="00204515"/>
    <w:rsid w:val="002047F7"/>
    <w:rsid w:val="00204915"/>
    <w:rsid w:val="00204925"/>
    <w:rsid w:val="0020497A"/>
    <w:rsid w:val="002049D6"/>
    <w:rsid w:val="002049F1"/>
    <w:rsid w:val="00204AD1"/>
    <w:rsid w:val="00204BD7"/>
    <w:rsid w:val="00204D06"/>
    <w:rsid w:val="00204D82"/>
    <w:rsid w:val="00204DB4"/>
    <w:rsid w:val="00204E9A"/>
    <w:rsid w:val="00204F39"/>
    <w:rsid w:val="00204FB9"/>
    <w:rsid w:val="0020503A"/>
    <w:rsid w:val="0020513D"/>
    <w:rsid w:val="0020517F"/>
    <w:rsid w:val="00205371"/>
    <w:rsid w:val="002053A4"/>
    <w:rsid w:val="002053D6"/>
    <w:rsid w:val="002055C1"/>
    <w:rsid w:val="00205613"/>
    <w:rsid w:val="002056A4"/>
    <w:rsid w:val="002056B2"/>
    <w:rsid w:val="002057D8"/>
    <w:rsid w:val="002059B5"/>
    <w:rsid w:val="00205ADA"/>
    <w:rsid w:val="00205C4D"/>
    <w:rsid w:val="00205D65"/>
    <w:rsid w:val="00205D85"/>
    <w:rsid w:val="00205E09"/>
    <w:rsid w:val="00205F69"/>
    <w:rsid w:val="00206134"/>
    <w:rsid w:val="0020614C"/>
    <w:rsid w:val="002062C8"/>
    <w:rsid w:val="00206327"/>
    <w:rsid w:val="00206386"/>
    <w:rsid w:val="00206437"/>
    <w:rsid w:val="0020644C"/>
    <w:rsid w:val="00206531"/>
    <w:rsid w:val="002067F6"/>
    <w:rsid w:val="00206852"/>
    <w:rsid w:val="0020699D"/>
    <w:rsid w:val="002069CA"/>
    <w:rsid w:val="00206C70"/>
    <w:rsid w:val="00206D6F"/>
    <w:rsid w:val="00206FAE"/>
    <w:rsid w:val="0020718A"/>
    <w:rsid w:val="00207269"/>
    <w:rsid w:val="002072B7"/>
    <w:rsid w:val="0020736F"/>
    <w:rsid w:val="0020746E"/>
    <w:rsid w:val="0020752A"/>
    <w:rsid w:val="00207538"/>
    <w:rsid w:val="002075F9"/>
    <w:rsid w:val="00207699"/>
    <w:rsid w:val="002076C5"/>
    <w:rsid w:val="00207733"/>
    <w:rsid w:val="00207790"/>
    <w:rsid w:val="002079A5"/>
    <w:rsid w:val="002079A7"/>
    <w:rsid w:val="00207A29"/>
    <w:rsid w:val="00207B7F"/>
    <w:rsid w:val="00207C87"/>
    <w:rsid w:val="00207DE0"/>
    <w:rsid w:val="00207E19"/>
    <w:rsid w:val="00207E73"/>
    <w:rsid w:val="00207EE2"/>
    <w:rsid w:val="00207FF7"/>
    <w:rsid w:val="00210044"/>
    <w:rsid w:val="002100FC"/>
    <w:rsid w:val="0021014F"/>
    <w:rsid w:val="0021018F"/>
    <w:rsid w:val="002101B5"/>
    <w:rsid w:val="00210219"/>
    <w:rsid w:val="00210265"/>
    <w:rsid w:val="0021028C"/>
    <w:rsid w:val="002103CD"/>
    <w:rsid w:val="00210594"/>
    <w:rsid w:val="00210652"/>
    <w:rsid w:val="002106B2"/>
    <w:rsid w:val="0021074E"/>
    <w:rsid w:val="00210818"/>
    <w:rsid w:val="00210934"/>
    <w:rsid w:val="00210B9E"/>
    <w:rsid w:val="00210E92"/>
    <w:rsid w:val="0021105F"/>
    <w:rsid w:val="00211082"/>
    <w:rsid w:val="002110A8"/>
    <w:rsid w:val="00211183"/>
    <w:rsid w:val="00211197"/>
    <w:rsid w:val="00211300"/>
    <w:rsid w:val="00211349"/>
    <w:rsid w:val="00211465"/>
    <w:rsid w:val="0021170C"/>
    <w:rsid w:val="00211750"/>
    <w:rsid w:val="00211751"/>
    <w:rsid w:val="0021181A"/>
    <w:rsid w:val="00211886"/>
    <w:rsid w:val="00211965"/>
    <w:rsid w:val="00211AE3"/>
    <w:rsid w:val="00211B8B"/>
    <w:rsid w:val="00211D60"/>
    <w:rsid w:val="00211E00"/>
    <w:rsid w:val="00211E14"/>
    <w:rsid w:val="00211E89"/>
    <w:rsid w:val="00211ED8"/>
    <w:rsid w:val="00211EEC"/>
    <w:rsid w:val="00211FC6"/>
    <w:rsid w:val="00212026"/>
    <w:rsid w:val="0021212C"/>
    <w:rsid w:val="0021218F"/>
    <w:rsid w:val="002121A8"/>
    <w:rsid w:val="0021231D"/>
    <w:rsid w:val="002123A4"/>
    <w:rsid w:val="002123CB"/>
    <w:rsid w:val="00212561"/>
    <w:rsid w:val="002125A0"/>
    <w:rsid w:val="002125FF"/>
    <w:rsid w:val="0021263C"/>
    <w:rsid w:val="00212664"/>
    <w:rsid w:val="00212691"/>
    <w:rsid w:val="0021295C"/>
    <w:rsid w:val="002129C7"/>
    <w:rsid w:val="002129DD"/>
    <w:rsid w:val="00212A48"/>
    <w:rsid w:val="00212AAD"/>
    <w:rsid w:val="00212B53"/>
    <w:rsid w:val="00212B97"/>
    <w:rsid w:val="00212BE5"/>
    <w:rsid w:val="00212C0F"/>
    <w:rsid w:val="00212CD8"/>
    <w:rsid w:val="00212F0C"/>
    <w:rsid w:val="00212F3B"/>
    <w:rsid w:val="00213059"/>
    <w:rsid w:val="00213076"/>
    <w:rsid w:val="002130A4"/>
    <w:rsid w:val="0021313E"/>
    <w:rsid w:val="00213220"/>
    <w:rsid w:val="0021352E"/>
    <w:rsid w:val="00213593"/>
    <w:rsid w:val="002135D3"/>
    <w:rsid w:val="00213772"/>
    <w:rsid w:val="002137B5"/>
    <w:rsid w:val="002139A3"/>
    <w:rsid w:val="002139E9"/>
    <w:rsid w:val="00213B4D"/>
    <w:rsid w:val="00213CFC"/>
    <w:rsid w:val="00213DB1"/>
    <w:rsid w:val="00213E7A"/>
    <w:rsid w:val="00213EEA"/>
    <w:rsid w:val="00214210"/>
    <w:rsid w:val="002142DF"/>
    <w:rsid w:val="00214304"/>
    <w:rsid w:val="00214400"/>
    <w:rsid w:val="00214520"/>
    <w:rsid w:val="00214593"/>
    <w:rsid w:val="002147FC"/>
    <w:rsid w:val="002148A7"/>
    <w:rsid w:val="0021499F"/>
    <w:rsid w:val="00214AFC"/>
    <w:rsid w:val="00214CD8"/>
    <w:rsid w:val="00214DC5"/>
    <w:rsid w:val="0021502F"/>
    <w:rsid w:val="0021504F"/>
    <w:rsid w:val="00215102"/>
    <w:rsid w:val="0021514C"/>
    <w:rsid w:val="002152BF"/>
    <w:rsid w:val="00215314"/>
    <w:rsid w:val="002153AE"/>
    <w:rsid w:val="002154AC"/>
    <w:rsid w:val="00215553"/>
    <w:rsid w:val="00215608"/>
    <w:rsid w:val="0021566C"/>
    <w:rsid w:val="0021569C"/>
    <w:rsid w:val="002156F1"/>
    <w:rsid w:val="002157AA"/>
    <w:rsid w:val="00215857"/>
    <w:rsid w:val="0021588B"/>
    <w:rsid w:val="00215940"/>
    <w:rsid w:val="00215986"/>
    <w:rsid w:val="002159C5"/>
    <w:rsid w:val="00215A0C"/>
    <w:rsid w:val="00215C4D"/>
    <w:rsid w:val="00215D68"/>
    <w:rsid w:val="00215DB4"/>
    <w:rsid w:val="00215E33"/>
    <w:rsid w:val="002161B7"/>
    <w:rsid w:val="00216438"/>
    <w:rsid w:val="00216470"/>
    <w:rsid w:val="002164C4"/>
    <w:rsid w:val="002164DC"/>
    <w:rsid w:val="002167AB"/>
    <w:rsid w:val="002167F7"/>
    <w:rsid w:val="00216812"/>
    <w:rsid w:val="00216851"/>
    <w:rsid w:val="0021685B"/>
    <w:rsid w:val="002168F4"/>
    <w:rsid w:val="00216C4F"/>
    <w:rsid w:val="00216C5B"/>
    <w:rsid w:val="00216C8F"/>
    <w:rsid w:val="00216EC3"/>
    <w:rsid w:val="00216EE8"/>
    <w:rsid w:val="0021707A"/>
    <w:rsid w:val="002170D5"/>
    <w:rsid w:val="002171BD"/>
    <w:rsid w:val="0021729E"/>
    <w:rsid w:val="0021730C"/>
    <w:rsid w:val="00217317"/>
    <w:rsid w:val="0021737E"/>
    <w:rsid w:val="002175C2"/>
    <w:rsid w:val="00217706"/>
    <w:rsid w:val="00217780"/>
    <w:rsid w:val="00217860"/>
    <w:rsid w:val="00217B26"/>
    <w:rsid w:val="00217B4A"/>
    <w:rsid w:val="00217BBC"/>
    <w:rsid w:val="00217BCD"/>
    <w:rsid w:val="00217BED"/>
    <w:rsid w:val="00217C95"/>
    <w:rsid w:val="00217D48"/>
    <w:rsid w:val="00217DEB"/>
    <w:rsid w:val="00217E2F"/>
    <w:rsid w:val="00217F4E"/>
    <w:rsid w:val="00217FCB"/>
    <w:rsid w:val="0022020D"/>
    <w:rsid w:val="00220406"/>
    <w:rsid w:val="002205A5"/>
    <w:rsid w:val="002205C5"/>
    <w:rsid w:val="002206D5"/>
    <w:rsid w:val="002206E5"/>
    <w:rsid w:val="00220749"/>
    <w:rsid w:val="0022077B"/>
    <w:rsid w:val="002207EE"/>
    <w:rsid w:val="0022088B"/>
    <w:rsid w:val="00220999"/>
    <w:rsid w:val="00220A74"/>
    <w:rsid w:val="00220A87"/>
    <w:rsid w:val="00220CAD"/>
    <w:rsid w:val="00220D07"/>
    <w:rsid w:val="00220DAB"/>
    <w:rsid w:val="00220DF5"/>
    <w:rsid w:val="00220FCA"/>
    <w:rsid w:val="00220FDC"/>
    <w:rsid w:val="00220FF2"/>
    <w:rsid w:val="0022105D"/>
    <w:rsid w:val="00221158"/>
    <w:rsid w:val="0022118E"/>
    <w:rsid w:val="002212CB"/>
    <w:rsid w:val="0022136D"/>
    <w:rsid w:val="002213DF"/>
    <w:rsid w:val="00221445"/>
    <w:rsid w:val="00221474"/>
    <w:rsid w:val="00221679"/>
    <w:rsid w:val="0022179E"/>
    <w:rsid w:val="002217AE"/>
    <w:rsid w:val="002217D2"/>
    <w:rsid w:val="00221816"/>
    <w:rsid w:val="002218A5"/>
    <w:rsid w:val="002218AF"/>
    <w:rsid w:val="00221AA8"/>
    <w:rsid w:val="00221DF2"/>
    <w:rsid w:val="00221EFA"/>
    <w:rsid w:val="00222012"/>
    <w:rsid w:val="0022202C"/>
    <w:rsid w:val="0022206E"/>
    <w:rsid w:val="002220F6"/>
    <w:rsid w:val="00222133"/>
    <w:rsid w:val="0022225C"/>
    <w:rsid w:val="00222358"/>
    <w:rsid w:val="00222622"/>
    <w:rsid w:val="0022263D"/>
    <w:rsid w:val="002226AF"/>
    <w:rsid w:val="0022272A"/>
    <w:rsid w:val="0022285B"/>
    <w:rsid w:val="002228EE"/>
    <w:rsid w:val="002229A6"/>
    <w:rsid w:val="00222A14"/>
    <w:rsid w:val="00222A88"/>
    <w:rsid w:val="00222D5B"/>
    <w:rsid w:val="00222F03"/>
    <w:rsid w:val="00222F1B"/>
    <w:rsid w:val="0022303F"/>
    <w:rsid w:val="00223058"/>
    <w:rsid w:val="0022305B"/>
    <w:rsid w:val="0022308F"/>
    <w:rsid w:val="002230E7"/>
    <w:rsid w:val="0022335D"/>
    <w:rsid w:val="00223503"/>
    <w:rsid w:val="00223508"/>
    <w:rsid w:val="0022350A"/>
    <w:rsid w:val="0022359D"/>
    <w:rsid w:val="00223606"/>
    <w:rsid w:val="002236BC"/>
    <w:rsid w:val="0022375F"/>
    <w:rsid w:val="002238DF"/>
    <w:rsid w:val="0022392F"/>
    <w:rsid w:val="00223973"/>
    <w:rsid w:val="00223993"/>
    <w:rsid w:val="00223BA3"/>
    <w:rsid w:val="00223BAE"/>
    <w:rsid w:val="00223C10"/>
    <w:rsid w:val="00223C21"/>
    <w:rsid w:val="00223DCC"/>
    <w:rsid w:val="00223E15"/>
    <w:rsid w:val="00224000"/>
    <w:rsid w:val="0022417D"/>
    <w:rsid w:val="0022422C"/>
    <w:rsid w:val="002243AB"/>
    <w:rsid w:val="002243DB"/>
    <w:rsid w:val="00224421"/>
    <w:rsid w:val="002245DF"/>
    <w:rsid w:val="002246F0"/>
    <w:rsid w:val="002249CF"/>
    <w:rsid w:val="00224AF5"/>
    <w:rsid w:val="00224AFB"/>
    <w:rsid w:val="00224B6C"/>
    <w:rsid w:val="00224CDF"/>
    <w:rsid w:val="00224D0B"/>
    <w:rsid w:val="00224F6F"/>
    <w:rsid w:val="00224FE2"/>
    <w:rsid w:val="002251E4"/>
    <w:rsid w:val="00225218"/>
    <w:rsid w:val="00225256"/>
    <w:rsid w:val="00225408"/>
    <w:rsid w:val="0022546D"/>
    <w:rsid w:val="002255F3"/>
    <w:rsid w:val="00225668"/>
    <w:rsid w:val="0022566A"/>
    <w:rsid w:val="002256B5"/>
    <w:rsid w:val="0022577F"/>
    <w:rsid w:val="00225809"/>
    <w:rsid w:val="002258D7"/>
    <w:rsid w:val="002259CD"/>
    <w:rsid w:val="00225A4E"/>
    <w:rsid w:val="00225B1D"/>
    <w:rsid w:val="00225C40"/>
    <w:rsid w:val="00225CE5"/>
    <w:rsid w:val="00225DAD"/>
    <w:rsid w:val="00225E2D"/>
    <w:rsid w:val="00225F58"/>
    <w:rsid w:val="00225FEB"/>
    <w:rsid w:val="0022608C"/>
    <w:rsid w:val="00226582"/>
    <w:rsid w:val="0022664D"/>
    <w:rsid w:val="002266CD"/>
    <w:rsid w:val="0022673A"/>
    <w:rsid w:val="002267D6"/>
    <w:rsid w:val="002269DB"/>
    <w:rsid w:val="00226A46"/>
    <w:rsid w:val="00226C1B"/>
    <w:rsid w:val="00226C51"/>
    <w:rsid w:val="00226CD2"/>
    <w:rsid w:val="00226D41"/>
    <w:rsid w:val="00226E17"/>
    <w:rsid w:val="00226F82"/>
    <w:rsid w:val="0022724E"/>
    <w:rsid w:val="002272CC"/>
    <w:rsid w:val="002273A8"/>
    <w:rsid w:val="002273DF"/>
    <w:rsid w:val="0022746F"/>
    <w:rsid w:val="00227534"/>
    <w:rsid w:val="0022763A"/>
    <w:rsid w:val="002276C8"/>
    <w:rsid w:val="002277AD"/>
    <w:rsid w:val="002278C3"/>
    <w:rsid w:val="002278CA"/>
    <w:rsid w:val="00227904"/>
    <w:rsid w:val="00227969"/>
    <w:rsid w:val="002279B4"/>
    <w:rsid w:val="00227A37"/>
    <w:rsid w:val="00227C00"/>
    <w:rsid w:val="00227C10"/>
    <w:rsid w:val="00227E16"/>
    <w:rsid w:val="00227E40"/>
    <w:rsid w:val="00227ECD"/>
    <w:rsid w:val="0023004B"/>
    <w:rsid w:val="002300EF"/>
    <w:rsid w:val="0023024D"/>
    <w:rsid w:val="002302A1"/>
    <w:rsid w:val="00230427"/>
    <w:rsid w:val="00230599"/>
    <w:rsid w:val="002305F6"/>
    <w:rsid w:val="00230666"/>
    <w:rsid w:val="002306FB"/>
    <w:rsid w:val="00230946"/>
    <w:rsid w:val="002309F2"/>
    <w:rsid w:val="00230AB5"/>
    <w:rsid w:val="00230AEB"/>
    <w:rsid w:val="00230B94"/>
    <w:rsid w:val="00230C39"/>
    <w:rsid w:val="00230DF8"/>
    <w:rsid w:val="00230E5E"/>
    <w:rsid w:val="00230F03"/>
    <w:rsid w:val="00231153"/>
    <w:rsid w:val="00231228"/>
    <w:rsid w:val="002312E8"/>
    <w:rsid w:val="002312F3"/>
    <w:rsid w:val="002315BB"/>
    <w:rsid w:val="00231624"/>
    <w:rsid w:val="0023162F"/>
    <w:rsid w:val="002318F6"/>
    <w:rsid w:val="002319B5"/>
    <w:rsid w:val="00231C33"/>
    <w:rsid w:val="00231D38"/>
    <w:rsid w:val="00232103"/>
    <w:rsid w:val="002323C4"/>
    <w:rsid w:val="002324D7"/>
    <w:rsid w:val="00232501"/>
    <w:rsid w:val="0023252E"/>
    <w:rsid w:val="002325CE"/>
    <w:rsid w:val="0023261A"/>
    <w:rsid w:val="00232748"/>
    <w:rsid w:val="00232848"/>
    <w:rsid w:val="00232A68"/>
    <w:rsid w:val="00232DB0"/>
    <w:rsid w:val="00232FBD"/>
    <w:rsid w:val="00232FFA"/>
    <w:rsid w:val="002330AE"/>
    <w:rsid w:val="0023331A"/>
    <w:rsid w:val="002333C3"/>
    <w:rsid w:val="002335B3"/>
    <w:rsid w:val="0023361D"/>
    <w:rsid w:val="002337FE"/>
    <w:rsid w:val="00233A3C"/>
    <w:rsid w:val="00233BDC"/>
    <w:rsid w:val="00233BDD"/>
    <w:rsid w:val="00233C0D"/>
    <w:rsid w:val="00233C50"/>
    <w:rsid w:val="00233C61"/>
    <w:rsid w:val="00233DD5"/>
    <w:rsid w:val="00233E76"/>
    <w:rsid w:val="00233F9E"/>
    <w:rsid w:val="00234085"/>
    <w:rsid w:val="002340A7"/>
    <w:rsid w:val="002340AF"/>
    <w:rsid w:val="00234381"/>
    <w:rsid w:val="002343C3"/>
    <w:rsid w:val="00234458"/>
    <w:rsid w:val="0023445B"/>
    <w:rsid w:val="00234701"/>
    <w:rsid w:val="00234726"/>
    <w:rsid w:val="0023478A"/>
    <w:rsid w:val="002347B2"/>
    <w:rsid w:val="002348C7"/>
    <w:rsid w:val="00234B7C"/>
    <w:rsid w:val="00234BC4"/>
    <w:rsid w:val="00234BF0"/>
    <w:rsid w:val="00234FC7"/>
    <w:rsid w:val="00234FCC"/>
    <w:rsid w:val="00234FF1"/>
    <w:rsid w:val="002350C1"/>
    <w:rsid w:val="002353B7"/>
    <w:rsid w:val="002354D8"/>
    <w:rsid w:val="00235542"/>
    <w:rsid w:val="002355A3"/>
    <w:rsid w:val="002355AA"/>
    <w:rsid w:val="002355AC"/>
    <w:rsid w:val="0023584B"/>
    <w:rsid w:val="00235925"/>
    <w:rsid w:val="0023597C"/>
    <w:rsid w:val="00235B0A"/>
    <w:rsid w:val="00235BA1"/>
    <w:rsid w:val="00235BEE"/>
    <w:rsid w:val="00235C64"/>
    <w:rsid w:val="00235C6C"/>
    <w:rsid w:val="00235C98"/>
    <w:rsid w:val="00235EF9"/>
    <w:rsid w:val="002360BD"/>
    <w:rsid w:val="002360CF"/>
    <w:rsid w:val="002362A4"/>
    <w:rsid w:val="00236402"/>
    <w:rsid w:val="0023657E"/>
    <w:rsid w:val="0023666F"/>
    <w:rsid w:val="00236686"/>
    <w:rsid w:val="0023686D"/>
    <w:rsid w:val="00236C0E"/>
    <w:rsid w:val="00236D12"/>
    <w:rsid w:val="00236D67"/>
    <w:rsid w:val="00236DE3"/>
    <w:rsid w:val="00236E2E"/>
    <w:rsid w:val="00236F40"/>
    <w:rsid w:val="00236FA4"/>
    <w:rsid w:val="002370A5"/>
    <w:rsid w:val="00237178"/>
    <w:rsid w:val="002371F8"/>
    <w:rsid w:val="002372CE"/>
    <w:rsid w:val="00237487"/>
    <w:rsid w:val="002375CA"/>
    <w:rsid w:val="002375D2"/>
    <w:rsid w:val="0023761D"/>
    <w:rsid w:val="002376DA"/>
    <w:rsid w:val="00237728"/>
    <w:rsid w:val="00237771"/>
    <w:rsid w:val="002378AC"/>
    <w:rsid w:val="00237911"/>
    <w:rsid w:val="002379EE"/>
    <w:rsid w:val="00237AD7"/>
    <w:rsid w:val="00237AFB"/>
    <w:rsid w:val="00237B19"/>
    <w:rsid w:val="00237BC8"/>
    <w:rsid w:val="00237E57"/>
    <w:rsid w:val="00237EC7"/>
    <w:rsid w:val="00237FB0"/>
    <w:rsid w:val="002400A0"/>
    <w:rsid w:val="0024021E"/>
    <w:rsid w:val="00240304"/>
    <w:rsid w:val="00240368"/>
    <w:rsid w:val="00240377"/>
    <w:rsid w:val="0024044A"/>
    <w:rsid w:val="0024046A"/>
    <w:rsid w:val="002407C8"/>
    <w:rsid w:val="002407E2"/>
    <w:rsid w:val="00240817"/>
    <w:rsid w:val="00240949"/>
    <w:rsid w:val="002409CE"/>
    <w:rsid w:val="00240AD9"/>
    <w:rsid w:val="00240C38"/>
    <w:rsid w:val="00240D22"/>
    <w:rsid w:val="00240DD5"/>
    <w:rsid w:val="00240FC5"/>
    <w:rsid w:val="00240FE7"/>
    <w:rsid w:val="0024116E"/>
    <w:rsid w:val="00241326"/>
    <w:rsid w:val="0024152E"/>
    <w:rsid w:val="00241582"/>
    <w:rsid w:val="002416A1"/>
    <w:rsid w:val="00241778"/>
    <w:rsid w:val="002417BA"/>
    <w:rsid w:val="002417F3"/>
    <w:rsid w:val="002418B8"/>
    <w:rsid w:val="00241967"/>
    <w:rsid w:val="00241B16"/>
    <w:rsid w:val="00241B4B"/>
    <w:rsid w:val="00241C31"/>
    <w:rsid w:val="00241CF6"/>
    <w:rsid w:val="00241D27"/>
    <w:rsid w:val="00241D89"/>
    <w:rsid w:val="00242062"/>
    <w:rsid w:val="00242186"/>
    <w:rsid w:val="002423B0"/>
    <w:rsid w:val="002425AA"/>
    <w:rsid w:val="002425C0"/>
    <w:rsid w:val="00242648"/>
    <w:rsid w:val="00242964"/>
    <w:rsid w:val="0024297E"/>
    <w:rsid w:val="00242E3D"/>
    <w:rsid w:val="00242E45"/>
    <w:rsid w:val="00242F49"/>
    <w:rsid w:val="00242F56"/>
    <w:rsid w:val="00242F88"/>
    <w:rsid w:val="00243022"/>
    <w:rsid w:val="00243083"/>
    <w:rsid w:val="002430C6"/>
    <w:rsid w:val="00243120"/>
    <w:rsid w:val="002431E1"/>
    <w:rsid w:val="00243463"/>
    <w:rsid w:val="00243498"/>
    <w:rsid w:val="002435B7"/>
    <w:rsid w:val="0024360E"/>
    <w:rsid w:val="002436D0"/>
    <w:rsid w:val="00243A52"/>
    <w:rsid w:val="00243A74"/>
    <w:rsid w:val="00243E48"/>
    <w:rsid w:val="00243EBB"/>
    <w:rsid w:val="00243EE0"/>
    <w:rsid w:val="00243F2A"/>
    <w:rsid w:val="0024420F"/>
    <w:rsid w:val="00244232"/>
    <w:rsid w:val="002442D2"/>
    <w:rsid w:val="0024437F"/>
    <w:rsid w:val="0024443B"/>
    <w:rsid w:val="002444F3"/>
    <w:rsid w:val="00244514"/>
    <w:rsid w:val="002445EA"/>
    <w:rsid w:val="00244882"/>
    <w:rsid w:val="002448CA"/>
    <w:rsid w:val="002449A5"/>
    <w:rsid w:val="00244B07"/>
    <w:rsid w:val="00244B4C"/>
    <w:rsid w:val="00244BBB"/>
    <w:rsid w:val="00244C10"/>
    <w:rsid w:val="00244C12"/>
    <w:rsid w:val="00244C97"/>
    <w:rsid w:val="00244D9C"/>
    <w:rsid w:val="00244DBC"/>
    <w:rsid w:val="00244EDB"/>
    <w:rsid w:val="00244F6C"/>
    <w:rsid w:val="00244FFF"/>
    <w:rsid w:val="00245028"/>
    <w:rsid w:val="00245056"/>
    <w:rsid w:val="00245126"/>
    <w:rsid w:val="002451C8"/>
    <w:rsid w:val="00245207"/>
    <w:rsid w:val="002452C6"/>
    <w:rsid w:val="002452ED"/>
    <w:rsid w:val="00245401"/>
    <w:rsid w:val="0024553F"/>
    <w:rsid w:val="00245559"/>
    <w:rsid w:val="0024559E"/>
    <w:rsid w:val="002455E1"/>
    <w:rsid w:val="0024563E"/>
    <w:rsid w:val="00245989"/>
    <w:rsid w:val="002459E2"/>
    <w:rsid w:val="00245A96"/>
    <w:rsid w:val="00245B76"/>
    <w:rsid w:val="00245BD1"/>
    <w:rsid w:val="00245CDB"/>
    <w:rsid w:val="00245E3D"/>
    <w:rsid w:val="00245E57"/>
    <w:rsid w:val="0024602B"/>
    <w:rsid w:val="00246199"/>
    <w:rsid w:val="0024625B"/>
    <w:rsid w:val="00246279"/>
    <w:rsid w:val="0024630D"/>
    <w:rsid w:val="0024636A"/>
    <w:rsid w:val="0024638B"/>
    <w:rsid w:val="00246398"/>
    <w:rsid w:val="002463B4"/>
    <w:rsid w:val="0024663E"/>
    <w:rsid w:val="002466AF"/>
    <w:rsid w:val="002466DB"/>
    <w:rsid w:val="0024684D"/>
    <w:rsid w:val="00246AA6"/>
    <w:rsid w:val="00246B68"/>
    <w:rsid w:val="00246B7B"/>
    <w:rsid w:val="00246C39"/>
    <w:rsid w:val="00246CBD"/>
    <w:rsid w:val="00246F78"/>
    <w:rsid w:val="00246FCF"/>
    <w:rsid w:val="002470F5"/>
    <w:rsid w:val="00247282"/>
    <w:rsid w:val="002472D7"/>
    <w:rsid w:val="002472E4"/>
    <w:rsid w:val="002473B9"/>
    <w:rsid w:val="002473E1"/>
    <w:rsid w:val="0024742F"/>
    <w:rsid w:val="00247444"/>
    <w:rsid w:val="0024754D"/>
    <w:rsid w:val="002476DF"/>
    <w:rsid w:val="00247705"/>
    <w:rsid w:val="002477FD"/>
    <w:rsid w:val="00247852"/>
    <w:rsid w:val="002479E7"/>
    <w:rsid w:val="00247A1B"/>
    <w:rsid w:val="00247A59"/>
    <w:rsid w:val="00247A6D"/>
    <w:rsid w:val="00247AB9"/>
    <w:rsid w:val="00247CAA"/>
    <w:rsid w:val="00247CCA"/>
    <w:rsid w:val="00247CF3"/>
    <w:rsid w:val="00247CF8"/>
    <w:rsid w:val="00247E38"/>
    <w:rsid w:val="00247FC2"/>
    <w:rsid w:val="002501D2"/>
    <w:rsid w:val="00250212"/>
    <w:rsid w:val="0025026E"/>
    <w:rsid w:val="00250389"/>
    <w:rsid w:val="002503BC"/>
    <w:rsid w:val="00250432"/>
    <w:rsid w:val="00250651"/>
    <w:rsid w:val="00250911"/>
    <w:rsid w:val="00250948"/>
    <w:rsid w:val="002509C2"/>
    <w:rsid w:val="002509E5"/>
    <w:rsid w:val="00250C91"/>
    <w:rsid w:val="00250DAC"/>
    <w:rsid w:val="00250EB2"/>
    <w:rsid w:val="00251210"/>
    <w:rsid w:val="00251327"/>
    <w:rsid w:val="00251572"/>
    <w:rsid w:val="0025170C"/>
    <w:rsid w:val="00251818"/>
    <w:rsid w:val="002518A2"/>
    <w:rsid w:val="00251A9F"/>
    <w:rsid w:val="00251AB3"/>
    <w:rsid w:val="00251AB6"/>
    <w:rsid w:val="00251BAF"/>
    <w:rsid w:val="00251BB1"/>
    <w:rsid w:val="00251BFC"/>
    <w:rsid w:val="00251C76"/>
    <w:rsid w:val="00251C92"/>
    <w:rsid w:val="00251D9E"/>
    <w:rsid w:val="00251DF3"/>
    <w:rsid w:val="00251FDD"/>
    <w:rsid w:val="0025201C"/>
    <w:rsid w:val="0025236B"/>
    <w:rsid w:val="002523BB"/>
    <w:rsid w:val="0025258C"/>
    <w:rsid w:val="00252705"/>
    <w:rsid w:val="002527A5"/>
    <w:rsid w:val="00252978"/>
    <w:rsid w:val="002529D4"/>
    <w:rsid w:val="00252B82"/>
    <w:rsid w:val="00252B99"/>
    <w:rsid w:val="00252C3E"/>
    <w:rsid w:val="00252C83"/>
    <w:rsid w:val="00252CC2"/>
    <w:rsid w:val="00252D97"/>
    <w:rsid w:val="00252EEA"/>
    <w:rsid w:val="00252F2A"/>
    <w:rsid w:val="00252F76"/>
    <w:rsid w:val="00253022"/>
    <w:rsid w:val="00253139"/>
    <w:rsid w:val="002531A7"/>
    <w:rsid w:val="002531FA"/>
    <w:rsid w:val="002533CE"/>
    <w:rsid w:val="002534AB"/>
    <w:rsid w:val="00253513"/>
    <w:rsid w:val="0025356D"/>
    <w:rsid w:val="00253B88"/>
    <w:rsid w:val="00253D19"/>
    <w:rsid w:val="00253F2A"/>
    <w:rsid w:val="00254020"/>
    <w:rsid w:val="0025405C"/>
    <w:rsid w:val="002541DB"/>
    <w:rsid w:val="0025420E"/>
    <w:rsid w:val="002542F2"/>
    <w:rsid w:val="002546D7"/>
    <w:rsid w:val="0025471D"/>
    <w:rsid w:val="00254765"/>
    <w:rsid w:val="00254891"/>
    <w:rsid w:val="00254893"/>
    <w:rsid w:val="002548B8"/>
    <w:rsid w:val="00254925"/>
    <w:rsid w:val="002549E5"/>
    <w:rsid w:val="002549F0"/>
    <w:rsid w:val="00254B1F"/>
    <w:rsid w:val="00254C61"/>
    <w:rsid w:val="00254D0F"/>
    <w:rsid w:val="00254DA8"/>
    <w:rsid w:val="00254F0B"/>
    <w:rsid w:val="00254FEE"/>
    <w:rsid w:val="00255086"/>
    <w:rsid w:val="002552AE"/>
    <w:rsid w:val="00255305"/>
    <w:rsid w:val="00255806"/>
    <w:rsid w:val="00255ABF"/>
    <w:rsid w:val="00255E7F"/>
    <w:rsid w:val="00255ED6"/>
    <w:rsid w:val="00256099"/>
    <w:rsid w:val="002560A1"/>
    <w:rsid w:val="002562AA"/>
    <w:rsid w:val="002562B3"/>
    <w:rsid w:val="0025632A"/>
    <w:rsid w:val="002563E2"/>
    <w:rsid w:val="002564E3"/>
    <w:rsid w:val="00256509"/>
    <w:rsid w:val="002566E0"/>
    <w:rsid w:val="002567A8"/>
    <w:rsid w:val="00256900"/>
    <w:rsid w:val="00256947"/>
    <w:rsid w:val="00256955"/>
    <w:rsid w:val="002569C8"/>
    <w:rsid w:val="002569EC"/>
    <w:rsid w:val="00256A20"/>
    <w:rsid w:val="00256A7D"/>
    <w:rsid w:val="00256B10"/>
    <w:rsid w:val="00256CC9"/>
    <w:rsid w:val="00256DB6"/>
    <w:rsid w:val="00256E1C"/>
    <w:rsid w:val="00256E7C"/>
    <w:rsid w:val="00257159"/>
    <w:rsid w:val="00257240"/>
    <w:rsid w:val="002572C2"/>
    <w:rsid w:val="0025753D"/>
    <w:rsid w:val="00257808"/>
    <w:rsid w:val="0025785E"/>
    <w:rsid w:val="002578AB"/>
    <w:rsid w:val="00257959"/>
    <w:rsid w:val="0025796B"/>
    <w:rsid w:val="00257A11"/>
    <w:rsid w:val="00257A22"/>
    <w:rsid w:val="00257A3A"/>
    <w:rsid w:val="00257A42"/>
    <w:rsid w:val="00257A50"/>
    <w:rsid w:val="00257A79"/>
    <w:rsid w:val="00257A8C"/>
    <w:rsid w:val="00257AFF"/>
    <w:rsid w:val="00257E6D"/>
    <w:rsid w:val="00257F45"/>
    <w:rsid w:val="0026013E"/>
    <w:rsid w:val="002601D2"/>
    <w:rsid w:val="0026025C"/>
    <w:rsid w:val="00260265"/>
    <w:rsid w:val="002603FA"/>
    <w:rsid w:val="00260459"/>
    <w:rsid w:val="002604E6"/>
    <w:rsid w:val="002604E9"/>
    <w:rsid w:val="00260525"/>
    <w:rsid w:val="002605D4"/>
    <w:rsid w:val="00260709"/>
    <w:rsid w:val="00260732"/>
    <w:rsid w:val="00260781"/>
    <w:rsid w:val="0026085E"/>
    <w:rsid w:val="0026091F"/>
    <w:rsid w:val="00260922"/>
    <w:rsid w:val="00260A3E"/>
    <w:rsid w:val="00260A66"/>
    <w:rsid w:val="00260AA5"/>
    <w:rsid w:val="00260C3B"/>
    <w:rsid w:val="00260C94"/>
    <w:rsid w:val="00260CA4"/>
    <w:rsid w:val="00260D36"/>
    <w:rsid w:val="00260D76"/>
    <w:rsid w:val="00260DDD"/>
    <w:rsid w:val="00260E9C"/>
    <w:rsid w:val="00260F02"/>
    <w:rsid w:val="00260F88"/>
    <w:rsid w:val="0026100E"/>
    <w:rsid w:val="00261053"/>
    <w:rsid w:val="00261070"/>
    <w:rsid w:val="00261108"/>
    <w:rsid w:val="00261306"/>
    <w:rsid w:val="00261317"/>
    <w:rsid w:val="002613BE"/>
    <w:rsid w:val="002614BB"/>
    <w:rsid w:val="00261562"/>
    <w:rsid w:val="00261578"/>
    <w:rsid w:val="0026157F"/>
    <w:rsid w:val="002615B2"/>
    <w:rsid w:val="00261692"/>
    <w:rsid w:val="00261699"/>
    <w:rsid w:val="002616E3"/>
    <w:rsid w:val="002618C2"/>
    <w:rsid w:val="002618E3"/>
    <w:rsid w:val="00261912"/>
    <w:rsid w:val="00261C2F"/>
    <w:rsid w:val="00261CEF"/>
    <w:rsid w:val="00261E14"/>
    <w:rsid w:val="00261E39"/>
    <w:rsid w:val="00261E67"/>
    <w:rsid w:val="00261FC8"/>
    <w:rsid w:val="00261FE7"/>
    <w:rsid w:val="002620F2"/>
    <w:rsid w:val="002622F6"/>
    <w:rsid w:val="0026232C"/>
    <w:rsid w:val="002623A5"/>
    <w:rsid w:val="002623C7"/>
    <w:rsid w:val="00262539"/>
    <w:rsid w:val="00262595"/>
    <w:rsid w:val="002625FD"/>
    <w:rsid w:val="00262690"/>
    <w:rsid w:val="00262874"/>
    <w:rsid w:val="002628ED"/>
    <w:rsid w:val="00262914"/>
    <w:rsid w:val="00262973"/>
    <w:rsid w:val="00262994"/>
    <w:rsid w:val="00262A81"/>
    <w:rsid w:val="00262B8B"/>
    <w:rsid w:val="00262B9A"/>
    <w:rsid w:val="00262BBA"/>
    <w:rsid w:val="00262C01"/>
    <w:rsid w:val="00262F50"/>
    <w:rsid w:val="00262FE7"/>
    <w:rsid w:val="00263086"/>
    <w:rsid w:val="00263098"/>
    <w:rsid w:val="0026318B"/>
    <w:rsid w:val="0026328F"/>
    <w:rsid w:val="00263312"/>
    <w:rsid w:val="002633B5"/>
    <w:rsid w:val="00263413"/>
    <w:rsid w:val="0026348E"/>
    <w:rsid w:val="002634E8"/>
    <w:rsid w:val="00263667"/>
    <w:rsid w:val="0026388B"/>
    <w:rsid w:val="0026390E"/>
    <w:rsid w:val="00263B2F"/>
    <w:rsid w:val="00263BB8"/>
    <w:rsid w:val="00263C82"/>
    <w:rsid w:val="00263CA0"/>
    <w:rsid w:val="00263CB8"/>
    <w:rsid w:val="00263CC8"/>
    <w:rsid w:val="00263E6A"/>
    <w:rsid w:val="00264000"/>
    <w:rsid w:val="00264033"/>
    <w:rsid w:val="0026419F"/>
    <w:rsid w:val="002641B9"/>
    <w:rsid w:val="002641C8"/>
    <w:rsid w:val="00264224"/>
    <w:rsid w:val="002642C0"/>
    <w:rsid w:val="002644C7"/>
    <w:rsid w:val="00264573"/>
    <w:rsid w:val="002645C1"/>
    <w:rsid w:val="002645C6"/>
    <w:rsid w:val="002645F2"/>
    <w:rsid w:val="0026461F"/>
    <w:rsid w:val="002646C5"/>
    <w:rsid w:val="00264799"/>
    <w:rsid w:val="0026479F"/>
    <w:rsid w:val="00264804"/>
    <w:rsid w:val="00264885"/>
    <w:rsid w:val="00264C60"/>
    <w:rsid w:val="00264D34"/>
    <w:rsid w:val="00264DFF"/>
    <w:rsid w:val="00264E24"/>
    <w:rsid w:val="00264E26"/>
    <w:rsid w:val="00264E5B"/>
    <w:rsid w:val="00264E79"/>
    <w:rsid w:val="00264EC7"/>
    <w:rsid w:val="00265005"/>
    <w:rsid w:val="00265107"/>
    <w:rsid w:val="0026512E"/>
    <w:rsid w:val="00265177"/>
    <w:rsid w:val="002651B4"/>
    <w:rsid w:val="00265220"/>
    <w:rsid w:val="0026527F"/>
    <w:rsid w:val="00265310"/>
    <w:rsid w:val="0026535E"/>
    <w:rsid w:val="00265382"/>
    <w:rsid w:val="00265537"/>
    <w:rsid w:val="00265652"/>
    <w:rsid w:val="002656F1"/>
    <w:rsid w:val="0026592E"/>
    <w:rsid w:val="00265B4B"/>
    <w:rsid w:val="00265CDD"/>
    <w:rsid w:val="00265E4D"/>
    <w:rsid w:val="00265E86"/>
    <w:rsid w:val="00265F95"/>
    <w:rsid w:val="002660E0"/>
    <w:rsid w:val="00266825"/>
    <w:rsid w:val="00266845"/>
    <w:rsid w:val="002668C4"/>
    <w:rsid w:val="002669C0"/>
    <w:rsid w:val="00266A8E"/>
    <w:rsid w:val="00266C3C"/>
    <w:rsid w:val="00266CF6"/>
    <w:rsid w:val="00266E45"/>
    <w:rsid w:val="0026705A"/>
    <w:rsid w:val="002671C6"/>
    <w:rsid w:val="002671D2"/>
    <w:rsid w:val="00267297"/>
    <w:rsid w:val="002672BD"/>
    <w:rsid w:val="00267418"/>
    <w:rsid w:val="0026741B"/>
    <w:rsid w:val="0026750E"/>
    <w:rsid w:val="0026753A"/>
    <w:rsid w:val="00267578"/>
    <w:rsid w:val="00267632"/>
    <w:rsid w:val="002676B0"/>
    <w:rsid w:val="00267854"/>
    <w:rsid w:val="0026792A"/>
    <w:rsid w:val="00267942"/>
    <w:rsid w:val="00267969"/>
    <w:rsid w:val="002679D5"/>
    <w:rsid w:val="00267B60"/>
    <w:rsid w:val="00267B65"/>
    <w:rsid w:val="00267B92"/>
    <w:rsid w:val="00267C67"/>
    <w:rsid w:val="00267D87"/>
    <w:rsid w:val="00267EE6"/>
    <w:rsid w:val="00267FB2"/>
    <w:rsid w:val="00270059"/>
    <w:rsid w:val="002700F5"/>
    <w:rsid w:val="00270157"/>
    <w:rsid w:val="002701ED"/>
    <w:rsid w:val="00270233"/>
    <w:rsid w:val="002703A8"/>
    <w:rsid w:val="002704B2"/>
    <w:rsid w:val="00270614"/>
    <w:rsid w:val="002706F1"/>
    <w:rsid w:val="002708E6"/>
    <w:rsid w:val="00270974"/>
    <w:rsid w:val="00270A54"/>
    <w:rsid w:val="00270B57"/>
    <w:rsid w:val="00270BA5"/>
    <w:rsid w:val="00270C08"/>
    <w:rsid w:val="00270D5F"/>
    <w:rsid w:val="00270D79"/>
    <w:rsid w:val="00270E08"/>
    <w:rsid w:val="00270EFC"/>
    <w:rsid w:val="00271041"/>
    <w:rsid w:val="002710A8"/>
    <w:rsid w:val="002711B6"/>
    <w:rsid w:val="002711FC"/>
    <w:rsid w:val="00271412"/>
    <w:rsid w:val="002714FD"/>
    <w:rsid w:val="0027158B"/>
    <w:rsid w:val="0027164F"/>
    <w:rsid w:val="0027165F"/>
    <w:rsid w:val="00271699"/>
    <w:rsid w:val="002716AA"/>
    <w:rsid w:val="00271C03"/>
    <w:rsid w:val="00271CBA"/>
    <w:rsid w:val="00271D36"/>
    <w:rsid w:val="00271DFF"/>
    <w:rsid w:val="00271F29"/>
    <w:rsid w:val="00271F3D"/>
    <w:rsid w:val="00271FA7"/>
    <w:rsid w:val="0027208A"/>
    <w:rsid w:val="00272093"/>
    <w:rsid w:val="002720CC"/>
    <w:rsid w:val="0027249D"/>
    <w:rsid w:val="002725A0"/>
    <w:rsid w:val="002726C1"/>
    <w:rsid w:val="002726C2"/>
    <w:rsid w:val="0027277E"/>
    <w:rsid w:val="002729C3"/>
    <w:rsid w:val="002729FB"/>
    <w:rsid w:val="00272A79"/>
    <w:rsid w:val="00272AC7"/>
    <w:rsid w:val="00272AEF"/>
    <w:rsid w:val="00272B91"/>
    <w:rsid w:val="00272BEE"/>
    <w:rsid w:val="00272C5D"/>
    <w:rsid w:val="00272E4B"/>
    <w:rsid w:val="00272E4E"/>
    <w:rsid w:val="00272E92"/>
    <w:rsid w:val="00272FA1"/>
    <w:rsid w:val="00272FBB"/>
    <w:rsid w:val="00273076"/>
    <w:rsid w:val="002730A2"/>
    <w:rsid w:val="00273223"/>
    <w:rsid w:val="002733BA"/>
    <w:rsid w:val="002733E4"/>
    <w:rsid w:val="002733FF"/>
    <w:rsid w:val="002734E0"/>
    <w:rsid w:val="0027357E"/>
    <w:rsid w:val="00273657"/>
    <w:rsid w:val="0027370E"/>
    <w:rsid w:val="0027380E"/>
    <w:rsid w:val="00273996"/>
    <w:rsid w:val="00273A42"/>
    <w:rsid w:val="00273A71"/>
    <w:rsid w:val="00273AE7"/>
    <w:rsid w:val="00273B3D"/>
    <w:rsid w:val="00273B6D"/>
    <w:rsid w:val="00273BC7"/>
    <w:rsid w:val="00273F29"/>
    <w:rsid w:val="00273F97"/>
    <w:rsid w:val="00274003"/>
    <w:rsid w:val="00274034"/>
    <w:rsid w:val="00274043"/>
    <w:rsid w:val="002741CC"/>
    <w:rsid w:val="00274594"/>
    <w:rsid w:val="002745A3"/>
    <w:rsid w:val="002745BE"/>
    <w:rsid w:val="00274640"/>
    <w:rsid w:val="002746DD"/>
    <w:rsid w:val="002747B2"/>
    <w:rsid w:val="00274805"/>
    <w:rsid w:val="00274834"/>
    <w:rsid w:val="002748AA"/>
    <w:rsid w:val="002748F4"/>
    <w:rsid w:val="00274975"/>
    <w:rsid w:val="00274BD3"/>
    <w:rsid w:val="00274CE9"/>
    <w:rsid w:val="00274CF1"/>
    <w:rsid w:val="00274FA1"/>
    <w:rsid w:val="00275055"/>
    <w:rsid w:val="002750A3"/>
    <w:rsid w:val="00275275"/>
    <w:rsid w:val="00275344"/>
    <w:rsid w:val="002757CC"/>
    <w:rsid w:val="0027592A"/>
    <w:rsid w:val="002759BB"/>
    <w:rsid w:val="00275AA8"/>
    <w:rsid w:val="00275C79"/>
    <w:rsid w:val="00275D59"/>
    <w:rsid w:val="00275DE5"/>
    <w:rsid w:val="00275E84"/>
    <w:rsid w:val="00275E98"/>
    <w:rsid w:val="00275EA1"/>
    <w:rsid w:val="00275F26"/>
    <w:rsid w:val="00275F94"/>
    <w:rsid w:val="00275FB1"/>
    <w:rsid w:val="002761E0"/>
    <w:rsid w:val="00276231"/>
    <w:rsid w:val="002762F2"/>
    <w:rsid w:val="00276431"/>
    <w:rsid w:val="002765CE"/>
    <w:rsid w:val="002767D2"/>
    <w:rsid w:val="00276814"/>
    <w:rsid w:val="00276832"/>
    <w:rsid w:val="00276A0D"/>
    <w:rsid w:val="00276B81"/>
    <w:rsid w:val="00276C0B"/>
    <w:rsid w:val="00276CF7"/>
    <w:rsid w:val="00276DBF"/>
    <w:rsid w:val="00276E5B"/>
    <w:rsid w:val="00276EF1"/>
    <w:rsid w:val="00276FA1"/>
    <w:rsid w:val="00277236"/>
    <w:rsid w:val="002773C2"/>
    <w:rsid w:val="0027740B"/>
    <w:rsid w:val="002774E6"/>
    <w:rsid w:val="00277553"/>
    <w:rsid w:val="002775D7"/>
    <w:rsid w:val="002775F1"/>
    <w:rsid w:val="00277838"/>
    <w:rsid w:val="0027785C"/>
    <w:rsid w:val="002779F5"/>
    <w:rsid w:val="00277A6D"/>
    <w:rsid w:val="00277C03"/>
    <w:rsid w:val="00277CA4"/>
    <w:rsid w:val="00277D12"/>
    <w:rsid w:val="00277E0E"/>
    <w:rsid w:val="00277E1B"/>
    <w:rsid w:val="00277FB1"/>
    <w:rsid w:val="00280064"/>
    <w:rsid w:val="002800EC"/>
    <w:rsid w:val="002801D1"/>
    <w:rsid w:val="00280413"/>
    <w:rsid w:val="00280435"/>
    <w:rsid w:val="002804EA"/>
    <w:rsid w:val="00280562"/>
    <w:rsid w:val="00280669"/>
    <w:rsid w:val="0028067E"/>
    <w:rsid w:val="00280693"/>
    <w:rsid w:val="0028082D"/>
    <w:rsid w:val="002809F4"/>
    <w:rsid w:val="00280C7B"/>
    <w:rsid w:val="00280DBF"/>
    <w:rsid w:val="00280EA2"/>
    <w:rsid w:val="00281013"/>
    <w:rsid w:val="00281078"/>
    <w:rsid w:val="0028111C"/>
    <w:rsid w:val="00281273"/>
    <w:rsid w:val="00281286"/>
    <w:rsid w:val="0028147B"/>
    <w:rsid w:val="002814F3"/>
    <w:rsid w:val="0028150D"/>
    <w:rsid w:val="0028159D"/>
    <w:rsid w:val="002815B1"/>
    <w:rsid w:val="002815C5"/>
    <w:rsid w:val="002815F2"/>
    <w:rsid w:val="002815FD"/>
    <w:rsid w:val="00281846"/>
    <w:rsid w:val="00281999"/>
    <w:rsid w:val="00281A3F"/>
    <w:rsid w:val="00281B2C"/>
    <w:rsid w:val="00281B9C"/>
    <w:rsid w:val="00281C41"/>
    <w:rsid w:val="00281C7D"/>
    <w:rsid w:val="00281C8E"/>
    <w:rsid w:val="00281CEA"/>
    <w:rsid w:val="00281DA1"/>
    <w:rsid w:val="00281E69"/>
    <w:rsid w:val="00281FC7"/>
    <w:rsid w:val="00282081"/>
    <w:rsid w:val="0028217E"/>
    <w:rsid w:val="002821A3"/>
    <w:rsid w:val="00282237"/>
    <w:rsid w:val="00282752"/>
    <w:rsid w:val="0028290D"/>
    <w:rsid w:val="00282C79"/>
    <w:rsid w:val="00282D4C"/>
    <w:rsid w:val="00282DAE"/>
    <w:rsid w:val="00282E3A"/>
    <w:rsid w:val="00282EA4"/>
    <w:rsid w:val="00283120"/>
    <w:rsid w:val="00283138"/>
    <w:rsid w:val="00283142"/>
    <w:rsid w:val="0028336F"/>
    <w:rsid w:val="00283383"/>
    <w:rsid w:val="00283443"/>
    <w:rsid w:val="00283469"/>
    <w:rsid w:val="002834D6"/>
    <w:rsid w:val="00283503"/>
    <w:rsid w:val="00283614"/>
    <w:rsid w:val="00283631"/>
    <w:rsid w:val="002838CD"/>
    <w:rsid w:val="002839A8"/>
    <w:rsid w:val="002839D3"/>
    <w:rsid w:val="00283B59"/>
    <w:rsid w:val="00283D01"/>
    <w:rsid w:val="00283DE0"/>
    <w:rsid w:val="00283E55"/>
    <w:rsid w:val="00283F30"/>
    <w:rsid w:val="00283FC5"/>
    <w:rsid w:val="00284180"/>
    <w:rsid w:val="002843E1"/>
    <w:rsid w:val="00284454"/>
    <w:rsid w:val="002845F8"/>
    <w:rsid w:val="00284698"/>
    <w:rsid w:val="00284775"/>
    <w:rsid w:val="002848EE"/>
    <w:rsid w:val="00284919"/>
    <w:rsid w:val="00284B83"/>
    <w:rsid w:val="00284C9B"/>
    <w:rsid w:val="00284CCB"/>
    <w:rsid w:val="00284DC1"/>
    <w:rsid w:val="00284DE6"/>
    <w:rsid w:val="00284E54"/>
    <w:rsid w:val="00284F38"/>
    <w:rsid w:val="00284F93"/>
    <w:rsid w:val="00284FB2"/>
    <w:rsid w:val="002850FB"/>
    <w:rsid w:val="00285311"/>
    <w:rsid w:val="00285378"/>
    <w:rsid w:val="002854E4"/>
    <w:rsid w:val="002855E0"/>
    <w:rsid w:val="0028564D"/>
    <w:rsid w:val="00285666"/>
    <w:rsid w:val="00285688"/>
    <w:rsid w:val="0028568F"/>
    <w:rsid w:val="002856DB"/>
    <w:rsid w:val="0028584B"/>
    <w:rsid w:val="002858DC"/>
    <w:rsid w:val="00285A04"/>
    <w:rsid w:val="00285A9C"/>
    <w:rsid w:val="00285F5C"/>
    <w:rsid w:val="00285FC4"/>
    <w:rsid w:val="00286036"/>
    <w:rsid w:val="002862C5"/>
    <w:rsid w:val="002863A4"/>
    <w:rsid w:val="002863DA"/>
    <w:rsid w:val="00286552"/>
    <w:rsid w:val="0028683B"/>
    <w:rsid w:val="002868A7"/>
    <w:rsid w:val="002868AF"/>
    <w:rsid w:val="0028690C"/>
    <w:rsid w:val="00286A0E"/>
    <w:rsid w:val="00286BB1"/>
    <w:rsid w:val="00286E64"/>
    <w:rsid w:val="00287250"/>
    <w:rsid w:val="0028733C"/>
    <w:rsid w:val="00287377"/>
    <w:rsid w:val="0028739E"/>
    <w:rsid w:val="0028754D"/>
    <w:rsid w:val="00287682"/>
    <w:rsid w:val="0028768A"/>
    <w:rsid w:val="002876CA"/>
    <w:rsid w:val="002877F2"/>
    <w:rsid w:val="0028786D"/>
    <w:rsid w:val="002878EF"/>
    <w:rsid w:val="0028795D"/>
    <w:rsid w:val="00287A34"/>
    <w:rsid w:val="00287A59"/>
    <w:rsid w:val="00287AE5"/>
    <w:rsid w:val="00287AE6"/>
    <w:rsid w:val="00287BAF"/>
    <w:rsid w:val="00287BDE"/>
    <w:rsid w:val="00287BE8"/>
    <w:rsid w:val="00287D3B"/>
    <w:rsid w:val="00287D5D"/>
    <w:rsid w:val="00287E58"/>
    <w:rsid w:val="00287E71"/>
    <w:rsid w:val="00287EA1"/>
    <w:rsid w:val="00287FE5"/>
    <w:rsid w:val="002900EE"/>
    <w:rsid w:val="002901A0"/>
    <w:rsid w:val="00290210"/>
    <w:rsid w:val="002902CD"/>
    <w:rsid w:val="0029033A"/>
    <w:rsid w:val="00290346"/>
    <w:rsid w:val="002903AA"/>
    <w:rsid w:val="002903BE"/>
    <w:rsid w:val="0029046B"/>
    <w:rsid w:val="00290574"/>
    <w:rsid w:val="002906F8"/>
    <w:rsid w:val="0029071B"/>
    <w:rsid w:val="002907C9"/>
    <w:rsid w:val="002907FD"/>
    <w:rsid w:val="00290812"/>
    <w:rsid w:val="00290912"/>
    <w:rsid w:val="00290A31"/>
    <w:rsid w:val="00290A54"/>
    <w:rsid w:val="00290D34"/>
    <w:rsid w:val="00290F2D"/>
    <w:rsid w:val="00291106"/>
    <w:rsid w:val="0029137D"/>
    <w:rsid w:val="00291445"/>
    <w:rsid w:val="00291487"/>
    <w:rsid w:val="00291535"/>
    <w:rsid w:val="002915EC"/>
    <w:rsid w:val="00291717"/>
    <w:rsid w:val="0029177E"/>
    <w:rsid w:val="0029187A"/>
    <w:rsid w:val="002918B5"/>
    <w:rsid w:val="002919F0"/>
    <w:rsid w:val="00291B09"/>
    <w:rsid w:val="00291B6C"/>
    <w:rsid w:val="00291C37"/>
    <w:rsid w:val="00291C5A"/>
    <w:rsid w:val="00291CAD"/>
    <w:rsid w:val="00291CB0"/>
    <w:rsid w:val="00291D18"/>
    <w:rsid w:val="00291D92"/>
    <w:rsid w:val="00291F14"/>
    <w:rsid w:val="002920E1"/>
    <w:rsid w:val="002923A8"/>
    <w:rsid w:val="002923CE"/>
    <w:rsid w:val="002923FD"/>
    <w:rsid w:val="002924C2"/>
    <w:rsid w:val="002924D2"/>
    <w:rsid w:val="002925AA"/>
    <w:rsid w:val="00292674"/>
    <w:rsid w:val="0029281A"/>
    <w:rsid w:val="00292979"/>
    <w:rsid w:val="00292AC4"/>
    <w:rsid w:val="00292C00"/>
    <w:rsid w:val="00292D1D"/>
    <w:rsid w:val="00292D7A"/>
    <w:rsid w:val="00292EF9"/>
    <w:rsid w:val="00293002"/>
    <w:rsid w:val="00293458"/>
    <w:rsid w:val="00293491"/>
    <w:rsid w:val="002935BC"/>
    <w:rsid w:val="00293621"/>
    <w:rsid w:val="00293781"/>
    <w:rsid w:val="0029379A"/>
    <w:rsid w:val="00293808"/>
    <w:rsid w:val="00293906"/>
    <w:rsid w:val="0029395D"/>
    <w:rsid w:val="00293A14"/>
    <w:rsid w:val="00293AD2"/>
    <w:rsid w:val="00293B91"/>
    <w:rsid w:val="00293C7A"/>
    <w:rsid w:val="00293D11"/>
    <w:rsid w:val="00293D16"/>
    <w:rsid w:val="00293D8A"/>
    <w:rsid w:val="00293EB8"/>
    <w:rsid w:val="00293F58"/>
    <w:rsid w:val="00294002"/>
    <w:rsid w:val="0029410D"/>
    <w:rsid w:val="00294112"/>
    <w:rsid w:val="002941C3"/>
    <w:rsid w:val="0029425F"/>
    <w:rsid w:val="0029437B"/>
    <w:rsid w:val="00294757"/>
    <w:rsid w:val="002949C2"/>
    <w:rsid w:val="00294A10"/>
    <w:rsid w:val="00294A67"/>
    <w:rsid w:val="00294ACB"/>
    <w:rsid w:val="00294D4B"/>
    <w:rsid w:val="00294DC6"/>
    <w:rsid w:val="00294DFF"/>
    <w:rsid w:val="00294E69"/>
    <w:rsid w:val="00295201"/>
    <w:rsid w:val="0029527D"/>
    <w:rsid w:val="00295399"/>
    <w:rsid w:val="00295422"/>
    <w:rsid w:val="00295437"/>
    <w:rsid w:val="00295520"/>
    <w:rsid w:val="00295581"/>
    <w:rsid w:val="00295621"/>
    <w:rsid w:val="002957EA"/>
    <w:rsid w:val="00295845"/>
    <w:rsid w:val="002958E7"/>
    <w:rsid w:val="00295AE4"/>
    <w:rsid w:val="00295B30"/>
    <w:rsid w:val="00295B6A"/>
    <w:rsid w:val="00295D56"/>
    <w:rsid w:val="00295F36"/>
    <w:rsid w:val="00295F72"/>
    <w:rsid w:val="00296009"/>
    <w:rsid w:val="002962F7"/>
    <w:rsid w:val="0029634F"/>
    <w:rsid w:val="002964A0"/>
    <w:rsid w:val="002964C8"/>
    <w:rsid w:val="002965F6"/>
    <w:rsid w:val="002965FB"/>
    <w:rsid w:val="00296781"/>
    <w:rsid w:val="00296836"/>
    <w:rsid w:val="002968EE"/>
    <w:rsid w:val="002968F0"/>
    <w:rsid w:val="002969EE"/>
    <w:rsid w:val="00296A97"/>
    <w:rsid w:val="00296C52"/>
    <w:rsid w:val="00296D88"/>
    <w:rsid w:val="00296F68"/>
    <w:rsid w:val="00297024"/>
    <w:rsid w:val="002971DC"/>
    <w:rsid w:val="0029736D"/>
    <w:rsid w:val="002973AF"/>
    <w:rsid w:val="002976FD"/>
    <w:rsid w:val="00297861"/>
    <w:rsid w:val="0029794D"/>
    <w:rsid w:val="002979F9"/>
    <w:rsid w:val="00297A0A"/>
    <w:rsid w:val="00297AFF"/>
    <w:rsid w:val="00297B55"/>
    <w:rsid w:val="00297BBA"/>
    <w:rsid w:val="00297CA2"/>
    <w:rsid w:val="00297DBD"/>
    <w:rsid w:val="00297E3E"/>
    <w:rsid w:val="002A0092"/>
    <w:rsid w:val="002A0232"/>
    <w:rsid w:val="002A025D"/>
    <w:rsid w:val="002A02D9"/>
    <w:rsid w:val="002A033B"/>
    <w:rsid w:val="002A03FE"/>
    <w:rsid w:val="002A04A4"/>
    <w:rsid w:val="002A066C"/>
    <w:rsid w:val="002A07CB"/>
    <w:rsid w:val="002A07D2"/>
    <w:rsid w:val="002A082A"/>
    <w:rsid w:val="002A0A39"/>
    <w:rsid w:val="002A0A71"/>
    <w:rsid w:val="002A0BD0"/>
    <w:rsid w:val="002A0D02"/>
    <w:rsid w:val="002A0F31"/>
    <w:rsid w:val="002A10B5"/>
    <w:rsid w:val="002A115B"/>
    <w:rsid w:val="002A11F0"/>
    <w:rsid w:val="002A12BF"/>
    <w:rsid w:val="002A1326"/>
    <w:rsid w:val="002A141B"/>
    <w:rsid w:val="002A14D4"/>
    <w:rsid w:val="002A169B"/>
    <w:rsid w:val="002A180C"/>
    <w:rsid w:val="002A1893"/>
    <w:rsid w:val="002A18BF"/>
    <w:rsid w:val="002A1903"/>
    <w:rsid w:val="002A1B1E"/>
    <w:rsid w:val="002A1C74"/>
    <w:rsid w:val="002A1E39"/>
    <w:rsid w:val="002A2156"/>
    <w:rsid w:val="002A2173"/>
    <w:rsid w:val="002A21E8"/>
    <w:rsid w:val="002A2208"/>
    <w:rsid w:val="002A227B"/>
    <w:rsid w:val="002A227D"/>
    <w:rsid w:val="002A2350"/>
    <w:rsid w:val="002A251F"/>
    <w:rsid w:val="002A258B"/>
    <w:rsid w:val="002A269C"/>
    <w:rsid w:val="002A26B6"/>
    <w:rsid w:val="002A2753"/>
    <w:rsid w:val="002A2759"/>
    <w:rsid w:val="002A27FC"/>
    <w:rsid w:val="002A2837"/>
    <w:rsid w:val="002A2A2A"/>
    <w:rsid w:val="002A2B05"/>
    <w:rsid w:val="002A2C0D"/>
    <w:rsid w:val="002A2D47"/>
    <w:rsid w:val="002A2E02"/>
    <w:rsid w:val="002A2E15"/>
    <w:rsid w:val="002A3007"/>
    <w:rsid w:val="002A3201"/>
    <w:rsid w:val="002A35B6"/>
    <w:rsid w:val="002A396E"/>
    <w:rsid w:val="002A39A0"/>
    <w:rsid w:val="002A39B3"/>
    <w:rsid w:val="002A3ABB"/>
    <w:rsid w:val="002A3ACD"/>
    <w:rsid w:val="002A3BD5"/>
    <w:rsid w:val="002A3CC0"/>
    <w:rsid w:val="002A3CC3"/>
    <w:rsid w:val="002A3D5F"/>
    <w:rsid w:val="002A3DD5"/>
    <w:rsid w:val="002A3F05"/>
    <w:rsid w:val="002A3F59"/>
    <w:rsid w:val="002A3F75"/>
    <w:rsid w:val="002A3F91"/>
    <w:rsid w:val="002A412B"/>
    <w:rsid w:val="002A4244"/>
    <w:rsid w:val="002A42C9"/>
    <w:rsid w:val="002A4470"/>
    <w:rsid w:val="002A4473"/>
    <w:rsid w:val="002A4556"/>
    <w:rsid w:val="002A455B"/>
    <w:rsid w:val="002A45D8"/>
    <w:rsid w:val="002A46BB"/>
    <w:rsid w:val="002A46DC"/>
    <w:rsid w:val="002A475A"/>
    <w:rsid w:val="002A4764"/>
    <w:rsid w:val="002A4797"/>
    <w:rsid w:val="002A48D2"/>
    <w:rsid w:val="002A4A1E"/>
    <w:rsid w:val="002A4AF0"/>
    <w:rsid w:val="002A4B5B"/>
    <w:rsid w:val="002A4BEF"/>
    <w:rsid w:val="002A4D37"/>
    <w:rsid w:val="002A4E39"/>
    <w:rsid w:val="002A4F7F"/>
    <w:rsid w:val="002A4F8C"/>
    <w:rsid w:val="002A5111"/>
    <w:rsid w:val="002A5142"/>
    <w:rsid w:val="002A51CB"/>
    <w:rsid w:val="002A5220"/>
    <w:rsid w:val="002A52CB"/>
    <w:rsid w:val="002A5313"/>
    <w:rsid w:val="002A532A"/>
    <w:rsid w:val="002A5612"/>
    <w:rsid w:val="002A57BD"/>
    <w:rsid w:val="002A58B4"/>
    <w:rsid w:val="002A5A78"/>
    <w:rsid w:val="002A5BA3"/>
    <w:rsid w:val="002A5D7A"/>
    <w:rsid w:val="002A5ED0"/>
    <w:rsid w:val="002A5F52"/>
    <w:rsid w:val="002A615D"/>
    <w:rsid w:val="002A6270"/>
    <w:rsid w:val="002A6410"/>
    <w:rsid w:val="002A6760"/>
    <w:rsid w:val="002A6770"/>
    <w:rsid w:val="002A683E"/>
    <w:rsid w:val="002A686C"/>
    <w:rsid w:val="002A69ED"/>
    <w:rsid w:val="002A69FF"/>
    <w:rsid w:val="002A6A33"/>
    <w:rsid w:val="002A6A4E"/>
    <w:rsid w:val="002A6A72"/>
    <w:rsid w:val="002A6B8E"/>
    <w:rsid w:val="002A6CE2"/>
    <w:rsid w:val="002A6CEC"/>
    <w:rsid w:val="002A6CEF"/>
    <w:rsid w:val="002A6E21"/>
    <w:rsid w:val="002A6F14"/>
    <w:rsid w:val="002A74C5"/>
    <w:rsid w:val="002A7535"/>
    <w:rsid w:val="002A755B"/>
    <w:rsid w:val="002A7562"/>
    <w:rsid w:val="002A764C"/>
    <w:rsid w:val="002A76C7"/>
    <w:rsid w:val="002A774E"/>
    <w:rsid w:val="002A77D7"/>
    <w:rsid w:val="002A78C6"/>
    <w:rsid w:val="002A7AD1"/>
    <w:rsid w:val="002A7B54"/>
    <w:rsid w:val="002A7C9F"/>
    <w:rsid w:val="002A7D20"/>
    <w:rsid w:val="002A7DC0"/>
    <w:rsid w:val="002B0107"/>
    <w:rsid w:val="002B013B"/>
    <w:rsid w:val="002B0142"/>
    <w:rsid w:val="002B0146"/>
    <w:rsid w:val="002B0798"/>
    <w:rsid w:val="002B0843"/>
    <w:rsid w:val="002B0884"/>
    <w:rsid w:val="002B0947"/>
    <w:rsid w:val="002B0A65"/>
    <w:rsid w:val="002B0A6B"/>
    <w:rsid w:val="002B0A6C"/>
    <w:rsid w:val="002B0AA3"/>
    <w:rsid w:val="002B0C53"/>
    <w:rsid w:val="002B0C95"/>
    <w:rsid w:val="002B0CB2"/>
    <w:rsid w:val="002B0DEC"/>
    <w:rsid w:val="002B1001"/>
    <w:rsid w:val="002B1078"/>
    <w:rsid w:val="002B1153"/>
    <w:rsid w:val="002B118A"/>
    <w:rsid w:val="002B11FA"/>
    <w:rsid w:val="002B1220"/>
    <w:rsid w:val="002B12D5"/>
    <w:rsid w:val="002B13D8"/>
    <w:rsid w:val="002B1400"/>
    <w:rsid w:val="002B148B"/>
    <w:rsid w:val="002B156F"/>
    <w:rsid w:val="002B1584"/>
    <w:rsid w:val="002B15ED"/>
    <w:rsid w:val="002B1638"/>
    <w:rsid w:val="002B166D"/>
    <w:rsid w:val="002B1829"/>
    <w:rsid w:val="002B1AA1"/>
    <w:rsid w:val="002B1BBD"/>
    <w:rsid w:val="002B1BFA"/>
    <w:rsid w:val="002B1FE2"/>
    <w:rsid w:val="002B2006"/>
    <w:rsid w:val="002B20B0"/>
    <w:rsid w:val="002B20BF"/>
    <w:rsid w:val="002B23D1"/>
    <w:rsid w:val="002B247C"/>
    <w:rsid w:val="002B24C5"/>
    <w:rsid w:val="002B24D5"/>
    <w:rsid w:val="002B2564"/>
    <w:rsid w:val="002B27D0"/>
    <w:rsid w:val="002B289E"/>
    <w:rsid w:val="002B291D"/>
    <w:rsid w:val="002B2944"/>
    <w:rsid w:val="002B2A4B"/>
    <w:rsid w:val="002B2B36"/>
    <w:rsid w:val="002B30DE"/>
    <w:rsid w:val="002B3118"/>
    <w:rsid w:val="002B31EB"/>
    <w:rsid w:val="002B322A"/>
    <w:rsid w:val="002B330B"/>
    <w:rsid w:val="002B3DEB"/>
    <w:rsid w:val="002B3F17"/>
    <w:rsid w:val="002B3F4B"/>
    <w:rsid w:val="002B4176"/>
    <w:rsid w:val="002B4348"/>
    <w:rsid w:val="002B444D"/>
    <w:rsid w:val="002B4547"/>
    <w:rsid w:val="002B4588"/>
    <w:rsid w:val="002B4597"/>
    <w:rsid w:val="002B4658"/>
    <w:rsid w:val="002B46B6"/>
    <w:rsid w:val="002B477A"/>
    <w:rsid w:val="002B485A"/>
    <w:rsid w:val="002B4920"/>
    <w:rsid w:val="002B4A2C"/>
    <w:rsid w:val="002B4A55"/>
    <w:rsid w:val="002B4BEB"/>
    <w:rsid w:val="002B4C07"/>
    <w:rsid w:val="002B4D91"/>
    <w:rsid w:val="002B4FAF"/>
    <w:rsid w:val="002B5099"/>
    <w:rsid w:val="002B520B"/>
    <w:rsid w:val="002B521C"/>
    <w:rsid w:val="002B52E5"/>
    <w:rsid w:val="002B535A"/>
    <w:rsid w:val="002B5388"/>
    <w:rsid w:val="002B55BB"/>
    <w:rsid w:val="002B5670"/>
    <w:rsid w:val="002B5817"/>
    <w:rsid w:val="002B5847"/>
    <w:rsid w:val="002B5893"/>
    <w:rsid w:val="002B5933"/>
    <w:rsid w:val="002B595E"/>
    <w:rsid w:val="002B5978"/>
    <w:rsid w:val="002B59E2"/>
    <w:rsid w:val="002B5A85"/>
    <w:rsid w:val="002B5A94"/>
    <w:rsid w:val="002B5AB1"/>
    <w:rsid w:val="002B5B4F"/>
    <w:rsid w:val="002B5B64"/>
    <w:rsid w:val="002B5B76"/>
    <w:rsid w:val="002B5DED"/>
    <w:rsid w:val="002B6085"/>
    <w:rsid w:val="002B618B"/>
    <w:rsid w:val="002B63A7"/>
    <w:rsid w:val="002B6418"/>
    <w:rsid w:val="002B64B6"/>
    <w:rsid w:val="002B64B7"/>
    <w:rsid w:val="002B64D9"/>
    <w:rsid w:val="002B657E"/>
    <w:rsid w:val="002B659A"/>
    <w:rsid w:val="002B65AB"/>
    <w:rsid w:val="002B673A"/>
    <w:rsid w:val="002B67B1"/>
    <w:rsid w:val="002B689D"/>
    <w:rsid w:val="002B6997"/>
    <w:rsid w:val="002B6A0F"/>
    <w:rsid w:val="002B6C1A"/>
    <w:rsid w:val="002B6D46"/>
    <w:rsid w:val="002B6E96"/>
    <w:rsid w:val="002B6EC9"/>
    <w:rsid w:val="002B6F50"/>
    <w:rsid w:val="002B6FD0"/>
    <w:rsid w:val="002B70FE"/>
    <w:rsid w:val="002B7188"/>
    <w:rsid w:val="002B721A"/>
    <w:rsid w:val="002B7289"/>
    <w:rsid w:val="002B728C"/>
    <w:rsid w:val="002B72A8"/>
    <w:rsid w:val="002B7488"/>
    <w:rsid w:val="002B7493"/>
    <w:rsid w:val="002B74CC"/>
    <w:rsid w:val="002B758F"/>
    <w:rsid w:val="002B76B4"/>
    <w:rsid w:val="002B76BC"/>
    <w:rsid w:val="002B77EA"/>
    <w:rsid w:val="002B799C"/>
    <w:rsid w:val="002B7A11"/>
    <w:rsid w:val="002B7EB0"/>
    <w:rsid w:val="002C0255"/>
    <w:rsid w:val="002C03E6"/>
    <w:rsid w:val="002C043A"/>
    <w:rsid w:val="002C04B2"/>
    <w:rsid w:val="002C0573"/>
    <w:rsid w:val="002C05F9"/>
    <w:rsid w:val="002C0687"/>
    <w:rsid w:val="002C068A"/>
    <w:rsid w:val="002C068E"/>
    <w:rsid w:val="002C06A1"/>
    <w:rsid w:val="002C07B1"/>
    <w:rsid w:val="002C07EC"/>
    <w:rsid w:val="002C0943"/>
    <w:rsid w:val="002C0962"/>
    <w:rsid w:val="002C09A5"/>
    <w:rsid w:val="002C0AB5"/>
    <w:rsid w:val="002C0AF2"/>
    <w:rsid w:val="002C0CA0"/>
    <w:rsid w:val="002C0D3A"/>
    <w:rsid w:val="002C0F8E"/>
    <w:rsid w:val="002C0FCE"/>
    <w:rsid w:val="002C1066"/>
    <w:rsid w:val="002C1084"/>
    <w:rsid w:val="002C129A"/>
    <w:rsid w:val="002C12AF"/>
    <w:rsid w:val="002C12BD"/>
    <w:rsid w:val="002C131D"/>
    <w:rsid w:val="002C14DF"/>
    <w:rsid w:val="002C150B"/>
    <w:rsid w:val="002C15A0"/>
    <w:rsid w:val="002C15D8"/>
    <w:rsid w:val="002C1688"/>
    <w:rsid w:val="002C171E"/>
    <w:rsid w:val="002C177A"/>
    <w:rsid w:val="002C1A67"/>
    <w:rsid w:val="002C1AE2"/>
    <w:rsid w:val="002C1EE3"/>
    <w:rsid w:val="002C2016"/>
    <w:rsid w:val="002C2049"/>
    <w:rsid w:val="002C22C5"/>
    <w:rsid w:val="002C22CD"/>
    <w:rsid w:val="002C2456"/>
    <w:rsid w:val="002C249B"/>
    <w:rsid w:val="002C253A"/>
    <w:rsid w:val="002C25E4"/>
    <w:rsid w:val="002C2669"/>
    <w:rsid w:val="002C266A"/>
    <w:rsid w:val="002C29B7"/>
    <w:rsid w:val="002C2A68"/>
    <w:rsid w:val="002C2B86"/>
    <w:rsid w:val="002C2B91"/>
    <w:rsid w:val="002C2C94"/>
    <w:rsid w:val="002C2C95"/>
    <w:rsid w:val="002C2F19"/>
    <w:rsid w:val="002C319F"/>
    <w:rsid w:val="002C31E8"/>
    <w:rsid w:val="002C3431"/>
    <w:rsid w:val="002C34A9"/>
    <w:rsid w:val="002C3686"/>
    <w:rsid w:val="002C371E"/>
    <w:rsid w:val="002C374E"/>
    <w:rsid w:val="002C38FC"/>
    <w:rsid w:val="002C39E9"/>
    <w:rsid w:val="002C39FE"/>
    <w:rsid w:val="002C3A0C"/>
    <w:rsid w:val="002C3A9C"/>
    <w:rsid w:val="002C3CFD"/>
    <w:rsid w:val="002C3D1D"/>
    <w:rsid w:val="002C3DF2"/>
    <w:rsid w:val="002C3E2C"/>
    <w:rsid w:val="002C3FAB"/>
    <w:rsid w:val="002C40B3"/>
    <w:rsid w:val="002C411E"/>
    <w:rsid w:val="002C417D"/>
    <w:rsid w:val="002C422F"/>
    <w:rsid w:val="002C4564"/>
    <w:rsid w:val="002C4589"/>
    <w:rsid w:val="002C45C3"/>
    <w:rsid w:val="002C45D5"/>
    <w:rsid w:val="002C4622"/>
    <w:rsid w:val="002C4678"/>
    <w:rsid w:val="002C46BF"/>
    <w:rsid w:val="002C46F5"/>
    <w:rsid w:val="002C47D4"/>
    <w:rsid w:val="002C4850"/>
    <w:rsid w:val="002C4924"/>
    <w:rsid w:val="002C49C5"/>
    <w:rsid w:val="002C4B24"/>
    <w:rsid w:val="002C4ED0"/>
    <w:rsid w:val="002C5002"/>
    <w:rsid w:val="002C5041"/>
    <w:rsid w:val="002C5048"/>
    <w:rsid w:val="002C5114"/>
    <w:rsid w:val="002C516B"/>
    <w:rsid w:val="002C525E"/>
    <w:rsid w:val="002C5435"/>
    <w:rsid w:val="002C5543"/>
    <w:rsid w:val="002C5584"/>
    <w:rsid w:val="002C580E"/>
    <w:rsid w:val="002C5957"/>
    <w:rsid w:val="002C5959"/>
    <w:rsid w:val="002C59B8"/>
    <w:rsid w:val="002C5A0F"/>
    <w:rsid w:val="002C5B06"/>
    <w:rsid w:val="002C5B65"/>
    <w:rsid w:val="002C5BE6"/>
    <w:rsid w:val="002C5BFF"/>
    <w:rsid w:val="002C5DBC"/>
    <w:rsid w:val="002C5E44"/>
    <w:rsid w:val="002C6147"/>
    <w:rsid w:val="002C621C"/>
    <w:rsid w:val="002C6244"/>
    <w:rsid w:val="002C6267"/>
    <w:rsid w:val="002C646A"/>
    <w:rsid w:val="002C64A2"/>
    <w:rsid w:val="002C65DF"/>
    <w:rsid w:val="002C6695"/>
    <w:rsid w:val="002C6753"/>
    <w:rsid w:val="002C6853"/>
    <w:rsid w:val="002C689B"/>
    <w:rsid w:val="002C68AD"/>
    <w:rsid w:val="002C697A"/>
    <w:rsid w:val="002C6A6D"/>
    <w:rsid w:val="002C6AB3"/>
    <w:rsid w:val="002C6ABC"/>
    <w:rsid w:val="002C6B6E"/>
    <w:rsid w:val="002C6C3E"/>
    <w:rsid w:val="002C6CC5"/>
    <w:rsid w:val="002C6DBF"/>
    <w:rsid w:val="002C6FAD"/>
    <w:rsid w:val="002C7025"/>
    <w:rsid w:val="002C707B"/>
    <w:rsid w:val="002C7121"/>
    <w:rsid w:val="002C7154"/>
    <w:rsid w:val="002C7186"/>
    <w:rsid w:val="002C7261"/>
    <w:rsid w:val="002C73C7"/>
    <w:rsid w:val="002C7485"/>
    <w:rsid w:val="002C7567"/>
    <w:rsid w:val="002C7605"/>
    <w:rsid w:val="002C77D6"/>
    <w:rsid w:val="002C7896"/>
    <w:rsid w:val="002C79DD"/>
    <w:rsid w:val="002C7ABE"/>
    <w:rsid w:val="002C7B14"/>
    <w:rsid w:val="002C7BFC"/>
    <w:rsid w:val="002C7C0E"/>
    <w:rsid w:val="002C7C86"/>
    <w:rsid w:val="002C7DA5"/>
    <w:rsid w:val="002C7DC6"/>
    <w:rsid w:val="002C7DE4"/>
    <w:rsid w:val="002C7EA8"/>
    <w:rsid w:val="002C7EE6"/>
    <w:rsid w:val="002D008E"/>
    <w:rsid w:val="002D009E"/>
    <w:rsid w:val="002D0376"/>
    <w:rsid w:val="002D048D"/>
    <w:rsid w:val="002D04A4"/>
    <w:rsid w:val="002D04CF"/>
    <w:rsid w:val="002D0562"/>
    <w:rsid w:val="002D0587"/>
    <w:rsid w:val="002D0590"/>
    <w:rsid w:val="002D05BE"/>
    <w:rsid w:val="002D06A0"/>
    <w:rsid w:val="002D070A"/>
    <w:rsid w:val="002D0837"/>
    <w:rsid w:val="002D0C2A"/>
    <w:rsid w:val="002D0D53"/>
    <w:rsid w:val="002D0D7A"/>
    <w:rsid w:val="002D0DAC"/>
    <w:rsid w:val="002D0EB7"/>
    <w:rsid w:val="002D0F7F"/>
    <w:rsid w:val="002D104B"/>
    <w:rsid w:val="002D1069"/>
    <w:rsid w:val="002D1480"/>
    <w:rsid w:val="002D14D0"/>
    <w:rsid w:val="002D160E"/>
    <w:rsid w:val="002D165B"/>
    <w:rsid w:val="002D1708"/>
    <w:rsid w:val="002D18E7"/>
    <w:rsid w:val="002D193B"/>
    <w:rsid w:val="002D1A9B"/>
    <w:rsid w:val="002D1ABD"/>
    <w:rsid w:val="002D1C5C"/>
    <w:rsid w:val="002D1CB4"/>
    <w:rsid w:val="002D1DA5"/>
    <w:rsid w:val="002D1E7F"/>
    <w:rsid w:val="002D1EA9"/>
    <w:rsid w:val="002D1EF3"/>
    <w:rsid w:val="002D2029"/>
    <w:rsid w:val="002D209D"/>
    <w:rsid w:val="002D2178"/>
    <w:rsid w:val="002D217B"/>
    <w:rsid w:val="002D21BD"/>
    <w:rsid w:val="002D21E4"/>
    <w:rsid w:val="002D2258"/>
    <w:rsid w:val="002D22A2"/>
    <w:rsid w:val="002D2411"/>
    <w:rsid w:val="002D2583"/>
    <w:rsid w:val="002D273F"/>
    <w:rsid w:val="002D2821"/>
    <w:rsid w:val="002D2903"/>
    <w:rsid w:val="002D29F5"/>
    <w:rsid w:val="002D2BD1"/>
    <w:rsid w:val="002D2DB2"/>
    <w:rsid w:val="002D2EBE"/>
    <w:rsid w:val="002D300D"/>
    <w:rsid w:val="002D32F1"/>
    <w:rsid w:val="002D33BD"/>
    <w:rsid w:val="002D3412"/>
    <w:rsid w:val="002D353C"/>
    <w:rsid w:val="002D36A3"/>
    <w:rsid w:val="002D381E"/>
    <w:rsid w:val="002D38C0"/>
    <w:rsid w:val="002D39A5"/>
    <w:rsid w:val="002D3A07"/>
    <w:rsid w:val="002D3AEB"/>
    <w:rsid w:val="002D3AFD"/>
    <w:rsid w:val="002D3B6F"/>
    <w:rsid w:val="002D3C56"/>
    <w:rsid w:val="002D3C97"/>
    <w:rsid w:val="002D3CDD"/>
    <w:rsid w:val="002D3D09"/>
    <w:rsid w:val="002D3D21"/>
    <w:rsid w:val="002D3D92"/>
    <w:rsid w:val="002D3DA4"/>
    <w:rsid w:val="002D3E29"/>
    <w:rsid w:val="002D3F07"/>
    <w:rsid w:val="002D3F60"/>
    <w:rsid w:val="002D4066"/>
    <w:rsid w:val="002D40FE"/>
    <w:rsid w:val="002D42D1"/>
    <w:rsid w:val="002D44C1"/>
    <w:rsid w:val="002D4684"/>
    <w:rsid w:val="002D4759"/>
    <w:rsid w:val="002D4764"/>
    <w:rsid w:val="002D47DD"/>
    <w:rsid w:val="002D47E1"/>
    <w:rsid w:val="002D4892"/>
    <w:rsid w:val="002D492D"/>
    <w:rsid w:val="002D496E"/>
    <w:rsid w:val="002D49C9"/>
    <w:rsid w:val="002D49D0"/>
    <w:rsid w:val="002D4B99"/>
    <w:rsid w:val="002D4BE9"/>
    <w:rsid w:val="002D4C28"/>
    <w:rsid w:val="002D4D6C"/>
    <w:rsid w:val="002D4EA1"/>
    <w:rsid w:val="002D4F94"/>
    <w:rsid w:val="002D4FE0"/>
    <w:rsid w:val="002D507A"/>
    <w:rsid w:val="002D5094"/>
    <w:rsid w:val="002D5117"/>
    <w:rsid w:val="002D546C"/>
    <w:rsid w:val="002D555D"/>
    <w:rsid w:val="002D557B"/>
    <w:rsid w:val="002D573D"/>
    <w:rsid w:val="002D577F"/>
    <w:rsid w:val="002D5AF5"/>
    <w:rsid w:val="002D5BAC"/>
    <w:rsid w:val="002D5DDC"/>
    <w:rsid w:val="002D5DDE"/>
    <w:rsid w:val="002D5F3E"/>
    <w:rsid w:val="002D6062"/>
    <w:rsid w:val="002D611D"/>
    <w:rsid w:val="002D6159"/>
    <w:rsid w:val="002D61E1"/>
    <w:rsid w:val="002D6254"/>
    <w:rsid w:val="002D629D"/>
    <w:rsid w:val="002D6308"/>
    <w:rsid w:val="002D63F3"/>
    <w:rsid w:val="002D6466"/>
    <w:rsid w:val="002D656E"/>
    <w:rsid w:val="002D6586"/>
    <w:rsid w:val="002D679D"/>
    <w:rsid w:val="002D68CD"/>
    <w:rsid w:val="002D69A3"/>
    <w:rsid w:val="002D69D3"/>
    <w:rsid w:val="002D6CD2"/>
    <w:rsid w:val="002D6D57"/>
    <w:rsid w:val="002D6D6A"/>
    <w:rsid w:val="002D6F13"/>
    <w:rsid w:val="002D6FCB"/>
    <w:rsid w:val="002D7255"/>
    <w:rsid w:val="002D725B"/>
    <w:rsid w:val="002D732D"/>
    <w:rsid w:val="002D7558"/>
    <w:rsid w:val="002D77CC"/>
    <w:rsid w:val="002D798F"/>
    <w:rsid w:val="002D79A1"/>
    <w:rsid w:val="002D79C7"/>
    <w:rsid w:val="002D79F7"/>
    <w:rsid w:val="002D7A3E"/>
    <w:rsid w:val="002D7A54"/>
    <w:rsid w:val="002D7A59"/>
    <w:rsid w:val="002D7BA9"/>
    <w:rsid w:val="002D7FEB"/>
    <w:rsid w:val="002E0038"/>
    <w:rsid w:val="002E00E7"/>
    <w:rsid w:val="002E0198"/>
    <w:rsid w:val="002E0359"/>
    <w:rsid w:val="002E047C"/>
    <w:rsid w:val="002E05F9"/>
    <w:rsid w:val="002E06BB"/>
    <w:rsid w:val="002E06C5"/>
    <w:rsid w:val="002E0990"/>
    <w:rsid w:val="002E0A0E"/>
    <w:rsid w:val="002E0AFA"/>
    <w:rsid w:val="002E0B99"/>
    <w:rsid w:val="002E0CFA"/>
    <w:rsid w:val="002E0D3A"/>
    <w:rsid w:val="002E0DA8"/>
    <w:rsid w:val="002E0DD1"/>
    <w:rsid w:val="002E0E0B"/>
    <w:rsid w:val="002E0F03"/>
    <w:rsid w:val="002E0F1A"/>
    <w:rsid w:val="002E10B7"/>
    <w:rsid w:val="002E12B5"/>
    <w:rsid w:val="002E12C5"/>
    <w:rsid w:val="002E12D8"/>
    <w:rsid w:val="002E12F0"/>
    <w:rsid w:val="002E132F"/>
    <w:rsid w:val="002E133F"/>
    <w:rsid w:val="002E15CB"/>
    <w:rsid w:val="002E162A"/>
    <w:rsid w:val="002E17EA"/>
    <w:rsid w:val="002E18A6"/>
    <w:rsid w:val="002E18CF"/>
    <w:rsid w:val="002E19AD"/>
    <w:rsid w:val="002E1AB9"/>
    <w:rsid w:val="002E1C43"/>
    <w:rsid w:val="002E1D0A"/>
    <w:rsid w:val="002E1D51"/>
    <w:rsid w:val="002E1D7C"/>
    <w:rsid w:val="002E1D7D"/>
    <w:rsid w:val="002E1E27"/>
    <w:rsid w:val="002E1E3B"/>
    <w:rsid w:val="002E2159"/>
    <w:rsid w:val="002E22C2"/>
    <w:rsid w:val="002E2434"/>
    <w:rsid w:val="002E25F4"/>
    <w:rsid w:val="002E2636"/>
    <w:rsid w:val="002E27CD"/>
    <w:rsid w:val="002E28BE"/>
    <w:rsid w:val="002E2A69"/>
    <w:rsid w:val="002E2B0A"/>
    <w:rsid w:val="002E2B92"/>
    <w:rsid w:val="002E2E0E"/>
    <w:rsid w:val="002E2EC4"/>
    <w:rsid w:val="002E305D"/>
    <w:rsid w:val="002E31F2"/>
    <w:rsid w:val="002E3428"/>
    <w:rsid w:val="002E34FA"/>
    <w:rsid w:val="002E35A0"/>
    <w:rsid w:val="002E366D"/>
    <w:rsid w:val="002E36AD"/>
    <w:rsid w:val="002E36CE"/>
    <w:rsid w:val="002E3842"/>
    <w:rsid w:val="002E3848"/>
    <w:rsid w:val="002E3B11"/>
    <w:rsid w:val="002E3B25"/>
    <w:rsid w:val="002E3BB8"/>
    <w:rsid w:val="002E3BFD"/>
    <w:rsid w:val="002E3C5D"/>
    <w:rsid w:val="002E3CA8"/>
    <w:rsid w:val="002E3EF0"/>
    <w:rsid w:val="002E3F08"/>
    <w:rsid w:val="002E3F56"/>
    <w:rsid w:val="002E411F"/>
    <w:rsid w:val="002E4197"/>
    <w:rsid w:val="002E41D2"/>
    <w:rsid w:val="002E41FD"/>
    <w:rsid w:val="002E4243"/>
    <w:rsid w:val="002E4399"/>
    <w:rsid w:val="002E4458"/>
    <w:rsid w:val="002E4674"/>
    <w:rsid w:val="002E47B8"/>
    <w:rsid w:val="002E47DC"/>
    <w:rsid w:val="002E47EB"/>
    <w:rsid w:val="002E4804"/>
    <w:rsid w:val="002E483B"/>
    <w:rsid w:val="002E48C8"/>
    <w:rsid w:val="002E4965"/>
    <w:rsid w:val="002E4C44"/>
    <w:rsid w:val="002E4C5B"/>
    <w:rsid w:val="002E4D29"/>
    <w:rsid w:val="002E4DE1"/>
    <w:rsid w:val="002E4E37"/>
    <w:rsid w:val="002E4ECB"/>
    <w:rsid w:val="002E4F1A"/>
    <w:rsid w:val="002E5278"/>
    <w:rsid w:val="002E5400"/>
    <w:rsid w:val="002E55C4"/>
    <w:rsid w:val="002E569E"/>
    <w:rsid w:val="002E56D2"/>
    <w:rsid w:val="002E5C7C"/>
    <w:rsid w:val="002E5D9C"/>
    <w:rsid w:val="002E5DB3"/>
    <w:rsid w:val="002E5DC7"/>
    <w:rsid w:val="002E5E1A"/>
    <w:rsid w:val="002E5E50"/>
    <w:rsid w:val="002E5F46"/>
    <w:rsid w:val="002E603F"/>
    <w:rsid w:val="002E6089"/>
    <w:rsid w:val="002E60C2"/>
    <w:rsid w:val="002E61AB"/>
    <w:rsid w:val="002E61EC"/>
    <w:rsid w:val="002E6264"/>
    <w:rsid w:val="002E626E"/>
    <w:rsid w:val="002E643A"/>
    <w:rsid w:val="002E6506"/>
    <w:rsid w:val="002E650A"/>
    <w:rsid w:val="002E6513"/>
    <w:rsid w:val="002E670A"/>
    <w:rsid w:val="002E683C"/>
    <w:rsid w:val="002E68E0"/>
    <w:rsid w:val="002E693D"/>
    <w:rsid w:val="002E699B"/>
    <w:rsid w:val="002E69B3"/>
    <w:rsid w:val="002E6B56"/>
    <w:rsid w:val="002E6BC1"/>
    <w:rsid w:val="002E6BDA"/>
    <w:rsid w:val="002E6F81"/>
    <w:rsid w:val="002E7044"/>
    <w:rsid w:val="002E71C0"/>
    <w:rsid w:val="002E733C"/>
    <w:rsid w:val="002E73D4"/>
    <w:rsid w:val="002E73E7"/>
    <w:rsid w:val="002E7415"/>
    <w:rsid w:val="002E75AE"/>
    <w:rsid w:val="002E75D9"/>
    <w:rsid w:val="002E76BF"/>
    <w:rsid w:val="002E7713"/>
    <w:rsid w:val="002E77FC"/>
    <w:rsid w:val="002E7980"/>
    <w:rsid w:val="002E7A5E"/>
    <w:rsid w:val="002E7A5F"/>
    <w:rsid w:val="002E7AA7"/>
    <w:rsid w:val="002E7B4A"/>
    <w:rsid w:val="002E7CA7"/>
    <w:rsid w:val="002E7D1B"/>
    <w:rsid w:val="002E7E75"/>
    <w:rsid w:val="002E7EB2"/>
    <w:rsid w:val="002E7EC0"/>
    <w:rsid w:val="002E7EE2"/>
    <w:rsid w:val="002E7F4F"/>
    <w:rsid w:val="002F03CC"/>
    <w:rsid w:val="002F0798"/>
    <w:rsid w:val="002F07D4"/>
    <w:rsid w:val="002F0889"/>
    <w:rsid w:val="002F0A08"/>
    <w:rsid w:val="002F0ADB"/>
    <w:rsid w:val="002F0B0D"/>
    <w:rsid w:val="002F0BF4"/>
    <w:rsid w:val="002F0D22"/>
    <w:rsid w:val="002F0D35"/>
    <w:rsid w:val="002F0F2E"/>
    <w:rsid w:val="002F1202"/>
    <w:rsid w:val="002F122C"/>
    <w:rsid w:val="002F1320"/>
    <w:rsid w:val="002F1392"/>
    <w:rsid w:val="002F1419"/>
    <w:rsid w:val="002F14AB"/>
    <w:rsid w:val="002F1561"/>
    <w:rsid w:val="002F165D"/>
    <w:rsid w:val="002F1695"/>
    <w:rsid w:val="002F16A6"/>
    <w:rsid w:val="002F17B4"/>
    <w:rsid w:val="002F181C"/>
    <w:rsid w:val="002F1928"/>
    <w:rsid w:val="002F1974"/>
    <w:rsid w:val="002F1A4E"/>
    <w:rsid w:val="002F1B46"/>
    <w:rsid w:val="002F1C3E"/>
    <w:rsid w:val="002F1EF1"/>
    <w:rsid w:val="002F20CF"/>
    <w:rsid w:val="002F2156"/>
    <w:rsid w:val="002F2164"/>
    <w:rsid w:val="002F2220"/>
    <w:rsid w:val="002F239C"/>
    <w:rsid w:val="002F23EB"/>
    <w:rsid w:val="002F24E5"/>
    <w:rsid w:val="002F262D"/>
    <w:rsid w:val="002F26CB"/>
    <w:rsid w:val="002F2835"/>
    <w:rsid w:val="002F290A"/>
    <w:rsid w:val="002F2A3B"/>
    <w:rsid w:val="002F2A44"/>
    <w:rsid w:val="002F2A8B"/>
    <w:rsid w:val="002F2AFC"/>
    <w:rsid w:val="002F2D77"/>
    <w:rsid w:val="002F2F81"/>
    <w:rsid w:val="002F34B7"/>
    <w:rsid w:val="002F371C"/>
    <w:rsid w:val="002F3937"/>
    <w:rsid w:val="002F3AE5"/>
    <w:rsid w:val="002F3B5A"/>
    <w:rsid w:val="002F3BAF"/>
    <w:rsid w:val="002F3D32"/>
    <w:rsid w:val="002F3E46"/>
    <w:rsid w:val="002F3EFB"/>
    <w:rsid w:val="002F3F84"/>
    <w:rsid w:val="002F4086"/>
    <w:rsid w:val="002F40C7"/>
    <w:rsid w:val="002F4257"/>
    <w:rsid w:val="002F4293"/>
    <w:rsid w:val="002F42BD"/>
    <w:rsid w:val="002F42D1"/>
    <w:rsid w:val="002F42F4"/>
    <w:rsid w:val="002F4442"/>
    <w:rsid w:val="002F449B"/>
    <w:rsid w:val="002F44A3"/>
    <w:rsid w:val="002F45F2"/>
    <w:rsid w:val="002F467B"/>
    <w:rsid w:val="002F4682"/>
    <w:rsid w:val="002F47C3"/>
    <w:rsid w:val="002F4834"/>
    <w:rsid w:val="002F4992"/>
    <w:rsid w:val="002F4A1B"/>
    <w:rsid w:val="002F4A98"/>
    <w:rsid w:val="002F4BFE"/>
    <w:rsid w:val="002F4C6F"/>
    <w:rsid w:val="002F4D1E"/>
    <w:rsid w:val="002F4D34"/>
    <w:rsid w:val="002F4D86"/>
    <w:rsid w:val="002F4E8D"/>
    <w:rsid w:val="002F4F3E"/>
    <w:rsid w:val="002F4FE3"/>
    <w:rsid w:val="002F51B1"/>
    <w:rsid w:val="002F53A5"/>
    <w:rsid w:val="002F53DC"/>
    <w:rsid w:val="002F5477"/>
    <w:rsid w:val="002F5631"/>
    <w:rsid w:val="002F566D"/>
    <w:rsid w:val="002F56B4"/>
    <w:rsid w:val="002F56BA"/>
    <w:rsid w:val="002F57A4"/>
    <w:rsid w:val="002F58A2"/>
    <w:rsid w:val="002F5A89"/>
    <w:rsid w:val="002F5C56"/>
    <w:rsid w:val="002F5C8F"/>
    <w:rsid w:val="002F5CA1"/>
    <w:rsid w:val="002F5D0A"/>
    <w:rsid w:val="002F5D69"/>
    <w:rsid w:val="002F5D88"/>
    <w:rsid w:val="002F5FBE"/>
    <w:rsid w:val="002F6023"/>
    <w:rsid w:val="002F6029"/>
    <w:rsid w:val="002F60E7"/>
    <w:rsid w:val="002F62C2"/>
    <w:rsid w:val="002F651B"/>
    <w:rsid w:val="002F6635"/>
    <w:rsid w:val="002F6A28"/>
    <w:rsid w:val="002F6AB5"/>
    <w:rsid w:val="002F6C83"/>
    <w:rsid w:val="002F6E70"/>
    <w:rsid w:val="002F6F1E"/>
    <w:rsid w:val="002F6F8E"/>
    <w:rsid w:val="002F6FBC"/>
    <w:rsid w:val="002F7098"/>
    <w:rsid w:val="002F7176"/>
    <w:rsid w:val="002F722A"/>
    <w:rsid w:val="002F725F"/>
    <w:rsid w:val="002F72C6"/>
    <w:rsid w:val="002F7368"/>
    <w:rsid w:val="002F7382"/>
    <w:rsid w:val="002F74FD"/>
    <w:rsid w:val="002F75A8"/>
    <w:rsid w:val="002F760B"/>
    <w:rsid w:val="002F77C3"/>
    <w:rsid w:val="002F789B"/>
    <w:rsid w:val="002F7A86"/>
    <w:rsid w:val="002F7BEB"/>
    <w:rsid w:val="002F7C44"/>
    <w:rsid w:val="002F7C77"/>
    <w:rsid w:val="002F7D0E"/>
    <w:rsid w:val="002F7D44"/>
    <w:rsid w:val="002F7D6D"/>
    <w:rsid w:val="002F7E00"/>
    <w:rsid w:val="002FD392"/>
    <w:rsid w:val="003000D7"/>
    <w:rsid w:val="00300132"/>
    <w:rsid w:val="0030016F"/>
    <w:rsid w:val="0030017C"/>
    <w:rsid w:val="003001B9"/>
    <w:rsid w:val="00300340"/>
    <w:rsid w:val="0030039A"/>
    <w:rsid w:val="00300570"/>
    <w:rsid w:val="003005F9"/>
    <w:rsid w:val="00300698"/>
    <w:rsid w:val="00300706"/>
    <w:rsid w:val="00300716"/>
    <w:rsid w:val="0030092D"/>
    <w:rsid w:val="00300CA1"/>
    <w:rsid w:val="00300CB3"/>
    <w:rsid w:val="00300D93"/>
    <w:rsid w:val="00300F9B"/>
    <w:rsid w:val="00301009"/>
    <w:rsid w:val="00301137"/>
    <w:rsid w:val="00301287"/>
    <w:rsid w:val="003012AD"/>
    <w:rsid w:val="003012DA"/>
    <w:rsid w:val="003013D9"/>
    <w:rsid w:val="003013DC"/>
    <w:rsid w:val="003014CC"/>
    <w:rsid w:val="003015CE"/>
    <w:rsid w:val="003015D3"/>
    <w:rsid w:val="00301617"/>
    <w:rsid w:val="00301636"/>
    <w:rsid w:val="003016F8"/>
    <w:rsid w:val="00301898"/>
    <w:rsid w:val="003018E6"/>
    <w:rsid w:val="00301957"/>
    <w:rsid w:val="00301A46"/>
    <w:rsid w:val="00301DBE"/>
    <w:rsid w:val="00301F1D"/>
    <w:rsid w:val="003023F6"/>
    <w:rsid w:val="00302402"/>
    <w:rsid w:val="003024CD"/>
    <w:rsid w:val="003026BE"/>
    <w:rsid w:val="0030274E"/>
    <w:rsid w:val="00302781"/>
    <w:rsid w:val="00302A18"/>
    <w:rsid w:val="00302A41"/>
    <w:rsid w:val="00302B05"/>
    <w:rsid w:val="00302B13"/>
    <w:rsid w:val="00302B7D"/>
    <w:rsid w:val="00302BF8"/>
    <w:rsid w:val="00302C42"/>
    <w:rsid w:val="00302C70"/>
    <w:rsid w:val="00302D04"/>
    <w:rsid w:val="00302D6C"/>
    <w:rsid w:val="003030B2"/>
    <w:rsid w:val="00303169"/>
    <w:rsid w:val="0030316E"/>
    <w:rsid w:val="003031BA"/>
    <w:rsid w:val="00303294"/>
    <w:rsid w:val="00303384"/>
    <w:rsid w:val="003033B4"/>
    <w:rsid w:val="003033F4"/>
    <w:rsid w:val="0030345D"/>
    <w:rsid w:val="00303484"/>
    <w:rsid w:val="00303615"/>
    <w:rsid w:val="00303680"/>
    <w:rsid w:val="00303714"/>
    <w:rsid w:val="00303818"/>
    <w:rsid w:val="00303867"/>
    <w:rsid w:val="00303923"/>
    <w:rsid w:val="0030394B"/>
    <w:rsid w:val="003039F0"/>
    <w:rsid w:val="00303AEF"/>
    <w:rsid w:val="00303B2E"/>
    <w:rsid w:val="00303CEF"/>
    <w:rsid w:val="00303EE5"/>
    <w:rsid w:val="00303F07"/>
    <w:rsid w:val="00303F58"/>
    <w:rsid w:val="0030402B"/>
    <w:rsid w:val="003041D8"/>
    <w:rsid w:val="00304279"/>
    <w:rsid w:val="0030433D"/>
    <w:rsid w:val="003043C2"/>
    <w:rsid w:val="003043DA"/>
    <w:rsid w:val="00304408"/>
    <w:rsid w:val="00304494"/>
    <w:rsid w:val="003044DE"/>
    <w:rsid w:val="003045CF"/>
    <w:rsid w:val="0030465F"/>
    <w:rsid w:val="00304674"/>
    <w:rsid w:val="003046F4"/>
    <w:rsid w:val="0030485D"/>
    <w:rsid w:val="0030490B"/>
    <w:rsid w:val="0030490D"/>
    <w:rsid w:val="00304A58"/>
    <w:rsid w:val="00304A6A"/>
    <w:rsid w:val="00304ACB"/>
    <w:rsid w:val="00304AD9"/>
    <w:rsid w:val="00304B31"/>
    <w:rsid w:val="00304B68"/>
    <w:rsid w:val="00304D10"/>
    <w:rsid w:val="00304D5C"/>
    <w:rsid w:val="00304D8B"/>
    <w:rsid w:val="00304E43"/>
    <w:rsid w:val="00304EDF"/>
    <w:rsid w:val="00305202"/>
    <w:rsid w:val="0030522E"/>
    <w:rsid w:val="00305237"/>
    <w:rsid w:val="00305243"/>
    <w:rsid w:val="00305274"/>
    <w:rsid w:val="003052D7"/>
    <w:rsid w:val="00305321"/>
    <w:rsid w:val="00305345"/>
    <w:rsid w:val="00305394"/>
    <w:rsid w:val="0030546B"/>
    <w:rsid w:val="003055D4"/>
    <w:rsid w:val="00305615"/>
    <w:rsid w:val="00305639"/>
    <w:rsid w:val="0030563F"/>
    <w:rsid w:val="00305742"/>
    <w:rsid w:val="0030591D"/>
    <w:rsid w:val="00305991"/>
    <w:rsid w:val="003059E7"/>
    <w:rsid w:val="00305C11"/>
    <w:rsid w:val="00305C52"/>
    <w:rsid w:val="00305C7C"/>
    <w:rsid w:val="00305D65"/>
    <w:rsid w:val="00305EA6"/>
    <w:rsid w:val="00305FD5"/>
    <w:rsid w:val="0030608F"/>
    <w:rsid w:val="003061A0"/>
    <w:rsid w:val="003063BA"/>
    <w:rsid w:val="003063D9"/>
    <w:rsid w:val="00306406"/>
    <w:rsid w:val="003065C4"/>
    <w:rsid w:val="00306637"/>
    <w:rsid w:val="00306740"/>
    <w:rsid w:val="00306793"/>
    <w:rsid w:val="00306923"/>
    <w:rsid w:val="00306A1C"/>
    <w:rsid w:val="00306BF6"/>
    <w:rsid w:val="00306C28"/>
    <w:rsid w:val="00306E06"/>
    <w:rsid w:val="00306E1F"/>
    <w:rsid w:val="00306F67"/>
    <w:rsid w:val="003070E8"/>
    <w:rsid w:val="003072AA"/>
    <w:rsid w:val="003072C6"/>
    <w:rsid w:val="00307428"/>
    <w:rsid w:val="003074EA"/>
    <w:rsid w:val="00307594"/>
    <w:rsid w:val="003076E8"/>
    <w:rsid w:val="0030783F"/>
    <w:rsid w:val="0030797A"/>
    <w:rsid w:val="00307990"/>
    <w:rsid w:val="00307B06"/>
    <w:rsid w:val="00307B76"/>
    <w:rsid w:val="00307CA3"/>
    <w:rsid w:val="00307E19"/>
    <w:rsid w:val="00307ED6"/>
    <w:rsid w:val="00307FE7"/>
    <w:rsid w:val="00310242"/>
    <w:rsid w:val="00310294"/>
    <w:rsid w:val="00310341"/>
    <w:rsid w:val="00310380"/>
    <w:rsid w:val="00310385"/>
    <w:rsid w:val="003103F8"/>
    <w:rsid w:val="0031051D"/>
    <w:rsid w:val="00310BDF"/>
    <w:rsid w:val="00310C46"/>
    <w:rsid w:val="00310D72"/>
    <w:rsid w:val="00310D8E"/>
    <w:rsid w:val="00310DC3"/>
    <w:rsid w:val="00311025"/>
    <w:rsid w:val="003112ED"/>
    <w:rsid w:val="00311452"/>
    <w:rsid w:val="00311479"/>
    <w:rsid w:val="0031152C"/>
    <w:rsid w:val="003115ED"/>
    <w:rsid w:val="00311665"/>
    <w:rsid w:val="00311826"/>
    <w:rsid w:val="00311A1D"/>
    <w:rsid w:val="00311C7D"/>
    <w:rsid w:val="00311D1C"/>
    <w:rsid w:val="00311E5D"/>
    <w:rsid w:val="00311EA3"/>
    <w:rsid w:val="00312023"/>
    <w:rsid w:val="00312135"/>
    <w:rsid w:val="003122AE"/>
    <w:rsid w:val="003124BC"/>
    <w:rsid w:val="00312554"/>
    <w:rsid w:val="00312632"/>
    <w:rsid w:val="0031282E"/>
    <w:rsid w:val="00312862"/>
    <w:rsid w:val="0031288C"/>
    <w:rsid w:val="00312977"/>
    <w:rsid w:val="00312A79"/>
    <w:rsid w:val="00312AB8"/>
    <w:rsid w:val="00312B06"/>
    <w:rsid w:val="00312B46"/>
    <w:rsid w:val="00312C13"/>
    <w:rsid w:val="00312EEA"/>
    <w:rsid w:val="00313032"/>
    <w:rsid w:val="003130E8"/>
    <w:rsid w:val="003132F0"/>
    <w:rsid w:val="003133A3"/>
    <w:rsid w:val="003135D5"/>
    <w:rsid w:val="003135FF"/>
    <w:rsid w:val="00313628"/>
    <w:rsid w:val="003136E4"/>
    <w:rsid w:val="0031397E"/>
    <w:rsid w:val="00313A95"/>
    <w:rsid w:val="00313BD8"/>
    <w:rsid w:val="00313BE4"/>
    <w:rsid w:val="00313BFC"/>
    <w:rsid w:val="00313F17"/>
    <w:rsid w:val="00314117"/>
    <w:rsid w:val="003141EB"/>
    <w:rsid w:val="0031427C"/>
    <w:rsid w:val="003143FC"/>
    <w:rsid w:val="00314581"/>
    <w:rsid w:val="00314844"/>
    <w:rsid w:val="00314905"/>
    <w:rsid w:val="00314AF2"/>
    <w:rsid w:val="00314B6B"/>
    <w:rsid w:val="00314E0F"/>
    <w:rsid w:val="003150C8"/>
    <w:rsid w:val="0031526D"/>
    <w:rsid w:val="003152A4"/>
    <w:rsid w:val="003152BA"/>
    <w:rsid w:val="003153E8"/>
    <w:rsid w:val="003153F1"/>
    <w:rsid w:val="00315425"/>
    <w:rsid w:val="0031547D"/>
    <w:rsid w:val="0031549F"/>
    <w:rsid w:val="003156C6"/>
    <w:rsid w:val="00315796"/>
    <w:rsid w:val="00315A30"/>
    <w:rsid w:val="00315BBD"/>
    <w:rsid w:val="00315BC5"/>
    <w:rsid w:val="00315C78"/>
    <w:rsid w:val="00315D17"/>
    <w:rsid w:val="00315F39"/>
    <w:rsid w:val="00315FDB"/>
    <w:rsid w:val="00316181"/>
    <w:rsid w:val="0031620A"/>
    <w:rsid w:val="0031636C"/>
    <w:rsid w:val="0031638A"/>
    <w:rsid w:val="003163A3"/>
    <w:rsid w:val="003163C4"/>
    <w:rsid w:val="00316429"/>
    <w:rsid w:val="0031645B"/>
    <w:rsid w:val="003164A5"/>
    <w:rsid w:val="00316616"/>
    <w:rsid w:val="003168BB"/>
    <w:rsid w:val="00316A86"/>
    <w:rsid w:val="00316BAD"/>
    <w:rsid w:val="00316CA9"/>
    <w:rsid w:val="00316D6B"/>
    <w:rsid w:val="00316D8C"/>
    <w:rsid w:val="00316D9F"/>
    <w:rsid w:val="00316E70"/>
    <w:rsid w:val="00316E76"/>
    <w:rsid w:val="00316F28"/>
    <w:rsid w:val="00316F54"/>
    <w:rsid w:val="003171A8"/>
    <w:rsid w:val="003171ED"/>
    <w:rsid w:val="003173B1"/>
    <w:rsid w:val="00317426"/>
    <w:rsid w:val="0031752B"/>
    <w:rsid w:val="0031753A"/>
    <w:rsid w:val="003175A4"/>
    <w:rsid w:val="0031760A"/>
    <w:rsid w:val="00317686"/>
    <w:rsid w:val="00317885"/>
    <w:rsid w:val="003178DD"/>
    <w:rsid w:val="0031790A"/>
    <w:rsid w:val="00317A99"/>
    <w:rsid w:val="00317AA2"/>
    <w:rsid w:val="00317ADF"/>
    <w:rsid w:val="00317DE2"/>
    <w:rsid w:val="00317EEC"/>
    <w:rsid w:val="00320293"/>
    <w:rsid w:val="003202F9"/>
    <w:rsid w:val="00320369"/>
    <w:rsid w:val="003203AA"/>
    <w:rsid w:val="003204A0"/>
    <w:rsid w:val="0032050D"/>
    <w:rsid w:val="0032058B"/>
    <w:rsid w:val="003205A2"/>
    <w:rsid w:val="00320691"/>
    <w:rsid w:val="0032089F"/>
    <w:rsid w:val="0032093E"/>
    <w:rsid w:val="00320AAF"/>
    <w:rsid w:val="00320C19"/>
    <w:rsid w:val="00320C3D"/>
    <w:rsid w:val="00320E51"/>
    <w:rsid w:val="00320E67"/>
    <w:rsid w:val="00320F87"/>
    <w:rsid w:val="00320FE9"/>
    <w:rsid w:val="003210B9"/>
    <w:rsid w:val="00321145"/>
    <w:rsid w:val="0032123E"/>
    <w:rsid w:val="00321245"/>
    <w:rsid w:val="0032136B"/>
    <w:rsid w:val="00321837"/>
    <w:rsid w:val="00321872"/>
    <w:rsid w:val="00321A52"/>
    <w:rsid w:val="00321C6E"/>
    <w:rsid w:val="00321CEC"/>
    <w:rsid w:val="00321DAA"/>
    <w:rsid w:val="00321EAA"/>
    <w:rsid w:val="00321EB2"/>
    <w:rsid w:val="00322072"/>
    <w:rsid w:val="003223A5"/>
    <w:rsid w:val="003226C2"/>
    <w:rsid w:val="003226D6"/>
    <w:rsid w:val="00322823"/>
    <w:rsid w:val="00322B11"/>
    <w:rsid w:val="00322B26"/>
    <w:rsid w:val="00322CC2"/>
    <w:rsid w:val="00322E10"/>
    <w:rsid w:val="00322EAD"/>
    <w:rsid w:val="00322FE3"/>
    <w:rsid w:val="00322FED"/>
    <w:rsid w:val="00323170"/>
    <w:rsid w:val="0032319D"/>
    <w:rsid w:val="00323559"/>
    <w:rsid w:val="00323693"/>
    <w:rsid w:val="0032376E"/>
    <w:rsid w:val="00323824"/>
    <w:rsid w:val="00323927"/>
    <w:rsid w:val="00323954"/>
    <w:rsid w:val="00323AF1"/>
    <w:rsid w:val="00323B1E"/>
    <w:rsid w:val="00323B71"/>
    <w:rsid w:val="00323C4A"/>
    <w:rsid w:val="00323CED"/>
    <w:rsid w:val="00323E81"/>
    <w:rsid w:val="00323F6B"/>
    <w:rsid w:val="00323FA7"/>
    <w:rsid w:val="00324036"/>
    <w:rsid w:val="00324298"/>
    <w:rsid w:val="003244F7"/>
    <w:rsid w:val="00324640"/>
    <w:rsid w:val="0032470E"/>
    <w:rsid w:val="0032476B"/>
    <w:rsid w:val="0032492B"/>
    <w:rsid w:val="00324964"/>
    <w:rsid w:val="00324C6E"/>
    <w:rsid w:val="00324C8E"/>
    <w:rsid w:val="00324D1C"/>
    <w:rsid w:val="00324E8A"/>
    <w:rsid w:val="00324E8B"/>
    <w:rsid w:val="003250DB"/>
    <w:rsid w:val="00325140"/>
    <w:rsid w:val="00325186"/>
    <w:rsid w:val="0032525B"/>
    <w:rsid w:val="00325333"/>
    <w:rsid w:val="003253A5"/>
    <w:rsid w:val="00325466"/>
    <w:rsid w:val="00325575"/>
    <w:rsid w:val="0032559E"/>
    <w:rsid w:val="00325616"/>
    <w:rsid w:val="00325635"/>
    <w:rsid w:val="003257F7"/>
    <w:rsid w:val="0032583E"/>
    <w:rsid w:val="003258DD"/>
    <w:rsid w:val="00325B92"/>
    <w:rsid w:val="00325CE6"/>
    <w:rsid w:val="00325D1A"/>
    <w:rsid w:val="00325D27"/>
    <w:rsid w:val="00325E2D"/>
    <w:rsid w:val="00325EA0"/>
    <w:rsid w:val="00326052"/>
    <w:rsid w:val="00326072"/>
    <w:rsid w:val="0032608D"/>
    <w:rsid w:val="003260D7"/>
    <w:rsid w:val="00326193"/>
    <w:rsid w:val="003261DA"/>
    <w:rsid w:val="0032624D"/>
    <w:rsid w:val="003265C8"/>
    <w:rsid w:val="0032678D"/>
    <w:rsid w:val="003268FF"/>
    <w:rsid w:val="00326982"/>
    <w:rsid w:val="00326A81"/>
    <w:rsid w:val="00326B36"/>
    <w:rsid w:val="00326B57"/>
    <w:rsid w:val="00326D17"/>
    <w:rsid w:val="00326E01"/>
    <w:rsid w:val="00326EC5"/>
    <w:rsid w:val="003270CD"/>
    <w:rsid w:val="00327156"/>
    <w:rsid w:val="0032716B"/>
    <w:rsid w:val="003271C1"/>
    <w:rsid w:val="003271DC"/>
    <w:rsid w:val="0032726B"/>
    <w:rsid w:val="0032738F"/>
    <w:rsid w:val="003273BC"/>
    <w:rsid w:val="0032747B"/>
    <w:rsid w:val="0032751C"/>
    <w:rsid w:val="00327614"/>
    <w:rsid w:val="00327674"/>
    <w:rsid w:val="003277DD"/>
    <w:rsid w:val="00327858"/>
    <w:rsid w:val="003279AE"/>
    <w:rsid w:val="00327A55"/>
    <w:rsid w:val="00327B6A"/>
    <w:rsid w:val="00327C74"/>
    <w:rsid w:val="00327DD6"/>
    <w:rsid w:val="00327E2E"/>
    <w:rsid w:val="00327EFD"/>
    <w:rsid w:val="00327F18"/>
    <w:rsid w:val="00327FB6"/>
    <w:rsid w:val="00330253"/>
    <w:rsid w:val="003302B1"/>
    <w:rsid w:val="003304F2"/>
    <w:rsid w:val="003304F5"/>
    <w:rsid w:val="0033056B"/>
    <w:rsid w:val="003305B0"/>
    <w:rsid w:val="00330734"/>
    <w:rsid w:val="003307FE"/>
    <w:rsid w:val="0033095E"/>
    <w:rsid w:val="00330AAC"/>
    <w:rsid w:val="00330BD2"/>
    <w:rsid w:val="00330D90"/>
    <w:rsid w:val="00330E16"/>
    <w:rsid w:val="00330F21"/>
    <w:rsid w:val="00330F7B"/>
    <w:rsid w:val="00330FB8"/>
    <w:rsid w:val="00331191"/>
    <w:rsid w:val="0033133F"/>
    <w:rsid w:val="00331357"/>
    <w:rsid w:val="003314C0"/>
    <w:rsid w:val="0033150B"/>
    <w:rsid w:val="00331547"/>
    <w:rsid w:val="00331572"/>
    <w:rsid w:val="0033166B"/>
    <w:rsid w:val="003316B8"/>
    <w:rsid w:val="00331704"/>
    <w:rsid w:val="00331715"/>
    <w:rsid w:val="00331817"/>
    <w:rsid w:val="0033183F"/>
    <w:rsid w:val="0033187D"/>
    <w:rsid w:val="00331A35"/>
    <w:rsid w:val="00331A45"/>
    <w:rsid w:val="00331B8F"/>
    <w:rsid w:val="00331CE0"/>
    <w:rsid w:val="00331D5A"/>
    <w:rsid w:val="00331F3C"/>
    <w:rsid w:val="00331F49"/>
    <w:rsid w:val="003321F0"/>
    <w:rsid w:val="003323FF"/>
    <w:rsid w:val="00332487"/>
    <w:rsid w:val="003324F3"/>
    <w:rsid w:val="003325BB"/>
    <w:rsid w:val="00332628"/>
    <w:rsid w:val="0033265B"/>
    <w:rsid w:val="003326C9"/>
    <w:rsid w:val="003326E8"/>
    <w:rsid w:val="003326EB"/>
    <w:rsid w:val="00332777"/>
    <w:rsid w:val="0033286D"/>
    <w:rsid w:val="00332A29"/>
    <w:rsid w:val="00332A89"/>
    <w:rsid w:val="00332AD8"/>
    <w:rsid w:val="00332B86"/>
    <w:rsid w:val="00332BC3"/>
    <w:rsid w:val="00332D67"/>
    <w:rsid w:val="00332DF0"/>
    <w:rsid w:val="00332EB0"/>
    <w:rsid w:val="00332EDA"/>
    <w:rsid w:val="00332F16"/>
    <w:rsid w:val="00332FA0"/>
    <w:rsid w:val="00333030"/>
    <w:rsid w:val="00333031"/>
    <w:rsid w:val="00333085"/>
    <w:rsid w:val="00333095"/>
    <w:rsid w:val="003330F1"/>
    <w:rsid w:val="003331D1"/>
    <w:rsid w:val="00333220"/>
    <w:rsid w:val="00333350"/>
    <w:rsid w:val="0033342A"/>
    <w:rsid w:val="0033342C"/>
    <w:rsid w:val="0033343B"/>
    <w:rsid w:val="003336F6"/>
    <w:rsid w:val="00333795"/>
    <w:rsid w:val="00333813"/>
    <w:rsid w:val="0033386A"/>
    <w:rsid w:val="003338FA"/>
    <w:rsid w:val="00333BC5"/>
    <w:rsid w:val="00333D26"/>
    <w:rsid w:val="00333D36"/>
    <w:rsid w:val="00333FC4"/>
    <w:rsid w:val="0033403F"/>
    <w:rsid w:val="003340EA"/>
    <w:rsid w:val="00334103"/>
    <w:rsid w:val="00334262"/>
    <w:rsid w:val="0033427B"/>
    <w:rsid w:val="0033434B"/>
    <w:rsid w:val="003343FA"/>
    <w:rsid w:val="00334526"/>
    <w:rsid w:val="003345C1"/>
    <w:rsid w:val="003345C9"/>
    <w:rsid w:val="00334619"/>
    <w:rsid w:val="00334803"/>
    <w:rsid w:val="00334808"/>
    <w:rsid w:val="00334810"/>
    <w:rsid w:val="003349E0"/>
    <w:rsid w:val="003349EB"/>
    <w:rsid w:val="00334A11"/>
    <w:rsid w:val="00334B54"/>
    <w:rsid w:val="00334B6A"/>
    <w:rsid w:val="00334EE3"/>
    <w:rsid w:val="00334F41"/>
    <w:rsid w:val="003350F5"/>
    <w:rsid w:val="0033517B"/>
    <w:rsid w:val="00335196"/>
    <w:rsid w:val="00335216"/>
    <w:rsid w:val="0033529E"/>
    <w:rsid w:val="0033541D"/>
    <w:rsid w:val="00335791"/>
    <w:rsid w:val="00335799"/>
    <w:rsid w:val="003357A9"/>
    <w:rsid w:val="003358C4"/>
    <w:rsid w:val="00335915"/>
    <w:rsid w:val="00335952"/>
    <w:rsid w:val="00335AF0"/>
    <w:rsid w:val="00335BFB"/>
    <w:rsid w:val="00335C3A"/>
    <w:rsid w:val="00335E3B"/>
    <w:rsid w:val="00335F0F"/>
    <w:rsid w:val="00335F67"/>
    <w:rsid w:val="00335FEA"/>
    <w:rsid w:val="0033605A"/>
    <w:rsid w:val="003360A9"/>
    <w:rsid w:val="00336176"/>
    <w:rsid w:val="003361A7"/>
    <w:rsid w:val="003361B4"/>
    <w:rsid w:val="00336226"/>
    <w:rsid w:val="00336289"/>
    <w:rsid w:val="0033639F"/>
    <w:rsid w:val="00336566"/>
    <w:rsid w:val="00336578"/>
    <w:rsid w:val="003365BD"/>
    <w:rsid w:val="0033666C"/>
    <w:rsid w:val="00336911"/>
    <w:rsid w:val="00336960"/>
    <w:rsid w:val="0033696A"/>
    <w:rsid w:val="00336A47"/>
    <w:rsid w:val="00336B35"/>
    <w:rsid w:val="00336B4C"/>
    <w:rsid w:val="00336BA3"/>
    <w:rsid w:val="00336BB9"/>
    <w:rsid w:val="00336C5A"/>
    <w:rsid w:val="00336C78"/>
    <w:rsid w:val="00336C98"/>
    <w:rsid w:val="00336CA5"/>
    <w:rsid w:val="00336D0A"/>
    <w:rsid w:val="00337182"/>
    <w:rsid w:val="0033728C"/>
    <w:rsid w:val="00337399"/>
    <w:rsid w:val="0033739E"/>
    <w:rsid w:val="003374A3"/>
    <w:rsid w:val="0033759D"/>
    <w:rsid w:val="00337667"/>
    <w:rsid w:val="0033775E"/>
    <w:rsid w:val="003377CF"/>
    <w:rsid w:val="00337862"/>
    <w:rsid w:val="00337889"/>
    <w:rsid w:val="0033789C"/>
    <w:rsid w:val="003378CE"/>
    <w:rsid w:val="003379BF"/>
    <w:rsid w:val="00337A04"/>
    <w:rsid w:val="00337D22"/>
    <w:rsid w:val="00337DF0"/>
    <w:rsid w:val="00337E67"/>
    <w:rsid w:val="0034012D"/>
    <w:rsid w:val="003401C6"/>
    <w:rsid w:val="00340225"/>
    <w:rsid w:val="00340248"/>
    <w:rsid w:val="003402D2"/>
    <w:rsid w:val="00340432"/>
    <w:rsid w:val="003405A3"/>
    <w:rsid w:val="0034066A"/>
    <w:rsid w:val="003408B8"/>
    <w:rsid w:val="00340999"/>
    <w:rsid w:val="00340BE3"/>
    <w:rsid w:val="00340CCB"/>
    <w:rsid w:val="00340DF4"/>
    <w:rsid w:val="00340EA1"/>
    <w:rsid w:val="003410B2"/>
    <w:rsid w:val="00341141"/>
    <w:rsid w:val="00341238"/>
    <w:rsid w:val="003413EF"/>
    <w:rsid w:val="00341453"/>
    <w:rsid w:val="00341591"/>
    <w:rsid w:val="003415D4"/>
    <w:rsid w:val="0034181C"/>
    <w:rsid w:val="003419AB"/>
    <w:rsid w:val="00341D9B"/>
    <w:rsid w:val="00341E0B"/>
    <w:rsid w:val="00341EB2"/>
    <w:rsid w:val="00341EEB"/>
    <w:rsid w:val="00341F95"/>
    <w:rsid w:val="00341F99"/>
    <w:rsid w:val="00341FEC"/>
    <w:rsid w:val="00341FFC"/>
    <w:rsid w:val="003420C8"/>
    <w:rsid w:val="003420E9"/>
    <w:rsid w:val="0034229D"/>
    <w:rsid w:val="0034232A"/>
    <w:rsid w:val="00342366"/>
    <w:rsid w:val="0034254D"/>
    <w:rsid w:val="003425D9"/>
    <w:rsid w:val="003426FB"/>
    <w:rsid w:val="00342835"/>
    <w:rsid w:val="003429AE"/>
    <w:rsid w:val="003429EA"/>
    <w:rsid w:val="00342ADB"/>
    <w:rsid w:val="00342AF9"/>
    <w:rsid w:val="00342C0A"/>
    <w:rsid w:val="00342CEC"/>
    <w:rsid w:val="00342CF3"/>
    <w:rsid w:val="00342D68"/>
    <w:rsid w:val="00342F8C"/>
    <w:rsid w:val="00343199"/>
    <w:rsid w:val="003432CD"/>
    <w:rsid w:val="00343410"/>
    <w:rsid w:val="00343468"/>
    <w:rsid w:val="003434C0"/>
    <w:rsid w:val="003434D0"/>
    <w:rsid w:val="003434D8"/>
    <w:rsid w:val="00343641"/>
    <w:rsid w:val="00343733"/>
    <w:rsid w:val="00343791"/>
    <w:rsid w:val="003438C8"/>
    <w:rsid w:val="003438E3"/>
    <w:rsid w:val="00343B08"/>
    <w:rsid w:val="00343B81"/>
    <w:rsid w:val="00343BCC"/>
    <w:rsid w:val="00343C02"/>
    <w:rsid w:val="00343CCE"/>
    <w:rsid w:val="00343CF3"/>
    <w:rsid w:val="00343F71"/>
    <w:rsid w:val="00343FA0"/>
    <w:rsid w:val="00343FA9"/>
    <w:rsid w:val="00343FF1"/>
    <w:rsid w:val="00344033"/>
    <w:rsid w:val="00344049"/>
    <w:rsid w:val="00344099"/>
    <w:rsid w:val="003441CD"/>
    <w:rsid w:val="00344273"/>
    <w:rsid w:val="00344286"/>
    <w:rsid w:val="003442AA"/>
    <w:rsid w:val="003442F7"/>
    <w:rsid w:val="00344428"/>
    <w:rsid w:val="0034450C"/>
    <w:rsid w:val="00344585"/>
    <w:rsid w:val="00344630"/>
    <w:rsid w:val="003446C6"/>
    <w:rsid w:val="0034475C"/>
    <w:rsid w:val="003447AD"/>
    <w:rsid w:val="003449B5"/>
    <w:rsid w:val="003449D0"/>
    <w:rsid w:val="00344C40"/>
    <w:rsid w:val="00344D71"/>
    <w:rsid w:val="003451CE"/>
    <w:rsid w:val="00345233"/>
    <w:rsid w:val="003453A3"/>
    <w:rsid w:val="00345460"/>
    <w:rsid w:val="00345473"/>
    <w:rsid w:val="0034569F"/>
    <w:rsid w:val="00345772"/>
    <w:rsid w:val="003457A2"/>
    <w:rsid w:val="00345946"/>
    <w:rsid w:val="00345B17"/>
    <w:rsid w:val="00345B2F"/>
    <w:rsid w:val="00345C38"/>
    <w:rsid w:val="00345DF7"/>
    <w:rsid w:val="00345E42"/>
    <w:rsid w:val="00345E76"/>
    <w:rsid w:val="00345EAF"/>
    <w:rsid w:val="00345F09"/>
    <w:rsid w:val="00345F17"/>
    <w:rsid w:val="00345F2C"/>
    <w:rsid w:val="00345F81"/>
    <w:rsid w:val="00346477"/>
    <w:rsid w:val="00346665"/>
    <w:rsid w:val="0034669D"/>
    <w:rsid w:val="00346722"/>
    <w:rsid w:val="00346860"/>
    <w:rsid w:val="0034699B"/>
    <w:rsid w:val="003469E3"/>
    <w:rsid w:val="00346A69"/>
    <w:rsid w:val="00346B19"/>
    <w:rsid w:val="00346B4F"/>
    <w:rsid w:val="00346B9A"/>
    <w:rsid w:val="00346EBD"/>
    <w:rsid w:val="00346ECB"/>
    <w:rsid w:val="00346FB9"/>
    <w:rsid w:val="00347008"/>
    <w:rsid w:val="00347135"/>
    <w:rsid w:val="003471CA"/>
    <w:rsid w:val="003471ED"/>
    <w:rsid w:val="00347321"/>
    <w:rsid w:val="00347569"/>
    <w:rsid w:val="003475E1"/>
    <w:rsid w:val="00347731"/>
    <w:rsid w:val="00347940"/>
    <w:rsid w:val="0034797F"/>
    <w:rsid w:val="00347AC7"/>
    <w:rsid w:val="00347B36"/>
    <w:rsid w:val="00347B8F"/>
    <w:rsid w:val="00347CA5"/>
    <w:rsid w:val="00347CB3"/>
    <w:rsid w:val="00347CD1"/>
    <w:rsid w:val="00347D40"/>
    <w:rsid w:val="00347DDA"/>
    <w:rsid w:val="00347EF1"/>
    <w:rsid w:val="00347F5E"/>
    <w:rsid w:val="00347FEE"/>
    <w:rsid w:val="003500DE"/>
    <w:rsid w:val="00350235"/>
    <w:rsid w:val="00350297"/>
    <w:rsid w:val="003503E1"/>
    <w:rsid w:val="00350429"/>
    <w:rsid w:val="00350594"/>
    <w:rsid w:val="00350800"/>
    <w:rsid w:val="0035088E"/>
    <w:rsid w:val="003508A8"/>
    <w:rsid w:val="003508AE"/>
    <w:rsid w:val="00350984"/>
    <w:rsid w:val="00350B58"/>
    <w:rsid w:val="00350B98"/>
    <w:rsid w:val="00350CDD"/>
    <w:rsid w:val="00350EC0"/>
    <w:rsid w:val="00350EDB"/>
    <w:rsid w:val="00350EE3"/>
    <w:rsid w:val="00350F88"/>
    <w:rsid w:val="00351180"/>
    <w:rsid w:val="003511A9"/>
    <w:rsid w:val="003511AE"/>
    <w:rsid w:val="0035129D"/>
    <w:rsid w:val="003512AA"/>
    <w:rsid w:val="003512F7"/>
    <w:rsid w:val="00351347"/>
    <w:rsid w:val="00351663"/>
    <w:rsid w:val="00351691"/>
    <w:rsid w:val="003517BA"/>
    <w:rsid w:val="003517D7"/>
    <w:rsid w:val="00351829"/>
    <w:rsid w:val="003518B3"/>
    <w:rsid w:val="00351A07"/>
    <w:rsid w:val="00351B63"/>
    <w:rsid w:val="00351C00"/>
    <w:rsid w:val="00351CF6"/>
    <w:rsid w:val="00351DEA"/>
    <w:rsid w:val="00351EDE"/>
    <w:rsid w:val="00352014"/>
    <w:rsid w:val="00352332"/>
    <w:rsid w:val="00352678"/>
    <w:rsid w:val="0035279F"/>
    <w:rsid w:val="00352868"/>
    <w:rsid w:val="003528A7"/>
    <w:rsid w:val="003528C6"/>
    <w:rsid w:val="00352B64"/>
    <w:rsid w:val="00352B8E"/>
    <w:rsid w:val="00352C35"/>
    <w:rsid w:val="00352C5E"/>
    <w:rsid w:val="00352DFC"/>
    <w:rsid w:val="00352EB8"/>
    <w:rsid w:val="00352ECD"/>
    <w:rsid w:val="00352F0A"/>
    <w:rsid w:val="00353075"/>
    <w:rsid w:val="0035315C"/>
    <w:rsid w:val="00353358"/>
    <w:rsid w:val="00353390"/>
    <w:rsid w:val="00353410"/>
    <w:rsid w:val="003534B9"/>
    <w:rsid w:val="0035350B"/>
    <w:rsid w:val="00353556"/>
    <w:rsid w:val="0035357C"/>
    <w:rsid w:val="003535DD"/>
    <w:rsid w:val="0035367F"/>
    <w:rsid w:val="00353683"/>
    <w:rsid w:val="003536C2"/>
    <w:rsid w:val="00353713"/>
    <w:rsid w:val="003537B0"/>
    <w:rsid w:val="003537C7"/>
    <w:rsid w:val="00353825"/>
    <w:rsid w:val="003538FD"/>
    <w:rsid w:val="00353B8E"/>
    <w:rsid w:val="00353B9A"/>
    <w:rsid w:val="00353C38"/>
    <w:rsid w:val="00353C52"/>
    <w:rsid w:val="00353C84"/>
    <w:rsid w:val="00353E00"/>
    <w:rsid w:val="00353E2F"/>
    <w:rsid w:val="0035408C"/>
    <w:rsid w:val="003540C4"/>
    <w:rsid w:val="003541FE"/>
    <w:rsid w:val="0035430C"/>
    <w:rsid w:val="0035435E"/>
    <w:rsid w:val="0035444E"/>
    <w:rsid w:val="003548D8"/>
    <w:rsid w:val="00354B08"/>
    <w:rsid w:val="00354B75"/>
    <w:rsid w:val="00354BB8"/>
    <w:rsid w:val="00354BE9"/>
    <w:rsid w:val="00354C8A"/>
    <w:rsid w:val="00354EF2"/>
    <w:rsid w:val="00354FD6"/>
    <w:rsid w:val="00355138"/>
    <w:rsid w:val="00355648"/>
    <w:rsid w:val="003557A3"/>
    <w:rsid w:val="00355886"/>
    <w:rsid w:val="00355A99"/>
    <w:rsid w:val="00355AF8"/>
    <w:rsid w:val="00355B50"/>
    <w:rsid w:val="00355C51"/>
    <w:rsid w:val="00355C97"/>
    <w:rsid w:val="00355CCF"/>
    <w:rsid w:val="00355E4B"/>
    <w:rsid w:val="00355ED5"/>
    <w:rsid w:val="00355FFB"/>
    <w:rsid w:val="00356100"/>
    <w:rsid w:val="00356325"/>
    <w:rsid w:val="00356335"/>
    <w:rsid w:val="0035637A"/>
    <w:rsid w:val="003563E8"/>
    <w:rsid w:val="003564A6"/>
    <w:rsid w:val="00356602"/>
    <w:rsid w:val="003566EF"/>
    <w:rsid w:val="00356799"/>
    <w:rsid w:val="003567A3"/>
    <w:rsid w:val="00356814"/>
    <w:rsid w:val="00356B68"/>
    <w:rsid w:val="00356B7A"/>
    <w:rsid w:val="00356E5F"/>
    <w:rsid w:val="00356F01"/>
    <w:rsid w:val="00357092"/>
    <w:rsid w:val="00357228"/>
    <w:rsid w:val="0035727C"/>
    <w:rsid w:val="003572A4"/>
    <w:rsid w:val="003572DA"/>
    <w:rsid w:val="003573A5"/>
    <w:rsid w:val="003573BA"/>
    <w:rsid w:val="00357501"/>
    <w:rsid w:val="00357516"/>
    <w:rsid w:val="003575EF"/>
    <w:rsid w:val="0035770B"/>
    <w:rsid w:val="003577BC"/>
    <w:rsid w:val="00357849"/>
    <w:rsid w:val="0035796D"/>
    <w:rsid w:val="0035799F"/>
    <w:rsid w:val="003579F6"/>
    <w:rsid w:val="00357B5B"/>
    <w:rsid w:val="00357C82"/>
    <w:rsid w:val="00357D11"/>
    <w:rsid w:val="00357D1A"/>
    <w:rsid w:val="00357E44"/>
    <w:rsid w:val="00357F1F"/>
    <w:rsid w:val="00357F8F"/>
    <w:rsid w:val="00360304"/>
    <w:rsid w:val="0036031A"/>
    <w:rsid w:val="00360390"/>
    <w:rsid w:val="00360438"/>
    <w:rsid w:val="0036068A"/>
    <w:rsid w:val="003606DF"/>
    <w:rsid w:val="0036073B"/>
    <w:rsid w:val="00360A49"/>
    <w:rsid w:val="00360A5F"/>
    <w:rsid w:val="00360A90"/>
    <w:rsid w:val="00360D08"/>
    <w:rsid w:val="00360E83"/>
    <w:rsid w:val="00360F38"/>
    <w:rsid w:val="00360F6A"/>
    <w:rsid w:val="00360F6B"/>
    <w:rsid w:val="00360F91"/>
    <w:rsid w:val="003611BA"/>
    <w:rsid w:val="0036124C"/>
    <w:rsid w:val="003612C4"/>
    <w:rsid w:val="003614D8"/>
    <w:rsid w:val="0036151F"/>
    <w:rsid w:val="00361525"/>
    <w:rsid w:val="00361529"/>
    <w:rsid w:val="003615BB"/>
    <w:rsid w:val="003616CC"/>
    <w:rsid w:val="00361731"/>
    <w:rsid w:val="00361816"/>
    <w:rsid w:val="0036184E"/>
    <w:rsid w:val="003619CC"/>
    <w:rsid w:val="00361ABF"/>
    <w:rsid w:val="00361B57"/>
    <w:rsid w:val="00361DB8"/>
    <w:rsid w:val="00361E17"/>
    <w:rsid w:val="00361F31"/>
    <w:rsid w:val="00362034"/>
    <w:rsid w:val="00362057"/>
    <w:rsid w:val="00362117"/>
    <w:rsid w:val="00362134"/>
    <w:rsid w:val="003621A0"/>
    <w:rsid w:val="00362576"/>
    <w:rsid w:val="00362614"/>
    <w:rsid w:val="0036263B"/>
    <w:rsid w:val="0036276C"/>
    <w:rsid w:val="0036277F"/>
    <w:rsid w:val="00362A07"/>
    <w:rsid w:val="00362C5E"/>
    <w:rsid w:val="00362CDE"/>
    <w:rsid w:val="00362CEC"/>
    <w:rsid w:val="00362D7D"/>
    <w:rsid w:val="00362D83"/>
    <w:rsid w:val="00362E2A"/>
    <w:rsid w:val="00362FC0"/>
    <w:rsid w:val="0036305F"/>
    <w:rsid w:val="0036316A"/>
    <w:rsid w:val="003637B5"/>
    <w:rsid w:val="00363A3E"/>
    <w:rsid w:val="00363B26"/>
    <w:rsid w:val="00363C65"/>
    <w:rsid w:val="00363CE0"/>
    <w:rsid w:val="00363D14"/>
    <w:rsid w:val="00363D16"/>
    <w:rsid w:val="00363E6D"/>
    <w:rsid w:val="00363F77"/>
    <w:rsid w:val="003640FB"/>
    <w:rsid w:val="00364281"/>
    <w:rsid w:val="003642B8"/>
    <w:rsid w:val="003643AA"/>
    <w:rsid w:val="003643C3"/>
    <w:rsid w:val="0036444E"/>
    <w:rsid w:val="003645D3"/>
    <w:rsid w:val="00364879"/>
    <w:rsid w:val="00364A0E"/>
    <w:rsid w:val="00364A3B"/>
    <w:rsid w:val="00364AC6"/>
    <w:rsid w:val="00364B38"/>
    <w:rsid w:val="00364B98"/>
    <w:rsid w:val="00364CC7"/>
    <w:rsid w:val="00364CD6"/>
    <w:rsid w:val="00364CFF"/>
    <w:rsid w:val="00364D18"/>
    <w:rsid w:val="00364DAD"/>
    <w:rsid w:val="00365049"/>
    <w:rsid w:val="0036508A"/>
    <w:rsid w:val="003650BF"/>
    <w:rsid w:val="003650FA"/>
    <w:rsid w:val="003651AC"/>
    <w:rsid w:val="003651B7"/>
    <w:rsid w:val="00365248"/>
    <w:rsid w:val="0036530E"/>
    <w:rsid w:val="00365322"/>
    <w:rsid w:val="00365369"/>
    <w:rsid w:val="003654D2"/>
    <w:rsid w:val="003654E6"/>
    <w:rsid w:val="00365573"/>
    <w:rsid w:val="00365688"/>
    <w:rsid w:val="003656DC"/>
    <w:rsid w:val="0036594E"/>
    <w:rsid w:val="00365B0A"/>
    <w:rsid w:val="00365CBC"/>
    <w:rsid w:val="00365CBE"/>
    <w:rsid w:val="00365F3C"/>
    <w:rsid w:val="00365F44"/>
    <w:rsid w:val="00366098"/>
    <w:rsid w:val="003663C7"/>
    <w:rsid w:val="003664A3"/>
    <w:rsid w:val="00366549"/>
    <w:rsid w:val="003665D9"/>
    <w:rsid w:val="0036660A"/>
    <w:rsid w:val="003666A3"/>
    <w:rsid w:val="003666FF"/>
    <w:rsid w:val="00366764"/>
    <w:rsid w:val="0036679F"/>
    <w:rsid w:val="0036680D"/>
    <w:rsid w:val="00366968"/>
    <w:rsid w:val="00366A3D"/>
    <w:rsid w:val="00366BC9"/>
    <w:rsid w:val="00366CB9"/>
    <w:rsid w:val="00366D1B"/>
    <w:rsid w:val="00366DBF"/>
    <w:rsid w:val="00366E12"/>
    <w:rsid w:val="00366F96"/>
    <w:rsid w:val="003670B2"/>
    <w:rsid w:val="0036726B"/>
    <w:rsid w:val="0036728D"/>
    <w:rsid w:val="003672E7"/>
    <w:rsid w:val="00367455"/>
    <w:rsid w:val="00367663"/>
    <w:rsid w:val="0036767B"/>
    <w:rsid w:val="0036768F"/>
    <w:rsid w:val="00367750"/>
    <w:rsid w:val="00367799"/>
    <w:rsid w:val="00367842"/>
    <w:rsid w:val="00367861"/>
    <w:rsid w:val="003678B9"/>
    <w:rsid w:val="003678D7"/>
    <w:rsid w:val="0036793E"/>
    <w:rsid w:val="00367A5E"/>
    <w:rsid w:val="00367A9B"/>
    <w:rsid w:val="00367C92"/>
    <w:rsid w:val="00367DEF"/>
    <w:rsid w:val="00367EE4"/>
    <w:rsid w:val="00367F2F"/>
    <w:rsid w:val="003700F6"/>
    <w:rsid w:val="003702CC"/>
    <w:rsid w:val="003702F2"/>
    <w:rsid w:val="00370505"/>
    <w:rsid w:val="00370771"/>
    <w:rsid w:val="00370774"/>
    <w:rsid w:val="00370793"/>
    <w:rsid w:val="00370827"/>
    <w:rsid w:val="00370D54"/>
    <w:rsid w:val="00370F72"/>
    <w:rsid w:val="00370FB5"/>
    <w:rsid w:val="0037102F"/>
    <w:rsid w:val="0037135B"/>
    <w:rsid w:val="003714D1"/>
    <w:rsid w:val="0037152B"/>
    <w:rsid w:val="0037169F"/>
    <w:rsid w:val="003717D8"/>
    <w:rsid w:val="00371971"/>
    <w:rsid w:val="003719F2"/>
    <w:rsid w:val="003719F6"/>
    <w:rsid w:val="00371A84"/>
    <w:rsid w:val="00371A98"/>
    <w:rsid w:val="00371B70"/>
    <w:rsid w:val="00371D88"/>
    <w:rsid w:val="00371DA4"/>
    <w:rsid w:val="00371E12"/>
    <w:rsid w:val="00371E5B"/>
    <w:rsid w:val="00371EE8"/>
    <w:rsid w:val="00371F36"/>
    <w:rsid w:val="00371F4D"/>
    <w:rsid w:val="00371FB3"/>
    <w:rsid w:val="00371FF1"/>
    <w:rsid w:val="0037220E"/>
    <w:rsid w:val="00372216"/>
    <w:rsid w:val="0037225E"/>
    <w:rsid w:val="003722D3"/>
    <w:rsid w:val="003722F5"/>
    <w:rsid w:val="003723A8"/>
    <w:rsid w:val="0037254D"/>
    <w:rsid w:val="00372659"/>
    <w:rsid w:val="00372688"/>
    <w:rsid w:val="003726E2"/>
    <w:rsid w:val="0037276B"/>
    <w:rsid w:val="00372836"/>
    <w:rsid w:val="003729FD"/>
    <w:rsid w:val="00372A91"/>
    <w:rsid w:val="00372AA0"/>
    <w:rsid w:val="00372AC3"/>
    <w:rsid w:val="00372B96"/>
    <w:rsid w:val="00373025"/>
    <w:rsid w:val="00373072"/>
    <w:rsid w:val="0037312F"/>
    <w:rsid w:val="0037327B"/>
    <w:rsid w:val="0037332D"/>
    <w:rsid w:val="003736A4"/>
    <w:rsid w:val="003736D3"/>
    <w:rsid w:val="00373748"/>
    <w:rsid w:val="003737AD"/>
    <w:rsid w:val="00373964"/>
    <w:rsid w:val="003739CB"/>
    <w:rsid w:val="003739E0"/>
    <w:rsid w:val="00373A02"/>
    <w:rsid w:val="00373A2C"/>
    <w:rsid w:val="00373A76"/>
    <w:rsid w:val="00373AB3"/>
    <w:rsid w:val="00373D5E"/>
    <w:rsid w:val="00373D76"/>
    <w:rsid w:val="003741AD"/>
    <w:rsid w:val="003741E1"/>
    <w:rsid w:val="0037468F"/>
    <w:rsid w:val="003746CF"/>
    <w:rsid w:val="003747F2"/>
    <w:rsid w:val="003748E3"/>
    <w:rsid w:val="00374A2C"/>
    <w:rsid w:val="00374A56"/>
    <w:rsid w:val="00374B2B"/>
    <w:rsid w:val="00374C11"/>
    <w:rsid w:val="00374CB6"/>
    <w:rsid w:val="00374CD9"/>
    <w:rsid w:val="00374D2A"/>
    <w:rsid w:val="00374D48"/>
    <w:rsid w:val="00374ECB"/>
    <w:rsid w:val="00374F7A"/>
    <w:rsid w:val="00374FF8"/>
    <w:rsid w:val="0037500C"/>
    <w:rsid w:val="003750DF"/>
    <w:rsid w:val="00375235"/>
    <w:rsid w:val="00375254"/>
    <w:rsid w:val="003753CB"/>
    <w:rsid w:val="003754EF"/>
    <w:rsid w:val="003756B9"/>
    <w:rsid w:val="003758AE"/>
    <w:rsid w:val="0037599F"/>
    <w:rsid w:val="00375A36"/>
    <w:rsid w:val="00375A8C"/>
    <w:rsid w:val="00375AEB"/>
    <w:rsid w:val="00375AFC"/>
    <w:rsid w:val="00375BF4"/>
    <w:rsid w:val="00375C5E"/>
    <w:rsid w:val="00375C66"/>
    <w:rsid w:val="00375CEA"/>
    <w:rsid w:val="00375EEF"/>
    <w:rsid w:val="00375F56"/>
    <w:rsid w:val="00375FE2"/>
    <w:rsid w:val="00376057"/>
    <w:rsid w:val="0037609C"/>
    <w:rsid w:val="00376373"/>
    <w:rsid w:val="003763EE"/>
    <w:rsid w:val="00376497"/>
    <w:rsid w:val="003766FA"/>
    <w:rsid w:val="00376848"/>
    <w:rsid w:val="0037695B"/>
    <w:rsid w:val="003769A1"/>
    <w:rsid w:val="00376C14"/>
    <w:rsid w:val="00376CAC"/>
    <w:rsid w:val="00376DC0"/>
    <w:rsid w:val="00376E2E"/>
    <w:rsid w:val="00376EC0"/>
    <w:rsid w:val="00376ED8"/>
    <w:rsid w:val="00376F7F"/>
    <w:rsid w:val="00377058"/>
    <w:rsid w:val="003770D3"/>
    <w:rsid w:val="003771D2"/>
    <w:rsid w:val="00377386"/>
    <w:rsid w:val="00377402"/>
    <w:rsid w:val="00377689"/>
    <w:rsid w:val="003778E8"/>
    <w:rsid w:val="00377B79"/>
    <w:rsid w:val="00377B96"/>
    <w:rsid w:val="00377C73"/>
    <w:rsid w:val="00377CBF"/>
    <w:rsid w:val="00377D9A"/>
    <w:rsid w:val="00377E6D"/>
    <w:rsid w:val="003800D9"/>
    <w:rsid w:val="003800DE"/>
    <w:rsid w:val="003800E3"/>
    <w:rsid w:val="0038019F"/>
    <w:rsid w:val="003802EE"/>
    <w:rsid w:val="0038031F"/>
    <w:rsid w:val="0038052F"/>
    <w:rsid w:val="003805C3"/>
    <w:rsid w:val="003805C9"/>
    <w:rsid w:val="003805DE"/>
    <w:rsid w:val="0038063D"/>
    <w:rsid w:val="00380656"/>
    <w:rsid w:val="003806FA"/>
    <w:rsid w:val="003807B1"/>
    <w:rsid w:val="0038086B"/>
    <w:rsid w:val="00380957"/>
    <w:rsid w:val="0038099E"/>
    <w:rsid w:val="00380AA9"/>
    <w:rsid w:val="00380AAD"/>
    <w:rsid w:val="00380F7C"/>
    <w:rsid w:val="00381158"/>
    <w:rsid w:val="00381209"/>
    <w:rsid w:val="003813CD"/>
    <w:rsid w:val="003813F3"/>
    <w:rsid w:val="003814C2"/>
    <w:rsid w:val="0038157A"/>
    <w:rsid w:val="00381621"/>
    <w:rsid w:val="0038169C"/>
    <w:rsid w:val="00381817"/>
    <w:rsid w:val="00381866"/>
    <w:rsid w:val="00381881"/>
    <w:rsid w:val="00381904"/>
    <w:rsid w:val="00381A8E"/>
    <w:rsid w:val="00381DE6"/>
    <w:rsid w:val="00381EC5"/>
    <w:rsid w:val="00381F66"/>
    <w:rsid w:val="00381FE0"/>
    <w:rsid w:val="00382009"/>
    <w:rsid w:val="00382071"/>
    <w:rsid w:val="003820F6"/>
    <w:rsid w:val="00382330"/>
    <w:rsid w:val="00382489"/>
    <w:rsid w:val="003824A5"/>
    <w:rsid w:val="00382528"/>
    <w:rsid w:val="00382594"/>
    <w:rsid w:val="003825AF"/>
    <w:rsid w:val="003825E6"/>
    <w:rsid w:val="003826A9"/>
    <w:rsid w:val="003827D3"/>
    <w:rsid w:val="003828D8"/>
    <w:rsid w:val="00382A77"/>
    <w:rsid w:val="00382B25"/>
    <w:rsid w:val="00382B67"/>
    <w:rsid w:val="00382D66"/>
    <w:rsid w:val="00382DE5"/>
    <w:rsid w:val="00382DED"/>
    <w:rsid w:val="00382EB1"/>
    <w:rsid w:val="003831E2"/>
    <w:rsid w:val="003831F6"/>
    <w:rsid w:val="00383225"/>
    <w:rsid w:val="00383297"/>
    <w:rsid w:val="003834F8"/>
    <w:rsid w:val="003836C4"/>
    <w:rsid w:val="00383790"/>
    <w:rsid w:val="003839A3"/>
    <w:rsid w:val="00383AB3"/>
    <w:rsid w:val="00383B02"/>
    <w:rsid w:val="00383B19"/>
    <w:rsid w:val="00383C59"/>
    <w:rsid w:val="00383D75"/>
    <w:rsid w:val="00384060"/>
    <w:rsid w:val="003840D4"/>
    <w:rsid w:val="00384104"/>
    <w:rsid w:val="00384157"/>
    <w:rsid w:val="003842C7"/>
    <w:rsid w:val="003843FC"/>
    <w:rsid w:val="003845B0"/>
    <w:rsid w:val="003845C5"/>
    <w:rsid w:val="0038460D"/>
    <w:rsid w:val="0038466B"/>
    <w:rsid w:val="003847FC"/>
    <w:rsid w:val="0038481D"/>
    <w:rsid w:val="0038494F"/>
    <w:rsid w:val="00384AEA"/>
    <w:rsid w:val="00384E42"/>
    <w:rsid w:val="00384F16"/>
    <w:rsid w:val="00384F30"/>
    <w:rsid w:val="00384F4E"/>
    <w:rsid w:val="00385040"/>
    <w:rsid w:val="00385066"/>
    <w:rsid w:val="00385081"/>
    <w:rsid w:val="00385368"/>
    <w:rsid w:val="00385500"/>
    <w:rsid w:val="003855DB"/>
    <w:rsid w:val="003856A3"/>
    <w:rsid w:val="0038571E"/>
    <w:rsid w:val="003859CC"/>
    <w:rsid w:val="00385C39"/>
    <w:rsid w:val="00385C82"/>
    <w:rsid w:val="00385D3D"/>
    <w:rsid w:val="00385DE4"/>
    <w:rsid w:val="00385E56"/>
    <w:rsid w:val="00385F1B"/>
    <w:rsid w:val="00385F89"/>
    <w:rsid w:val="00385FB2"/>
    <w:rsid w:val="00386001"/>
    <w:rsid w:val="003862C5"/>
    <w:rsid w:val="00386387"/>
    <w:rsid w:val="003864BC"/>
    <w:rsid w:val="00386619"/>
    <w:rsid w:val="0038669F"/>
    <w:rsid w:val="003868A0"/>
    <w:rsid w:val="003869E6"/>
    <w:rsid w:val="00386A3A"/>
    <w:rsid w:val="00386A48"/>
    <w:rsid w:val="00386B2A"/>
    <w:rsid w:val="00386B8A"/>
    <w:rsid w:val="00386C49"/>
    <w:rsid w:val="00386CA9"/>
    <w:rsid w:val="00386FA6"/>
    <w:rsid w:val="0038713B"/>
    <w:rsid w:val="003875A4"/>
    <w:rsid w:val="00387740"/>
    <w:rsid w:val="003877DF"/>
    <w:rsid w:val="00387934"/>
    <w:rsid w:val="003879D7"/>
    <w:rsid w:val="003879FF"/>
    <w:rsid w:val="00387E29"/>
    <w:rsid w:val="00387F23"/>
    <w:rsid w:val="00387F81"/>
    <w:rsid w:val="00387FE6"/>
    <w:rsid w:val="003900E5"/>
    <w:rsid w:val="003901CC"/>
    <w:rsid w:val="003902C1"/>
    <w:rsid w:val="003902E3"/>
    <w:rsid w:val="00390335"/>
    <w:rsid w:val="003904C0"/>
    <w:rsid w:val="003907E3"/>
    <w:rsid w:val="0039085F"/>
    <w:rsid w:val="00390877"/>
    <w:rsid w:val="0039088D"/>
    <w:rsid w:val="00390997"/>
    <w:rsid w:val="003909BA"/>
    <w:rsid w:val="00390A71"/>
    <w:rsid w:val="00390B56"/>
    <w:rsid w:val="00390B8E"/>
    <w:rsid w:val="00390BC4"/>
    <w:rsid w:val="00390C6F"/>
    <w:rsid w:val="00390C93"/>
    <w:rsid w:val="00390CE0"/>
    <w:rsid w:val="00390D00"/>
    <w:rsid w:val="00390D1C"/>
    <w:rsid w:val="00390D30"/>
    <w:rsid w:val="00390ED7"/>
    <w:rsid w:val="00390EFA"/>
    <w:rsid w:val="00390FC3"/>
    <w:rsid w:val="0039109D"/>
    <w:rsid w:val="00391161"/>
    <w:rsid w:val="003911AE"/>
    <w:rsid w:val="003912BA"/>
    <w:rsid w:val="003912D0"/>
    <w:rsid w:val="0039146C"/>
    <w:rsid w:val="00391492"/>
    <w:rsid w:val="00391617"/>
    <w:rsid w:val="00391815"/>
    <w:rsid w:val="003919AA"/>
    <w:rsid w:val="00391BDF"/>
    <w:rsid w:val="00391BE4"/>
    <w:rsid w:val="00391C25"/>
    <w:rsid w:val="00391E36"/>
    <w:rsid w:val="00391E6E"/>
    <w:rsid w:val="00391EBD"/>
    <w:rsid w:val="0039201D"/>
    <w:rsid w:val="00392091"/>
    <w:rsid w:val="003920D7"/>
    <w:rsid w:val="0039211B"/>
    <w:rsid w:val="003921EE"/>
    <w:rsid w:val="00392278"/>
    <w:rsid w:val="003922B2"/>
    <w:rsid w:val="00392503"/>
    <w:rsid w:val="00392665"/>
    <w:rsid w:val="00392689"/>
    <w:rsid w:val="003926B4"/>
    <w:rsid w:val="00392A6D"/>
    <w:rsid w:val="00392B6F"/>
    <w:rsid w:val="00392BB9"/>
    <w:rsid w:val="00392EC1"/>
    <w:rsid w:val="00392EFC"/>
    <w:rsid w:val="003931C6"/>
    <w:rsid w:val="0039321F"/>
    <w:rsid w:val="00393294"/>
    <w:rsid w:val="00393351"/>
    <w:rsid w:val="003933E0"/>
    <w:rsid w:val="00393403"/>
    <w:rsid w:val="00393688"/>
    <w:rsid w:val="00393A62"/>
    <w:rsid w:val="00393ACA"/>
    <w:rsid w:val="00393BD8"/>
    <w:rsid w:val="00393C28"/>
    <w:rsid w:val="00393C60"/>
    <w:rsid w:val="00393D27"/>
    <w:rsid w:val="00393DD9"/>
    <w:rsid w:val="0039404F"/>
    <w:rsid w:val="00394242"/>
    <w:rsid w:val="00394407"/>
    <w:rsid w:val="0039445C"/>
    <w:rsid w:val="0039449B"/>
    <w:rsid w:val="003945B2"/>
    <w:rsid w:val="00394611"/>
    <w:rsid w:val="00394643"/>
    <w:rsid w:val="00394883"/>
    <w:rsid w:val="0039492A"/>
    <w:rsid w:val="00394997"/>
    <w:rsid w:val="003949A9"/>
    <w:rsid w:val="003949F7"/>
    <w:rsid w:val="00394A30"/>
    <w:rsid w:val="00394ADF"/>
    <w:rsid w:val="00394B8B"/>
    <w:rsid w:val="00394D31"/>
    <w:rsid w:val="00394EEF"/>
    <w:rsid w:val="00395089"/>
    <w:rsid w:val="0039509B"/>
    <w:rsid w:val="00395152"/>
    <w:rsid w:val="00395352"/>
    <w:rsid w:val="00395384"/>
    <w:rsid w:val="003953CC"/>
    <w:rsid w:val="0039557E"/>
    <w:rsid w:val="003955FC"/>
    <w:rsid w:val="003956E9"/>
    <w:rsid w:val="00395889"/>
    <w:rsid w:val="003958BF"/>
    <w:rsid w:val="003958E3"/>
    <w:rsid w:val="00395952"/>
    <w:rsid w:val="00395A41"/>
    <w:rsid w:val="00395AF6"/>
    <w:rsid w:val="00395AFD"/>
    <w:rsid w:val="00395B32"/>
    <w:rsid w:val="00395D54"/>
    <w:rsid w:val="00395E3D"/>
    <w:rsid w:val="00395F17"/>
    <w:rsid w:val="00395F47"/>
    <w:rsid w:val="00395F6E"/>
    <w:rsid w:val="00396062"/>
    <w:rsid w:val="0039645B"/>
    <w:rsid w:val="003966A1"/>
    <w:rsid w:val="003967D7"/>
    <w:rsid w:val="00396970"/>
    <w:rsid w:val="00396A79"/>
    <w:rsid w:val="00396C3A"/>
    <w:rsid w:val="00396DCF"/>
    <w:rsid w:val="00396F8F"/>
    <w:rsid w:val="00396F93"/>
    <w:rsid w:val="00396F98"/>
    <w:rsid w:val="0039708B"/>
    <w:rsid w:val="003970B1"/>
    <w:rsid w:val="00397170"/>
    <w:rsid w:val="003972B3"/>
    <w:rsid w:val="003972FB"/>
    <w:rsid w:val="00397306"/>
    <w:rsid w:val="00397565"/>
    <w:rsid w:val="00397589"/>
    <w:rsid w:val="0039760F"/>
    <w:rsid w:val="00397789"/>
    <w:rsid w:val="0039781B"/>
    <w:rsid w:val="003978F1"/>
    <w:rsid w:val="003979A9"/>
    <w:rsid w:val="00397A4B"/>
    <w:rsid w:val="00397A75"/>
    <w:rsid w:val="00397BDD"/>
    <w:rsid w:val="00397CDE"/>
    <w:rsid w:val="00397CE4"/>
    <w:rsid w:val="00397D48"/>
    <w:rsid w:val="00397D7B"/>
    <w:rsid w:val="00397E23"/>
    <w:rsid w:val="00397E4E"/>
    <w:rsid w:val="00397EAC"/>
    <w:rsid w:val="00397FF0"/>
    <w:rsid w:val="003A0073"/>
    <w:rsid w:val="003A0202"/>
    <w:rsid w:val="003A02C3"/>
    <w:rsid w:val="003A036C"/>
    <w:rsid w:val="003A0418"/>
    <w:rsid w:val="003A0546"/>
    <w:rsid w:val="003A058E"/>
    <w:rsid w:val="003A06F0"/>
    <w:rsid w:val="003A07A3"/>
    <w:rsid w:val="003A08F0"/>
    <w:rsid w:val="003A096B"/>
    <w:rsid w:val="003A0998"/>
    <w:rsid w:val="003A09DC"/>
    <w:rsid w:val="003A0B14"/>
    <w:rsid w:val="003A0C25"/>
    <w:rsid w:val="003A0C42"/>
    <w:rsid w:val="003A0DCB"/>
    <w:rsid w:val="003A0FF1"/>
    <w:rsid w:val="003A1072"/>
    <w:rsid w:val="003A12A9"/>
    <w:rsid w:val="003A150A"/>
    <w:rsid w:val="003A1695"/>
    <w:rsid w:val="003A1734"/>
    <w:rsid w:val="003A1741"/>
    <w:rsid w:val="003A179C"/>
    <w:rsid w:val="003A17E4"/>
    <w:rsid w:val="003A19C0"/>
    <w:rsid w:val="003A19CA"/>
    <w:rsid w:val="003A1B2B"/>
    <w:rsid w:val="003A1BE8"/>
    <w:rsid w:val="003A1CDB"/>
    <w:rsid w:val="003A1E27"/>
    <w:rsid w:val="003A2022"/>
    <w:rsid w:val="003A22C7"/>
    <w:rsid w:val="003A241A"/>
    <w:rsid w:val="003A24B8"/>
    <w:rsid w:val="003A259E"/>
    <w:rsid w:val="003A25B6"/>
    <w:rsid w:val="003A2614"/>
    <w:rsid w:val="003A2686"/>
    <w:rsid w:val="003A26D6"/>
    <w:rsid w:val="003A276F"/>
    <w:rsid w:val="003A296A"/>
    <w:rsid w:val="003A2A6B"/>
    <w:rsid w:val="003A2AA9"/>
    <w:rsid w:val="003A2AF8"/>
    <w:rsid w:val="003A2B72"/>
    <w:rsid w:val="003A2BA6"/>
    <w:rsid w:val="003A2E76"/>
    <w:rsid w:val="003A2E93"/>
    <w:rsid w:val="003A2EB8"/>
    <w:rsid w:val="003A2F25"/>
    <w:rsid w:val="003A2F38"/>
    <w:rsid w:val="003A2FDA"/>
    <w:rsid w:val="003A3069"/>
    <w:rsid w:val="003A30DA"/>
    <w:rsid w:val="003A3156"/>
    <w:rsid w:val="003A33FD"/>
    <w:rsid w:val="003A3456"/>
    <w:rsid w:val="003A3523"/>
    <w:rsid w:val="003A35B3"/>
    <w:rsid w:val="003A35D2"/>
    <w:rsid w:val="003A370C"/>
    <w:rsid w:val="003A3781"/>
    <w:rsid w:val="003A37DD"/>
    <w:rsid w:val="003A37FF"/>
    <w:rsid w:val="003A3833"/>
    <w:rsid w:val="003A38B0"/>
    <w:rsid w:val="003A3967"/>
    <w:rsid w:val="003A3AC2"/>
    <w:rsid w:val="003A3B06"/>
    <w:rsid w:val="003A3BBC"/>
    <w:rsid w:val="003A3BCD"/>
    <w:rsid w:val="003A40B3"/>
    <w:rsid w:val="003A4165"/>
    <w:rsid w:val="003A42B7"/>
    <w:rsid w:val="003A4395"/>
    <w:rsid w:val="003A4496"/>
    <w:rsid w:val="003A45F6"/>
    <w:rsid w:val="003A476F"/>
    <w:rsid w:val="003A4881"/>
    <w:rsid w:val="003A4936"/>
    <w:rsid w:val="003A49E9"/>
    <w:rsid w:val="003A4A63"/>
    <w:rsid w:val="003A4A64"/>
    <w:rsid w:val="003A4B10"/>
    <w:rsid w:val="003A4B19"/>
    <w:rsid w:val="003A4B7A"/>
    <w:rsid w:val="003A4C12"/>
    <w:rsid w:val="003A4C17"/>
    <w:rsid w:val="003A4C58"/>
    <w:rsid w:val="003A4DB4"/>
    <w:rsid w:val="003A4DBF"/>
    <w:rsid w:val="003A4E9A"/>
    <w:rsid w:val="003A4FD2"/>
    <w:rsid w:val="003A501C"/>
    <w:rsid w:val="003A5182"/>
    <w:rsid w:val="003A524A"/>
    <w:rsid w:val="003A535B"/>
    <w:rsid w:val="003A5479"/>
    <w:rsid w:val="003A54AA"/>
    <w:rsid w:val="003A5577"/>
    <w:rsid w:val="003A55B6"/>
    <w:rsid w:val="003A55CF"/>
    <w:rsid w:val="003A565E"/>
    <w:rsid w:val="003A571F"/>
    <w:rsid w:val="003A5873"/>
    <w:rsid w:val="003A5902"/>
    <w:rsid w:val="003A5DF6"/>
    <w:rsid w:val="003A5E73"/>
    <w:rsid w:val="003A5F5F"/>
    <w:rsid w:val="003A5FFA"/>
    <w:rsid w:val="003A6001"/>
    <w:rsid w:val="003A6060"/>
    <w:rsid w:val="003A6102"/>
    <w:rsid w:val="003A6128"/>
    <w:rsid w:val="003A615B"/>
    <w:rsid w:val="003A61E8"/>
    <w:rsid w:val="003A65ED"/>
    <w:rsid w:val="003A669A"/>
    <w:rsid w:val="003A66C1"/>
    <w:rsid w:val="003A66F7"/>
    <w:rsid w:val="003A6753"/>
    <w:rsid w:val="003A67FA"/>
    <w:rsid w:val="003A68BF"/>
    <w:rsid w:val="003A69FC"/>
    <w:rsid w:val="003A6A18"/>
    <w:rsid w:val="003A6A9B"/>
    <w:rsid w:val="003A6B9A"/>
    <w:rsid w:val="003A6D3E"/>
    <w:rsid w:val="003A6F5D"/>
    <w:rsid w:val="003A71FC"/>
    <w:rsid w:val="003A726C"/>
    <w:rsid w:val="003A73F1"/>
    <w:rsid w:val="003A753F"/>
    <w:rsid w:val="003A75AB"/>
    <w:rsid w:val="003A7608"/>
    <w:rsid w:val="003A77DE"/>
    <w:rsid w:val="003A7CA9"/>
    <w:rsid w:val="003A7E59"/>
    <w:rsid w:val="003B0076"/>
    <w:rsid w:val="003B00D1"/>
    <w:rsid w:val="003B00D5"/>
    <w:rsid w:val="003B01B3"/>
    <w:rsid w:val="003B0258"/>
    <w:rsid w:val="003B030A"/>
    <w:rsid w:val="003B038A"/>
    <w:rsid w:val="003B05CB"/>
    <w:rsid w:val="003B05F1"/>
    <w:rsid w:val="003B0655"/>
    <w:rsid w:val="003B067A"/>
    <w:rsid w:val="003B0780"/>
    <w:rsid w:val="003B07AA"/>
    <w:rsid w:val="003B07FB"/>
    <w:rsid w:val="003B08DA"/>
    <w:rsid w:val="003B0972"/>
    <w:rsid w:val="003B0A06"/>
    <w:rsid w:val="003B0A37"/>
    <w:rsid w:val="003B0B3A"/>
    <w:rsid w:val="003B0DB7"/>
    <w:rsid w:val="003B0F8F"/>
    <w:rsid w:val="003B1323"/>
    <w:rsid w:val="003B1388"/>
    <w:rsid w:val="003B13AF"/>
    <w:rsid w:val="003B14EE"/>
    <w:rsid w:val="003B1565"/>
    <w:rsid w:val="003B15C5"/>
    <w:rsid w:val="003B15E1"/>
    <w:rsid w:val="003B1627"/>
    <w:rsid w:val="003B1799"/>
    <w:rsid w:val="003B17BD"/>
    <w:rsid w:val="003B1956"/>
    <w:rsid w:val="003B1A60"/>
    <w:rsid w:val="003B1B20"/>
    <w:rsid w:val="003B1E34"/>
    <w:rsid w:val="003B1EAE"/>
    <w:rsid w:val="003B1FEE"/>
    <w:rsid w:val="003B2059"/>
    <w:rsid w:val="003B2098"/>
    <w:rsid w:val="003B20E7"/>
    <w:rsid w:val="003B2115"/>
    <w:rsid w:val="003B232C"/>
    <w:rsid w:val="003B237F"/>
    <w:rsid w:val="003B238D"/>
    <w:rsid w:val="003B2523"/>
    <w:rsid w:val="003B258D"/>
    <w:rsid w:val="003B2656"/>
    <w:rsid w:val="003B26C2"/>
    <w:rsid w:val="003B26EB"/>
    <w:rsid w:val="003B26FF"/>
    <w:rsid w:val="003B2807"/>
    <w:rsid w:val="003B2871"/>
    <w:rsid w:val="003B2948"/>
    <w:rsid w:val="003B29AD"/>
    <w:rsid w:val="003B2AAD"/>
    <w:rsid w:val="003B2BB8"/>
    <w:rsid w:val="003B2BEF"/>
    <w:rsid w:val="003B2EFE"/>
    <w:rsid w:val="003B3052"/>
    <w:rsid w:val="003B3064"/>
    <w:rsid w:val="003B307C"/>
    <w:rsid w:val="003B3246"/>
    <w:rsid w:val="003B326A"/>
    <w:rsid w:val="003B32C5"/>
    <w:rsid w:val="003B336A"/>
    <w:rsid w:val="003B33C2"/>
    <w:rsid w:val="003B3483"/>
    <w:rsid w:val="003B3596"/>
    <w:rsid w:val="003B361B"/>
    <w:rsid w:val="003B3673"/>
    <w:rsid w:val="003B380F"/>
    <w:rsid w:val="003B38D4"/>
    <w:rsid w:val="003B3927"/>
    <w:rsid w:val="003B3A5C"/>
    <w:rsid w:val="003B3BE0"/>
    <w:rsid w:val="003B3CDC"/>
    <w:rsid w:val="003B3D78"/>
    <w:rsid w:val="003B3EBB"/>
    <w:rsid w:val="003B3FC1"/>
    <w:rsid w:val="003B4009"/>
    <w:rsid w:val="003B403F"/>
    <w:rsid w:val="003B418A"/>
    <w:rsid w:val="003B41F6"/>
    <w:rsid w:val="003B4455"/>
    <w:rsid w:val="003B489F"/>
    <w:rsid w:val="003B494E"/>
    <w:rsid w:val="003B49C8"/>
    <w:rsid w:val="003B49F1"/>
    <w:rsid w:val="003B4A0C"/>
    <w:rsid w:val="003B4C8E"/>
    <w:rsid w:val="003B4CB5"/>
    <w:rsid w:val="003B4F35"/>
    <w:rsid w:val="003B4F96"/>
    <w:rsid w:val="003B4FF2"/>
    <w:rsid w:val="003B5133"/>
    <w:rsid w:val="003B5137"/>
    <w:rsid w:val="003B5157"/>
    <w:rsid w:val="003B5171"/>
    <w:rsid w:val="003B52E5"/>
    <w:rsid w:val="003B5349"/>
    <w:rsid w:val="003B542C"/>
    <w:rsid w:val="003B5539"/>
    <w:rsid w:val="003B559E"/>
    <w:rsid w:val="003B5651"/>
    <w:rsid w:val="003B5713"/>
    <w:rsid w:val="003B59C2"/>
    <w:rsid w:val="003B59E4"/>
    <w:rsid w:val="003B5B99"/>
    <w:rsid w:val="003B5CEB"/>
    <w:rsid w:val="003B5D6D"/>
    <w:rsid w:val="003B5EEB"/>
    <w:rsid w:val="003B5F0C"/>
    <w:rsid w:val="003B5F20"/>
    <w:rsid w:val="003B5FE4"/>
    <w:rsid w:val="003B60E3"/>
    <w:rsid w:val="003B632F"/>
    <w:rsid w:val="003B640E"/>
    <w:rsid w:val="003B64A2"/>
    <w:rsid w:val="003B6509"/>
    <w:rsid w:val="003B6592"/>
    <w:rsid w:val="003B661C"/>
    <w:rsid w:val="003B66CA"/>
    <w:rsid w:val="003B683D"/>
    <w:rsid w:val="003B684B"/>
    <w:rsid w:val="003B68AE"/>
    <w:rsid w:val="003B6AC6"/>
    <w:rsid w:val="003B6AEB"/>
    <w:rsid w:val="003B6B3D"/>
    <w:rsid w:val="003B6BED"/>
    <w:rsid w:val="003B6C52"/>
    <w:rsid w:val="003B6D29"/>
    <w:rsid w:val="003B6F2E"/>
    <w:rsid w:val="003B6F55"/>
    <w:rsid w:val="003B704E"/>
    <w:rsid w:val="003B705F"/>
    <w:rsid w:val="003B70C9"/>
    <w:rsid w:val="003B7291"/>
    <w:rsid w:val="003B738F"/>
    <w:rsid w:val="003B7399"/>
    <w:rsid w:val="003B74DC"/>
    <w:rsid w:val="003B74FE"/>
    <w:rsid w:val="003B7501"/>
    <w:rsid w:val="003B7516"/>
    <w:rsid w:val="003B751E"/>
    <w:rsid w:val="003B75C0"/>
    <w:rsid w:val="003B7672"/>
    <w:rsid w:val="003B77C3"/>
    <w:rsid w:val="003B78A3"/>
    <w:rsid w:val="003B78BA"/>
    <w:rsid w:val="003B79A2"/>
    <w:rsid w:val="003B79BE"/>
    <w:rsid w:val="003B7B40"/>
    <w:rsid w:val="003B7B66"/>
    <w:rsid w:val="003B7D09"/>
    <w:rsid w:val="003B7DEC"/>
    <w:rsid w:val="003B7DF5"/>
    <w:rsid w:val="003B7E39"/>
    <w:rsid w:val="003B7FE0"/>
    <w:rsid w:val="003C00F9"/>
    <w:rsid w:val="003C01D8"/>
    <w:rsid w:val="003C0323"/>
    <w:rsid w:val="003C03D1"/>
    <w:rsid w:val="003C040D"/>
    <w:rsid w:val="003C0434"/>
    <w:rsid w:val="003C049A"/>
    <w:rsid w:val="003C04D8"/>
    <w:rsid w:val="003C0661"/>
    <w:rsid w:val="003C069A"/>
    <w:rsid w:val="003C07A6"/>
    <w:rsid w:val="003C0873"/>
    <w:rsid w:val="003C0922"/>
    <w:rsid w:val="003C0A00"/>
    <w:rsid w:val="003C0AAB"/>
    <w:rsid w:val="003C0BCC"/>
    <w:rsid w:val="003C0BD5"/>
    <w:rsid w:val="003C0CB6"/>
    <w:rsid w:val="003C0CDE"/>
    <w:rsid w:val="003C0F12"/>
    <w:rsid w:val="003C0FC3"/>
    <w:rsid w:val="003C106F"/>
    <w:rsid w:val="003C1078"/>
    <w:rsid w:val="003C129B"/>
    <w:rsid w:val="003C1511"/>
    <w:rsid w:val="003C151C"/>
    <w:rsid w:val="003C160E"/>
    <w:rsid w:val="003C171E"/>
    <w:rsid w:val="003C17A6"/>
    <w:rsid w:val="003C1921"/>
    <w:rsid w:val="003C1A21"/>
    <w:rsid w:val="003C1AE4"/>
    <w:rsid w:val="003C1C05"/>
    <w:rsid w:val="003C1C54"/>
    <w:rsid w:val="003C1C7B"/>
    <w:rsid w:val="003C1CD6"/>
    <w:rsid w:val="003C1D23"/>
    <w:rsid w:val="003C1DF0"/>
    <w:rsid w:val="003C2150"/>
    <w:rsid w:val="003C2324"/>
    <w:rsid w:val="003C2398"/>
    <w:rsid w:val="003C2506"/>
    <w:rsid w:val="003C2637"/>
    <w:rsid w:val="003C2666"/>
    <w:rsid w:val="003C27D5"/>
    <w:rsid w:val="003C287F"/>
    <w:rsid w:val="003C298E"/>
    <w:rsid w:val="003C2A33"/>
    <w:rsid w:val="003C2B1D"/>
    <w:rsid w:val="003C2B36"/>
    <w:rsid w:val="003C2C07"/>
    <w:rsid w:val="003C2C5C"/>
    <w:rsid w:val="003C2CA1"/>
    <w:rsid w:val="003C2E86"/>
    <w:rsid w:val="003C30A6"/>
    <w:rsid w:val="003C315A"/>
    <w:rsid w:val="003C31F6"/>
    <w:rsid w:val="003C31FC"/>
    <w:rsid w:val="003C322E"/>
    <w:rsid w:val="003C3467"/>
    <w:rsid w:val="003C3516"/>
    <w:rsid w:val="003C3560"/>
    <w:rsid w:val="003C3658"/>
    <w:rsid w:val="003C379D"/>
    <w:rsid w:val="003C37F2"/>
    <w:rsid w:val="003C388D"/>
    <w:rsid w:val="003C3996"/>
    <w:rsid w:val="003C3AA2"/>
    <w:rsid w:val="003C3B24"/>
    <w:rsid w:val="003C3C10"/>
    <w:rsid w:val="003C3D0D"/>
    <w:rsid w:val="003C3DE8"/>
    <w:rsid w:val="003C3E24"/>
    <w:rsid w:val="003C3E44"/>
    <w:rsid w:val="003C4134"/>
    <w:rsid w:val="003C41F1"/>
    <w:rsid w:val="003C432D"/>
    <w:rsid w:val="003C447E"/>
    <w:rsid w:val="003C4498"/>
    <w:rsid w:val="003C4524"/>
    <w:rsid w:val="003C4552"/>
    <w:rsid w:val="003C4678"/>
    <w:rsid w:val="003C4D72"/>
    <w:rsid w:val="003C4D73"/>
    <w:rsid w:val="003C4E48"/>
    <w:rsid w:val="003C4E6E"/>
    <w:rsid w:val="003C4EA6"/>
    <w:rsid w:val="003C505B"/>
    <w:rsid w:val="003C5222"/>
    <w:rsid w:val="003C52DB"/>
    <w:rsid w:val="003C53A3"/>
    <w:rsid w:val="003C53B8"/>
    <w:rsid w:val="003C5402"/>
    <w:rsid w:val="003C5522"/>
    <w:rsid w:val="003C5591"/>
    <w:rsid w:val="003C56C4"/>
    <w:rsid w:val="003C575E"/>
    <w:rsid w:val="003C5838"/>
    <w:rsid w:val="003C59D6"/>
    <w:rsid w:val="003C59E8"/>
    <w:rsid w:val="003C5EE2"/>
    <w:rsid w:val="003C5F2F"/>
    <w:rsid w:val="003C5F96"/>
    <w:rsid w:val="003C5FC4"/>
    <w:rsid w:val="003C6073"/>
    <w:rsid w:val="003C6191"/>
    <w:rsid w:val="003C629D"/>
    <w:rsid w:val="003C6354"/>
    <w:rsid w:val="003C6642"/>
    <w:rsid w:val="003C6766"/>
    <w:rsid w:val="003C6811"/>
    <w:rsid w:val="003C68F2"/>
    <w:rsid w:val="003C6AA8"/>
    <w:rsid w:val="003C6BBE"/>
    <w:rsid w:val="003C6C54"/>
    <w:rsid w:val="003C6C86"/>
    <w:rsid w:val="003C6CCB"/>
    <w:rsid w:val="003C6D98"/>
    <w:rsid w:val="003C6E83"/>
    <w:rsid w:val="003C6ED7"/>
    <w:rsid w:val="003C6FC0"/>
    <w:rsid w:val="003C7027"/>
    <w:rsid w:val="003C71C0"/>
    <w:rsid w:val="003C7306"/>
    <w:rsid w:val="003C7324"/>
    <w:rsid w:val="003C74CE"/>
    <w:rsid w:val="003C7573"/>
    <w:rsid w:val="003C75B0"/>
    <w:rsid w:val="003C76EA"/>
    <w:rsid w:val="003C77B3"/>
    <w:rsid w:val="003C77CD"/>
    <w:rsid w:val="003C782D"/>
    <w:rsid w:val="003C79E9"/>
    <w:rsid w:val="003C7C0A"/>
    <w:rsid w:val="003C7C21"/>
    <w:rsid w:val="003C7C60"/>
    <w:rsid w:val="003C7CC1"/>
    <w:rsid w:val="003C7D19"/>
    <w:rsid w:val="003C7F58"/>
    <w:rsid w:val="003D0126"/>
    <w:rsid w:val="003D0138"/>
    <w:rsid w:val="003D0163"/>
    <w:rsid w:val="003D017A"/>
    <w:rsid w:val="003D022C"/>
    <w:rsid w:val="003D02DC"/>
    <w:rsid w:val="003D039A"/>
    <w:rsid w:val="003D0479"/>
    <w:rsid w:val="003D04BD"/>
    <w:rsid w:val="003D0602"/>
    <w:rsid w:val="003D069D"/>
    <w:rsid w:val="003D0751"/>
    <w:rsid w:val="003D0775"/>
    <w:rsid w:val="003D0928"/>
    <w:rsid w:val="003D0984"/>
    <w:rsid w:val="003D0A8F"/>
    <w:rsid w:val="003D0A91"/>
    <w:rsid w:val="003D0D26"/>
    <w:rsid w:val="003D0D57"/>
    <w:rsid w:val="003D0F32"/>
    <w:rsid w:val="003D1003"/>
    <w:rsid w:val="003D1035"/>
    <w:rsid w:val="003D1042"/>
    <w:rsid w:val="003D1122"/>
    <w:rsid w:val="003D1290"/>
    <w:rsid w:val="003D14AB"/>
    <w:rsid w:val="003D14C3"/>
    <w:rsid w:val="003D1592"/>
    <w:rsid w:val="003D1677"/>
    <w:rsid w:val="003D1691"/>
    <w:rsid w:val="003D16E4"/>
    <w:rsid w:val="003D18CB"/>
    <w:rsid w:val="003D1979"/>
    <w:rsid w:val="003D19EA"/>
    <w:rsid w:val="003D1A8D"/>
    <w:rsid w:val="003D1CB4"/>
    <w:rsid w:val="003D1CC1"/>
    <w:rsid w:val="003D1EF5"/>
    <w:rsid w:val="003D1F5D"/>
    <w:rsid w:val="003D20BB"/>
    <w:rsid w:val="003D2479"/>
    <w:rsid w:val="003D24A2"/>
    <w:rsid w:val="003D24EC"/>
    <w:rsid w:val="003D2564"/>
    <w:rsid w:val="003D256B"/>
    <w:rsid w:val="003D25F3"/>
    <w:rsid w:val="003D2658"/>
    <w:rsid w:val="003D278F"/>
    <w:rsid w:val="003D27A3"/>
    <w:rsid w:val="003D2AF7"/>
    <w:rsid w:val="003D2C05"/>
    <w:rsid w:val="003D2D1B"/>
    <w:rsid w:val="003D2D49"/>
    <w:rsid w:val="003D2F3C"/>
    <w:rsid w:val="003D2FE2"/>
    <w:rsid w:val="003D30FF"/>
    <w:rsid w:val="003D311E"/>
    <w:rsid w:val="003D3437"/>
    <w:rsid w:val="003D3544"/>
    <w:rsid w:val="003D366A"/>
    <w:rsid w:val="003D36C1"/>
    <w:rsid w:val="003D38D2"/>
    <w:rsid w:val="003D38FC"/>
    <w:rsid w:val="003D3AAF"/>
    <w:rsid w:val="003D3B18"/>
    <w:rsid w:val="003D3CE2"/>
    <w:rsid w:val="003D3EA3"/>
    <w:rsid w:val="003D4207"/>
    <w:rsid w:val="003D4278"/>
    <w:rsid w:val="003D42C6"/>
    <w:rsid w:val="003D42E7"/>
    <w:rsid w:val="003D4349"/>
    <w:rsid w:val="003D441B"/>
    <w:rsid w:val="003D46EB"/>
    <w:rsid w:val="003D4712"/>
    <w:rsid w:val="003D4764"/>
    <w:rsid w:val="003D488C"/>
    <w:rsid w:val="003D4935"/>
    <w:rsid w:val="003D4944"/>
    <w:rsid w:val="003D4B9D"/>
    <w:rsid w:val="003D4BD1"/>
    <w:rsid w:val="003D4CC6"/>
    <w:rsid w:val="003D4D18"/>
    <w:rsid w:val="003D4D32"/>
    <w:rsid w:val="003D4D9C"/>
    <w:rsid w:val="003D4DC2"/>
    <w:rsid w:val="003D4F45"/>
    <w:rsid w:val="003D4FC9"/>
    <w:rsid w:val="003D5264"/>
    <w:rsid w:val="003D5436"/>
    <w:rsid w:val="003D54A2"/>
    <w:rsid w:val="003D5637"/>
    <w:rsid w:val="003D57C8"/>
    <w:rsid w:val="003D58B8"/>
    <w:rsid w:val="003D592B"/>
    <w:rsid w:val="003D598F"/>
    <w:rsid w:val="003D5A0C"/>
    <w:rsid w:val="003D5A6C"/>
    <w:rsid w:val="003D5A7F"/>
    <w:rsid w:val="003D5ABA"/>
    <w:rsid w:val="003D5B38"/>
    <w:rsid w:val="003D5B43"/>
    <w:rsid w:val="003D5B68"/>
    <w:rsid w:val="003D5C33"/>
    <w:rsid w:val="003D5CE2"/>
    <w:rsid w:val="003D5CF3"/>
    <w:rsid w:val="003D5CFB"/>
    <w:rsid w:val="003D5EF1"/>
    <w:rsid w:val="003D5F2F"/>
    <w:rsid w:val="003D5F9E"/>
    <w:rsid w:val="003D616E"/>
    <w:rsid w:val="003D6232"/>
    <w:rsid w:val="003D6301"/>
    <w:rsid w:val="003D6411"/>
    <w:rsid w:val="003D6642"/>
    <w:rsid w:val="003D67D6"/>
    <w:rsid w:val="003D68B7"/>
    <w:rsid w:val="003D68FD"/>
    <w:rsid w:val="003D690B"/>
    <w:rsid w:val="003D6991"/>
    <w:rsid w:val="003D6AD1"/>
    <w:rsid w:val="003D6D05"/>
    <w:rsid w:val="003D6DA8"/>
    <w:rsid w:val="003D7368"/>
    <w:rsid w:val="003D74BE"/>
    <w:rsid w:val="003D7552"/>
    <w:rsid w:val="003D7586"/>
    <w:rsid w:val="003D77D0"/>
    <w:rsid w:val="003D79B9"/>
    <w:rsid w:val="003D7B6D"/>
    <w:rsid w:val="003D7C0E"/>
    <w:rsid w:val="003D7CAC"/>
    <w:rsid w:val="003D7D5B"/>
    <w:rsid w:val="003D7D85"/>
    <w:rsid w:val="003D7D94"/>
    <w:rsid w:val="003D7E58"/>
    <w:rsid w:val="003D7F05"/>
    <w:rsid w:val="003D7FB6"/>
    <w:rsid w:val="003D7FDB"/>
    <w:rsid w:val="003E0004"/>
    <w:rsid w:val="003E0089"/>
    <w:rsid w:val="003E0359"/>
    <w:rsid w:val="003E038C"/>
    <w:rsid w:val="003E03AF"/>
    <w:rsid w:val="003E0489"/>
    <w:rsid w:val="003E052E"/>
    <w:rsid w:val="003E0590"/>
    <w:rsid w:val="003E05DC"/>
    <w:rsid w:val="003E0720"/>
    <w:rsid w:val="003E07EE"/>
    <w:rsid w:val="003E099D"/>
    <w:rsid w:val="003E09F0"/>
    <w:rsid w:val="003E0A16"/>
    <w:rsid w:val="003E0AFE"/>
    <w:rsid w:val="003E0BB4"/>
    <w:rsid w:val="003E0BD7"/>
    <w:rsid w:val="003E0C32"/>
    <w:rsid w:val="003E0E36"/>
    <w:rsid w:val="003E0FCA"/>
    <w:rsid w:val="003E10A0"/>
    <w:rsid w:val="003E10A1"/>
    <w:rsid w:val="003E122E"/>
    <w:rsid w:val="003E1272"/>
    <w:rsid w:val="003E139B"/>
    <w:rsid w:val="003E1481"/>
    <w:rsid w:val="003E1640"/>
    <w:rsid w:val="003E1641"/>
    <w:rsid w:val="003E16C2"/>
    <w:rsid w:val="003E174D"/>
    <w:rsid w:val="003E176A"/>
    <w:rsid w:val="003E1967"/>
    <w:rsid w:val="003E1AEF"/>
    <w:rsid w:val="003E1AF3"/>
    <w:rsid w:val="003E1B5D"/>
    <w:rsid w:val="003E1BF9"/>
    <w:rsid w:val="003E1C99"/>
    <w:rsid w:val="003E1E0C"/>
    <w:rsid w:val="003E1E2B"/>
    <w:rsid w:val="003E1E5C"/>
    <w:rsid w:val="003E1E8D"/>
    <w:rsid w:val="003E202E"/>
    <w:rsid w:val="003E21AD"/>
    <w:rsid w:val="003E21F4"/>
    <w:rsid w:val="003E2344"/>
    <w:rsid w:val="003E23DB"/>
    <w:rsid w:val="003E24AA"/>
    <w:rsid w:val="003E24E6"/>
    <w:rsid w:val="003E25DE"/>
    <w:rsid w:val="003E2636"/>
    <w:rsid w:val="003E2684"/>
    <w:rsid w:val="003E2918"/>
    <w:rsid w:val="003E2B61"/>
    <w:rsid w:val="003E2E12"/>
    <w:rsid w:val="003E2F8D"/>
    <w:rsid w:val="003E316C"/>
    <w:rsid w:val="003E33CD"/>
    <w:rsid w:val="003E341A"/>
    <w:rsid w:val="003E35DE"/>
    <w:rsid w:val="003E371C"/>
    <w:rsid w:val="003E377A"/>
    <w:rsid w:val="003E3A7A"/>
    <w:rsid w:val="003E3A8A"/>
    <w:rsid w:val="003E3A94"/>
    <w:rsid w:val="003E3E4A"/>
    <w:rsid w:val="003E3F47"/>
    <w:rsid w:val="003E3F5B"/>
    <w:rsid w:val="003E3FD5"/>
    <w:rsid w:val="003E400D"/>
    <w:rsid w:val="003E4015"/>
    <w:rsid w:val="003E4033"/>
    <w:rsid w:val="003E40CC"/>
    <w:rsid w:val="003E42E7"/>
    <w:rsid w:val="003E4468"/>
    <w:rsid w:val="003E44BC"/>
    <w:rsid w:val="003E45AF"/>
    <w:rsid w:val="003E462A"/>
    <w:rsid w:val="003E46D6"/>
    <w:rsid w:val="003E4988"/>
    <w:rsid w:val="003E4C48"/>
    <w:rsid w:val="003E4E2A"/>
    <w:rsid w:val="003E50BB"/>
    <w:rsid w:val="003E50BC"/>
    <w:rsid w:val="003E525B"/>
    <w:rsid w:val="003E554C"/>
    <w:rsid w:val="003E58F5"/>
    <w:rsid w:val="003E5B10"/>
    <w:rsid w:val="003E5C93"/>
    <w:rsid w:val="003E5E11"/>
    <w:rsid w:val="003E5E9C"/>
    <w:rsid w:val="003E5F6F"/>
    <w:rsid w:val="003E602A"/>
    <w:rsid w:val="003E608E"/>
    <w:rsid w:val="003E60CD"/>
    <w:rsid w:val="003E610C"/>
    <w:rsid w:val="003E621B"/>
    <w:rsid w:val="003E62F1"/>
    <w:rsid w:val="003E666C"/>
    <w:rsid w:val="003E66FD"/>
    <w:rsid w:val="003E6A3D"/>
    <w:rsid w:val="003E6B47"/>
    <w:rsid w:val="003E6B98"/>
    <w:rsid w:val="003E6BF1"/>
    <w:rsid w:val="003E6C19"/>
    <w:rsid w:val="003E6E60"/>
    <w:rsid w:val="003E6E67"/>
    <w:rsid w:val="003E6EC0"/>
    <w:rsid w:val="003E6F6D"/>
    <w:rsid w:val="003E6FD2"/>
    <w:rsid w:val="003E7226"/>
    <w:rsid w:val="003E7263"/>
    <w:rsid w:val="003E7484"/>
    <w:rsid w:val="003E789E"/>
    <w:rsid w:val="003E78FF"/>
    <w:rsid w:val="003E790B"/>
    <w:rsid w:val="003E7911"/>
    <w:rsid w:val="003E791D"/>
    <w:rsid w:val="003E79C6"/>
    <w:rsid w:val="003E7A9B"/>
    <w:rsid w:val="003E7CA3"/>
    <w:rsid w:val="003E7D75"/>
    <w:rsid w:val="003E7FD3"/>
    <w:rsid w:val="003F039A"/>
    <w:rsid w:val="003F03F0"/>
    <w:rsid w:val="003F03F6"/>
    <w:rsid w:val="003F03FE"/>
    <w:rsid w:val="003F0532"/>
    <w:rsid w:val="003F05DD"/>
    <w:rsid w:val="003F0650"/>
    <w:rsid w:val="003F06F7"/>
    <w:rsid w:val="003F086D"/>
    <w:rsid w:val="003F09EB"/>
    <w:rsid w:val="003F0AFD"/>
    <w:rsid w:val="003F0B66"/>
    <w:rsid w:val="003F0CBA"/>
    <w:rsid w:val="003F0D3F"/>
    <w:rsid w:val="003F0DA4"/>
    <w:rsid w:val="003F0EAD"/>
    <w:rsid w:val="003F0F83"/>
    <w:rsid w:val="003F118C"/>
    <w:rsid w:val="003F1207"/>
    <w:rsid w:val="003F12A6"/>
    <w:rsid w:val="003F1303"/>
    <w:rsid w:val="003F13DA"/>
    <w:rsid w:val="003F13DF"/>
    <w:rsid w:val="003F1772"/>
    <w:rsid w:val="003F1931"/>
    <w:rsid w:val="003F1950"/>
    <w:rsid w:val="003F19CC"/>
    <w:rsid w:val="003F1A22"/>
    <w:rsid w:val="003F1AFD"/>
    <w:rsid w:val="003F1B2D"/>
    <w:rsid w:val="003F1E11"/>
    <w:rsid w:val="003F1E5E"/>
    <w:rsid w:val="003F2028"/>
    <w:rsid w:val="003F2106"/>
    <w:rsid w:val="003F2194"/>
    <w:rsid w:val="003F23B6"/>
    <w:rsid w:val="003F2611"/>
    <w:rsid w:val="003F268C"/>
    <w:rsid w:val="003F26CD"/>
    <w:rsid w:val="003F284B"/>
    <w:rsid w:val="003F2857"/>
    <w:rsid w:val="003F2AEE"/>
    <w:rsid w:val="003F2AFE"/>
    <w:rsid w:val="003F2CE5"/>
    <w:rsid w:val="003F2D39"/>
    <w:rsid w:val="003F2E98"/>
    <w:rsid w:val="003F2EF7"/>
    <w:rsid w:val="003F2F17"/>
    <w:rsid w:val="003F2F8E"/>
    <w:rsid w:val="003F2F90"/>
    <w:rsid w:val="003F309C"/>
    <w:rsid w:val="003F3248"/>
    <w:rsid w:val="003F3370"/>
    <w:rsid w:val="003F34D5"/>
    <w:rsid w:val="003F3609"/>
    <w:rsid w:val="003F3639"/>
    <w:rsid w:val="003F3767"/>
    <w:rsid w:val="003F39CE"/>
    <w:rsid w:val="003F39DA"/>
    <w:rsid w:val="003F3A33"/>
    <w:rsid w:val="003F3E4E"/>
    <w:rsid w:val="003F3F03"/>
    <w:rsid w:val="003F4024"/>
    <w:rsid w:val="003F4040"/>
    <w:rsid w:val="003F40FF"/>
    <w:rsid w:val="003F419C"/>
    <w:rsid w:val="003F425B"/>
    <w:rsid w:val="003F430C"/>
    <w:rsid w:val="003F4354"/>
    <w:rsid w:val="003F43B3"/>
    <w:rsid w:val="003F444D"/>
    <w:rsid w:val="003F4543"/>
    <w:rsid w:val="003F4617"/>
    <w:rsid w:val="003F4651"/>
    <w:rsid w:val="003F469B"/>
    <w:rsid w:val="003F478B"/>
    <w:rsid w:val="003F494A"/>
    <w:rsid w:val="003F4955"/>
    <w:rsid w:val="003F49E6"/>
    <w:rsid w:val="003F4A9C"/>
    <w:rsid w:val="003F4A9D"/>
    <w:rsid w:val="003F4AED"/>
    <w:rsid w:val="003F4BA4"/>
    <w:rsid w:val="003F4CB5"/>
    <w:rsid w:val="003F4D4E"/>
    <w:rsid w:val="003F4E84"/>
    <w:rsid w:val="003F4EE9"/>
    <w:rsid w:val="003F50C9"/>
    <w:rsid w:val="003F5305"/>
    <w:rsid w:val="003F5316"/>
    <w:rsid w:val="003F535B"/>
    <w:rsid w:val="003F57C5"/>
    <w:rsid w:val="003F5811"/>
    <w:rsid w:val="003F597D"/>
    <w:rsid w:val="003F5C23"/>
    <w:rsid w:val="003F5C78"/>
    <w:rsid w:val="003F5E85"/>
    <w:rsid w:val="003F5FBF"/>
    <w:rsid w:val="003F61AD"/>
    <w:rsid w:val="003F61E5"/>
    <w:rsid w:val="003F62F4"/>
    <w:rsid w:val="003F649B"/>
    <w:rsid w:val="003F6587"/>
    <w:rsid w:val="003F65DE"/>
    <w:rsid w:val="003F65FE"/>
    <w:rsid w:val="003F6602"/>
    <w:rsid w:val="003F6A35"/>
    <w:rsid w:val="003F6ACD"/>
    <w:rsid w:val="003F6B45"/>
    <w:rsid w:val="003F6BC7"/>
    <w:rsid w:val="003F6BC8"/>
    <w:rsid w:val="003F6D26"/>
    <w:rsid w:val="003F6E31"/>
    <w:rsid w:val="003F6E3E"/>
    <w:rsid w:val="003F708C"/>
    <w:rsid w:val="003F7187"/>
    <w:rsid w:val="003F7370"/>
    <w:rsid w:val="003F749A"/>
    <w:rsid w:val="003F75D6"/>
    <w:rsid w:val="003F7633"/>
    <w:rsid w:val="003F76F4"/>
    <w:rsid w:val="003F78B2"/>
    <w:rsid w:val="003F7906"/>
    <w:rsid w:val="003F7A69"/>
    <w:rsid w:val="003F7BEF"/>
    <w:rsid w:val="003F7BF1"/>
    <w:rsid w:val="003F7CC5"/>
    <w:rsid w:val="003F7D5C"/>
    <w:rsid w:val="00400211"/>
    <w:rsid w:val="00400276"/>
    <w:rsid w:val="004002AD"/>
    <w:rsid w:val="004002C6"/>
    <w:rsid w:val="00400326"/>
    <w:rsid w:val="00400396"/>
    <w:rsid w:val="00400427"/>
    <w:rsid w:val="004007EF"/>
    <w:rsid w:val="0040081F"/>
    <w:rsid w:val="004008DD"/>
    <w:rsid w:val="00400B48"/>
    <w:rsid w:val="00400B62"/>
    <w:rsid w:val="00400C8A"/>
    <w:rsid w:val="00400CDB"/>
    <w:rsid w:val="00400D36"/>
    <w:rsid w:val="00400D62"/>
    <w:rsid w:val="00400E80"/>
    <w:rsid w:val="00400FA2"/>
    <w:rsid w:val="0040107D"/>
    <w:rsid w:val="00401108"/>
    <w:rsid w:val="00401196"/>
    <w:rsid w:val="004012E8"/>
    <w:rsid w:val="00401353"/>
    <w:rsid w:val="00401404"/>
    <w:rsid w:val="00401638"/>
    <w:rsid w:val="004016AF"/>
    <w:rsid w:val="00401812"/>
    <w:rsid w:val="00401A03"/>
    <w:rsid w:val="00401A74"/>
    <w:rsid w:val="00401B3C"/>
    <w:rsid w:val="00401D27"/>
    <w:rsid w:val="00401E53"/>
    <w:rsid w:val="00401EAC"/>
    <w:rsid w:val="00401ED9"/>
    <w:rsid w:val="00402064"/>
    <w:rsid w:val="004020D1"/>
    <w:rsid w:val="004021F5"/>
    <w:rsid w:val="00402204"/>
    <w:rsid w:val="00402398"/>
    <w:rsid w:val="00402417"/>
    <w:rsid w:val="0040241F"/>
    <w:rsid w:val="00402420"/>
    <w:rsid w:val="0040244F"/>
    <w:rsid w:val="0040270B"/>
    <w:rsid w:val="00402781"/>
    <w:rsid w:val="004027D5"/>
    <w:rsid w:val="00402927"/>
    <w:rsid w:val="004029D0"/>
    <w:rsid w:val="00402AA7"/>
    <w:rsid w:val="00402B03"/>
    <w:rsid w:val="00402C01"/>
    <w:rsid w:val="00402DCE"/>
    <w:rsid w:val="00402F2E"/>
    <w:rsid w:val="004032E8"/>
    <w:rsid w:val="004032EF"/>
    <w:rsid w:val="004033DA"/>
    <w:rsid w:val="00403407"/>
    <w:rsid w:val="00403484"/>
    <w:rsid w:val="004034DC"/>
    <w:rsid w:val="00403598"/>
    <w:rsid w:val="0040364B"/>
    <w:rsid w:val="004036EE"/>
    <w:rsid w:val="004039AE"/>
    <w:rsid w:val="00403A67"/>
    <w:rsid w:val="00403AEF"/>
    <w:rsid w:val="00403B60"/>
    <w:rsid w:val="00403B68"/>
    <w:rsid w:val="00403F57"/>
    <w:rsid w:val="00403FBA"/>
    <w:rsid w:val="004040DB"/>
    <w:rsid w:val="0040424B"/>
    <w:rsid w:val="004042AE"/>
    <w:rsid w:val="004043FF"/>
    <w:rsid w:val="00404487"/>
    <w:rsid w:val="004044D8"/>
    <w:rsid w:val="004044FA"/>
    <w:rsid w:val="00404657"/>
    <w:rsid w:val="0040469E"/>
    <w:rsid w:val="004046B6"/>
    <w:rsid w:val="004047B5"/>
    <w:rsid w:val="004048A0"/>
    <w:rsid w:val="004048DB"/>
    <w:rsid w:val="00404936"/>
    <w:rsid w:val="0040496E"/>
    <w:rsid w:val="00404CEE"/>
    <w:rsid w:val="00404DDA"/>
    <w:rsid w:val="00404E27"/>
    <w:rsid w:val="00404EFA"/>
    <w:rsid w:val="00404FF7"/>
    <w:rsid w:val="0040501A"/>
    <w:rsid w:val="00405135"/>
    <w:rsid w:val="004051F6"/>
    <w:rsid w:val="004052F8"/>
    <w:rsid w:val="004053B5"/>
    <w:rsid w:val="0040544E"/>
    <w:rsid w:val="004054FE"/>
    <w:rsid w:val="004056F2"/>
    <w:rsid w:val="00405745"/>
    <w:rsid w:val="004057CF"/>
    <w:rsid w:val="0040583E"/>
    <w:rsid w:val="0040586E"/>
    <w:rsid w:val="00405912"/>
    <w:rsid w:val="00405B72"/>
    <w:rsid w:val="00405B8F"/>
    <w:rsid w:val="00405D2F"/>
    <w:rsid w:val="00405D67"/>
    <w:rsid w:val="00405D7A"/>
    <w:rsid w:val="00405E45"/>
    <w:rsid w:val="00405E6F"/>
    <w:rsid w:val="0040619A"/>
    <w:rsid w:val="004061B0"/>
    <w:rsid w:val="004063EC"/>
    <w:rsid w:val="00406555"/>
    <w:rsid w:val="004065BB"/>
    <w:rsid w:val="004068E8"/>
    <w:rsid w:val="004068EC"/>
    <w:rsid w:val="00406C91"/>
    <w:rsid w:val="00406D66"/>
    <w:rsid w:val="00406DDF"/>
    <w:rsid w:val="00406EBD"/>
    <w:rsid w:val="00406F28"/>
    <w:rsid w:val="00406FFC"/>
    <w:rsid w:val="0040700E"/>
    <w:rsid w:val="00407067"/>
    <w:rsid w:val="0040737A"/>
    <w:rsid w:val="004073E6"/>
    <w:rsid w:val="004075D4"/>
    <w:rsid w:val="00407864"/>
    <w:rsid w:val="004078A7"/>
    <w:rsid w:val="00407993"/>
    <w:rsid w:val="00407B1E"/>
    <w:rsid w:val="00407CD5"/>
    <w:rsid w:val="00407EC2"/>
    <w:rsid w:val="00407FE1"/>
    <w:rsid w:val="004101EA"/>
    <w:rsid w:val="004103B0"/>
    <w:rsid w:val="0041040B"/>
    <w:rsid w:val="004104A3"/>
    <w:rsid w:val="004104E3"/>
    <w:rsid w:val="004105C7"/>
    <w:rsid w:val="004105EE"/>
    <w:rsid w:val="004107AB"/>
    <w:rsid w:val="0041082F"/>
    <w:rsid w:val="0041084A"/>
    <w:rsid w:val="00410924"/>
    <w:rsid w:val="00410AFD"/>
    <w:rsid w:val="00410B09"/>
    <w:rsid w:val="00410BEF"/>
    <w:rsid w:val="00410FCF"/>
    <w:rsid w:val="0041107E"/>
    <w:rsid w:val="0041121B"/>
    <w:rsid w:val="004112F0"/>
    <w:rsid w:val="004113C7"/>
    <w:rsid w:val="004113E5"/>
    <w:rsid w:val="004116E4"/>
    <w:rsid w:val="00411803"/>
    <w:rsid w:val="00411833"/>
    <w:rsid w:val="004118B1"/>
    <w:rsid w:val="0041190D"/>
    <w:rsid w:val="00411AFD"/>
    <w:rsid w:val="00411B1D"/>
    <w:rsid w:val="00411BC8"/>
    <w:rsid w:val="00411BD2"/>
    <w:rsid w:val="00411CE7"/>
    <w:rsid w:val="00411D4A"/>
    <w:rsid w:val="00411DED"/>
    <w:rsid w:val="00411F5D"/>
    <w:rsid w:val="004121AC"/>
    <w:rsid w:val="004121C5"/>
    <w:rsid w:val="004122FF"/>
    <w:rsid w:val="00412393"/>
    <w:rsid w:val="004123A6"/>
    <w:rsid w:val="00412783"/>
    <w:rsid w:val="00412874"/>
    <w:rsid w:val="004129DB"/>
    <w:rsid w:val="00412B24"/>
    <w:rsid w:val="00412C07"/>
    <w:rsid w:val="00412C72"/>
    <w:rsid w:val="00412CB9"/>
    <w:rsid w:val="00412CE4"/>
    <w:rsid w:val="00412DE2"/>
    <w:rsid w:val="00412E97"/>
    <w:rsid w:val="00412F1B"/>
    <w:rsid w:val="00412F64"/>
    <w:rsid w:val="00412FDC"/>
    <w:rsid w:val="00412FF4"/>
    <w:rsid w:val="004130AA"/>
    <w:rsid w:val="00413213"/>
    <w:rsid w:val="00413282"/>
    <w:rsid w:val="0041331A"/>
    <w:rsid w:val="00413328"/>
    <w:rsid w:val="00413383"/>
    <w:rsid w:val="004133A4"/>
    <w:rsid w:val="004133D8"/>
    <w:rsid w:val="004134A4"/>
    <w:rsid w:val="0041351B"/>
    <w:rsid w:val="004135AC"/>
    <w:rsid w:val="004135B7"/>
    <w:rsid w:val="004135EF"/>
    <w:rsid w:val="00413839"/>
    <w:rsid w:val="0041395C"/>
    <w:rsid w:val="0041396A"/>
    <w:rsid w:val="00413B3A"/>
    <w:rsid w:val="00413B68"/>
    <w:rsid w:val="00413BB3"/>
    <w:rsid w:val="00413C83"/>
    <w:rsid w:val="00413CD2"/>
    <w:rsid w:val="00413CE5"/>
    <w:rsid w:val="00413D7B"/>
    <w:rsid w:val="00413D88"/>
    <w:rsid w:val="00413E2F"/>
    <w:rsid w:val="00413ED7"/>
    <w:rsid w:val="00413EE9"/>
    <w:rsid w:val="0041406D"/>
    <w:rsid w:val="0041412D"/>
    <w:rsid w:val="00414387"/>
    <w:rsid w:val="004143E8"/>
    <w:rsid w:val="004144C4"/>
    <w:rsid w:val="0041457F"/>
    <w:rsid w:val="00414746"/>
    <w:rsid w:val="004148E8"/>
    <w:rsid w:val="004149DA"/>
    <w:rsid w:val="00414B76"/>
    <w:rsid w:val="00414BBA"/>
    <w:rsid w:val="00414CBB"/>
    <w:rsid w:val="00414CBD"/>
    <w:rsid w:val="00414CCD"/>
    <w:rsid w:val="00414FB8"/>
    <w:rsid w:val="00415086"/>
    <w:rsid w:val="004153EB"/>
    <w:rsid w:val="00415430"/>
    <w:rsid w:val="00415594"/>
    <w:rsid w:val="00415718"/>
    <w:rsid w:val="0041571D"/>
    <w:rsid w:val="00415785"/>
    <w:rsid w:val="004159D1"/>
    <w:rsid w:val="00415A16"/>
    <w:rsid w:val="00415BA3"/>
    <w:rsid w:val="00415DE0"/>
    <w:rsid w:val="00415E8C"/>
    <w:rsid w:val="00415F8A"/>
    <w:rsid w:val="00416074"/>
    <w:rsid w:val="00416094"/>
    <w:rsid w:val="00416135"/>
    <w:rsid w:val="00416158"/>
    <w:rsid w:val="00416291"/>
    <w:rsid w:val="004162A9"/>
    <w:rsid w:val="0041652C"/>
    <w:rsid w:val="004166D3"/>
    <w:rsid w:val="004166E3"/>
    <w:rsid w:val="00416714"/>
    <w:rsid w:val="00416727"/>
    <w:rsid w:val="004168B3"/>
    <w:rsid w:val="0041692B"/>
    <w:rsid w:val="00416A6F"/>
    <w:rsid w:val="00416B73"/>
    <w:rsid w:val="00416CE3"/>
    <w:rsid w:val="00416CF7"/>
    <w:rsid w:val="00416D37"/>
    <w:rsid w:val="00416E8B"/>
    <w:rsid w:val="00416F39"/>
    <w:rsid w:val="00416F87"/>
    <w:rsid w:val="00416FBA"/>
    <w:rsid w:val="00416FEB"/>
    <w:rsid w:val="00416FF4"/>
    <w:rsid w:val="00417069"/>
    <w:rsid w:val="00417291"/>
    <w:rsid w:val="004174B7"/>
    <w:rsid w:val="004175C0"/>
    <w:rsid w:val="00417626"/>
    <w:rsid w:val="0041776D"/>
    <w:rsid w:val="00417845"/>
    <w:rsid w:val="00417876"/>
    <w:rsid w:val="004178A5"/>
    <w:rsid w:val="004178D1"/>
    <w:rsid w:val="00417942"/>
    <w:rsid w:val="00417A3E"/>
    <w:rsid w:val="00417B0B"/>
    <w:rsid w:val="00417B46"/>
    <w:rsid w:val="00417BEB"/>
    <w:rsid w:val="00417CB2"/>
    <w:rsid w:val="00417CC6"/>
    <w:rsid w:val="00417D70"/>
    <w:rsid w:val="00417D8B"/>
    <w:rsid w:val="00417FF0"/>
    <w:rsid w:val="004200DB"/>
    <w:rsid w:val="00420198"/>
    <w:rsid w:val="0042038E"/>
    <w:rsid w:val="0042048D"/>
    <w:rsid w:val="00420577"/>
    <w:rsid w:val="00420637"/>
    <w:rsid w:val="004207A7"/>
    <w:rsid w:val="004207BF"/>
    <w:rsid w:val="0042082D"/>
    <w:rsid w:val="00420832"/>
    <w:rsid w:val="0042086C"/>
    <w:rsid w:val="00420925"/>
    <w:rsid w:val="00420A02"/>
    <w:rsid w:val="00420A28"/>
    <w:rsid w:val="00420B0B"/>
    <w:rsid w:val="00420B46"/>
    <w:rsid w:val="00420B4A"/>
    <w:rsid w:val="00420E4F"/>
    <w:rsid w:val="00420F3E"/>
    <w:rsid w:val="00420FE0"/>
    <w:rsid w:val="00421006"/>
    <w:rsid w:val="00421038"/>
    <w:rsid w:val="0042115B"/>
    <w:rsid w:val="0042120A"/>
    <w:rsid w:val="004212B2"/>
    <w:rsid w:val="004212E7"/>
    <w:rsid w:val="004215A9"/>
    <w:rsid w:val="004215D4"/>
    <w:rsid w:val="00421715"/>
    <w:rsid w:val="0042175C"/>
    <w:rsid w:val="0042176D"/>
    <w:rsid w:val="0042178B"/>
    <w:rsid w:val="00421839"/>
    <w:rsid w:val="00421997"/>
    <w:rsid w:val="004219B8"/>
    <w:rsid w:val="00421AB5"/>
    <w:rsid w:val="00421B06"/>
    <w:rsid w:val="00421B1B"/>
    <w:rsid w:val="00421CEE"/>
    <w:rsid w:val="00421E57"/>
    <w:rsid w:val="00422121"/>
    <w:rsid w:val="00422174"/>
    <w:rsid w:val="00422221"/>
    <w:rsid w:val="004222A9"/>
    <w:rsid w:val="004223D1"/>
    <w:rsid w:val="004224F0"/>
    <w:rsid w:val="0042266D"/>
    <w:rsid w:val="004226A5"/>
    <w:rsid w:val="00422931"/>
    <w:rsid w:val="00422A94"/>
    <w:rsid w:val="00422B1A"/>
    <w:rsid w:val="00422C23"/>
    <w:rsid w:val="00422CBB"/>
    <w:rsid w:val="00422D6D"/>
    <w:rsid w:val="00422D9E"/>
    <w:rsid w:val="0042318B"/>
    <w:rsid w:val="004231C5"/>
    <w:rsid w:val="004233F5"/>
    <w:rsid w:val="0042347C"/>
    <w:rsid w:val="004235E7"/>
    <w:rsid w:val="00423622"/>
    <w:rsid w:val="00423642"/>
    <w:rsid w:val="00423807"/>
    <w:rsid w:val="004238B8"/>
    <w:rsid w:val="00423932"/>
    <w:rsid w:val="00423A09"/>
    <w:rsid w:val="00423ADA"/>
    <w:rsid w:val="00423BEF"/>
    <w:rsid w:val="00423CBB"/>
    <w:rsid w:val="00423D43"/>
    <w:rsid w:val="00423DF6"/>
    <w:rsid w:val="00423FCC"/>
    <w:rsid w:val="00423FCE"/>
    <w:rsid w:val="0042402B"/>
    <w:rsid w:val="00424078"/>
    <w:rsid w:val="004240F7"/>
    <w:rsid w:val="00424126"/>
    <w:rsid w:val="00424265"/>
    <w:rsid w:val="004242F1"/>
    <w:rsid w:val="004246F6"/>
    <w:rsid w:val="00424719"/>
    <w:rsid w:val="0042488D"/>
    <w:rsid w:val="00424916"/>
    <w:rsid w:val="004249E8"/>
    <w:rsid w:val="00424A17"/>
    <w:rsid w:val="00424AF2"/>
    <w:rsid w:val="00424B14"/>
    <w:rsid w:val="00424B50"/>
    <w:rsid w:val="00424B8E"/>
    <w:rsid w:val="00424D2B"/>
    <w:rsid w:val="00424DE3"/>
    <w:rsid w:val="00424E35"/>
    <w:rsid w:val="00425160"/>
    <w:rsid w:val="00425331"/>
    <w:rsid w:val="004253ED"/>
    <w:rsid w:val="00425487"/>
    <w:rsid w:val="004254AC"/>
    <w:rsid w:val="00425690"/>
    <w:rsid w:val="00425750"/>
    <w:rsid w:val="00425AAF"/>
    <w:rsid w:val="00425BE6"/>
    <w:rsid w:val="00425C9B"/>
    <w:rsid w:val="00425CEF"/>
    <w:rsid w:val="00425D2E"/>
    <w:rsid w:val="00425D5C"/>
    <w:rsid w:val="00425F92"/>
    <w:rsid w:val="0042621C"/>
    <w:rsid w:val="004262BD"/>
    <w:rsid w:val="004265AE"/>
    <w:rsid w:val="004265AF"/>
    <w:rsid w:val="004265E5"/>
    <w:rsid w:val="00426753"/>
    <w:rsid w:val="00426791"/>
    <w:rsid w:val="004267A1"/>
    <w:rsid w:val="0042695A"/>
    <w:rsid w:val="00426AE5"/>
    <w:rsid w:val="00426CB6"/>
    <w:rsid w:val="00426CF9"/>
    <w:rsid w:val="00426D3F"/>
    <w:rsid w:val="00426D53"/>
    <w:rsid w:val="00426D54"/>
    <w:rsid w:val="00426D9A"/>
    <w:rsid w:val="00426F4C"/>
    <w:rsid w:val="00426F85"/>
    <w:rsid w:val="004270BE"/>
    <w:rsid w:val="0042711A"/>
    <w:rsid w:val="0042711C"/>
    <w:rsid w:val="0042741C"/>
    <w:rsid w:val="00427541"/>
    <w:rsid w:val="004275B1"/>
    <w:rsid w:val="00427650"/>
    <w:rsid w:val="00427913"/>
    <w:rsid w:val="00427919"/>
    <w:rsid w:val="00427A8E"/>
    <w:rsid w:val="00427AA5"/>
    <w:rsid w:val="00427AC4"/>
    <w:rsid w:val="00427B10"/>
    <w:rsid w:val="00427CA2"/>
    <w:rsid w:val="00427CC2"/>
    <w:rsid w:val="00427D82"/>
    <w:rsid w:val="00427E39"/>
    <w:rsid w:val="00427E41"/>
    <w:rsid w:val="00427F06"/>
    <w:rsid w:val="00427FBC"/>
    <w:rsid w:val="0043001E"/>
    <w:rsid w:val="0043037C"/>
    <w:rsid w:val="00430383"/>
    <w:rsid w:val="0043038B"/>
    <w:rsid w:val="004303E2"/>
    <w:rsid w:val="0043040C"/>
    <w:rsid w:val="00430594"/>
    <w:rsid w:val="00430655"/>
    <w:rsid w:val="00430765"/>
    <w:rsid w:val="00430797"/>
    <w:rsid w:val="004307CF"/>
    <w:rsid w:val="00430915"/>
    <w:rsid w:val="0043091D"/>
    <w:rsid w:val="00430AFB"/>
    <w:rsid w:val="00430B6F"/>
    <w:rsid w:val="00430BE4"/>
    <w:rsid w:val="00430C91"/>
    <w:rsid w:val="00430CFB"/>
    <w:rsid w:val="00430D7A"/>
    <w:rsid w:val="00430F91"/>
    <w:rsid w:val="0043102B"/>
    <w:rsid w:val="0043113E"/>
    <w:rsid w:val="00431331"/>
    <w:rsid w:val="0043139E"/>
    <w:rsid w:val="00431553"/>
    <w:rsid w:val="00431703"/>
    <w:rsid w:val="00431733"/>
    <w:rsid w:val="004317B7"/>
    <w:rsid w:val="004318BD"/>
    <w:rsid w:val="004319DB"/>
    <w:rsid w:val="00431A51"/>
    <w:rsid w:val="00431BBB"/>
    <w:rsid w:val="00431BFC"/>
    <w:rsid w:val="00431EC3"/>
    <w:rsid w:val="004320E9"/>
    <w:rsid w:val="00432286"/>
    <w:rsid w:val="004322DC"/>
    <w:rsid w:val="004324FF"/>
    <w:rsid w:val="0043265B"/>
    <w:rsid w:val="00432955"/>
    <w:rsid w:val="0043296D"/>
    <w:rsid w:val="00432A55"/>
    <w:rsid w:val="00432AF7"/>
    <w:rsid w:val="00432CBB"/>
    <w:rsid w:val="00432CCC"/>
    <w:rsid w:val="00432ECB"/>
    <w:rsid w:val="00433030"/>
    <w:rsid w:val="00433199"/>
    <w:rsid w:val="004331D7"/>
    <w:rsid w:val="00433358"/>
    <w:rsid w:val="004333E3"/>
    <w:rsid w:val="004333F2"/>
    <w:rsid w:val="004334B0"/>
    <w:rsid w:val="00433687"/>
    <w:rsid w:val="0043371C"/>
    <w:rsid w:val="0043373D"/>
    <w:rsid w:val="004338AC"/>
    <w:rsid w:val="0043395F"/>
    <w:rsid w:val="004339BC"/>
    <w:rsid w:val="00433B0A"/>
    <w:rsid w:val="00433B68"/>
    <w:rsid w:val="00433BC9"/>
    <w:rsid w:val="00433E32"/>
    <w:rsid w:val="00433F48"/>
    <w:rsid w:val="004341A7"/>
    <w:rsid w:val="0043426E"/>
    <w:rsid w:val="004344A5"/>
    <w:rsid w:val="004344DD"/>
    <w:rsid w:val="00434598"/>
    <w:rsid w:val="0043494F"/>
    <w:rsid w:val="00434AC9"/>
    <w:rsid w:val="00434CA2"/>
    <w:rsid w:val="00434D15"/>
    <w:rsid w:val="00434F24"/>
    <w:rsid w:val="00435004"/>
    <w:rsid w:val="004350C0"/>
    <w:rsid w:val="00435178"/>
    <w:rsid w:val="004351D8"/>
    <w:rsid w:val="0043540E"/>
    <w:rsid w:val="00435443"/>
    <w:rsid w:val="00435462"/>
    <w:rsid w:val="00435482"/>
    <w:rsid w:val="0043556A"/>
    <w:rsid w:val="0043557C"/>
    <w:rsid w:val="0043568B"/>
    <w:rsid w:val="0043574F"/>
    <w:rsid w:val="004357F5"/>
    <w:rsid w:val="00435819"/>
    <w:rsid w:val="00435955"/>
    <w:rsid w:val="00435A3B"/>
    <w:rsid w:val="00435A91"/>
    <w:rsid w:val="00435AB2"/>
    <w:rsid w:val="00435E67"/>
    <w:rsid w:val="00435FB3"/>
    <w:rsid w:val="00436027"/>
    <w:rsid w:val="004360B6"/>
    <w:rsid w:val="00436130"/>
    <w:rsid w:val="004364E8"/>
    <w:rsid w:val="0043652E"/>
    <w:rsid w:val="00436598"/>
    <w:rsid w:val="004366AE"/>
    <w:rsid w:val="004366F2"/>
    <w:rsid w:val="0043675D"/>
    <w:rsid w:val="0043676A"/>
    <w:rsid w:val="00436773"/>
    <w:rsid w:val="00436A9A"/>
    <w:rsid w:val="00436B0A"/>
    <w:rsid w:val="00436C28"/>
    <w:rsid w:val="00436C37"/>
    <w:rsid w:val="00436CF5"/>
    <w:rsid w:val="00436E2D"/>
    <w:rsid w:val="00436F03"/>
    <w:rsid w:val="00436F33"/>
    <w:rsid w:val="00436F5F"/>
    <w:rsid w:val="00436F78"/>
    <w:rsid w:val="00436F86"/>
    <w:rsid w:val="00436F9C"/>
    <w:rsid w:val="00436FC9"/>
    <w:rsid w:val="00436FE3"/>
    <w:rsid w:val="004372B7"/>
    <w:rsid w:val="004373C9"/>
    <w:rsid w:val="00437507"/>
    <w:rsid w:val="00437527"/>
    <w:rsid w:val="004375EF"/>
    <w:rsid w:val="00437817"/>
    <w:rsid w:val="0043787C"/>
    <w:rsid w:val="00437895"/>
    <w:rsid w:val="004378D4"/>
    <w:rsid w:val="004379CC"/>
    <w:rsid w:val="00437BB2"/>
    <w:rsid w:val="00437C02"/>
    <w:rsid w:val="00437C04"/>
    <w:rsid w:val="00437E5E"/>
    <w:rsid w:val="00437EA2"/>
    <w:rsid w:val="004404CB"/>
    <w:rsid w:val="004404D4"/>
    <w:rsid w:val="00440566"/>
    <w:rsid w:val="00440919"/>
    <w:rsid w:val="00440BC5"/>
    <w:rsid w:val="00440C04"/>
    <w:rsid w:val="00440D19"/>
    <w:rsid w:val="00440E13"/>
    <w:rsid w:val="00440EA7"/>
    <w:rsid w:val="0044107F"/>
    <w:rsid w:val="00441133"/>
    <w:rsid w:val="004411DA"/>
    <w:rsid w:val="0044136B"/>
    <w:rsid w:val="004413FA"/>
    <w:rsid w:val="0044150A"/>
    <w:rsid w:val="004415DE"/>
    <w:rsid w:val="004416C0"/>
    <w:rsid w:val="00441744"/>
    <w:rsid w:val="0044187E"/>
    <w:rsid w:val="004418D9"/>
    <w:rsid w:val="00441A3B"/>
    <w:rsid w:val="00441AC7"/>
    <w:rsid w:val="00441B22"/>
    <w:rsid w:val="00441B35"/>
    <w:rsid w:val="00441B81"/>
    <w:rsid w:val="00441C27"/>
    <w:rsid w:val="00441CBB"/>
    <w:rsid w:val="00441DCB"/>
    <w:rsid w:val="00441E4A"/>
    <w:rsid w:val="00441E9E"/>
    <w:rsid w:val="00441EDE"/>
    <w:rsid w:val="00441FDD"/>
    <w:rsid w:val="004421C4"/>
    <w:rsid w:val="004421D1"/>
    <w:rsid w:val="0044228D"/>
    <w:rsid w:val="0044231F"/>
    <w:rsid w:val="0044260A"/>
    <w:rsid w:val="00442695"/>
    <w:rsid w:val="00442723"/>
    <w:rsid w:val="004427CE"/>
    <w:rsid w:val="00442A16"/>
    <w:rsid w:val="00442B02"/>
    <w:rsid w:val="00442B0D"/>
    <w:rsid w:val="00442B21"/>
    <w:rsid w:val="00442B8F"/>
    <w:rsid w:val="00442C35"/>
    <w:rsid w:val="00442CF5"/>
    <w:rsid w:val="00442D0C"/>
    <w:rsid w:val="00442E08"/>
    <w:rsid w:val="00442F90"/>
    <w:rsid w:val="00442FA0"/>
    <w:rsid w:val="004434A9"/>
    <w:rsid w:val="00443544"/>
    <w:rsid w:val="00443725"/>
    <w:rsid w:val="00443727"/>
    <w:rsid w:val="004437E1"/>
    <w:rsid w:val="004438A4"/>
    <w:rsid w:val="004438BA"/>
    <w:rsid w:val="00443916"/>
    <w:rsid w:val="0044397E"/>
    <w:rsid w:val="004439A1"/>
    <w:rsid w:val="004439E4"/>
    <w:rsid w:val="004439F1"/>
    <w:rsid w:val="00443BA5"/>
    <w:rsid w:val="00443C0E"/>
    <w:rsid w:val="00443CC2"/>
    <w:rsid w:val="00443CD1"/>
    <w:rsid w:val="00443D5C"/>
    <w:rsid w:val="00443D9C"/>
    <w:rsid w:val="00444169"/>
    <w:rsid w:val="004441EC"/>
    <w:rsid w:val="004441F7"/>
    <w:rsid w:val="004442A6"/>
    <w:rsid w:val="0044435B"/>
    <w:rsid w:val="00444607"/>
    <w:rsid w:val="0044496D"/>
    <w:rsid w:val="004449F3"/>
    <w:rsid w:val="00444A19"/>
    <w:rsid w:val="00444A39"/>
    <w:rsid w:val="00444BB6"/>
    <w:rsid w:val="00444CCA"/>
    <w:rsid w:val="00444D82"/>
    <w:rsid w:val="004450E3"/>
    <w:rsid w:val="00445164"/>
    <w:rsid w:val="004451B5"/>
    <w:rsid w:val="004451E7"/>
    <w:rsid w:val="004453C7"/>
    <w:rsid w:val="0044544A"/>
    <w:rsid w:val="004455AD"/>
    <w:rsid w:val="004456C6"/>
    <w:rsid w:val="00445849"/>
    <w:rsid w:val="004458E8"/>
    <w:rsid w:val="004459EE"/>
    <w:rsid w:val="00445B11"/>
    <w:rsid w:val="00445B5C"/>
    <w:rsid w:val="00445BF6"/>
    <w:rsid w:val="00445CAD"/>
    <w:rsid w:val="00445CFA"/>
    <w:rsid w:val="00445D53"/>
    <w:rsid w:val="00445E19"/>
    <w:rsid w:val="0044613C"/>
    <w:rsid w:val="0044613E"/>
    <w:rsid w:val="004461B3"/>
    <w:rsid w:val="00446213"/>
    <w:rsid w:val="0044650A"/>
    <w:rsid w:val="00446986"/>
    <w:rsid w:val="004469DC"/>
    <w:rsid w:val="00446BB1"/>
    <w:rsid w:val="00446D3E"/>
    <w:rsid w:val="00446D8F"/>
    <w:rsid w:val="00446DCF"/>
    <w:rsid w:val="00446E1F"/>
    <w:rsid w:val="00446E33"/>
    <w:rsid w:val="00446EB7"/>
    <w:rsid w:val="00446EE9"/>
    <w:rsid w:val="0044705D"/>
    <w:rsid w:val="004470B6"/>
    <w:rsid w:val="004471F8"/>
    <w:rsid w:val="004473FB"/>
    <w:rsid w:val="00447435"/>
    <w:rsid w:val="004474A6"/>
    <w:rsid w:val="004475A6"/>
    <w:rsid w:val="00447609"/>
    <w:rsid w:val="004477FA"/>
    <w:rsid w:val="0044780E"/>
    <w:rsid w:val="0044781C"/>
    <w:rsid w:val="00447879"/>
    <w:rsid w:val="0044791A"/>
    <w:rsid w:val="00447928"/>
    <w:rsid w:val="00447A93"/>
    <w:rsid w:val="00447C0D"/>
    <w:rsid w:val="00447DD3"/>
    <w:rsid w:val="00447E13"/>
    <w:rsid w:val="00447E80"/>
    <w:rsid w:val="00447ED2"/>
    <w:rsid w:val="00447F09"/>
    <w:rsid w:val="00447F46"/>
    <w:rsid w:val="0045002B"/>
    <w:rsid w:val="00450075"/>
    <w:rsid w:val="00450083"/>
    <w:rsid w:val="0045009B"/>
    <w:rsid w:val="00450143"/>
    <w:rsid w:val="00450159"/>
    <w:rsid w:val="00450281"/>
    <w:rsid w:val="004503C8"/>
    <w:rsid w:val="00450591"/>
    <w:rsid w:val="004506BB"/>
    <w:rsid w:val="00450AC0"/>
    <w:rsid w:val="00450B53"/>
    <w:rsid w:val="00450B8F"/>
    <w:rsid w:val="00450C9B"/>
    <w:rsid w:val="00450CB7"/>
    <w:rsid w:val="00450DBA"/>
    <w:rsid w:val="00450F81"/>
    <w:rsid w:val="004510DE"/>
    <w:rsid w:val="00451343"/>
    <w:rsid w:val="00451377"/>
    <w:rsid w:val="00451426"/>
    <w:rsid w:val="004515E6"/>
    <w:rsid w:val="00451605"/>
    <w:rsid w:val="00451709"/>
    <w:rsid w:val="00451716"/>
    <w:rsid w:val="0045191A"/>
    <w:rsid w:val="00451B49"/>
    <w:rsid w:val="00451B6A"/>
    <w:rsid w:val="00451B93"/>
    <w:rsid w:val="00451C5A"/>
    <w:rsid w:val="00451C90"/>
    <w:rsid w:val="00451D0B"/>
    <w:rsid w:val="00451DB8"/>
    <w:rsid w:val="00451EB2"/>
    <w:rsid w:val="00451FEA"/>
    <w:rsid w:val="0045212A"/>
    <w:rsid w:val="00452229"/>
    <w:rsid w:val="00452448"/>
    <w:rsid w:val="00452499"/>
    <w:rsid w:val="0045273A"/>
    <w:rsid w:val="00452B7A"/>
    <w:rsid w:val="00452BBB"/>
    <w:rsid w:val="00452BEA"/>
    <w:rsid w:val="00452C4F"/>
    <w:rsid w:val="00452DC2"/>
    <w:rsid w:val="00452DED"/>
    <w:rsid w:val="00452E11"/>
    <w:rsid w:val="00452E86"/>
    <w:rsid w:val="0045302C"/>
    <w:rsid w:val="004530AB"/>
    <w:rsid w:val="004533ED"/>
    <w:rsid w:val="0045354C"/>
    <w:rsid w:val="00453719"/>
    <w:rsid w:val="00453780"/>
    <w:rsid w:val="004538E2"/>
    <w:rsid w:val="00453AC9"/>
    <w:rsid w:val="00453AED"/>
    <w:rsid w:val="00453AF6"/>
    <w:rsid w:val="00453B07"/>
    <w:rsid w:val="00453BBA"/>
    <w:rsid w:val="00453C62"/>
    <w:rsid w:val="00453D17"/>
    <w:rsid w:val="00453E77"/>
    <w:rsid w:val="00454047"/>
    <w:rsid w:val="004545E9"/>
    <w:rsid w:val="00454701"/>
    <w:rsid w:val="0045495E"/>
    <w:rsid w:val="00454990"/>
    <w:rsid w:val="00454A07"/>
    <w:rsid w:val="00454B5F"/>
    <w:rsid w:val="00454D02"/>
    <w:rsid w:val="00454ECA"/>
    <w:rsid w:val="00454F8E"/>
    <w:rsid w:val="00454FD8"/>
    <w:rsid w:val="00454FE1"/>
    <w:rsid w:val="0045507F"/>
    <w:rsid w:val="004550E1"/>
    <w:rsid w:val="00455183"/>
    <w:rsid w:val="0045523E"/>
    <w:rsid w:val="004552B5"/>
    <w:rsid w:val="0045535C"/>
    <w:rsid w:val="0045576A"/>
    <w:rsid w:val="00455A3A"/>
    <w:rsid w:val="00455ACA"/>
    <w:rsid w:val="00455C3D"/>
    <w:rsid w:val="00455C98"/>
    <w:rsid w:val="00455D44"/>
    <w:rsid w:val="00455F45"/>
    <w:rsid w:val="004560CE"/>
    <w:rsid w:val="004561FF"/>
    <w:rsid w:val="004563FE"/>
    <w:rsid w:val="004564C6"/>
    <w:rsid w:val="004564FE"/>
    <w:rsid w:val="00456504"/>
    <w:rsid w:val="00456698"/>
    <w:rsid w:val="004568AB"/>
    <w:rsid w:val="00456A2E"/>
    <w:rsid w:val="00456A38"/>
    <w:rsid w:val="00456B0C"/>
    <w:rsid w:val="00456C78"/>
    <w:rsid w:val="00456E4C"/>
    <w:rsid w:val="00456FA8"/>
    <w:rsid w:val="0045709F"/>
    <w:rsid w:val="004570F3"/>
    <w:rsid w:val="00457176"/>
    <w:rsid w:val="004571B0"/>
    <w:rsid w:val="00457240"/>
    <w:rsid w:val="00457257"/>
    <w:rsid w:val="00457533"/>
    <w:rsid w:val="0045754D"/>
    <w:rsid w:val="0045762E"/>
    <w:rsid w:val="00457762"/>
    <w:rsid w:val="004577D1"/>
    <w:rsid w:val="0045782C"/>
    <w:rsid w:val="00457853"/>
    <w:rsid w:val="004579FB"/>
    <w:rsid w:val="00457AF0"/>
    <w:rsid w:val="00457B0C"/>
    <w:rsid w:val="00457B5A"/>
    <w:rsid w:val="00457E60"/>
    <w:rsid w:val="00457F18"/>
    <w:rsid w:val="00460060"/>
    <w:rsid w:val="004601E5"/>
    <w:rsid w:val="004601FE"/>
    <w:rsid w:val="0046027D"/>
    <w:rsid w:val="004604F4"/>
    <w:rsid w:val="00460528"/>
    <w:rsid w:val="004605D2"/>
    <w:rsid w:val="0046078A"/>
    <w:rsid w:val="004607F0"/>
    <w:rsid w:val="0046090F"/>
    <w:rsid w:val="0046093F"/>
    <w:rsid w:val="00460F7F"/>
    <w:rsid w:val="00461065"/>
    <w:rsid w:val="004610CC"/>
    <w:rsid w:val="004610D3"/>
    <w:rsid w:val="004611E5"/>
    <w:rsid w:val="00461235"/>
    <w:rsid w:val="00461250"/>
    <w:rsid w:val="00461315"/>
    <w:rsid w:val="004613ED"/>
    <w:rsid w:val="004615C8"/>
    <w:rsid w:val="004616A2"/>
    <w:rsid w:val="004616F1"/>
    <w:rsid w:val="0046173E"/>
    <w:rsid w:val="00461747"/>
    <w:rsid w:val="00461833"/>
    <w:rsid w:val="004618ED"/>
    <w:rsid w:val="00461931"/>
    <w:rsid w:val="0046198F"/>
    <w:rsid w:val="00461AE4"/>
    <w:rsid w:val="00461B4D"/>
    <w:rsid w:val="00461BC9"/>
    <w:rsid w:val="00461C47"/>
    <w:rsid w:val="00461CA4"/>
    <w:rsid w:val="00461D19"/>
    <w:rsid w:val="00461D76"/>
    <w:rsid w:val="00461DDB"/>
    <w:rsid w:val="00461FC6"/>
    <w:rsid w:val="00462099"/>
    <w:rsid w:val="00462101"/>
    <w:rsid w:val="00462116"/>
    <w:rsid w:val="00462281"/>
    <w:rsid w:val="004623B3"/>
    <w:rsid w:val="004623C6"/>
    <w:rsid w:val="0046247F"/>
    <w:rsid w:val="00462503"/>
    <w:rsid w:val="00462520"/>
    <w:rsid w:val="0046265A"/>
    <w:rsid w:val="00462747"/>
    <w:rsid w:val="004628A7"/>
    <w:rsid w:val="0046291D"/>
    <w:rsid w:val="00462933"/>
    <w:rsid w:val="00462960"/>
    <w:rsid w:val="00462A17"/>
    <w:rsid w:val="00462A6A"/>
    <w:rsid w:val="00462C43"/>
    <w:rsid w:val="00462CA6"/>
    <w:rsid w:val="00462CF3"/>
    <w:rsid w:val="00462D64"/>
    <w:rsid w:val="00462E7F"/>
    <w:rsid w:val="00462EA6"/>
    <w:rsid w:val="00462F5F"/>
    <w:rsid w:val="00462FBF"/>
    <w:rsid w:val="00463032"/>
    <w:rsid w:val="0046303D"/>
    <w:rsid w:val="004630DF"/>
    <w:rsid w:val="00463105"/>
    <w:rsid w:val="004631F5"/>
    <w:rsid w:val="004633BE"/>
    <w:rsid w:val="00463482"/>
    <w:rsid w:val="004634B6"/>
    <w:rsid w:val="004634D0"/>
    <w:rsid w:val="004634F5"/>
    <w:rsid w:val="00463502"/>
    <w:rsid w:val="00463640"/>
    <w:rsid w:val="00463657"/>
    <w:rsid w:val="004636D6"/>
    <w:rsid w:val="0046373E"/>
    <w:rsid w:val="00463A66"/>
    <w:rsid w:val="00463B50"/>
    <w:rsid w:val="00463BA6"/>
    <w:rsid w:val="00463C6A"/>
    <w:rsid w:val="00463C74"/>
    <w:rsid w:val="00463D9C"/>
    <w:rsid w:val="00463E8B"/>
    <w:rsid w:val="00463EE5"/>
    <w:rsid w:val="00463F18"/>
    <w:rsid w:val="00463F2B"/>
    <w:rsid w:val="00463F8A"/>
    <w:rsid w:val="00463F8E"/>
    <w:rsid w:val="004640F0"/>
    <w:rsid w:val="004641AD"/>
    <w:rsid w:val="0046454D"/>
    <w:rsid w:val="00464664"/>
    <w:rsid w:val="00464934"/>
    <w:rsid w:val="0046496E"/>
    <w:rsid w:val="00464C9E"/>
    <w:rsid w:val="00464D71"/>
    <w:rsid w:val="004651E6"/>
    <w:rsid w:val="004652B2"/>
    <w:rsid w:val="0046545A"/>
    <w:rsid w:val="00465464"/>
    <w:rsid w:val="0046546A"/>
    <w:rsid w:val="004654C3"/>
    <w:rsid w:val="0046560A"/>
    <w:rsid w:val="0046564F"/>
    <w:rsid w:val="00465694"/>
    <w:rsid w:val="004656D7"/>
    <w:rsid w:val="004658AE"/>
    <w:rsid w:val="0046590A"/>
    <w:rsid w:val="00465A3C"/>
    <w:rsid w:val="00465A4A"/>
    <w:rsid w:val="00465AB5"/>
    <w:rsid w:val="00465C22"/>
    <w:rsid w:val="00465CBC"/>
    <w:rsid w:val="00465D6D"/>
    <w:rsid w:val="00465DCF"/>
    <w:rsid w:val="00465E00"/>
    <w:rsid w:val="00465E1C"/>
    <w:rsid w:val="00465E87"/>
    <w:rsid w:val="00465F8B"/>
    <w:rsid w:val="0046605E"/>
    <w:rsid w:val="004660AE"/>
    <w:rsid w:val="004660C1"/>
    <w:rsid w:val="00466139"/>
    <w:rsid w:val="004661DD"/>
    <w:rsid w:val="0046625C"/>
    <w:rsid w:val="004663F2"/>
    <w:rsid w:val="0046652D"/>
    <w:rsid w:val="00466683"/>
    <w:rsid w:val="004666E8"/>
    <w:rsid w:val="00466815"/>
    <w:rsid w:val="0046685C"/>
    <w:rsid w:val="004668F6"/>
    <w:rsid w:val="00466927"/>
    <w:rsid w:val="00466ABD"/>
    <w:rsid w:val="00466B25"/>
    <w:rsid w:val="00466C75"/>
    <w:rsid w:val="00466D96"/>
    <w:rsid w:val="00466F17"/>
    <w:rsid w:val="00466F43"/>
    <w:rsid w:val="00466FA6"/>
    <w:rsid w:val="004670E1"/>
    <w:rsid w:val="00467191"/>
    <w:rsid w:val="004671D3"/>
    <w:rsid w:val="00467239"/>
    <w:rsid w:val="004672C0"/>
    <w:rsid w:val="00467431"/>
    <w:rsid w:val="00467450"/>
    <w:rsid w:val="00467484"/>
    <w:rsid w:val="004674AA"/>
    <w:rsid w:val="00467639"/>
    <w:rsid w:val="004676D7"/>
    <w:rsid w:val="004678CB"/>
    <w:rsid w:val="00467943"/>
    <w:rsid w:val="004679BB"/>
    <w:rsid w:val="00467B55"/>
    <w:rsid w:val="00467BEB"/>
    <w:rsid w:val="00467BF1"/>
    <w:rsid w:val="00467C6C"/>
    <w:rsid w:val="00467C72"/>
    <w:rsid w:val="00467D6B"/>
    <w:rsid w:val="00467D8D"/>
    <w:rsid w:val="00467DE2"/>
    <w:rsid w:val="00467E37"/>
    <w:rsid w:val="0047005E"/>
    <w:rsid w:val="004700A6"/>
    <w:rsid w:val="00470195"/>
    <w:rsid w:val="0047024D"/>
    <w:rsid w:val="00470263"/>
    <w:rsid w:val="004702CA"/>
    <w:rsid w:val="0047033E"/>
    <w:rsid w:val="00470439"/>
    <w:rsid w:val="0047061F"/>
    <w:rsid w:val="00470654"/>
    <w:rsid w:val="00470701"/>
    <w:rsid w:val="004707C6"/>
    <w:rsid w:val="004707F1"/>
    <w:rsid w:val="00470A54"/>
    <w:rsid w:val="00470AC7"/>
    <w:rsid w:val="00470BDC"/>
    <w:rsid w:val="00470C85"/>
    <w:rsid w:val="00470DE9"/>
    <w:rsid w:val="00470F07"/>
    <w:rsid w:val="00470F48"/>
    <w:rsid w:val="00470F55"/>
    <w:rsid w:val="00471057"/>
    <w:rsid w:val="0047109B"/>
    <w:rsid w:val="0047110C"/>
    <w:rsid w:val="00471281"/>
    <w:rsid w:val="004714F5"/>
    <w:rsid w:val="004715DB"/>
    <w:rsid w:val="00471819"/>
    <w:rsid w:val="004718B5"/>
    <w:rsid w:val="0047194B"/>
    <w:rsid w:val="00471958"/>
    <w:rsid w:val="00471A8A"/>
    <w:rsid w:val="00471AA6"/>
    <w:rsid w:val="00471AC5"/>
    <w:rsid w:val="00471B89"/>
    <w:rsid w:val="00471BAD"/>
    <w:rsid w:val="00471CB9"/>
    <w:rsid w:val="00471D8F"/>
    <w:rsid w:val="00471F39"/>
    <w:rsid w:val="00471FAD"/>
    <w:rsid w:val="004721A9"/>
    <w:rsid w:val="00472271"/>
    <w:rsid w:val="0047241E"/>
    <w:rsid w:val="004727E6"/>
    <w:rsid w:val="00472A3A"/>
    <w:rsid w:val="00472AEA"/>
    <w:rsid w:val="00472C7B"/>
    <w:rsid w:val="00472F42"/>
    <w:rsid w:val="004730EE"/>
    <w:rsid w:val="004731F1"/>
    <w:rsid w:val="004734A0"/>
    <w:rsid w:val="0047353B"/>
    <w:rsid w:val="00473629"/>
    <w:rsid w:val="0047365A"/>
    <w:rsid w:val="004736D7"/>
    <w:rsid w:val="00473837"/>
    <w:rsid w:val="00473870"/>
    <w:rsid w:val="004738BF"/>
    <w:rsid w:val="00473904"/>
    <w:rsid w:val="00473B90"/>
    <w:rsid w:val="00473D58"/>
    <w:rsid w:val="00473E02"/>
    <w:rsid w:val="00473E8A"/>
    <w:rsid w:val="00473EEE"/>
    <w:rsid w:val="00473F3C"/>
    <w:rsid w:val="00473FC7"/>
    <w:rsid w:val="00474145"/>
    <w:rsid w:val="004741E8"/>
    <w:rsid w:val="00474296"/>
    <w:rsid w:val="0047435B"/>
    <w:rsid w:val="00474380"/>
    <w:rsid w:val="0047452A"/>
    <w:rsid w:val="004745DD"/>
    <w:rsid w:val="00474677"/>
    <w:rsid w:val="004748C3"/>
    <w:rsid w:val="004748CA"/>
    <w:rsid w:val="00474918"/>
    <w:rsid w:val="00474920"/>
    <w:rsid w:val="0047494E"/>
    <w:rsid w:val="00474B6C"/>
    <w:rsid w:val="00474E37"/>
    <w:rsid w:val="00474FD3"/>
    <w:rsid w:val="00475008"/>
    <w:rsid w:val="0047512D"/>
    <w:rsid w:val="004751E6"/>
    <w:rsid w:val="004752C5"/>
    <w:rsid w:val="0047532E"/>
    <w:rsid w:val="004755E9"/>
    <w:rsid w:val="00475653"/>
    <w:rsid w:val="00475698"/>
    <w:rsid w:val="004756B7"/>
    <w:rsid w:val="0047571D"/>
    <w:rsid w:val="00475775"/>
    <w:rsid w:val="004759A3"/>
    <w:rsid w:val="00475A52"/>
    <w:rsid w:val="00475A9A"/>
    <w:rsid w:val="00475B8B"/>
    <w:rsid w:val="00475BB0"/>
    <w:rsid w:val="00475BBC"/>
    <w:rsid w:val="00475BEE"/>
    <w:rsid w:val="00475C84"/>
    <w:rsid w:val="00475E57"/>
    <w:rsid w:val="00475F00"/>
    <w:rsid w:val="00476095"/>
    <w:rsid w:val="00476153"/>
    <w:rsid w:val="0047626B"/>
    <w:rsid w:val="004766B1"/>
    <w:rsid w:val="004767C2"/>
    <w:rsid w:val="0047699A"/>
    <w:rsid w:val="004769ED"/>
    <w:rsid w:val="00476C6B"/>
    <w:rsid w:val="00476F30"/>
    <w:rsid w:val="00476F90"/>
    <w:rsid w:val="00476F9D"/>
    <w:rsid w:val="0047702D"/>
    <w:rsid w:val="00477052"/>
    <w:rsid w:val="00477099"/>
    <w:rsid w:val="004770D0"/>
    <w:rsid w:val="00477114"/>
    <w:rsid w:val="00477159"/>
    <w:rsid w:val="00477215"/>
    <w:rsid w:val="004772B4"/>
    <w:rsid w:val="00477486"/>
    <w:rsid w:val="0047786A"/>
    <w:rsid w:val="00477874"/>
    <w:rsid w:val="00477A65"/>
    <w:rsid w:val="00477C06"/>
    <w:rsid w:val="00477C32"/>
    <w:rsid w:val="00477DA8"/>
    <w:rsid w:val="0048000D"/>
    <w:rsid w:val="00480226"/>
    <w:rsid w:val="0048022E"/>
    <w:rsid w:val="0048026F"/>
    <w:rsid w:val="00480393"/>
    <w:rsid w:val="0048056D"/>
    <w:rsid w:val="004805F7"/>
    <w:rsid w:val="0048063F"/>
    <w:rsid w:val="00480673"/>
    <w:rsid w:val="00480758"/>
    <w:rsid w:val="004807DB"/>
    <w:rsid w:val="00480877"/>
    <w:rsid w:val="00480950"/>
    <w:rsid w:val="004809D0"/>
    <w:rsid w:val="004809EB"/>
    <w:rsid w:val="00480A0F"/>
    <w:rsid w:val="00480A85"/>
    <w:rsid w:val="00480D31"/>
    <w:rsid w:val="0048115F"/>
    <w:rsid w:val="004811BB"/>
    <w:rsid w:val="00481256"/>
    <w:rsid w:val="004813D3"/>
    <w:rsid w:val="0048145B"/>
    <w:rsid w:val="00481553"/>
    <w:rsid w:val="004815B2"/>
    <w:rsid w:val="0048162D"/>
    <w:rsid w:val="00481787"/>
    <w:rsid w:val="00481853"/>
    <w:rsid w:val="00481909"/>
    <w:rsid w:val="00481921"/>
    <w:rsid w:val="00481A6C"/>
    <w:rsid w:val="00481A74"/>
    <w:rsid w:val="00481AF7"/>
    <w:rsid w:val="00481BE1"/>
    <w:rsid w:val="00481C7A"/>
    <w:rsid w:val="00481EBB"/>
    <w:rsid w:val="00481EBF"/>
    <w:rsid w:val="0048200B"/>
    <w:rsid w:val="0048222F"/>
    <w:rsid w:val="00482255"/>
    <w:rsid w:val="0048233B"/>
    <w:rsid w:val="0048265D"/>
    <w:rsid w:val="00482800"/>
    <w:rsid w:val="00482973"/>
    <w:rsid w:val="00482A60"/>
    <w:rsid w:val="00482CDE"/>
    <w:rsid w:val="00482CE0"/>
    <w:rsid w:val="00482DB3"/>
    <w:rsid w:val="00483120"/>
    <w:rsid w:val="00483140"/>
    <w:rsid w:val="004831F5"/>
    <w:rsid w:val="00483238"/>
    <w:rsid w:val="00483272"/>
    <w:rsid w:val="0048331F"/>
    <w:rsid w:val="004834AD"/>
    <w:rsid w:val="004834B3"/>
    <w:rsid w:val="004834DE"/>
    <w:rsid w:val="00483544"/>
    <w:rsid w:val="00483585"/>
    <w:rsid w:val="00483594"/>
    <w:rsid w:val="0048381B"/>
    <w:rsid w:val="0048388D"/>
    <w:rsid w:val="00483942"/>
    <w:rsid w:val="004839D3"/>
    <w:rsid w:val="00483AD1"/>
    <w:rsid w:val="00483AE5"/>
    <w:rsid w:val="00483AF8"/>
    <w:rsid w:val="00483C28"/>
    <w:rsid w:val="00483D71"/>
    <w:rsid w:val="00483E69"/>
    <w:rsid w:val="00483E96"/>
    <w:rsid w:val="00483F09"/>
    <w:rsid w:val="00483FB6"/>
    <w:rsid w:val="00484098"/>
    <w:rsid w:val="004841B4"/>
    <w:rsid w:val="00484259"/>
    <w:rsid w:val="0048429D"/>
    <w:rsid w:val="004842EB"/>
    <w:rsid w:val="00484495"/>
    <w:rsid w:val="004845C6"/>
    <w:rsid w:val="004847E3"/>
    <w:rsid w:val="00484E20"/>
    <w:rsid w:val="00484E99"/>
    <w:rsid w:val="00484FC0"/>
    <w:rsid w:val="004850CE"/>
    <w:rsid w:val="0048510B"/>
    <w:rsid w:val="00485147"/>
    <w:rsid w:val="0048527B"/>
    <w:rsid w:val="0048529F"/>
    <w:rsid w:val="0048539F"/>
    <w:rsid w:val="0048549C"/>
    <w:rsid w:val="00485559"/>
    <w:rsid w:val="0048559A"/>
    <w:rsid w:val="004855B1"/>
    <w:rsid w:val="004858A6"/>
    <w:rsid w:val="00485A69"/>
    <w:rsid w:val="00485C54"/>
    <w:rsid w:val="00485CBB"/>
    <w:rsid w:val="00485F02"/>
    <w:rsid w:val="00486212"/>
    <w:rsid w:val="00486222"/>
    <w:rsid w:val="0048639D"/>
    <w:rsid w:val="004863C8"/>
    <w:rsid w:val="004864FE"/>
    <w:rsid w:val="00486689"/>
    <w:rsid w:val="0048680F"/>
    <w:rsid w:val="004868D7"/>
    <w:rsid w:val="00486B20"/>
    <w:rsid w:val="00486BC0"/>
    <w:rsid w:val="00486C41"/>
    <w:rsid w:val="00486DEA"/>
    <w:rsid w:val="00486EA8"/>
    <w:rsid w:val="00486F03"/>
    <w:rsid w:val="00486F5A"/>
    <w:rsid w:val="00486FF7"/>
    <w:rsid w:val="004870A4"/>
    <w:rsid w:val="00487129"/>
    <w:rsid w:val="004872E8"/>
    <w:rsid w:val="004872F8"/>
    <w:rsid w:val="00487387"/>
    <w:rsid w:val="004873AC"/>
    <w:rsid w:val="00487520"/>
    <w:rsid w:val="0048756B"/>
    <w:rsid w:val="004877D1"/>
    <w:rsid w:val="004878FC"/>
    <w:rsid w:val="00487930"/>
    <w:rsid w:val="00487985"/>
    <w:rsid w:val="004879B7"/>
    <w:rsid w:val="004879DA"/>
    <w:rsid w:val="00487AA0"/>
    <w:rsid w:val="00487ADB"/>
    <w:rsid w:val="00487BA0"/>
    <w:rsid w:val="00487DF5"/>
    <w:rsid w:val="00487E85"/>
    <w:rsid w:val="00487FC1"/>
    <w:rsid w:val="0049011E"/>
    <w:rsid w:val="00490318"/>
    <w:rsid w:val="004904D6"/>
    <w:rsid w:val="00490718"/>
    <w:rsid w:val="0049081B"/>
    <w:rsid w:val="0049089F"/>
    <w:rsid w:val="0049092E"/>
    <w:rsid w:val="00490A94"/>
    <w:rsid w:val="00490ABD"/>
    <w:rsid w:val="00490C64"/>
    <w:rsid w:val="00490CE1"/>
    <w:rsid w:val="00490D11"/>
    <w:rsid w:val="00490D3B"/>
    <w:rsid w:val="00490D65"/>
    <w:rsid w:val="00490DDE"/>
    <w:rsid w:val="00490E1F"/>
    <w:rsid w:val="00490E6E"/>
    <w:rsid w:val="00491039"/>
    <w:rsid w:val="00491062"/>
    <w:rsid w:val="0049109B"/>
    <w:rsid w:val="00491164"/>
    <w:rsid w:val="00491245"/>
    <w:rsid w:val="00491461"/>
    <w:rsid w:val="0049160B"/>
    <w:rsid w:val="00491623"/>
    <w:rsid w:val="00491639"/>
    <w:rsid w:val="00491753"/>
    <w:rsid w:val="004917D8"/>
    <w:rsid w:val="00491865"/>
    <w:rsid w:val="004918E2"/>
    <w:rsid w:val="004919CD"/>
    <w:rsid w:val="00491A87"/>
    <w:rsid w:val="00491A97"/>
    <w:rsid w:val="00491E24"/>
    <w:rsid w:val="00491E6E"/>
    <w:rsid w:val="00491FCF"/>
    <w:rsid w:val="004920AC"/>
    <w:rsid w:val="004920D4"/>
    <w:rsid w:val="004921CE"/>
    <w:rsid w:val="0049237A"/>
    <w:rsid w:val="004924AC"/>
    <w:rsid w:val="004924D4"/>
    <w:rsid w:val="004925B1"/>
    <w:rsid w:val="004925E2"/>
    <w:rsid w:val="0049264E"/>
    <w:rsid w:val="00492697"/>
    <w:rsid w:val="00492700"/>
    <w:rsid w:val="004927C6"/>
    <w:rsid w:val="004927DB"/>
    <w:rsid w:val="0049285F"/>
    <w:rsid w:val="00492FAF"/>
    <w:rsid w:val="00492FCC"/>
    <w:rsid w:val="0049309B"/>
    <w:rsid w:val="0049310E"/>
    <w:rsid w:val="004931BD"/>
    <w:rsid w:val="0049330B"/>
    <w:rsid w:val="00493376"/>
    <w:rsid w:val="004933C7"/>
    <w:rsid w:val="004933D1"/>
    <w:rsid w:val="00493413"/>
    <w:rsid w:val="00493415"/>
    <w:rsid w:val="0049346C"/>
    <w:rsid w:val="004935C2"/>
    <w:rsid w:val="00493668"/>
    <w:rsid w:val="004936F9"/>
    <w:rsid w:val="004937FB"/>
    <w:rsid w:val="004938F4"/>
    <w:rsid w:val="00493988"/>
    <w:rsid w:val="00493A0A"/>
    <w:rsid w:val="00493A27"/>
    <w:rsid w:val="00493B9D"/>
    <w:rsid w:val="00493BC5"/>
    <w:rsid w:val="00493C14"/>
    <w:rsid w:val="00493EE2"/>
    <w:rsid w:val="00493FCD"/>
    <w:rsid w:val="004940C4"/>
    <w:rsid w:val="00494179"/>
    <w:rsid w:val="00494457"/>
    <w:rsid w:val="004944ED"/>
    <w:rsid w:val="00494547"/>
    <w:rsid w:val="00494634"/>
    <w:rsid w:val="0049470C"/>
    <w:rsid w:val="00494743"/>
    <w:rsid w:val="0049475F"/>
    <w:rsid w:val="00494803"/>
    <w:rsid w:val="0049484E"/>
    <w:rsid w:val="00494860"/>
    <w:rsid w:val="0049488D"/>
    <w:rsid w:val="004948B8"/>
    <w:rsid w:val="0049497E"/>
    <w:rsid w:val="00494A06"/>
    <w:rsid w:val="00494AA2"/>
    <w:rsid w:val="00494CE0"/>
    <w:rsid w:val="00494E4E"/>
    <w:rsid w:val="00495035"/>
    <w:rsid w:val="00495238"/>
    <w:rsid w:val="00495333"/>
    <w:rsid w:val="004953F7"/>
    <w:rsid w:val="00495412"/>
    <w:rsid w:val="0049541F"/>
    <w:rsid w:val="004956C7"/>
    <w:rsid w:val="004956E8"/>
    <w:rsid w:val="00495834"/>
    <w:rsid w:val="00495929"/>
    <w:rsid w:val="004959DC"/>
    <w:rsid w:val="00495A89"/>
    <w:rsid w:val="00495BC2"/>
    <w:rsid w:val="00495BE8"/>
    <w:rsid w:val="00495E2B"/>
    <w:rsid w:val="00495E30"/>
    <w:rsid w:val="00495E5C"/>
    <w:rsid w:val="00496047"/>
    <w:rsid w:val="0049610F"/>
    <w:rsid w:val="00496136"/>
    <w:rsid w:val="00496268"/>
    <w:rsid w:val="004963F9"/>
    <w:rsid w:val="0049641D"/>
    <w:rsid w:val="004966F4"/>
    <w:rsid w:val="00496756"/>
    <w:rsid w:val="004968AC"/>
    <w:rsid w:val="004968D2"/>
    <w:rsid w:val="00496932"/>
    <w:rsid w:val="00496A2A"/>
    <w:rsid w:val="00496A4F"/>
    <w:rsid w:val="00496C05"/>
    <w:rsid w:val="00496C50"/>
    <w:rsid w:val="00496CCB"/>
    <w:rsid w:val="00496E0A"/>
    <w:rsid w:val="00496F8A"/>
    <w:rsid w:val="00496FDC"/>
    <w:rsid w:val="0049700C"/>
    <w:rsid w:val="004970CD"/>
    <w:rsid w:val="0049720F"/>
    <w:rsid w:val="0049725F"/>
    <w:rsid w:val="004972C0"/>
    <w:rsid w:val="0049740F"/>
    <w:rsid w:val="004975A8"/>
    <w:rsid w:val="0049771E"/>
    <w:rsid w:val="00497906"/>
    <w:rsid w:val="00497A7B"/>
    <w:rsid w:val="00497B65"/>
    <w:rsid w:val="00497C41"/>
    <w:rsid w:val="00497C7C"/>
    <w:rsid w:val="00497D39"/>
    <w:rsid w:val="00497D91"/>
    <w:rsid w:val="00497FA2"/>
    <w:rsid w:val="004A003B"/>
    <w:rsid w:val="004A0236"/>
    <w:rsid w:val="004A02F0"/>
    <w:rsid w:val="004A04C1"/>
    <w:rsid w:val="004A055A"/>
    <w:rsid w:val="004A0678"/>
    <w:rsid w:val="004A0687"/>
    <w:rsid w:val="004A06AD"/>
    <w:rsid w:val="004A06D0"/>
    <w:rsid w:val="004A071E"/>
    <w:rsid w:val="004A07FE"/>
    <w:rsid w:val="004A08E4"/>
    <w:rsid w:val="004A0B2C"/>
    <w:rsid w:val="004A0B6D"/>
    <w:rsid w:val="004A0C00"/>
    <w:rsid w:val="004A0F6B"/>
    <w:rsid w:val="004A10BC"/>
    <w:rsid w:val="004A11CB"/>
    <w:rsid w:val="004A11F9"/>
    <w:rsid w:val="004A129D"/>
    <w:rsid w:val="004A1343"/>
    <w:rsid w:val="004A1689"/>
    <w:rsid w:val="004A1707"/>
    <w:rsid w:val="004A1889"/>
    <w:rsid w:val="004A18C2"/>
    <w:rsid w:val="004A19AF"/>
    <w:rsid w:val="004A19F0"/>
    <w:rsid w:val="004A1BCB"/>
    <w:rsid w:val="004A1BF3"/>
    <w:rsid w:val="004A1D18"/>
    <w:rsid w:val="004A1E83"/>
    <w:rsid w:val="004A1EC9"/>
    <w:rsid w:val="004A1EE8"/>
    <w:rsid w:val="004A210E"/>
    <w:rsid w:val="004A2176"/>
    <w:rsid w:val="004A2212"/>
    <w:rsid w:val="004A22DE"/>
    <w:rsid w:val="004A2372"/>
    <w:rsid w:val="004A2483"/>
    <w:rsid w:val="004A2496"/>
    <w:rsid w:val="004A24B5"/>
    <w:rsid w:val="004A25E3"/>
    <w:rsid w:val="004A2627"/>
    <w:rsid w:val="004A27F2"/>
    <w:rsid w:val="004A2813"/>
    <w:rsid w:val="004A284E"/>
    <w:rsid w:val="004A2917"/>
    <w:rsid w:val="004A2ACF"/>
    <w:rsid w:val="004A2B3E"/>
    <w:rsid w:val="004A2D02"/>
    <w:rsid w:val="004A2F42"/>
    <w:rsid w:val="004A3027"/>
    <w:rsid w:val="004A311B"/>
    <w:rsid w:val="004A3154"/>
    <w:rsid w:val="004A3234"/>
    <w:rsid w:val="004A3294"/>
    <w:rsid w:val="004A333F"/>
    <w:rsid w:val="004A3352"/>
    <w:rsid w:val="004A3471"/>
    <w:rsid w:val="004A369A"/>
    <w:rsid w:val="004A378C"/>
    <w:rsid w:val="004A380C"/>
    <w:rsid w:val="004A382B"/>
    <w:rsid w:val="004A38C9"/>
    <w:rsid w:val="004A390C"/>
    <w:rsid w:val="004A3976"/>
    <w:rsid w:val="004A3A73"/>
    <w:rsid w:val="004A3A81"/>
    <w:rsid w:val="004A3B15"/>
    <w:rsid w:val="004A3B3E"/>
    <w:rsid w:val="004A3BD2"/>
    <w:rsid w:val="004A3D6C"/>
    <w:rsid w:val="004A3EBE"/>
    <w:rsid w:val="004A3F43"/>
    <w:rsid w:val="004A41E2"/>
    <w:rsid w:val="004A42B8"/>
    <w:rsid w:val="004A42EB"/>
    <w:rsid w:val="004A43A1"/>
    <w:rsid w:val="004A45F0"/>
    <w:rsid w:val="004A4767"/>
    <w:rsid w:val="004A48DD"/>
    <w:rsid w:val="004A48F3"/>
    <w:rsid w:val="004A49E9"/>
    <w:rsid w:val="004A4B30"/>
    <w:rsid w:val="004A4CAB"/>
    <w:rsid w:val="004A4DC5"/>
    <w:rsid w:val="004A4E37"/>
    <w:rsid w:val="004A4EB6"/>
    <w:rsid w:val="004A4EC4"/>
    <w:rsid w:val="004A4F8E"/>
    <w:rsid w:val="004A4F9D"/>
    <w:rsid w:val="004A4FD9"/>
    <w:rsid w:val="004A506A"/>
    <w:rsid w:val="004A5345"/>
    <w:rsid w:val="004A549A"/>
    <w:rsid w:val="004A5652"/>
    <w:rsid w:val="004A5660"/>
    <w:rsid w:val="004A56A6"/>
    <w:rsid w:val="004A57B1"/>
    <w:rsid w:val="004A57EF"/>
    <w:rsid w:val="004A587F"/>
    <w:rsid w:val="004A58AE"/>
    <w:rsid w:val="004A59E2"/>
    <w:rsid w:val="004A5A65"/>
    <w:rsid w:val="004A5B30"/>
    <w:rsid w:val="004A5B51"/>
    <w:rsid w:val="004A5B7F"/>
    <w:rsid w:val="004A5BA8"/>
    <w:rsid w:val="004A5CC0"/>
    <w:rsid w:val="004A5CFA"/>
    <w:rsid w:val="004A5E96"/>
    <w:rsid w:val="004A5EAD"/>
    <w:rsid w:val="004A5F69"/>
    <w:rsid w:val="004A60F7"/>
    <w:rsid w:val="004A62A5"/>
    <w:rsid w:val="004A62C8"/>
    <w:rsid w:val="004A62CD"/>
    <w:rsid w:val="004A635A"/>
    <w:rsid w:val="004A6413"/>
    <w:rsid w:val="004A6526"/>
    <w:rsid w:val="004A6603"/>
    <w:rsid w:val="004A6684"/>
    <w:rsid w:val="004A66AE"/>
    <w:rsid w:val="004A66C3"/>
    <w:rsid w:val="004A67B9"/>
    <w:rsid w:val="004A6855"/>
    <w:rsid w:val="004A6CA4"/>
    <w:rsid w:val="004A6E46"/>
    <w:rsid w:val="004A6E70"/>
    <w:rsid w:val="004A6FFA"/>
    <w:rsid w:val="004A7011"/>
    <w:rsid w:val="004A70C8"/>
    <w:rsid w:val="004A7193"/>
    <w:rsid w:val="004A71EA"/>
    <w:rsid w:val="004A72B7"/>
    <w:rsid w:val="004A738F"/>
    <w:rsid w:val="004A762E"/>
    <w:rsid w:val="004A766F"/>
    <w:rsid w:val="004A768B"/>
    <w:rsid w:val="004A778D"/>
    <w:rsid w:val="004A7795"/>
    <w:rsid w:val="004A77F2"/>
    <w:rsid w:val="004A7827"/>
    <w:rsid w:val="004A7A06"/>
    <w:rsid w:val="004A7ACE"/>
    <w:rsid w:val="004A7D50"/>
    <w:rsid w:val="004A7DDE"/>
    <w:rsid w:val="004A7E59"/>
    <w:rsid w:val="004A7FF0"/>
    <w:rsid w:val="004B0187"/>
    <w:rsid w:val="004B0205"/>
    <w:rsid w:val="004B06C4"/>
    <w:rsid w:val="004B077B"/>
    <w:rsid w:val="004B07DD"/>
    <w:rsid w:val="004B09CD"/>
    <w:rsid w:val="004B0B88"/>
    <w:rsid w:val="004B0E53"/>
    <w:rsid w:val="004B0F6F"/>
    <w:rsid w:val="004B0FA1"/>
    <w:rsid w:val="004B102A"/>
    <w:rsid w:val="004B116B"/>
    <w:rsid w:val="004B12F6"/>
    <w:rsid w:val="004B136B"/>
    <w:rsid w:val="004B1370"/>
    <w:rsid w:val="004B153D"/>
    <w:rsid w:val="004B15F5"/>
    <w:rsid w:val="004B1626"/>
    <w:rsid w:val="004B1703"/>
    <w:rsid w:val="004B1807"/>
    <w:rsid w:val="004B1831"/>
    <w:rsid w:val="004B1839"/>
    <w:rsid w:val="004B1844"/>
    <w:rsid w:val="004B195D"/>
    <w:rsid w:val="004B19AF"/>
    <w:rsid w:val="004B19F2"/>
    <w:rsid w:val="004B1A6B"/>
    <w:rsid w:val="004B1ABF"/>
    <w:rsid w:val="004B1B32"/>
    <w:rsid w:val="004B1C17"/>
    <w:rsid w:val="004B1D97"/>
    <w:rsid w:val="004B1EC0"/>
    <w:rsid w:val="004B1F6C"/>
    <w:rsid w:val="004B1F86"/>
    <w:rsid w:val="004B20CB"/>
    <w:rsid w:val="004B210D"/>
    <w:rsid w:val="004B2288"/>
    <w:rsid w:val="004B23B0"/>
    <w:rsid w:val="004B23DD"/>
    <w:rsid w:val="004B240A"/>
    <w:rsid w:val="004B24B5"/>
    <w:rsid w:val="004B24BD"/>
    <w:rsid w:val="004B25F8"/>
    <w:rsid w:val="004B2606"/>
    <w:rsid w:val="004B2609"/>
    <w:rsid w:val="004B27F4"/>
    <w:rsid w:val="004B28EC"/>
    <w:rsid w:val="004B2A7F"/>
    <w:rsid w:val="004B2AAC"/>
    <w:rsid w:val="004B2B5C"/>
    <w:rsid w:val="004B2B8D"/>
    <w:rsid w:val="004B2DDC"/>
    <w:rsid w:val="004B2DF1"/>
    <w:rsid w:val="004B2F93"/>
    <w:rsid w:val="004B2FD2"/>
    <w:rsid w:val="004B3018"/>
    <w:rsid w:val="004B30A0"/>
    <w:rsid w:val="004B30A6"/>
    <w:rsid w:val="004B30C2"/>
    <w:rsid w:val="004B311E"/>
    <w:rsid w:val="004B31D4"/>
    <w:rsid w:val="004B32FE"/>
    <w:rsid w:val="004B3414"/>
    <w:rsid w:val="004B3564"/>
    <w:rsid w:val="004B39DA"/>
    <w:rsid w:val="004B3A06"/>
    <w:rsid w:val="004B3A46"/>
    <w:rsid w:val="004B3A54"/>
    <w:rsid w:val="004B3AA3"/>
    <w:rsid w:val="004B3B0E"/>
    <w:rsid w:val="004B3BFE"/>
    <w:rsid w:val="004B3CBF"/>
    <w:rsid w:val="004B3D59"/>
    <w:rsid w:val="004B3D65"/>
    <w:rsid w:val="004B3DF8"/>
    <w:rsid w:val="004B3E9F"/>
    <w:rsid w:val="004B3FA1"/>
    <w:rsid w:val="004B408E"/>
    <w:rsid w:val="004B4090"/>
    <w:rsid w:val="004B4099"/>
    <w:rsid w:val="004B410C"/>
    <w:rsid w:val="004B4175"/>
    <w:rsid w:val="004B421B"/>
    <w:rsid w:val="004B42D5"/>
    <w:rsid w:val="004B44E8"/>
    <w:rsid w:val="004B487A"/>
    <w:rsid w:val="004B4930"/>
    <w:rsid w:val="004B49BC"/>
    <w:rsid w:val="004B4AA0"/>
    <w:rsid w:val="004B4B8E"/>
    <w:rsid w:val="004B4BD4"/>
    <w:rsid w:val="004B4C55"/>
    <w:rsid w:val="004B4C7E"/>
    <w:rsid w:val="004B4D08"/>
    <w:rsid w:val="004B4FFF"/>
    <w:rsid w:val="004B51A2"/>
    <w:rsid w:val="004B5210"/>
    <w:rsid w:val="004B5434"/>
    <w:rsid w:val="004B544F"/>
    <w:rsid w:val="004B5877"/>
    <w:rsid w:val="004B59B6"/>
    <w:rsid w:val="004B59DF"/>
    <w:rsid w:val="004B5CA6"/>
    <w:rsid w:val="004B5E34"/>
    <w:rsid w:val="004B5ED3"/>
    <w:rsid w:val="004B5EEB"/>
    <w:rsid w:val="004B5F1A"/>
    <w:rsid w:val="004B6042"/>
    <w:rsid w:val="004B612E"/>
    <w:rsid w:val="004B6249"/>
    <w:rsid w:val="004B634A"/>
    <w:rsid w:val="004B65B8"/>
    <w:rsid w:val="004B66B3"/>
    <w:rsid w:val="004B66EB"/>
    <w:rsid w:val="004B6785"/>
    <w:rsid w:val="004B67E3"/>
    <w:rsid w:val="004B6862"/>
    <w:rsid w:val="004B6914"/>
    <w:rsid w:val="004B6917"/>
    <w:rsid w:val="004B6A04"/>
    <w:rsid w:val="004B6A24"/>
    <w:rsid w:val="004B6ADD"/>
    <w:rsid w:val="004B6B7F"/>
    <w:rsid w:val="004B6B82"/>
    <w:rsid w:val="004B6EB0"/>
    <w:rsid w:val="004B6EE4"/>
    <w:rsid w:val="004B6EF8"/>
    <w:rsid w:val="004B71C7"/>
    <w:rsid w:val="004B71EB"/>
    <w:rsid w:val="004B720F"/>
    <w:rsid w:val="004B72C3"/>
    <w:rsid w:val="004B72F6"/>
    <w:rsid w:val="004B7350"/>
    <w:rsid w:val="004B743B"/>
    <w:rsid w:val="004B74D8"/>
    <w:rsid w:val="004B75CE"/>
    <w:rsid w:val="004B7796"/>
    <w:rsid w:val="004B77ED"/>
    <w:rsid w:val="004B78B3"/>
    <w:rsid w:val="004B799B"/>
    <w:rsid w:val="004B7C25"/>
    <w:rsid w:val="004B7C2E"/>
    <w:rsid w:val="004B7C34"/>
    <w:rsid w:val="004B7CF4"/>
    <w:rsid w:val="004B7D38"/>
    <w:rsid w:val="004B7DEF"/>
    <w:rsid w:val="004B7E03"/>
    <w:rsid w:val="004B7E21"/>
    <w:rsid w:val="004B7E33"/>
    <w:rsid w:val="004B7FB4"/>
    <w:rsid w:val="004C00AC"/>
    <w:rsid w:val="004C01CB"/>
    <w:rsid w:val="004C0240"/>
    <w:rsid w:val="004C0262"/>
    <w:rsid w:val="004C0484"/>
    <w:rsid w:val="004C04D6"/>
    <w:rsid w:val="004C06EB"/>
    <w:rsid w:val="004C07FF"/>
    <w:rsid w:val="004C086F"/>
    <w:rsid w:val="004C09FB"/>
    <w:rsid w:val="004C0A04"/>
    <w:rsid w:val="004C0A52"/>
    <w:rsid w:val="004C0ABE"/>
    <w:rsid w:val="004C0BD2"/>
    <w:rsid w:val="004C0E3A"/>
    <w:rsid w:val="004C109A"/>
    <w:rsid w:val="004C1169"/>
    <w:rsid w:val="004C1203"/>
    <w:rsid w:val="004C12C9"/>
    <w:rsid w:val="004C134E"/>
    <w:rsid w:val="004C13CE"/>
    <w:rsid w:val="004C1559"/>
    <w:rsid w:val="004C15A4"/>
    <w:rsid w:val="004C162A"/>
    <w:rsid w:val="004C1641"/>
    <w:rsid w:val="004C1716"/>
    <w:rsid w:val="004C175C"/>
    <w:rsid w:val="004C181B"/>
    <w:rsid w:val="004C18F8"/>
    <w:rsid w:val="004C190F"/>
    <w:rsid w:val="004C19F7"/>
    <w:rsid w:val="004C1A63"/>
    <w:rsid w:val="004C1BB4"/>
    <w:rsid w:val="004C1DA8"/>
    <w:rsid w:val="004C1DDE"/>
    <w:rsid w:val="004C2058"/>
    <w:rsid w:val="004C2117"/>
    <w:rsid w:val="004C2179"/>
    <w:rsid w:val="004C23A9"/>
    <w:rsid w:val="004C244A"/>
    <w:rsid w:val="004C26A1"/>
    <w:rsid w:val="004C2713"/>
    <w:rsid w:val="004C2800"/>
    <w:rsid w:val="004C2948"/>
    <w:rsid w:val="004C2A3A"/>
    <w:rsid w:val="004C2AD4"/>
    <w:rsid w:val="004C2CB1"/>
    <w:rsid w:val="004C2D6D"/>
    <w:rsid w:val="004C2EBA"/>
    <w:rsid w:val="004C3024"/>
    <w:rsid w:val="004C30D8"/>
    <w:rsid w:val="004C31EB"/>
    <w:rsid w:val="004C3281"/>
    <w:rsid w:val="004C3284"/>
    <w:rsid w:val="004C334D"/>
    <w:rsid w:val="004C347F"/>
    <w:rsid w:val="004C35BD"/>
    <w:rsid w:val="004C35BE"/>
    <w:rsid w:val="004C3743"/>
    <w:rsid w:val="004C377F"/>
    <w:rsid w:val="004C378C"/>
    <w:rsid w:val="004C389E"/>
    <w:rsid w:val="004C3AC1"/>
    <w:rsid w:val="004C3B29"/>
    <w:rsid w:val="004C3BF4"/>
    <w:rsid w:val="004C3C93"/>
    <w:rsid w:val="004C3D7C"/>
    <w:rsid w:val="004C3F41"/>
    <w:rsid w:val="004C3FF9"/>
    <w:rsid w:val="004C4005"/>
    <w:rsid w:val="004C4112"/>
    <w:rsid w:val="004C4425"/>
    <w:rsid w:val="004C44B8"/>
    <w:rsid w:val="004C4555"/>
    <w:rsid w:val="004C4B30"/>
    <w:rsid w:val="004C4C92"/>
    <w:rsid w:val="004C4DBA"/>
    <w:rsid w:val="004C4F40"/>
    <w:rsid w:val="004C4FF4"/>
    <w:rsid w:val="004C504E"/>
    <w:rsid w:val="004C50ED"/>
    <w:rsid w:val="004C5244"/>
    <w:rsid w:val="004C5273"/>
    <w:rsid w:val="004C55C9"/>
    <w:rsid w:val="004C5668"/>
    <w:rsid w:val="004C56F2"/>
    <w:rsid w:val="004C5777"/>
    <w:rsid w:val="004C597A"/>
    <w:rsid w:val="004C59B1"/>
    <w:rsid w:val="004C5A6C"/>
    <w:rsid w:val="004C5B10"/>
    <w:rsid w:val="004C5B25"/>
    <w:rsid w:val="004C5B96"/>
    <w:rsid w:val="004C5C1B"/>
    <w:rsid w:val="004C5C22"/>
    <w:rsid w:val="004C5F21"/>
    <w:rsid w:val="004C5F80"/>
    <w:rsid w:val="004C5FDA"/>
    <w:rsid w:val="004C61A3"/>
    <w:rsid w:val="004C635F"/>
    <w:rsid w:val="004C63F9"/>
    <w:rsid w:val="004C64AC"/>
    <w:rsid w:val="004C6613"/>
    <w:rsid w:val="004C6655"/>
    <w:rsid w:val="004C6696"/>
    <w:rsid w:val="004C69DA"/>
    <w:rsid w:val="004C6A00"/>
    <w:rsid w:val="004C6ABC"/>
    <w:rsid w:val="004C6F85"/>
    <w:rsid w:val="004C70F6"/>
    <w:rsid w:val="004C71EC"/>
    <w:rsid w:val="004C7451"/>
    <w:rsid w:val="004C74F9"/>
    <w:rsid w:val="004C7553"/>
    <w:rsid w:val="004C7564"/>
    <w:rsid w:val="004C75F3"/>
    <w:rsid w:val="004C76C4"/>
    <w:rsid w:val="004C770D"/>
    <w:rsid w:val="004C7801"/>
    <w:rsid w:val="004C7829"/>
    <w:rsid w:val="004C7837"/>
    <w:rsid w:val="004C78B9"/>
    <w:rsid w:val="004C78C4"/>
    <w:rsid w:val="004C7941"/>
    <w:rsid w:val="004C7979"/>
    <w:rsid w:val="004C7A7C"/>
    <w:rsid w:val="004C7BD9"/>
    <w:rsid w:val="004C7BE0"/>
    <w:rsid w:val="004C7C74"/>
    <w:rsid w:val="004C7D8A"/>
    <w:rsid w:val="004C7EC6"/>
    <w:rsid w:val="004C7ED7"/>
    <w:rsid w:val="004C7EE7"/>
    <w:rsid w:val="004C7F1B"/>
    <w:rsid w:val="004C7F1F"/>
    <w:rsid w:val="004D0173"/>
    <w:rsid w:val="004D034E"/>
    <w:rsid w:val="004D03EF"/>
    <w:rsid w:val="004D047C"/>
    <w:rsid w:val="004D053A"/>
    <w:rsid w:val="004D059E"/>
    <w:rsid w:val="004D05AE"/>
    <w:rsid w:val="004D0657"/>
    <w:rsid w:val="004D079C"/>
    <w:rsid w:val="004D07AD"/>
    <w:rsid w:val="004D082D"/>
    <w:rsid w:val="004D0A9F"/>
    <w:rsid w:val="004D0C3F"/>
    <w:rsid w:val="004D0DE7"/>
    <w:rsid w:val="004D0E6A"/>
    <w:rsid w:val="004D0F32"/>
    <w:rsid w:val="004D0FC1"/>
    <w:rsid w:val="004D1056"/>
    <w:rsid w:val="004D1574"/>
    <w:rsid w:val="004D15F5"/>
    <w:rsid w:val="004D1603"/>
    <w:rsid w:val="004D1837"/>
    <w:rsid w:val="004D1966"/>
    <w:rsid w:val="004D1A8C"/>
    <w:rsid w:val="004D1B05"/>
    <w:rsid w:val="004D1C8E"/>
    <w:rsid w:val="004D1CF9"/>
    <w:rsid w:val="004D1DB6"/>
    <w:rsid w:val="004D20C8"/>
    <w:rsid w:val="004D20F6"/>
    <w:rsid w:val="004D2190"/>
    <w:rsid w:val="004D230C"/>
    <w:rsid w:val="004D2315"/>
    <w:rsid w:val="004D23C4"/>
    <w:rsid w:val="004D24BD"/>
    <w:rsid w:val="004D2503"/>
    <w:rsid w:val="004D250C"/>
    <w:rsid w:val="004D25D7"/>
    <w:rsid w:val="004D2729"/>
    <w:rsid w:val="004D272A"/>
    <w:rsid w:val="004D291C"/>
    <w:rsid w:val="004D298D"/>
    <w:rsid w:val="004D2B7B"/>
    <w:rsid w:val="004D2C92"/>
    <w:rsid w:val="004D2D2C"/>
    <w:rsid w:val="004D2D2E"/>
    <w:rsid w:val="004D2DCC"/>
    <w:rsid w:val="004D2E23"/>
    <w:rsid w:val="004D2E47"/>
    <w:rsid w:val="004D2F87"/>
    <w:rsid w:val="004D30E5"/>
    <w:rsid w:val="004D315F"/>
    <w:rsid w:val="004D3189"/>
    <w:rsid w:val="004D323B"/>
    <w:rsid w:val="004D3340"/>
    <w:rsid w:val="004D3370"/>
    <w:rsid w:val="004D33D3"/>
    <w:rsid w:val="004D34BF"/>
    <w:rsid w:val="004D3577"/>
    <w:rsid w:val="004D36A6"/>
    <w:rsid w:val="004D36F0"/>
    <w:rsid w:val="004D388B"/>
    <w:rsid w:val="004D3938"/>
    <w:rsid w:val="004D3AEE"/>
    <w:rsid w:val="004D3BBF"/>
    <w:rsid w:val="004D3CEA"/>
    <w:rsid w:val="004D3D0E"/>
    <w:rsid w:val="004D3DB5"/>
    <w:rsid w:val="004D3E92"/>
    <w:rsid w:val="004D3F11"/>
    <w:rsid w:val="004D3F7E"/>
    <w:rsid w:val="004D40BD"/>
    <w:rsid w:val="004D4141"/>
    <w:rsid w:val="004D4276"/>
    <w:rsid w:val="004D442A"/>
    <w:rsid w:val="004D4578"/>
    <w:rsid w:val="004D465D"/>
    <w:rsid w:val="004D465F"/>
    <w:rsid w:val="004D46B3"/>
    <w:rsid w:val="004D4861"/>
    <w:rsid w:val="004D48E3"/>
    <w:rsid w:val="004D4953"/>
    <w:rsid w:val="004D49A2"/>
    <w:rsid w:val="004D4A5D"/>
    <w:rsid w:val="004D4CD8"/>
    <w:rsid w:val="004D4D3F"/>
    <w:rsid w:val="004D5069"/>
    <w:rsid w:val="004D5122"/>
    <w:rsid w:val="004D514C"/>
    <w:rsid w:val="004D523E"/>
    <w:rsid w:val="004D53F5"/>
    <w:rsid w:val="004D5610"/>
    <w:rsid w:val="004D5870"/>
    <w:rsid w:val="004D58C4"/>
    <w:rsid w:val="004D5A00"/>
    <w:rsid w:val="004D5A1C"/>
    <w:rsid w:val="004D5A34"/>
    <w:rsid w:val="004D5A6E"/>
    <w:rsid w:val="004D5A81"/>
    <w:rsid w:val="004D5B2C"/>
    <w:rsid w:val="004D5C23"/>
    <w:rsid w:val="004D5C8F"/>
    <w:rsid w:val="004D5C9E"/>
    <w:rsid w:val="004D5D8C"/>
    <w:rsid w:val="004D5FC6"/>
    <w:rsid w:val="004D61EC"/>
    <w:rsid w:val="004D63B5"/>
    <w:rsid w:val="004D6411"/>
    <w:rsid w:val="004D648A"/>
    <w:rsid w:val="004D6573"/>
    <w:rsid w:val="004D65DF"/>
    <w:rsid w:val="004D65FB"/>
    <w:rsid w:val="004D6617"/>
    <w:rsid w:val="004D66AE"/>
    <w:rsid w:val="004D67DF"/>
    <w:rsid w:val="004D67F2"/>
    <w:rsid w:val="004D6904"/>
    <w:rsid w:val="004D69C1"/>
    <w:rsid w:val="004D6BB9"/>
    <w:rsid w:val="004D6CD3"/>
    <w:rsid w:val="004D6CE0"/>
    <w:rsid w:val="004D6D06"/>
    <w:rsid w:val="004D6E10"/>
    <w:rsid w:val="004D6E27"/>
    <w:rsid w:val="004D6FBB"/>
    <w:rsid w:val="004D6FE1"/>
    <w:rsid w:val="004D7165"/>
    <w:rsid w:val="004D7198"/>
    <w:rsid w:val="004D72AD"/>
    <w:rsid w:val="004D73FE"/>
    <w:rsid w:val="004D7569"/>
    <w:rsid w:val="004D75CB"/>
    <w:rsid w:val="004D7663"/>
    <w:rsid w:val="004D77A8"/>
    <w:rsid w:val="004D77EF"/>
    <w:rsid w:val="004D7909"/>
    <w:rsid w:val="004D7932"/>
    <w:rsid w:val="004D793F"/>
    <w:rsid w:val="004D7A16"/>
    <w:rsid w:val="004D7CAA"/>
    <w:rsid w:val="004D7EC7"/>
    <w:rsid w:val="004D7F7C"/>
    <w:rsid w:val="004E004B"/>
    <w:rsid w:val="004E0108"/>
    <w:rsid w:val="004E0124"/>
    <w:rsid w:val="004E0481"/>
    <w:rsid w:val="004E04BF"/>
    <w:rsid w:val="004E057A"/>
    <w:rsid w:val="004E05EF"/>
    <w:rsid w:val="004E079E"/>
    <w:rsid w:val="004E08AD"/>
    <w:rsid w:val="004E08DC"/>
    <w:rsid w:val="004E0983"/>
    <w:rsid w:val="004E0A71"/>
    <w:rsid w:val="004E0AD5"/>
    <w:rsid w:val="004E0B6E"/>
    <w:rsid w:val="004E0BA0"/>
    <w:rsid w:val="004E0E16"/>
    <w:rsid w:val="004E10C1"/>
    <w:rsid w:val="004E10D4"/>
    <w:rsid w:val="004E129B"/>
    <w:rsid w:val="004E152D"/>
    <w:rsid w:val="004E1598"/>
    <w:rsid w:val="004E1998"/>
    <w:rsid w:val="004E1A74"/>
    <w:rsid w:val="004E1B56"/>
    <w:rsid w:val="004E1CEF"/>
    <w:rsid w:val="004E1E31"/>
    <w:rsid w:val="004E1E89"/>
    <w:rsid w:val="004E1EDE"/>
    <w:rsid w:val="004E1F05"/>
    <w:rsid w:val="004E1F3D"/>
    <w:rsid w:val="004E1FA6"/>
    <w:rsid w:val="004E1FD1"/>
    <w:rsid w:val="004E2054"/>
    <w:rsid w:val="004E20BA"/>
    <w:rsid w:val="004E2133"/>
    <w:rsid w:val="004E21A5"/>
    <w:rsid w:val="004E21E2"/>
    <w:rsid w:val="004E22DE"/>
    <w:rsid w:val="004E2339"/>
    <w:rsid w:val="004E2421"/>
    <w:rsid w:val="004E2475"/>
    <w:rsid w:val="004E2574"/>
    <w:rsid w:val="004E25A7"/>
    <w:rsid w:val="004E2664"/>
    <w:rsid w:val="004E26C1"/>
    <w:rsid w:val="004E26CB"/>
    <w:rsid w:val="004E2773"/>
    <w:rsid w:val="004E2827"/>
    <w:rsid w:val="004E2863"/>
    <w:rsid w:val="004E293F"/>
    <w:rsid w:val="004E29A1"/>
    <w:rsid w:val="004E2AC7"/>
    <w:rsid w:val="004E2AD9"/>
    <w:rsid w:val="004E2B75"/>
    <w:rsid w:val="004E2C13"/>
    <w:rsid w:val="004E2C23"/>
    <w:rsid w:val="004E2C29"/>
    <w:rsid w:val="004E2C94"/>
    <w:rsid w:val="004E2D05"/>
    <w:rsid w:val="004E2D84"/>
    <w:rsid w:val="004E2DBA"/>
    <w:rsid w:val="004E2EF9"/>
    <w:rsid w:val="004E2F3D"/>
    <w:rsid w:val="004E2F41"/>
    <w:rsid w:val="004E2FE3"/>
    <w:rsid w:val="004E2FEB"/>
    <w:rsid w:val="004E300C"/>
    <w:rsid w:val="004E3179"/>
    <w:rsid w:val="004E31AA"/>
    <w:rsid w:val="004E3217"/>
    <w:rsid w:val="004E3353"/>
    <w:rsid w:val="004E34DE"/>
    <w:rsid w:val="004E35C5"/>
    <w:rsid w:val="004E3627"/>
    <w:rsid w:val="004E36C7"/>
    <w:rsid w:val="004E3710"/>
    <w:rsid w:val="004E3713"/>
    <w:rsid w:val="004E37AD"/>
    <w:rsid w:val="004E37F2"/>
    <w:rsid w:val="004E380D"/>
    <w:rsid w:val="004E3980"/>
    <w:rsid w:val="004E3A36"/>
    <w:rsid w:val="004E3BC2"/>
    <w:rsid w:val="004E3D39"/>
    <w:rsid w:val="004E3D9A"/>
    <w:rsid w:val="004E3DD3"/>
    <w:rsid w:val="004E3DEE"/>
    <w:rsid w:val="004E3E50"/>
    <w:rsid w:val="004E403F"/>
    <w:rsid w:val="004E412D"/>
    <w:rsid w:val="004E42D0"/>
    <w:rsid w:val="004E4321"/>
    <w:rsid w:val="004E4416"/>
    <w:rsid w:val="004E4442"/>
    <w:rsid w:val="004E4451"/>
    <w:rsid w:val="004E4455"/>
    <w:rsid w:val="004E446A"/>
    <w:rsid w:val="004E4533"/>
    <w:rsid w:val="004E4656"/>
    <w:rsid w:val="004E46F6"/>
    <w:rsid w:val="004E4862"/>
    <w:rsid w:val="004E4935"/>
    <w:rsid w:val="004E49E2"/>
    <w:rsid w:val="004E4A69"/>
    <w:rsid w:val="004E4A79"/>
    <w:rsid w:val="004E4B01"/>
    <w:rsid w:val="004E4B38"/>
    <w:rsid w:val="004E4CD9"/>
    <w:rsid w:val="004E4E62"/>
    <w:rsid w:val="004E535D"/>
    <w:rsid w:val="004E5502"/>
    <w:rsid w:val="004E5554"/>
    <w:rsid w:val="004E5942"/>
    <w:rsid w:val="004E5A84"/>
    <w:rsid w:val="004E5C67"/>
    <w:rsid w:val="004E5D84"/>
    <w:rsid w:val="004E5E13"/>
    <w:rsid w:val="004E5EA9"/>
    <w:rsid w:val="004E5EEF"/>
    <w:rsid w:val="004E5FAC"/>
    <w:rsid w:val="004E610C"/>
    <w:rsid w:val="004E61D3"/>
    <w:rsid w:val="004E6293"/>
    <w:rsid w:val="004E62B5"/>
    <w:rsid w:val="004E62F9"/>
    <w:rsid w:val="004E64B9"/>
    <w:rsid w:val="004E64DD"/>
    <w:rsid w:val="004E64FB"/>
    <w:rsid w:val="004E65FC"/>
    <w:rsid w:val="004E66BC"/>
    <w:rsid w:val="004E66C6"/>
    <w:rsid w:val="004E674E"/>
    <w:rsid w:val="004E6839"/>
    <w:rsid w:val="004E6A9F"/>
    <w:rsid w:val="004E6AB5"/>
    <w:rsid w:val="004E6C3C"/>
    <w:rsid w:val="004E6E26"/>
    <w:rsid w:val="004E6F1C"/>
    <w:rsid w:val="004E7204"/>
    <w:rsid w:val="004E737F"/>
    <w:rsid w:val="004E74BD"/>
    <w:rsid w:val="004E7781"/>
    <w:rsid w:val="004E77E4"/>
    <w:rsid w:val="004E788B"/>
    <w:rsid w:val="004E78C1"/>
    <w:rsid w:val="004E78CA"/>
    <w:rsid w:val="004E78D8"/>
    <w:rsid w:val="004E7922"/>
    <w:rsid w:val="004E7932"/>
    <w:rsid w:val="004E7A13"/>
    <w:rsid w:val="004E7AE6"/>
    <w:rsid w:val="004E7B13"/>
    <w:rsid w:val="004E7B27"/>
    <w:rsid w:val="004E7DEB"/>
    <w:rsid w:val="004F00AB"/>
    <w:rsid w:val="004F00C3"/>
    <w:rsid w:val="004F013C"/>
    <w:rsid w:val="004F0325"/>
    <w:rsid w:val="004F043D"/>
    <w:rsid w:val="004F0443"/>
    <w:rsid w:val="004F04C6"/>
    <w:rsid w:val="004F07E6"/>
    <w:rsid w:val="004F0939"/>
    <w:rsid w:val="004F09F5"/>
    <w:rsid w:val="004F0A06"/>
    <w:rsid w:val="004F0CA7"/>
    <w:rsid w:val="004F0D01"/>
    <w:rsid w:val="004F0DA0"/>
    <w:rsid w:val="004F0DF4"/>
    <w:rsid w:val="004F0DFC"/>
    <w:rsid w:val="004F0E1C"/>
    <w:rsid w:val="004F0E4F"/>
    <w:rsid w:val="004F0F2F"/>
    <w:rsid w:val="004F10B5"/>
    <w:rsid w:val="004F10F8"/>
    <w:rsid w:val="004F1158"/>
    <w:rsid w:val="004F11A3"/>
    <w:rsid w:val="004F132A"/>
    <w:rsid w:val="004F132B"/>
    <w:rsid w:val="004F13A7"/>
    <w:rsid w:val="004F1402"/>
    <w:rsid w:val="004F140F"/>
    <w:rsid w:val="004F1465"/>
    <w:rsid w:val="004F14BE"/>
    <w:rsid w:val="004F15F5"/>
    <w:rsid w:val="004F1654"/>
    <w:rsid w:val="004F1681"/>
    <w:rsid w:val="004F1794"/>
    <w:rsid w:val="004F183B"/>
    <w:rsid w:val="004F1916"/>
    <w:rsid w:val="004F1996"/>
    <w:rsid w:val="004F1A43"/>
    <w:rsid w:val="004F1AAC"/>
    <w:rsid w:val="004F1AF7"/>
    <w:rsid w:val="004F1B98"/>
    <w:rsid w:val="004F1CE7"/>
    <w:rsid w:val="004F1DDF"/>
    <w:rsid w:val="004F1DF6"/>
    <w:rsid w:val="004F1EEC"/>
    <w:rsid w:val="004F2102"/>
    <w:rsid w:val="004F23D6"/>
    <w:rsid w:val="004F243C"/>
    <w:rsid w:val="004F245E"/>
    <w:rsid w:val="004F2503"/>
    <w:rsid w:val="004F251F"/>
    <w:rsid w:val="004F2534"/>
    <w:rsid w:val="004F26AF"/>
    <w:rsid w:val="004F26F2"/>
    <w:rsid w:val="004F278E"/>
    <w:rsid w:val="004F27E4"/>
    <w:rsid w:val="004F2A77"/>
    <w:rsid w:val="004F2B24"/>
    <w:rsid w:val="004F2D25"/>
    <w:rsid w:val="004F2D75"/>
    <w:rsid w:val="004F3037"/>
    <w:rsid w:val="004F3051"/>
    <w:rsid w:val="004F31D6"/>
    <w:rsid w:val="004F33CA"/>
    <w:rsid w:val="004F3401"/>
    <w:rsid w:val="004F340A"/>
    <w:rsid w:val="004F3411"/>
    <w:rsid w:val="004F3441"/>
    <w:rsid w:val="004F34DC"/>
    <w:rsid w:val="004F3532"/>
    <w:rsid w:val="004F358A"/>
    <w:rsid w:val="004F358D"/>
    <w:rsid w:val="004F360B"/>
    <w:rsid w:val="004F3879"/>
    <w:rsid w:val="004F38C8"/>
    <w:rsid w:val="004F396F"/>
    <w:rsid w:val="004F3AC9"/>
    <w:rsid w:val="004F3B33"/>
    <w:rsid w:val="004F3B54"/>
    <w:rsid w:val="004F3BB9"/>
    <w:rsid w:val="004F3E73"/>
    <w:rsid w:val="004F3E9B"/>
    <w:rsid w:val="004F3EBD"/>
    <w:rsid w:val="004F3F01"/>
    <w:rsid w:val="004F3FB4"/>
    <w:rsid w:val="004F4040"/>
    <w:rsid w:val="004F4150"/>
    <w:rsid w:val="004F41B2"/>
    <w:rsid w:val="004F4236"/>
    <w:rsid w:val="004F42BD"/>
    <w:rsid w:val="004F43CF"/>
    <w:rsid w:val="004F46DE"/>
    <w:rsid w:val="004F4852"/>
    <w:rsid w:val="004F4901"/>
    <w:rsid w:val="004F49B6"/>
    <w:rsid w:val="004F4A83"/>
    <w:rsid w:val="004F4AFC"/>
    <w:rsid w:val="004F4B66"/>
    <w:rsid w:val="004F4C22"/>
    <w:rsid w:val="004F4C28"/>
    <w:rsid w:val="004F4C95"/>
    <w:rsid w:val="004F4CAD"/>
    <w:rsid w:val="004F4E59"/>
    <w:rsid w:val="004F4ED9"/>
    <w:rsid w:val="004F4FB3"/>
    <w:rsid w:val="004F5004"/>
    <w:rsid w:val="004F513C"/>
    <w:rsid w:val="004F5189"/>
    <w:rsid w:val="004F51BF"/>
    <w:rsid w:val="004F52A5"/>
    <w:rsid w:val="004F537D"/>
    <w:rsid w:val="004F56D1"/>
    <w:rsid w:val="004F5740"/>
    <w:rsid w:val="004F57D7"/>
    <w:rsid w:val="004F58E4"/>
    <w:rsid w:val="004F5936"/>
    <w:rsid w:val="004F594C"/>
    <w:rsid w:val="004F5B51"/>
    <w:rsid w:val="004F5C39"/>
    <w:rsid w:val="004F60E7"/>
    <w:rsid w:val="004F61B1"/>
    <w:rsid w:val="004F61BB"/>
    <w:rsid w:val="004F62ED"/>
    <w:rsid w:val="004F63D5"/>
    <w:rsid w:val="004F63FA"/>
    <w:rsid w:val="004F6570"/>
    <w:rsid w:val="004F6626"/>
    <w:rsid w:val="004F681F"/>
    <w:rsid w:val="004F68E2"/>
    <w:rsid w:val="004F695C"/>
    <w:rsid w:val="004F6979"/>
    <w:rsid w:val="004F6984"/>
    <w:rsid w:val="004F6A51"/>
    <w:rsid w:val="004F6ACA"/>
    <w:rsid w:val="004F6B17"/>
    <w:rsid w:val="004F6B8B"/>
    <w:rsid w:val="004F6B9B"/>
    <w:rsid w:val="004F6BE3"/>
    <w:rsid w:val="004F6C58"/>
    <w:rsid w:val="004F6CD5"/>
    <w:rsid w:val="004F6D03"/>
    <w:rsid w:val="004F6D5F"/>
    <w:rsid w:val="004F6E88"/>
    <w:rsid w:val="004F6EDA"/>
    <w:rsid w:val="004F6EE1"/>
    <w:rsid w:val="004F6EEC"/>
    <w:rsid w:val="004F6EFD"/>
    <w:rsid w:val="004F6F0B"/>
    <w:rsid w:val="004F7059"/>
    <w:rsid w:val="004F71C7"/>
    <w:rsid w:val="004F7221"/>
    <w:rsid w:val="004F7295"/>
    <w:rsid w:val="004F7311"/>
    <w:rsid w:val="004F755F"/>
    <w:rsid w:val="004F77B8"/>
    <w:rsid w:val="004F7917"/>
    <w:rsid w:val="004F794A"/>
    <w:rsid w:val="004F7BFC"/>
    <w:rsid w:val="004F7C69"/>
    <w:rsid w:val="004F7C80"/>
    <w:rsid w:val="004F7CE7"/>
    <w:rsid w:val="004F7E85"/>
    <w:rsid w:val="004F7F1F"/>
    <w:rsid w:val="00500390"/>
    <w:rsid w:val="00500470"/>
    <w:rsid w:val="00500479"/>
    <w:rsid w:val="005004BB"/>
    <w:rsid w:val="00500628"/>
    <w:rsid w:val="0050063C"/>
    <w:rsid w:val="00500669"/>
    <w:rsid w:val="005006B7"/>
    <w:rsid w:val="00500786"/>
    <w:rsid w:val="00500798"/>
    <w:rsid w:val="00500811"/>
    <w:rsid w:val="005008CC"/>
    <w:rsid w:val="005009DC"/>
    <w:rsid w:val="00500B4A"/>
    <w:rsid w:val="00500C8C"/>
    <w:rsid w:val="00500D22"/>
    <w:rsid w:val="00500E25"/>
    <w:rsid w:val="00500E34"/>
    <w:rsid w:val="0050108B"/>
    <w:rsid w:val="00501096"/>
    <w:rsid w:val="00501139"/>
    <w:rsid w:val="00501375"/>
    <w:rsid w:val="005015C3"/>
    <w:rsid w:val="005015D8"/>
    <w:rsid w:val="005015FC"/>
    <w:rsid w:val="00501977"/>
    <w:rsid w:val="00501A3A"/>
    <w:rsid w:val="00501A7B"/>
    <w:rsid w:val="00501C5F"/>
    <w:rsid w:val="00501CCE"/>
    <w:rsid w:val="00501D3B"/>
    <w:rsid w:val="00501DFA"/>
    <w:rsid w:val="00501E93"/>
    <w:rsid w:val="00501EA0"/>
    <w:rsid w:val="00501ED3"/>
    <w:rsid w:val="00502040"/>
    <w:rsid w:val="00502083"/>
    <w:rsid w:val="005020C2"/>
    <w:rsid w:val="005021D8"/>
    <w:rsid w:val="005022C9"/>
    <w:rsid w:val="00502579"/>
    <w:rsid w:val="005026CE"/>
    <w:rsid w:val="00502707"/>
    <w:rsid w:val="00502725"/>
    <w:rsid w:val="005027DE"/>
    <w:rsid w:val="0050283F"/>
    <w:rsid w:val="00502902"/>
    <w:rsid w:val="00502979"/>
    <w:rsid w:val="00502A62"/>
    <w:rsid w:val="00502AB9"/>
    <w:rsid w:val="00502B8F"/>
    <w:rsid w:val="00502C52"/>
    <w:rsid w:val="00502E33"/>
    <w:rsid w:val="00502E67"/>
    <w:rsid w:val="00502E6B"/>
    <w:rsid w:val="00502F69"/>
    <w:rsid w:val="00503164"/>
    <w:rsid w:val="005031DB"/>
    <w:rsid w:val="005033AC"/>
    <w:rsid w:val="005033D0"/>
    <w:rsid w:val="00503512"/>
    <w:rsid w:val="00503622"/>
    <w:rsid w:val="0050362F"/>
    <w:rsid w:val="0050367C"/>
    <w:rsid w:val="00503695"/>
    <w:rsid w:val="005037E2"/>
    <w:rsid w:val="0050396B"/>
    <w:rsid w:val="00503A01"/>
    <w:rsid w:val="00503A47"/>
    <w:rsid w:val="00503AD0"/>
    <w:rsid w:val="00503C88"/>
    <w:rsid w:val="00503C8C"/>
    <w:rsid w:val="00503CF0"/>
    <w:rsid w:val="00503D56"/>
    <w:rsid w:val="00503DF4"/>
    <w:rsid w:val="00503E4A"/>
    <w:rsid w:val="00503E6E"/>
    <w:rsid w:val="00503FDC"/>
    <w:rsid w:val="00504065"/>
    <w:rsid w:val="00504120"/>
    <w:rsid w:val="00504137"/>
    <w:rsid w:val="0050423F"/>
    <w:rsid w:val="00504253"/>
    <w:rsid w:val="00504274"/>
    <w:rsid w:val="00504285"/>
    <w:rsid w:val="005042A2"/>
    <w:rsid w:val="005042A6"/>
    <w:rsid w:val="005042FB"/>
    <w:rsid w:val="005043C4"/>
    <w:rsid w:val="0050450A"/>
    <w:rsid w:val="00504560"/>
    <w:rsid w:val="005045AD"/>
    <w:rsid w:val="005045E9"/>
    <w:rsid w:val="005048E6"/>
    <w:rsid w:val="0050499E"/>
    <w:rsid w:val="00504B28"/>
    <w:rsid w:val="00504B43"/>
    <w:rsid w:val="00504CF1"/>
    <w:rsid w:val="00504E36"/>
    <w:rsid w:val="00504EB4"/>
    <w:rsid w:val="00504F1E"/>
    <w:rsid w:val="00505053"/>
    <w:rsid w:val="005050A8"/>
    <w:rsid w:val="00505131"/>
    <w:rsid w:val="0050519C"/>
    <w:rsid w:val="005051BA"/>
    <w:rsid w:val="005051D9"/>
    <w:rsid w:val="0050530E"/>
    <w:rsid w:val="0050532E"/>
    <w:rsid w:val="005053B5"/>
    <w:rsid w:val="00505412"/>
    <w:rsid w:val="00505444"/>
    <w:rsid w:val="0050550A"/>
    <w:rsid w:val="00505541"/>
    <w:rsid w:val="00505554"/>
    <w:rsid w:val="005055A1"/>
    <w:rsid w:val="00505617"/>
    <w:rsid w:val="005057C7"/>
    <w:rsid w:val="005057CC"/>
    <w:rsid w:val="00505817"/>
    <w:rsid w:val="00505905"/>
    <w:rsid w:val="00505AD4"/>
    <w:rsid w:val="00505B07"/>
    <w:rsid w:val="00505B50"/>
    <w:rsid w:val="00505B53"/>
    <w:rsid w:val="00505C01"/>
    <w:rsid w:val="00505CE9"/>
    <w:rsid w:val="00505D76"/>
    <w:rsid w:val="00505E50"/>
    <w:rsid w:val="00505EE0"/>
    <w:rsid w:val="00505F18"/>
    <w:rsid w:val="00506058"/>
    <w:rsid w:val="005060B7"/>
    <w:rsid w:val="0050627B"/>
    <w:rsid w:val="00506441"/>
    <w:rsid w:val="00506454"/>
    <w:rsid w:val="005064D4"/>
    <w:rsid w:val="00506790"/>
    <w:rsid w:val="0050686F"/>
    <w:rsid w:val="005068BA"/>
    <w:rsid w:val="0050690A"/>
    <w:rsid w:val="00506958"/>
    <w:rsid w:val="005069FC"/>
    <w:rsid w:val="00506B79"/>
    <w:rsid w:val="00506CD3"/>
    <w:rsid w:val="00506D58"/>
    <w:rsid w:val="00506DD8"/>
    <w:rsid w:val="00506E2E"/>
    <w:rsid w:val="00506F23"/>
    <w:rsid w:val="00506F5C"/>
    <w:rsid w:val="00506F66"/>
    <w:rsid w:val="00507098"/>
    <w:rsid w:val="0050718B"/>
    <w:rsid w:val="00507317"/>
    <w:rsid w:val="00507442"/>
    <w:rsid w:val="00507444"/>
    <w:rsid w:val="00507592"/>
    <w:rsid w:val="005075EB"/>
    <w:rsid w:val="00507766"/>
    <w:rsid w:val="0050779D"/>
    <w:rsid w:val="005077DA"/>
    <w:rsid w:val="005078C9"/>
    <w:rsid w:val="00507C63"/>
    <w:rsid w:val="00507CD8"/>
    <w:rsid w:val="00507DF4"/>
    <w:rsid w:val="00507F46"/>
    <w:rsid w:val="00510291"/>
    <w:rsid w:val="005102A1"/>
    <w:rsid w:val="005103D0"/>
    <w:rsid w:val="00510440"/>
    <w:rsid w:val="00510458"/>
    <w:rsid w:val="00510599"/>
    <w:rsid w:val="00510642"/>
    <w:rsid w:val="0051077C"/>
    <w:rsid w:val="0051091C"/>
    <w:rsid w:val="00510926"/>
    <w:rsid w:val="00510985"/>
    <w:rsid w:val="00510993"/>
    <w:rsid w:val="00510DA4"/>
    <w:rsid w:val="00510DCD"/>
    <w:rsid w:val="00510E77"/>
    <w:rsid w:val="00511392"/>
    <w:rsid w:val="00511666"/>
    <w:rsid w:val="005116AF"/>
    <w:rsid w:val="00511780"/>
    <w:rsid w:val="005119C5"/>
    <w:rsid w:val="005119D5"/>
    <w:rsid w:val="00511A8B"/>
    <w:rsid w:val="00511CB1"/>
    <w:rsid w:val="00511CD2"/>
    <w:rsid w:val="00511D49"/>
    <w:rsid w:val="00511E24"/>
    <w:rsid w:val="00511E32"/>
    <w:rsid w:val="00511E37"/>
    <w:rsid w:val="00511E5D"/>
    <w:rsid w:val="00511E61"/>
    <w:rsid w:val="00511E74"/>
    <w:rsid w:val="00511F51"/>
    <w:rsid w:val="00511F84"/>
    <w:rsid w:val="005122F8"/>
    <w:rsid w:val="005123B7"/>
    <w:rsid w:val="0051245F"/>
    <w:rsid w:val="0051248E"/>
    <w:rsid w:val="005124B4"/>
    <w:rsid w:val="005124C7"/>
    <w:rsid w:val="005124D7"/>
    <w:rsid w:val="005124E5"/>
    <w:rsid w:val="00512720"/>
    <w:rsid w:val="00512755"/>
    <w:rsid w:val="00512818"/>
    <w:rsid w:val="0051284C"/>
    <w:rsid w:val="00512A90"/>
    <w:rsid w:val="00512C49"/>
    <w:rsid w:val="00512DE2"/>
    <w:rsid w:val="00512DF4"/>
    <w:rsid w:val="00512EE2"/>
    <w:rsid w:val="00512FAA"/>
    <w:rsid w:val="005130E5"/>
    <w:rsid w:val="00513108"/>
    <w:rsid w:val="0051311D"/>
    <w:rsid w:val="00513189"/>
    <w:rsid w:val="005131ED"/>
    <w:rsid w:val="0051323D"/>
    <w:rsid w:val="0051327B"/>
    <w:rsid w:val="00513327"/>
    <w:rsid w:val="005135E1"/>
    <w:rsid w:val="00513893"/>
    <w:rsid w:val="005138D5"/>
    <w:rsid w:val="005139EA"/>
    <w:rsid w:val="00513A2B"/>
    <w:rsid w:val="00513D79"/>
    <w:rsid w:val="00513E75"/>
    <w:rsid w:val="00514048"/>
    <w:rsid w:val="005141CD"/>
    <w:rsid w:val="0051423D"/>
    <w:rsid w:val="005146A9"/>
    <w:rsid w:val="005149E0"/>
    <w:rsid w:val="00514B7C"/>
    <w:rsid w:val="00514BF1"/>
    <w:rsid w:val="00514D49"/>
    <w:rsid w:val="00514D4C"/>
    <w:rsid w:val="00514DA6"/>
    <w:rsid w:val="00514E34"/>
    <w:rsid w:val="00514EF6"/>
    <w:rsid w:val="0051505E"/>
    <w:rsid w:val="005151C5"/>
    <w:rsid w:val="005152BD"/>
    <w:rsid w:val="005152CF"/>
    <w:rsid w:val="00515313"/>
    <w:rsid w:val="0051540A"/>
    <w:rsid w:val="00515419"/>
    <w:rsid w:val="00515546"/>
    <w:rsid w:val="0051554A"/>
    <w:rsid w:val="0051554C"/>
    <w:rsid w:val="0051564D"/>
    <w:rsid w:val="0051564F"/>
    <w:rsid w:val="0051568D"/>
    <w:rsid w:val="00515698"/>
    <w:rsid w:val="005156C2"/>
    <w:rsid w:val="00515768"/>
    <w:rsid w:val="005157E1"/>
    <w:rsid w:val="00515870"/>
    <w:rsid w:val="005159CA"/>
    <w:rsid w:val="00515A39"/>
    <w:rsid w:val="00515AA5"/>
    <w:rsid w:val="00515B11"/>
    <w:rsid w:val="00515CEB"/>
    <w:rsid w:val="00515F0F"/>
    <w:rsid w:val="0051602D"/>
    <w:rsid w:val="0051604B"/>
    <w:rsid w:val="00516106"/>
    <w:rsid w:val="00516110"/>
    <w:rsid w:val="0051619A"/>
    <w:rsid w:val="005162AF"/>
    <w:rsid w:val="00516338"/>
    <w:rsid w:val="00516919"/>
    <w:rsid w:val="00516960"/>
    <w:rsid w:val="00516A6C"/>
    <w:rsid w:val="00516ADA"/>
    <w:rsid w:val="00516B08"/>
    <w:rsid w:val="00516BA4"/>
    <w:rsid w:val="00516BEC"/>
    <w:rsid w:val="00516C0A"/>
    <w:rsid w:val="00516C3B"/>
    <w:rsid w:val="00516C60"/>
    <w:rsid w:val="00516D5C"/>
    <w:rsid w:val="00516FA5"/>
    <w:rsid w:val="00517009"/>
    <w:rsid w:val="00517138"/>
    <w:rsid w:val="005171C7"/>
    <w:rsid w:val="005173DE"/>
    <w:rsid w:val="00517464"/>
    <w:rsid w:val="005175B6"/>
    <w:rsid w:val="005176C1"/>
    <w:rsid w:val="0051775E"/>
    <w:rsid w:val="00517A41"/>
    <w:rsid w:val="00517AE2"/>
    <w:rsid w:val="00517B07"/>
    <w:rsid w:val="00517CB0"/>
    <w:rsid w:val="00517ED2"/>
    <w:rsid w:val="00517F8D"/>
    <w:rsid w:val="00517FF0"/>
    <w:rsid w:val="0051AFDD"/>
    <w:rsid w:val="00520092"/>
    <w:rsid w:val="005200B1"/>
    <w:rsid w:val="00520256"/>
    <w:rsid w:val="005203CF"/>
    <w:rsid w:val="00520741"/>
    <w:rsid w:val="00520B17"/>
    <w:rsid w:val="00520BA7"/>
    <w:rsid w:val="00520BBB"/>
    <w:rsid w:val="00520BC4"/>
    <w:rsid w:val="00520E46"/>
    <w:rsid w:val="0052102D"/>
    <w:rsid w:val="005210FC"/>
    <w:rsid w:val="005211BB"/>
    <w:rsid w:val="0052129E"/>
    <w:rsid w:val="005212E0"/>
    <w:rsid w:val="0052132F"/>
    <w:rsid w:val="00521393"/>
    <w:rsid w:val="00521619"/>
    <w:rsid w:val="005216C1"/>
    <w:rsid w:val="00521791"/>
    <w:rsid w:val="005217E2"/>
    <w:rsid w:val="005217F5"/>
    <w:rsid w:val="0052183A"/>
    <w:rsid w:val="005219EF"/>
    <w:rsid w:val="00521B54"/>
    <w:rsid w:val="00521BB0"/>
    <w:rsid w:val="00521BE2"/>
    <w:rsid w:val="00521C3B"/>
    <w:rsid w:val="00521C57"/>
    <w:rsid w:val="005220A0"/>
    <w:rsid w:val="0052214B"/>
    <w:rsid w:val="005221AE"/>
    <w:rsid w:val="005222EA"/>
    <w:rsid w:val="00522383"/>
    <w:rsid w:val="005228CD"/>
    <w:rsid w:val="005229F5"/>
    <w:rsid w:val="00522A48"/>
    <w:rsid w:val="00522BD3"/>
    <w:rsid w:val="00522E95"/>
    <w:rsid w:val="00522FEA"/>
    <w:rsid w:val="00523352"/>
    <w:rsid w:val="0052347B"/>
    <w:rsid w:val="00523678"/>
    <w:rsid w:val="00523AAB"/>
    <w:rsid w:val="00523ACD"/>
    <w:rsid w:val="00523B7D"/>
    <w:rsid w:val="00523D06"/>
    <w:rsid w:val="00523E18"/>
    <w:rsid w:val="00523F02"/>
    <w:rsid w:val="00524310"/>
    <w:rsid w:val="00524332"/>
    <w:rsid w:val="0052433E"/>
    <w:rsid w:val="00524396"/>
    <w:rsid w:val="0052441D"/>
    <w:rsid w:val="00524487"/>
    <w:rsid w:val="005244EF"/>
    <w:rsid w:val="00524596"/>
    <w:rsid w:val="00524656"/>
    <w:rsid w:val="00524712"/>
    <w:rsid w:val="00524865"/>
    <w:rsid w:val="00524870"/>
    <w:rsid w:val="00524B17"/>
    <w:rsid w:val="00524CC5"/>
    <w:rsid w:val="00524D0C"/>
    <w:rsid w:val="00524D35"/>
    <w:rsid w:val="00524D76"/>
    <w:rsid w:val="00524DC6"/>
    <w:rsid w:val="00524DE7"/>
    <w:rsid w:val="00524E8F"/>
    <w:rsid w:val="00524F5D"/>
    <w:rsid w:val="00524F63"/>
    <w:rsid w:val="00525070"/>
    <w:rsid w:val="00525091"/>
    <w:rsid w:val="00525098"/>
    <w:rsid w:val="005251B5"/>
    <w:rsid w:val="00525393"/>
    <w:rsid w:val="00525456"/>
    <w:rsid w:val="005254AA"/>
    <w:rsid w:val="0052552C"/>
    <w:rsid w:val="00525716"/>
    <w:rsid w:val="0052576C"/>
    <w:rsid w:val="00525865"/>
    <w:rsid w:val="00525A1A"/>
    <w:rsid w:val="00525A41"/>
    <w:rsid w:val="00525A48"/>
    <w:rsid w:val="00525CF3"/>
    <w:rsid w:val="00525E0E"/>
    <w:rsid w:val="00526046"/>
    <w:rsid w:val="005260AA"/>
    <w:rsid w:val="0052619E"/>
    <w:rsid w:val="005262E9"/>
    <w:rsid w:val="0052634F"/>
    <w:rsid w:val="005263F2"/>
    <w:rsid w:val="00526459"/>
    <w:rsid w:val="005264BD"/>
    <w:rsid w:val="00526577"/>
    <w:rsid w:val="0052661F"/>
    <w:rsid w:val="00526784"/>
    <w:rsid w:val="00526966"/>
    <w:rsid w:val="00526971"/>
    <w:rsid w:val="00526A9E"/>
    <w:rsid w:val="00526AAF"/>
    <w:rsid w:val="00526B17"/>
    <w:rsid w:val="00526B9B"/>
    <w:rsid w:val="00526C50"/>
    <w:rsid w:val="00526D44"/>
    <w:rsid w:val="00526D98"/>
    <w:rsid w:val="00526EA2"/>
    <w:rsid w:val="005270C7"/>
    <w:rsid w:val="0052722E"/>
    <w:rsid w:val="00527236"/>
    <w:rsid w:val="00527408"/>
    <w:rsid w:val="005274AC"/>
    <w:rsid w:val="005274F8"/>
    <w:rsid w:val="00527531"/>
    <w:rsid w:val="005275E7"/>
    <w:rsid w:val="00527754"/>
    <w:rsid w:val="00527772"/>
    <w:rsid w:val="00527875"/>
    <w:rsid w:val="00527A33"/>
    <w:rsid w:val="00527A3C"/>
    <w:rsid w:val="00527C28"/>
    <w:rsid w:val="00527CA2"/>
    <w:rsid w:val="00527CAF"/>
    <w:rsid w:val="00527DA2"/>
    <w:rsid w:val="00530230"/>
    <w:rsid w:val="00530309"/>
    <w:rsid w:val="00530399"/>
    <w:rsid w:val="005303E1"/>
    <w:rsid w:val="00530452"/>
    <w:rsid w:val="00530456"/>
    <w:rsid w:val="0053051C"/>
    <w:rsid w:val="00530779"/>
    <w:rsid w:val="005308DD"/>
    <w:rsid w:val="00530989"/>
    <w:rsid w:val="00530994"/>
    <w:rsid w:val="00530A06"/>
    <w:rsid w:val="00530A33"/>
    <w:rsid w:val="00530AEB"/>
    <w:rsid w:val="00530B6A"/>
    <w:rsid w:val="00530D9B"/>
    <w:rsid w:val="00530F85"/>
    <w:rsid w:val="0053100C"/>
    <w:rsid w:val="00531182"/>
    <w:rsid w:val="005311C4"/>
    <w:rsid w:val="0053129D"/>
    <w:rsid w:val="005313FD"/>
    <w:rsid w:val="00531426"/>
    <w:rsid w:val="0053143B"/>
    <w:rsid w:val="00531564"/>
    <w:rsid w:val="005315C0"/>
    <w:rsid w:val="005315D5"/>
    <w:rsid w:val="0053176C"/>
    <w:rsid w:val="005317D7"/>
    <w:rsid w:val="0053189C"/>
    <w:rsid w:val="005318BA"/>
    <w:rsid w:val="00531958"/>
    <w:rsid w:val="005319A9"/>
    <w:rsid w:val="005319DC"/>
    <w:rsid w:val="00531D17"/>
    <w:rsid w:val="00531D1E"/>
    <w:rsid w:val="00531D29"/>
    <w:rsid w:val="00531D49"/>
    <w:rsid w:val="00531D89"/>
    <w:rsid w:val="00531E92"/>
    <w:rsid w:val="00532094"/>
    <w:rsid w:val="005320D8"/>
    <w:rsid w:val="00532184"/>
    <w:rsid w:val="00532236"/>
    <w:rsid w:val="005322DC"/>
    <w:rsid w:val="005322FB"/>
    <w:rsid w:val="005323E4"/>
    <w:rsid w:val="00532506"/>
    <w:rsid w:val="00532760"/>
    <w:rsid w:val="0053282F"/>
    <w:rsid w:val="00532833"/>
    <w:rsid w:val="00532996"/>
    <w:rsid w:val="005329DD"/>
    <w:rsid w:val="005329EA"/>
    <w:rsid w:val="00532BA5"/>
    <w:rsid w:val="00532BC3"/>
    <w:rsid w:val="00532BED"/>
    <w:rsid w:val="00532C12"/>
    <w:rsid w:val="00532C3E"/>
    <w:rsid w:val="00532CB5"/>
    <w:rsid w:val="00532CFF"/>
    <w:rsid w:val="00532D37"/>
    <w:rsid w:val="00532E13"/>
    <w:rsid w:val="00532E87"/>
    <w:rsid w:val="00533053"/>
    <w:rsid w:val="005331D9"/>
    <w:rsid w:val="00533373"/>
    <w:rsid w:val="00533669"/>
    <w:rsid w:val="005337B8"/>
    <w:rsid w:val="005338EA"/>
    <w:rsid w:val="00533904"/>
    <w:rsid w:val="005339A1"/>
    <w:rsid w:val="005339C9"/>
    <w:rsid w:val="00533B5A"/>
    <w:rsid w:val="00533BE3"/>
    <w:rsid w:val="00533DC6"/>
    <w:rsid w:val="00533ED6"/>
    <w:rsid w:val="00533F8C"/>
    <w:rsid w:val="005342BC"/>
    <w:rsid w:val="005343D1"/>
    <w:rsid w:val="00534415"/>
    <w:rsid w:val="005344B3"/>
    <w:rsid w:val="00534589"/>
    <w:rsid w:val="0053473D"/>
    <w:rsid w:val="0053474A"/>
    <w:rsid w:val="00534755"/>
    <w:rsid w:val="0053476C"/>
    <w:rsid w:val="00534960"/>
    <w:rsid w:val="00534A9B"/>
    <w:rsid w:val="00534C91"/>
    <w:rsid w:val="00534D05"/>
    <w:rsid w:val="00534D18"/>
    <w:rsid w:val="00534EC6"/>
    <w:rsid w:val="00534F3F"/>
    <w:rsid w:val="00534FBC"/>
    <w:rsid w:val="005350FC"/>
    <w:rsid w:val="0053515A"/>
    <w:rsid w:val="005351CA"/>
    <w:rsid w:val="005351D6"/>
    <w:rsid w:val="00535218"/>
    <w:rsid w:val="005352B8"/>
    <w:rsid w:val="00535373"/>
    <w:rsid w:val="005353FD"/>
    <w:rsid w:val="0053550B"/>
    <w:rsid w:val="0053555F"/>
    <w:rsid w:val="0053557B"/>
    <w:rsid w:val="005356AF"/>
    <w:rsid w:val="00535749"/>
    <w:rsid w:val="00535882"/>
    <w:rsid w:val="0053591F"/>
    <w:rsid w:val="0053592E"/>
    <w:rsid w:val="00535A2A"/>
    <w:rsid w:val="00535BA5"/>
    <w:rsid w:val="00535C63"/>
    <w:rsid w:val="00535CB6"/>
    <w:rsid w:val="00535D15"/>
    <w:rsid w:val="005360EC"/>
    <w:rsid w:val="00536131"/>
    <w:rsid w:val="00536190"/>
    <w:rsid w:val="005361CB"/>
    <w:rsid w:val="00536295"/>
    <w:rsid w:val="0053637C"/>
    <w:rsid w:val="00536614"/>
    <w:rsid w:val="0053673B"/>
    <w:rsid w:val="0053681D"/>
    <w:rsid w:val="00536848"/>
    <w:rsid w:val="0053688B"/>
    <w:rsid w:val="005368BA"/>
    <w:rsid w:val="00536B36"/>
    <w:rsid w:val="00536B6A"/>
    <w:rsid w:val="00536BBF"/>
    <w:rsid w:val="00536C27"/>
    <w:rsid w:val="00536D74"/>
    <w:rsid w:val="00536D88"/>
    <w:rsid w:val="00536DE8"/>
    <w:rsid w:val="00536EB7"/>
    <w:rsid w:val="00536F08"/>
    <w:rsid w:val="00536F9A"/>
    <w:rsid w:val="00537123"/>
    <w:rsid w:val="005376AA"/>
    <w:rsid w:val="005376EC"/>
    <w:rsid w:val="005377E6"/>
    <w:rsid w:val="00537986"/>
    <w:rsid w:val="005379EF"/>
    <w:rsid w:val="00537B35"/>
    <w:rsid w:val="00537BD0"/>
    <w:rsid w:val="00537C45"/>
    <w:rsid w:val="00537C64"/>
    <w:rsid w:val="00537CCC"/>
    <w:rsid w:val="00537D8A"/>
    <w:rsid w:val="00537F53"/>
    <w:rsid w:val="00537F9B"/>
    <w:rsid w:val="00540171"/>
    <w:rsid w:val="00540277"/>
    <w:rsid w:val="00540438"/>
    <w:rsid w:val="00540458"/>
    <w:rsid w:val="0054046D"/>
    <w:rsid w:val="0054074E"/>
    <w:rsid w:val="00540759"/>
    <w:rsid w:val="00540760"/>
    <w:rsid w:val="0054076A"/>
    <w:rsid w:val="00540775"/>
    <w:rsid w:val="0054089B"/>
    <w:rsid w:val="005408B1"/>
    <w:rsid w:val="005409AB"/>
    <w:rsid w:val="00540AD3"/>
    <w:rsid w:val="00540ADC"/>
    <w:rsid w:val="00540CB0"/>
    <w:rsid w:val="00540DA1"/>
    <w:rsid w:val="00540E95"/>
    <w:rsid w:val="00540F98"/>
    <w:rsid w:val="0054119C"/>
    <w:rsid w:val="00541249"/>
    <w:rsid w:val="0054129B"/>
    <w:rsid w:val="005412E3"/>
    <w:rsid w:val="005415B4"/>
    <w:rsid w:val="005415B8"/>
    <w:rsid w:val="00541627"/>
    <w:rsid w:val="00541702"/>
    <w:rsid w:val="00541857"/>
    <w:rsid w:val="00541879"/>
    <w:rsid w:val="005418D2"/>
    <w:rsid w:val="0054198D"/>
    <w:rsid w:val="00541B6F"/>
    <w:rsid w:val="00541C39"/>
    <w:rsid w:val="00541CF0"/>
    <w:rsid w:val="00541DFE"/>
    <w:rsid w:val="00541E65"/>
    <w:rsid w:val="00541EAB"/>
    <w:rsid w:val="00541F84"/>
    <w:rsid w:val="00542069"/>
    <w:rsid w:val="00542125"/>
    <w:rsid w:val="00542312"/>
    <w:rsid w:val="0054253D"/>
    <w:rsid w:val="005425BB"/>
    <w:rsid w:val="005427E4"/>
    <w:rsid w:val="00542857"/>
    <w:rsid w:val="00542A21"/>
    <w:rsid w:val="00542A4D"/>
    <w:rsid w:val="00542A50"/>
    <w:rsid w:val="00542AF1"/>
    <w:rsid w:val="00542AF8"/>
    <w:rsid w:val="00542B48"/>
    <w:rsid w:val="00542BFC"/>
    <w:rsid w:val="00542C6E"/>
    <w:rsid w:val="00542D76"/>
    <w:rsid w:val="00542DB5"/>
    <w:rsid w:val="00542DC3"/>
    <w:rsid w:val="00542F1A"/>
    <w:rsid w:val="0054312B"/>
    <w:rsid w:val="00543443"/>
    <w:rsid w:val="00543538"/>
    <w:rsid w:val="005435A8"/>
    <w:rsid w:val="005436FE"/>
    <w:rsid w:val="00543717"/>
    <w:rsid w:val="005437DD"/>
    <w:rsid w:val="00543877"/>
    <w:rsid w:val="00543BA5"/>
    <w:rsid w:val="00543BB7"/>
    <w:rsid w:val="00543C0F"/>
    <w:rsid w:val="00543C62"/>
    <w:rsid w:val="00543D6B"/>
    <w:rsid w:val="00543E6C"/>
    <w:rsid w:val="00543E93"/>
    <w:rsid w:val="00544184"/>
    <w:rsid w:val="005441DC"/>
    <w:rsid w:val="00544459"/>
    <w:rsid w:val="00544477"/>
    <w:rsid w:val="005444AA"/>
    <w:rsid w:val="005444C0"/>
    <w:rsid w:val="005447D1"/>
    <w:rsid w:val="00544856"/>
    <w:rsid w:val="005449B2"/>
    <w:rsid w:val="00544A1A"/>
    <w:rsid w:val="00544A4D"/>
    <w:rsid w:val="00544C5D"/>
    <w:rsid w:val="00544C65"/>
    <w:rsid w:val="00544D46"/>
    <w:rsid w:val="00544EDD"/>
    <w:rsid w:val="00544F30"/>
    <w:rsid w:val="00545102"/>
    <w:rsid w:val="00545216"/>
    <w:rsid w:val="00545437"/>
    <w:rsid w:val="0054547A"/>
    <w:rsid w:val="005455DE"/>
    <w:rsid w:val="00545699"/>
    <w:rsid w:val="005456E0"/>
    <w:rsid w:val="005456F3"/>
    <w:rsid w:val="0054587C"/>
    <w:rsid w:val="005458CF"/>
    <w:rsid w:val="00545901"/>
    <w:rsid w:val="00545944"/>
    <w:rsid w:val="00545AB8"/>
    <w:rsid w:val="00545CB3"/>
    <w:rsid w:val="00545D12"/>
    <w:rsid w:val="00545F80"/>
    <w:rsid w:val="00545FA8"/>
    <w:rsid w:val="00545FCC"/>
    <w:rsid w:val="0054609D"/>
    <w:rsid w:val="0054623A"/>
    <w:rsid w:val="005462CE"/>
    <w:rsid w:val="005463E6"/>
    <w:rsid w:val="00546707"/>
    <w:rsid w:val="005468CB"/>
    <w:rsid w:val="0054690D"/>
    <w:rsid w:val="00546957"/>
    <w:rsid w:val="0054697C"/>
    <w:rsid w:val="00546993"/>
    <w:rsid w:val="00546D4F"/>
    <w:rsid w:val="00546EB2"/>
    <w:rsid w:val="00546F19"/>
    <w:rsid w:val="005472C4"/>
    <w:rsid w:val="00547662"/>
    <w:rsid w:val="005476BF"/>
    <w:rsid w:val="00547862"/>
    <w:rsid w:val="005478CB"/>
    <w:rsid w:val="005478EB"/>
    <w:rsid w:val="005479D6"/>
    <w:rsid w:val="00547ADD"/>
    <w:rsid w:val="00547B29"/>
    <w:rsid w:val="00547DB4"/>
    <w:rsid w:val="00547F53"/>
    <w:rsid w:val="00547FAB"/>
    <w:rsid w:val="00547FFB"/>
    <w:rsid w:val="005500FC"/>
    <w:rsid w:val="00550101"/>
    <w:rsid w:val="00550147"/>
    <w:rsid w:val="0055034F"/>
    <w:rsid w:val="005503D8"/>
    <w:rsid w:val="005504F5"/>
    <w:rsid w:val="00550674"/>
    <w:rsid w:val="00550762"/>
    <w:rsid w:val="0055078A"/>
    <w:rsid w:val="005508A3"/>
    <w:rsid w:val="0055098B"/>
    <w:rsid w:val="005509C2"/>
    <w:rsid w:val="00550D2F"/>
    <w:rsid w:val="00550E2B"/>
    <w:rsid w:val="00550FDD"/>
    <w:rsid w:val="005510BE"/>
    <w:rsid w:val="005510D0"/>
    <w:rsid w:val="00551183"/>
    <w:rsid w:val="005513B2"/>
    <w:rsid w:val="00551498"/>
    <w:rsid w:val="005514D7"/>
    <w:rsid w:val="005514DE"/>
    <w:rsid w:val="005514EA"/>
    <w:rsid w:val="0055150B"/>
    <w:rsid w:val="0055152B"/>
    <w:rsid w:val="00551563"/>
    <w:rsid w:val="005515B5"/>
    <w:rsid w:val="005515F0"/>
    <w:rsid w:val="00551648"/>
    <w:rsid w:val="005516B5"/>
    <w:rsid w:val="00551789"/>
    <w:rsid w:val="005517E7"/>
    <w:rsid w:val="005517E9"/>
    <w:rsid w:val="005518B3"/>
    <w:rsid w:val="00551C7B"/>
    <w:rsid w:val="00551E75"/>
    <w:rsid w:val="00551E78"/>
    <w:rsid w:val="00551EEC"/>
    <w:rsid w:val="00552202"/>
    <w:rsid w:val="00552253"/>
    <w:rsid w:val="0055232A"/>
    <w:rsid w:val="00552415"/>
    <w:rsid w:val="005524F3"/>
    <w:rsid w:val="0055250E"/>
    <w:rsid w:val="005525A9"/>
    <w:rsid w:val="00552699"/>
    <w:rsid w:val="0055270A"/>
    <w:rsid w:val="005527E2"/>
    <w:rsid w:val="00552826"/>
    <w:rsid w:val="00552C7C"/>
    <w:rsid w:val="00552E95"/>
    <w:rsid w:val="005530C9"/>
    <w:rsid w:val="0055323D"/>
    <w:rsid w:val="00553639"/>
    <w:rsid w:val="005536CF"/>
    <w:rsid w:val="005536D7"/>
    <w:rsid w:val="0055371B"/>
    <w:rsid w:val="00553745"/>
    <w:rsid w:val="0055379F"/>
    <w:rsid w:val="00553939"/>
    <w:rsid w:val="005539BF"/>
    <w:rsid w:val="005539E2"/>
    <w:rsid w:val="00553A1B"/>
    <w:rsid w:val="00553A8C"/>
    <w:rsid w:val="00553B05"/>
    <w:rsid w:val="00553D7B"/>
    <w:rsid w:val="00553DF6"/>
    <w:rsid w:val="00553F68"/>
    <w:rsid w:val="005540F8"/>
    <w:rsid w:val="00554170"/>
    <w:rsid w:val="00554278"/>
    <w:rsid w:val="0055457A"/>
    <w:rsid w:val="00554581"/>
    <w:rsid w:val="00554629"/>
    <w:rsid w:val="00554744"/>
    <w:rsid w:val="00554799"/>
    <w:rsid w:val="005547C7"/>
    <w:rsid w:val="005547F6"/>
    <w:rsid w:val="00554A79"/>
    <w:rsid w:val="00554AAF"/>
    <w:rsid w:val="00554B4E"/>
    <w:rsid w:val="00554B68"/>
    <w:rsid w:val="00554B9B"/>
    <w:rsid w:val="00554BA4"/>
    <w:rsid w:val="00554BFD"/>
    <w:rsid w:val="00554C2F"/>
    <w:rsid w:val="00554ED7"/>
    <w:rsid w:val="005550F7"/>
    <w:rsid w:val="005552FD"/>
    <w:rsid w:val="005553E7"/>
    <w:rsid w:val="0055550B"/>
    <w:rsid w:val="005556C4"/>
    <w:rsid w:val="00555735"/>
    <w:rsid w:val="005558BF"/>
    <w:rsid w:val="005558F6"/>
    <w:rsid w:val="00555901"/>
    <w:rsid w:val="00555951"/>
    <w:rsid w:val="0055595D"/>
    <w:rsid w:val="005559F4"/>
    <w:rsid w:val="005559F7"/>
    <w:rsid w:val="00555B47"/>
    <w:rsid w:val="00555DF1"/>
    <w:rsid w:val="00555E10"/>
    <w:rsid w:val="00555FB0"/>
    <w:rsid w:val="00555FC4"/>
    <w:rsid w:val="00556058"/>
    <w:rsid w:val="005562BA"/>
    <w:rsid w:val="0055634F"/>
    <w:rsid w:val="0055637D"/>
    <w:rsid w:val="005563D2"/>
    <w:rsid w:val="005564BE"/>
    <w:rsid w:val="00556581"/>
    <w:rsid w:val="005565BD"/>
    <w:rsid w:val="00556717"/>
    <w:rsid w:val="0055695A"/>
    <w:rsid w:val="00556CB9"/>
    <w:rsid w:val="00556D35"/>
    <w:rsid w:val="00556DF2"/>
    <w:rsid w:val="00556E44"/>
    <w:rsid w:val="00556E73"/>
    <w:rsid w:val="0055723F"/>
    <w:rsid w:val="00557252"/>
    <w:rsid w:val="005572DE"/>
    <w:rsid w:val="0055732F"/>
    <w:rsid w:val="00557520"/>
    <w:rsid w:val="0055777E"/>
    <w:rsid w:val="0055778D"/>
    <w:rsid w:val="00557A00"/>
    <w:rsid w:val="00557B4F"/>
    <w:rsid w:val="00557B61"/>
    <w:rsid w:val="00557B69"/>
    <w:rsid w:val="00557FBB"/>
    <w:rsid w:val="005600E5"/>
    <w:rsid w:val="005600FF"/>
    <w:rsid w:val="005601E1"/>
    <w:rsid w:val="005601EC"/>
    <w:rsid w:val="00560218"/>
    <w:rsid w:val="005602B2"/>
    <w:rsid w:val="00560335"/>
    <w:rsid w:val="00560418"/>
    <w:rsid w:val="0056051F"/>
    <w:rsid w:val="005605B7"/>
    <w:rsid w:val="00560645"/>
    <w:rsid w:val="00560670"/>
    <w:rsid w:val="005606AC"/>
    <w:rsid w:val="00560808"/>
    <w:rsid w:val="005608BB"/>
    <w:rsid w:val="005608BE"/>
    <w:rsid w:val="005608FE"/>
    <w:rsid w:val="0056097D"/>
    <w:rsid w:val="00560980"/>
    <w:rsid w:val="00560ADC"/>
    <w:rsid w:val="00560ADF"/>
    <w:rsid w:val="00560B27"/>
    <w:rsid w:val="00560C5F"/>
    <w:rsid w:val="00560DB4"/>
    <w:rsid w:val="00561053"/>
    <w:rsid w:val="005610DB"/>
    <w:rsid w:val="005611B1"/>
    <w:rsid w:val="0056124B"/>
    <w:rsid w:val="0056134C"/>
    <w:rsid w:val="005614C9"/>
    <w:rsid w:val="00561600"/>
    <w:rsid w:val="00561729"/>
    <w:rsid w:val="00561799"/>
    <w:rsid w:val="005618DE"/>
    <w:rsid w:val="005618E9"/>
    <w:rsid w:val="00561963"/>
    <w:rsid w:val="00561A1E"/>
    <w:rsid w:val="00561B76"/>
    <w:rsid w:val="00561BC4"/>
    <w:rsid w:val="00561CB8"/>
    <w:rsid w:val="00561CC3"/>
    <w:rsid w:val="00561E6E"/>
    <w:rsid w:val="00561EB5"/>
    <w:rsid w:val="00561F07"/>
    <w:rsid w:val="00561F34"/>
    <w:rsid w:val="005621FD"/>
    <w:rsid w:val="005623E7"/>
    <w:rsid w:val="005625B5"/>
    <w:rsid w:val="005626BB"/>
    <w:rsid w:val="00562748"/>
    <w:rsid w:val="005627AF"/>
    <w:rsid w:val="005627D3"/>
    <w:rsid w:val="00562D7A"/>
    <w:rsid w:val="00562D89"/>
    <w:rsid w:val="00562E40"/>
    <w:rsid w:val="00563217"/>
    <w:rsid w:val="0056332C"/>
    <w:rsid w:val="0056334D"/>
    <w:rsid w:val="0056362D"/>
    <w:rsid w:val="005637B1"/>
    <w:rsid w:val="00563DEF"/>
    <w:rsid w:val="00563E0A"/>
    <w:rsid w:val="00563E86"/>
    <w:rsid w:val="00563EBF"/>
    <w:rsid w:val="00563ED1"/>
    <w:rsid w:val="00563F8F"/>
    <w:rsid w:val="00564176"/>
    <w:rsid w:val="00564260"/>
    <w:rsid w:val="005642B0"/>
    <w:rsid w:val="00564375"/>
    <w:rsid w:val="0056442E"/>
    <w:rsid w:val="0056463D"/>
    <w:rsid w:val="00564652"/>
    <w:rsid w:val="005646C3"/>
    <w:rsid w:val="00564711"/>
    <w:rsid w:val="00564810"/>
    <w:rsid w:val="00564858"/>
    <w:rsid w:val="005649E8"/>
    <w:rsid w:val="00564A46"/>
    <w:rsid w:val="00564B3B"/>
    <w:rsid w:val="00564B89"/>
    <w:rsid w:val="00564C4B"/>
    <w:rsid w:val="00564C55"/>
    <w:rsid w:val="00564CC6"/>
    <w:rsid w:val="00564D07"/>
    <w:rsid w:val="00564E63"/>
    <w:rsid w:val="00564E8F"/>
    <w:rsid w:val="00564EA7"/>
    <w:rsid w:val="00565024"/>
    <w:rsid w:val="005650B5"/>
    <w:rsid w:val="005650F1"/>
    <w:rsid w:val="0056516D"/>
    <w:rsid w:val="0056533B"/>
    <w:rsid w:val="005655F8"/>
    <w:rsid w:val="0056589F"/>
    <w:rsid w:val="00565953"/>
    <w:rsid w:val="00565A34"/>
    <w:rsid w:val="00565A88"/>
    <w:rsid w:val="00565ADB"/>
    <w:rsid w:val="00565AE9"/>
    <w:rsid w:val="00565CD4"/>
    <w:rsid w:val="00565CDB"/>
    <w:rsid w:val="00565D56"/>
    <w:rsid w:val="00565D78"/>
    <w:rsid w:val="00565D97"/>
    <w:rsid w:val="00565D9F"/>
    <w:rsid w:val="00565DB4"/>
    <w:rsid w:val="00565EB4"/>
    <w:rsid w:val="00566024"/>
    <w:rsid w:val="00566036"/>
    <w:rsid w:val="0056606E"/>
    <w:rsid w:val="0056642A"/>
    <w:rsid w:val="00566459"/>
    <w:rsid w:val="00566522"/>
    <w:rsid w:val="00566575"/>
    <w:rsid w:val="005666F6"/>
    <w:rsid w:val="0056673D"/>
    <w:rsid w:val="00566831"/>
    <w:rsid w:val="0056692E"/>
    <w:rsid w:val="005669F2"/>
    <w:rsid w:val="00566A48"/>
    <w:rsid w:val="00566A90"/>
    <w:rsid w:val="00566C7F"/>
    <w:rsid w:val="00566CC8"/>
    <w:rsid w:val="00566CE7"/>
    <w:rsid w:val="00566F96"/>
    <w:rsid w:val="00567038"/>
    <w:rsid w:val="0056712E"/>
    <w:rsid w:val="0056756E"/>
    <w:rsid w:val="005675B2"/>
    <w:rsid w:val="00567610"/>
    <w:rsid w:val="005676D7"/>
    <w:rsid w:val="0056785D"/>
    <w:rsid w:val="005678D7"/>
    <w:rsid w:val="00567958"/>
    <w:rsid w:val="0056798D"/>
    <w:rsid w:val="005679A9"/>
    <w:rsid w:val="00567B17"/>
    <w:rsid w:val="00567B1C"/>
    <w:rsid w:val="00567C2A"/>
    <w:rsid w:val="00567D1E"/>
    <w:rsid w:val="00567DCE"/>
    <w:rsid w:val="00567E2E"/>
    <w:rsid w:val="00567F60"/>
    <w:rsid w:val="00570052"/>
    <w:rsid w:val="00570074"/>
    <w:rsid w:val="0057013E"/>
    <w:rsid w:val="00570172"/>
    <w:rsid w:val="00570213"/>
    <w:rsid w:val="00570218"/>
    <w:rsid w:val="0057030B"/>
    <w:rsid w:val="00570671"/>
    <w:rsid w:val="00570819"/>
    <w:rsid w:val="005708DA"/>
    <w:rsid w:val="00570B3B"/>
    <w:rsid w:val="00570BE1"/>
    <w:rsid w:val="00570DB0"/>
    <w:rsid w:val="00570DC1"/>
    <w:rsid w:val="00570E46"/>
    <w:rsid w:val="00570F21"/>
    <w:rsid w:val="00570F8F"/>
    <w:rsid w:val="005712A8"/>
    <w:rsid w:val="005713B1"/>
    <w:rsid w:val="00571440"/>
    <w:rsid w:val="005714AC"/>
    <w:rsid w:val="005715D2"/>
    <w:rsid w:val="0057183C"/>
    <w:rsid w:val="0057187F"/>
    <w:rsid w:val="0057189A"/>
    <w:rsid w:val="005718CB"/>
    <w:rsid w:val="00571972"/>
    <w:rsid w:val="005719CD"/>
    <w:rsid w:val="005719E6"/>
    <w:rsid w:val="00571A80"/>
    <w:rsid w:val="00571AFD"/>
    <w:rsid w:val="00571C53"/>
    <w:rsid w:val="00571C77"/>
    <w:rsid w:val="00571CAB"/>
    <w:rsid w:val="00571D92"/>
    <w:rsid w:val="00571F6E"/>
    <w:rsid w:val="00571FCC"/>
    <w:rsid w:val="00572144"/>
    <w:rsid w:val="00572172"/>
    <w:rsid w:val="00572195"/>
    <w:rsid w:val="0057220E"/>
    <w:rsid w:val="00572226"/>
    <w:rsid w:val="0057228C"/>
    <w:rsid w:val="005722C6"/>
    <w:rsid w:val="005722F4"/>
    <w:rsid w:val="00572359"/>
    <w:rsid w:val="005724F0"/>
    <w:rsid w:val="005725D3"/>
    <w:rsid w:val="00572650"/>
    <w:rsid w:val="005728A4"/>
    <w:rsid w:val="00572936"/>
    <w:rsid w:val="00572A0A"/>
    <w:rsid w:val="00572A1D"/>
    <w:rsid w:val="00572AEE"/>
    <w:rsid w:val="00572DD8"/>
    <w:rsid w:val="00572E16"/>
    <w:rsid w:val="00572ECA"/>
    <w:rsid w:val="00572F7F"/>
    <w:rsid w:val="00572F86"/>
    <w:rsid w:val="00573117"/>
    <w:rsid w:val="0057319C"/>
    <w:rsid w:val="00573227"/>
    <w:rsid w:val="005733FF"/>
    <w:rsid w:val="0057369D"/>
    <w:rsid w:val="00573A40"/>
    <w:rsid w:val="00573A75"/>
    <w:rsid w:val="00573C91"/>
    <w:rsid w:val="00573CE5"/>
    <w:rsid w:val="00573D9A"/>
    <w:rsid w:val="00573DEC"/>
    <w:rsid w:val="00573E77"/>
    <w:rsid w:val="00573EB8"/>
    <w:rsid w:val="00573FA8"/>
    <w:rsid w:val="00573FB3"/>
    <w:rsid w:val="00573FD2"/>
    <w:rsid w:val="00574039"/>
    <w:rsid w:val="00574057"/>
    <w:rsid w:val="005741A2"/>
    <w:rsid w:val="00574436"/>
    <w:rsid w:val="0057452C"/>
    <w:rsid w:val="00574560"/>
    <w:rsid w:val="005747FE"/>
    <w:rsid w:val="00574882"/>
    <w:rsid w:val="005748AC"/>
    <w:rsid w:val="00574912"/>
    <w:rsid w:val="005749AA"/>
    <w:rsid w:val="00574A67"/>
    <w:rsid w:val="00574C7E"/>
    <w:rsid w:val="00574C92"/>
    <w:rsid w:val="00574C98"/>
    <w:rsid w:val="00574ED6"/>
    <w:rsid w:val="00574F84"/>
    <w:rsid w:val="005753B7"/>
    <w:rsid w:val="005753F6"/>
    <w:rsid w:val="0057540C"/>
    <w:rsid w:val="0057552F"/>
    <w:rsid w:val="005755CB"/>
    <w:rsid w:val="0057581A"/>
    <w:rsid w:val="00575851"/>
    <w:rsid w:val="005758BA"/>
    <w:rsid w:val="00575906"/>
    <w:rsid w:val="00575974"/>
    <w:rsid w:val="00575AC0"/>
    <w:rsid w:val="00575BA8"/>
    <w:rsid w:val="00575FCF"/>
    <w:rsid w:val="0057607A"/>
    <w:rsid w:val="00576157"/>
    <w:rsid w:val="005761D6"/>
    <w:rsid w:val="00576296"/>
    <w:rsid w:val="0057630A"/>
    <w:rsid w:val="005763FC"/>
    <w:rsid w:val="005764D4"/>
    <w:rsid w:val="00576574"/>
    <w:rsid w:val="0057664A"/>
    <w:rsid w:val="005766B9"/>
    <w:rsid w:val="005766C4"/>
    <w:rsid w:val="0057673B"/>
    <w:rsid w:val="00576752"/>
    <w:rsid w:val="005767FA"/>
    <w:rsid w:val="00576856"/>
    <w:rsid w:val="0057688B"/>
    <w:rsid w:val="00576965"/>
    <w:rsid w:val="005769A2"/>
    <w:rsid w:val="00576A16"/>
    <w:rsid w:val="00576D99"/>
    <w:rsid w:val="00576DB5"/>
    <w:rsid w:val="00576E90"/>
    <w:rsid w:val="00576EB4"/>
    <w:rsid w:val="00576FCD"/>
    <w:rsid w:val="00576FD5"/>
    <w:rsid w:val="00577032"/>
    <w:rsid w:val="005770C0"/>
    <w:rsid w:val="0057712E"/>
    <w:rsid w:val="005771F7"/>
    <w:rsid w:val="00577331"/>
    <w:rsid w:val="0057745D"/>
    <w:rsid w:val="005774BE"/>
    <w:rsid w:val="005774D9"/>
    <w:rsid w:val="0057773C"/>
    <w:rsid w:val="0057774E"/>
    <w:rsid w:val="005778FB"/>
    <w:rsid w:val="005779DB"/>
    <w:rsid w:val="00577B1E"/>
    <w:rsid w:val="00577B22"/>
    <w:rsid w:val="00577B30"/>
    <w:rsid w:val="00577BAE"/>
    <w:rsid w:val="00577C94"/>
    <w:rsid w:val="00577DCB"/>
    <w:rsid w:val="00577EB4"/>
    <w:rsid w:val="00577F57"/>
    <w:rsid w:val="00577F81"/>
    <w:rsid w:val="00577FAC"/>
    <w:rsid w:val="00577FF4"/>
    <w:rsid w:val="00580136"/>
    <w:rsid w:val="00580362"/>
    <w:rsid w:val="00580465"/>
    <w:rsid w:val="005805AD"/>
    <w:rsid w:val="0058080A"/>
    <w:rsid w:val="00580845"/>
    <w:rsid w:val="00580873"/>
    <w:rsid w:val="00580AAB"/>
    <w:rsid w:val="00580AE3"/>
    <w:rsid w:val="00580BC8"/>
    <w:rsid w:val="00580DC1"/>
    <w:rsid w:val="00580E00"/>
    <w:rsid w:val="00580EBD"/>
    <w:rsid w:val="00580F04"/>
    <w:rsid w:val="00580FB0"/>
    <w:rsid w:val="0058110C"/>
    <w:rsid w:val="00581153"/>
    <w:rsid w:val="0058118F"/>
    <w:rsid w:val="0058129C"/>
    <w:rsid w:val="0058139F"/>
    <w:rsid w:val="005813E1"/>
    <w:rsid w:val="005813E7"/>
    <w:rsid w:val="00581446"/>
    <w:rsid w:val="00581638"/>
    <w:rsid w:val="005816E0"/>
    <w:rsid w:val="0058171F"/>
    <w:rsid w:val="0058179C"/>
    <w:rsid w:val="00581889"/>
    <w:rsid w:val="00581905"/>
    <w:rsid w:val="00581BDD"/>
    <w:rsid w:val="00581C9F"/>
    <w:rsid w:val="00581CBC"/>
    <w:rsid w:val="00581E74"/>
    <w:rsid w:val="00582013"/>
    <w:rsid w:val="005820B8"/>
    <w:rsid w:val="005820EC"/>
    <w:rsid w:val="0058210C"/>
    <w:rsid w:val="0058216F"/>
    <w:rsid w:val="005821F2"/>
    <w:rsid w:val="00582251"/>
    <w:rsid w:val="0058246F"/>
    <w:rsid w:val="00582551"/>
    <w:rsid w:val="00582554"/>
    <w:rsid w:val="005825C6"/>
    <w:rsid w:val="005825CA"/>
    <w:rsid w:val="00582768"/>
    <w:rsid w:val="005829AE"/>
    <w:rsid w:val="00582A5F"/>
    <w:rsid w:val="00582A65"/>
    <w:rsid w:val="00582AC9"/>
    <w:rsid w:val="00582AE0"/>
    <w:rsid w:val="00582B10"/>
    <w:rsid w:val="00582B68"/>
    <w:rsid w:val="00582D0A"/>
    <w:rsid w:val="00582D46"/>
    <w:rsid w:val="00582DEA"/>
    <w:rsid w:val="00583010"/>
    <w:rsid w:val="00583113"/>
    <w:rsid w:val="00583294"/>
    <w:rsid w:val="005832D9"/>
    <w:rsid w:val="005833D1"/>
    <w:rsid w:val="00583461"/>
    <w:rsid w:val="005834FF"/>
    <w:rsid w:val="00583573"/>
    <w:rsid w:val="0058368B"/>
    <w:rsid w:val="00583936"/>
    <w:rsid w:val="00583A62"/>
    <w:rsid w:val="00583C77"/>
    <w:rsid w:val="00583C94"/>
    <w:rsid w:val="00583DB5"/>
    <w:rsid w:val="00583DC3"/>
    <w:rsid w:val="00583E69"/>
    <w:rsid w:val="00584014"/>
    <w:rsid w:val="0058421D"/>
    <w:rsid w:val="00584225"/>
    <w:rsid w:val="005846E2"/>
    <w:rsid w:val="005846E5"/>
    <w:rsid w:val="00584775"/>
    <w:rsid w:val="00584847"/>
    <w:rsid w:val="00584881"/>
    <w:rsid w:val="00584C4C"/>
    <w:rsid w:val="00584E83"/>
    <w:rsid w:val="00584EEF"/>
    <w:rsid w:val="00585250"/>
    <w:rsid w:val="005853C9"/>
    <w:rsid w:val="0058542C"/>
    <w:rsid w:val="00585512"/>
    <w:rsid w:val="00585579"/>
    <w:rsid w:val="00585589"/>
    <w:rsid w:val="005856A4"/>
    <w:rsid w:val="00585770"/>
    <w:rsid w:val="005858E7"/>
    <w:rsid w:val="0058591F"/>
    <w:rsid w:val="00585952"/>
    <w:rsid w:val="00585997"/>
    <w:rsid w:val="005859CB"/>
    <w:rsid w:val="00585A49"/>
    <w:rsid w:val="00585AE4"/>
    <w:rsid w:val="00585AE5"/>
    <w:rsid w:val="00585B4D"/>
    <w:rsid w:val="00585E20"/>
    <w:rsid w:val="00585F56"/>
    <w:rsid w:val="00585FC6"/>
    <w:rsid w:val="005861E3"/>
    <w:rsid w:val="005862C9"/>
    <w:rsid w:val="0058669C"/>
    <w:rsid w:val="00586740"/>
    <w:rsid w:val="0058685D"/>
    <w:rsid w:val="00586874"/>
    <w:rsid w:val="005869CE"/>
    <w:rsid w:val="00586A7F"/>
    <w:rsid w:val="00586A82"/>
    <w:rsid w:val="00586B20"/>
    <w:rsid w:val="00586B47"/>
    <w:rsid w:val="00586B85"/>
    <w:rsid w:val="00586BD3"/>
    <w:rsid w:val="00586D8E"/>
    <w:rsid w:val="00586E56"/>
    <w:rsid w:val="00586F32"/>
    <w:rsid w:val="00586F7F"/>
    <w:rsid w:val="00586FEE"/>
    <w:rsid w:val="00587426"/>
    <w:rsid w:val="005874E1"/>
    <w:rsid w:val="0058768E"/>
    <w:rsid w:val="00587B21"/>
    <w:rsid w:val="00587B6D"/>
    <w:rsid w:val="00587BA3"/>
    <w:rsid w:val="00587CBC"/>
    <w:rsid w:val="00587D57"/>
    <w:rsid w:val="00587D62"/>
    <w:rsid w:val="00587DAA"/>
    <w:rsid w:val="00587E36"/>
    <w:rsid w:val="00587EC0"/>
    <w:rsid w:val="005900A8"/>
    <w:rsid w:val="005900D1"/>
    <w:rsid w:val="0059010F"/>
    <w:rsid w:val="00590152"/>
    <w:rsid w:val="00590159"/>
    <w:rsid w:val="0059017D"/>
    <w:rsid w:val="005902A9"/>
    <w:rsid w:val="005902BF"/>
    <w:rsid w:val="005903CB"/>
    <w:rsid w:val="00590430"/>
    <w:rsid w:val="00590730"/>
    <w:rsid w:val="0059076C"/>
    <w:rsid w:val="00590807"/>
    <w:rsid w:val="00590A42"/>
    <w:rsid w:val="00590AAD"/>
    <w:rsid w:val="00590C67"/>
    <w:rsid w:val="00590EC7"/>
    <w:rsid w:val="00590FC6"/>
    <w:rsid w:val="00591223"/>
    <w:rsid w:val="00591278"/>
    <w:rsid w:val="005913E7"/>
    <w:rsid w:val="0059140B"/>
    <w:rsid w:val="00591425"/>
    <w:rsid w:val="0059171A"/>
    <w:rsid w:val="00591874"/>
    <w:rsid w:val="005918C7"/>
    <w:rsid w:val="00591A81"/>
    <w:rsid w:val="00591AF3"/>
    <w:rsid w:val="00591FEC"/>
    <w:rsid w:val="0059200F"/>
    <w:rsid w:val="00592155"/>
    <w:rsid w:val="0059220A"/>
    <w:rsid w:val="00592228"/>
    <w:rsid w:val="00592365"/>
    <w:rsid w:val="005923E4"/>
    <w:rsid w:val="00592469"/>
    <w:rsid w:val="005924AD"/>
    <w:rsid w:val="005924FA"/>
    <w:rsid w:val="00592658"/>
    <w:rsid w:val="005926A7"/>
    <w:rsid w:val="0059288A"/>
    <w:rsid w:val="005929E7"/>
    <w:rsid w:val="00592AEC"/>
    <w:rsid w:val="00592BC4"/>
    <w:rsid w:val="00592C73"/>
    <w:rsid w:val="00592F3C"/>
    <w:rsid w:val="00592F7A"/>
    <w:rsid w:val="00592FF0"/>
    <w:rsid w:val="00593150"/>
    <w:rsid w:val="0059316F"/>
    <w:rsid w:val="005931D3"/>
    <w:rsid w:val="0059334E"/>
    <w:rsid w:val="005933D7"/>
    <w:rsid w:val="00593427"/>
    <w:rsid w:val="0059357F"/>
    <w:rsid w:val="00593774"/>
    <w:rsid w:val="0059386C"/>
    <w:rsid w:val="005938D2"/>
    <w:rsid w:val="00593B38"/>
    <w:rsid w:val="00593CFF"/>
    <w:rsid w:val="00593D5D"/>
    <w:rsid w:val="00593D83"/>
    <w:rsid w:val="00593E63"/>
    <w:rsid w:val="00593EA5"/>
    <w:rsid w:val="0059416D"/>
    <w:rsid w:val="0059418A"/>
    <w:rsid w:val="005941A8"/>
    <w:rsid w:val="005941BA"/>
    <w:rsid w:val="005942D1"/>
    <w:rsid w:val="005943B8"/>
    <w:rsid w:val="00594542"/>
    <w:rsid w:val="00594583"/>
    <w:rsid w:val="005945D0"/>
    <w:rsid w:val="005945F4"/>
    <w:rsid w:val="0059468B"/>
    <w:rsid w:val="00594837"/>
    <w:rsid w:val="00594B19"/>
    <w:rsid w:val="00594C3E"/>
    <w:rsid w:val="00594D00"/>
    <w:rsid w:val="00594DEA"/>
    <w:rsid w:val="00594E75"/>
    <w:rsid w:val="00594EA0"/>
    <w:rsid w:val="00595032"/>
    <w:rsid w:val="0059506F"/>
    <w:rsid w:val="005951FD"/>
    <w:rsid w:val="005952F0"/>
    <w:rsid w:val="005954B5"/>
    <w:rsid w:val="005954D8"/>
    <w:rsid w:val="00595509"/>
    <w:rsid w:val="0059556F"/>
    <w:rsid w:val="00595725"/>
    <w:rsid w:val="00595776"/>
    <w:rsid w:val="0059577E"/>
    <w:rsid w:val="005959F4"/>
    <w:rsid w:val="00595B81"/>
    <w:rsid w:val="00595BDC"/>
    <w:rsid w:val="00595BEE"/>
    <w:rsid w:val="00595C49"/>
    <w:rsid w:val="00595CA5"/>
    <w:rsid w:val="00595CB5"/>
    <w:rsid w:val="00595DFF"/>
    <w:rsid w:val="00595EFE"/>
    <w:rsid w:val="0059619D"/>
    <w:rsid w:val="0059628E"/>
    <w:rsid w:val="0059643F"/>
    <w:rsid w:val="005966CC"/>
    <w:rsid w:val="0059677E"/>
    <w:rsid w:val="005967A7"/>
    <w:rsid w:val="005967DC"/>
    <w:rsid w:val="00596838"/>
    <w:rsid w:val="00596AFB"/>
    <w:rsid w:val="00596BB3"/>
    <w:rsid w:val="00596C1F"/>
    <w:rsid w:val="00596CF1"/>
    <w:rsid w:val="00596D89"/>
    <w:rsid w:val="005970A4"/>
    <w:rsid w:val="00597168"/>
    <w:rsid w:val="00597321"/>
    <w:rsid w:val="005974C4"/>
    <w:rsid w:val="0059779F"/>
    <w:rsid w:val="005977EF"/>
    <w:rsid w:val="0059783E"/>
    <w:rsid w:val="0059788B"/>
    <w:rsid w:val="005978A4"/>
    <w:rsid w:val="005979A4"/>
    <w:rsid w:val="00597A8A"/>
    <w:rsid w:val="00597A98"/>
    <w:rsid w:val="00597C9C"/>
    <w:rsid w:val="00597CCE"/>
    <w:rsid w:val="00597D78"/>
    <w:rsid w:val="00597E8C"/>
    <w:rsid w:val="005A0111"/>
    <w:rsid w:val="005A0165"/>
    <w:rsid w:val="005A026A"/>
    <w:rsid w:val="005A04BC"/>
    <w:rsid w:val="005A04C4"/>
    <w:rsid w:val="005A04D9"/>
    <w:rsid w:val="005A04E1"/>
    <w:rsid w:val="005A0610"/>
    <w:rsid w:val="005A0681"/>
    <w:rsid w:val="005A06E6"/>
    <w:rsid w:val="005A07E3"/>
    <w:rsid w:val="005A08E2"/>
    <w:rsid w:val="005A0A0E"/>
    <w:rsid w:val="005A0B26"/>
    <w:rsid w:val="005A0B92"/>
    <w:rsid w:val="005A0C24"/>
    <w:rsid w:val="005A0C3E"/>
    <w:rsid w:val="005A124F"/>
    <w:rsid w:val="005A132E"/>
    <w:rsid w:val="005A161A"/>
    <w:rsid w:val="005A16D6"/>
    <w:rsid w:val="005A16E7"/>
    <w:rsid w:val="005A1956"/>
    <w:rsid w:val="005A1961"/>
    <w:rsid w:val="005A196F"/>
    <w:rsid w:val="005A1B39"/>
    <w:rsid w:val="005A1B9A"/>
    <w:rsid w:val="005A1CAB"/>
    <w:rsid w:val="005A1CBA"/>
    <w:rsid w:val="005A1D9B"/>
    <w:rsid w:val="005A1FE3"/>
    <w:rsid w:val="005A21E7"/>
    <w:rsid w:val="005A2211"/>
    <w:rsid w:val="005A2268"/>
    <w:rsid w:val="005A2278"/>
    <w:rsid w:val="005A231C"/>
    <w:rsid w:val="005A2388"/>
    <w:rsid w:val="005A246D"/>
    <w:rsid w:val="005A2496"/>
    <w:rsid w:val="005A256E"/>
    <w:rsid w:val="005A2621"/>
    <w:rsid w:val="005A264B"/>
    <w:rsid w:val="005A28CB"/>
    <w:rsid w:val="005A29C5"/>
    <w:rsid w:val="005A2A4C"/>
    <w:rsid w:val="005A2A77"/>
    <w:rsid w:val="005A2ADD"/>
    <w:rsid w:val="005A2AFB"/>
    <w:rsid w:val="005A2B3C"/>
    <w:rsid w:val="005A2BE2"/>
    <w:rsid w:val="005A2C78"/>
    <w:rsid w:val="005A2ED0"/>
    <w:rsid w:val="005A2EF8"/>
    <w:rsid w:val="005A2F3E"/>
    <w:rsid w:val="005A3037"/>
    <w:rsid w:val="005A3051"/>
    <w:rsid w:val="005A309F"/>
    <w:rsid w:val="005A31CE"/>
    <w:rsid w:val="005A3207"/>
    <w:rsid w:val="005A334F"/>
    <w:rsid w:val="005A33F8"/>
    <w:rsid w:val="005A34EC"/>
    <w:rsid w:val="005A3562"/>
    <w:rsid w:val="005A360B"/>
    <w:rsid w:val="005A3636"/>
    <w:rsid w:val="005A365D"/>
    <w:rsid w:val="005A36EE"/>
    <w:rsid w:val="005A3760"/>
    <w:rsid w:val="005A3791"/>
    <w:rsid w:val="005A37AE"/>
    <w:rsid w:val="005A38B9"/>
    <w:rsid w:val="005A396F"/>
    <w:rsid w:val="005A3A1A"/>
    <w:rsid w:val="005A3A1D"/>
    <w:rsid w:val="005A3A44"/>
    <w:rsid w:val="005A3AFE"/>
    <w:rsid w:val="005A3B00"/>
    <w:rsid w:val="005A3B96"/>
    <w:rsid w:val="005A3C70"/>
    <w:rsid w:val="005A3CD9"/>
    <w:rsid w:val="005A3DD0"/>
    <w:rsid w:val="005A3F05"/>
    <w:rsid w:val="005A3FEF"/>
    <w:rsid w:val="005A41C2"/>
    <w:rsid w:val="005A4280"/>
    <w:rsid w:val="005A42CE"/>
    <w:rsid w:val="005A4313"/>
    <w:rsid w:val="005A46B2"/>
    <w:rsid w:val="005A470F"/>
    <w:rsid w:val="005A4721"/>
    <w:rsid w:val="005A473D"/>
    <w:rsid w:val="005A477F"/>
    <w:rsid w:val="005A479D"/>
    <w:rsid w:val="005A492B"/>
    <w:rsid w:val="005A4932"/>
    <w:rsid w:val="005A4AF1"/>
    <w:rsid w:val="005A4BCC"/>
    <w:rsid w:val="005A4C82"/>
    <w:rsid w:val="005A50DE"/>
    <w:rsid w:val="005A5152"/>
    <w:rsid w:val="005A534F"/>
    <w:rsid w:val="005A53FE"/>
    <w:rsid w:val="005A5424"/>
    <w:rsid w:val="005A5658"/>
    <w:rsid w:val="005A5864"/>
    <w:rsid w:val="005A58BD"/>
    <w:rsid w:val="005A594A"/>
    <w:rsid w:val="005A594D"/>
    <w:rsid w:val="005A5ADD"/>
    <w:rsid w:val="005A5BC8"/>
    <w:rsid w:val="005A5CEE"/>
    <w:rsid w:val="005A5D01"/>
    <w:rsid w:val="005A5DBF"/>
    <w:rsid w:val="005A5FB9"/>
    <w:rsid w:val="005A5FFF"/>
    <w:rsid w:val="005A6021"/>
    <w:rsid w:val="005A606C"/>
    <w:rsid w:val="005A6234"/>
    <w:rsid w:val="005A62FA"/>
    <w:rsid w:val="005A641D"/>
    <w:rsid w:val="005A65BF"/>
    <w:rsid w:val="005A6629"/>
    <w:rsid w:val="005A67A6"/>
    <w:rsid w:val="005A67B1"/>
    <w:rsid w:val="005A6852"/>
    <w:rsid w:val="005A6A29"/>
    <w:rsid w:val="005A6A40"/>
    <w:rsid w:val="005A6D0F"/>
    <w:rsid w:val="005A6DBE"/>
    <w:rsid w:val="005A6DEB"/>
    <w:rsid w:val="005A6E97"/>
    <w:rsid w:val="005A6FAD"/>
    <w:rsid w:val="005A708F"/>
    <w:rsid w:val="005A7229"/>
    <w:rsid w:val="005A7466"/>
    <w:rsid w:val="005A7551"/>
    <w:rsid w:val="005A75DE"/>
    <w:rsid w:val="005A7704"/>
    <w:rsid w:val="005A7739"/>
    <w:rsid w:val="005A785B"/>
    <w:rsid w:val="005A7894"/>
    <w:rsid w:val="005A7926"/>
    <w:rsid w:val="005A7A5C"/>
    <w:rsid w:val="005A7AC5"/>
    <w:rsid w:val="005A7B8C"/>
    <w:rsid w:val="005A7D05"/>
    <w:rsid w:val="005A7D14"/>
    <w:rsid w:val="005A7DD6"/>
    <w:rsid w:val="005A7ED3"/>
    <w:rsid w:val="005A7F21"/>
    <w:rsid w:val="005B00C5"/>
    <w:rsid w:val="005B0101"/>
    <w:rsid w:val="005B0183"/>
    <w:rsid w:val="005B03E7"/>
    <w:rsid w:val="005B0711"/>
    <w:rsid w:val="005B08E1"/>
    <w:rsid w:val="005B0968"/>
    <w:rsid w:val="005B0AFD"/>
    <w:rsid w:val="005B0C86"/>
    <w:rsid w:val="005B0CA0"/>
    <w:rsid w:val="005B0FA9"/>
    <w:rsid w:val="005B1438"/>
    <w:rsid w:val="005B1451"/>
    <w:rsid w:val="005B15AA"/>
    <w:rsid w:val="005B15FE"/>
    <w:rsid w:val="005B161C"/>
    <w:rsid w:val="005B1623"/>
    <w:rsid w:val="005B165B"/>
    <w:rsid w:val="005B1812"/>
    <w:rsid w:val="005B1B55"/>
    <w:rsid w:val="005B1BBC"/>
    <w:rsid w:val="005B1C28"/>
    <w:rsid w:val="005B1EBB"/>
    <w:rsid w:val="005B1EE2"/>
    <w:rsid w:val="005B1F65"/>
    <w:rsid w:val="005B1FA2"/>
    <w:rsid w:val="005B206B"/>
    <w:rsid w:val="005B20BB"/>
    <w:rsid w:val="005B20DE"/>
    <w:rsid w:val="005B217F"/>
    <w:rsid w:val="005B21E5"/>
    <w:rsid w:val="005B22D5"/>
    <w:rsid w:val="005B2311"/>
    <w:rsid w:val="005B2352"/>
    <w:rsid w:val="005B2381"/>
    <w:rsid w:val="005B24AA"/>
    <w:rsid w:val="005B252B"/>
    <w:rsid w:val="005B2637"/>
    <w:rsid w:val="005B27A4"/>
    <w:rsid w:val="005B2869"/>
    <w:rsid w:val="005B2891"/>
    <w:rsid w:val="005B2BF6"/>
    <w:rsid w:val="005B2D2D"/>
    <w:rsid w:val="005B2DE3"/>
    <w:rsid w:val="005B2E63"/>
    <w:rsid w:val="005B2FAC"/>
    <w:rsid w:val="005B300F"/>
    <w:rsid w:val="005B3024"/>
    <w:rsid w:val="005B3158"/>
    <w:rsid w:val="005B3226"/>
    <w:rsid w:val="005B3486"/>
    <w:rsid w:val="005B3661"/>
    <w:rsid w:val="005B3670"/>
    <w:rsid w:val="005B38B4"/>
    <w:rsid w:val="005B3BB5"/>
    <w:rsid w:val="005B3E28"/>
    <w:rsid w:val="005B3FF1"/>
    <w:rsid w:val="005B3FF5"/>
    <w:rsid w:val="005B4157"/>
    <w:rsid w:val="005B41B3"/>
    <w:rsid w:val="005B427F"/>
    <w:rsid w:val="005B4330"/>
    <w:rsid w:val="005B435C"/>
    <w:rsid w:val="005B4432"/>
    <w:rsid w:val="005B4651"/>
    <w:rsid w:val="005B477F"/>
    <w:rsid w:val="005B4788"/>
    <w:rsid w:val="005B485C"/>
    <w:rsid w:val="005B48E3"/>
    <w:rsid w:val="005B4B1C"/>
    <w:rsid w:val="005B4BE3"/>
    <w:rsid w:val="005B4BFB"/>
    <w:rsid w:val="005B4DBB"/>
    <w:rsid w:val="005B4E52"/>
    <w:rsid w:val="005B4FDB"/>
    <w:rsid w:val="005B5037"/>
    <w:rsid w:val="005B50FA"/>
    <w:rsid w:val="005B5105"/>
    <w:rsid w:val="005B5242"/>
    <w:rsid w:val="005B5265"/>
    <w:rsid w:val="005B5348"/>
    <w:rsid w:val="005B5367"/>
    <w:rsid w:val="005B538E"/>
    <w:rsid w:val="005B5419"/>
    <w:rsid w:val="005B57B8"/>
    <w:rsid w:val="005B57E2"/>
    <w:rsid w:val="005B58A3"/>
    <w:rsid w:val="005B5BBE"/>
    <w:rsid w:val="005B5C62"/>
    <w:rsid w:val="005B5C7D"/>
    <w:rsid w:val="005B5D9F"/>
    <w:rsid w:val="005B5FC4"/>
    <w:rsid w:val="005B60B8"/>
    <w:rsid w:val="005B60D7"/>
    <w:rsid w:val="005B60F8"/>
    <w:rsid w:val="005B6314"/>
    <w:rsid w:val="005B6398"/>
    <w:rsid w:val="005B63D0"/>
    <w:rsid w:val="005B6526"/>
    <w:rsid w:val="005B654F"/>
    <w:rsid w:val="005B6658"/>
    <w:rsid w:val="005B6946"/>
    <w:rsid w:val="005B6AC1"/>
    <w:rsid w:val="005B6D43"/>
    <w:rsid w:val="005B6D53"/>
    <w:rsid w:val="005B6E5D"/>
    <w:rsid w:val="005B6EAE"/>
    <w:rsid w:val="005B6F0A"/>
    <w:rsid w:val="005B7031"/>
    <w:rsid w:val="005B707D"/>
    <w:rsid w:val="005B71CC"/>
    <w:rsid w:val="005B7394"/>
    <w:rsid w:val="005B7534"/>
    <w:rsid w:val="005B784B"/>
    <w:rsid w:val="005B7904"/>
    <w:rsid w:val="005B793B"/>
    <w:rsid w:val="005B7A14"/>
    <w:rsid w:val="005B7B1E"/>
    <w:rsid w:val="005B7B3C"/>
    <w:rsid w:val="005B7B42"/>
    <w:rsid w:val="005B7C54"/>
    <w:rsid w:val="005B7CCC"/>
    <w:rsid w:val="005B7D22"/>
    <w:rsid w:val="005B7E18"/>
    <w:rsid w:val="005B7E8E"/>
    <w:rsid w:val="005B7F13"/>
    <w:rsid w:val="005B7F84"/>
    <w:rsid w:val="005C0221"/>
    <w:rsid w:val="005C0241"/>
    <w:rsid w:val="005C029E"/>
    <w:rsid w:val="005C02A4"/>
    <w:rsid w:val="005C05CA"/>
    <w:rsid w:val="005C08D2"/>
    <w:rsid w:val="005C0A4E"/>
    <w:rsid w:val="005C0ABE"/>
    <w:rsid w:val="005C0ADC"/>
    <w:rsid w:val="005C0AEB"/>
    <w:rsid w:val="005C0CA7"/>
    <w:rsid w:val="005C0D19"/>
    <w:rsid w:val="005C0D1E"/>
    <w:rsid w:val="005C0D57"/>
    <w:rsid w:val="005C0E42"/>
    <w:rsid w:val="005C0E6C"/>
    <w:rsid w:val="005C0EE0"/>
    <w:rsid w:val="005C109A"/>
    <w:rsid w:val="005C116C"/>
    <w:rsid w:val="005C1181"/>
    <w:rsid w:val="005C11A1"/>
    <w:rsid w:val="005C11B1"/>
    <w:rsid w:val="005C12B3"/>
    <w:rsid w:val="005C12CC"/>
    <w:rsid w:val="005C12D4"/>
    <w:rsid w:val="005C15A0"/>
    <w:rsid w:val="005C17A8"/>
    <w:rsid w:val="005C17B8"/>
    <w:rsid w:val="005C187D"/>
    <w:rsid w:val="005C1A08"/>
    <w:rsid w:val="005C1A3D"/>
    <w:rsid w:val="005C1ABE"/>
    <w:rsid w:val="005C1B56"/>
    <w:rsid w:val="005C1CD4"/>
    <w:rsid w:val="005C1CE5"/>
    <w:rsid w:val="005C1F80"/>
    <w:rsid w:val="005C1FC4"/>
    <w:rsid w:val="005C215C"/>
    <w:rsid w:val="005C21D6"/>
    <w:rsid w:val="005C21F5"/>
    <w:rsid w:val="005C2383"/>
    <w:rsid w:val="005C2411"/>
    <w:rsid w:val="005C244C"/>
    <w:rsid w:val="005C2487"/>
    <w:rsid w:val="005C2499"/>
    <w:rsid w:val="005C2516"/>
    <w:rsid w:val="005C28D6"/>
    <w:rsid w:val="005C29B5"/>
    <w:rsid w:val="005C2A21"/>
    <w:rsid w:val="005C2B1C"/>
    <w:rsid w:val="005C2B53"/>
    <w:rsid w:val="005C2DA9"/>
    <w:rsid w:val="005C2DD8"/>
    <w:rsid w:val="005C2E3E"/>
    <w:rsid w:val="005C2E54"/>
    <w:rsid w:val="005C2EAF"/>
    <w:rsid w:val="005C2FD9"/>
    <w:rsid w:val="005C3055"/>
    <w:rsid w:val="005C30EB"/>
    <w:rsid w:val="005C30FA"/>
    <w:rsid w:val="005C326F"/>
    <w:rsid w:val="005C33AC"/>
    <w:rsid w:val="005C3402"/>
    <w:rsid w:val="005C3505"/>
    <w:rsid w:val="005C357E"/>
    <w:rsid w:val="005C360B"/>
    <w:rsid w:val="005C360F"/>
    <w:rsid w:val="005C3754"/>
    <w:rsid w:val="005C3994"/>
    <w:rsid w:val="005C3A0F"/>
    <w:rsid w:val="005C3BEA"/>
    <w:rsid w:val="005C3C28"/>
    <w:rsid w:val="005C3F0E"/>
    <w:rsid w:val="005C419C"/>
    <w:rsid w:val="005C42EC"/>
    <w:rsid w:val="005C4409"/>
    <w:rsid w:val="005C448F"/>
    <w:rsid w:val="005C45FB"/>
    <w:rsid w:val="005C4655"/>
    <w:rsid w:val="005C485F"/>
    <w:rsid w:val="005C48F3"/>
    <w:rsid w:val="005C49A2"/>
    <w:rsid w:val="005C4A86"/>
    <w:rsid w:val="005C4B19"/>
    <w:rsid w:val="005C4BE4"/>
    <w:rsid w:val="005C4BFC"/>
    <w:rsid w:val="005C4CBF"/>
    <w:rsid w:val="005C4CF1"/>
    <w:rsid w:val="005C4D17"/>
    <w:rsid w:val="005C4D95"/>
    <w:rsid w:val="005C4DB7"/>
    <w:rsid w:val="005C4F7E"/>
    <w:rsid w:val="005C4FD9"/>
    <w:rsid w:val="005C530A"/>
    <w:rsid w:val="005C5366"/>
    <w:rsid w:val="005C5655"/>
    <w:rsid w:val="005C5806"/>
    <w:rsid w:val="005C5814"/>
    <w:rsid w:val="005C5887"/>
    <w:rsid w:val="005C5939"/>
    <w:rsid w:val="005C5969"/>
    <w:rsid w:val="005C59AB"/>
    <w:rsid w:val="005C5A89"/>
    <w:rsid w:val="005C5B33"/>
    <w:rsid w:val="005C5BFC"/>
    <w:rsid w:val="005C5C0E"/>
    <w:rsid w:val="005C5CE6"/>
    <w:rsid w:val="005C5CF5"/>
    <w:rsid w:val="005C5D7B"/>
    <w:rsid w:val="005C5EA4"/>
    <w:rsid w:val="005C5ECB"/>
    <w:rsid w:val="005C6038"/>
    <w:rsid w:val="005C606E"/>
    <w:rsid w:val="005C63D9"/>
    <w:rsid w:val="005C641C"/>
    <w:rsid w:val="005C64D9"/>
    <w:rsid w:val="005C6510"/>
    <w:rsid w:val="005C66DC"/>
    <w:rsid w:val="005C6775"/>
    <w:rsid w:val="005C6856"/>
    <w:rsid w:val="005C6899"/>
    <w:rsid w:val="005C68B2"/>
    <w:rsid w:val="005C68D3"/>
    <w:rsid w:val="005C6A23"/>
    <w:rsid w:val="005C6A79"/>
    <w:rsid w:val="005C6DE2"/>
    <w:rsid w:val="005C6E28"/>
    <w:rsid w:val="005C6FD5"/>
    <w:rsid w:val="005C6FF9"/>
    <w:rsid w:val="005C70D5"/>
    <w:rsid w:val="005C7154"/>
    <w:rsid w:val="005C725A"/>
    <w:rsid w:val="005C734F"/>
    <w:rsid w:val="005C73D6"/>
    <w:rsid w:val="005C7474"/>
    <w:rsid w:val="005C765B"/>
    <w:rsid w:val="005C77A8"/>
    <w:rsid w:val="005C77D2"/>
    <w:rsid w:val="005C7807"/>
    <w:rsid w:val="005C788E"/>
    <w:rsid w:val="005C7AE9"/>
    <w:rsid w:val="005C7CF2"/>
    <w:rsid w:val="005C7D57"/>
    <w:rsid w:val="005C7DB1"/>
    <w:rsid w:val="005C7E6D"/>
    <w:rsid w:val="005C7FF9"/>
    <w:rsid w:val="005D001A"/>
    <w:rsid w:val="005D00A6"/>
    <w:rsid w:val="005D00AB"/>
    <w:rsid w:val="005D00FD"/>
    <w:rsid w:val="005D0102"/>
    <w:rsid w:val="005D0115"/>
    <w:rsid w:val="005D0191"/>
    <w:rsid w:val="005D029A"/>
    <w:rsid w:val="005D03FE"/>
    <w:rsid w:val="005D041D"/>
    <w:rsid w:val="005D0488"/>
    <w:rsid w:val="005D05C7"/>
    <w:rsid w:val="005D0604"/>
    <w:rsid w:val="005D060C"/>
    <w:rsid w:val="005D0646"/>
    <w:rsid w:val="005D08D9"/>
    <w:rsid w:val="005D092A"/>
    <w:rsid w:val="005D0968"/>
    <w:rsid w:val="005D0A52"/>
    <w:rsid w:val="005D0A91"/>
    <w:rsid w:val="005D0AA2"/>
    <w:rsid w:val="005D0D76"/>
    <w:rsid w:val="005D0D89"/>
    <w:rsid w:val="005D0D8C"/>
    <w:rsid w:val="005D1128"/>
    <w:rsid w:val="005D113F"/>
    <w:rsid w:val="005D1244"/>
    <w:rsid w:val="005D1570"/>
    <w:rsid w:val="005D1715"/>
    <w:rsid w:val="005D1879"/>
    <w:rsid w:val="005D1897"/>
    <w:rsid w:val="005D1A05"/>
    <w:rsid w:val="005D1AE0"/>
    <w:rsid w:val="005D1B26"/>
    <w:rsid w:val="005D1B71"/>
    <w:rsid w:val="005D1B8F"/>
    <w:rsid w:val="005D1C1B"/>
    <w:rsid w:val="005D1C71"/>
    <w:rsid w:val="005D1DA4"/>
    <w:rsid w:val="005D1E9C"/>
    <w:rsid w:val="005D1FD4"/>
    <w:rsid w:val="005D2085"/>
    <w:rsid w:val="005D216F"/>
    <w:rsid w:val="005D22D7"/>
    <w:rsid w:val="005D2342"/>
    <w:rsid w:val="005D236A"/>
    <w:rsid w:val="005D23D2"/>
    <w:rsid w:val="005D2413"/>
    <w:rsid w:val="005D2439"/>
    <w:rsid w:val="005D244C"/>
    <w:rsid w:val="005D2727"/>
    <w:rsid w:val="005D28B8"/>
    <w:rsid w:val="005D28EC"/>
    <w:rsid w:val="005D2958"/>
    <w:rsid w:val="005D29B0"/>
    <w:rsid w:val="005D2B5A"/>
    <w:rsid w:val="005D2D43"/>
    <w:rsid w:val="005D2E63"/>
    <w:rsid w:val="005D30C0"/>
    <w:rsid w:val="005D30FC"/>
    <w:rsid w:val="005D310F"/>
    <w:rsid w:val="005D315A"/>
    <w:rsid w:val="005D31EB"/>
    <w:rsid w:val="005D32A6"/>
    <w:rsid w:val="005D33A0"/>
    <w:rsid w:val="005D355A"/>
    <w:rsid w:val="005D35E2"/>
    <w:rsid w:val="005D3600"/>
    <w:rsid w:val="005D37CE"/>
    <w:rsid w:val="005D3904"/>
    <w:rsid w:val="005D39CC"/>
    <w:rsid w:val="005D3A23"/>
    <w:rsid w:val="005D3A8C"/>
    <w:rsid w:val="005D3AB0"/>
    <w:rsid w:val="005D3C15"/>
    <w:rsid w:val="005D3C17"/>
    <w:rsid w:val="005D3E93"/>
    <w:rsid w:val="005D3F29"/>
    <w:rsid w:val="005D4178"/>
    <w:rsid w:val="005D435E"/>
    <w:rsid w:val="005D4360"/>
    <w:rsid w:val="005D43E1"/>
    <w:rsid w:val="005D451B"/>
    <w:rsid w:val="005D451F"/>
    <w:rsid w:val="005D4557"/>
    <w:rsid w:val="005D465C"/>
    <w:rsid w:val="005D4907"/>
    <w:rsid w:val="005D497E"/>
    <w:rsid w:val="005D49FB"/>
    <w:rsid w:val="005D4B9B"/>
    <w:rsid w:val="005D4D70"/>
    <w:rsid w:val="005D4E5F"/>
    <w:rsid w:val="005D4E78"/>
    <w:rsid w:val="005D4E86"/>
    <w:rsid w:val="005D4F21"/>
    <w:rsid w:val="005D5168"/>
    <w:rsid w:val="005D5207"/>
    <w:rsid w:val="005D5400"/>
    <w:rsid w:val="005D5694"/>
    <w:rsid w:val="005D56BA"/>
    <w:rsid w:val="005D5985"/>
    <w:rsid w:val="005D59C4"/>
    <w:rsid w:val="005D5B46"/>
    <w:rsid w:val="005D5CAB"/>
    <w:rsid w:val="005D5EB8"/>
    <w:rsid w:val="005D60A7"/>
    <w:rsid w:val="005D623E"/>
    <w:rsid w:val="005D62C5"/>
    <w:rsid w:val="005D6384"/>
    <w:rsid w:val="005D63A1"/>
    <w:rsid w:val="005D6410"/>
    <w:rsid w:val="005D6750"/>
    <w:rsid w:val="005D6811"/>
    <w:rsid w:val="005D68D1"/>
    <w:rsid w:val="005D6A56"/>
    <w:rsid w:val="005D6ACC"/>
    <w:rsid w:val="005D6C26"/>
    <w:rsid w:val="005D6D3C"/>
    <w:rsid w:val="005D6D6B"/>
    <w:rsid w:val="005D6EAF"/>
    <w:rsid w:val="005D6F9C"/>
    <w:rsid w:val="005D70B7"/>
    <w:rsid w:val="005D72BA"/>
    <w:rsid w:val="005D7433"/>
    <w:rsid w:val="005D7461"/>
    <w:rsid w:val="005D75C1"/>
    <w:rsid w:val="005D76CF"/>
    <w:rsid w:val="005D772F"/>
    <w:rsid w:val="005D78CB"/>
    <w:rsid w:val="005D78FD"/>
    <w:rsid w:val="005D7930"/>
    <w:rsid w:val="005D7A79"/>
    <w:rsid w:val="005D7B24"/>
    <w:rsid w:val="005D7B33"/>
    <w:rsid w:val="005D7C2C"/>
    <w:rsid w:val="005D7C99"/>
    <w:rsid w:val="005D7D74"/>
    <w:rsid w:val="005D7D79"/>
    <w:rsid w:val="005D7D91"/>
    <w:rsid w:val="005D7EDE"/>
    <w:rsid w:val="005D7F1C"/>
    <w:rsid w:val="005D7FAD"/>
    <w:rsid w:val="005D7FDF"/>
    <w:rsid w:val="005E0130"/>
    <w:rsid w:val="005E0204"/>
    <w:rsid w:val="005E02EE"/>
    <w:rsid w:val="005E049A"/>
    <w:rsid w:val="005E06DE"/>
    <w:rsid w:val="005E06F7"/>
    <w:rsid w:val="005E07D3"/>
    <w:rsid w:val="005E07DC"/>
    <w:rsid w:val="005E085D"/>
    <w:rsid w:val="005E0936"/>
    <w:rsid w:val="005E0A07"/>
    <w:rsid w:val="005E0A3E"/>
    <w:rsid w:val="005E0B11"/>
    <w:rsid w:val="005E0D7C"/>
    <w:rsid w:val="005E0E09"/>
    <w:rsid w:val="005E0E30"/>
    <w:rsid w:val="005E0E71"/>
    <w:rsid w:val="005E0EBD"/>
    <w:rsid w:val="005E1146"/>
    <w:rsid w:val="005E1261"/>
    <w:rsid w:val="005E1291"/>
    <w:rsid w:val="005E13C3"/>
    <w:rsid w:val="005E13CD"/>
    <w:rsid w:val="005E1578"/>
    <w:rsid w:val="005E159E"/>
    <w:rsid w:val="005E1833"/>
    <w:rsid w:val="005E1911"/>
    <w:rsid w:val="005E1AC4"/>
    <w:rsid w:val="005E1ACA"/>
    <w:rsid w:val="005E1B19"/>
    <w:rsid w:val="005E1BF9"/>
    <w:rsid w:val="005E1C4D"/>
    <w:rsid w:val="005E1D10"/>
    <w:rsid w:val="005E1E03"/>
    <w:rsid w:val="005E2009"/>
    <w:rsid w:val="005E231C"/>
    <w:rsid w:val="005E2328"/>
    <w:rsid w:val="005E2351"/>
    <w:rsid w:val="005E23EA"/>
    <w:rsid w:val="005E2481"/>
    <w:rsid w:val="005E2524"/>
    <w:rsid w:val="005E25F5"/>
    <w:rsid w:val="005E28D4"/>
    <w:rsid w:val="005E2A1A"/>
    <w:rsid w:val="005E2A87"/>
    <w:rsid w:val="005E2BB3"/>
    <w:rsid w:val="005E2C2C"/>
    <w:rsid w:val="005E2CD6"/>
    <w:rsid w:val="005E2FA3"/>
    <w:rsid w:val="005E306E"/>
    <w:rsid w:val="005E33B6"/>
    <w:rsid w:val="005E3453"/>
    <w:rsid w:val="005E347D"/>
    <w:rsid w:val="005E34A9"/>
    <w:rsid w:val="005E3555"/>
    <w:rsid w:val="005E35F2"/>
    <w:rsid w:val="005E36B6"/>
    <w:rsid w:val="005E36CC"/>
    <w:rsid w:val="005E36FD"/>
    <w:rsid w:val="005E374C"/>
    <w:rsid w:val="005E3831"/>
    <w:rsid w:val="005E3A1C"/>
    <w:rsid w:val="005E3B03"/>
    <w:rsid w:val="005E3D38"/>
    <w:rsid w:val="005E3DE9"/>
    <w:rsid w:val="005E3E4C"/>
    <w:rsid w:val="005E3E9F"/>
    <w:rsid w:val="005E3FA7"/>
    <w:rsid w:val="005E4104"/>
    <w:rsid w:val="005E42A5"/>
    <w:rsid w:val="005E433C"/>
    <w:rsid w:val="005E4435"/>
    <w:rsid w:val="005E4481"/>
    <w:rsid w:val="005E45FE"/>
    <w:rsid w:val="005E465E"/>
    <w:rsid w:val="005E477D"/>
    <w:rsid w:val="005E49CF"/>
    <w:rsid w:val="005E4A72"/>
    <w:rsid w:val="005E4B60"/>
    <w:rsid w:val="005E4D21"/>
    <w:rsid w:val="005E5056"/>
    <w:rsid w:val="005E50AD"/>
    <w:rsid w:val="005E50D7"/>
    <w:rsid w:val="005E50E0"/>
    <w:rsid w:val="005E50EF"/>
    <w:rsid w:val="005E510E"/>
    <w:rsid w:val="005E5162"/>
    <w:rsid w:val="005E5320"/>
    <w:rsid w:val="005E5347"/>
    <w:rsid w:val="005E544F"/>
    <w:rsid w:val="005E5542"/>
    <w:rsid w:val="005E5614"/>
    <w:rsid w:val="005E5645"/>
    <w:rsid w:val="005E5648"/>
    <w:rsid w:val="005E56A9"/>
    <w:rsid w:val="005E5C9E"/>
    <w:rsid w:val="005E5CCD"/>
    <w:rsid w:val="005E5FBF"/>
    <w:rsid w:val="005E609B"/>
    <w:rsid w:val="005E6165"/>
    <w:rsid w:val="005E6419"/>
    <w:rsid w:val="005E6433"/>
    <w:rsid w:val="005E654E"/>
    <w:rsid w:val="005E6659"/>
    <w:rsid w:val="005E67EF"/>
    <w:rsid w:val="005E6871"/>
    <w:rsid w:val="005E6962"/>
    <w:rsid w:val="005E6AE3"/>
    <w:rsid w:val="005E6B35"/>
    <w:rsid w:val="005E6BFB"/>
    <w:rsid w:val="005E6C12"/>
    <w:rsid w:val="005E6C29"/>
    <w:rsid w:val="005E6C44"/>
    <w:rsid w:val="005E6DE1"/>
    <w:rsid w:val="005E6F2F"/>
    <w:rsid w:val="005E6FEE"/>
    <w:rsid w:val="005E700B"/>
    <w:rsid w:val="005E707E"/>
    <w:rsid w:val="005E70A9"/>
    <w:rsid w:val="005E7132"/>
    <w:rsid w:val="005E7141"/>
    <w:rsid w:val="005E720A"/>
    <w:rsid w:val="005E7485"/>
    <w:rsid w:val="005E7711"/>
    <w:rsid w:val="005E77E1"/>
    <w:rsid w:val="005E7963"/>
    <w:rsid w:val="005E7973"/>
    <w:rsid w:val="005E7A6A"/>
    <w:rsid w:val="005E7AD0"/>
    <w:rsid w:val="005E7BBD"/>
    <w:rsid w:val="005E7E17"/>
    <w:rsid w:val="005E7EA2"/>
    <w:rsid w:val="005F0015"/>
    <w:rsid w:val="005F00FF"/>
    <w:rsid w:val="005F0143"/>
    <w:rsid w:val="005F0200"/>
    <w:rsid w:val="005F025A"/>
    <w:rsid w:val="005F0518"/>
    <w:rsid w:val="005F05A6"/>
    <w:rsid w:val="005F0637"/>
    <w:rsid w:val="005F083D"/>
    <w:rsid w:val="005F0981"/>
    <w:rsid w:val="005F09F7"/>
    <w:rsid w:val="005F0A2C"/>
    <w:rsid w:val="005F0AC2"/>
    <w:rsid w:val="005F0B6D"/>
    <w:rsid w:val="005F0CCB"/>
    <w:rsid w:val="005F0DCF"/>
    <w:rsid w:val="005F0E59"/>
    <w:rsid w:val="005F0F3C"/>
    <w:rsid w:val="005F1079"/>
    <w:rsid w:val="005F11E8"/>
    <w:rsid w:val="005F13E6"/>
    <w:rsid w:val="005F1547"/>
    <w:rsid w:val="005F1633"/>
    <w:rsid w:val="005F1666"/>
    <w:rsid w:val="005F167B"/>
    <w:rsid w:val="005F16EA"/>
    <w:rsid w:val="005F18B7"/>
    <w:rsid w:val="005F1AC0"/>
    <w:rsid w:val="005F1B86"/>
    <w:rsid w:val="005F1BAD"/>
    <w:rsid w:val="005F1C85"/>
    <w:rsid w:val="005F1FBB"/>
    <w:rsid w:val="005F2014"/>
    <w:rsid w:val="005F20C6"/>
    <w:rsid w:val="005F218C"/>
    <w:rsid w:val="005F21CB"/>
    <w:rsid w:val="005F237B"/>
    <w:rsid w:val="005F2418"/>
    <w:rsid w:val="005F25AA"/>
    <w:rsid w:val="005F25B1"/>
    <w:rsid w:val="005F277D"/>
    <w:rsid w:val="005F28C8"/>
    <w:rsid w:val="005F2B0F"/>
    <w:rsid w:val="005F2B90"/>
    <w:rsid w:val="005F2CC2"/>
    <w:rsid w:val="005F2D2D"/>
    <w:rsid w:val="005F3051"/>
    <w:rsid w:val="005F328A"/>
    <w:rsid w:val="005F369A"/>
    <w:rsid w:val="005F3819"/>
    <w:rsid w:val="005F38B2"/>
    <w:rsid w:val="005F3A90"/>
    <w:rsid w:val="005F3A9A"/>
    <w:rsid w:val="005F3BA6"/>
    <w:rsid w:val="005F3C0C"/>
    <w:rsid w:val="005F3DAD"/>
    <w:rsid w:val="005F3DFF"/>
    <w:rsid w:val="005F3FA6"/>
    <w:rsid w:val="005F4112"/>
    <w:rsid w:val="005F419B"/>
    <w:rsid w:val="005F42FB"/>
    <w:rsid w:val="005F4331"/>
    <w:rsid w:val="005F44BE"/>
    <w:rsid w:val="005F4523"/>
    <w:rsid w:val="005F45FF"/>
    <w:rsid w:val="005F46F6"/>
    <w:rsid w:val="005F4755"/>
    <w:rsid w:val="005F477F"/>
    <w:rsid w:val="005F4C94"/>
    <w:rsid w:val="005F4E97"/>
    <w:rsid w:val="005F4F65"/>
    <w:rsid w:val="005F5054"/>
    <w:rsid w:val="005F5153"/>
    <w:rsid w:val="005F5158"/>
    <w:rsid w:val="005F5239"/>
    <w:rsid w:val="005F5299"/>
    <w:rsid w:val="005F557C"/>
    <w:rsid w:val="005F55D2"/>
    <w:rsid w:val="005F583C"/>
    <w:rsid w:val="005F5871"/>
    <w:rsid w:val="005F5B07"/>
    <w:rsid w:val="005F5B1B"/>
    <w:rsid w:val="005F5BFD"/>
    <w:rsid w:val="005F5D02"/>
    <w:rsid w:val="005F5EB8"/>
    <w:rsid w:val="005F5FA0"/>
    <w:rsid w:val="005F6074"/>
    <w:rsid w:val="005F60C5"/>
    <w:rsid w:val="005F62B4"/>
    <w:rsid w:val="005F6453"/>
    <w:rsid w:val="005F6558"/>
    <w:rsid w:val="005F659D"/>
    <w:rsid w:val="005F679A"/>
    <w:rsid w:val="005F67CB"/>
    <w:rsid w:val="005F68A6"/>
    <w:rsid w:val="005F6A1A"/>
    <w:rsid w:val="005F6A5F"/>
    <w:rsid w:val="005F6A81"/>
    <w:rsid w:val="005F6A95"/>
    <w:rsid w:val="005F6B03"/>
    <w:rsid w:val="005F6D8C"/>
    <w:rsid w:val="005F6EE8"/>
    <w:rsid w:val="005F6FC9"/>
    <w:rsid w:val="005F6FF3"/>
    <w:rsid w:val="005F70C2"/>
    <w:rsid w:val="005F70E3"/>
    <w:rsid w:val="005F71DA"/>
    <w:rsid w:val="005F7302"/>
    <w:rsid w:val="005F75B1"/>
    <w:rsid w:val="005F7819"/>
    <w:rsid w:val="005F78D5"/>
    <w:rsid w:val="005F7977"/>
    <w:rsid w:val="005F79D2"/>
    <w:rsid w:val="005F7C1F"/>
    <w:rsid w:val="005F7CCA"/>
    <w:rsid w:val="005F7DF0"/>
    <w:rsid w:val="005F7E8C"/>
    <w:rsid w:val="005F7F15"/>
    <w:rsid w:val="0060014C"/>
    <w:rsid w:val="00600204"/>
    <w:rsid w:val="0060021F"/>
    <w:rsid w:val="0060027E"/>
    <w:rsid w:val="00600383"/>
    <w:rsid w:val="006004F4"/>
    <w:rsid w:val="00600523"/>
    <w:rsid w:val="006006F0"/>
    <w:rsid w:val="00600734"/>
    <w:rsid w:val="00600790"/>
    <w:rsid w:val="006009B0"/>
    <w:rsid w:val="00600D6D"/>
    <w:rsid w:val="00600DE6"/>
    <w:rsid w:val="00600E7F"/>
    <w:rsid w:val="00600EB1"/>
    <w:rsid w:val="00600F5A"/>
    <w:rsid w:val="00600F8A"/>
    <w:rsid w:val="00600FD9"/>
    <w:rsid w:val="006011FE"/>
    <w:rsid w:val="00601235"/>
    <w:rsid w:val="006012C7"/>
    <w:rsid w:val="0060137B"/>
    <w:rsid w:val="006013B0"/>
    <w:rsid w:val="006013BF"/>
    <w:rsid w:val="0060143C"/>
    <w:rsid w:val="006015C8"/>
    <w:rsid w:val="0060165E"/>
    <w:rsid w:val="0060173B"/>
    <w:rsid w:val="0060194F"/>
    <w:rsid w:val="00601961"/>
    <w:rsid w:val="006019FE"/>
    <w:rsid w:val="00601B7E"/>
    <w:rsid w:val="00601B89"/>
    <w:rsid w:val="00601C43"/>
    <w:rsid w:val="00601C8C"/>
    <w:rsid w:val="00601D4D"/>
    <w:rsid w:val="00601DA7"/>
    <w:rsid w:val="00601F4A"/>
    <w:rsid w:val="006021B4"/>
    <w:rsid w:val="00602210"/>
    <w:rsid w:val="006023A8"/>
    <w:rsid w:val="006023D1"/>
    <w:rsid w:val="00602420"/>
    <w:rsid w:val="0060245D"/>
    <w:rsid w:val="00602637"/>
    <w:rsid w:val="00602760"/>
    <w:rsid w:val="006027C6"/>
    <w:rsid w:val="00602801"/>
    <w:rsid w:val="00602AFB"/>
    <w:rsid w:val="00602B1F"/>
    <w:rsid w:val="00602B68"/>
    <w:rsid w:val="00602BCC"/>
    <w:rsid w:val="00602D46"/>
    <w:rsid w:val="00602F00"/>
    <w:rsid w:val="00602F99"/>
    <w:rsid w:val="00602FF6"/>
    <w:rsid w:val="0060306A"/>
    <w:rsid w:val="0060307C"/>
    <w:rsid w:val="00603096"/>
    <w:rsid w:val="00603222"/>
    <w:rsid w:val="00603360"/>
    <w:rsid w:val="00603396"/>
    <w:rsid w:val="00603406"/>
    <w:rsid w:val="00603451"/>
    <w:rsid w:val="006034E2"/>
    <w:rsid w:val="00603707"/>
    <w:rsid w:val="00603991"/>
    <w:rsid w:val="00603993"/>
    <w:rsid w:val="00603AA1"/>
    <w:rsid w:val="00603B1B"/>
    <w:rsid w:val="00603C79"/>
    <w:rsid w:val="00603D7C"/>
    <w:rsid w:val="00603E40"/>
    <w:rsid w:val="00603FEE"/>
    <w:rsid w:val="00604124"/>
    <w:rsid w:val="00604219"/>
    <w:rsid w:val="00604459"/>
    <w:rsid w:val="00604465"/>
    <w:rsid w:val="00604473"/>
    <w:rsid w:val="00604543"/>
    <w:rsid w:val="006045E7"/>
    <w:rsid w:val="00604620"/>
    <w:rsid w:val="00604641"/>
    <w:rsid w:val="00604804"/>
    <w:rsid w:val="00604AFF"/>
    <w:rsid w:val="00604B0B"/>
    <w:rsid w:val="00604CFD"/>
    <w:rsid w:val="00604D8B"/>
    <w:rsid w:val="00604E3B"/>
    <w:rsid w:val="00604F4D"/>
    <w:rsid w:val="00604F83"/>
    <w:rsid w:val="006050CA"/>
    <w:rsid w:val="0060511C"/>
    <w:rsid w:val="00605129"/>
    <w:rsid w:val="006052E4"/>
    <w:rsid w:val="00605319"/>
    <w:rsid w:val="00605331"/>
    <w:rsid w:val="006053AA"/>
    <w:rsid w:val="006055E1"/>
    <w:rsid w:val="006055E3"/>
    <w:rsid w:val="00605651"/>
    <w:rsid w:val="00605792"/>
    <w:rsid w:val="0060589A"/>
    <w:rsid w:val="00605996"/>
    <w:rsid w:val="00605A6F"/>
    <w:rsid w:val="00605B5B"/>
    <w:rsid w:val="00605C9C"/>
    <w:rsid w:val="00605DA4"/>
    <w:rsid w:val="00605FE1"/>
    <w:rsid w:val="006061A3"/>
    <w:rsid w:val="00606240"/>
    <w:rsid w:val="0060624C"/>
    <w:rsid w:val="006062D8"/>
    <w:rsid w:val="0060649E"/>
    <w:rsid w:val="0060653C"/>
    <w:rsid w:val="00606625"/>
    <w:rsid w:val="00606627"/>
    <w:rsid w:val="00606678"/>
    <w:rsid w:val="00606827"/>
    <w:rsid w:val="00606894"/>
    <w:rsid w:val="00606972"/>
    <w:rsid w:val="00606978"/>
    <w:rsid w:val="00606B26"/>
    <w:rsid w:val="00606B6A"/>
    <w:rsid w:val="00606BDA"/>
    <w:rsid w:val="00606C23"/>
    <w:rsid w:val="00606CC1"/>
    <w:rsid w:val="00606F08"/>
    <w:rsid w:val="00606F94"/>
    <w:rsid w:val="00607210"/>
    <w:rsid w:val="00607296"/>
    <w:rsid w:val="006072DB"/>
    <w:rsid w:val="006075C3"/>
    <w:rsid w:val="00607699"/>
    <w:rsid w:val="0060774C"/>
    <w:rsid w:val="0060778B"/>
    <w:rsid w:val="006078D9"/>
    <w:rsid w:val="0060790F"/>
    <w:rsid w:val="0060799A"/>
    <w:rsid w:val="00607B48"/>
    <w:rsid w:val="00607BA2"/>
    <w:rsid w:val="00607BBF"/>
    <w:rsid w:val="00607C65"/>
    <w:rsid w:val="00607DAA"/>
    <w:rsid w:val="00607EAC"/>
    <w:rsid w:val="00607EF9"/>
    <w:rsid w:val="00607F18"/>
    <w:rsid w:val="0061007B"/>
    <w:rsid w:val="0061009B"/>
    <w:rsid w:val="00610148"/>
    <w:rsid w:val="006101BE"/>
    <w:rsid w:val="006101D3"/>
    <w:rsid w:val="006101ED"/>
    <w:rsid w:val="00610229"/>
    <w:rsid w:val="006102B7"/>
    <w:rsid w:val="0061041B"/>
    <w:rsid w:val="006106BD"/>
    <w:rsid w:val="0061071D"/>
    <w:rsid w:val="00610720"/>
    <w:rsid w:val="006107E0"/>
    <w:rsid w:val="0061090C"/>
    <w:rsid w:val="0061092D"/>
    <w:rsid w:val="00610A20"/>
    <w:rsid w:val="00610C32"/>
    <w:rsid w:val="00610D08"/>
    <w:rsid w:val="00610F08"/>
    <w:rsid w:val="00610F29"/>
    <w:rsid w:val="00610F55"/>
    <w:rsid w:val="00611182"/>
    <w:rsid w:val="006113BF"/>
    <w:rsid w:val="006115E1"/>
    <w:rsid w:val="006116F9"/>
    <w:rsid w:val="00611736"/>
    <w:rsid w:val="0061187E"/>
    <w:rsid w:val="00611914"/>
    <w:rsid w:val="0061199C"/>
    <w:rsid w:val="00611A09"/>
    <w:rsid w:val="00611A48"/>
    <w:rsid w:val="00611C06"/>
    <w:rsid w:val="00611D66"/>
    <w:rsid w:val="00611DAE"/>
    <w:rsid w:val="00611DBC"/>
    <w:rsid w:val="00611E55"/>
    <w:rsid w:val="00611EF2"/>
    <w:rsid w:val="00611EF4"/>
    <w:rsid w:val="00611FD3"/>
    <w:rsid w:val="0061205F"/>
    <w:rsid w:val="006122AD"/>
    <w:rsid w:val="00612372"/>
    <w:rsid w:val="006123AE"/>
    <w:rsid w:val="006124FE"/>
    <w:rsid w:val="006126FA"/>
    <w:rsid w:val="00612740"/>
    <w:rsid w:val="00612779"/>
    <w:rsid w:val="006127C9"/>
    <w:rsid w:val="0061297A"/>
    <w:rsid w:val="00612DAA"/>
    <w:rsid w:val="00612E81"/>
    <w:rsid w:val="00612FAD"/>
    <w:rsid w:val="00612FC1"/>
    <w:rsid w:val="006131D2"/>
    <w:rsid w:val="006132F7"/>
    <w:rsid w:val="00613344"/>
    <w:rsid w:val="00613435"/>
    <w:rsid w:val="00613535"/>
    <w:rsid w:val="0061371C"/>
    <w:rsid w:val="00613732"/>
    <w:rsid w:val="00613AC3"/>
    <w:rsid w:val="00613B5B"/>
    <w:rsid w:val="00613BA0"/>
    <w:rsid w:val="00613BBA"/>
    <w:rsid w:val="00613D42"/>
    <w:rsid w:val="006140C6"/>
    <w:rsid w:val="006140E7"/>
    <w:rsid w:val="00614213"/>
    <w:rsid w:val="0061426B"/>
    <w:rsid w:val="00614271"/>
    <w:rsid w:val="006142F4"/>
    <w:rsid w:val="00614399"/>
    <w:rsid w:val="00614405"/>
    <w:rsid w:val="00614559"/>
    <w:rsid w:val="00614599"/>
    <w:rsid w:val="0061461B"/>
    <w:rsid w:val="0061485C"/>
    <w:rsid w:val="00614911"/>
    <w:rsid w:val="0061499D"/>
    <w:rsid w:val="00614A9A"/>
    <w:rsid w:val="00614BB9"/>
    <w:rsid w:val="00614C13"/>
    <w:rsid w:val="00614CC4"/>
    <w:rsid w:val="00614D90"/>
    <w:rsid w:val="00614DB6"/>
    <w:rsid w:val="00614F64"/>
    <w:rsid w:val="00614FD1"/>
    <w:rsid w:val="006150DE"/>
    <w:rsid w:val="00615179"/>
    <w:rsid w:val="00615506"/>
    <w:rsid w:val="006155B8"/>
    <w:rsid w:val="00615622"/>
    <w:rsid w:val="006156D4"/>
    <w:rsid w:val="00615725"/>
    <w:rsid w:val="00615762"/>
    <w:rsid w:val="006157B6"/>
    <w:rsid w:val="006159B3"/>
    <w:rsid w:val="00615AB0"/>
    <w:rsid w:val="00615AFB"/>
    <w:rsid w:val="00615B3D"/>
    <w:rsid w:val="00615BD7"/>
    <w:rsid w:val="00615C21"/>
    <w:rsid w:val="00615C44"/>
    <w:rsid w:val="00615C6F"/>
    <w:rsid w:val="00615CAB"/>
    <w:rsid w:val="00615D07"/>
    <w:rsid w:val="00615D33"/>
    <w:rsid w:val="00615E8B"/>
    <w:rsid w:val="00615FB1"/>
    <w:rsid w:val="00615FFB"/>
    <w:rsid w:val="00616138"/>
    <w:rsid w:val="0061625B"/>
    <w:rsid w:val="00616283"/>
    <w:rsid w:val="006162F2"/>
    <w:rsid w:val="0061632E"/>
    <w:rsid w:val="006163C5"/>
    <w:rsid w:val="00616417"/>
    <w:rsid w:val="00616464"/>
    <w:rsid w:val="00616795"/>
    <w:rsid w:val="006167D3"/>
    <w:rsid w:val="0061688F"/>
    <w:rsid w:val="006168CE"/>
    <w:rsid w:val="00616987"/>
    <w:rsid w:val="006169AF"/>
    <w:rsid w:val="00616AC1"/>
    <w:rsid w:val="00616B62"/>
    <w:rsid w:val="00616B7E"/>
    <w:rsid w:val="00616C5B"/>
    <w:rsid w:val="00616C6A"/>
    <w:rsid w:val="00616DAF"/>
    <w:rsid w:val="00617028"/>
    <w:rsid w:val="006170E8"/>
    <w:rsid w:val="006170E9"/>
    <w:rsid w:val="00617129"/>
    <w:rsid w:val="006174AC"/>
    <w:rsid w:val="00617631"/>
    <w:rsid w:val="00617708"/>
    <w:rsid w:val="00617724"/>
    <w:rsid w:val="006177B8"/>
    <w:rsid w:val="006177BA"/>
    <w:rsid w:val="00617897"/>
    <w:rsid w:val="00617905"/>
    <w:rsid w:val="00617B31"/>
    <w:rsid w:val="00617B4C"/>
    <w:rsid w:val="00617BF4"/>
    <w:rsid w:val="00617C16"/>
    <w:rsid w:val="00617EC0"/>
    <w:rsid w:val="00617F80"/>
    <w:rsid w:val="00617F86"/>
    <w:rsid w:val="0062010C"/>
    <w:rsid w:val="00620128"/>
    <w:rsid w:val="006201C0"/>
    <w:rsid w:val="006201EF"/>
    <w:rsid w:val="0062025E"/>
    <w:rsid w:val="00620262"/>
    <w:rsid w:val="006203E8"/>
    <w:rsid w:val="0062056A"/>
    <w:rsid w:val="006206BE"/>
    <w:rsid w:val="00620733"/>
    <w:rsid w:val="00620875"/>
    <w:rsid w:val="0062097E"/>
    <w:rsid w:val="006209CA"/>
    <w:rsid w:val="006209CF"/>
    <w:rsid w:val="006209D7"/>
    <w:rsid w:val="006209DC"/>
    <w:rsid w:val="00620D3F"/>
    <w:rsid w:val="00620E0A"/>
    <w:rsid w:val="00620EB7"/>
    <w:rsid w:val="0062102B"/>
    <w:rsid w:val="0062104B"/>
    <w:rsid w:val="00621188"/>
    <w:rsid w:val="00621268"/>
    <w:rsid w:val="006212C4"/>
    <w:rsid w:val="00621373"/>
    <w:rsid w:val="00621588"/>
    <w:rsid w:val="006215D4"/>
    <w:rsid w:val="00621653"/>
    <w:rsid w:val="00621765"/>
    <w:rsid w:val="00621792"/>
    <w:rsid w:val="00621939"/>
    <w:rsid w:val="00621B4C"/>
    <w:rsid w:val="00621C2D"/>
    <w:rsid w:val="00621C39"/>
    <w:rsid w:val="00621F31"/>
    <w:rsid w:val="00621F8B"/>
    <w:rsid w:val="006221DA"/>
    <w:rsid w:val="00622214"/>
    <w:rsid w:val="00622350"/>
    <w:rsid w:val="006223E0"/>
    <w:rsid w:val="0062243D"/>
    <w:rsid w:val="006225B8"/>
    <w:rsid w:val="00622695"/>
    <w:rsid w:val="006227BA"/>
    <w:rsid w:val="00622880"/>
    <w:rsid w:val="006228B6"/>
    <w:rsid w:val="0062296E"/>
    <w:rsid w:val="006229F8"/>
    <w:rsid w:val="00622AD8"/>
    <w:rsid w:val="00622B14"/>
    <w:rsid w:val="00622B29"/>
    <w:rsid w:val="00622BD8"/>
    <w:rsid w:val="00622F09"/>
    <w:rsid w:val="00623011"/>
    <w:rsid w:val="0062304A"/>
    <w:rsid w:val="0062323C"/>
    <w:rsid w:val="0062340A"/>
    <w:rsid w:val="006234AF"/>
    <w:rsid w:val="0062355B"/>
    <w:rsid w:val="00623570"/>
    <w:rsid w:val="00623595"/>
    <w:rsid w:val="0062378F"/>
    <w:rsid w:val="006237A5"/>
    <w:rsid w:val="00623978"/>
    <w:rsid w:val="00623AF0"/>
    <w:rsid w:val="00623BC5"/>
    <w:rsid w:val="00623C74"/>
    <w:rsid w:val="00623CE3"/>
    <w:rsid w:val="00623E7F"/>
    <w:rsid w:val="00623F58"/>
    <w:rsid w:val="0062402A"/>
    <w:rsid w:val="00624065"/>
    <w:rsid w:val="0062415C"/>
    <w:rsid w:val="0062427B"/>
    <w:rsid w:val="006242AB"/>
    <w:rsid w:val="00624400"/>
    <w:rsid w:val="00624409"/>
    <w:rsid w:val="00624668"/>
    <w:rsid w:val="00624744"/>
    <w:rsid w:val="006248F3"/>
    <w:rsid w:val="006249BB"/>
    <w:rsid w:val="00624ACD"/>
    <w:rsid w:val="00624B29"/>
    <w:rsid w:val="00624C82"/>
    <w:rsid w:val="00624CE9"/>
    <w:rsid w:val="00624F48"/>
    <w:rsid w:val="00624FBE"/>
    <w:rsid w:val="006251AB"/>
    <w:rsid w:val="00625255"/>
    <w:rsid w:val="00625266"/>
    <w:rsid w:val="00625619"/>
    <w:rsid w:val="00625763"/>
    <w:rsid w:val="00625823"/>
    <w:rsid w:val="0062587B"/>
    <w:rsid w:val="00625898"/>
    <w:rsid w:val="00625956"/>
    <w:rsid w:val="006259DD"/>
    <w:rsid w:val="00625A05"/>
    <w:rsid w:val="00625A3C"/>
    <w:rsid w:val="00625A5A"/>
    <w:rsid w:val="00625AFE"/>
    <w:rsid w:val="00625C49"/>
    <w:rsid w:val="00625D84"/>
    <w:rsid w:val="00625ED4"/>
    <w:rsid w:val="00625FFF"/>
    <w:rsid w:val="00626085"/>
    <w:rsid w:val="00626341"/>
    <w:rsid w:val="006263AC"/>
    <w:rsid w:val="00626454"/>
    <w:rsid w:val="006264E2"/>
    <w:rsid w:val="00626740"/>
    <w:rsid w:val="006267A4"/>
    <w:rsid w:val="006267E9"/>
    <w:rsid w:val="00626916"/>
    <w:rsid w:val="00626A17"/>
    <w:rsid w:val="00626B5D"/>
    <w:rsid w:val="00626C4F"/>
    <w:rsid w:val="00626CE3"/>
    <w:rsid w:val="00626D3C"/>
    <w:rsid w:val="00626E64"/>
    <w:rsid w:val="00626ED9"/>
    <w:rsid w:val="00626F57"/>
    <w:rsid w:val="00627017"/>
    <w:rsid w:val="0062715D"/>
    <w:rsid w:val="00627168"/>
    <w:rsid w:val="0062719E"/>
    <w:rsid w:val="0062728B"/>
    <w:rsid w:val="006272A6"/>
    <w:rsid w:val="006272DB"/>
    <w:rsid w:val="006272E0"/>
    <w:rsid w:val="00627442"/>
    <w:rsid w:val="00627472"/>
    <w:rsid w:val="006274AB"/>
    <w:rsid w:val="00627513"/>
    <w:rsid w:val="0062770C"/>
    <w:rsid w:val="00627757"/>
    <w:rsid w:val="00627A18"/>
    <w:rsid w:val="00627B2E"/>
    <w:rsid w:val="00627BC9"/>
    <w:rsid w:val="00627C52"/>
    <w:rsid w:val="00627D8A"/>
    <w:rsid w:val="00627F68"/>
    <w:rsid w:val="00627FD8"/>
    <w:rsid w:val="0063009D"/>
    <w:rsid w:val="006300E3"/>
    <w:rsid w:val="00630221"/>
    <w:rsid w:val="00630304"/>
    <w:rsid w:val="006303E3"/>
    <w:rsid w:val="00630459"/>
    <w:rsid w:val="0063048C"/>
    <w:rsid w:val="00630786"/>
    <w:rsid w:val="006307C5"/>
    <w:rsid w:val="006307CC"/>
    <w:rsid w:val="0063090B"/>
    <w:rsid w:val="00630937"/>
    <w:rsid w:val="006309C5"/>
    <w:rsid w:val="00630CD3"/>
    <w:rsid w:val="00630D30"/>
    <w:rsid w:val="00630E33"/>
    <w:rsid w:val="00630E5C"/>
    <w:rsid w:val="00630E87"/>
    <w:rsid w:val="00630F44"/>
    <w:rsid w:val="00630F79"/>
    <w:rsid w:val="00630FCC"/>
    <w:rsid w:val="0063106E"/>
    <w:rsid w:val="006311B5"/>
    <w:rsid w:val="0063122C"/>
    <w:rsid w:val="00631287"/>
    <w:rsid w:val="00631354"/>
    <w:rsid w:val="0063162F"/>
    <w:rsid w:val="00631656"/>
    <w:rsid w:val="00631757"/>
    <w:rsid w:val="006317A5"/>
    <w:rsid w:val="006317B7"/>
    <w:rsid w:val="006318B3"/>
    <w:rsid w:val="00631952"/>
    <w:rsid w:val="006319CE"/>
    <w:rsid w:val="00631B8C"/>
    <w:rsid w:val="00631C8C"/>
    <w:rsid w:val="00631DCE"/>
    <w:rsid w:val="00631E80"/>
    <w:rsid w:val="00631EF8"/>
    <w:rsid w:val="0063202C"/>
    <w:rsid w:val="00632098"/>
    <w:rsid w:val="006321C4"/>
    <w:rsid w:val="00632234"/>
    <w:rsid w:val="00632324"/>
    <w:rsid w:val="00632360"/>
    <w:rsid w:val="00632374"/>
    <w:rsid w:val="00632389"/>
    <w:rsid w:val="006323A9"/>
    <w:rsid w:val="006323FF"/>
    <w:rsid w:val="00632414"/>
    <w:rsid w:val="006325A6"/>
    <w:rsid w:val="006325FA"/>
    <w:rsid w:val="00632676"/>
    <w:rsid w:val="00632971"/>
    <w:rsid w:val="006329A8"/>
    <w:rsid w:val="00632B93"/>
    <w:rsid w:val="00632C0D"/>
    <w:rsid w:val="00632DF3"/>
    <w:rsid w:val="00633222"/>
    <w:rsid w:val="00633223"/>
    <w:rsid w:val="0063327D"/>
    <w:rsid w:val="0063350A"/>
    <w:rsid w:val="00633700"/>
    <w:rsid w:val="0063382F"/>
    <w:rsid w:val="00633842"/>
    <w:rsid w:val="00633B84"/>
    <w:rsid w:val="00633BE8"/>
    <w:rsid w:val="00633C2A"/>
    <w:rsid w:val="00633F5D"/>
    <w:rsid w:val="006340A3"/>
    <w:rsid w:val="0063414D"/>
    <w:rsid w:val="0063419A"/>
    <w:rsid w:val="00634216"/>
    <w:rsid w:val="00634242"/>
    <w:rsid w:val="00634278"/>
    <w:rsid w:val="006343EA"/>
    <w:rsid w:val="00634401"/>
    <w:rsid w:val="006345E8"/>
    <w:rsid w:val="006345FC"/>
    <w:rsid w:val="006346FA"/>
    <w:rsid w:val="00634709"/>
    <w:rsid w:val="0063472B"/>
    <w:rsid w:val="0063478E"/>
    <w:rsid w:val="006347DC"/>
    <w:rsid w:val="00634824"/>
    <w:rsid w:val="00634850"/>
    <w:rsid w:val="00634854"/>
    <w:rsid w:val="00634898"/>
    <w:rsid w:val="006348D5"/>
    <w:rsid w:val="006349FF"/>
    <w:rsid w:val="00634AC6"/>
    <w:rsid w:val="00634BB8"/>
    <w:rsid w:val="00634CB5"/>
    <w:rsid w:val="00634D0C"/>
    <w:rsid w:val="00634D36"/>
    <w:rsid w:val="00634E31"/>
    <w:rsid w:val="00634EC2"/>
    <w:rsid w:val="00634F23"/>
    <w:rsid w:val="00635120"/>
    <w:rsid w:val="00635146"/>
    <w:rsid w:val="006352B8"/>
    <w:rsid w:val="006354A0"/>
    <w:rsid w:val="006354AA"/>
    <w:rsid w:val="006358B1"/>
    <w:rsid w:val="00635C3B"/>
    <w:rsid w:val="00635C85"/>
    <w:rsid w:val="00635D00"/>
    <w:rsid w:val="00635E25"/>
    <w:rsid w:val="00635F09"/>
    <w:rsid w:val="00635FCC"/>
    <w:rsid w:val="006361C3"/>
    <w:rsid w:val="00636341"/>
    <w:rsid w:val="006364C1"/>
    <w:rsid w:val="006364DF"/>
    <w:rsid w:val="00636524"/>
    <w:rsid w:val="00636678"/>
    <w:rsid w:val="006366FF"/>
    <w:rsid w:val="0063671A"/>
    <w:rsid w:val="00636737"/>
    <w:rsid w:val="006367C8"/>
    <w:rsid w:val="006367D9"/>
    <w:rsid w:val="00636805"/>
    <w:rsid w:val="00636824"/>
    <w:rsid w:val="006368F9"/>
    <w:rsid w:val="00636909"/>
    <w:rsid w:val="00636D7C"/>
    <w:rsid w:val="00636E5D"/>
    <w:rsid w:val="00636EAC"/>
    <w:rsid w:val="00636EC9"/>
    <w:rsid w:val="00636F8F"/>
    <w:rsid w:val="00637032"/>
    <w:rsid w:val="00637082"/>
    <w:rsid w:val="00637159"/>
    <w:rsid w:val="00637243"/>
    <w:rsid w:val="00637252"/>
    <w:rsid w:val="006375A3"/>
    <w:rsid w:val="00637608"/>
    <w:rsid w:val="0063760B"/>
    <w:rsid w:val="006376D2"/>
    <w:rsid w:val="00637802"/>
    <w:rsid w:val="00637836"/>
    <w:rsid w:val="0063783A"/>
    <w:rsid w:val="00637986"/>
    <w:rsid w:val="00637A15"/>
    <w:rsid w:val="00637A37"/>
    <w:rsid w:val="00637BB9"/>
    <w:rsid w:val="00637BDA"/>
    <w:rsid w:val="00637C32"/>
    <w:rsid w:val="00637C35"/>
    <w:rsid w:val="00637D74"/>
    <w:rsid w:val="00637DE4"/>
    <w:rsid w:val="00637E04"/>
    <w:rsid w:val="00637E57"/>
    <w:rsid w:val="00637ED1"/>
    <w:rsid w:val="00637EE0"/>
    <w:rsid w:val="00637F9B"/>
    <w:rsid w:val="00637FD8"/>
    <w:rsid w:val="0064001E"/>
    <w:rsid w:val="00640064"/>
    <w:rsid w:val="0064010A"/>
    <w:rsid w:val="0064040E"/>
    <w:rsid w:val="0064040F"/>
    <w:rsid w:val="0064070A"/>
    <w:rsid w:val="00640720"/>
    <w:rsid w:val="00640732"/>
    <w:rsid w:val="0064077E"/>
    <w:rsid w:val="006408FB"/>
    <w:rsid w:val="00640970"/>
    <w:rsid w:val="00640C8C"/>
    <w:rsid w:val="006411A5"/>
    <w:rsid w:val="0064123E"/>
    <w:rsid w:val="006412F7"/>
    <w:rsid w:val="0064138F"/>
    <w:rsid w:val="006413D4"/>
    <w:rsid w:val="0064142D"/>
    <w:rsid w:val="0064147A"/>
    <w:rsid w:val="006414B6"/>
    <w:rsid w:val="006415F7"/>
    <w:rsid w:val="00641693"/>
    <w:rsid w:val="006416B9"/>
    <w:rsid w:val="006416DF"/>
    <w:rsid w:val="006416FD"/>
    <w:rsid w:val="00641797"/>
    <w:rsid w:val="0064180C"/>
    <w:rsid w:val="0064180F"/>
    <w:rsid w:val="00641883"/>
    <w:rsid w:val="00641AE7"/>
    <w:rsid w:val="00641B88"/>
    <w:rsid w:val="00641BF1"/>
    <w:rsid w:val="00641CEF"/>
    <w:rsid w:val="00641DE5"/>
    <w:rsid w:val="00641E8A"/>
    <w:rsid w:val="00641FF4"/>
    <w:rsid w:val="00642033"/>
    <w:rsid w:val="006421C8"/>
    <w:rsid w:val="00642639"/>
    <w:rsid w:val="00642765"/>
    <w:rsid w:val="006427E6"/>
    <w:rsid w:val="006429E3"/>
    <w:rsid w:val="00642D92"/>
    <w:rsid w:val="00642F03"/>
    <w:rsid w:val="0064320A"/>
    <w:rsid w:val="00643293"/>
    <w:rsid w:val="0064349F"/>
    <w:rsid w:val="006434A5"/>
    <w:rsid w:val="006434A7"/>
    <w:rsid w:val="0064364E"/>
    <w:rsid w:val="006436A6"/>
    <w:rsid w:val="0064373D"/>
    <w:rsid w:val="006437DB"/>
    <w:rsid w:val="00643851"/>
    <w:rsid w:val="00643951"/>
    <w:rsid w:val="00643BDB"/>
    <w:rsid w:val="00643C17"/>
    <w:rsid w:val="00643C8A"/>
    <w:rsid w:val="00643CBC"/>
    <w:rsid w:val="00643D25"/>
    <w:rsid w:val="00643D3C"/>
    <w:rsid w:val="00643D72"/>
    <w:rsid w:val="00643D88"/>
    <w:rsid w:val="00643D8F"/>
    <w:rsid w:val="00643DAF"/>
    <w:rsid w:val="00643DEF"/>
    <w:rsid w:val="00643E1C"/>
    <w:rsid w:val="00643FA3"/>
    <w:rsid w:val="00643FB1"/>
    <w:rsid w:val="00643FBF"/>
    <w:rsid w:val="00643FC4"/>
    <w:rsid w:val="00643FEE"/>
    <w:rsid w:val="006440CB"/>
    <w:rsid w:val="00644288"/>
    <w:rsid w:val="006443C2"/>
    <w:rsid w:val="006443C6"/>
    <w:rsid w:val="00644629"/>
    <w:rsid w:val="0064463D"/>
    <w:rsid w:val="006446C5"/>
    <w:rsid w:val="00644794"/>
    <w:rsid w:val="0064490C"/>
    <w:rsid w:val="006449E0"/>
    <w:rsid w:val="00644A43"/>
    <w:rsid w:val="00644A93"/>
    <w:rsid w:val="00644C3D"/>
    <w:rsid w:val="00644CA1"/>
    <w:rsid w:val="00644CB3"/>
    <w:rsid w:val="00644FA7"/>
    <w:rsid w:val="00645075"/>
    <w:rsid w:val="006453D1"/>
    <w:rsid w:val="0064549F"/>
    <w:rsid w:val="006455C2"/>
    <w:rsid w:val="006455E5"/>
    <w:rsid w:val="00645703"/>
    <w:rsid w:val="0064575B"/>
    <w:rsid w:val="00645C8E"/>
    <w:rsid w:val="00645D37"/>
    <w:rsid w:val="00645DC7"/>
    <w:rsid w:val="00645E94"/>
    <w:rsid w:val="00645E9C"/>
    <w:rsid w:val="00646064"/>
    <w:rsid w:val="0064608F"/>
    <w:rsid w:val="006460DD"/>
    <w:rsid w:val="00646149"/>
    <w:rsid w:val="006464C2"/>
    <w:rsid w:val="006465A2"/>
    <w:rsid w:val="00646691"/>
    <w:rsid w:val="0064674A"/>
    <w:rsid w:val="0064678F"/>
    <w:rsid w:val="0064684E"/>
    <w:rsid w:val="006468E8"/>
    <w:rsid w:val="00646A1C"/>
    <w:rsid w:val="00646AB0"/>
    <w:rsid w:val="00646B16"/>
    <w:rsid w:val="00646C73"/>
    <w:rsid w:val="00646DA0"/>
    <w:rsid w:val="00646F28"/>
    <w:rsid w:val="00646F59"/>
    <w:rsid w:val="00647073"/>
    <w:rsid w:val="0064708B"/>
    <w:rsid w:val="00647127"/>
    <w:rsid w:val="00647310"/>
    <w:rsid w:val="00647421"/>
    <w:rsid w:val="006475A0"/>
    <w:rsid w:val="0064762E"/>
    <w:rsid w:val="006476BB"/>
    <w:rsid w:val="006476CB"/>
    <w:rsid w:val="006477B3"/>
    <w:rsid w:val="0064793F"/>
    <w:rsid w:val="00647A0D"/>
    <w:rsid w:val="00647C6E"/>
    <w:rsid w:val="00647D98"/>
    <w:rsid w:val="00647EC1"/>
    <w:rsid w:val="0065002E"/>
    <w:rsid w:val="0065008D"/>
    <w:rsid w:val="006500FD"/>
    <w:rsid w:val="00650275"/>
    <w:rsid w:val="006502FF"/>
    <w:rsid w:val="00650460"/>
    <w:rsid w:val="00650504"/>
    <w:rsid w:val="0065074E"/>
    <w:rsid w:val="0065088F"/>
    <w:rsid w:val="00650B4E"/>
    <w:rsid w:val="00650BAC"/>
    <w:rsid w:val="00650BAE"/>
    <w:rsid w:val="00650C1E"/>
    <w:rsid w:val="00650D09"/>
    <w:rsid w:val="00650D98"/>
    <w:rsid w:val="00650E67"/>
    <w:rsid w:val="00650EAE"/>
    <w:rsid w:val="00650F54"/>
    <w:rsid w:val="00650F86"/>
    <w:rsid w:val="00651027"/>
    <w:rsid w:val="00651100"/>
    <w:rsid w:val="0065118F"/>
    <w:rsid w:val="006511AE"/>
    <w:rsid w:val="00651239"/>
    <w:rsid w:val="00651358"/>
    <w:rsid w:val="006513AC"/>
    <w:rsid w:val="0065145A"/>
    <w:rsid w:val="0065149A"/>
    <w:rsid w:val="0065155B"/>
    <w:rsid w:val="0065169B"/>
    <w:rsid w:val="00651725"/>
    <w:rsid w:val="0065189B"/>
    <w:rsid w:val="0065198F"/>
    <w:rsid w:val="00651BBA"/>
    <w:rsid w:val="00651C0B"/>
    <w:rsid w:val="00652050"/>
    <w:rsid w:val="0065220F"/>
    <w:rsid w:val="006523AC"/>
    <w:rsid w:val="006523C4"/>
    <w:rsid w:val="0065248A"/>
    <w:rsid w:val="006524F3"/>
    <w:rsid w:val="00652582"/>
    <w:rsid w:val="00652597"/>
    <w:rsid w:val="006525C3"/>
    <w:rsid w:val="006526F8"/>
    <w:rsid w:val="00652710"/>
    <w:rsid w:val="0065271B"/>
    <w:rsid w:val="006528C8"/>
    <w:rsid w:val="006528D4"/>
    <w:rsid w:val="00652974"/>
    <w:rsid w:val="00652C80"/>
    <w:rsid w:val="00652F76"/>
    <w:rsid w:val="00653022"/>
    <w:rsid w:val="00653053"/>
    <w:rsid w:val="0065320F"/>
    <w:rsid w:val="006532A6"/>
    <w:rsid w:val="0065348C"/>
    <w:rsid w:val="006534B2"/>
    <w:rsid w:val="006534BC"/>
    <w:rsid w:val="006534EB"/>
    <w:rsid w:val="00653548"/>
    <w:rsid w:val="00653570"/>
    <w:rsid w:val="00653679"/>
    <w:rsid w:val="0065379A"/>
    <w:rsid w:val="00653993"/>
    <w:rsid w:val="00653A34"/>
    <w:rsid w:val="00653A50"/>
    <w:rsid w:val="00653A54"/>
    <w:rsid w:val="00653B64"/>
    <w:rsid w:val="00653B84"/>
    <w:rsid w:val="00653CD6"/>
    <w:rsid w:val="00653D95"/>
    <w:rsid w:val="00653E0D"/>
    <w:rsid w:val="00653F18"/>
    <w:rsid w:val="00653FF1"/>
    <w:rsid w:val="0065408E"/>
    <w:rsid w:val="00654311"/>
    <w:rsid w:val="006543D4"/>
    <w:rsid w:val="006543EB"/>
    <w:rsid w:val="00654434"/>
    <w:rsid w:val="00654486"/>
    <w:rsid w:val="00654539"/>
    <w:rsid w:val="0065474F"/>
    <w:rsid w:val="00654A33"/>
    <w:rsid w:val="00654BC9"/>
    <w:rsid w:val="00654C1D"/>
    <w:rsid w:val="00654C5C"/>
    <w:rsid w:val="00654CBB"/>
    <w:rsid w:val="00654DBE"/>
    <w:rsid w:val="00654F47"/>
    <w:rsid w:val="00654FE4"/>
    <w:rsid w:val="0065502C"/>
    <w:rsid w:val="00655160"/>
    <w:rsid w:val="006551BF"/>
    <w:rsid w:val="006552C9"/>
    <w:rsid w:val="006552F4"/>
    <w:rsid w:val="006553AB"/>
    <w:rsid w:val="0065546A"/>
    <w:rsid w:val="006554F6"/>
    <w:rsid w:val="00655503"/>
    <w:rsid w:val="00655574"/>
    <w:rsid w:val="0065560B"/>
    <w:rsid w:val="00655713"/>
    <w:rsid w:val="0065588B"/>
    <w:rsid w:val="00655899"/>
    <w:rsid w:val="006558DA"/>
    <w:rsid w:val="00655918"/>
    <w:rsid w:val="00655932"/>
    <w:rsid w:val="006559F4"/>
    <w:rsid w:val="00655A2C"/>
    <w:rsid w:val="00655B50"/>
    <w:rsid w:val="00655B6E"/>
    <w:rsid w:val="00655C25"/>
    <w:rsid w:val="00655C5D"/>
    <w:rsid w:val="00655D21"/>
    <w:rsid w:val="00655D41"/>
    <w:rsid w:val="00655DA6"/>
    <w:rsid w:val="00655E11"/>
    <w:rsid w:val="00655E15"/>
    <w:rsid w:val="00655E4F"/>
    <w:rsid w:val="00655F7E"/>
    <w:rsid w:val="00655FD1"/>
    <w:rsid w:val="006560FE"/>
    <w:rsid w:val="0065619F"/>
    <w:rsid w:val="006561CA"/>
    <w:rsid w:val="0065629B"/>
    <w:rsid w:val="006563D0"/>
    <w:rsid w:val="00656410"/>
    <w:rsid w:val="00656425"/>
    <w:rsid w:val="0065649C"/>
    <w:rsid w:val="0065650E"/>
    <w:rsid w:val="0065653C"/>
    <w:rsid w:val="0065661C"/>
    <w:rsid w:val="00656844"/>
    <w:rsid w:val="0065693A"/>
    <w:rsid w:val="00656974"/>
    <w:rsid w:val="006569F2"/>
    <w:rsid w:val="00656A0D"/>
    <w:rsid w:val="00656A3F"/>
    <w:rsid w:val="00656ACB"/>
    <w:rsid w:val="00656B28"/>
    <w:rsid w:val="00656C12"/>
    <w:rsid w:val="00656CD7"/>
    <w:rsid w:val="00656E22"/>
    <w:rsid w:val="00656FAC"/>
    <w:rsid w:val="00656FE9"/>
    <w:rsid w:val="00657068"/>
    <w:rsid w:val="006570DE"/>
    <w:rsid w:val="006571C3"/>
    <w:rsid w:val="006572FA"/>
    <w:rsid w:val="00657396"/>
    <w:rsid w:val="006573A0"/>
    <w:rsid w:val="006573FF"/>
    <w:rsid w:val="0065750E"/>
    <w:rsid w:val="00657589"/>
    <w:rsid w:val="00657688"/>
    <w:rsid w:val="006577E5"/>
    <w:rsid w:val="0065785B"/>
    <w:rsid w:val="0065786E"/>
    <w:rsid w:val="00657985"/>
    <w:rsid w:val="00657B67"/>
    <w:rsid w:val="00657B71"/>
    <w:rsid w:val="00657BC7"/>
    <w:rsid w:val="00657C4C"/>
    <w:rsid w:val="00657CD1"/>
    <w:rsid w:val="00657CDF"/>
    <w:rsid w:val="00657CEC"/>
    <w:rsid w:val="00657D42"/>
    <w:rsid w:val="00657EE9"/>
    <w:rsid w:val="00657F39"/>
    <w:rsid w:val="00657F4B"/>
    <w:rsid w:val="00657F69"/>
    <w:rsid w:val="00657F6F"/>
    <w:rsid w:val="00657F85"/>
    <w:rsid w:val="0066005A"/>
    <w:rsid w:val="00660103"/>
    <w:rsid w:val="0066011D"/>
    <w:rsid w:val="006601C2"/>
    <w:rsid w:val="006605D5"/>
    <w:rsid w:val="00660673"/>
    <w:rsid w:val="00660726"/>
    <w:rsid w:val="00660764"/>
    <w:rsid w:val="0066080E"/>
    <w:rsid w:val="0066091E"/>
    <w:rsid w:val="006609D6"/>
    <w:rsid w:val="00660A0B"/>
    <w:rsid w:val="00660B05"/>
    <w:rsid w:val="00660C1D"/>
    <w:rsid w:val="00660C31"/>
    <w:rsid w:val="00660C80"/>
    <w:rsid w:val="00660D73"/>
    <w:rsid w:val="00660F4C"/>
    <w:rsid w:val="00660F6D"/>
    <w:rsid w:val="006610CD"/>
    <w:rsid w:val="0066114B"/>
    <w:rsid w:val="00661234"/>
    <w:rsid w:val="00661293"/>
    <w:rsid w:val="006612D2"/>
    <w:rsid w:val="00661311"/>
    <w:rsid w:val="00661565"/>
    <w:rsid w:val="006616F6"/>
    <w:rsid w:val="0066184C"/>
    <w:rsid w:val="006618E4"/>
    <w:rsid w:val="00661957"/>
    <w:rsid w:val="00661AE7"/>
    <w:rsid w:val="00661D72"/>
    <w:rsid w:val="006620C2"/>
    <w:rsid w:val="006627A1"/>
    <w:rsid w:val="00662975"/>
    <w:rsid w:val="006629F1"/>
    <w:rsid w:val="00662A5C"/>
    <w:rsid w:val="00662A91"/>
    <w:rsid w:val="00662BC0"/>
    <w:rsid w:val="00662BF5"/>
    <w:rsid w:val="00662C85"/>
    <w:rsid w:val="00662DBC"/>
    <w:rsid w:val="00662F25"/>
    <w:rsid w:val="00662F70"/>
    <w:rsid w:val="00662F90"/>
    <w:rsid w:val="006630EA"/>
    <w:rsid w:val="006630F1"/>
    <w:rsid w:val="0066319F"/>
    <w:rsid w:val="00663381"/>
    <w:rsid w:val="006633EB"/>
    <w:rsid w:val="00663411"/>
    <w:rsid w:val="00663673"/>
    <w:rsid w:val="00663920"/>
    <w:rsid w:val="006639AC"/>
    <w:rsid w:val="006639ED"/>
    <w:rsid w:val="00663B81"/>
    <w:rsid w:val="00663C1F"/>
    <w:rsid w:val="00663FFD"/>
    <w:rsid w:val="0066403A"/>
    <w:rsid w:val="006640FB"/>
    <w:rsid w:val="00664137"/>
    <w:rsid w:val="006641A3"/>
    <w:rsid w:val="006641EA"/>
    <w:rsid w:val="00664300"/>
    <w:rsid w:val="00664664"/>
    <w:rsid w:val="006647B2"/>
    <w:rsid w:val="0066486B"/>
    <w:rsid w:val="0066494F"/>
    <w:rsid w:val="0066499F"/>
    <w:rsid w:val="00664BCE"/>
    <w:rsid w:val="00664C9F"/>
    <w:rsid w:val="00664CE0"/>
    <w:rsid w:val="00664E3D"/>
    <w:rsid w:val="00664E59"/>
    <w:rsid w:val="00664ECA"/>
    <w:rsid w:val="00664F99"/>
    <w:rsid w:val="00664FB6"/>
    <w:rsid w:val="00664FC1"/>
    <w:rsid w:val="0066506A"/>
    <w:rsid w:val="006650E7"/>
    <w:rsid w:val="00665115"/>
    <w:rsid w:val="00665269"/>
    <w:rsid w:val="006652B3"/>
    <w:rsid w:val="00665460"/>
    <w:rsid w:val="00665610"/>
    <w:rsid w:val="00665634"/>
    <w:rsid w:val="006656D2"/>
    <w:rsid w:val="00665725"/>
    <w:rsid w:val="00665ABF"/>
    <w:rsid w:val="00665BF2"/>
    <w:rsid w:val="00665C02"/>
    <w:rsid w:val="00665C59"/>
    <w:rsid w:val="00665D95"/>
    <w:rsid w:val="00665D96"/>
    <w:rsid w:val="00666039"/>
    <w:rsid w:val="006661FF"/>
    <w:rsid w:val="00666233"/>
    <w:rsid w:val="0066628B"/>
    <w:rsid w:val="006662C4"/>
    <w:rsid w:val="00666317"/>
    <w:rsid w:val="00666362"/>
    <w:rsid w:val="00666491"/>
    <w:rsid w:val="006665C8"/>
    <w:rsid w:val="006665E7"/>
    <w:rsid w:val="006666C5"/>
    <w:rsid w:val="006666E8"/>
    <w:rsid w:val="00666771"/>
    <w:rsid w:val="006667C4"/>
    <w:rsid w:val="0066687F"/>
    <w:rsid w:val="006668F6"/>
    <w:rsid w:val="00666D3E"/>
    <w:rsid w:val="00666FB6"/>
    <w:rsid w:val="00667007"/>
    <w:rsid w:val="0066710E"/>
    <w:rsid w:val="00667157"/>
    <w:rsid w:val="0066715E"/>
    <w:rsid w:val="00667196"/>
    <w:rsid w:val="00667293"/>
    <w:rsid w:val="006672B1"/>
    <w:rsid w:val="00667370"/>
    <w:rsid w:val="006673A3"/>
    <w:rsid w:val="00667564"/>
    <w:rsid w:val="006675B5"/>
    <w:rsid w:val="0066776A"/>
    <w:rsid w:val="0066778B"/>
    <w:rsid w:val="00667876"/>
    <w:rsid w:val="0066794C"/>
    <w:rsid w:val="00667A28"/>
    <w:rsid w:val="00667B69"/>
    <w:rsid w:val="00667BC4"/>
    <w:rsid w:val="00667D07"/>
    <w:rsid w:val="00667D70"/>
    <w:rsid w:val="00667DBE"/>
    <w:rsid w:val="00667E12"/>
    <w:rsid w:val="00667FA4"/>
    <w:rsid w:val="00667FD0"/>
    <w:rsid w:val="00667FFB"/>
    <w:rsid w:val="00670027"/>
    <w:rsid w:val="00670108"/>
    <w:rsid w:val="0067022F"/>
    <w:rsid w:val="006702CC"/>
    <w:rsid w:val="0067043B"/>
    <w:rsid w:val="00670598"/>
    <w:rsid w:val="006708CE"/>
    <w:rsid w:val="006709AF"/>
    <w:rsid w:val="00670B27"/>
    <w:rsid w:val="00670C18"/>
    <w:rsid w:val="00670CA9"/>
    <w:rsid w:val="00670E02"/>
    <w:rsid w:val="00670E7E"/>
    <w:rsid w:val="00670F60"/>
    <w:rsid w:val="00670FBD"/>
    <w:rsid w:val="00670FD4"/>
    <w:rsid w:val="0067102A"/>
    <w:rsid w:val="00671125"/>
    <w:rsid w:val="0067123D"/>
    <w:rsid w:val="00671271"/>
    <w:rsid w:val="00671407"/>
    <w:rsid w:val="006715A0"/>
    <w:rsid w:val="006718DC"/>
    <w:rsid w:val="006718E2"/>
    <w:rsid w:val="006718F1"/>
    <w:rsid w:val="0067190F"/>
    <w:rsid w:val="006719B3"/>
    <w:rsid w:val="00671A67"/>
    <w:rsid w:val="00671AD9"/>
    <w:rsid w:val="00671B83"/>
    <w:rsid w:val="00671C31"/>
    <w:rsid w:val="00671E4D"/>
    <w:rsid w:val="00671EFB"/>
    <w:rsid w:val="00672265"/>
    <w:rsid w:val="00672567"/>
    <w:rsid w:val="006725D2"/>
    <w:rsid w:val="0067262F"/>
    <w:rsid w:val="006727D3"/>
    <w:rsid w:val="0067291D"/>
    <w:rsid w:val="006729F1"/>
    <w:rsid w:val="00672A91"/>
    <w:rsid w:val="00672F5C"/>
    <w:rsid w:val="0067300C"/>
    <w:rsid w:val="006730C8"/>
    <w:rsid w:val="0067318E"/>
    <w:rsid w:val="006731B2"/>
    <w:rsid w:val="006732E3"/>
    <w:rsid w:val="00673335"/>
    <w:rsid w:val="006734EC"/>
    <w:rsid w:val="006736D0"/>
    <w:rsid w:val="00673710"/>
    <w:rsid w:val="00673785"/>
    <w:rsid w:val="006737A1"/>
    <w:rsid w:val="00673AD7"/>
    <w:rsid w:val="00673C2B"/>
    <w:rsid w:val="00673CBA"/>
    <w:rsid w:val="00673ED4"/>
    <w:rsid w:val="00673F1E"/>
    <w:rsid w:val="00673FB8"/>
    <w:rsid w:val="006740B9"/>
    <w:rsid w:val="006741BD"/>
    <w:rsid w:val="00674219"/>
    <w:rsid w:val="00674372"/>
    <w:rsid w:val="006743E3"/>
    <w:rsid w:val="00674536"/>
    <w:rsid w:val="0067454B"/>
    <w:rsid w:val="006746CA"/>
    <w:rsid w:val="00674708"/>
    <w:rsid w:val="00674737"/>
    <w:rsid w:val="00674803"/>
    <w:rsid w:val="00674858"/>
    <w:rsid w:val="00674966"/>
    <w:rsid w:val="006749B8"/>
    <w:rsid w:val="00674A03"/>
    <w:rsid w:val="00674E7D"/>
    <w:rsid w:val="00674EEA"/>
    <w:rsid w:val="00674EEE"/>
    <w:rsid w:val="006751AD"/>
    <w:rsid w:val="00675221"/>
    <w:rsid w:val="0067525B"/>
    <w:rsid w:val="006752F2"/>
    <w:rsid w:val="00675391"/>
    <w:rsid w:val="006753E5"/>
    <w:rsid w:val="00675427"/>
    <w:rsid w:val="0067555A"/>
    <w:rsid w:val="0067581B"/>
    <w:rsid w:val="00675842"/>
    <w:rsid w:val="006758CE"/>
    <w:rsid w:val="0067591D"/>
    <w:rsid w:val="00675956"/>
    <w:rsid w:val="00675AF1"/>
    <w:rsid w:val="00675B52"/>
    <w:rsid w:val="00675C47"/>
    <w:rsid w:val="00675D76"/>
    <w:rsid w:val="00675ED8"/>
    <w:rsid w:val="00675F0B"/>
    <w:rsid w:val="0067625B"/>
    <w:rsid w:val="0067626F"/>
    <w:rsid w:val="00676309"/>
    <w:rsid w:val="0067638D"/>
    <w:rsid w:val="006765B0"/>
    <w:rsid w:val="00676988"/>
    <w:rsid w:val="006769CC"/>
    <w:rsid w:val="00676B5F"/>
    <w:rsid w:val="00676D7A"/>
    <w:rsid w:val="00676F19"/>
    <w:rsid w:val="00676F2B"/>
    <w:rsid w:val="00676FFB"/>
    <w:rsid w:val="00677005"/>
    <w:rsid w:val="0067703E"/>
    <w:rsid w:val="006770B8"/>
    <w:rsid w:val="0067711C"/>
    <w:rsid w:val="00677463"/>
    <w:rsid w:val="006774E1"/>
    <w:rsid w:val="006776DA"/>
    <w:rsid w:val="00677719"/>
    <w:rsid w:val="0067775E"/>
    <w:rsid w:val="006777CB"/>
    <w:rsid w:val="006778EC"/>
    <w:rsid w:val="00677B12"/>
    <w:rsid w:val="00677B67"/>
    <w:rsid w:val="00677C3D"/>
    <w:rsid w:val="00677CAF"/>
    <w:rsid w:val="0068008D"/>
    <w:rsid w:val="006801B5"/>
    <w:rsid w:val="00680225"/>
    <w:rsid w:val="00680354"/>
    <w:rsid w:val="006805F4"/>
    <w:rsid w:val="00680716"/>
    <w:rsid w:val="0068076A"/>
    <w:rsid w:val="00680834"/>
    <w:rsid w:val="006808D6"/>
    <w:rsid w:val="0068096E"/>
    <w:rsid w:val="00680AE0"/>
    <w:rsid w:val="00680AEA"/>
    <w:rsid w:val="00680B27"/>
    <w:rsid w:val="00680B38"/>
    <w:rsid w:val="00680B4A"/>
    <w:rsid w:val="00680C85"/>
    <w:rsid w:val="00680CF8"/>
    <w:rsid w:val="00680E42"/>
    <w:rsid w:val="00680E6F"/>
    <w:rsid w:val="00681050"/>
    <w:rsid w:val="0068108F"/>
    <w:rsid w:val="0068145A"/>
    <w:rsid w:val="0068155E"/>
    <w:rsid w:val="00681599"/>
    <w:rsid w:val="0068176A"/>
    <w:rsid w:val="006818C0"/>
    <w:rsid w:val="00681920"/>
    <w:rsid w:val="00681AEB"/>
    <w:rsid w:val="00681D16"/>
    <w:rsid w:val="00681E25"/>
    <w:rsid w:val="00681F0B"/>
    <w:rsid w:val="00681F25"/>
    <w:rsid w:val="00681FC9"/>
    <w:rsid w:val="00682160"/>
    <w:rsid w:val="006821C1"/>
    <w:rsid w:val="006822BF"/>
    <w:rsid w:val="006822C0"/>
    <w:rsid w:val="00682337"/>
    <w:rsid w:val="0068257B"/>
    <w:rsid w:val="0068259D"/>
    <w:rsid w:val="0068260D"/>
    <w:rsid w:val="006826DF"/>
    <w:rsid w:val="00682779"/>
    <w:rsid w:val="00682873"/>
    <w:rsid w:val="006828C2"/>
    <w:rsid w:val="0068295C"/>
    <w:rsid w:val="00682962"/>
    <w:rsid w:val="00682C1B"/>
    <w:rsid w:val="00682E29"/>
    <w:rsid w:val="00682E4C"/>
    <w:rsid w:val="00682F24"/>
    <w:rsid w:val="006830EA"/>
    <w:rsid w:val="006831EA"/>
    <w:rsid w:val="006832AB"/>
    <w:rsid w:val="006832E4"/>
    <w:rsid w:val="0068335F"/>
    <w:rsid w:val="006834DB"/>
    <w:rsid w:val="006834FF"/>
    <w:rsid w:val="006837A2"/>
    <w:rsid w:val="0068382C"/>
    <w:rsid w:val="0068389E"/>
    <w:rsid w:val="006838AB"/>
    <w:rsid w:val="00683A28"/>
    <w:rsid w:val="00683B6F"/>
    <w:rsid w:val="00683C30"/>
    <w:rsid w:val="00683C31"/>
    <w:rsid w:val="00683C67"/>
    <w:rsid w:val="00683CEF"/>
    <w:rsid w:val="00683DC1"/>
    <w:rsid w:val="00683DCA"/>
    <w:rsid w:val="00683F3A"/>
    <w:rsid w:val="0068409B"/>
    <w:rsid w:val="006840C1"/>
    <w:rsid w:val="006840C2"/>
    <w:rsid w:val="0068411C"/>
    <w:rsid w:val="006841C7"/>
    <w:rsid w:val="00684384"/>
    <w:rsid w:val="00684393"/>
    <w:rsid w:val="006847C2"/>
    <w:rsid w:val="00684AF5"/>
    <w:rsid w:val="00684C5E"/>
    <w:rsid w:val="00684DF7"/>
    <w:rsid w:val="00684F10"/>
    <w:rsid w:val="0068507D"/>
    <w:rsid w:val="00685080"/>
    <w:rsid w:val="006850C7"/>
    <w:rsid w:val="00685158"/>
    <w:rsid w:val="00685170"/>
    <w:rsid w:val="0068523D"/>
    <w:rsid w:val="006852B2"/>
    <w:rsid w:val="00685452"/>
    <w:rsid w:val="00685465"/>
    <w:rsid w:val="006855CC"/>
    <w:rsid w:val="00685675"/>
    <w:rsid w:val="00685678"/>
    <w:rsid w:val="00685779"/>
    <w:rsid w:val="006857AF"/>
    <w:rsid w:val="00685834"/>
    <w:rsid w:val="00685E13"/>
    <w:rsid w:val="00685E2F"/>
    <w:rsid w:val="00685E8C"/>
    <w:rsid w:val="00686050"/>
    <w:rsid w:val="0068609B"/>
    <w:rsid w:val="0068609D"/>
    <w:rsid w:val="0068621B"/>
    <w:rsid w:val="006863C9"/>
    <w:rsid w:val="006864DA"/>
    <w:rsid w:val="00686515"/>
    <w:rsid w:val="0068656F"/>
    <w:rsid w:val="006865C8"/>
    <w:rsid w:val="00686888"/>
    <w:rsid w:val="006869BD"/>
    <w:rsid w:val="006869C5"/>
    <w:rsid w:val="00686A6B"/>
    <w:rsid w:val="00686B48"/>
    <w:rsid w:val="00686BA3"/>
    <w:rsid w:val="00686BE3"/>
    <w:rsid w:val="00686C2C"/>
    <w:rsid w:val="00686C2D"/>
    <w:rsid w:val="00686C80"/>
    <w:rsid w:val="00686DFD"/>
    <w:rsid w:val="00686FCA"/>
    <w:rsid w:val="00687038"/>
    <w:rsid w:val="0068714E"/>
    <w:rsid w:val="006871CE"/>
    <w:rsid w:val="006872F5"/>
    <w:rsid w:val="00687466"/>
    <w:rsid w:val="00687608"/>
    <w:rsid w:val="0068765A"/>
    <w:rsid w:val="006876D7"/>
    <w:rsid w:val="00687709"/>
    <w:rsid w:val="00687A1C"/>
    <w:rsid w:val="00687B21"/>
    <w:rsid w:val="00687B33"/>
    <w:rsid w:val="00687B6E"/>
    <w:rsid w:val="00687BD4"/>
    <w:rsid w:val="00687F0E"/>
    <w:rsid w:val="00687FE4"/>
    <w:rsid w:val="006900AF"/>
    <w:rsid w:val="00690151"/>
    <w:rsid w:val="00690288"/>
    <w:rsid w:val="006904CF"/>
    <w:rsid w:val="0069054D"/>
    <w:rsid w:val="00690598"/>
    <w:rsid w:val="006905C0"/>
    <w:rsid w:val="00690672"/>
    <w:rsid w:val="006906EB"/>
    <w:rsid w:val="006908A5"/>
    <w:rsid w:val="00690A68"/>
    <w:rsid w:val="00690B9C"/>
    <w:rsid w:val="00690D3F"/>
    <w:rsid w:val="00690FC5"/>
    <w:rsid w:val="006910D0"/>
    <w:rsid w:val="006911E6"/>
    <w:rsid w:val="00691563"/>
    <w:rsid w:val="006916C2"/>
    <w:rsid w:val="006916D0"/>
    <w:rsid w:val="00691751"/>
    <w:rsid w:val="006917C8"/>
    <w:rsid w:val="00691A58"/>
    <w:rsid w:val="0069207D"/>
    <w:rsid w:val="006920F2"/>
    <w:rsid w:val="0069211B"/>
    <w:rsid w:val="006921E7"/>
    <w:rsid w:val="00692264"/>
    <w:rsid w:val="006922EB"/>
    <w:rsid w:val="00692369"/>
    <w:rsid w:val="006923BD"/>
    <w:rsid w:val="006923C3"/>
    <w:rsid w:val="0069246B"/>
    <w:rsid w:val="006924CC"/>
    <w:rsid w:val="00692569"/>
    <w:rsid w:val="0069297D"/>
    <w:rsid w:val="006929CA"/>
    <w:rsid w:val="006929F7"/>
    <w:rsid w:val="00692AA7"/>
    <w:rsid w:val="00692B0A"/>
    <w:rsid w:val="00692C8F"/>
    <w:rsid w:val="00692DEE"/>
    <w:rsid w:val="00692ECB"/>
    <w:rsid w:val="00692EE6"/>
    <w:rsid w:val="00692FAE"/>
    <w:rsid w:val="006930B1"/>
    <w:rsid w:val="00693190"/>
    <w:rsid w:val="006931E1"/>
    <w:rsid w:val="006932D9"/>
    <w:rsid w:val="00693301"/>
    <w:rsid w:val="006933AE"/>
    <w:rsid w:val="0069358E"/>
    <w:rsid w:val="006935A2"/>
    <w:rsid w:val="0069374A"/>
    <w:rsid w:val="006937AF"/>
    <w:rsid w:val="006938D7"/>
    <w:rsid w:val="00693AA5"/>
    <w:rsid w:val="00693CF5"/>
    <w:rsid w:val="00693DD9"/>
    <w:rsid w:val="00693E9E"/>
    <w:rsid w:val="0069402D"/>
    <w:rsid w:val="00694200"/>
    <w:rsid w:val="00694202"/>
    <w:rsid w:val="00694210"/>
    <w:rsid w:val="00694435"/>
    <w:rsid w:val="006944F0"/>
    <w:rsid w:val="0069476C"/>
    <w:rsid w:val="006947D3"/>
    <w:rsid w:val="00694A74"/>
    <w:rsid w:val="00694AB6"/>
    <w:rsid w:val="00694AB8"/>
    <w:rsid w:val="00694AF2"/>
    <w:rsid w:val="00694C1E"/>
    <w:rsid w:val="00694CCE"/>
    <w:rsid w:val="00694CDA"/>
    <w:rsid w:val="00694D22"/>
    <w:rsid w:val="00694D78"/>
    <w:rsid w:val="00694FC5"/>
    <w:rsid w:val="0069504E"/>
    <w:rsid w:val="0069520C"/>
    <w:rsid w:val="00695213"/>
    <w:rsid w:val="00695450"/>
    <w:rsid w:val="00695659"/>
    <w:rsid w:val="00695680"/>
    <w:rsid w:val="006956C9"/>
    <w:rsid w:val="006957A4"/>
    <w:rsid w:val="006957C3"/>
    <w:rsid w:val="00695815"/>
    <w:rsid w:val="006959FC"/>
    <w:rsid w:val="00695AC7"/>
    <w:rsid w:val="00695DA3"/>
    <w:rsid w:val="00695E0A"/>
    <w:rsid w:val="00695E10"/>
    <w:rsid w:val="00695EE8"/>
    <w:rsid w:val="00695EF7"/>
    <w:rsid w:val="00695F88"/>
    <w:rsid w:val="0069606F"/>
    <w:rsid w:val="00696207"/>
    <w:rsid w:val="00696289"/>
    <w:rsid w:val="006962B2"/>
    <w:rsid w:val="00696352"/>
    <w:rsid w:val="006965EF"/>
    <w:rsid w:val="006966A4"/>
    <w:rsid w:val="006966A6"/>
    <w:rsid w:val="006966B9"/>
    <w:rsid w:val="006966DB"/>
    <w:rsid w:val="00696721"/>
    <w:rsid w:val="006967DA"/>
    <w:rsid w:val="006967E1"/>
    <w:rsid w:val="006968B4"/>
    <w:rsid w:val="0069699D"/>
    <w:rsid w:val="00696D0E"/>
    <w:rsid w:val="00696D6C"/>
    <w:rsid w:val="00696E36"/>
    <w:rsid w:val="006974EF"/>
    <w:rsid w:val="00697551"/>
    <w:rsid w:val="006975D9"/>
    <w:rsid w:val="006976DC"/>
    <w:rsid w:val="00697831"/>
    <w:rsid w:val="006978BC"/>
    <w:rsid w:val="006978DA"/>
    <w:rsid w:val="0069792F"/>
    <w:rsid w:val="006979E0"/>
    <w:rsid w:val="00697ACD"/>
    <w:rsid w:val="00697C87"/>
    <w:rsid w:val="00697D67"/>
    <w:rsid w:val="00697E8C"/>
    <w:rsid w:val="00697F08"/>
    <w:rsid w:val="00697F09"/>
    <w:rsid w:val="006A011E"/>
    <w:rsid w:val="006A016B"/>
    <w:rsid w:val="006A0338"/>
    <w:rsid w:val="006A03FB"/>
    <w:rsid w:val="006A04D1"/>
    <w:rsid w:val="006A06B7"/>
    <w:rsid w:val="006A0729"/>
    <w:rsid w:val="006A0745"/>
    <w:rsid w:val="006A074F"/>
    <w:rsid w:val="006A077C"/>
    <w:rsid w:val="006A0A24"/>
    <w:rsid w:val="006A0A68"/>
    <w:rsid w:val="006A0A96"/>
    <w:rsid w:val="006A0B56"/>
    <w:rsid w:val="006A0BB7"/>
    <w:rsid w:val="006A0BF5"/>
    <w:rsid w:val="006A0D69"/>
    <w:rsid w:val="006A0DFF"/>
    <w:rsid w:val="006A0F58"/>
    <w:rsid w:val="006A0F98"/>
    <w:rsid w:val="006A0FB7"/>
    <w:rsid w:val="006A107D"/>
    <w:rsid w:val="006A10D8"/>
    <w:rsid w:val="006A1121"/>
    <w:rsid w:val="006A1180"/>
    <w:rsid w:val="006A131B"/>
    <w:rsid w:val="006A1356"/>
    <w:rsid w:val="006A147B"/>
    <w:rsid w:val="006A1496"/>
    <w:rsid w:val="006A15B7"/>
    <w:rsid w:val="006A1648"/>
    <w:rsid w:val="006A1684"/>
    <w:rsid w:val="006A17CB"/>
    <w:rsid w:val="006A191C"/>
    <w:rsid w:val="006A1ACB"/>
    <w:rsid w:val="006A1C76"/>
    <w:rsid w:val="006A1CC6"/>
    <w:rsid w:val="006A1D5B"/>
    <w:rsid w:val="006A1D6F"/>
    <w:rsid w:val="006A1DF7"/>
    <w:rsid w:val="006A1FE5"/>
    <w:rsid w:val="006A2049"/>
    <w:rsid w:val="006A21E4"/>
    <w:rsid w:val="006A23B4"/>
    <w:rsid w:val="006A2442"/>
    <w:rsid w:val="006A24AB"/>
    <w:rsid w:val="006A2568"/>
    <w:rsid w:val="006A262D"/>
    <w:rsid w:val="006A268C"/>
    <w:rsid w:val="006A272E"/>
    <w:rsid w:val="006A2845"/>
    <w:rsid w:val="006A2958"/>
    <w:rsid w:val="006A2AF6"/>
    <w:rsid w:val="006A2B5C"/>
    <w:rsid w:val="006A2C20"/>
    <w:rsid w:val="006A2D3F"/>
    <w:rsid w:val="006A2D9D"/>
    <w:rsid w:val="006A2E8F"/>
    <w:rsid w:val="006A2EEB"/>
    <w:rsid w:val="006A3186"/>
    <w:rsid w:val="006A32E8"/>
    <w:rsid w:val="006A334B"/>
    <w:rsid w:val="006A335B"/>
    <w:rsid w:val="006A3370"/>
    <w:rsid w:val="006A33C3"/>
    <w:rsid w:val="006A33E8"/>
    <w:rsid w:val="006A343F"/>
    <w:rsid w:val="006A3764"/>
    <w:rsid w:val="006A385C"/>
    <w:rsid w:val="006A3B5C"/>
    <w:rsid w:val="006A3D3A"/>
    <w:rsid w:val="006A3D3C"/>
    <w:rsid w:val="006A3DBC"/>
    <w:rsid w:val="006A3E0E"/>
    <w:rsid w:val="006A3E99"/>
    <w:rsid w:val="006A3E9D"/>
    <w:rsid w:val="006A4031"/>
    <w:rsid w:val="006A4032"/>
    <w:rsid w:val="006A409B"/>
    <w:rsid w:val="006A4104"/>
    <w:rsid w:val="006A4155"/>
    <w:rsid w:val="006A41E6"/>
    <w:rsid w:val="006A422D"/>
    <w:rsid w:val="006A4323"/>
    <w:rsid w:val="006A4389"/>
    <w:rsid w:val="006A44F2"/>
    <w:rsid w:val="006A4580"/>
    <w:rsid w:val="006A4583"/>
    <w:rsid w:val="006A47DA"/>
    <w:rsid w:val="006A4849"/>
    <w:rsid w:val="006A485C"/>
    <w:rsid w:val="006A4929"/>
    <w:rsid w:val="006A4959"/>
    <w:rsid w:val="006A49E1"/>
    <w:rsid w:val="006A4A21"/>
    <w:rsid w:val="006A4A28"/>
    <w:rsid w:val="006A4A3B"/>
    <w:rsid w:val="006A4C58"/>
    <w:rsid w:val="006A4C91"/>
    <w:rsid w:val="006A4CD0"/>
    <w:rsid w:val="006A4CE7"/>
    <w:rsid w:val="006A4DF7"/>
    <w:rsid w:val="006A4FC3"/>
    <w:rsid w:val="006A4FFF"/>
    <w:rsid w:val="006A5174"/>
    <w:rsid w:val="006A51D0"/>
    <w:rsid w:val="006A53C5"/>
    <w:rsid w:val="006A53EE"/>
    <w:rsid w:val="006A546B"/>
    <w:rsid w:val="006A5547"/>
    <w:rsid w:val="006A570D"/>
    <w:rsid w:val="006A5797"/>
    <w:rsid w:val="006A58B8"/>
    <w:rsid w:val="006A5B62"/>
    <w:rsid w:val="006A5B9E"/>
    <w:rsid w:val="006A5BBB"/>
    <w:rsid w:val="006A5C23"/>
    <w:rsid w:val="006A5CB7"/>
    <w:rsid w:val="006A5D16"/>
    <w:rsid w:val="006A5F22"/>
    <w:rsid w:val="006A5F57"/>
    <w:rsid w:val="006A60CE"/>
    <w:rsid w:val="006A6107"/>
    <w:rsid w:val="006A6175"/>
    <w:rsid w:val="006A61FB"/>
    <w:rsid w:val="006A626D"/>
    <w:rsid w:val="006A6321"/>
    <w:rsid w:val="006A6418"/>
    <w:rsid w:val="006A657D"/>
    <w:rsid w:val="006A65DF"/>
    <w:rsid w:val="006A66A6"/>
    <w:rsid w:val="006A66A8"/>
    <w:rsid w:val="006A670E"/>
    <w:rsid w:val="006A6805"/>
    <w:rsid w:val="006A6873"/>
    <w:rsid w:val="006A6A3A"/>
    <w:rsid w:val="006A6ACD"/>
    <w:rsid w:val="006A6AE3"/>
    <w:rsid w:val="006A6CB3"/>
    <w:rsid w:val="006A6CFE"/>
    <w:rsid w:val="006A6DCE"/>
    <w:rsid w:val="006A6DE1"/>
    <w:rsid w:val="006A7435"/>
    <w:rsid w:val="006A74A3"/>
    <w:rsid w:val="006A7546"/>
    <w:rsid w:val="006A75F4"/>
    <w:rsid w:val="006A7A0A"/>
    <w:rsid w:val="006A7A42"/>
    <w:rsid w:val="006A7C43"/>
    <w:rsid w:val="006A7CCB"/>
    <w:rsid w:val="006A7DD4"/>
    <w:rsid w:val="006A7E3C"/>
    <w:rsid w:val="006A7EAE"/>
    <w:rsid w:val="006A7F4D"/>
    <w:rsid w:val="006B0067"/>
    <w:rsid w:val="006B0143"/>
    <w:rsid w:val="006B0159"/>
    <w:rsid w:val="006B0404"/>
    <w:rsid w:val="006B04C9"/>
    <w:rsid w:val="006B0506"/>
    <w:rsid w:val="006B0588"/>
    <w:rsid w:val="006B05C6"/>
    <w:rsid w:val="006B0797"/>
    <w:rsid w:val="006B07C0"/>
    <w:rsid w:val="006B07E1"/>
    <w:rsid w:val="006B08A8"/>
    <w:rsid w:val="006B0986"/>
    <w:rsid w:val="006B0B08"/>
    <w:rsid w:val="006B0C2C"/>
    <w:rsid w:val="006B0C38"/>
    <w:rsid w:val="006B0CC8"/>
    <w:rsid w:val="006B0CCB"/>
    <w:rsid w:val="006B110F"/>
    <w:rsid w:val="006B1202"/>
    <w:rsid w:val="006B12E5"/>
    <w:rsid w:val="006B133B"/>
    <w:rsid w:val="006B13A7"/>
    <w:rsid w:val="006B14CD"/>
    <w:rsid w:val="006B14D5"/>
    <w:rsid w:val="006B1573"/>
    <w:rsid w:val="006B15A3"/>
    <w:rsid w:val="006B1874"/>
    <w:rsid w:val="006B187F"/>
    <w:rsid w:val="006B18EB"/>
    <w:rsid w:val="006B18F5"/>
    <w:rsid w:val="006B1939"/>
    <w:rsid w:val="006B1B1E"/>
    <w:rsid w:val="006B2244"/>
    <w:rsid w:val="006B240D"/>
    <w:rsid w:val="006B260E"/>
    <w:rsid w:val="006B261C"/>
    <w:rsid w:val="006B26BC"/>
    <w:rsid w:val="006B2773"/>
    <w:rsid w:val="006B293A"/>
    <w:rsid w:val="006B295C"/>
    <w:rsid w:val="006B29D1"/>
    <w:rsid w:val="006B2A3A"/>
    <w:rsid w:val="006B2A41"/>
    <w:rsid w:val="006B2AF9"/>
    <w:rsid w:val="006B2B3B"/>
    <w:rsid w:val="006B2C51"/>
    <w:rsid w:val="006B2D03"/>
    <w:rsid w:val="006B2D07"/>
    <w:rsid w:val="006B2D33"/>
    <w:rsid w:val="006B2F6A"/>
    <w:rsid w:val="006B3143"/>
    <w:rsid w:val="006B3329"/>
    <w:rsid w:val="006B3587"/>
    <w:rsid w:val="006B36EA"/>
    <w:rsid w:val="006B372A"/>
    <w:rsid w:val="006B3BF6"/>
    <w:rsid w:val="006B3C2E"/>
    <w:rsid w:val="006B3C87"/>
    <w:rsid w:val="006B3CB6"/>
    <w:rsid w:val="006B3CDF"/>
    <w:rsid w:val="006B3DF5"/>
    <w:rsid w:val="006B3F34"/>
    <w:rsid w:val="006B3F3B"/>
    <w:rsid w:val="006B4060"/>
    <w:rsid w:val="006B4109"/>
    <w:rsid w:val="006B4175"/>
    <w:rsid w:val="006B41A9"/>
    <w:rsid w:val="006B430D"/>
    <w:rsid w:val="006B4319"/>
    <w:rsid w:val="006B4357"/>
    <w:rsid w:val="006B435A"/>
    <w:rsid w:val="006B44AA"/>
    <w:rsid w:val="006B44BB"/>
    <w:rsid w:val="006B46BB"/>
    <w:rsid w:val="006B473E"/>
    <w:rsid w:val="006B4CF9"/>
    <w:rsid w:val="006B4D75"/>
    <w:rsid w:val="006B4D86"/>
    <w:rsid w:val="006B4F11"/>
    <w:rsid w:val="006B4F2A"/>
    <w:rsid w:val="006B5260"/>
    <w:rsid w:val="006B54CE"/>
    <w:rsid w:val="006B55FB"/>
    <w:rsid w:val="006B56BD"/>
    <w:rsid w:val="006B5766"/>
    <w:rsid w:val="006B5813"/>
    <w:rsid w:val="006B5913"/>
    <w:rsid w:val="006B5964"/>
    <w:rsid w:val="006B5D3D"/>
    <w:rsid w:val="006B5DFF"/>
    <w:rsid w:val="006B5E22"/>
    <w:rsid w:val="006B5E82"/>
    <w:rsid w:val="006B5ED7"/>
    <w:rsid w:val="006B5F33"/>
    <w:rsid w:val="006B5F9D"/>
    <w:rsid w:val="006B6009"/>
    <w:rsid w:val="006B62C6"/>
    <w:rsid w:val="006B6361"/>
    <w:rsid w:val="006B648E"/>
    <w:rsid w:val="006B65AF"/>
    <w:rsid w:val="006B690A"/>
    <w:rsid w:val="006B69AB"/>
    <w:rsid w:val="006B69DF"/>
    <w:rsid w:val="006B6A56"/>
    <w:rsid w:val="006B6C8A"/>
    <w:rsid w:val="006B6D1F"/>
    <w:rsid w:val="006B6D33"/>
    <w:rsid w:val="006B6DEF"/>
    <w:rsid w:val="006B6F5C"/>
    <w:rsid w:val="006B707E"/>
    <w:rsid w:val="006B7105"/>
    <w:rsid w:val="006B7261"/>
    <w:rsid w:val="006B7278"/>
    <w:rsid w:val="006B728E"/>
    <w:rsid w:val="006B73CA"/>
    <w:rsid w:val="006B755A"/>
    <w:rsid w:val="006B7846"/>
    <w:rsid w:val="006B798E"/>
    <w:rsid w:val="006B79A1"/>
    <w:rsid w:val="006B79B0"/>
    <w:rsid w:val="006B7A77"/>
    <w:rsid w:val="006B7BA9"/>
    <w:rsid w:val="006B7E9B"/>
    <w:rsid w:val="006B7FDA"/>
    <w:rsid w:val="006C0314"/>
    <w:rsid w:val="006C033B"/>
    <w:rsid w:val="006C03EB"/>
    <w:rsid w:val="006C0483"/>
    <w:rsid w:val="006C05CD"/>
    <w:rsid w:val="006C05FB"/>
    <w:rsid w:val="006C0727"/>
    <w:rsid w:val="006C07A6"/>
    <w:rsid w:val="006C0889"/>
    <w:rsid w:val="006C08CA"/>
    <w:rsid w:val="006C097F"/>
    <w:rsid w:val="006C0C49"/>
    <w:rsid w:val="006C0EB3"/>
    <w:rsid w:val="006C1279"/>
    <w:rsid w:val="006C1419"/>
    <w:rsid w:val="006C147A"/>
    <w:rsid w:val="006C1526"/>
    <w:rsid w:val="006C16A2"/>
    <w:rsid w:val="006C17A6"/>
    <w:rsid w:val="006C17E8"/>
    <w:rsid w:val="006C193D"/>
    <w:rsid w:val="006C19A4"/>
    <w:rsid w:val="006C1A4A"/>
    <w:rsid w:val="006C1AF5"/>
    <w:rsid w:val="006C1D26"/>
    <w:rsid w:val="006C1D71"/>
    <w:rsid w:val="006C1EB5"/>
    <w:rsid w:val="006C1F11"/>
    <w:rsid w:val="006C1FC0"/>
    <w:rsid w:val="006C2074"/>
    <w:rsid w:val="006C20C2"/>
    <w:rsid w:val="006C21C9"/>
    <w:rsid w:val="006C22B6"/>
    <w:rsid w:val="006C22D7"/>
    <w:rsid w:val="006C255D"/>
    <w:rsid w:val="006C2585"/>
    <w:rsid w:val="006C2633"/>
    <w:rsid w:val="006C2790"/>
    <w:rsid w:val="006C2828"/>
    <w:rsid w:val="006C28E0"/>
    <w:rsid w:val="006C28FC"/>
    <w:rsid w:val="006C2903"/>
    <w:rsid w:val="006C2A3C"/>
    <w:rsid w:val="006C2A49"/>
    <w:rsid w:val="006C2BBC"/>
    <w:rsid w:val="006C2BD6"/>
    <w:rsid w:val="006C2D0F"/>
    <w:rsid w:val="006C2E43"/>
    <w:rsid w:val="006C32AC"/>
    <w:rsid w:val="006C32C1"/>
    <w:rsid w:val="006C32DC"/>
    <w:rsid w:val="006C32F3"/>
    <w:rsid w:val="006C342D"/>
    <w:rsid w:val="006C348E"/>
    <w:rsid w:val="006C373C"/>
    <w:rsid w:val="006C3787"/>
    <w:rsid w:val="006C37AB"/>
    <w:rsid w:val="006C37C8"/>
    <w:rsid w:val="006C3855"/>
    <w:rsid w:val="006C38B3"/>
    <w:rsid w:val="006C38C9"/>
    <w:rsid w:val="006C3937"/>
    <w:rsid w:val="006C395D"/>
    <w:rsid w:val="006C3A14"/>
    <w:rsid w:val="006C3A60"/>
    <w:rsid w:val="006C3C39"/>
    <w:rsid w:val="006C3D8D"/>
    <w:rsid w:val="006C3ED5"/>
    <w:rsid w:val="006C3FEB"/>
    <w:rsid w:val="006C402B"/>
    <w:rsid w:val="006C4292"/>
    <w:rsid w:val="006C42FD"/>
    <w:rsid w:val="006C4737"/>
    <w:rsid w:val="006C4784"/>
    <w:rsid w:val="006C4A00"/>
    <w:rsid w:val="006C4BB2"/>
    <w:rsid w:val="006C4C3D"/>
    <w:rsid w:val="006C4F64"/>
    <w:rsid w:val="006C5031"/>
    <w:rsid w:val="006C508B"/>
    <w:rsid w:val="006C50EE"/>
    <w:rsid w:val="006C5138"/>
    <w:rsid w:val="006C5210"/>
    <w:rsid w:val="006C52BD"/>
    <w:rsid w:val="006C53EA"/>
    <w:rsid w:val="006C542E"/>
    <w:rsid w:val="006C552B"/>
    <w:rsid w:val="006C55F6"/>
    <w:rsid w:val="006C568B"/>
    <w:rsid w:val="006C57FD"/>
    <w:rsid w:val="006C58AF"/>
    <w:rsid w:val="006C58DF"/>
    <w:rsid w:val="006C5A43"/>
    <w:rsid w:val="006C5AE5"/>
    <w:rsid w:val="006C5B43"/>
    <w:rsid w:val="006C5BB7"/>
    <w:rsid w:val="006C5CB4"/>
    <w:rsid w:val="006C5CEF"/>
    <w:rsid w:val="006C5F0D"/>
    <w:rsid w:val="006C60B0"/>
    <w:rsid w:val="006C632E"/>
    <w:rsid w:val="006C6390"/>
    <w:rsid w:val="006C6545"/>
    <w:rsid w:val="006C6692"/>
    <w:rsid w:val="006C676F"/>
    <w:rsid w:val="006C67EC"/>
    <w:rsid w:val="006C69BB"/>
    <w:rsid w:val="006C6AD5"/>
    <w:rsid w:val="006C6D31"/>
    <w:rsid w:val="006C6D44"/>
    <w:rsid w:val="006C7027"/>
    <w:rsid w:val="006C70CC"/>
    <w:rsid w:val="006C729A"/>
    <w:rsid w:val="006C733A"/>
    <w:rsid w:val="006C736C"/>
    <w:rsid w:val="006C75BD"/>
    <w:rsid w:val="006C760A"/>
    <w:rsid w:val="006C76C2"/>
    <w:rsid w:val="006C76C5"/>
    <w:rsid w:val="006C76FF"/>
    <w:rsid w:val="006C7793"/>
    <w:rsid w:val="006C782B"/>
    <w:rsid w:val="006C799F"/>
    <w:rsid w:val="006C7B6D"/>
    <w:rsid w:val="006C7BCB"/>
    <w:rsid w:val="006C7D6A"/>
    <w:rsid w:val="006C7DEA"/>
    <w:rsid w:val="006C7EB6"/>
    <w:rsid w:val="006C7F3D"/>
    <w:rsid w:val="006D0154"/>
    <w:rsid w:val="006D01D8"/>
    <w:rsid w:val="006D01DB"/>
    <w:rsid w:val="006D03F2"/>
    <w:rsid w:val="006D0411"/>
    <w:rsid w:val="006D046C"/>
    <w:rsid w:val="006D05B4"/>
    <w:rsid w:val="006D060A"/>
    <w:rsid w:val="006D0AD7"/>
    <w:rsid w:val="006D0BD8"/>
    <w:rsid w:val="006D0C2F"/>
    <w:rsid w:val="006D0DA5"/>
    <w:rsid w:val="006D0DB7"/>
    <w:rsid w:val="006D0DEB"/>
    <w:rsid w:val="006D0EB8"/>
    <w:rsid w:val="006D0F51"/>
    <w:rsid w:val="006D0FC7"/>
    <w:rsid w:val="006D107F"/>
    <w:rsid w:val="006D112F"/>
    <w:rsid w:val="006D11E8"/>
    <w:rsid w:val="006D137F"/>
    <w:rsid w:val="006D140B"/>
    <w:rsid w:val="006D140E"/>
    <w:rsid w:val="006D1459"/>
    <w:rsid w:val="006D14F4"/>
    <w:rsid w:val="006D16D1"/>
    <w:rsid w:val="006D1837"/>
    <w:rsid w:val="006D1838"/>
    <w:rsid w:val="006D1863"/>
    <w:rsid w:val="006D1901"/>
    <w:rsid w:val="006D1919"/>
    <w:rsid w:val="006D1B85"/>
    <w:rsid w:val="006D1BF3"/>
    <w:rsid w:val="006D1C28"/>
    <w:rsid w:val="006D1CE2"/>
    <w:rsid w:val="006D1D34"/>
    <w:rsid w:val="006D1D90"/>
    <w:rsid w:val="006D1E72"/>
    <w:rsid w:val="006D1F6A"/>
    <w:rsid w:val="006D1FEC"/>
    <w:rsid w:val="006D2003"/>
    <w:rsid w:val="006D2019"/>
    <w:rsid w:val="006D201D"/>
    <w:rsid w:val="006D20A7"/>
    <w:rsid w:val="006D20F7"/>
    <w:rsid w:val="006D2254"/>
    <w:rsid w:val="006D22A8"/>
    <w:rsid w:val="006D22F0"/>
    <w:rsid w:val="006D2476"/>
    <w:rsid w:val="006D24CE"/>
    <w:rsid w:val="006D2589"/>
    <w:rsid w:val="006D25C0"/>
    <w:rsid w:val="006D2746"/>
    <w:rsid w:val="006D2755"/>
    <w:rsid w:val="006D2781"/>
    <w:rsid w:val="006D27A2"/>
    <w:rsid w:val="006D29AA"/>
    <w:rsid w:val="006D2B1F"/>
    <w:rsid w:val="006D2B43"/>
    <w:rsid w:val="006D2BBF"/>
    <w:rsid w:val="006D2C37"/>
    <w:rsid w:val="006D2E0D"/>
    <w:rsid w:val="006D2E53"/>
    <w:rsid w:val="006D2E93"/>
    <w:rsid w:val="006D2EDF"/>
    <w:rsid w:val="006D2F00"/>
    <w:rsid w:val="006D3080"/>
    <w:rsid w:val="006D30CF"/>
    <w:rsid w:val="006D346C"/>
    <w:rsid w:val="006D350E"/>
    <w:rsid w:val="006D360C"/>
    <w:rsid w:val="006D3735"/>
    <w:rsid w:val="006D3766"/>
    <w:rsid w:val="006D3815"/>
    <w:rsid w:val="006D38EE"/>
    <w:rsid w:val="006D3910"/>
    <w:rsid w:val="006D3B26"/>
    <w:rsid w:val="006D3C27"/>
    <w:rsid w:val="006D3C40"/>
    <w:rsid w:val="006D3E04"/>
    <w:rsid w:val="006D3EAE"/>
    <w:rsid w:val="006D40C0"/>
    <w:rsid w:val="006D417B"/>
    <w:rsid w:val="006D418F"/>
    <w:rsid w:val="006D42F5"/>
    <w:rsid w:val="006D4642"/>
    <w:rsid w:val="006D48E6"/>
    <w:rsid w:val="006D4A1E"/>
    <w:rsid w:val="006D4A8C"/>
    <w:rsid w:val="006D4D71"/>
    <w:rsid w:val="006D4DC8"/>
    <w:rsid w:val="006D4FF6"/>
    <w:rsid w:val="006D505B"/>
    <w:rsid w:val="006D5074"/>
    <w:rsid w:val="006D5259"/>
    <w:rsid w:val="006D52FA"/>
    <w:rsid w:val="006D542C"/>
    <w:rsid w:val="006D5637"/>
    <w:rsid w:val="006D5646"/>
    <w:rsid w:val="006D56F5"/>
    <w:rsid w:val="006D58AB"/>
    <w:rsid w:val="006D5AC9"/>
    <w:rsid w:val="006D5AFF"/>
    <w:rsid w:val="006D5BF1"/>
    <w:rsid w:val="006D5C79"/>
    <w:rsid w:val="006D5CBF"/>
    <w:rsid w:val="006D5D6C"/>
    <w:rsid w:val="006D5E6E"/>
    <w:rsid w:val="006D5F2C"/>
    <w:rsid w:val="006D5FB8"/>
    <w:rsid w:val="006D6122"/>
    <w:rsid w:val="006D6155"/>
    <w:rsid w:val="006D6169"/>
    <w:rsid w:val="006D6429"/>
    <w:rsid w:val="006D64EF"/>
    <w:rsid w:val="006D65AD"/>
    <w:rsid w:val="006D66ED"/>
    <w:rsid w:val="006D67AB"/>
    <w:rsid w:val="006D67BD"/>
    <w:rsid w:val="006D6889"/>
    <w:rsid w:val="006D6A52"/>
    <w:rsid w:val="006D6B54"/>
    <w:rsid w:val="006D6B73"/>
    <w:rsid w:val="006D6B91"/>
    <w:rsid w:val="006D6BC1"/>
    <w:rsid w:val="006D6BD1"/>
    <w:rsid w:val="006D6C95"/>
    <w:rsid w:val="006D6D12"/>
    <w:rsid w:val="006D6DFC"/>
    <w:rsid w:val="006D6E90"/>
    <w:rsid w:val="006D6FD9"/>
    <w:rsid w:val="006D6FE6"/>
    <w:rsid w:val="006D706B"/>
    <w:rsid w:val="006D70B5"/>
    <w:rsid w:val="006D70DE"/>
    <w:rsid w:val="006D70F8"/>
    <w:rsid w:val="006D7230"/>
    <w:rsid w:val="006D7380"/>
    <w:rsid w:val="006D7455"/>
    <w:rsid w:val="006D7541"/>
    <w:rsid w:val="006D7887"/>
    <w:rsid w:val="006D78A9"/>
    <w:rsid w:val="006D78D2"/>
    <w:rsid w:val="006D7A7A"/>
    <w:rsid w:val="006D7A90"/>
    <w:rsid w:val="006D7ABA"/>
    <w:rsid w:val="006D7C05"/>
    <w:rsid w:val="006D7C9B"/>
    <w:rsid w:val="006D7D0E"/>
    <w:rsid w:val="006D7F48"/>
    <w:rsid w:val="006E01B6"/>
    <w:rsid w:val="006E022F"/>
    <w:rsid w:val="006E0267"/>
    <w:rsid w:val="006E02B9"/>
    <w:rsid w:val="006E05EC"/>
    <w:rsid w:val="006E0953"/>
    <w:rsid w:val="006E0968"/>
    <w:rsid w:val="006E0975"/>
    <w:rsid w:val="006E0BA9"/>
    <w:rsid w:val="006E0D57"/>
    <w:rsid w:val="006E0D98"/>
    <w:rsid w:val="006E0FE0"/>
    <w:rsid w:val="006E1056"/>
    <w:rsid w:val="006E11C5"/>
    <w:rsid w:val="006E11FB"/>
    <w:rsid w:val="006E124A"/>
    <w:rsid w:val="006E124B"/>
    <w:rsid w:val="006E1545"/>
    <w:rsid w:val="006E1673"/>
    <w:rsid w:val="006E16F7"/>
    <w:rsid w:val="006E16FA"/>
    <w:rsid w:val="006E172D"/>
    <w:rsid w:val="006E1815"/>
    <w:rsid w:val="006E1876"/>
    <w:rsid w:val="006E191C"/>
    <w:rsid w:val="006E1B6C"/>
    <w:rsid w:val="006E1C3C"/>
    <w:rsid w:val="006E1C48"/>
    <w:rsid w:val="006E1C9F"/>
    <w:rsid w:val="006E1D09"/>
    <w:rsid w:val="006E1E60"/>
    <w:rsid w:val="006E2114"/>
    <w:rsid w:val="006E215A"/>
    <w:rsid w:val="006E2310"/>
    <w:rsid w:val="006E2379"/>
    <w:rsid w:val="006E238F"/>
    <w:rsid w:val="006E23B8"/>
    <w:rsid w:val="006E23C1"/>
    <w:rsid w:val="006E23DC"/>
    <w:rsid w:val="006E244E"/>
    <w:rsid w:val="006E246D"/>
    <w:rsid w:val="006E27D5"/>
    <w:rsid w:val="006E2874"/>
    <w:rsid w:val="006E28CE"/>
    <w:rsid w:val="006E2B83"/>
    <w:rsid w:val="006E2BB1"/>
    <w:rsid w:val="006E2DC8"/>
    <w:rsid w:val="006E2F59"/>
    <w:rsid w:val="006E3012"/>
    <w:rsid w:val="006E322F"/>
    <w:rsid w:val="006E3298"/>
    <w:rsid w:val="006E3305"/>
    <w:rsid w:val="006E33A5"/>
    <w:rsid w:val="006E34EE"/>
    <w:rsid w:val="006E3535"/>
    <w:rsid w:val="006E358B"/>
    <w:rsid w:val="006E35EB"/>
    <w:rsid w:val="006E37E8"/>
    <w:rsid w:val="006E387D"/>
    <w:rsid w:val="006E3945"/>
    <w:rsid w:val="006E3B42"/>
    <w:rsid w:val="006E3B70"/>
    <w:rsid w:val="006E3CE3"/>
    <w:rsid w:val="006E3D83"/>
    <w:rsid w:val="006E3E1B"/>
    <w:rsid w:val="006E3EB7"/>
    <w:rsid w:val="006E3F63"/>
    <w:rsid w:val="006E409D"/>
    <w:rsid w:val="006E4120"/>
    <w:rsid w:val="006E4173"/>
    <w:rsid w:val="006E4180"/>
    <w:rsid w:val="006E421C"/>
    <w:rsid w:val="006E426C"/>
    <w:rsid w:val="006E43D7"/>
    <w:rsid w:val="006E4595"/>
    <w:rsid w:val="006E46DF"/>
    <w:rsid w:val="006E4899"/>
    <w:rsid w:val="006E4901"/>
    <w:rsid w:val="006E499E"/>
    <w:rsid w:val="006E4B4D"/>
    <w:rsid w:val="006E4C06"/>
    <w:rsid w:val="006E4C1E"/>
    <w:rsid w:val="006E4C64"/>
    <w:rsid w:val="006E4C66"/>
    <w:rsid w:val="006E4D13"/>
    <w:rsid w:val="006E4DBB"/>
    <w:rsid w:val="006E4DFC"/>
    <w:rsid w:val="006E4F69"/>
    <w:rsid w:val="006E4FEC"/>
    <w:rsid w:val="006E5095"/>
    <w:rsid w:val="006E5142"/>
    <w:rsid w:val="006E51F6"/>
    <w:rsid w:val="006E52E9"/>
    <w:rsid w:val="006E5311"/>
    <w:rsid w:val="006E5314"/>
    <w:rsid w:val="006E532E"/>
    <w:rsid w:val="006E54C1"/>
    <w:rsid w:val="006E55BF"/>
    <w:rsid w:val="006E5648"/>
    <w:rsid w:val="006E57AD"/>
    <w:rsid w:val="006E5821"/>
    <w:rsid w:val="006E597F"/>
    <w:rsid w:val="006E59B1"/>
    <w:rsid w:val="006E59D0"/>
    <w:rsid w:val="006E5AF5"/>
    <w:rsid w:val="006E5B3C"/>
    <w:rsid w:val="006E5D80"/>
    <w:rsid w:val="006E5F75"/>
    <w:rsid w:val="006E6094"/>
    <w:rsid w:val="006E6193"/>
    <w:rsid w:val="006E6206"/>
    <w:rsid w:val="006E62A3"/>
    <w:rsid w:val="006E63A7"/>
    <w:rsid w:val="006E63D1"/>
    <w:rsid w:val="006E6453"/>
    <w:rsid w:val="006E64AD"/>
    <w:rsid w:val="006E651E"/>
    <w:rsid w:val="006E65E0"/>
    <w:rsid w:val="006E662C"/>
    <w:rsid w:val="006E66C0"/>
    <w:rsid w:val="006E66D1"/>
    <w:rsid w:val="006E67B6"/>
    <w:rsid w:val="006E681D"/>
    <w:rsid w:val="006E6B05"/>
    <w:rsid w:val="006E6C94"/>
    <w:rsid w:val="006E6D5F"/>
    <w:rsid w:val="006E6F46"/>
    <w:rsid w:val="006E7092"/>
    <w:rsid w:val="006E729D"/>
    <w:rsid w:val="006E73BA"/>
    <w:rsid w:val="006E7445"/>
    <w:rsid w:val="006E758A"/>
    <w:rsid w:val="006E782F"/>
    <w:rsid w:val="006E786B"/>
    <w:rsid w:val="006E7903"/>
    <w:rsid w:val="006E7930"/>
    <w:rsid w:val="006E79C2"/>
    <w:rsid w:val="006E7B18"/>
    <w:rsid w:val="006E7C11"/>
    <w:rsid w:val="006E7C92"/>
    <w:rsid w:val="006E7C9F"/>
    <w:rsid w:val="006E7E0C"/>
    <w:rsid w:val="006E7F2D"/>
    <w:rsid w:val="006E7FE7"/>
    <w:rsid w:val="006F0016"/>
    <w:rsid w:val="006F0281"/>
    <w:rsid w:val="006F02ED"/>
    <w:rsid w:val="006F03DC"/>
    <w:rsid w:val="006F040A"/>
    <w:rsid w:val="006F0417"/>
    <w:rsid w:val="006F0452"/>
    <w:rsid w:val="006F045F"/>
    <w:rsid w:val="006F049A"/>
    <w:rsid w:val="006F04E6"/>
    <w:rsid w:val="006F04F0"/>
    <w:rsid w:val="006F0575"/>
    <w:rsid w:val="006F0591"/>
    <w:rsid w:val="006F05FA"/>
    <w:rsid w:val="006F06C0"/>
    <w:rsid w:val="006F0865"/>
    <w:rsid w:val="006F0AEB"/>
    <w:rsid w:val="006F0C42"/>
    <w:rsid w:val="006F0EF3"/>
    <w:rsid w:val="006F0F1C"/>
    <w:rsid w:val="006F0FA7"/>
    <w:rsid w:val="006F12A5"/>
    <w:rsid w:val="006F13C9"/>
    <w:rsid w:val="006F16FB"/>
    <w:rsid w:val="006F1770"/>
    <w:rsid w:val="006F1792"/>
    <w:rsid w:val="006F17E1"/>
    <w:rsid w:val="006F18F9"/>
    <w:rsid w:val="006F1B7F"/>
    <w:rsid w:val="006F1D32"/>
    <w:rsid w:val="006F1D46"/>
    <w:rsid w:val="006F1D5C"/>
    <w:rsid w:val="006F1DAF"/>
    <w:rsid w:val="006F1E1E"/>
    <w:rsid w:val="006F1E36"/>
    <w:rsid w:val="006F1EE2"/>
    <w:rsid w:val="006F1F3A"/>
    <w:rsid w:val="006F1FB0"/>
    <w:rsid w:val="006F1FB7"/>
    <w:rsid w:val="006F20D2"/>
    <w:rsid w:val="006F21D4"/>
    <w:rsid w:val="006F2637"/>
    <w:rsid w:val="006F2653"/>
    <w:rsid w:val="006F26FE"/>
    <w:rsid w:val="006F2753"/>
    <w:rsid w:val="006F2831"/>
    <w:rsid w:val="006F29D5"/>
    <w:rsid w:val="006F2BD6"/>
    <w:rsid w:val="006F2E8D"/>
    <w:rsid w:val="006F32F5"/>
    <w:rsid w:val="006F3472"/>
    <w:rsid w:val="006F36B2"/>
    <w:rsid w:val="006F36DD"/>
    <w:rsid w:val="006F395C"/>
    <w:rsid w:val="006F3987"/>
    <w:rsid w:val="006F3A5F"/>
    <w:rsid w:val="006F3BA4"/>
    <w:rsid w:val="006F3C6F"/>
    <w:rsid w:val="006F3D1A"/>
    <w:rsid w:val="006F3E01"/>
    <w:rsid w:val="006F3E0E"/>
    <w:rsid w:val="006F4043"/>
    <w:rsid w:val="006F4190"/>
    <w:rsid w:val="006F41DE"/>
    <w:rsid w:val="006F42D6"/>
    <w:rsid w:val="006F43AC"/>
    <w:rsid w:val="006F4447"/>
    <w:rsid w:val="006F4480"/>
    <w:rsid w:val="006F4667"/>
    <w:rsid w:val="006F46AA"/>
    <w:rsid w:val="006F470F"/>
    <w:rsid w:val="006F4746"/>
    <w:rsid w:val="006F47F7"/>
    <w:rsid w:val="006F486B"/>
    <w:rsid w:val="006F49D5"/>
    <w:rsid w:val="006F4B30"/>
    <w:rsid w:val="006F4CBB"/>
    <w:rsid w:val="006F4FE0"/>
    <w:rsid w:val="006F502F"/>
    <w:rsid w:val="006F516C"/>
    <w:rsid w:val="006F529C"/>
    <w:rsid w:val="006F539D"/>
    <w:rsid w:val="006F55F0"/>
    <w:rsid w:val="006F5735"/>
    <w:rsid w:val="006F5854"/>
    <w:rsid w:val="006F5862"/>
    <w:rsid w:val="006F58C7"/>
    <w:rsid w:val="006F5914"/>
    <w:rsid w:val="006F59C9"/>
    <w:rsid w:val="006F5A1B"/>
    <w:rsid w:val="006F5BF1"/>
    <w:rsid w:val="006F5C2E"/>
    <w:rsid w:val="006F5F06"/>
    <w:rsid w:val="006F5F10"/>
    <w:rsid w:val="006F5F47"/>
    <w:rsid w:val="006F5FD5"/>
    <w:rsid w:val="006F605D"/>
    <w:rsid w:val="006F60AF"/>
    <w:rsid w:val="006F6165"/>
    <w:rsid w:val="006F6261"/>
    <w:rsid w:val="006F62E0"/>
    <w:rsid w:val="006F63D5"/>
    <w:rsid w:val="006F6596"/>
    <w:rsid w:val="006F65A1"/>
    <w:rsid w:val="006F662A"/>
    <w:rsid w:val="006F674E"/>
    <w:rsid w:val="006F6A7C"/>
    <w:rsid w:val="006F6A95"/>
    <w:rsid w:val="006F6B7F"/>
    <w:rsid w:val="006F6BBE"/>
    <w:rsid w:val="006F6BCA"/>
    <w:rsid w:val="006F6BEA"/>
    <w:rsid w:val="006F6E17"/>
    <w:rsid w:val="006F6EC0"/>
    <w:rsid w:val="006F6F21"/>
    <w:rsid w:val="006F6F76"/>
    <w:rsid w:val="006F70A2"/>
    <w:rsid w:val="006F70C8"/>
    <w:rsid w:val="006F70FC"/>
    <w:rsid w:val="006F720F"/>
    <w:rsid w:val="006F73CF"/>
    <w:rsid w:val="006F75BA"/>
    <w:rsid w:val="006F76E4"/>
    <w:rsid w:val="006F776E"/>
    <w:rsid w:val="006F7774"/>
    <w:rsid w:val="006F79D6"/>
    <w:rsid w:val="006F7B21"/>
    <w:rsid w:val="006F7B24"/>
    <w:rsid w:val="006F7CE7"/>
    <w:rsid w:val="007001AE"/>
    <w:rsid w:val="007001CA"/>
    <w:rsid w:val="0070027E"/>
    <w:rsid w:val="007002B1"/>
    <w:rsid w:val="00700354"/>
    <w:rsid w:val="0070039D"/>
    <w:rsid w:val="007003FF"/>
    <w:rsid w:val="007004AC"/>
    <w:rsid w:val="00700675"/>
    <w:rsid w:val="007006ED"/>
    <w:rsid w:val="0070071C"/>
    <w:rsid w:val="00700971"/>
    <w:rsid w:val="007009C9"/>
    <w:rsid w:val="00700A60"/>
    <w:rsid w:val="00700E05"/>
    <w:rsid w:val="00700E0A"/>
    <w:rsid w:val="00700E41"/>
    <w:rsid w:val="00700F74"/>
    <w:rsid w:val="007011BE"/>
    <w:rsid w:val="00701495"/>
    <w:rsid w:val="00701506"/>
    <w:rsid w:val="007015B1"/>
    <w:rsid w:val="0070181A"/>
    <w:rsid w:val="00701896"/>
    <w:rsid w:val="00701952"/>
    <w:rsid w:val="00701B1C"/>
    <w:rsid w:val="00701B1F"/>
    <w:rsid w:val="00701BFE"/>
    <w:rsid w:val="00701CB8"/>
    <w:rsid w:val="00701E5A"/>
    <w:rsid w:val="0070211E"/>
    <w:rsid w:val="007021AA"/>
    <w:rsid w:val="0070225E"/>
    <w:rsid w:val="007022FA"/>
    <w:rsid w:val="00702477"/>
    <w:rsid w:val="00702548"/>
    <w:rsid w:val="00702580"/>
    <w:rsid w:val="007025B5"/>
    <w:rsid w:val="007026F0"/>
    <w:rsid w:val="007026FE"/>
    <w:rsid w:val="00702714"/>
    <w:rsid w:val="007027C2"/>
    <w:rsid w:val="007027D0"/>
    <w:rsid w:val="00702916"/>
    <w:rsid w:val="0070294D"/>
    <w:rsid w:val="00702B97"/>
    <w:rsid w:val="00702D55"/>
    <w:rsid w:val="00702D6A"/>
    <w:rsid w:val="00702E42"/>
    <w:rsid w:val="00702E76"/>
    <w:rsid w:val="00703065"/>
    <w:rsid w:val="0070316B"/>
    <w:rsid w:val="00703243"/>
    <w:rsid w:val="0070327E"/>
    <w:rsid w:val="007033EF"/>
    <w:rsid w:val="007034E8"/>
    <w:rsid w:val="00703500"/>
    <w:rsid w:val="00703529"/>
    <w:rsid w:val="007035AA"/>
    <w:rsid w:val="007035DD"/>
    <w:rsid w:val="007036AA"/>
    <w:rsid w:val="00703986"/>
    <w:rsid w:val="007039AD"/>
    <w:rsid w:val="00703A53"/>
    <w:rsid w:val="00703B1E"/>
    <w:rsid w:val="00703D92"/>
    <w:rsid w:val="00703EBB"/>
    <w:rsid w:val="0070400C"/>
    <w:rsid w:val="007042D1"/>
    <w:rsid w:val="00704330"/>
    <w:rsid w:val="00704398"/>
    <w:rsid w:val="0070446F"/>
    <w:rsid w:val="00704492"/>
    <w:rsid w:val="0070449B"/>
    <w:rsid w:val="007044C6"/>
    <w:rsid w:val="007045C5"/>
    <w:rsid w:val="00704604"/>
    <w:rsid w:val="007047A1"/>
    <w:rsid w:val="00704820"/>
    <w:rsid w:val="0070488F"/>
    <w:rsid w:val="007048CF"/>
    <w:rsid w:val="007049E2"/>
    <w:rsid w:val="00704BA7"/>
    <w:rsid w:val="00704CE0"/>
    <w:rsid w:val="00704DDC"/>
    <w:rsid w:val="00704EB7"/>
    <w:rsid w:val="00704F6A"/>
    <w:rsid w:val="00705099"/>
    <w:rsid w:val="0070529A"/>
    <w:rsid w:val="007052BF"/>
    <w:rsid w:val="00705587"/>
    <w:rsid w:val="00705742"/>
    <w:rsid w:val="0070576A"/>
    <w:rsid w:val="00705954"/>
    <w:rsid w:val="007059B7"/>
    <w:rsid w:val="00705A62"/>
    <w:rsid w:val="00705AC2"/>
    <w:rsid w:val="00705B42"/>
    <w:rsid w:val="00705B56"/>
    <w:rsid w:val="00705B97"/>
    <w:rsid w:val="00705C8B"/>
    <w:rsid w:val="00705CAC"/>
    <w:rsid w:val="00705D9B"/>
    <w:rsid w:val="00705D9F"/>
    <w:rsid w:val="00705E79"/>
    <w:rsid w:val="00705EFA"/>
    <w:rsid w:val="00706574"/>
    <w:rsid w:val="00706633"/>
    <w:rsid w:val="0070677A"/>
    <w:rsid w:val="00706789"/>
    <w:rsid w:val="0070688D"/>
    <w:rsid w:val="0070694C"/>
    <w:rsid w:val="00706A9F"/>
    <w:rsid w:val="00706BBB"/>
    <w:rsid w:val="00706C3F"/>
    <w:rsid w:val="00706CCF"/>
    <w:rsid w:val="00706D01"/>
    <w:rsid w:val="00706D8D"/>
    <w:rsid w:val="00706F29"/>
    <w:rsid w:val="0070722C"/>
    <w:rsid w:val="00707321"/>
    <w:rsid w:val="00707365"/>
    <w:rsid w:val="007074A6"/>
    <w:rsid w:val="00707512"/>
    <w:rsid w:val="007075CE"/>
    <w:rsid w:val="00707721"/>
    <w:rsid w:val="0070778D"/>
    <w:rsid w:val="007078BA"/>
    <w:rsid w:val="00707923"/>
    <w:rsid w:val="00707C81"/>
    <w:rsid w:val="00707C83"/>
    <w:rsid w:val="007100C2"/>
    <w:rsid w:val="0071018B"/>
    <w:rsid w:val="007101B0"/>
    <w:rsid w:val="007101E8"/>
    <w:rsid w:val="0071043C"/>
    <w:rsid w:val="007104FE"/>
    <w:rsid w:val="00710705"/>
    <w:rsid w:val="00710717"/>
    <w:rsid w:val="007108E3"/>
    <w:rsid w:val="0071097A"/>
    <w:rsid w:val="00710989"/>
    <w:rsid w:val="007109ED"/>
    <w:rsid w:val="00710AC7"/>
    <w:rsid w:val="00710B3A"/>
    <w:rsid w:val="00710B65"/>
    <w:rsid w:val="00710B9A"/>
    <w:rsid w:val="00710F8C"/>
    <w:rsid w:val="007111E1"/>
    <w:rsid w:val="007112F1"/>
    <w:rsid w:val="00711531"/>
    <w:rsid w:val="00711A01"/>
    <w:rsid w:val="00711A29"/>
    <w:rsid w:val="00711B0C"/>
    <w:rsid w:val="00711CA8"/>
    <w:rsid w:val="00711D3B"/>
    <w:rsid w:val="00711E54"/>
    <w:rsid w:val="00711E82"/>
    <w:rsid w:val="007120D0"/>
    <w:rsid w:val="007121A2"/>
    <w:rsid w:val="007121E2"/>
    <w:rsid w:val="00712235"/>
    <w:rsid w:val="00712313"/>
    <w:rsid w:val="00712374"/>
    <w:rsid w:val="00712444"/>
    <w:rsid w:val="007124A5"/>
    <w:rsid w:val="007124E4"/>
    <w:rsid w:val="007125B8"/>
    <w:rsid w:val="0071289C"/>
    <w:rsid w:val="0071291A"/>
    <w:rsid w:val="00712A28"/>
    <w:rsid w:val="00712A4B"/>
    <w:rsid w:val="00712AD7"/>
    <w:rsid w:val="00712B0A"/>
    <w:rsid w:val="00712CFF"/>
    <w:rsid w:val="00712F7E"/>
    <w:rsid w:val="00713091"/>
    <w:rsid w:val="007130C1"/>
    <w:rsid w:val="0071324F"/>
    <w:rsid w:val="0071333F"/>
    <w:rsid w:val="007133E5"/>
    <w:rsid w:val="00713414"/>
    <w:rsid w:val="0071380F"/>
    <w:rsid w:val="00713888"/>
    <w:rsid w:val="00713931"/>
    <w:rsid w:val="0071395E"/>
    <w:rsid w:val="00713981"/>
    <w:rsid w:val="007139C0"/>
    <w:rsid w:val="007139CB"/>
    <w:rsid w:val="00713AC0"/>
    <w:rsid w:val="00713BEC"/>
    <w:rsid w:val="00713C71"/>
    <w:rsid w:val="00713CC0"/>
    <w:rsid w:val="00713D44"/>
    <w:rsid w:val="00713E69"/>
    <w:rsid w:val="00713EBB"/>
    <w:rsid w:val="007140BC"/>
    <w:rsid w:val="00714205"/>
    <w:rsid w:val="007142D0"/>
    <w:rsid w:val="007145C9"/>
    <w:rsid w:val="00714669"/>
    <w:rsid w:val="007146BF"/>
    <w:rsid w:val="007147E6"/>
    <w:rsid w:val="00714837"/>
    <w:rsid w:val="00714889"/>
    <w:rsid w:val="00714927"/>
    <w:rsid w:val="007149B1"/>
    <w:rsid w:val="007149D6"/>
    <w:rsid w:val="00714A20"/>
    <w:rsid w:val="00714A59"/>
    <w:rsid w:val="00714ADB"/>
    <w:rsid w:val="00714C00"/>
    <w:rsid w:val="00714D30"/>
    <w:rsid w:val="00714E30"/>
    <w:rsid w:val="00714F90"/>
    <w:rsid w:val="00715093"/>
    <w:rsid w:val="00715160"/>
    <w:rsid w:val="00715241"/>
    <w:rsid w:val="00715441"/>
    <w:rsid w:val="00715481"/>
    <w:rsid w:val="0071549B"/>
    <w:rsid w:val="007154A7"/>
    <w:rsid w:val="007155D4"/>
    <w:rsid w:val="00715609"/>
    <w:rsid w:val="0071574C"/>
    <w:rsid w:val="00715941"/>
    <w:rsid w:val="00715AC0"/>
    <w:rsid w:val="00715B24"/>
    <w:rsid w:val="00715BB9"/>
    <w:rsid w:val="00715E08"/>
    <w:rsid w:val="0071602C"/>
    <w:rsid w:val="007160D9"/>
    <w:rsid w:val="007160DD"/>
    <w:rsid w:val="0071611A"/>
    <w:rsid w:val="00716253"/>
    <w:rsid w:val="007163E4"/>
    <w:rsid w:val="007165D0"/>
    <w:rsid w:val="007165D9"/>
    <w:rsid w:val="007165DF"/>
    <w:rsid w:val="00716628"/>
    <w:rsid w:val="00716757"/>
    <w:rsid w:val="007168EB"/>
    <w:rsid w:val="007169CB"/>
    <w:rsid w:val="00716A50"/>
    <w:rsid w:val="00716AAA"/>
    <w:rsid w:val="00716C18"/>
    <w:rsid w:val="00716C1B"/>
    <w:rsid w:val="00716CC2"/>
    <w:rsid w:val="00716EB1"/>
    <w:rsid w:val="00716ECB"/>
    <w:rsid w:val="00716EF2"/>
    <w:rsid w:val="00716F68"/>
    <w:rsid w:val="00716FA2"/>
    <w:rsid w:val="00717003"/>
    <w:rsid w:val="00717076"/>
    <w:rsid w:val="0071718E"/>
    <w:rsid w:val="00717348"/>
    <w:rsid w:val="00717351"/>
    <w:rsid w:val="00717436"/>
    <w:rsid w:val="0071755F"/>
    <w:rsid w:val="007176A7"/>
    <w:rsid w:val="007176D6"/>
    <w:rsid w:val="00717712"/>
    <w:rsid w:val="00717788"/>
    <w:rsid w:val="007177DA"/>
    <w:rsid w:val="007177EC"/>
    <w:rsid w:val="00717956"/>
    <w:rsid w:val="00717A82"/>
    <w:rsid w:val="00717CE1"/>
    <w:rsid w:val="00717ECD"/>
    <w:rsid w:val="00717FD0"/>
    <w:rsid w:val="0072007C"/>
    <w:rsid w:val="0072012A"/>
    <w:rsid w:val="007201A0"/>
    <w:rsid w:val="007202A1"/>
    <w:rsid w:val="007203C8"/>
    <w:rsid w:val="007206F6"/>
    <w:rsid w:val="0072080E"/>
    <w:rsid w:val="00720A17"/>
    <w:rsid w:val="00720D47"/>
    <w:rsid w:val="00720D4D"/>
    <w:rsid w:val="00720DDD"/>
    <w:rsid w:val="00720F79"/>
    <w:rsid w:val="007210AB"/>
    <w:rsid w:val="007210C7"/>
    <w:rsid w:val="00721116"/>
    <w:rsid w:val="0072111C"/>
    <w:rsid w:val="0072120B"/>
    <w:rsid w:val="00721479"/>
    <w:rsid w:val="007214B8"/>
    <w:rsid w:val="007214C6"/>
    <w:rsid w:val="00721598"/>
    <w:rsid w:val="007216B2"/>
    <w:rsid w:val="007216F1"/>
    <w:rsid w:val="00721713"/>
    <w:rsid w:val="0072175E"/>
    <w:rsid w:val="0072188A"/>
    <w:rsid w:val="00721914"/>
    <w:rsid w:val="0072199E"/>
    <w:rsid w:val="00721B13"/>
    <w:rsid w:val="00721C6E"/>
    <w:rsid w:val="00721DF7"/>
    <w:rsid w:val="00721F5B"/>
    <w:rsid w:val="00722000"/>
    <w:rsid w:val="007221AA"/>
    <w:rsid w:val="007222B4"/>
    <w:rsid w:val="00722314"/>
    <w:rsid w:val="007223F2"/>
    <w:rsid w:val="007224B1"/>
    <w:rsid w:val="00722577"/>
    <w:rsid w:val="007226A2"/>
    <w:rsid w:val="00722760"/>
    <w:rsid w:val="0072285F"/>
    <w:rsid w:val="007228FA"/>
    <w:rsid w:val="00722919"/>
    <w:rsid w:val="00722BF3"/>
    <w:rsid w:val="00722CD9"/>
    <w:rsid w:val="00722D4F"/>
    <w:rsid w:val="00722DD5"/>
    <w:rsid w:val="00722EEE"/>
    <w:rsid w:val="00722F25"/>
    <w:rsid w:val="00722FE3"/>
    <w:rsid w:val="0072305C"/>
    <w:rsid w:val="007230FC"/>
    <w:rsid w:val="007232E8"/>
    <w:rsid w:val="00723426"/>
    <w:rsid w:val="00723483"/>
    <w:rsid w:val="00723501"/>
    <w:rsid w:val="00723510"/>
    <w:rsid w:val="007235EC"/>
    <w:rsid w:val="007235FF"/>
    <w:rsid w:val="00723860"/>
    <w:rsid w:val="007238F9"/>
    <w:rsid w:val="00723C08"/>
    <w:rsid w:val="00723CC8"/>
    <w:rsid w:val="00723D62"/>
    <w:rsid w:val="00723F27"/>
    <w:rsid w:val="00724119"/>
    <w:rsid w:val="007241B9"/>
    <w:rsid w:val="00724224"/>
    <w:rsid w:val="00724277"/>
    <w:rsid w:val="00724432"/>
    <w:rsid w:val="00724460"/>
    <w:rsid w:val="0072446D"/>
    <w:rsid w:val="007244D0"/>
    <w:rsid w:val="0072453C"/>
    <w:rsid w:val="007246AE"/>
    <w:rsid w:val="00724845"/>
    <w:rsid w:val="00724A14"/>
    <w:rsid w:val="00724A28"/>
    <w:rsid w:val="00724DE5"/>
    <w:rsid w:val="00724EF5"/>
    <w:rsid w:val="0072504A"/>
    <w:rsid w:val="0072504C"/>
    <w:rsid w:val="00725099"/>
    <w:rsid w:val="007250F9"/>
    <w:rsid w:val="00725272"/>
    <w:rsid w:val="0072528F"/>
    <w:rsid w:val="00725304"/>
    <w:rsid w:val="007255B1"/>
    <w:rsid w:val="007255EC"/>
    <w:rsid w:val="0072562E"/>
    <w:rsid w:val="00725707"/>
    <w:rsid w:val="00725CC2"/>
    <w:rsid w:val="00725CE9"/>
    <w:rsid w:val="00725D52"/>
    <w:rsid w:val="00725DA8"/>
    <w:rsid w:val="00725EA0"/>
    <w:rsid w:val="00725EB5"/>
    <w:rsid w:val="00725EBA"/>
    <w:rsid w:val="00725F75"/>
    <w:rsid w:val="00725F9C"/>
    <w:rsid w:val="0072616A"/>
    <w:rsid w:val="0072618A"/>
    <w:rsid w:val="007261A4"/>
    <w:rsid w:val="007262C9"/>
    <w:rsid w:val="00726340"/>
    <w:rsid w:val="00726470"/>
    <w:rsid w:val="00726496"/>
    <w:rsid w:val="00726579"/>
    <w:rsid w:val="0072661E"/>
    <w:rsid w:val="0072662E"/>
    <w:rsid w:val="00726649"/>
    <w:rsid w:val="00726708"/>
    <w:rsid w:val="0072670B"/>
    <w:rsid w:val="00726774"/>
    <w:rsid w:val="007269CB"/>
    <w:rsid w:val="00726A19"/>
    <w:rsid w:val="00726A88"/>
    <w:rsid w:val="00726B39"/>
    <w:rsid w:val="00726B4D"/>
    <w:rsid w:val="00726B65"/>
    <w:rsid w:val="00726C67"/>
    <w:rsid w:val="00726D19"/>
    <w:rsid w:val="00726D53"/>
    <w:rsid w:val="00726DF0"/>
    <w:rsid w:val="00727291"/>
    <w:rsid w:val="00727391"/>
    <w:rsid w:val="00727477"/>
    <w:rsid w:val="007275ED"/>
    <w:rsid w:val="00727610"/>
    <w:rsid w:val="007276D5"/>
    <w:rsid w:val="00727782"/>
    <w:rsid w:val="007277A4"/>
    <w:rsid w:val="007279A8"/>
    <w:rsid w:val="007279F9"/>
    <w:rsid w:val="00727BF6"/>
    <w:rsid w:val="00727C11"/>
    <w:rsid w:val="00727CA7"/>
    <w:rsid w:val="00727D54"/>
    <w:rsid w:val="00727D69"/>
    <w:rsid w:val="00727FE6"/>
    <w:rsid w:val="0073014D"/>
    <w:rsid w:val="007302D4"/>
    <w:rsid w:val="0073035C"/>
    <w:rsid w:val="00730482"/>
    <w:rsid w:val="00730488"/>
    <w:rsid w:val="00730504"/>
    <w:rsid w:val="00730606"/>
    <w:rsid w:val="007306DA"/>
    <w:rsid w:val="007306ED"/>
    <w:rsid w:val="00730784"/>
    <w:rsid w:val="00730792"/>
    <w:rsid w:val="0073088E"/>
    <w:rsid w:val="007308FE"/>
    <w:rsid w:val="007309A4"/>
    <w:rsid w:val="00730B06"/>
    <w:rsid w:val="00730B31"/>
    <w:rsid w:val="00730BDD"/>
    <w:rsid w:val="00730D37"/>
    <w:rsid w:val="00730D87"/>
    <w:rsid w:val="00730E62"/>
    <w:rsid w:val="00731281"/>
    <w:rsid w:val="007312D8"/>
    <w:rsid w:val="007312F7"/>
    <w:rsid w:val="00731463"/>
    <w:rsid w:val="00731485"/>
    <w:rsid w:val="00731495"/>
    <w:rsid w:val="0073154C"/>
    <w:rsid w:val="0073167E"/>
    <w:rsid w:val="00731798"/>
    <w:rsid w:val="007317B7"/>
    <w:rsid w:val="007319A4"/>
    <w:rsid w:val="00731C35"/>
    <w:rsid w:val="00731CB5"/>
    <w:rsid w:val="00731D71"/>
    <w:rsid w:val="00731EA7"/>
    <w:rsid w:val="00731EF2"/>
    <w:rsid w:val="00731FA0"/>
    <w:rsid w:val="00731FDF"/>
    <w:rsid w:val="00732117"/>
    <w:rsid w:val="00732317"/>
    <w:rsid w:val="00732375"/>
    <w:rsid w:val="0073239C"/>
    <w:rsid w:val="00732541"/>
    <w:rsid w:val="007329AB"/>
    <w:rsid w:val="00732DE0"/>
    <w:rsid w:val="00732E1D"/>
    <w:rsid w:val="00732FE3"/>
    <w:rsid w:val="00733007"/>
    <w:rsid w:val="007330A5"/>
    <w:rsid w:val="007331DB"/>
    <w:rsid w:val="007332B1"/>
    <w:rsid w:val="00733302"/>
    <w:rsid w:val="007333AC"/>
    <w:rsid w:val="007333BE"/>
    <w:rsid w:val="007333F6"/>
    <w:rsid w:val="00733437"/>
    <w:rsid w:val="007336A1"/>
    <w:rsid w:val="007336FD"/>
    <w:rsid w:val="007337E1"/>
    <w:rsid w:val="007337F9"/>
    <w:rsid w:val="00733A80"/>
    <w:rsid w:val="00733AD1"/>
    <w:rsid w:val="00733E06"/>
    <w:rsid w:val="00733E57"/>
    <w:rsid w:val="00733EFB"/>
    <w:rsid w:val="00734029"/>
    <w:rsid w:val="00734058"/>
    <w:rsid w:val="0073418D"/>
    <w:rsid w:val="00734407"/>
    <w:rsid w:val="007344C5"/>
    <w:rsid w:val="0073453C"/>
    <w:rsid w:val="007347D2"/>
    <w:rsid w:val="007347F4"/>
    <w:rsid w:val="007347F8"/>
    <w:rsid w:val="00734959"/>
    <w:rsid w:val="00734A7F"/>
    <w:rsid w:val="00734B7E"/>
    <w:rsid w:val="00734BAB"/>
    <w:rsid w:val="00734D7D"/>
    <w:rsid w:val="00734DFC"/>
    <w:rsid w:val="00735046"/>
    <w:rsid w:val="007350DE"/>
    <w:rsid w:val="00735102"/>
    <w:rsid w:val="00735107"/>
    <w:rsid w:val="00735137"/>
    <w:rsid w:val="0073520D"/>
    <w:rsid w:val="0073527F"/>
    <w:rsid w:val="0073529A"/>
    <w:rsid w:val="0073534A"/>
    <w:rsid w:val="00735385"/>
    <w:rsid w:val="0073538A"/>
    <w:rsid w:val="00735439"/>
    <w:rsid w:val="007354EC"/>
    <w:rsid w:val="00735595"/>
    <w:rsid w:val="00735712"/>
    <w:rsid w:val="00735724"/>
    <w:rsid w:val="00735910"/>
    <w:rsid w:val="00735937"/>
    <w:rsid w:val="00735942"/>
    <w:rsid w:val="00735BFC"/>
    <w:rsid w:val="00735C35"/>
    <w:rsid w:val="00735CA0"/>
    <w:rsid w:val="00735CAB"/>
    <w:rsid w:val="00735D82"/>
    <w:rsid w:val="00735DCB"/>
    <w:rsid w:val="00735E27"/>
    <w:rsid w:val="00735F7E"/>
    <w:rsid w:val="00735FD3"/>
    <w:rsid w:val="007360A6"/>
    <w:rsid w:val="007360BA"/>
    <w:rsid w:val="0073628A"/>
    <w:rsid w:val="00736356"/>
    <w:rsid w:val="00736367"/>
    <w:rsid w:val="00736437"/>
    <w:rsid w:val="00736688"/>
    <w:rsid w:val="007366CD"/>
    <w:rsid w:val="00736747"/>
    <w:rsid w:val="0073676F"/>
    <w:rsid w:val="0073689A"/>
    <w:rsid w:val="00736951"/>
    <w:rsid w:val="00736978"/>
    <w:rsid w:val="00736A1F"/>
    <w:rsid w:val="00736AD7"/>
    <w:rsid w:val="00736D80"/>
    <w:rsid w:val="00736DA1"/>
    <w:rsid w:val="00736E28"/>
    <w:rsid w:val="00736F8C"/>
    <w:rsid w:val="00736FFE"/>
    <w:rsid w:val="00737084"/>
    <w:rsid w:val="00737235"/>
    <w:rsid w:val="0073724C"/>
    <w:rsid w:val="0073749E"/>
    <w:rsid w:val="007374CB"/>
    <w:rsid w:val="0073756D"/>
    <w:rsid w:val="00737589"/>
    <w:rsid w:val="0073778C"/>
    <w:rsid w:val="007377A6"/>
    <w:rsid w:val="00737828"/>
    <w:rsid w:val="00737874"/>
    <w:rsid w:val="00737969"/>
    <w:rsid w:val="00737C92"/>
    <w:rsid w:val="00737E43"/>
    <w:rsid w:val="00737F7B"/>
    <w:rsid w:val="00740011"/>
    <w:rsid w:val="0074010C"/>
    <w:rsid w:val="0074033C"/>
    <w:rsid w:val="0074045E"/>
    <w:rsid w:val="007405C4"/>
    <w:rsid w:val="007406E7"/>
    <w:rsid w:val="0074072E"/>
    <w:rsid w:val="007407DE"/>
    <w:rsid w:val="007407ED"/>
    <w:rsid w:val="00740A81"/>
    <w:rsid w:val="00740CB0"/>
    <w:rsid w:val="00740D0D"/>
    <w:rsid w:val="00741144"/>
    <w:rsid w:val="0074114F"/>
    <w:rsid w:val="007411BF"/>
    <w:rsid w:val="0074125F"/>
    <w:rsid w:val="007413A1"/>
    <w:rsid w:val="0074148A"/>
    <w:rsid w:val="007414BE"/>
    <w:rsid w:val="00741657"/>
    <w:rsid w:val="0074193D"/>
    <w:rsid w:val="0074193E"/>
    <w:rsid w:val="007419A7"/>
    <w:rsid w:val="00741A18"/>
    <w:rsid w:val="00741A56"/>
    <w:rsid w:val="00741B13"/>
    <w:rsid w:val="00741BE5"/>
    <w:rsid w:val="00741D01"/>
    <w:rsid w:val="00741D23"/>
    <w:rsid w:val="007421C7"/>
    <w:rsid w:val="00742276"/>
    <w:rsid w:val="00742386"/>
    <w:rsid w:val="00742478"/>
    <w:rsid w:val="00742725"/>
    <w:rsid w:val="0074281C"/>
    <w:rsid w:val="0074298A"/>
    <w:rsid w:val="00742AE8"/>
    <w:rsid w:val="00742B85"/>
    <w:rsid w:val="00742BFD"/>
    <w:rsid w:val="00742E71"/>
    <w:rsid w:val="00742E7C"/>
    <w:rsid w:val="00742EC4"/>
    <w:rsid w:val="00742EE3"/>
    <w:rsid w:val="007431DB"/>
    <w:rsid w:val="007432A0"/>
    <w:rsid w:val="0074331A"/>
    <w:rsid w:val="007434F1"/>
    <w:rsid w:val="007434F8"/>
    <w:rsid w:val="00743560"/>
    <w:rsid w:val="007435D0"/>
    <w:rsid w:val="0074361A"/>
    <w:rsid w:val="0074383C"/>
    <w:rsid w:val="007438DB"/>
    <w:rsid w:val="007439BC"/>
    <w:rsid w:val="00743AB4"/>
    <w:rsid w:val="00743BD1"/>
    <w:rsid w:val="00743BDD"/>
    <w:rsid w:val="00743CA6"/>
    <w:rsid w:val="00743CE7"/>
    <w:rsid w:val="00743DFD"/>
    <w:rsid w:val="00743F23"/>
    <w:rsid w:val="00744063"/>
    <w:rsid w:val="007440DE"/>
    <w:rsid w:val="00744328"/>
    <w:rsid w:val="0074439C"/>
    <w:rsid w:val="007443F5"/>
    <w:rsid w:val="00744449"/>
    <w:rsid w:val="00744466"/>
    <w:rsid w:val="0074448D"/>
    <w:rsid w:val="007444C7"/>
    <w:rsid w:val="0074458F"/>
    <w:rsid w:val="0074473D"/>
    <w:rsid w:val="0074480F"/>
    <w:rsid w:val="0074482A"/>
    <w:rsid w:val="00744869"/>
    <w:rsid w:val="007449DC"/>
    <w:rsid w:val="00744AE7"/>
    <w:rsid w:val="00744B0C"/>
    <w:rsid w:val="00744C99"/>
    <w:rsid w:val="00744D23"/>
    <w:rsid w:val="00744DFA"/>
    <w:rsid w:val="00744DFB"/>
    <w:rsid w:val="00744E5B"/>
    <w:rsid w:val="00745058"/>
    <w:rsid w:val="007450F3"/>
    <w:rsid w:val="00745285"/>
    <w:rsid w:val="00745355"/>
    <w:rsid w:val="0074551E"/>
    <w:rsid w:val="00745595"/>
    <w:rsid w:val="007455A2"/>
    <w:rsid w:val="007458DC"/>
    <w:rsid w:val="00745992"/>
    <w:rsid w:val="00745998"/>
    <w:rsid w:val="007459B4"/>
    <w:rsid w:val="00745D82"/>
    <w:rsid w:val="00745E02"/>
    <w:rsid w:val="00745F57"/>
    <w:rsid w:val="00745F61"/>
    <w:rsid w:val="00745FA1"/>
    <w:rsid w:val="007460F2"/>
    <w:rsid w:val="00746138"/>
    <w:rsid w:val="00746140"/>
    <w:rsid w:val="00746144"/>
    <w:rsid w:val="00746172"/>
    <w:rsid w:val="00746319"/>
    <w:rsid w:val="00746337"/>
    <w:rsid w:val="0074633D"/>
    <w:rsid w:val="00746628"/>
    <w:rsid w:val="0074670F"/>
    <w:rsid w:val="00746720"/>
    <w:rsid w:val="007467A9"/>
    <w:rsid w:val="007467D3"/>
    <w:rsid w:val="007468C1"/>
    <w:rsid w:val="0074697B"/>
    <w:rsid w:val="00746C34"/>
    <w:rsid w:val="00746C97"/>
    <w:rsid w:val="00746D12"/>
    <w:rsid w:val="00746D78"/>
    <w:rsid w:val="00746D9C"/>
    <w:rsid w:val="00746DE1"/>
    <w:rsid w:val="00746F19"/>
    <w:rsid w:val="00746FC5"/>
    <w:rsid w:val="00747031"/>
    <w:rsid w:val="00747357"/>
    <w:rsid w:val="00747396"/>
    <w:rsid w:val="00747449"/>
    <w:rsid w:val="007474AE"/>
    <w:rsid w:val="00747564"/>
    <w:rsid w:val="00747566"/>
    <w:rsid w:val="007475BD"/>
    <w:rsid w:val="007475FD"/>
    <w:rsid w:val="00747607"/>
    <w:rsid w:val="0074763E"/>
    <w:rsid w:val="007479E4"/>
    <w:rsid w:val="00747A2B"/>
    <w:rsid w:val="00747B0B"/>
    <w:rsid w:val="00747B71"/>
    <w:rsid w:val="00747C8E"/>
    <w:rsid w:val="00747CBE"/>
    <w:rsid w:val="00747CF4"/>
    <w:rsid w:val="00747EDA"/>
    <w:rsid w:val="0075007A"/>
    <w:rsid w:val="0075009A"/>
    <w:rsid w:val="0075022D"/>
    <w:rsid w:val="007504D7"/>
    <w:rsid w:val="007505D3"/>
    <w:rsid w:val="00750600"/>
    <w:rsid w:val="0075062A"/>
    <w:rsid w:val="007507C6"/>
    <w:rsid w:val="00750871"/>
    <w:rsid w:val="007508E4"/>
    <w:rsid w:val="0075096E"/>
    <w:rsid w:val="00750AD9"/>
    <w:rsid w:val="00750D0E"/>
    <w:rsid w:val="00750F9A"/>
    <w:rsid w:val="00750FD3"/>
    <w:rsid w:val="00751060"/>
    <w:rsid w:val="007511CA"/>
    <w:rsid w:val="00751258"/>
    <w:rsid w:val="0075147A"/>
    <w:rsid w:val="00751740"/>
    <w:rsid w:val="00751AF9"/>
    <w:rsid w:val="00751BAF"/>
    <w:rsid w:val="00751C03"/>
    <w:rsid w:val="00751D43"/>
    <w:rsid w:val="00751D73"/>
    <w:rsid w:val="00751DCE"/>
    <w:rsid w:val="00751EB9"/>
    <w:rsid w:val="00751F72"/>
    <w:rsid w:val="00752090"/>
    <w:rsid w:val="0075229B"/>
    <w:rsid w:val="007522C3"/>
    <w:rsid w:val="007523C9"/>
    <w:rsid w:val="00752465"/>
    <w:rsid w:val="00752533"/>
    <w:rsid w:val="0075256B"/>
    <w:rsid w:val="00752701"/>
    <w:rsid w:val="0075270E"/>
    <w:rsid w:val="0075273A"/>
    <w:rsid w:val="00752886"/>
    <w:rsid w:val="0075298B"/>
    <w:rsid w:val="00752C05"/>
    <w:rsid w:val="00752C19"/>
    <w:rsid w:val="00752CE4"/>
    <w:rsid w:val="00752D22"/>
    <w:rsid w:val="00752EA2"/>
    <w:rsid w:val="00753244"/>
    <w:rsid w:val="00753355"/>
    <w:rsid w:val="007534BA"/>
    <w:rsid w:val="00753501"/>
    <w:rsid w:val="00753577"/>
    <w:rsid w:val="00753615"/>
    <w:rsid w:val="00753700"/>
    <w:rsid w:val="0075379F"/>
    <w:rsid w:val="007537BA"/>
    <w:rsid w:val="00753838"/>
    <w:rsid w:val="007538BA"/>
    <w:rsid w:val="007538E0"/>
    <w:rsid w:val="00753925"/>
    <w:rsid w:val="00753ABA"/>
    <w:rsid w:val="00753B6F"/>
    <w:rsid w:val="00753BD3"/>
    <w:rsid w:val="00753C70"/>
    <w:rsid w:val="00753E77"/>
    <w:rsid w:val="00754039"/>
    <w:rsid w:val="007540E4"/>
    <w:rsid w:val="007542A2"/>
    <w:rsid w:val="00754309"/>
    <w:rsid w:val="0075433F"/>
    <w:rsid w:val="00754469"/>
    <w:rsid w:val="00754494"/>
    <w:rsid w:val="007545B6"/>
    <w:rsid w:val="007546F4"/>
    <w:rsid w:val="00754848"/>
    <w:rsid w:val="00754993"/>
    <w:rsid w:val="007549A9"/>
    <w:rsid w:val="00754A8A"/>
    <w:rsid w:val="00754B5D"/>
    <w:rsid w:val="00754B76"/>
    <w:rsid w:val="00754C32"/>
    <w:rsid w:val="00754CD3"/>
    <w:rsid w:val="00754EDE"/>
    <w:rsid w:val="00754F1A"/>
    <w:rsid w:val="00754F48"/>
    <w:rsid w:val="00754F9A"/>
    <w:rsid w:val="00754FD0"/>
    <w:rsid w:val="007550AB"/>
    <w:rsid w:val="00755161"/>
    <w:rsid w:val="00755325"/>
    <w:rsid w:val="007553E5"/>
    <w:rsid w:val="0075549D"/>
    <w:rsid w:val="007554A3"/>
    <w:rsid w:val="00755551"/>
    <w:rsid w:val="0075573C"/>
    <w:rsid w:val="007557A6"/>
    <w:rsid w:val="00755CFF"/>
    <w:rsid w:val="00755D71"/>
    <w:rsid w:val="00755DAE"/>
    <w:rsid w:val="00755EEF"/>
    <w:rsid w:val="00755F2B"/>
    <w:rsid w:val="00755F6C"/>
    <w:rsid w:val="00755F9F"/>
    <w:rsid w:val="0075605A"/>
    <w:rsid w:val="007560D1"/>
    <w:rsid w:val="00756106"/>
    <w:rsid w:val="00756115"/>
    <w:rsid w:val="00756135"/>
    <w:rsid w:val="0075613D"/>
    <w:rsid w:val="00756183"/>
    <w:rsid w:val="0075619E"/>
    <w:rsid w:val="007564D0"/>
    <w:rsid w:val="007566A1"/>
    <w:rsid w:val="007566D8"/>
    <w:rsid w:val="00756754"/>
    <w:rsid w:val="00756761"/>
    <w:rsid w:val="007567AE"/>
    <w:rsid w:val="00756905"/>
    <w:rsid w:val="00756AFD"/>
    <w:rsid w:val="00756BE7"/>
    <w:rsid w:val="00756DBA"/>
    <w:rsid w:val="00756F0C"/>
    <w:rsid w:val="00756F38"/>
    <w:rsid w:val="00756FC7"/>
    <w:rsid w:val="00756FF5"/>
    <w:rsid w:val="007570A5"/>
    <w:rsid w:val="0075717F"/>
    <w:rsid w:val="007571F6"/>
    <w:rsid w:val="00757246"/>
    <w:rsid w:val="007572B7"/>
    <w:rsid w:val="00757419"/>
    <w:rsid w:val="007574C1"/>
    <w:rsid w:val="00757523"/>
    <w:rsid w:val="0075762A"/>
    <w:rsid w:val="00757789"/>
    <w:rsid w:val="0075783A"/>
    <w:rsid w:val="0075788B"/>
    <w:rsid w:val="00757C17"/>
    <w:rsid w:val="00757C72"/>
    <w:rsid w:val="00757D49"/>
    <w:rsid w:val="00757D54"/>
    <w:rsid w:val="00757DAA"/>
    <w:rsid w:val="00757DDB"/>
    <w:rsid w:val="00757EE8"/>
    <w:rsid w:val="00757EF5"/>
    <w:rsid w:val="00760084"/>
    <w:rsid w:val="00760241"/>
    <w:rsid w:val="0076046C"/>
    <w:rsid w:val="00760644"/>
    <w:rsid w:val="00760744"/>
    <w:rsid w:val="007607C2"/>
    <w:rsid w:val="00760822"/>
    <w:rsid w:val="0076082E"/>
    <w:rsid w:val="00760940"/>
    <w:rsid w:val="00760950"/>
    <w:rsid w:val="00760A57"/>
    <w:rsid w:val="00760A7A"/>
    <w:rsid w:val="00760B77"/>
    <w:rsid w:val="00760C9B"/>
    <w:rsid w:val="00760D43"/>
    <w:rsid w:val="00760EF8"/>
    <w:rsid w:val="00760F09"/>
    <w:rsid w:val="00761087"/>
    <w:rsid w:val="0076114B"/>
    <w:rsid w:val="007611F8"/>
    <w:rsid w:val="00761310"/>
    <w:rsid w:val="007615AC"/>
    <w:rsid w:val="007615CE"/>
    <w:rsid w:val="00761621"/>
    <w:rsid w:val="00761797"/>
    <w:rsid w:val="007617B4"/>
    <w:rsid w:val="00761900"/>
    <w:rsid w:val="007619A5"/>
    <w:rsid w:val="00761AAE"/>
    <w:rsid w:val="00761B97"/>
    <w:rsid w:val="00761CBD"/>
    <w:rsid w:val="00761F05"/>
    <w:rsid w:val="00761FA1"/>
    <w:rsid w:val="00762405"/>
    <w:rsid w:val="00762650"/>
    <w:rsid w:val="00762715"/>
    <w:rsid w:val="00762840"/>
    <w:rsid w:val="0076285B"/>
    <w:rsid w:val="00762A6B"/>
    <w:rsid w:val="00762AA4"/>
    <w:rsid w:val="00762B3E"/>
    <w:rsid w:val="00762BA7"/>
    <w:rsid w:val="00762BC9"/>
    <w:rsid w:val="00762C2E"/>
    <w:rsid w:val="00762EDC"/>
    <w:rsid w:val="00762FD2"/>
    <w:rsid w:val="007630BD"/>
    <w:rsid w:val="00763114"/>
    <w:rsid w:val="00763146"/>
    <w:rsid w:val="00763321"/>
    <w:rsid w:val="007633FE"/>
    <w:rsid w:val="007634B7"/>
    <w:rsid w:val="007635A2"/>
    <w:rsid w:val="007636CE"/>
    <w:rsid w:val="00763781"/>
    <w:rsid w:val="007637B7"/>
    <w:rsid w:val="00763826"/>
    <w:rsid w:val="00763A99"/>
    <w:rsid w:val="00763D2C"/>
    <w:rsid w:val="00763D98"/>
    <w:rsid w:val="00763EEE"/>
    <w:rsid w:val="00763F30"/>
    <w:rsid w:val="00763FEF"/>
    <w:rsid w:val="00764045"/>
    <w:rsid w:val="00764094"/>
    <w:rsid w:val="00764205"/>
    <w:rsid w:val="0076424B"/>
    <w:rsid w:val="0076425E"/>
    <w:rsid w:val="0076429E"/>
    <w:rsid w:val="00764745"/>
    <w:rsid w:val="00764771"/>
    <w:rsid w:val="00764897"/>
    <w:rsid w:val="0076498B"/>
    <w:rsid w:val="00764B28"/>
    <w:rsid w:val="00764DB3"/>
    <w:rsid w:val="00764DFE"/>
    <w:rsid w:val="00764E4A"/>
    <w:rsid w:val="00764EBE"/>
    <w:rsid w:val="00764F0D"/>
    <w:rsid w:val="00764F1F"/>
    <w:rsid w:val="00765021"/>
    <w:rsid w:val="007650CD"/>
    <w:rsid w:val="007650D7"/>
    <w:rsid w:val="00765226"/>
    <w:rsid w:val="007652AD"/>
    <w:rsid w:val="007652FB"/>
    <w:rsid w:val="0076532B"/>
    <w:rsid w:val="00765359"/>
    <w:rsid w:val="0076544F"/>
    <w:rsid w:val="007654FA"/>
    <w:rsid w:val="00765669"/>
    <w:rsid w:val="007658E4"/>
    <w:rsid w:val="00765965"/>
    <w:rsid w:val="00765B3B"/>
    <w:rsid w:val="00765BA9"/>
    <w:rsid w:val="00765BAB"/>
    <w:rsid w:val="00765C81"/>
    <w:rsid w:val="00765C98"/>
    <w:rsid w:val="00765E99"/>
    <w:rsid w:val="00765FAB"/>
    <w:rsid w:val="0076619C"/>
    <w:rsid w:val="007661C5"/>
    <w:rsid w:val="007661DF"/>
    <w:rsid w:val="007662B3"/>
    <w:rsid w:val="0076660F"/>
    <w:rsid w:val="00766625"/>
    <w:rsid w:val="007666A8"/>
    <w:rsid w:val="007666E4"/>
    <w:rsid w:val="0076680A"/>
    <w:rsid w:val="00766EFC"/>
    <w:rsid w:val="00766FAF"/>
    <w:rsid w:val="00767147"/>
    <w:rsid w:val="00767168"/>
    <w:rsid w:val="00767283"/>
    <w:rsid w:val="0076728B"/>
    <w:rsid w:val="0076740C"/>
    <w:rsid w:val="00767473"/>
    <w:rsid w:val="0076753D"/>
    <w:rsid w:val="0076764C"/>
    <w:rsid w:val="00767702"/>
    <w:rsid w:val="00767726"/>
    <w:rsid w:val="00767732"/>
    <w:rsid w:val="0076781F"/>
    <w:rsid w:val="00767832"/>
    <w:rsid w:val="00767875"/>
    <w:rsid w:val="0076788C"/>
    <w:rsid w:val="00767B50"/>
    <w:rsid w:val="00767CFF"/>
    <w:rsid w:val="00767D97"/>
    <w:rsid w:val="00767F8D"/>
    <w:rsid w:val="00770049"/>
    <w:rsid w:val="007701B8"/>
    <w:rsid w:val="007701E9"/>
    <w:rsid w:val="00770210"/>
    <w:rsid w:val="0077022F"/>
    <w:rsid w:val="0077035C"/>
    <w:rsid w:val="00770367"/>
    <w:rsid w:val="007703A8"/>
    <w:rsid w:val="007704DB"/>
    <w:rsid w:val="0077056A"/>
    <w:rsid w:val="00770578"/>
    <w:rsid w:val="0077065C"/>
    <w:rsid w:val="0077080B"/>
    <w:rsid w:val="00770C11"/>
    <w:rsid w:val="00770CC0"/>
    <w:rsid w:val="00770E22"/>
    <w:rsid w:val="00770E5B"/>
    <w:rsid w:val="00770F2F"/>
    <w:rsid w:val="00770F3C"/>
    <w:rsid w:val="00770FD6"/>
    <w:rsid w:val="00771283"/>
    <w:rsid w:val="007712E9"/>
    <w:rsid w:val="00771624"/>
    <w:rsid w:val="00771735"/>
    <w:rsid w:val="00771747"/>
    <w:rsid w:val="00771800"/>
    <w:rsid w:val="00771884"/>
    <w:rsid w:val="007718A4"/>
    <w:rsid w:val="0077196C"/>
    <w:rsid w:val="00771A9D"/>
    <w:rsid w:val="00771AA8"/>
    <w:rsid w:val="00771BC1"/>
    <w:rsid w:val="00771C4C"/>
    <w:rsid w:val="00771C55"/>
    <w:rsid w:val="00771D88"/>
    <w:rsid w:val="00771F82"/>
    <w:rsid w:val="00772084"/>
    <w:rsid w:val="007720CC"/>
    <w:rsid w:val="007721EE"/>
    <w:rsid w:val="007721F0"/>
    <w:rsid w:val="00772224"/>
    <w:rsid w:val="007722C4"/>
    <w:rsid w:val="007722F4"/>
    <w:rsid w:val="007723CA"/>
    <w:rsid w:val="007723E3"/>
    <w:rsid w:val="00772551"/>
    <w:rsid w:val="00772641"/>
    <w:rsid w:val="007726C7"/>
    <w:rsid w:val="0077278B"/>
    <w:rsid w:val="007727ED"/>
    <w:rsid w:val="0077292C"/>
    <w:rsid w:val="007729F3"/>
    <w:rsid w:val="00772C6B"/>
    <w:rsid w:val="00772EFB"/>
    <w:rsid w:val="00772F00"/>
    <w:rsid w:val="00772F85"/>
    <w:rsid w:val="00772F9E"/>
    <w:rsid w:val="007731C6"/>
    <w:rsid w:val="00773316"/>
    <w:rsid w:val="0077345B"/>
    <w:rsid w:val="0077349D"/>
    <w:rsid w:val="00773506"/>
    <w:rsid w:val="00773546"/>
    <w:rsid w:val="00773572"/>
    <w:rsid w:val="00773A98"/>
    <w:rsid w:val="00773AEA"/>
    <w:rsid w:val="00773B2A"/>
    <w:rsid w:val="00773DF2"/>
    <w:rsid w:val="00773EE3"/>
    <w:rsid w:val="00773F63"/>
    <w:rsid w:val="00773FA3"/>
    <w:rsid w:val="00774037"/>
    <w:rsid w:val="007740BD"/>
    <w:rsid w:val="007742EC"/>
    <w:rsid w:val="00774322"/>
    <w:rsid w:val="00774411"/>
    <w:rsid w:val="00774483"/>
    <w:rsid w:val="0077454B"/>
    <w:rsid w:val="007746E6"/>
    <w:rsid w:val="007747E8"/>
    <w:rsid w:val="0077491A"/>
    <w:rsid w:val="0077491B"/>
    <w:rsid w:val="00774935"/>
    <w:rsid w:val="00774947"/>
    <w:rsid w:val="00774A3D"/>
    <w:rsid w:val="00774A64"/>
    <w:rsid w:val="00774B0A"/>
    <w:rsid w:val="00774C82"/>
    <w:rsid w:val="007752C5"/>
    <w:rsid w:val="00775551"/>
    <w:rsid w:val="00775662"/>
    <w:rsid w:val="00775679"/>
    <w:rsid w:val="00775735"/>
    <w:rsid w:val="00775836"/>
    <w:rsid w:val="00775A19"/>
    <w:rsid w:val="00775A7E"/>
    <w:rsid w:val="00775A9E"/>
    <w:rsid w:val="00775B15"/>
    <w:rsid w:val="00775C8A"/>
    <w:rsid w:val="00775D1D"/>
    <w:rsid w:val="00775DBE"/>
    <w:rsid w:val="00775F9A"/>
    <w:rsid w:val="00776015"/>
    <w:rsid w:val="0077611B"/>
    <w:rsid w:val="00776236"/>
    <w:rsid w:val="00776368"/>
    <w:rsid w:val="0077659C"/>
    <w:rsid w:val="00776762"/>
    <w:rsid w:val="0077692E"/>
    <w:rsid w:val="007769A0"/>
    <w:rsid w:val="00776A09"/>
    <w:rsid w:val="00776AA9"/>
    <w:rsid w:val="00776B80"/>
    <w:rsid w:val="00776DD7"/>
    <w:rsid w:val="00776E03"/>
    <w:rsid w:val="00777264"/>
    <w:rsid w:val="00777431"/>
    <w:rsid w:val="00777468"/>
    <w:rsid w:val="00777484"/>
    <w:rsid w:val="007776D8"/>
    <w:rsid w:val="007778DE"/>
    <w:rsid w:val="007779F2"/>
    <w:rsid w:val="00777A1A"/>
    <w:rsid w:val="00777A1B"/>
    <w:rsid w:val="00777ABD"/>
    <w:rsid w:val="00777BC2"/>
    <w:rsid w:val="00777E80"/>
    <w:rsid w:val="00777EF3"/>
    <w:rsid w:val="00780068"/>
    <w:rsid w:val="00780226"/>
    <w:rsid w:val="00780556"/>
    <w:rsid w:val="00780558"/>
    <w:rsid w:val="0078066B"/>
    <w:rsid w:val="0078067F"/>
    <w:rsid w:val="007806B8"/>
    <w:rsid w:val="007807E2"/>
    <w:rsid w:val="00780953"/>
    <w:rsid w:val="007809A2"/>
    <w:rsid w:val="007809B3"/>
    <w:rsid w:val="007809D9"/>
    <w:rsid w:val="00780A87"/>
    <w:rsid w:val="00780B56"/>
    <w:rsid w:val="00780CE8"/>
    <w:rsid w:val="00780DBC"/>
    <w:rsid w:val="00780DE3"/>
    <w:rsid w:val="00780E34"/>
    <w:rsid w:val="00780F15"/>
    <w:rsid w:val="007810E4"/>
    <w:rsid w:val="0078113E"/>
    <w:rsid w:val="0078127A"/>
    <w:rsid w:val="00781306"/>
    <w:rsid w:val="00781309"/>
    <w:rsid w:val="007813CB"/>
    <w:rsid w:val="0078145F"/>
    <w:rsid w:val="00781487"/>
    <w:rsid w:val="007816D0"/>
    <w:rsid w:val="0078173A"/>
    <w:rsid w:val="00781747"/>
    <w:rsid w:val="00781955"/>
    <w:rsid w:val="00781A3B"/>
    <w:rsid w:val="00781AB4"/>
    <w:rsid w:val="00781B15"/>
    <w:rsid w:val="00781B23"/>
    <w:rsid w:val="00781B78"/>
    <w:rsid w:val="00781D7E"/>
    <w:rsid w:val="00781E4A"/>
    <w:rsid w:val="00781E89"/>
    <w:rsid w:val="00781F54"/>
    <w:rsid w:val="007822AD"/>
    <w:rsid w:val="0078259D"/>
    <w:rsid w:val="00782625"/>
    <w:rsid w:val="00782698"/>
    <w:rsid w:val="007826D6"/>
    <w:rsid w:val="007828D8"/>
    <w:rsid w:val="00782953"/>
    <w:rsid w:val="00782B18"/>
    <w:rsid w:val="00782B4A"/>
    <w:rsid w:val="00782C61"/>
    <w:rsid w:val="00782CCD"/>
    <w:rsid w:val="00782DF4"/>
    <w:rsid w:val="00782E39"/>
    <w:rsid w:val="00782F21"/>
    <w:rsid w:val="00783324"/>
    <w:rsid w:val="00783373"/>
    <w:rsid w:val="007834DA"/>
    <w:rsid w:val="007834EA"/>
    <w:rsid w:val="00783528"/>
    <w:rsid w:val="0078367A"/>
    <w:rsid w:val="007836F7"/>
    <w:rsid w:val="00783790"/>
    <w:rsid w:val="0078382D"/>
    <w:rsid w:val="007839C6"/>
    <w:rsid w:val="00783AA6"/>
    <w:rsid w:val="00783ADA"/>
    <w:rsid w:val="00783B90"/>
    <w:rsid w:val="00783BA5"/>
    <w:rsid w:val="00783D33"/>
    <w:rsid w:val="00783D80"/>
    <w:rsid w:val="00783EFD"/>
    <w:rsid w:val="00783F32"/>
    <w:rsid w:val="00783FF0"/>
    <w:rsid w:val="0078416F"/>
    <w:rsid w:val="00784229"/>
    <w:rsid w:val="00784257"/>
    <w:rsid w:val="00784394"/>
    <w:rsid w:val="007846F5"/>
    <w:rsid w:val="007847A0"/>
    <w:rsid w:val="007848AF"/>
    <w:rsid w:val="00784915"/>
    <w:rsid w:val="00784A4E"/>
    <w:rsid w:val="00784B83"/>
    <w:rsid w:val="00784C28"/>
    <w:rsid w:val="00784C61"/>
    <w:rsid w:val="00784CB2"/>
    <w:rsid w:val="00784D0E"/>
    <w:rsid w:val="00784D10"/>
    <w:rsid w:val="00784ED7"/>
    <w:rsid w:val="00784F52"/>
    <w:rsid w:val="00785216"/>
    <w:rsid w:val="00785557"/>
    <w:rsid w:val="007855BF"/>
    <w:rsid w:val="0078560A"/>
    <w:rsid w:val="00785638"/>
    <w:rsid w:val="007856EA"/>
    <w:rsid w:val="007856EC"/>
    <w:rsid w:val="007857B5"/>
    <w:rsid w:val="0078582F"/>
    <w:rsid w:val="0078595E"/>
    <w:rsid w:val="00785A71"/>
    <w:rsid w:val="00785B53"/>
    <w:rsid w:val="00785C6B"/>
    <w:rsid w:val="00785F6C"/>
    <w:rsid w:val="00785F72"/>
    <w:rsid w:val="00785F77"/>
    <w:rsid w:val="0078612F"/>
    <w:rsid w:val="00786215"/>
    <w:rsid w:val="007862AC"/>
    <w:rsid w:val="007862BC"/>
    <w:rsid w:val="0078630B"/>
    <w:rsid w:val="0078639E"/>
    <w:rsid w:val="007864EF"/>
    <w:rsid w:val="00786510"/>
    <w:rsid w:val="0078660C"/>
    <w:rsid w:val="00786627"/>
    <w:rsid w:val="00786628"/>
    <w:rsid w:val="007867A2"/>
    <w:rsid w:val="0078692F"/>
    <w:rsid w:val="00786954"/>
    <w:rsid w:val="00786AD1"/>
    <w:rsid w:val="00786B16"/>
    <w:rsid w:val="00786C4A"/>
    <w:rsid w:val="00787006"/>
    <w:rsid w:val="0078722A"/>
    <w:rsid w:val="0078738C"/>
    <w:rsid w:val="00787459"/>
    <w:rsid w:val="007874F8"/>
    <w:rsid w:val="007875B5"/>
    <w:rsid w:val="007875D4"/>
    <w:rsid w:val="00787608"/>
    <w:rsid w:val="00787654"/>
    <w:rsid w:val="00787691"/>
    <w:rsid w:val="00787729"/>
    <w:rsid w:val="00787777"/>
    <w:rsid w:val="007877AA"/>
    <w:rsid w:val="007877E9"/>
    <w:rsid w:val="0078780F"/>
    <w:rsid w:val="00787916"/>
    <w:rsid w:val="00787A96"/>
    <w:rsid w:val="00787BA9"/>
    <w:rsid w:val="00787C2B"/>
    <w:rsid w:val="00787C4C"/>
    <w:rsid w:val="00787CA9"/>
    <w:rsid w:val="00787DCA"/>
    <w:rsid w:val="00787EA3"/>
    <w:rsid w:val="007902EC"/>
    <w:rsid w:val="007904A7"/>
    <w:rsid w:val="00790628"/>
    <w:rsid w:val="007906F1"/>
    <w:rsid w:val="007907C3"/>
    <w:rsid w:val="0079090F"/>
    <w:rsid w:val="00790A23"/>
    <w:rsid w:val="00790CB0"/>
    <w:rsid w:val="00790DD3"/>
    <w:rsid w:val="00790E7E"/>
    <w:rsid w:val="00790F95"/>
    <w:rsid w:val="0079128E"/>
    <w:rsid w:val="0079129F"/>
    <w:rsid w:val="0079135C"/>
    <w:rsid w:val="00791378"/>
    <w:rsid w:val="0079137E"/>
    <w:rsid w:val="0079142D"/>
    <w:rsid w:val="007915AE"/>
    <w:rsid w:val="00791672"/>
    <w:rsid w:val="0079182F"/>
    <w:rsid w:val="00791892"/>
    <w:rsid w:val="00791ABE"/>
    <w:rsid w:val="00791B0F"/>
    <w:rsid w:val="00791D68"/>
    <w:rsid w:val="00791E63"/>
    <w:rsid w:val="00791E86"/>
    <w:rsid w:val="00791F34"/>
    <w:rsid w:val="00792000"/>
    <w:rsid w:val="007921B2"/>
    <w:rsid w:val="007921E0"/>
    <w:rsid w:val="0079223E"/>
    <w:rsid w:val="007922FD"/>
    <w:rsid w:val="00792377"/>
    <w:rsid w:val="00792394"/>
    <w:rsid w:val="007923B7"/>
    <w:rsid w:val="00792554"/>
    <w:rsid w:val="0079258C"/>
    <w:rsid w:val="007925E2"/>
    <w:rsid w:val="00792616"/>
    <w:rsid w:val="007926BB"/>
    <w:rsid w:val="007926F3"/>
    <w:rsid w:val="00792719"/>
    <w:rsid w:val="00792784"/>
    <w:rsid w:val="007927D7"/>
    <w:rsid w:val="00792812"/>
    <w:rsid w:val="00792922"/>
    <w:rsid w:val="00792992"/>
    <w:rsid w:val="00792B5E"/>
    <w:rsid w:val="00792BFD"/>
    <w:rsid w:val="00792E0D"/>
    <w:rsid w:val="00793064"/>
    <w:rsid w:val="0079344C"/>
    <w:rsid w:val="0079385A"/>
    <w:rsid w:val="007938CD"/>
    <w:rsid w:val="007939E3"/>
    <w:rsid w:val="00793B2A"/>
    <w:rsid w:val="00793FB2"/>
    <w:rsid w:val="0079412A"/>
    <w:rsid w:val="007942C0"/>
    <w:rsid w:val="00794413"/>
    <w:rsid w:val="007946EF"/>
    <w:rsid w:val="007948A2"/>
    <w:rsid w:val="00794922"/>
    <w:rsid w:val="00794C05"/>
    <w:rsid w:val="00794C6C"/>
    <w:rsid w:val="00794CA2"/>
    <w:rsid w:val="00794D2A"/>
    <w:rsid w:val="00794E56"/>
    <w:rsid w:val="00794F06"/>
    <w:rsid w:val="00794FAF"/>
    <w:rsid w:val="0079508E"/>
    <w:rsid w:val="00795301"/>
    <w:rsid w:val="007953C6"/>
    <w:rsid w:val="00795452"/>
    <w:rsid w:val="007954AF"/>
    <w:rsid w:val="00795522"/>
    <w:rsid w:val="007956FA"/>
    <w:rsid w:val="00795956"/>
    <w:rsid w:val="0079599F"/>
    <w:rsid w:val="00795AEE"/>
    <w:rsid w:val="00795C0D"/>
    <w:rsid w:val="00795C50"/>
    <w:rsid w:val="007960CC"/>
    <w:rsid w:val="007961A9"/>
    <w:rsid w:val="007961D7"/>
    <w:rsid w:val="0079631F"/>
    <w:rsid w:val="007963FD"/>
    <w:rsid w:val="007964B6"/>
    <w:rsid w:val="00796535"/>
    <w:rsid w:val="00796580"/>
    <w:rsid w:val="0079659F"/>
    <w:rsid w:val="00796688"/>
    <w:rsid w:val="007966F7"/>
    <w:rsid w:val="00796825"/>
    <w:rsid w:val="0079685D"/>
    <w:rsid w:val="007968AE"/>
    <w:rsid w:val="007968D8"/>
    <w:rsid w:val="00796955"/>
    <w:rsid w:val="00796A1A"/>
    <w:rsid w:val="00796A23"/>
    <w:rsid w:val="00796A26"/>
    <w:rsid w:val="00796AA9"/>
    <w:rsid w:val="00796B1C"/>
    <w:rsid w:val="00796B84"/>
    <w:rsid w:val="00796BE4"/>
    <w:rsid w:val="00796D0A"/>
    <w:rsid w:val="00796DEE"/>
    <w:rsid w:val="00796E52"/>
    <w:rsid w:val="00796F00"/>
    <w:rsid w:val="00797148"/>
    <w:rsid w:val="00797196"/>
    <w:rsid w:val="00797279"/>
    <w:rsid w:val="007977B8"/>
    <w:rsid w:val="007977D0"/>
    <w:rsid w:val="007977D6"/>
    <w:rsid w:val="007977E8"/>
    <w:rsid w:val="007978E5"/>
    <w:rsid w:val="007979D0"/>
    <w:rsid w:val="00797A2F"/>
    <w:rsid w:val="00797B49"/>
    <w:rsid w:val="00797B5B"/>
    <w:rsid w:val="00797BEC"/>
    <w:rsid w:val="00797CD8"/>
    <w:rsid w:val="00797DFF"/>
    <w:rsid w:val="00797E66"/>
    <w:rsid w:val="007A011D"/>
    <w:rsid w:val="007A0157"/>
    <w:rsid w:val="007A0283"/>
    <w:rsid w:val="007A0289"/>
    <w:rsid w:val="007A033F"/>
    <w:rsid w:val="007A0355"/>
    <w:rsid w:val="007A03FA"/>
    <w:rsid w:val="007A048D"/>
    <w:rsid w:val="007A0529"/>
    <w:rsid w:val="007A05F3"/>
    <w:rsid w:val="007A06A2"/>
    <w:rsid w:val="007A071A"/>
    <w:rsid w:val="007A0750"/>
    <w:rsid w:val="007A0A5F"/>
    <w:rsid w:val="007A0BB3"/>
    <w:rsid w:val="007A0BB4"/>
    <w:rsid w:val="007A0DAA"/>
    <w:rsid w:val="007A0F0F"/>
    <w:rsid w:val="007A1072"/>
    <w:rsid w:val="007A1099"/>
    <w:rsid w:val="007A1217"/>
    <w:rsid w:val="007A122A"/>
    <w:rsid w:val="007A145D"/>
    <w:rsid w:val="007A1464"/>
    <w:rsid w:val="007A1583"/>
    <w:rsid w:val="007A161A"/>
    <w:rsid w:val="007A169A"/>
    <w:rsid w:val="007A1873"/>
    <w:rsid w:val="007A18D8"/>
    <w:rsid w:val="007A19BD"/>
    <w:rsid w:val="007A19FB"/>
    <w:rsid w:val="007A1C24"/>
    <w:rsid w:val="007A1EC0"/>
    <w:rsid w:val="007A1EFC"/>
    <w:rsid w:val="007A1FBF"/>
    <w:rsid w:val="007A2045"/>
    <w:rsid w:val="007A2107"/>
    <w:rsid w:val="007A237B"/>
    <w:rsid w:val="007A2596"/>
    <w:rsid w:val="007A267E"/>
    <w:rsid w:val="007A26C9"/>
    <w:rsid w:val="007A2AED"/>
    <w:rsid w:val="007A2B38"/>
    <w:rsid w:val="007A2BF8"/>
    <w:rsid w:val="007A2C02"/>
    <w:rsid w:val="007A2C53"/>
    <w:rsid w:val="007A2C5E"/>
    <w:rsid w:val="007A2D8B"/>
    <w:rsid w:val="007A2F8C"/>
    <w:rsid w:val="007A3049"/>
    <w:rsid w:val="007A31B6"/>
    <w:rsid w:val="007A3267"/>
    <w:rsid w:val="007A32A7"/>
    <w:rsid w:val="007A3475"/>
    <w:rsid w:val="007A34AA"/>
    <w:rsid w:val="007A34E2"/>
    <w:rsid w:val="007A36BF"/>
    <w:rsid w:val="007A3762"/>
    <w:rsid w:val="007A3940"/>
    <w:rsid w:val="007A3CAD"/>
    <w:rsid w:val="007A3DF5"/>
    <w:rsid w:val="007A3DF8"/>
    <w:rsid w:val="007A3E12"/>
    <w:rsid w:val="007A3E18"/>
    <w:rsid w:val="007A3E28"/>
    <w:rsid w:val="007A3E2A"/>
    <w:rsid w:val="007A3E79"/>
    <w:rsid w:val="007A3E81"/>
    <w:rsid w:val="007A4105"/>
    <w:rsid w:val="007A41AB"/>
    <w:rsid w:val="007A4362"/>
    <w:rsid w:val="007A4435"/>
    <w:rsid w:val="007A4643"/>
    <w:rsid w:val="007A469F"/>
    <w:rsid w:val="007A4CB1"/>
    <w:rsid w:val="007A4E83"/>
    <w:rsid w:val="007A4FB1"/>
    <w:rsid w:val="007A5112"/>
    <w:rsid w:val="007A51A0"/>
    <w:rsid w:val="007A533A"/>
    <w:rsid w:val="007A5384"/>
    <w:rsid w:val="007A53A1"/>
    <w:rsid w:val="007A5489"/>
    <w:rsid w:val="007A55DF"/>
    <w:rsid w:val="007A5793"/>
    <w:rsid w:val="007A588D"/>
    <w:rsid w:val="007A58EF"/>
    <w:rsid w:val="007A592C"/>
    <w:rsid w:val="007A5945"/>
    <w:rsid w:val="007A5B64"/>
    <w:rsid w:val="007A5B83"/>
    <w:rsid w:val="007A5C52"/>
    <w:rsid w:val="007A5CA5"/>
    <w:rsid w:val="007A5E19"/>
    <w:rsid w:val="007A5FB3"/>
    <w:rsid w:val="007A60DA"/>
    <w:rsid w:val="007A63E8"/>
    <w:rsid w:val="007A6451"/>
    <w:rsid w:val="007A65EA"/>
    <w:rsid w:val="007A6611"/>
    <w:rsid w:val="007A66D3"/>
    <w:rsid w:val="007A66EC"/>
    <w:rsid w:val="007A6749"/>
    <w:rsid w:val="007A680F"/>
    <w:rsid w:val="007A6887"/>
    <w:rsid w:val="007A689A"/>
    <w:rsid w:val="007A693F"/>
    <w:rsid w:val="007A69A2"/>
    <w:rsid w:val="007A6AE1"/>
    <w:rsid w:val="007A6B78"/>
    <w:rsid w:val="007A6C92"/>
    <w:rsid w:val="007A6D0E"/>
    <w:rsid w:val="007A6DE7"/>
    <w:rsid w:val="007A6FCE"/>
    <w:rsid w:val="007A71B2"/>
    <w:rsid w:val="007A71C6"/>
    <w:rsid w:val="007A7200"/>
    <w:rsid w:val="007A7267"/>
    <w:rsid w:val="007A726C"/>
    <w:rsid w:val="007A7288"/>
    <w:rsid w:val="007A72A8"/>
    <w:rsid w:val="007A7391"/>
    <w:rsid w:val="007A75CD"/>
    <w:rsid w:val="007A7632"/>
    <w:rsid w:val="007A7776"/>
    <w:rsid w:val="007A78D2"/>
    <w:rsid w:val="007A7901"/>
    <w:rsid w:val="007A7909"/>
    <w:rsid w:val="007A791E"/>
    <w:rsid w:val="007A79AB"/>
    <w:rsid w:val="007A7C0D"/>
    <w:rsid w:val="007A7C6C"/>
    <w:rsid w:val="007A7CED"/>
    <w:rsid w:val="007A7DBB"/>
    <w:rsid w:val="007A7DD0"/>
    <w:rsid w:val="007A7DF1"/>
    <w:rsid w:val="007A7FAA"/>
    <w:rsid w:val="007B0162"/>
    <w:rsid w:val="007B026A"/>
    <w:rsid w:val="007B026C"/>
    <w:rsid w:val="007B0395"/>
    <w:rsid w:val="007B0494"/>
    <w:rsid w:val="007B051C"/>
    <w:rsid w:val="007B0550"/>
    <w:rsid w:val="007B05BC"/>
    <w:rsid w:val="007B0692"/>
    <w:rsid w:val="007B092D"/>
    <w:rsid w:val="007B09F3"/>
    <w:rsid w:val="007B09FE"/>
    <w:rsid w:val="007B0A71"/>
    <w:rsid w:val="007B0A7A"/>
    <w:rsid w:val="007B0B8B"/>
    <w:rsid w:val="007B0C7D"/>
    <w:rsid w:val="007B0D41"/>
    <w:rsid w:val="007B0D72"/>
    <w:rsid w:val="007B0F34"/>
    <w:rsid w:val="007B12A0"/>
    <w:rsid w:val="007B1420"/>
    <w:rsid w:val="007B1423"/>
    <w:rsid w:val="007B168F"/>
    <w:rsid w:val="007B1BE0"/>
    <w:rsid w:val="007B1C6B"/>
    <w:rsid w:val="007B21EE"/>
    <w:rsid w:val="007B22DA"/>
    <w:rsid w:val="007B22E4"/>
    <w:rsid w:val="007B2387"/>
    <w:rsid w:val="007B24F9"/>
    <w:rsid w:val="007B258E"/>
    <w:rsid w:val="007B26FB"/>
    <w:rsid w:val="007B288D"/>
    <w:rsid w:val="007B2894"/>
    <w:rsid w:val="007B29DC"/>
    <w:rsid w:val="007B2A33"/>
    <w:rsid w:val="007B2BDF"/>
    <w:rsid w:val="007B2D25"/>
    <w:rsid w:val="007B2F49"/>
    <w:rsid w:val="007B3122"/>
    <w:rsid w:val="007B31B8"/>
    <w:rsid w:val="007B34AC"/>
    <w:rsid w:val="007B351C"/>
    <w:rsid w:val="007B351E"/>
    <w:rsid w:val="007B37DA"/>
    <w:rsid w:val="007B389B"/>
    <w:rsid w:val="007B3A16"/>
    <w:rsid w:val="007B3B4A"/>
    <w:rsid w:val="007B3C16"/>
    <w:rsid w:val="007B3D80"/>
    <w:rsid w:val="007B4067"/>
    <w:rsid w:val="007B40CC"/>
    <w:rsid w:val="007B41C5"/>
    <w:rsid w:val="007B42D5"/>
    <w:rsid w:val="007B42DD"/>
    <w:rsid w:val="007B44C2"/>
    <w:rsid w:val="007B4544"/>
    <w:rsid w:val="007B45DC"/>
    <w:rsid w:val="007B467B"/>
    <w:rsid w:val="007B46D9"/>
    <w:rsid w:val="007B4B1A"/>
    <w:rsid w:val="007B4B35"/>
    <w:rsid w:val="007B4BE4"/>
    <w:rsid w:val="007B4CE9"/>
    <w:rsid w:val="007B4E28"/>
    <w:rsid w:val="007B4ED6"/>
    <w:rsid w:val="007B4F01"/>
    <w:rsid w:val="007B4F38"/>
    <w:rsid w:val="007B5020"/>
    <w:rsid w:val="007B50D3"/>
    <w:rsid w:val="007B5189"/>
    <w:rsid w:val="007B51C8"/>
    <w:rsid w:val="007B522D"/>
    <w:rsid w:val="007B54DF"/>
    <w:rsid w:val="007B553F"/>
    <w:rsid w:val="007B56A0"/>
    <w:rsid w:val="007B58EF"/>
    <w:rsid w:val="007B597B"/>
    <w:rsid w:val="007B5B23"/>
    <w:rsid w:val="007B5CCC"/>
    <w:rsid w:val="007B5F5A"/>
    <w:rsid w:val="007B5F6B"/>
    <w:rsid w:val="007B601A"/>
    <w:rsid w:val="007B60DA"/>
    <w:rsid w:val="007B6109"/>
    <w:rsid w:val="007B6130"/>
    <w:rsid w:val="007B61AA"/>
    <w:rsid w:val="007B61B3"/>
    <w:rsid w:val="007B6232"/>
    <w:rsid w:val="007B6242"/>
    <w:rsid w:val="007B62AA"/>
    <w:rsid w:val="007B62C5"/>
    <w:rsid w:val="007B62E2"/>
    <w:rsid w:val="007B63C2"/>
    <w:rsid w:val="007B63F8"/>
    <w:rsid w:val="007B6403"/>
    <w:rsid w:val="007B6577"/>
    <w:rsid w:val="007B66C1"/>
    <w:rsid w:val="007B68D9"/>
    <w:rsid w:val="007B6A2D"/>
    <w:rsid w:val="007B6B49"/>
    <w:rsid w:val="007B6D36"/>
    <w:rsid w:val="007B6D37"/>
    <w:rsid w:val="007B6D5B"/>
    <w:rsid w:val="007B6E0E"/>
    <w:rsid w:val="007B7240"/>
    <w:rsid w:val="007B7272"/>
    <w:rsid w:val="007B72C1"/>
    <w:rsid w:val="007B734C"/>
    <w:rsid w:val="007B7432"/>
    <w:rsid w:val="007B744D"/>
    <w:rsid w:val="007B7488"/>
    <w:rsid w:val="007B7504"/>
    <w:rsid w:val="007B7579"/>
    <w:rsid w:val="007B7B9E"/>
    <w:rsid w:val="007B7DE2"/>
    <w:rsid w:val="007B7DFF"/>
    <w:rsid w:val="007B7E7C"/>
    <w:rsid w:val="007C0040"/>
    <w:rsid w:val="007C0058"/>
    <w:rsid w:val="007C00CD"/>
    <w:rsid w:val="007C01A1"/>
    <w:rsid w:val="007C021A"/>
    <w:rsid w:val="007C02C7"/>
    <w:rsid w:val="007C03AF"/>
    <w:rsid w:val="007C0428"/>
    <w:rsid w:val="007C04D1"/>
    <w:rsid w:val="007C0565"/>
    <w:rsid w:val="007C06F9"/>
    <w:rsid w:val="007C07E0"/>
    <w:rsid w:val="007C08CF"/>
    <w:rsid w:val="007C0913"/>
    <w:rsid w:val="007C0929"/>
    <w:rsid w:val="007C09F3"/>
    <w:rsid w:val="007C0A87"/>
    <w:rsid w:val="007C0AB8"/>
    <w:rsid w:val="007C0B15"/>
    <w:rsid w:val="007C0C59"/>
    <w:rsid w:val="007C0C6E"/>
    <w:rsid w:val="007C0D13"/>
    <w:rsid w:val="007C0D95"/>
    <w:rsid w:val="007C0E1E"/>
    <w:rsid w:val="007C0EEC"/>
    <w:rsid w:val="007C1071"/>
    <w:rsid w:val="007C1149"/>
    <w:rsid w:val="007C12CA"/>
    <w:rsid w:val="007C1306"/>
    <w:rsid w:val="007C1496"/>
    <w:rsid w:val="007C14F0"/>
    <w:rsid w:val="007C154F"/>
    <w:rsid w:val="007C1559"/>
    <w:rsid w:val="007C158E"/>
    <w:rsid w:val="007C1620"/>
    <w:rsid w:val="007C177E"/>
    <w:rsid w:val="007C1786"/>
    <w:rsid w:val="007C1829"/>
    <w:rsid w:val="007C18F8"/>
    <w:rsid w:val="007C1937"/>
    <w:rsid w:val="007C1A93"/>
    <w:rsid w:val="007C1AED"/>
    <w:rsid w:val="007C1BD4"/>
    <w:rsid w:val="007C1D4E"/>
    <w:rsid w:val="007C200A"/>
    <w:rsid w:val="007C20F0"/>
    <w:rsid w:val="007C214F"/>
    <w:rsid w:val="007C21EE"/>
    <w:rsid w:val="007C2249"/>
    <w:rsid w:val="007C2405"/>
    <w:rsid w:val="007C25CA"/>
    <w:rsid w:val="007C2673"/>
    <w:rsid w:val="007C26A4"/>
    <w:rsid w:val="007C275D"/>
    <w:rsid w:val="007C283A"/>
    <w:rsid w:val="007C2895"/>
    <w:rsid w:val="007C29A7"/>
    <w:rsid w:val="007C2A0F"/>
    <w:rsid w:val="007C2C37"/>
    <w:rsid w:val="007C2C5A"/>
    <w:rsid w:val="007C2FA1"/>
    <w:rsid w:val="007C3008"/>
    <w:rsid w:val="007C305E"/>
    <w:rsid w:val="007C31EB"/>
    <w:rsid w:val="007C320C"/>
    <w:rsid w:val="007C329F"/>
    <w:rsid w:val="007C3397"/>
    <w:rsid w:val="007C33B4"/>
    <w:rsid w:val="007C342D"/>
    <w:rsid w:val="007C365B"/>
    <w:rsid w:val="007C3A2D"/>
    <w:rsid w:val="007C3A9E"/>
    <w:rsid w:val="007C3B30"/>
    <w:rsid w:val="007C3CD5"/>
    <w:rsid w:val="007C3D20"/>
    <w:rsid w:val="007C3DFF"/>
    <w:rsid w:val="007C3F87"/>
    <w:rsid w:val="007C3F8F"/>
    <w:rsid w:val="007C4143"/>
    <w:rsid w:val="007C43A5"/>
    <w:rsid w:val="007C4478"/>
    <w:rsid w:val="007C45D3"/>
    <w:rsid w:val="007C4609"/>
    <w:rsid w:val="007C4613"/>
    <w:rsid w:val="007C4626"/>
    <w:rsid w:val="007C4867"/>
    <w:rsid w:val="007C48E8"/>
    <w:rsid w:val="007C4910"/>
    <w:rsid w:val="007C4A4B"/>
    <w:rsid w:val="007C4BB5"/>
    <w:rsid w:val="007C4D48"/>
    <w:rsid w:val="007C4D5A"/>
    <w:rsid w:val="007C4DDB"/>
    <w:rsid w:val="007C4DDE"/>
    <w:rsid w:val="007C4EF4"/>
    <w:rsid w:val="007C4F3E"/>
    <w:rsid w:val="007C4FB2"/>
    <w:rsid w:val="007C501B"/>
    <w:rsid w:val="007C513D"/>
    <w:rsid w:val="007C54DC"/>
    <w:rsid w:val="007C553D"/>
    <w:rsid w:val="007C565B"/>
    <w:rsid w:val="007C5758"/>
    <w:rsid w:val="007C5891"/>
    <w:rsid w:val="007C5CB5"/>
    <w:rsid w:val="007C5CD0"/>
    <w:rsid w:val="007C5D24"/>
    <w:rsid w:val="007C5D33"/>
    <w:rsid w:val="007C5EDF"/>
    <w:rsid w:val="007C5F51"/>
    <w:rsid w:val="007C5F52"/>
    <w:rsid w:val="007C60AC"/>
    <w:rsid w:val="007C60AD"/>
    <w:rsid w:val="007C60CD"/>
    <w:rsid w:val="007C639A"/>
    <w:rsid w:val="007C6461"/>
    <w:rsid w:val="007C6578"/>
    <w:rsid w:val="007C66C3"/>
    <w:rsid w:val="007C6812"/>
    <w:rsid w:val="007C68F8"/>
    <w:rsid w:val="007C6960"/>
    <w:rsid w:val="007C69BC"/>
    <w:rsid w:val="007C6A7C"/>
    <w:rsid w:val="007C6AB4"/>
    <w:rsid w:val="007C6B55"/>
    <w:rsid w:val="007C6B89"/>
    <w:rsid w:val="007C6C8C"/>
    <w:rsid w:val="007C6E6D"/>
    <w:rsid w:val="007C6F0E"/>
    <w:rsid w:val="007C6FBE"/>
    <w:rsid w:val="007C6FF0"/>
    <w:rsid w:val="007C722D"/>
    <w:rsid w:val="007C726A"/>
    <w:rsid w:val="007C7401"/>
    <w:rsid w:val="007C75D7"/>
    <w:rsid w:val="007C7659"/>
    <w:rsid w:val="007C765D"/>
    <w:rsid w:val="007C76AC"/>
    <w:rsid w:val="007C76B1"/>
    <w:rsid w:val="007C77BA"/>
    <w:rsid w:val="007C7852"/>
    <w:rsid w:val="007C79B6"/>
    <w:rsid w:val="007C7AAC"/>
    <w:rsid w:val="007C7AC2"/>
    <w:rsid w:val="007C7BB8"/>
    <w:rsid w:val="007C7BD3"/>
    <w:rsid w:val="007C7C83"/>
    <w:rsid w:val="007C7C9A"/>
    <w:rsid w:val="007C7D87"/>
    <w:rsid w:val="007C7EAF"/>
    <w:rsid w:val="007C7EF5"/>
    <w:rsid w:val="007C7F58"/>
    <w:rsid w:val="007C7FA4"/>
    <w:rsid w:val="007C7FCE"/>
    <w:rsid w:val="007D006B"/>
    <w:rsid w:val="007D0075"/>
    <w:rsid w:val="007D0144"/>
    <w:rsid w:val="007D019F"/>
    <w:rsid w:val="007D03BE"/>
    <w:rsid w:val="007D03CE"/>
    <w:rsid w:val="007D03E9"/>
    <w:rsid w:val="007D04B5"/>
    <w:rsid w:val="007D07B1"/>
    <w:rsid w:val="007D081D"/>
    <w:rsid w:val="007D0869"/>
    <w:rsid w:val="007D0917"/>
    <w:rsid w:val="007D0A9F"/>
    <w:rsid w:val="007D0AB5"/>
    <w:rsid w:val="007D0C5B"/>
    <w:rsid w:val="007D0D5C"/>
    <w:rsid w:val="007D0E2C"/>
    <w:rsid w:val="007D0EFC"/>
    <w:rsid w:val="007D13FC"/>
    <w:rsid w:val="007D141E"/>
    <w:rsid w:val="007D1775"/>
    <w:rsid w:val="007D1798"/>
    <w:rsid w:val="007D17EB"/>
    <w:rsid w:val="007D19FF"/>
    <w:rsid w:val="007D1AA0"/>
    <w:rsid w:val="007D1AC4"/>
    <w:rsid w:val="007D1BEF"/>
    <w:rsid w:val="007D1CAC"/>
    <w:rsid w:val="007D201D"/>
    <w:rsid w:val="007D2026"/>
    <w:rsid w:val="007D2033"/>
    <w:rsid w:val="007D222F"/>
    <w:rsid w:val="007D2253"/>
    <w:rsid w:val="007D2401"/>
    <w:rsid w:val="007D24DB"/>
    <w:rsid w:val="007D24FB"/>
    <w:rsid w:val="007D2506"/>
    <w:rsid w:val="007D2585"/>
    <w:rsid w:val="007D26DF"/>
    <w:rsid w:val="007D28C2"/>
    <w:rsid w:val="007D2B4B"/>
    <w:rsid w:val="007D2CA0"/>
    <w:rsid w:val="007D2D6C"/>
    <w:rsid w:val="007D2D79"/>
    <w:rsid w:val="007D2DBD"/>
    <w:rsid w:val="007D2F14"/>
    <w:rsid w:val="007D308C"/>
    <w:rsid w:val="007D30B2"/>
    <w:rsid w:val="007D328A"/>
    <w:rsid w:val="007D32F1"/>
    <w:rsid w:val="007D33DA"/>
    <w:rsid w:val="007D34DB"/>
    <w:rsid w:val="007D35B0"/>
    <w:rsid w:val="007D362A"/>
    <w:rsid w:val="007D36B1"/>
    <w:rsid w:val="007D377C"/>
    <w:rsid w:val="007D37CF"/>
    <w:rsid w:val="007D385C"/>
    <w:rsid w:val="007D3928"/>
    <w:rsid w:val="007D3A2E"/>
    <w:rsid w:val="007D3A72"/>
    <w:rsid w:val="007D3AE7"/>
    <w:rsid w:val="007D3BD7"/>
    <w:rsid w:val="007D3C21"/>
    <w:rsid w:val="007D3C43"/>
    <w:rsid w:val="007D3D73"/>
    <w:rsid w:val="007D3DE2"/>
    <w:rsid w:val="007D3E8B"/>
    <w:rsid w:val="007D3EE9"/>
    <w:rsid w:val="007D3F1B"/>
    <w:rsid w:val="007D3F38"/>
    <w:rsid w:val="007D3FC6"/>
    <w:rsid w:val="007D404E"/>
    <w:rsid w:val="007D40C4"/>
    <w:rsid w:val="007D4206"/>
    <w:rsid w:val="007D43D3"/>
    <w:rsid w:val="007D44AB"/>
    <w:rsid w:val="007D4675"/>
    <w:rsid w:val="007D46BE"/>
    <w:rsid w:val="007D4787"/>
    <w:rsid w:val="007D483B"/>
    <w:rsid w:val="007D4B7E"/>
    <w:rsid w:val="007D4C4A"/>
    <w:rsid w:val="007D4CB4"/>
    <w:rsid w:val="007D4E29"/>
    <w:rsid w:val="007D4E47"/>
    <w:rsid w:val="007D5040"/>
    <w:rsid w:val="007D515B"/>
    <w:rsid w:val="007D51FE"/>
    <w:rsid w:val="007D5361"/>
    <w:rsid w:val="007D5399"/>
    <w:rsid w:val="007D54D6"/>
    <w:rsid w:val="007D55FE"/>
    <w:rsid w:val="007D56F9"/>
    <w:rsid w:val="007D5731"/>
    <w:rsid w:val="007D5792"/>
    <w:rsid w:val="007D57F7"/>
    <w:rsid w:val="007D587A"/>
    <w:rsid w:val="007D599F"/>
    <w:rsid w:val="007D59F6"/>
    <w:rsid w:val="007D5A7B"/>
    <w:rsid w:val="007D5B43"/>
    <w:rsid w:val="007D5B6D"/>
    <w:rsid w:val="007D5B8C"/>
    <w:rsid w:val="007D5CCF"/>
    <w:rsid w:val="007D5D14"/>
    <w:rsid w:val="007D5DEB"/>
    <w:rsid w:val="007D5E16"/>
    <w:rsid w:val="007D5E4A"/>
    <w:rsid w:val="007D5ED7"/>
    <w:rsid w:val="007D5FAF"/>
    <w:rsid w:val="007D6150"/>
    <w:rsid w:val="007D6270"/>
    <w:rsid w:val="007D627E"/>
    <w:rsid w:val="007D645D"/>
    <w:rsid w:val="007D6538"/>
    <w:rsid w:val="007D6634"/>
    <w:rsid w:val="007D6652"/>
    <w:rsid w:val="007D68D7"/>
    <w:rsid w:val="007D6970"/>
    <w:rsid w:val="007D6A4A"/>
    <w:rsid w:val="007D6AC5"/>
    <w:rsid w:val="007D6F6F"/>
    <w:rsid w:val="007D6F88"/>
    <w:rsid w:val="007D6FCD"/>
    <w:rsid w:val="007D7166"/>
    <w:rsid w:val="007D71DB"/>
    <w:rsid w:val="007D71E7"/>
    <w:rsid w:val="007D727B"/>
    <w:rsid w:val="007D7367"/>
    <w:rsid w:val="007D741F"/>
    <w:rsid w:val="007D74D9"/>
    <w:rsid w:val="007D7575"/>
    <w:rsid w:val="007D76C0"/>
    <w:rsid w:val="007D76EC"/>
    <w:rsid w:val="007D7833"/>
    <w:rsid w:val="007D792A"/>
    <w:rsid w:val="007D7966"/>
    <w:rsid w:val="007D7AA9"/>
    <w:rsid w:val="007D7B8D"/>
    <w:rsid w:val="007D7C35"/>
    <w:rsid w:val="007D7D8E"/>
    <w:rsid w:val="007D7E74"/>
    <w:rsid w:val="007D7EF7"/>
    <w:rsid w:val="007D7F0F"/>
    <w:rsid w:val="007E0306"/>
    <w:rsid w:val="007E04E4"/>
    <w:rsid w:val="007E053B"/>
    <w:rsid w:val="007E07B0"/>
    <w:rsid w:val="007E0826"/>
    <w:rsid w:val="007E0B5A"/>
    <w:rsid w:val="007E0E50"/>
    <w:rsid w:val="007E0E94"/>
    <w:rsid w:val="007E0EEB"/>
    <w:rsid w:val="007E0F57"/>
    <w:rsid w:val="007E0F9A"/>
    <w:rsid w:val="007E0FAA"/>
    <w:rsid w:val="007E10DE"/>
    <w:rsid w:val="007E1162"/>
    <w:rsid w:val="007E1264"/>
    <w:rsid w:val="007E12D4"/>
    <w:rsid w:val="007E1360"/>
    <w:rsid w:val="007E1366"/>
    <w:rsid w:val="007E159A"/>
    <w:rsid w:val="007E173F"/>
    <w:rsid w:val="007E1904"/>
    <w:rsid w:val="007E1978"/>
    <w:rsid w:val="007E1A74"/>
    <w:rsid w:val="007E1B73"/>
    <w:rsid w:val="007E1E30"/>
    <w:rsid w:val="007E1EF5"/>
    <w:rsid w:val="007E1F73"/>
    <w:rsid w:val="007E2386"/>
    <w:rsid w:val="007E280C"/>
    <w:rsid w:val="007E2A50"/>
    <w:rsid w:val="007E2A5F"/>
    <w:rsid w:val="007E2C3F"/>
    <w:rsid w:val="007E2C92"/>
    <w:rsid w:val="007E2CE9"/>
    <w:rsid w:val="007E2CF8"/>
    <w:rsid w:val="007E2D79"/>
    <w:rsid w:val="007E2EE6"/>
    <w:rsid w:val="007E2F67"/>
    <w:rsid w:val="007E2F83"/>
    <w:rsid w:val="007E30D3"/>
    <w:rsid w:val="007E30E5"/>
    <w:rsid w:val="007E3177"/>
    <w:rsid w:val="007E3231"/>
    <w:rsid w:val="007E327A"/>
    <w:rsid w:val="007E343D"/>
    <w:rsid w:val="007E351D"/>
    <w:rsid w:val="007E3522"/>
    <w:rsid w:val="007E356E"/>
    <w:rsid w:val="007E3608"/>
    <w:rsid w:val="007E3611"/>
    <w:rsid w:val="007E3743"/>
    <w:rsid w:val="007E37A8"/>
    <w:rsid w:val="007E37DC"/>
    <w:rsid w:val="007E3978"/>
    <w:rsid w:val="007E399B"/>
    <w:rsid w:val="007E39EE"/>
    <w:rsid w:val="007E3AF5"/>
    <w:rsid w:val="007E3C1F"/>
    <w:rsid w:val="007E3D52"/>
    <w:rsid w:val="007E3D6D"/>
    <w:rsid w:val="007E3D85"/>
    <w:rsid w:val="007E3EAF"/>
    <w:rsid w:val="007E411B"/>
    <w:rsid w:val="007E4178"/>
    <w:rsid w:val="007E42D3"/>
    <w:rsid w:val="007E4320"/>
    <w:rsid w:val="007E433D"/>
    <w:rsid w:val="007E446C"/>
    <w:rsid w:val="007E47DB"/>
    <w:rsid w:val="007E4850"/>
    <w:rsid w:val="007E4921"/>
    <w:rsid w:val="007E49DA"/>
    <w:rsid w:val="007E49FE"/>
    <w:rsid w:val="007E4A09"/>
    <w:rsid w:val="007E4BE7"/>
    <w:rsid w:val="007E4C44"/>
    <w:rsid w:val="007E4C63"/>
    <w:rsid w:val="007E4C9F"/>
    <w:rsid w:val="007E4D82"/>
    <w:rsid w:val="007E4DEE"/>
    <w:rsid w:val="007E4F3C"/>
    <w:rsid w:val="007E5118"/>
    <w:rsid w:val="007E5170"/>
    <w:rsid w:val="007E5175"/>
    <w:rsid w:val="007E51FC"/>
    <w:rsid w:val="007E5257"/>
    <w:rsid w:val="007E55B8"/>
    <w:rsid w:val="007E55F5"/>
    <w:rsid w:val="007E5613"/>
    <w:rsid w:val="007E5632"/>
    <w:rsid w:val="007E58BC"/>
    <w:rsid w:val="007E5949"/>
    <w:rsid w:val="007E5997"/>
    <w:rsid w:val="007E59C0"/>
    <w:rsid w:val="007E5C04"/>
    <w:rsid w:val="007E5C25"/>
    <w:rsid w:val="007E5C38"/>
    <w:rsid w:val="007E5D2F"/>
    <w:rsid w:val="007E5FC7"/>
    <w:rsid w:val="007E6015"/>
    <w:rsid w:val="007E60B1"/>
    <w:rsid w:val="007E6119"/>
    <w:rsid w:val="007E61A5"/>
    <w:rsid w:val="007E61D5"/>
    <w:rsid w:val="007E6280"/>
    <w:rsid w:val="007E6293"/>
    <w:rsid w:val="007E667F"/>
    <w:rsid w:val="007E66C7"/>
    <w:rsid w:val="007E66F6"/>
    <w:rsid w:val="007E68AA"/>
    <w:rsid w:val="007E6A57"/>
    <w:rsid w:val="007E6C11"/>
    <w:rsid w:val="007E6D4F"/>
    <w:rsid w:val="007E6E2E"/>
    <w:rsid w:val="007E6F22"/>
    <w:rsid w:val="007E6F52"/>
    <w:rsid w:val="007E6F95"/>
    <w:rsid w:val="007E6FA3"/>
    <w:rsid w:val="007E703E"/>
    <w:rsid w:val="007E709F"/>
    <w:rsid w:val="007E722F"/>
    <w:rsid w:val="007E735F"/>
    <w:rsid w:val="007E7530"/>
    <w:rsid w:val="007E7533"/>
    <w:rsid w:val="007E771F"/>
    <w:rsid w:val="007E7750"/>
    <w:rsid w:val="007E7775"/>
    <w:rsid w:val="007E778E"/>
    <w:rsid w:val="007E7827"/>
    <w:rsid w:val="007E78CB"/>
    <w:rsid w:val="007E7C3B"/>
    <w:rsid w:val="007E7E02"/>
    <w:rsid w:val="007F0064"/>
    <w:rsid w:val="007F0286"/>
    <w:rsid w:val="007F033D"/>
    <w:rsid w:val="007F0447"/>
    <w:rsid w:val="007F0505"/>
    <w:rsid w:val="007F052D"/>
    <w:rsid w:val="007F05A4"/>
    <w:rsid w:val="007F08BC"/>
    <w:rsid w:val="007F08CE"/>
    <w:rsid w:val="007F0963"/>
    <w:rsid w:val="007F0C86"/>
    <w:rsid w:val="007F0D25"/>
    <w:rsid w:val="007F0DD2"/>
    <w:rsid w:val="007F0E97"/>
    <w:rsid w:val="007F0EF2"/>
    <w:rsid w:val="007F0F8E"/>
    <w:rsid w:val="007F10BF"/>
    <w:rsid w:val="007F1107"/>
    <w:rsid w:val="007F11AC"/>
    <w:rsid w:val="007F1386"/>
    <w:rsid w:val="007F1605"/>
    <w:rsid w:val="007F1639"/>
    <w:rsid w:val="007F163A"/>
    <w:rsid w:val="007F168E"/>
    <w:rsid w:val="007F176E"/>
    <w:rsid w:val="007F1817"/>
    <w:rsid w:val="007F1862"/>
    <w:rsid w:val="007F18A0"/>
    <w:rsid w:val="007F1AAF"/>
    <w:rsid w:val="007F1ABC"/>
    <w:rsid w:val="007F1CD1"/>
    <w:rsid w:val="007F1D4C"/>
    <w:rsid w:val="007F1D7B"/>
    <w:rsid w:val="007F1E37"/>
    <w:rsid w:val="007F1EBF"/>
    <w:rsid w:val="007F1F88"/>
    <w:rsid w:val="007F1F89"/>
    <w:rsid w:val="007F2292"/>
    <w:rsid w:val="007F2295"/>
    <w:rsid w:val="007F2360"/>
    <w:rsid w:val="007F2633"/>
    <w:rsid w:val="007F27AD"/>
    <w:rsid w:val="007F2819"/>
    <w:rsid w:val="007F281A"/>
    <w:rsid w:val="007F2943"/>
    <w:rsid w:val="007F2993"/>
    <w:rsid w:val="007F29B0"/>
    <w:rsid w:val="007F2A0A"/>
    <w:rsid w:val="007F2AD7"/>
    <w:rsid w:val="007F2AE5"/>
    <w:rsid w:val="007F2B13"/>
    <w:rsid w:val="007F2B6C"/>
    <w:rsid w:val="007F2C12"/>
    <w:rsid w:val="007F2CAB"/>
    <w:rsid w:val="007F2D01"/>
    <w:rsid w:val="007F2E2E"/>
    <w:rsid w:val="007F2EEA"/>
    <w:rsid w:val="007F2F02"/>
    <w:rsid w:val="007F2F09"/>
    <w:rsid w:val="007F3022"/>
    <w:rsid w:val="007F3025"/>
    <w:rsid w:val="007F30D3"/>
    <w:rsid w:val="007F30E9"/>
    <w:rsid w:val="007F3311"/>
    <w:rsid w:val="007F3377"/>
    <w:rsid w:val="007F3511"/>
    <w:rsid w:val="007F354A"/>
    <w:rsid w:val="007F358C"/>
    <w:rsid w:val="007F35CC"/>
    <w:rsid w:val="007F363A"/>
    <w:rsid w:val="007F3695"/>
    <w:rsid w:val="007F374A"/>
    <w:rsid w:val="007F3827"/>
    <w:rsid w:val="007F3941"/>
    <w:rsid w:val="007F394E"/>
    <w:rsid w:val="007F395E"/>
    <w:rsid w:val="007F3B30"/>
    <w:rsid w:val="007F3BE4"/>
    <w:rsid w:val="007F3CC2"/>
    <w:rsid w:val="007F3CF4"/>
    <w:rsid w:val="007F3D80"/>
    <w:rsid w:val="007F3D82"/>
    <w:rsid w:val="007F3DA2"/>
    <w:rsid w:val="007F3F8D"/>
    <w:rsid w:val="007F3FE6"/>
    <w:rsid w:val="007F402D"/>
    <w:rsid w:val="007F402E"/>
    <w:rsid w:val="007F4035"/>
    <w:rsid w:val="007F4108"/>
    <w:rsid w:val="007F4344"/>
    <w:rsid w:val="007F4356"/>
    <w:rsid w:val="007F4383"/>
    <w:rsid w:val="007F48A2"/>
    <w:rsid w:val="007F48B1"/>
    <w:rsid w:val="007F48CD"/>
    <w:rsid w:val="007F4BAF"/>
    <w:rsid w:val="007F4C50"/>
    <w:rsid w:val="007F4C83"/>
    <w:rsid w:val="007F4CE2"/>
    <w:rsid w:val="007F4F27"/>
    <w:rsid w:val="007F512E"/>
    <w:rsid w:val="007F5168"/>
    <w:rsid w:val="007F5260"/>
    <w:rsid w:val="007F52DA"/>
    <w:rsid w:val="007F5335"/>
    <w:rsid w:val="007F53F6"/>
    <w:rsid w:val="007F54A8"/>
    <w:rsid w:val="007F54CE"/>
    <w:rsid w:val="007F54EF"/>
    <w:rsid w:val="007F56C4"/>
    <w:rsid w:val="007F56D2"/>
    <w:rsid w:val="007F57F3"/>
    <w:rsid w:val="007F5827"/>
    <w:rsid w:val="007F582B"/>
    <w:rsid w:val="007F5858"/>
    <w:rsid w:val="007F5930"/>
    <w:rsid w:val="007F59B9"/>
    <w:rsid w:val="007F59D0"/>
    <w:rsid w:val="007F5A1E"/>
    <w:rsid w:val="007F5A48"/>
    <w:rsid w:val="007F5AA2"/>
    <w:rsid w:val="007F5C0B"/>
    <w:rsid w:val="007F5D87"/>
    <w:rsid w:val="007F5DD7"/>
    <w:rsid w:val="007F6083"/>
    <w:rsid w:val="007F6090"/>
    <w:rsid w:val="007F6225"/>
    <w:rsid w:val="007F6244"/>
    <w:rsid w:val="007F6498"/>
    <w:rsid w:val="007F64A0"/>
    <w:rsid w:val="007F6509"/>
    <w:rsid w:val="007F666E"/>
    <w:rsid w:val="007F673E"/>
    <w:rsid w:val="007F67CE"/>
    <w:rsid w:val="007F6862"/>
    <w:rsid w:val="007F6A1C"/>
    <w:rsid w:val="007F6B2F"/>
    <w:rsid w:val="007F6C82"/>
    <w:rsid w:val="007F6D13"/>
    <w:rsid w:val="007F6DD8"/>
    <w:rsid w:val="007F6EB2"/>
    <w:rsid w:val="007F70A7"/>
    <w:rsid w:val="007F70D3"/>
    <w:rsid w:val="007F73B0"/>
    <w:rsid w:val="007F7430"/>
    <w:rsid w:val="007F74A5"/>
    <w:rsid w:val="007F75E1"/>
    <w:rsid w:val="007F7756"/>
    <w:rsid w:val="007F785B"/>
    <w:rsid w:val="007F78FE"/>
    <w:rsid w:val="007F7A0F"/>
    <w:rsid w:val="007F7A59"/>
    <w:rsid w:val="007F7C51"/>
    <w:rsid w:val="007F7C57"/>
    <w:rsid w:val="007F7D39"/>
    <w:rsid w:val="007F7DC1"/>
    <w:rsid w:val="007F7E66"/>
    <w:rsid w:val="007F7FFC"/>
    <w:rsid w:val="008000DA"/>
    <w:rsid w:val="00800206"/>
    <w:rsid w:val="008002AE"/>
    <w:rsid w:val="008002FC"/>
    <w:rsid w:val="00800391"/>
    <w:rsid w:val="008003E0"/>
    <w:rsid w:val="00800466"/>
    <w:rsid w:val="008004FD"/>
    <w:rsid w:val="00800587"/>
    <w:rsid w:val="00800596"/>
    <w:rsid w:val="008006CC"/>
    <w:rsid w:val="00800762"/>
    <w:rsid w:val="00800835"/>
    <w:rsid w:val="0080084A"/>
    <w:rsid w:val="00800908"/>
    <w:rsid w:val="00800942"/>
    <w:rsid w:val="00800970"/>
    <w:rsid w:val="00800ADC"/>
    <w:rsid w:val="00800C1F"/>
    <w:rsid w:val="00800CD1"/>
    <w:rsid w:val="00800D91"/>
    <w:rsid w:val="00800DC7"/>
    <w:rsid w:val="00800E32"/>
    <w:rsid w:val="00800E45"/>
    <w:rsid w:val="00800FF7"/>
    <w:rsid w:val="008011B7"/>
    <w:rsid w:val="0080125B"/>
    <w:rsid w:val="0080134B"/>
    <w:rsid w:val="00801350"/>
    <w:rsid w:val="0080157C"/>
    <w:rsid w:val="00801594"/>
    <w:rsid w:val="008015CD"/>
    <w:rsid w:val="008015E0"/>
    <w:rsid w:val="00801601"/>
    <w:rsid w:val="0080167D"/>
    <w:rsid w:val="00801693"/>
    <w:rsid w:val="0080169A"/>
    <w:rsid w:val="008018E5"/>
    <w:rsid w:val="008018FE"/>
    <w:rsid w:val="0080191F"/>
    <w:rsid w:val="008019F6"/>
    <w:rsid w:val="00801A44"/>
    <w:rsid w:val="00801C93"/>
    <w:rsid w:val="00801D55"/>
    <w:rsid w:val="00801D81"/>
    <w:rsid w:val="00801D92"/>
    <w:rsid w:val="00801E75"/>
    <w:rsid w:val="00801F7B"/>
    <w:rsid w:val="008020B4"/>
    <w:rsid w:val="00802128"/>
    <w:rsid w:val="0080219B"/>
    <w:rsid w:val="00802406"/>
    <w:rsid w:val="0080250C"/>
    <w:rsid w:val="0080254D"/>
    <w:rsid w:val="00802706"/>
    <w:rsid w:val="008027C9"/>
    <w:rsid w:val="008027EF"/>
    <w:rsid w:val="0080292F"/>
    <w:rsid w:val="00802985"/>
    <w:rsid w:val="00802AAF"/>
    <w:rsid w:val="00802F30"/>
    <w:rsid w:val="0080303B"/>
    <w:rsid w:val="008030A3"/>
    <w:rsid w:val="0080314E"/>
    <w:rsid w:val="0080315F"/>
    <w:rsid w:val="0080319F"/>
    <w:rsid w:val="008034A0"/>
    <w:rsid w:val="008036A7"/>
    <w:rsid w:val="0080379D"/>
    <w:rsid w:val="00803830"/>
    <w:rsid w:val="00803A0F"/>
    <w:rsid w:val="00803BD8"/>
    <w:rsid w:val="00803C4E"/>
    <w:rsid w:val="00803C6B"/>
    <w:rsid w:val="00803DDD"/>
    <w:rsid w:val="00803F5C"/>
    <w:rsid w:val="00804079"/>
    <w:rsid w:val="00804663"/>
    <w:rsid w:val="0080469D"/>
    <w:rsid w:val="00804826"/>
    <w:rsid w:val="00804836"/>
    <w:rsid w:val="008048FD"/>
    <w:rsid w:val="00804919"/>
    <w:rsid w:val="00804987"/>
    <w:rsid w:val="00804994"/>
    <w:rsid w:val="00804A15"/>
    <w:rsid w:val="00804C5A"/>
    <w:rsid w:val="00804D03"/>
    <w:rsid w:val="00804E5D"/>
    <w:rsid w:val="00804EBD"/>
    <w:rsid w:val="00804F94"/>
    <w:rsid w:val="0080510B"/>
    <w:rsid w:val="00805265"/>
    <w:rsid w:val="008052AE"/>
    <w:rsid w:val="008052DF"/>
    <w:rsid w:val="00805457"/>
    <w:rsid w:val="008054A8"/>
    <w:rsid w:val="00805508"/>
    <w:rsid w:val="00805518"/>
    <w:rsid w:val="0080553F"/>
    <w:rsid w:val="00805593"/>
    <w:rsid w:val="00805680"/>
    <w:rsid w:val="00805A50"/>
    <w:rsid w:val="00805B90"/>
    <w:rsid w:val="00805C62"/>
    <w:rsid w:val="00805EE2"/>
    <w:rsid w:val="008062BE"/>
    <w:rsid w:val="00806420"/>
    <w:rsid w:val="00806609"/>
    <w:rsid w:val="00806646"/>
    <w:rsid w:val="0080674E"/>
    <w:rsid w:val="00806893"/>
    <w:rsid w:val="008068A2"/>
    <w:rsid w:val="00806A1E"/>
    <w:rsid w:val="00806C9F"/>
    <w:rsid w:val="00806EF7"/>
    <w:rsid w:val="00806F2E"/>
    <w:rsid w:val="0080702A"/>
    <w:rsid w:val="008070BC"/>
    <w:rsid w:val="008071E0"/>
    <w:rsid w:val="00807397"/>
    <w:rsid w:val="00807457"/>
    <w:rsid w:val="00807491"/>
    <w:rsid w:val="0080750F"/>
    <w:rsid w:val="00807590"/>
    <w:rsid w:val="008075F3"/>
    <w:rsid w:val="008076B0"/>
    <w:rsid w:val="0080788D"/>
    <w:rsid w:val="008078F6"/>
    <w:rsid w:val="00807A5E"/>
    <w:rsid w:val="00807B06"/>
    <w:rsid w:val="00807C88"/>
    <w:rsid w:val="00807D22"/>
    <w:rsid w:val="00807E7B"/>
    <w:rsid w:val="00807F20"/>
    <w:rsid w:val="00807F80"/>
    <w:rsid w:val="00807FDE"/>
    <w:rsid w:val="0081019A"/>
    <w:rsid w:val="008101EA"/>
    <w:rsid w:val="0081028F"/>
    <w:rsid w:val="00810334"/>
    <w:rsid w:val="00810439"/>
    <w:rsid w:val="00810594"/>
    <w:rsid w:val="0081076D"/>
    <w:rsid w:val="00810797"/>
    <w:rsid w:val="008108A3"/>
    <w:rsid w:val="008108B2"/>
    <w:rsid w:val="00810991"/>
    <w:rsid w:val="008109F9"/>
    <w:rsid w:val="00810B84"/>
    <w:rsid w:val="00810BBA"/>
    <w:rsid w:val="00810BD6"/>
    <w:rsid w:val="00810C99"/>
    <w:rsid w:val="00810CB7"/>
    <w:rsid w:val="00810E35"/>
    <w:rsid w:val="00810F22"/>
    <w:rsid w:val="00810F3D"/>
    <w:rsid w:val="00810F6E"/>
    <w:rsid w:val="00810FE2"/>
    <w:rsid w:val="00811030"/>
    <w:rsid w:val="008110A5"/>
    <w:rsid w:val="008110BC"/>
    <w:rsid w:val="00811118"/>
    <w:rsid w:val="008112E4"/>
    <w:rsid w:val="008113D8"/>
    <w:rsid w:val="0081142D"/>
    <w:rsid w:val="00811A4E"/>
    <w:rsid w:val="00811BAD"/>
    <w:rsid w:val="00811E5D"/>
    <w:rsid w:val="00811FF9"/>
    <w:rsid w:val="00812038"/>
    <w:rsid w:val="0081240F"/>
    <w:rsid w:val="0081245E"/>
    <w:rsid w:val="00812818"/>
    <w:rsid w:val="00812851"/>
    <w:rsid w:val="008128AF"/>
    <w:rsid w:val="008128DD"/>
    <w:rsid w:val="0081292E"/>
    <w:rsid w:val="00812BAC"/>
    <w:rsid w:val="00812C5D"/>
    <w:rsid w:val="00812D87"/>
    <w:rsid w:val="00812ECA"/>
    <w:rsid w:val="00812ED3"/>
    <w:rsid w:val="008131B3"/>
    <w:rsid w:val="00813374"/>
    <w:rsid w:val="0081339B"/>
    <w:rsid w:val="008134E4"/>
    <w:rsid w:val="00813506"/>
    <w:rsid w:val="00813540"/>
    <w:rsid w:val="00813830"/>
    <w:rsid w:val="008138BC"/>
    <w:rsid w:val="008139FA"/>
    <w:rsid w:val="00813AD9"/>
    <w:rsid w:val="00813B36"/>
    <w:rsid w:val="00813C91"/>
    <w:rsid w:val="00813EB3"/>
    <w:rsid w:val="00813EC5"/>
    <w:rsid w:val="00813F71"/>
    <w:rsid w:val="0081404C"/>
    <w:rsid w:val="00814085"/>
    <w:rsid w:val="008141D7"/>
    <w:rsid w:val="0081427B"/>
    <w:rsid w:val="008142CE"/>
    <w:rsid w:val="008143ED"/>
    <w:rsid w:val="00814424"/>
    <w:rsid w:val="00814513"/>
    <w:rsid w:val="0081453B"/>
    <w:rsid w:val="008145B9"/>
    <w:rsid w:val="00814648"/>
    <w:rsid w:val="00814664"/>
    <w:rsid w:val="008148EE"/>
    <w:rsid w:val="00814A82"/>
    <w:rsid w:val="00814A9B"/>
    <w:rsid w:val="00814B7B"/>
    <w:rsid w:val="00814CBA"/>
    <w:rsid w:val="00814D0D"/>
    <w:rsid w:val="00814D72"/>
    <w:rsid w:val="00814DFD"/>
    <w:rsid w:val="00814E70"/>
    <w:rsid w:val="00814EE6"/>
    <w:rsid w:val="00814EF2"/>
    <w:rsid w:val="00814F0F"/>
    <w:rsid w:val="00814F23"/>
    <w:rsid w:val="00814F66"/>
    <w:rsid w:val="0081531C"/>
    <w:rsid w:val="0081549E"/>
    <w:rsid w:val="008154B1"/>
    <w:rsid w:val="008155F5"/>
    <w:rsid w:val="00815782"/>
    <w:rsid w:val="008158AD"/>
    <w:rsid w:val="00815B41"/>
    <w:rsid w:val="00815BF6"/>
    <w:rsid w:val="00815E3A"/>
    <w:rsid w:val="00815E54"/>
    <w:rsid w:val="00815F2A"/>
    <w:rsid w:val="00815FFF"/>
    <w:rsid w:val="00816179"/>
    <w:rsid w:val="00816221"/>
    <w:rsid w:val="00816293"/>
    <w:rsid w:val="008162B2"/>
    <w:rsid w:val="00816347"/>
    <w:rsid w:val="00816360"/>
    <w:rsid w:val="00816561"/>
    <w:rsid w:val="008165A4"/>
    <w:rsid w:val="008165BA"/>
    <w:rsid w:val="00816947"/>
    <w:rsid w:val="00816B60"/>
    <w:rsid w:val="00816E85"/>
    <w:rsid w:val="00816EC9"/>
    <w:rsid w:val="00816F4F"/>
    <w:rsid w:val="0081710A"/>
    <w:rsid w:val="00817116"/>
    <w:rsid w:val="00817141"/>
    <w:rsid w:val="00817254"/>
    <w:rsid w:val="00817311"/>
    <w:rsid w:val="008173B6"/>
    <w:rsid w:val="00817529"/>
    <w:rsid w:val="00817531"/>
    <w:rsid w:val="00817564"/>
    <w:rsid w:val="0081763D"/>
    <w:rsid w:val="00817693"/>
    <w:rsid w:val="0081775B"/>
    <w:rsid w:val="00817798"/>
    <w:rsid w:val="008177B4"/>
    <w:rsid w:val="00817882"/>
    <w:rsid w:val="00817A13"/>
    <w:rsid w:val="00817A16"/>
    <w:rsid w:val="00817A47"/>
    <w:rsid w:val="00817AEF"/>
    <w:rsid w:val="00817C0B"/>
    <w:rsid w:val="00817C1C"/>
    <w:rsid w:val="00817C9E"/>
    <w:rsid w:val="00817D2C"/>
    <w:rsid w:val="00817EA9"/>
    <w:rsid w:val="00817F12"/>
    <w:rsid w:val="00820066"/>
    <w:rsid w:val="00820072"/>
    <w:rsid w:val="0082019B"/>
    <w:rsid w:val="008204DC"/>
    <w:rsid w:val="00820548"/>
    <w:rsid w:val="008205AF"/>
    <w:rsid w:val="008205B7"/>
    <w:rsid w:val="00820608"/>
    <w:rsid w:val="008206DB"/>
    <w:rsid w:val="00820A2B"/>
    <w:rsid w:val="00820C17"/>
    <w:rsid w:val="00820C40"/>
    <w:rsid w:val="00820CC5"/>
    <w:rsid w:val="00820CEF"/>
    <w:rsid w:val="00820D08"/>
    <w:rsid w:val="00820D4C"/>
    <w:rsid w:val="00820E08"/>
    <w:rsid w:val="00820F52"/>
    <w:rsid w:val="008210B9"/>
    <w:rsid w:val="0082129A"/>
    <w:rsid w:val="008212A8"/>
    <w:rsid w:val="008214E7"/>
    <w:rsid w:val="008218F7"/>
    <w:rsid w:val="00821A0D"/>
    <w:rsid w:val="00821B27"/>
    <w:rsid w:val="00821B99"/>
    <w:rsid w:val="00821C1F"/>
    <w:rsid w:val="00821D0D"/>
    <w:rsid w:val="00821D31"/>
    <w:rsid w:val="00821DB6"/>
    <w:rsid w:val="00821E69"/>
    <w:rsid w:val="00821ED7"/>
    <w:rsid w:val="00822371"/>
    <w:rsid w:val="008223B7"/>
    <w:rsid w:val="008223D4"/>
    <w:rsid w:val="008223E5"/>
    <w:rsid w:val="00822470"/>
    <w:rsid w:val="0082258A"/>
    <w:rsid w:val="008225E5"/>
    <w:rsid w:val="008227C4"/>
    <w:rsid w:val="0082283B"/>
    <w:rsid w:val="008228A4"/>
    <w:rsid w:val="00822989"/>
    <w:rsid w:val="00822BED"/>
    <w:rsid w:val="00822D0C"/>
    <w:rsid w:val="00822D47"/>
    <w:rsid w:val="00822FC8"/>
    <w:rsid w:val="00823016"/>
    <w:rsid w:val="0082309E"/>
    <w:rsid w:val="008230B2"/>
    <w:rsid w:val="008231E4"/>
    <w:rsid w:val="00823289"/>
    <w:rsid w:val="008233D5"/>
    <w:rsid w:val="00823435"/>
    <w:rsid w:val="0082346E"/>
    <w:rsid w:val="008235A9"/>
    <w:rsid w:val="0082389E"/>
    <w:rsid w:val="008238CB"/>
    <w:rsid w:val="0082392B"/>
    <w:rsid w:val="00823A04"/>
    <w:rsid w:val="00823B22"/>
    <w:rsid w:val="00823BD0"/>
    <w:rsid w:val="00823BF4"/>
    <w:rsid w:val="00823BFB"/>
    <w:rsid w:val="00823DA9"/>
    <w:rsid w:val="00823E24"/>
    <w:rsid w:val="00823E6A"/>
    <w:rsid w:val="00823F5D"/>
    <w:rsid w:val="00824302"/>
    <w:rsid w:val="00824320"/>
    <w:rsid w:val="0082435B"/>
    <w:rsid w:val="00824363"/>
    <w:rsid w:val="008243A9"/>
    <w:rsid w:val="008243C2"/>
    <w:rsid w:val="00824519"/>
    <w:rsid w:val="008246FF"/>
    <w:rsid w:val="008247BB"/>
    <w:rsid w:val="00824861"/>
    <w:rsid w:val="008248B2"/>
    <w:rsid w:val="008248DE"/>
    <w:rsid w:val="008249E0"/>
    <w:rsid w:val="00824A6C"/>
    <w:rsid w:val="00824C5C"/>
    <w:rsid w:val="00824CA8"/>
    <w:rsid w:val="00824CC7"/>
    <w:rsid w:val="00824D5B"/>
    <w:rsid w:val="00824E19"/>
    <w:rsid w:val="00824F54"/>
    <w:rsid w:val="00824F6C"/>
    <w:rsid w:val="00824F9C"/>
    <w:rsid w:val="00824FB3"/>
    <w:rsid w:val="00824FC9"/>
    <w:rsid w:val="00825110"/>
    <w:rsid w:val="00825171"/>
    <w:rsid w:val="00825237"/>
    <w:rsid w:val="008253EE"/>
    <w:rsid w:val="00825553"/>
    <w:rsid w:val="00825740"/>
    <w:rsid w:val="0082586D"/>
    <w:rsid w:val="008259AA"/>
    <w:rsid w:val="00825A4F"/>
    <w:rsid w:val="00825A6E"/>
    <w:rsid w:val="00825AA1"/>
    <w:rsid w:val="00825B4F"/>
    <w:rsid w:val="00825CE4"/>
    <w:rsid w:val="00825E61"/>
    <w:rsid w:val="00825ECE"/>
    <w:rsid w:val="00825FDE"/>
    <w:rsid w:val="00826126"/>
    <w:rsid w:val="008261D5"/>
    <w:rsid w:val="0082627F"/>
    <w:rsid w:val="008262A4"/>
    <w:rsid w:val="008262FA"/>
    <w:rsid w:val="00826338"/>
    <w:rsid w:val="0082642A"/>
    <w:rsid w:val="0082646F"/>
    <w:rsid w:val="008264C0"/>
    <w:rsid w:val="008265EB"/>
    <w:rsid w:val="00826666"/>
    <w:rsid w:val="00826708"/>
    <w:rsid w:val="008267B9"/>
    <w:rsid w:val="00826A74"/>
    <w:rsid w:val="00826AC7"/>
    <w:rsid w:val="00826BE7"/>
    <w:rsid w:val="00826C70"/>
    <w:rsid w:val="00826D39"/>
    <w:rsid w:val="00826FE9"/>
    <w:rsid w:val="008271D7"/>
    <w:rsid w:val="00827206"/>
    <w:rsid w:val="008272B7"/>
    <w:rsid w:val="0082732A"/>
    <w:rsid w:val="008274AD"/>
    <w:rsid w:val="008274AF"/>
    <w:rsid w:val="008274E3"/>
    <w:rsid w:val="0082769F"/>
    <w:rsid w:val="008277D9"/>
    <w:rsid w:val="008277FF"/>
    <w:rsid w:val="008278EC"/>
    <w:rsid w:val="0082799F"/>
    <w:rsid w:val="00827BD4"/>
    <w:rsid w:val="00827C4E"/>
    <w:rsid w:val="00827C97"/>
    <w:rsid w:val="00827D10"/>
    <w:rsid w:val="00827D7E"/>
    <w:rsid w:val="00827DA6"/>
    <w:rsid w:val="00827EEF"/>
    <w:rsid w:val="00830001"/>
    <w:rsid w:val="00830121"/>
    <w:rsid w:val="008301BF"/>
    <w:rsid w:val="00830393"/>
    <w:rsid w:val="00830728"/>
    <w:rsid w:val="008307E3"/>
    <w:rsid w:val="00830A65"/>
    <w:rsid w:val="00830EF1"/>
    <w:rsid w:val="00830F54"/>
    <w:rsid w:val="00831053"/>
    <w:rsid w:val="0083107B"/>
    <w:rsid w:val="0083124E"/>
    <w:rsid w:val="00831352"/>
    <w:rsid w:val="00831480"/>
    <w:rsid w:val="008314BA"/>
    <w:rsid w:val="008314D2"/>
    <w:rsid w:val="008316ED"/>
    <w:rsid w:val="00831744"/>
    <w:rsid w:val="008317CA"/>
    <w:rsid w:val="0083185A"/>
    <w:rsid w:val="00831969"/>
    <w:rsid w:val="00831AF1"/>
    <w:rsid w:val="00831B10"/>
    <w:rsid w:val="00831C8A"/>
    <w:rsid w:val="00831D54"/>
    <w:rsid w:val="00831F3F"/>
    <w:rsid w:val="00831F96"/>
    <w:rsid w:val="00832256"/>
    <w:rsid w:val="008324D6"/>
    <w:rsid w:val="0083254D"/>
    <w:rsid w:val="00832631"/>
    <w:rsid w:val="00832675"/>
    <w:rsid w:val="00832805"/>
    <w:rsid w:val="0083291B"/>
    <w:rsid w:val="008329D8"/>
    <w:rsid w:val="00832A3B"/>
    <w:rsid w:val="00832AD7"/>
    <w:rsid w:val="00832B54"/>
    <w:rsid w:val="00832BD5"/>
    <w:rsid w:val="00832D95"/>
    <w:rsid w:val="00832EB7"/>
    <w:rsid w:val="00832FD2"/>
    <w:rsid w:val="0083304A"/>
    <w:rsid w:val="008330D4"/>
    <w:rsid w:val="008331D2"/>
    <w:rsid w:val="00833260"/>
    <w:rsid w:val="0083328F"/>
    <w:rsid w:val="008332F0"/>
    <w:rsid w:val="0083335C"/>
    <w:rsid w:val="00833387"/>
    <w:rsid w:val="008333F2"/>
    <w:rsid w:val="00833447"/>
    <w:rsid w:val="00833537"/>
    <w:rsid w:val="008335DD"/>
    <w:rsid w:val="0083361D"/>
    <w:rsid w:val="008336DF"/>
    <w:rsid w:val="00833960"/>
    <w:rsid w:val="00833B0F"/>
    <w:rsid w:val="00833BB4"/>
    <w:rsid w:val="00833BC9"/>
    <w:rsid w:val="00833D46"/>
    <w:rsid w:val="00833D7A"/>
    <w:rsid w:val="00833D93"/>
    <w:rsid w:val="00833D9B"/>
    <w:rsid w:val="008340BE"/>
    <w:rsid w:val="0083416F"/>
    <w:rsid w:val="008341ED"/>
    <w:rsid w:val="00834296"/>
    <w:rsid w:val="0083440F"/>
    <w:rsid w:val="008344DB"/>
    <w:rsid w:val="00834701"/>
    <w:rsid w:val="00834934"/>
    <w:rsid w:val="008349A5"/>
    <w:rsid w:val="00834A26"/>
    <w:rsid w:val="00834A66"/>
    <w:rsid w:val="00834BA1"/>
    <w:rsid w:val="00834C54"/>
    <w:rsid w:val="00834CCD"/>
    <w:rsid w:val="0083522A"/>
    <w:rsid w:val="0083533B"/>
    <w:rsid w:val="0083534B"/>
    <w:rsid w:val="008353C4"/>
    <w:rsid w:val="008356F4"/>
    <w:rsid w:val="008358E8"/>
    <w:rsid w:val="00835A68"/>
    <w:rsid w:val="00835A99"/>
    <w:rsid w:val="00835B4B"/>
    <w:rsid w:val="00835D69"/>
    <w:rsid w:val="00835EAB"/>
    <w:rsid w:val="00835F1D"/>
    <w:rsid w:val="00835F3C"/>
    <w:rsid w:val="008360C7"/>
    <w:rsid w:val="008360F5"/>
    <w:rsid w:val="00836107"/>
    <w:rsid w:val="00836187"/>
    <w:rsid w:val="00836249"/>
    <w:rsid w:val="008363CF"/>
    <w:rsid w:val="008364F7"/>
    <w:rsid w:val="00836B1A"/>
    <w:rsid w:val="00836BB3"/>
    <w:rsid w:val="00836C37"/>
    <w:rsid w:val="00836CA0"/>
    <w:rsid w:val="00836D8B"/>
    <w:rsid w:val="00836D95"/>
    <w:rsid w:val="00836DFF"/>
    <w:rsid w:val="00836F00"/>
    <w:rsid w:val="00836F0F"/>
    <w:rsid w:val="00836FFB"/>
    <w:rsid w:val="0083705D"/>
    <w:rsid w:val="008373E3"/>
    <w:rsid w:val="008373E4"/>
    <w:rsid w:val="0083740D"/>
    <w:rsid w:val="00837719"/>
    <w:rsid w:val="0083778B"/>
    <w:rsid w:val="00837802"/>
    <w:rsid w:val="00837A7A"/>
    <w:rsid w:val="00837B7D"/>
    <w:rsid w:val="00837B82"/>
    <w:rsid w:val="00837C00"/>
    <w:rsid w:val="00840010"/>
    <w:rsid w:val="00840059"/>
    <w:rsid w:val="008401D7"/>
    <w:rsid w:val="00840384"/>
    <w:rsid w:val="0084045C"/>
    <w:rsid w:val="00840636"/>
    <w:rsid w:val="00840655"/>
    <w:rsid w:val="008407C4"/>
    <w:rsid w:val="008408A1"/>
    <w:rsid w:val="008408DE"/>
    <w:rsid w:val="008409E1"/>
    <w:rsid w:val="00840C21"/>
    <w:rsid w:val="00840D67"/>
    <w:rsid w:val="00840EAB"/>
    <w:rsid w:val="00840F4B"/>
    <w:rsid w:val="008412CB"/>
    <w:rsid w:val="00841447"/>
    <w:rsid w:val="00841540"/>
    <w:rsid w:val="0084176F"/>
    <w:rsid w:val="00841822"/>
    <w:rsid w:val="00841892"/>
    <w:rsid w:val="00841A5F"/>
    <w:rsid w:val="00841A95"/>
    <w:rsid w:val="00841B4A"/>
    <w:rsid w:val="00841BB6"/>
    <w:rsid w:val="00841BBF"/>
    <w:rsid w:val="00841D2E"/>
    <w:rsid w:val="00841F0D"/>
    <w:rsid w:val="00842063"/>
    <w:rsid w:val="00842064"/>
    <w:rsid w:val="00842068"/>
    <w:rsid w:val="0084212D"/>
    <w:rsid w:val="008422E2"/>
    <w:rsid w:val="008423B0"/>
    <w:rsid w:val="00842556"/>
    <w:rsid w:val="00842579"/>
    <w:rsid w:val="008425F9"/>
    <w:rsid w:val="008426E3"/>
    <w:rsid w:val="008428E1"/>
    <w:rsid w:val="008428FE"/>
    <w:rsid w:val="0084291B"/>
    <w:rsid w:val="0084298B"/>
    <w:rsid w:val="00842A60"/>
    <w:rsid w:val="00842AB2"/>
    <w:rsid w:val="00842C36"/>
    <w:rsid w:val="00842CCD"/>
    <w:rsid w:val="00842D01"/>
    <w:rsid w:val="00842D11"/>
    <w:rsid w:val="00842D70"/>
    <w:rsid w:val="00842DA9"/>
    <w:rsid w:val="00842DCA"/>
    <w:rsid w:val="00842E77"/>
    <w:rsid w:val="00842EC0"/>
    <w:rsid w:val="00842F5E"/>
    <w:rsid w:val="0084302C"/>
    <w:rsid w:val="0084307C"/>
    <w:rsid w:val="00843206"/>
    <w:rsid w:val="008433D2"/>
    <w:rsid w:val="00843461"/>
    <w:rsid w:val="00843489"/>
    <w:rsid w:val="00843997"/>
    <w:rsid w:val="00843A31"/>
    <w:rsid w:val="00843BD6"/>
    <w:rsid w:val="00843C2F"/>
    <w:rsid w:val="00843C34"/>
    <w:rsid w:val="00843CE6"/>
    <w:rsid w:val="00843D15"/>
    <w:rsid w:val="00843DE3"/>
    <w:rsid w:val="00843FAB"/>
    <w:rsid w:val="00844263"/>
    <w:rsid w:val="00844303"/>
    <w:rsid w:val="00844559"/>
    <w:rsid w:val="008448D2"/>
    <w:rsid w:val="00844997"/>
    <w:rsid w:val="008449BB"/>
    <w:rsid w:val="008449E2"/>
    <w:rsid w:val="00845009"/>
    <w:rsid w:val="008451D5"/>
    <w:rsid w:val="008452F1"/>
    <w:rsid w:val="00845373"/>
    <w:rsid w:val="008453FE"/>
    <w:rsid w:val="0084544C"/>
    <w:rsid w:val="00845510"/>
    <w:rsid w:val="008456EE"/>
    <w:rsid w:val="00845953"/>
    <w:rsid w:val="008459DC"/>
    <w:rsid w:val="00845A7E"/>
    <w:rsid w:val="00845B55"/>
    <w:rsid w:val="00845BB3"/>
    <w:rsid w:val="00845C03"/>
    <w:rsid w:val="00845C59"/>
    <w:rsid w:val="00845C78"/>
    <w:rsid w:val="00845C8E"/>
    <w:rsid w:val="00845CE1"/>
    <w:rsid w:val="00845D67"/>
    <w:rsid w:val="00845DB0"/>
    <w:rsid w:val="00845E74"/>
    <w:rsid w:val="00845F38"/>
    <w:rsid w:val="00846049"/>
    <w:rsid w:val="008460C3"/>
    <w:rsid w:val="008460F0"/>
    <w:rsid w:val="00846109"/>
    <w:rsid w:val="00846131"/>
    <w:rsid w:val="00846192"/>
    <w:rsid w:val="0084629F"/>
    <w:rsid w:val="008462D6"/>
    <w:rsid w:val="0084635E"/>
    <w:rsid w:val="008463AF"/>
    <w:rsid w:val="00846405"/>
    <w:rsid w:val="008466A9"/>
    <w:rsid w:val="008466E1"/>
    <w:rsid w:val="00846786"/>
    <w:rsid w:val="00846799"/>
    <w:rsid w:val="008469BA"/>
    <w:rsid w:val="008469ED"/>
    <w:rsid w:val="00846A74"/>
    <w:rsid w:val="00846B6E"/>
    <w:rsid w:val="00846B97"/>
    <w:rsid w:val="00846CD7"/>
    <w:rsid w:val="00846D22"/>
    <w:rsid w:val="00846DB9"/>
    <w:rsid w:val="00846E7D"/>
    <w:rsid w:val="00846F26"/>
    <w:rsid w:val="00846F28"/>
    <w:rsid w:val="00846F5C"/>
    <w:rsid w:val="0084708E"/>
    <w:rsid w:val="00847092"/>
    <w:rsid w:val="00847165"/>
    <w:rsid w:val="00847197"/>
    <w:rsid w:val="008471C1"/>
    <w:rsid w:val="00847407"/>
    <w:rsid w:val="0084760A"/>
    <w:rsid w:val="00847635"/>
    <w:rsid w:val="00847676"/>
    <w:rsid w:val="008478AB"/>
    <w:rsid w:val="0084796D"/>
    <w:rsid w:val="008479B5"/>
    <w:rsid w:val="008479FD"/>
    <w:rsid w:val="00847ADD"/>
    <w:rsid w:val="00847B0E"/>
    <w:rsid w:val="00847B80"/>
    <w:rsid w:val="00847B87"/>
    <w:rsid w:val="00847BB4"/>
    <w:rsid w:val="00847BFA"/>
    <w:rsid w:val="00847C8E"/>
    <w:rsid w:val="00847DA3"/>
    <w:rsid w:val="00847F96"/>
    <w:rsid w:val="00847FA5"/>
    <w:rsid w:val="008500F9"/>
    <w:rsid w:val="0085015D"/>
    <w:rsid w:val="00850483"/>
    <w:rsid w:val="008504CB"/>
    <w:rsid w:val="0085053B"/>
    <w:rsid w:val="0085068E"/>
    <w:rsid w:val="00850806"/>
    <w:rsid w:val="0085098C"/>
    <w:rsid w:val="008509BB"/>
    <w:rsid w:val="008509F8"/>
    <w:rsid w:val="00850A06"/>
    <w:rsid w:val="00850AD6"/>
    <w:rsid w:val="00850C00"/>
    <w:rsid w:val="00850C69"/>
    <w:rsid w:val="00850C7A"/>
    <w:rsid w:val="00850E04"/>
    <w:rsid w:val="00851047"/>
    <w:rsid w:val="0085108C"/>
    <w:rsid w:val="008511E2"/>
    <w:rsid w:val="0085129A"/>
    <w:rsid w:val="008512D2"/>
    <w:rsid w:val="00851432"/>
    <w:rsid w:val="00851465"/>
    <w:rsid w:val="00851466"/>
    <w:rsid w:val="0085154D"/>
    <w:rsid w:val="00851769"/>
    <w:rsid w:val="008518DE"/>
    <w:rsid w:val="00851962"/>
    <w:rsid w:val="008519A2"/>
    <w:rsid w:val="008519AD"/>
    <w:rsid w:val="008519EB"/>
    <w:rsid w:val="00851A2C"/>
    <w:rsid w:val="00851A6F"/>
    <w:rsid w:val="00851A70"/>
    <w:rsid w:val="00851B04"/>
    <w:rsid w:val="00851D0F"/>
    <w:rsid w:val="00851E89"/>
    <w:rsid w:val="00852062"/>
    <w:rsid w:val="008520DC"/>
    <w:rsid w:val="008520ED"/>
    <w:rsid w:val="00852112"/>
    <w:rsid w:val="0085221D"/>
    <w:rsid w:val="0085223A"/>
    <w:rsid w:val="0085226E"/>
    <w:rsid w:val="008522DD"/>
    <w:rsid w:val="0085237E"/>
    <w:rsid w:val="008523AC"/>
    <w:rsid w:val="008524C2"/>
    <w:rsid w:val="0085255B"/>
    <w:rsid w:val="00852619"/>
    <w:rsid w:val="0085286F"/>
    <w:rsid w:val="00852873"/>
    <w:rsid w:val="00852931"/>
    <w:rsid w:val="00852965"/>
    <w:rsid w:val="00852A01"/>
    <w:rsid w:val="00852A03"/>
    <w:rsid w:val="00852B0B"/>
    <w:rsid w:val="00852ED5"/>
    <w:rsid w:val="008530F5"/>
    <w:rsid w:val="00853103"/>
    <w:rsid w:val="00853115"/>
    <w:rsid w:val="00853166"/>
    <w:rsid w:val="008531A1"/>
    <w:rsid w:val="008532D5"/>
    <w:rsid w:val="0085342F"/>
    <w:rsid w:val="0085368A"/>
    <w:rsid w:val="00853760"/>
    <w:rsid w:val="008537D8"/>
    <w:rsid w:val="00853863"/>
    <w:rsid w:val="00853935"/>
    <w:rsid w:val="00853A4B"/>
    <w:rsid w:val="00853A4E"/>
    <w:rsid w:val="00853AD4"/>
    <w:rsid w:val="00853B61"/>
    <w:rsid w:val="00853C0C"/>
    <w:rsid w:val="00853C6B"/>
    <w:rsid w:val="00853CC0"/>
    <w:rsid w:val="00853CC7"/>
    <w:rsid w:val="00853DED"/>
    <w:rsid w:val="00853E08"/>
    <w:rsid w:val="00853E0F"/>
    <w:rsid w:val="008543D0"/>
    <w:rsid w:val="00854444"/>
    <w:rsid w:val="008545A6"/>
    <w:rsid w:val="008545CB"/>
    <w:rsid w:val="008546DA"/>
    <w:rsid w:val="00854817"/>
    <w:rsid w:val="0085490F"/>
    <w:rsid w:val="00854B7A"/>
    <w:rsid w:val="00854DF4"/>
    <w:rsid w:val="00854E12"/>
    <w:rsid w:val="008550EF"/>
    <w:rsid w:val="00855117"/>
    <w:rsid w:val="00855180"/>
    <w:rsid w:val="008553E2"/>
    <w:rsid w:val="008556E8"/>
    <w:rsid w:val="00855801"/>
    <w:rsid w:val="00855809"/>
    <w:rsid w:val="008558D9"/>
    <w:rsid w:val="00855904"/>
    <w:rsid w:val="00855926"/>
    <w:rsid w:val="008559D0"/>
    <w:rsid w:val="008559D7"/>
    <w:rsid w:val="00855C19"/>
    <w:rsid w:val="00855CC8"/>
    <w:rsid w:val="00855D1D"/>
    <w:rsid w:val="00855DF9"/>
    <w:rsid w:val="00856218"/>
    <w:rsid w:val="00856317"/>
    <w:rsid w:val="00856319"/>
    <w:rsid w:val="00856386"/>
    <w:rsid w:val="00856387"/>
    <w:rsid w:val="008563DA"/>
    <w:rsid w:val="008563F5"/>
    <w:rsid w:val="0085645B"/>
    <w:rsid w:val="00856471"/>
    <w:rsid w:val="0085647B"/>
    <w:rsid w:val="008564A3"/>
    <w:rsid w:val="008564DD"/>
    <w:rsid w:val="00856545"/>
    <w:rsid w:val="00856A1B"/>
    <w:rsid w:val="00856B00"/>
    <w:rsid w:val="00856B11"/>
    <w:rsid w:val="00856C64"/>
    <w:rsid w:val="00856C6A"/>
    <w:rsid w:val="00857024"/>
    <w:rsid w:val="00857047"/>
    <w:rsid w:val="00857095"/>
    <w:rsid w:val="00857437"/>
    <w:rsid w:val="008574BA"/>
    <w:rsid w:val="00857529"/>
    <w:rsid w:val="00857535"/>
    <w:rsid w:val="00857586"/>
    <w:rsid w:val="008575DF"/>
    <w:rsid w:val="0085780C"/>
    <w:rsid w:val="008578D8"/>
    <w:rsid w:val="00857918"/>
    <w:rsid w:val="00857A79"/>
    <w:rsid w:val="00857E64"/>
    <w:rsid w:val="00857EEF"/>
    <w:rsid w:val="008600BB"/>
    <w:rsid w:val="008600C9"/>
    <w:rsid w:val="00860159"/>
    <w:rsid w:val="00860186"/>
    <w:rsid w:val="00860197"/>
    <w:rsid w:val="00860281"/>
    <w:rsid w:val="0086030C"/>
    <w:rsid w:val="0086064D"/>
    <w:rsid w:val="008606C1"/>
    <w:rsid w:val="008607D7"/>
    <w:rsid w:val="008607F9"/>
    <w:rsid w:val="00860BD7"/>
    <w:rsid w:val="00860D9C"/>
    <w:rsid w:val="00860EDC"/>
    <w:rsid w:val="00860EE5"/>
    <w:rsid w:val="00860F5B"/>
    <w:rsid w:val="00861199"/>
    <w:rsid w:val="0086132B"/>
    <w:rsid w:val="00861345"/>
    <w:rsid w:val="0086134D"/>
    <w:rsid w:val="00861570"/>
    <w:rsid w:val="00861889"/>
    <w:rsid w:val="008618C1"/>
    <w:rsid w:val="00861A56"/>
    <w:rsid w:val="00861C62"/>
    <w:rsid w:val="00861D00"/>
    <w:rsid w:val="00861EF3"/>
    <w:rsid w:val="00861F72"/>
    <w:rsid w:val="00861FE2"/>
    <w:rsid w:val="00862008"/>
    <w:rsid w:val="00862082"/>
    <w:rsid w:val="008621C3"/>
    <w:rsid w:val="0086240F"/>
    <w:rsid w:val="00862459"/>
    <w:rsid w:val="00862520"/>
    <w:rsid w:val="00862587"/>
    <w:rsid w:val="008626F1"/>
    <w:rsid w:val="008627D5"/>
    <w:rsid w:val="008628A0"/>
    <w:rsid w:val="008628AE"/>
    <w:rsid w:val="008628EA"/>
    <w:rsid w:val="0086291C"/>
    <w:rsid w:val="00862983"/>
    <w:rsid w:val="00862A24"/>
    <w:rsid w:val="00862A8A"/>
    <w:rsid w:val="00862AD1"/>
    <w:rsid w:val="00862B21"/>
    <w:rsid w:val="00862B9E"/>
    <w:rsid w:val="00862CEC"/>
    <w:rsid w:val="00862E17"/>
    <w:rsid w:val="00862FA5"/>
    <w:rsid w:val="00863033"/>
    <w:rsid w:val="00863058"/>
    <w:rsid w:val="0086323F"/>
    <w:rsid w:val="0086327F"/>
    <w:rsid w:val="008632F7"/>
    <w:rsid w:val="00863394"/>
    <w:rsid w:val="008633E4"/>
    <w:rsid w:val="00863481"/>
    <w:rsid w:val="008634E8"/>
    <w:rsid w:val="00863555"/>
    <w:rsid w:val="0086357E"/>
    <w:rsid w:val="008636BB"/>
    <w:rsid w:val="008636C6"/>
    <w:rsid w:val="0086387E"/>
    <w:rsid w:val="0086388F"/>
    <w:rsid w:val="008639B7"/>
    <w:rsid w:val="00863B23"/>
    <w:rsid w:val="00863C86"/>
    <w:rsid w:val="00863CAB"/>
    <w:rsid w:val="00863DFB"/>
    <w:rsid w:val="00864076"/>
    <w:rsid w:val="00864116"/>
    <w:rsid w:val="008641E8"/>
    <w:rsid w:val="008641FF"/>
    <w:rsid w:val="00864202"/>
    <w:rsid w:val="0086423E"/>
    <w:rsid w:val="00864295"/>
    <w:rsid w:val="00864380"/>
    <w:rsid w:val="008644FE"/>
    <w:rsid w:val="008645A5"/>
    <w:rsid w:val="0086464D"/>
    <w:rsid w:val="00864718"/>
    <w:rsid w:val="00864849"/>
    <w:rsid w:val="008648CE"/>
    <w:rsid w:val="008649BC"/>
    <w:rsid w:val="00864AD5"/>
    <w:rsid w:val="00864B5B"/>
    <w:rsid w:val="00864BD4"/>
    <w:rsid w:val="00864DE4"/>
    <w:rsid w:val="00864F38"/>
    <w:rsid w:val="0086510D"/>
    <w:rsid w:val="00865258"/>
    <w:rsid w:val="008652C5"/>
    <w:rsid w:val="00865398"/>
    <w:rsid w:val="00865447"/>
    <w:rsid w:val="00865486"/>
    <w:rsid w:val="00865593"/>
    <w:rsid w:val="00865649"/>
    <w:rsid w:val="008656B8"/>
    <w:rsid w:val="00865898"/>
    <w:rsid w:val="00865911"/>
    <w:rsid w:val="00865AD3"/>
    <w:rsid w:val="00865B1A"/>
    <w:rsid w:val="00865D08"/>
    <w:rsid w:val="00865D3C"/>
    <w:rsid w:val="00865DCC"/>
    <w:rsid w:val="00865E8F"/>
    <w:rsid w:val="00865F31"/>
    <w:rsid w:val="008662CD"/>
    <w:rsid w:val="0086633F"/>
    <w:rsid w:val="008663E2"/>
    <w:rsid w:val="00866659"/>
    <w:rsid w:val="008666E6"/>
    <w:rsid w:val="00866731"/>
    <w:rsid w:val="008667B8"/>
    <w:rsid w:val="0086686D"/>
    <w:rsid w:val="00866992"/>
    <w:rsid w:val="008669BE"/>
    <w:rsid w:val="00866C1E"/>
    <w:rsid w:val="00866C40"/>
    <w:rsid w:val="00866C52"/>
    <w:rsid w:val="00866D5E"/>
    <w:rsid w:val="00866D9A"/>
    <w:rsid w:val="00866E4A"/>
    <w:rsid w:val="008671AD"/>
    <w:rsid w:val="008671F7"/>
    <w:rsid w:val="0086729F"/>
    <w:rsid w:val="008672C7"/>
    <w:rsid w:val="00867381"/>
    <w:rsid w:val="008673C1"/>
    <w:rsid w:val="00867460"/>
    <w:rsid w:val="0086747A"/>
    <w:rsid w:val="00867538"/>
    <w:rsid w:val="008676DB"/>
    <w:rsid w:val="008676F6"/>
    <w:rsid w:val="008677D3"/>
    <w:rsid w:val="00867922"/>
    <w:rsid w:val="00867BD5"/>
    <w:rsid w:val="00867CD4"/>
    <w:rsid w:val="00867DE9"/>
    <w:rsid w:val="00867E53"/>
    <w:rsid w:val="00867EB2"/>
    <w:rsid w:val="00867F76"/>
    <w:rsid w:val="00870044"/>
    <w:rsid w:val="00870056"/>
    <w:rsid w:val="00870229"/>
    <w:rsid w:val="0087022B"/>
    <w:rsid w:val="00870305"/>
    <w:rsid w:val="00870342"/>
    <w:rsid w:val="00870393"/>
    <w:rsid w:val="008703FA"/>
    <w:rsid w:val="0087052D"/>
    <w:rsid w:val="00870719"/>
    <w:rsid w:val="008708B5"/>
    <w:rsid w:val="00870A85"/>
    <w:rsid w:val="00870BE2"/>
    <w:rsid w:val="00870DE3"/>
    <w:rsid w:val="00871063"/>
    <w:rsid w:val="00871071"/>
    <w:rsid w:val="00871361"/>
    <w:rsid w:val="0087137F"/>
    <w:rsid w:val="0087161D"/>
    <w:rsid w:val="008716CE"/>
    <w:rsid w:val="008716DB"/>
    <w:rsid w:val="008719DE"/>
    <w:rsid w:val="00871A90"/>
    <w:rsid w:val="00871A94"/>
    <w:rsid w:val="00871A9E"/>
    <w:rsid w:val="00871AE0"/>
    <w:rsid w:val="00871B3D"/>
    <w:rsid w:val="00871BEC"/>
    <w:rsid w:val="00871C62"/>
    <w:rsid w:val="00871D81"/>
    <w:rsid w:val="00871E36"/>
    <w:rsid w:val="00871EC7"/>
    <w:rsid w:val="008720F0"/>
    <w:rsid w:val="008722CB"/>
    <w:rsid w:val="0087234F"/>
    <w:rsid w:val="008724DF"/>
    <w:rsid w:val="00872586"/>
    <w:rsid w:val="008726C2"/>
    <w:rsid w:val="008727BF"/>
    <w:rsid w:val="008727D6"/>
    <w:rsid w:val="00872975"/>
    <w:rsid w:val="00872991"/>
    <w:rsid w:val="008729AC"/>
    <w:rsid w:val="00872A0E"/>
    <w:rsid w:val="00872CE7"/>
    <w:rsid w:val="00872FC4"/>
    <w:rsid w:val="00873216"/>
    <w:rsid w:val="00873274"/>
    <w:rsid w:val="00873299"/>
    <w:rsid w:val="0087337A"/>
    <w:rsid w:val="008733F6"/>
    <w:rsid w:val="00873417"/>
    <w:rsid w:val="00873453"/>
    <w:rsid w:val="00873597"/>
    <w:rsid w:val="0087367B"/>
    <w:rsid w:val="00873824"/>
    <w:rsid w:val="0087383C"/>
    <w:rsid w:val="00873846"/>
    <w:rsid w:val="0087391E"/>
    <w:rsid w:val="008739F0"/>
    <w:rsid w:val="00873A4D"/>
    <w:rsid w:val="00873ACE"/>
    <w:rsid w:val="00873C93"/>
    <w:rsid w:val="00873D67"/>
    <w:rsid w:val="00873E7D"/>
    <w:rsid w:val="00873E91"/>
    <w:rsid w:val="00873F04"/>
    <w:rsid w:val="0087410C"/>
    <w:rsid w:val="0087420F"/>
    <w:rsid w:val="008742F3"/>
    <w:rsid w:val="0087439A"/>
    <w:rsid w:val="00874404"/>
    <w:rsid w:val="00874461"/>
    <w:rsid w:val="00874582"/>
    <w:rsid w:val="0087478E"/>
    <w:rsid w:val="00874A9B"/>
    <w:rsid w:val="00874AE2"/>
    <w:rsid w:val="00874B81"/>
    <w:rsid w:val="00874D65"/>
    <w:rsid w:val="00874E85"/>
    <w:rsid w:val="00875052"/>
    <w:rsid w:val="0087518D"/>
    <w:rsid w:val="0087529B"/>
    <w:rsid w:val="0087535C"/>
    <w:rsid w:val="008756CB"/>
    <w:rsid w:val="008756D4"/>
    <w:rsid w:val="0087583D"/>
    <w:rsid w:val="00875A18"/>
    <w:rsid w:val="00875A68"/>
    <w:rsid w:val="00875AC7"/>
    <w:rsid w:val="00875B0E"/>
    <w:rsid w:val="00875BAD"/>
    <w:rsid w:val="00875EAA"/>
    <w:rsid w:val="00875F2C"/>
    <w:rsid w:val="00875F37"/>
    <w:rsid w:val="00875F79"/>
    <w:rsid w:val="00876275"/>
    <w:rsid w:val="00876501"/>
    <w:rsid w:val="008765AD"/>
    <w:rsid w:val="0087670A"/>
    <w:rsid w:val="00876768"/>
    <w:rsid w:val="008767BD"/>
    <w:rsid w:val="008767C6"/>
    <w:rsid w:val="00876A62"/>
    <w:rsid w:val="00876C6E"/>
    <w:rsid w:val="00876D54"/>
    <w:rsid w:val="00876F55"/>
    <w:rsid w:val="00877027"/>
    <w:rsid w:val="00877029"/>
    <w:rsid w:val="00877061"/>
    <w:rsid w:val="00877264"/>
    <w:rsid w:val="00877299"/>
    <w:rsid w:val="008772AD"/>
    <w:rsid w:val="00877304"/>
    <w:rsid w:val="008774D1"/>
    <w:rsid w:val="008775FD"/>
    <w:rsid w:val="00877879"/>
    <w:rsid w:val="0087794C"/>
    <w:rsid w:val="008779A2"/>
    <w:rsid w:val="00877B21"/>
    <w:rsid w:val="00877B58"/>
    <w:rsid w:val="00877B92"/>
    <w:rsid w:val="00877CF5"/>
    <w:rsid w:val="00877FBE"/>
    <w:rsid w:val="008801E8"/>
    <w:rsid w:val="00880384"/>
    <w:rsid w:val="008803BC"/>
    <w:rsid w:val="00880454"/>
    <w:rsid w:val="008804E6"/>
    <w:rsid w:val="0088057B"/>
    <w:rsid w:val="00880631"/>
    <w:rsid w:val="0088066F"/>
    <w:rsid w:val="00880873"/>
    <w:rsid w:val="00880896"/>
    <w:rsid w:val="008808F9"/>
    <w:rsid w:val="00880BD3"/>
    <w:rsid w:val="00880D02"/>
    <w:rsid w:val="00880D3F"/>
    <w:rsid w:val="00880EB6"/>
    <w:rsid w:val="00880FF9"/>
    <w:rsid w:val="008810AF"/>
    <w:rsid w:val="008811B7"/>
    <w:rsid w:val="008811CA"/>
    <w:rsid w:val="00881222"/>
    <w:rsid w:val="0088128F"/>
    <w:rsid w:val="008813F3"/>
    <w:rsid w:val="008814E8"/>
    <w:rsid w:val="0088150D"/>
    <w:rsid w:val="00881921"/>
    <w:rsid w:val="0088193D"/>
    <w:rsid w:val="00881A09"/>
    <w:rsid w:val="00881B22"/>
    <w:rsid w:val="00881C4A"/>
    <w:rsid w:val="00881E4B"/>
    <w:rsid w:val="00881F8C"/>
    <w:rsid w:val="00881FA1"/>
    <w:rsid w:val="00881FE9"/>
    <w:rsid w:val="008820BE"/>
    <w:rsid w:val="00882150"/>
    <w:rsid w:val="00882190"/>
    <w:rsid w:val="00882242"/>
    <w:rsid w:val="00882463"/>
    <w:rsid w:val="0088248B"/>
    <w:rsid w:val="008825D2"/>
    <w:rsid w:val="00882658"/>
    <w:rsid w:val="008826A8"/>
    <w:rsid w:val="00882777"/>
    <w:rsid w:val="00882808"/>
    <w:rsid w:val="008828DF"/>
    <w:rsid w:val="00882963"/>
    <w:rsid w:val="00882B99"/>
    <w:rsid w:val="00882BFC"/>
    <w:rsid w:val="00882C69"/>
    <w:rsid w:val="00882C9F"/>
    <w:rsid w:val="00882CAD"/>
    <w:rsid w:val="00882D4D"/>
    <w:rsid w:val="00882D7B"/>
    <w:rsid w:val="00882D8B"/>
    <w:rsid w:val="00882DC0"/>
    <w:rsid w:val="00882E1A"/>
    <w:rsid w:val="00882E85"/>
    <w:rsid w:val="00882EF3"/>
    <w:rsid w:val="00882F04"/>
    <w:rsid w:val="00882F8E"/>
    <w:rsid w:val="00882FD0"/>
    <w:rsid w:val="008830D5"/>
    <w:rsid w:val="008831AE"/>
    <w:rsid w:val="008835A4"/>
    <w:rsid w:val="008836B9"/>
    <w:rsid w:val="0088373A"/>
    <w:rsid w:val="00883945"/>
    <w:rsid w:val="008839A8"/>
    <w:rsid w:val="00883A65"/>
    <w:rsid w:val="00883ABA"/>
    <w:rsid w:val="00883AC6"/>
    <w:rsid w:val="00883B75"/>
    <w:rsid w:val="00883B76"/>
    <w:rsid w:val="00883B89"/>
    <w:rsid w:val="00883C35"/>
    <w:rsid w:val="00883DA0"/>
    <w:rsid w:val="00883DA8"/>
    <w:rsid w:val="00883E46"/>
    <w:rsid w:val="00883F65"/>
    <w:rsid w:val="00883FE2"/>
    <w:rsid w:val="008842C8"/>
    <w:rsid w:val="008842FE"/>
    <w:rsid w:val="0088435B"/>
    <w:rsid w:val="00884367"/>
    <w:rsid w:val="008843F7"/>
    <w:rsid w:val="00884493"/>
    <w:rsid w:val="008844BB"/>
    <w:rsid w:val="008844FE"/>
    <w:rsid w:val="00884600"/>
    <w:rsid w:val="008846EC"/>
    <w:rsid w:val="00884729"/>
    <w:rsid w:val="00884825"/>
    <w:rsid w:val="008849EC"/>
    <w:rsid w:val="00884A24"/>
    <w:rsid w:val="00884AB3"/>
    <w:rsid w:val="00884D6F"/>
    <w:rsid w:val="008851EC"/>
    <w:rsid w:val="00885212"/>
    <w:rsid w:val="0088534D"/>
    <w:rsid w:val="0088559D"/>
    <w:rsid w:val="008855DE"/>
    <w:rsid w:val="00885715"/>
    <w:rsid w:val="008858AD"/>
    <w:rsid w:val="0088593C"/>
    <w:rsid w:val="0088598F"/>
    <w:rsid w:val="00885A03"/>
    <w:rsid w:val="00885A0E"/>
    <w:rsid w:val="00885AB3"/>
    <w:rsid w:val="00885B56"/>
    <w:rsid w:val="00885CD9"/>
    <w:rsid w:val="00885D21"/>
    <w:rsid w:val="00885E3C"/>
    <w:rsid w:val="00885E4B"/>
    <w:rsid w:val="00885E55"/>
    <w:rsid w:val="00886121"/>
    <w:rsid w:val="00886174"/>
    <w:rsid w:val="008862D4"/>
    <w:rsid w:val="00886468"/>
    <w:rsid w:val="00886483"/>
    <w:rsid w:val="00886588"/>
    <w:rsid w:val="008866C7"/>
    <w:rsid w:val="00886745"/>
    <w:rsid w:val="008867DE"/>
    <w:rsid w:val="0088687E"/>
    <w:rsid w:val="008868C5"/>
    <w:rsid w:val="0088692F"/>
    <w:rsid w:val="0088698F"/>
    <w:rsid w:val="00886AB1"/>
    <w:rsid w:val="00886B0B"/>
    <w:rsid w:val="00886BE0"/>
    <w:rsid w:val="00886C9E"/>
    <w:rsid w:val="00886D87"/>
    <w:rsid w:val="00887046"/>
    <w:rsid w:val="00887099"/>
    <w:rsid w:val="00887100"/>
    <w:rsid w:val="0088717D"/>
    <w:rsid w:val="00887194"/>
    <w:rsid w:val="008871DB"/>
    <w:rsid w:val="0088731D"/>
    <w:rsid w:val="00887422"/>
    <w:rsid w:val="008874CA"/>
    <w:rsid w:val="008874D0"/>
    <w:rsid w:val="0088784A"/>
    <w:rsid w:val="0088787C"/>
    <w:rsid w:val="008879CC"/>
    <w:rsid w:val="00887B66"/>
    <w:rsid w:val="00887C53"/>
    <w:rsid w:val="00887D6E"/>
    <w:rsid w:val="00887E61"/>
    <w:rsid w:val="00887EE1"/>
    <w:rsid w:val="00890195"/>
    <w:rsid w:val="00890234"/>
    <w:rsid w:val="008902F3"/>
    <w:rsid w:val="00890464"/>
    <w:rsid w:val="00890470"/>
    <w:rsid w:val="00890508"/>
    <w:rsid w:val="00890671"/>
    <w:rsid w:val="00890731"/>
    <w:rsid w:val="00890748"/>
    <w:rsid w:val="008909AF"/>
    <w:rsid w:val="008909B9"/>
    <w:rsid w:val="00890A8C"/>
    <w:rsid w:val="00890AF8"/>
    <w:rsid w:val="00890C03"/>
    <w:rsid w:val="00890CDF"/>
    <w:rsid w:val="00890E5E"/>
    <w:rsid w:val="00890F99"/>
    <w:rsid w:val="00890FF1"/>
    <w:rsid w:val="00891047"/>
    <w:rsid w:val="00891213"/>
    <w:rsid w:val="008912D2"/>
    <w:rsid w:val="00891350"/>
    <w:rsid w:val="0089139F"/>
    <w:rsid w:val="00891460"/>
    <w:rsid w:val="00891573"/>
    <w:rsid w:val="00891746"/>
    <w:rsid w:val="00891788"/>
    <w:rsid w:val="00891836"/>
    <w:rsid w:val="00891866"/>
    <w:rsid w:val="00891AA7"/>
    <w:rsid w:val="00891BA1"/>
    <w:rsid w:val="00891C77"/>
    <w:rsid w:val="00891DB2"/>
    <w:rsid w:val="00891DC5"/>
    <w:rsid w:val="00891FC4"/>
    <w:rsid w:val="00891FE2"/>
    <w:rsid w:val="00892005"/>
    <w:rsid w:val="0089248C"/>
    <w:rsid w:val="008924F9"/>
    <w:rsid w:val="00892575"/>
    <w:rsid w:val="0089263A"/>
    <w:rsid w:val="008926D5"/>
    <w:rsid w:val="0089275F"/>
    <w:rsid w:val="008927F5"/>
    <w:rsid w:val="0089281A"/>
    <w:rsid w:val="008928C6"/>
    <w:rsid w:val="008929D7"/>
    <w:rsid w:val="00892A01"/>
    <w:rsid w:val="00892A55"/>
    <w:rsid w:val="00892B12"/>
    <w:rsid w:val="00892B5E"/>
    <w:rsid w:val="00892D90"/>
    <w:rsid w:val="00892DF8"/>
    <w:rsid w:val="00892EA5"/>
    <w:rsid w:val="00892EB4"/>
    <w:rsid w:val="00893002"/>
    <w:rsid w:val="008930B1"/>
    <w:rsid w:val="00893106"/>
    <w:rsid w:val="008933D2"/>
    <w:rsid w:val="00893450"/>
    <w:rsid w:val="0089356D"/>
    <w:rsid w:val="00893630"/>
    <w:rsid w:val="008936B0"/>
    <w:rsid w:val="008936BE"/>
    <w:rsid w:val="00893744"/>
    <w:rsid w:val="008937ED"/>
    <w:rsid w:val="00893857"/>
    <w:rsid w:val="008938A4"/>
    <w:rsid w:val="0089391F"/>
    <w:rsid w:val="00893A51"/>
    <w:rsid w:val="00893B17"/>
    <w:rsid w:val="00893F17"/>
    <w:rsid w:val="0089412A"/>
    <w:rsid w:val="0089422F"/>
    <w:rsid w:val="00894284"/>
    <w:rsid w:val="0089448E"/>
    <w:rsid w:val="0089454C"/>
    <w:rsid w:val="00894572"/>
    <w:rsid w:val="00894691"/>
    <w:rsid w:val="008946B5"/>
    <w:rsid w:val="008946DA"/>
    <w:rsid w:val="0089473F"/>
    <w:rsid w:val="0089482B"/>
    <w:rsid w:val="0089484B"/>
    <w:rsid w:val="00894932"/>
    <w:rsid w:val="00894987"/>
    <w:rsid w:val="008949FB"/>
    <w:rsid w:val="00894D2B"/>
    <w:rsid w:val="00894D9F"/>
    <w:rsid w:val="00894DCC"/>
    <w:rsid w:val="00894E76"/>
    <w:rsid w:val="00894EA0"/>
    <w:rsid w:val="00894EFF"/>
    <w:rsid w:val="00894FC5"/>
    <w:rsid w:val="00895286"/>
    <w:rsid w:val="0089533A"/>
    <w:rsid w:val="00895393"/>
    <w:rsid w:val="008953B5"/>
    <w:rsid w:val="008953E8"/>
    <w:rsid w:val="00895434"/>
    <w:rsid w:val="008957CB"/>
    <w:rsid w:val="00895909"/>
    <w:rsid w:val="00895938"/>
    <w:rsid w:val="00895A54"/>
    <w:rsid w:val="00895A8B"/>
    <w:rsid w:val="00895B1F"/>
    <w:rsid w:val="00895B3F"/>
    <w:rsid w:val="00895C00"/>
    <w:rsid w:val="00895CA4"/>
    <w:rsid w:val="00895CD8"/>
    <w:rsid w:val="00895D2B"/>
    <w:rsid w:val="00895E09"/>
    <w:rsid w:val="00895E38"/>
    <w:rsid w:val="00895E92"/>
    <w:rsid w:val="00896049"/>
    <w:rsid w:val="0089610F"/>
    <w:rsid w:val="00896171"/>
    <w:rsid w:val="008962C1"/>
    <w:rsid w:val="00896666"/>
    <w:rsid w:val="00896833"/>
    <w:rsid w:val="0089684A"/>
    <w:rsid w:val="008968DB"/>
    <w:rsid w:val="00896CCF"/>
    <w:rsid w:val="00896EC3"/>
    <w:rsid w:val="00896EE1"/>
    <w:rsid w:val="00896F1B"/>
    <w:rsid w:val="00896F56"/>
    <w:rsid w:val="00896F62"/>
    <w:rsid w:val="008970A7"/>
    <w:rsid w:val="0089712C"/>
    <w:rsid w:val="008971C2"/>
    <w:rsid w:val="008972E0"/>
    <w:rsid w:val="008972E5"/>
    <w:rsid w:val="00897393"/>
    <w:rsid w:val="00897490"/>
    <w:rsid w:val="0089758D"/>
    <w:rsid w:val="00897615"/>
    <w:rsid w:val="008977E1"/>
    <w:rsid w:val="008978C6"/>
    <w:rsid w:val="00897932"/>
    <w:rsid w:val="00897996"/>
    <w:rsid w:val="00897A11"/>
    <w:rsid w:val="00897A4C"/>
    <w:rsid w:val="00897ABA"/>
    <w:rsid w:val="00897AD0"/>
    <w:rsid w:val="00897AD4"/>
    <w:rsid w:val="00897C49"/>
    <w:rsid w:val="00897FBC"/>
    <w:rsid w:val="008989FC"/>
    <w:rsid w:val="008A00C6"/>
    <w:rsid w:val="008A0112"/>
    <w:rsid w:val="008A0147"/>
    <w:rsid w:val="008A021F"/>
    <w:rsid w:val="008A026C"/>
    <w:rsid w:val="008A03CD"/>
    <w:rsid w:val="008A05BB"/>
    <w:rsid w:val="008A0706"/>
    <w:rsid w:val="008A0921"/>
    <w:rsid w:val="008A0B37"/>
    <w:rsid w:val="008A0B6B"/>
    <w:rsid w:val="008A0C08"/>
    <w:rsid w:val="008A0CC4"/>
    <w:rsid w:val="008A0D4A"/>
    <w:rsid w:val="008A0E49"/>
    <w:rsid w:val="008A0EA2"/>
    <w:rsid w:val="008A110C"/>
    <w:rsid w:val="008A1140"/>
    <w:rsid w:val="008A1315"/>
    <w:rsid w:val="008A14D4"/>
    <w:rsid w:val="008A1569"/>
    <w:rsid w:val="008A15CB"/>
    <w:rsid w:val="008A1621"/>
    <w:rsid w:val="008A1666"/>
    <w:rsid w:val="008A170E"/>
    <w:rsid w:val="008A1862"/>
    <w:rsid w:val="008A193F"/>
    <w:rsid w:val="008A1A57"/>
    <w:rsid w:val="008A1AD6"/>
    <w:rsid w:val="008A1B06"/>
    <w:rsid w:val="008A1BC7"/>
    <w:rsid w:val="008A1D86"/>
    <w:rsid w:val="008A1E10"/>
    <w:rsid w:val="008A1E2D"/>
    <w:rsid w:val="008A1E44"/>
    <w:rsid w:val="008A1E69"/>
    <w:rsid w:val="008A1EB9"/>
    <w:rsid w:val="008A1F13"/>
    <w:rsid w:val="008A204B"/>
    <w:rsid w:val="008A2267"/>
    <w:rsid w:val="008A2357"/>
    <w:rsid w:val="008A236C"/>
    <w:rsid w:val="008A238F"/>
    <w:rsid w:val="008A23E2"/>
    <w:rsid w:val="008A244B"/>
    <w:rsid w:val="008A245E"/>
    <w:rsid w:val="008A2789"/>
    <w:rsid w:val="008A28A6"/>
    <w:rsid w:val="008A295B"/>
    <w:rsid w:val="008A298D"/>
    <w:rsid w:val="008A2A2B"/>
    <w:rsid w:val="008A2AD3"/>
    <w:rsid w:val="008A2AE4"/>
    <w:rsid w:val="008A2B66"/>
    <w:rsid w:val="008A2B97"/>
    <w:rsid w:val="008A2D16"/>
    <w:rsid w:val="008A2E66"/>
    <w:rsid w:val="008A2FB2"/>
    <w:rsid w:val="008A2FB7"/>
    <w:rsid w:val="008A312E"/>
    <w:rsid w:val="008A313A"/>
    <w:rsid w:val="008A31DF"/>
    <w:rsid w:val="008A329D"/>
    <w:rsid w:val="008A33F0"/>
    <w:rsid w:val="008A341E"/>
    <w:rsid w:val="008A34B4"/>
    <w:rsid w:val="008A34D7"/>
    <w:rsid w:val="008A353E"/>
    <w:rsid w:val="008A359E"/>
    <w:rsid w:val="008A3964"/>
    <w:rsid w:val="008A398C"/>
    <w:rsid w:val="008A3A15"/>
    <w:rsid w:val="008A3D06"/>
    <w:rsid w:val="008A3D70"/>
    <w:rsid w:val="008A4190"/>
    <w:rsid w:val="008A4195"/>
    <w:rsid w:val="008A4216"/>
    <w:rsid w:val="008A4365"/>
    <w:rsid w:val="008A44D3"/>
    <w:rsid w:val="008A45A8"/>
    <w:rsid w:val="008A4660"/>
    <w:rsid w:val="008A4712"/>
    <w:rsid w:val="008A48F0"/>
    <w:rsid w:val="008A4A46"/>
    <w:rsid w:val="008A4CDF"/>
    <w:rsid w:val="008A4D0F"/>
    <w:rsid w:val="008A4DFE"/>
    <w:rsid w:val="008A4F25"/>
    <w:rsid w:val="008A4F66"/>
    <w:rsid w:val="008A50A4"/>
    <w:rsid w:val="008A536E"/>
    <w:rsid w:val="008A5530"/>
    <w:rsid w:val="008A5537"/>
    <w:rsid w:val="008A5610"/>
    <w:rsid w:val="008A5690"/>
    <w:rsid w:val="008A586F"/>
    <w:rsid w:val="008A5988"/>
    <w:rsid w:val="008A59DF"/>
    <w:rsid w:val="008A5A47"/>
    <w:rsid w:val="008A5A9F"/>
    <w:rsid w:val="008A5B97"/>
    <w:rsid w:val="008A5C59"/>
    <w:rsid w:val="008A5FFB"/>
    <w:rsid w:val="008A60B0"/>
    <w:rsid w:val="008A6158"/>
    <w:rsid w:val="008A61D4"/>
    <w:rsid w:val="008A61DE"/>
    <w:rsid w:val="008A6230"/>
    <w:rsid w:val="008A62B7"/>
    <w:rsid w:val="008A6421"/>
    <w:rsid w:val="008A6439"/>
    <w:rsid w:val="008A658D"/>
    <w:rsid w:val="008A6604"/>
    <w:rsid w:val="008A669F"/>
    <w:rsid w:val="008A66D7"/>
    <w:rsid w:val="008A66DB"/>
    <w:rsid w:val="008A67F2"/>
    <w:rsid w:val="008A69DD"/>
    <w:rsid w:val="008A6A8D"/>
    <w:rsid w:val="008A6B4E"/>
    <w:rsid w:val="008A6BA3"/>
    <w:rsid w:val="008A6BB6"/>
    <w:rsid w:val="008A6C2B"/>
    <w:rsid w:val="008A6DA9"/>
    <w:rsid w:val="008A6E02"/>
    <w:rsid w:val="008A6E91"/>
    <w:rsid w:val="008A6EA8"/>
    <w:rsid w:val="008A6FE6"/>
    <w:rsid w:val="008A700C"/>
    <w:rsid w:val="008A7110"/>
    <w:rsid w:val="008A7149"/>
    <w:rsid w:val="008A72B3"/>
    <w:rsid w:val="008A7319"/>
    <w:rsid w:val="008A73D8"/>
    <w:rsid w:val="008A747B"/>
    <w:rsid w:val="008A74AE"/>
    <w:rsid w:val="008A74F9"/>
    <w:rsid w:val="008A7534"/>
    <w:rsid w:val="008A75BA"/>
    <w:rsid w:val="008A76F6"/>
    <w:rsid w:val="008A7AE1"/>
    <w:rsid w:val="008A7D08"/>
    <w:rsid w:val="008A7D1B"/>
    <w:rsid w:val="008A7D59"/>
    <w:rsid w:val="008A7E61"/>
    <w:rsid w:val="008A7EF4"/>
    <w:rsid w:val="008A7F6C"/>
    <w:rsid w:val="008B0114"/>
    <w:rsid w:val="008B0175"/>
    <w:rsid w:val="008B026D"/>
    <w:rsid w:val="008B0294"/>
    <w:rsid w:val="008B02E8"/>
    <w:rsid w:val="008B0398"/>
    <w:rsid w:val="008B039F"/>
    <w:rsid w:val="008B03B0"/>
    <w:rsid w:val="008B042F"/>
    <w:rsid w:val="008B0504"/>
    <w:rsid w:val="008B0860"/>
    <w:rsid w:val="008B0AB0"/>
    <w:rsid w:val="008B0AC3"/>
    <w:rsid w:val="008B0B04"/>
    <w:rsid w:val="008B0C2E"/>
    <w:rsid w:val="008B0E0A"/>
    <w:rsid w:val="008B1105"/>
    <w:rsid w:val="008B13CA"/>
    <w:rsid w:val="008B13FC"/>
    <w:rsid w:val="008B149D"/>
    <w:rsid w:val="008B1569"/>
    <w:rsid w:val="008B1743"/>
    <w:rsid w:val="008B175A"/>
    <w:rsid w:val="008B1825"/>
    <w:rsid w:val="008B1A1A"/>
    <w:rsid w:val="008B1A27"/>
    <w:rsid w:val="008B1B26"/>
    <w:rsid w:val="008B1BFF"/>
    <w:rsid w:val="008B1C73"/>
    <w:rsid w:val="008B1C7E"/>
    <w:rsid w:val="008B1D16"/>
    <w:rsid w:val="008B1D6D"/>
    <w:rsid w:val="008B1EDA"/>
    <w:rsid w:val="008B1EFD"/>
    <w:rsid w:val="008B1FB7"/>
    <w:rsid w:val="008B20A2"/>
    <w:rsid w:val="008B2186"/>
    <w:rsid w:val="008B225D"/>
    <w:rsid w:val="008B22CD"/>
    <w:rsid w:val="008B22E3"/>
    <w:rsid w:val="008B2371"/>
    <w:rsid w:val="008B248F"/>
    <w:rsid w:val="008B24A0"/>
    <w:rsid w:val="008B24D9"/>
    <w:rsid w:val="008B2532"/>
    <w:rsid w:val="008B285B"/>
    <w:rsid w:val="008B2ADC"/>
    <w:rsid w:val="008B2AFC"/>
    <w:rsid w:val="008B2B2E"/>
    <w:rsid w:val="008B2C25"/>
    <w:rsid w:val="008B2F81"/>
    <w:rsid w:val="008B315E"/>
    <w:rsid w:val="008B31B6"/>
    <w:rsid w:val="008B3593"/>
    <w:rsid w:val="008B35C6"/>
    <w:rsid w:val="008B36C3"/>
    <w:rsid w:val="008B3818"/>
    <w:rsid w:val="008B3837"/>
    <w:rsid w:val="008B39D0"/>
    <w:rsid w:val="008B39E4"/>
    <w:rsid w:val="008B3BDF"/>
    <w:rsid w:val="008B3D77"/>
    <w:rsid w:val="008B3DAB"/>
    <w:rsid w:val="008B3DF8"/>
    <w:rsid w:val="008B3EB1"/>
    <w:rsid w:val="008B3FAB"/>
    <w:rsid w:val="008B3FBF"/>
    <w:rsid w:val="008B3FCC"/>
    <w:rsid w:val="008B4056"/>
    <w:rsid w:val="008B4145"/>
    <w:rsid w:val="008B4174"/>
    <w:rsid w:val="008B41D4"/>
    <w:rsid w:val="008B4214"/>
    <w:rsid w:val="008B46D3"/>
    <w:rsid w:val="008B472A"/>
    <w:rsid w:val="008B4811"/>
    <w:rsid w:val="008B4943"/>
    <w:rsid w:val="008B4A08"/>
    <w:rsid w:val="008B4B1F"/>
    <w:rsid w:val="008B4D22"/>
    <w:rsid w:val="008B4E59"/>
    <w:rsid w:val="008B4E6D"/>
    <w:rsid w:val="008B4E8C"/>
    <w:rsid w:val="008B506F"/>
    <w:rsid w:val="008B5076"/>
    <w:rsid w:val="008B5282"/>
    <w:rsid w:val="008B5284"/>
    <w:rsid w:val="008B5456"/>
    <w:rsid w:val="008B5482"/>
    <w:rsid w:val="008B54C3"/>
    <w:rsid w:val="008B5597"/>
    <w:rsid w:val="008B55CB"/>
    <w:rsid w:val="008B57D8"/>
    <w:rsid w:val="008B5892"/>
    <w:rsid w:val="008B5995"/>
    <w:rsid w:val="008B5A5F"/>
    <w:rsid w:val="008B5B03"/>
    <w:rsid w:val="008B5BF3"/>
    <w:rsid w:val="008B5CF7"/>
    <w:rsid w:val="008B6067"/>
    <w:rsid w:val="008B606A"/>
    <w:rsid w:val="008B608A"/>
    <w:rsid w:val="008B60A5"/>
    <w:rsid w:val="008B61BD"/>
    <w:rsid w:val="008B65B7"/>
    <w:rsid w:val="008B65C1"/>
    <w:rsid w:val="008B66F6"/>
    <w:rsid w:val="008B6818"/>
    <w:rsid w:val="008B6B00"/>
    <w:rsid w:val="008B6B4F"/>
    <w:rsid w:val="008B6BD7"/>
    <w:rsid w:val="008B6D9D"/>
    <w:rsid w:val="008B70F0"/>
    <w:rsid w:val="008B72B5"/>
    <w:rsid w:val="008B72BE"/>
    <w:rsid w:val="008B7316"/>
    <w:rsid w:val="008B7577"/>
    <w:rsid w:val="008B76F4"/>
    <w:rsid w:val="008B77DA"/>
    <w:rsid w:val="008B7856"/>
    <w:rsid w:val="008B7959"/>
    <w:rsid w:val="008B7972"/>
    <w:rsid w:val="008B7988"/>
    <w:rsid w:val="008B7996"/>
    <w:rsid w:val="008B79B5"/>
    <w:rsid w:val="008B79F2"/>
    <w:rsid w:val="008B7A5D"/>
    <w:rsid w:val="008B7E6E"/>
    <w:rsid w:val="008B7E7A"/>
    <w:rsid w:val="008B7E9F"/>
    <w:rsid w:val="008B7F9D"/>
    <w:rsid w:val="008B7F9F"/>
    <w:rsid w:val="008C0086"/>
    <w:rsid w:val="008C012B"/>
    <w:rsid w:val="008C024A"/>
    <w:rsid w:val="008C05C0"/>
    <w:rsid w:val="008C0619"/>
    <w:rsid w:val="008C07E5"/>
    <w:rsid w:val="008C0807"/>
    <w:rsid w:val="008C0874"/>
    <w:rsid w:val="008C0B16"/>
    <w:rsid w:val="008C0BC7"/>
    <w:rsid w:val="008C0D19"/>
    <w:rsid w:val="008C0D44"/>
    <w:rsid w:val="008C0D7E"/>
    <w:rsid w:val="008C1015"/>
    <w:rsid w:val="008C1029"/>
    <w:rsid w:val="008C10FE"/>
    <w:rsid w:val="008C115A"/>
    <w:rsid w:val="008C11C9"/>
    <w:rsid w:val="008C11F4"/>
    <w:rsid w:val="008C12BD"/>
    <w:rsid w:val="008C12E5"/>
    <w:rsid w:val="008C1384"/>
    <w:rsid w:val="008C13CB"/>
    <w:rsid w:val="008C1436"/>
    <w:rsid w:val="008C1582"/>
    <w:rsid w:val="008C1673"/>
    <w:rsid w:val="008C1867"/>
    <w:rsid w:val="008C1885"/>
    <w:rsid w:val="008C18FD"/>
    <w:rsid w:val="008C191C"/>
    <w:rsid w:val="008C1A5D"/>
    <w:rsid w:val="008C1AB8"/>
    <w:rsid w:val="008C1D2D"/>
    <w:rsid w:val="008C1E0C"/>
    <w:rsid w:val="008C1FC5"/>
    <w:rsid w:val="008C20F3"/>
    <w:rsid w:val="008C2299"/>
    <w:rsid w:val="008C22E3"/>
    <w:rsid w:val="008C2306"/>
    <w:rsid w:val="008C26C1"/>
    <w:rsid w:val="008C26DE"/>
    <w:rsid w:val="008C2794"/>
    <w:rsid w:val="008C28C3"/>
    <w:rsid w:val="008C2915"/>
    <w:rsid w:val="008C2A68"/>
    <w:rsid w:val="008C2BEC"/>
    <w:rsid w:val="008C2C68"/>
    <w:rsid w:val="008C2E1E"/>
    <w:rsid w:val="008C2EE8"/>
    <w:rsid w:val="008C2F0E"/>
    <w:rsid w:val="008C3019"/>
    <w:rsid w:val="008C303B"/>
    <w:rsid w:val="008C304A"/>
    <w:rsid w:val="008C3145"/>
    <w:rsid w:val="008C322A"/>
    <w:rsid w:val="008C3366"/>
    <w:rsid w:val="008C33CA"/>
    <w:rsid w:val="008C3500"/>
    <w:rsid w:val="008C3626"/>
    <w:rsid w:val="008C3737"/>
    <w:rsid w:val="008C37AF"/>
    <w:rsid w:val="008C37E3"/>
    <w:rsid w:val="008C393E"/>
    <w:rsid w:val="008C3966"/>
    <w:rsid w:val="008C3995"/>
    <w:rsid w:val="008C3A52"/>
    <w:rsid w:val="008C3ADB"/>
    <w:rsid w:val="008C3B54"/>
    <w:rsid w:val="008C3BDD"/>
    <w:rsid w:val="008C3DB4"/>
    <w:rsid w:val="008C3EF0"/>
    <w:rsid w:val="008C4016"/>
    <w:rsid w:val="008C41EB"/>
    <w:rsid w:val="008C4253"/>
    <w:rsid w:val="008C42D6"/>
    <w:rsid w:val="008C42DE"/>
    <w:rsid w:val="008C42F3"/>
    <w:rsid w:val="008C43AC"/>
    <w:rsid w:val="008C44A7"/>
    <w:rsid w:val="008C44ED"/>
    <w:rsid w:val="008C4505"/>
    <w:rsid w:val="008C4557"/>
    <w:rsid w:val="008C45B1"/>
    <w:rsid w:val="008C45C9"/>
    <w:rsid w:val="008C46F1"/>
    <w:rsid w:val="008C4843"/>
    <w:rsid w:val="008C4966"/>
    <w:rsid w:val="008C4B02"/>
    <w:rsid w:val="008C4C33"/>
    <w:rsid w:val="008C4CA3"/>
    <w:rsid w:val="008C4E75"/>
    <w:rsid w:val="008C4F56"/>
    <w:rsid w:val="008C4FA5"/>
    <w:rsid w:val="008C51A2"/>
    <w:rsid w:val="008C52E4"/>
    <w:rsid w:val="008C534C"/>
    <w:rsid w:val="008C53C2"/>
    <w:rsid w:val="008C553D"/>
    <w:rsid w:val="008C560E"/>
    <w:rsid w:val="008C596B"/>
    <w:rsid w:val="008C5B1B"/>
    <w:rsid w:val="008C5BA6"/>
    <w:rsid w:val="008C5BBB"/>
    <w:rsid w:val="008C5DC5"/>
    <w:rsid w:val="008C5E14"/>
    <w:rsid w:val="008C5E2A"/>
    <w:rsid w:val="008C5EF6"/>
    <w:rsid w:val="008C5FE8"/>
    <w:rsid w:val="008C6068"/>
    <w:rsid w:val="008C60F5"/>
    <w:rsid w:val="008C6218"/>
    <w:rsid w:val="008C634C"/>
    <w:rsid w:val="008C6382"/>
    <w:rsid w:val="008C6419"/>
    <w:rsid w:val="008C6444"/>
    <w:rsid w:val="008C64FB"/>
    <w:rsid w:val="008C6523"/>
    <w:rsid w:val="008C659A"/>
    <w:rsid w:val="008C665F"/>
    <w:rsid w:val="008C6691"/>
    <w:rsid w:val="008C674A"/>
    <w:rsid w:val="008C691D"/>
    <w:rsid w:val="008C692A"/>
    <w:rsid w:val="008C69A9"/>
    <w:rsid w:val="008C6B3E"/>
    <w:rsid w:val="008C6C2B"/>
    <w:rsid w:val="008C6D0E"/>
    <w:rsid w:val="008C6D16"/>
    <w:rsid w:val="008C6F00"/>
    <w:rsid w:val="008C71D1"/>
    <w:rsid w:val="008C7276"/>
    <w:rsid w:val="008C7280"/>
    <w:rsid w:val="008C741C"/>
    <w:rsid w:val="008C781E"/>
    <w:rsid w:val="008C79A4"/>
    <w:rsid w:val="008C7A27"/>
    <w:rsid w:val="008C7A64"/>
    <w:rsid w:val="008C7ABD"/>
    <w:rsid w:val="008C7C50"/>
    <w:rsid w:val="008C7C9F"/>
    <w:rsid w:val="008C7D81"/>
    <w:rsid w:val="008C7E37"/>
    <w:rsid w:val="008C7F3A"/>
    <w:rsid w:val="008C7F46"/>
    <w:rsid w:val="008C7FC4"/>
    <w:rsid w:val="008D0033"/>
    <w:rsid w:val="008D029A"/>
    <w:rsid w:val="008D0451"/>
    <w:rsid w:val="008D0550"/>
    <w:rsid w:val="008D0573"/>
    <w:rsid w:val="008D05EA"/>
    <w:rsid w:val="008D0662"/>
    <w:rsid w:val="008D06AE"/>
    <w:rsid w:val="008D07A7"/>
    <w:rsid w:val="008D08BB"/>
    <w:rsid w:val="008D0958"/>
    <w:rsid w:val="008D0963"/>
    <w:rsid w:val="008D099F"/>
    <w:rsid w:val="008D09D2"/>
    <w:rsid w:val="008D0A95"/>
    <w:rsid w:val="008D0BC8"/>
    <w:rsid w:val="008D0CB2"/>
    <w:rsid w:val="008D0CC0"/>
    <w:rsid w:val="008D0DEE"/>
    <w:rsid w:val="008D0E10"/>
    <w:rsid w:val="008D0E5A"/>
    <w:rsid w:val="008D0E8B"/>
    <w:rsid w:val="008D1105"/>
    <w:rsid w:val="008D120E"/>
    <w:rsid w:val="008D1258"/>
    <w:rsid w:val="008D130A"/>
    <w:rsid w:val="008D1346"/>
    <w:rsid w:val="008D138F"/>
    <w:rsid w:val="008D1396"/>
    <w:rsid w:val="008D140D"/>
    <w:rsid w:val="008D14C2"/>
    <w:rsid w:val="008D15BE"/>
    <w:rsid w:val="008D162D"/>
    <w:rsid w:val="008D1644"/>
    <w:rsid w:val="008D17D9"/>
    <w:rsid w:val="008D18D4"/>
    <w:rsid w:val="008D1A26"/>
    <w:rsid w:val="008D1BAB"/>
    <w:rsid w:val="008D1C51"/>
    <w:rsid w:val="008D1CEE"/>
    <w:rsid w:val="008D1D92"/>
    <w:rsid w:val="008D1E3D"/>
    <w:rsid w:val="008D1E4D"/>
    <w:rsid w:val="008D1FF4"/>
    <w:rsid w:val="008D2021"/>
    <w:rsid w:val="008D2059"/>
    <w:rsid w:val="008D205D"/>
    <w:rsid w:val="008D2112"/>
    <w:rsid w:val="008D2551"/>
    <w:rsid w:val="008D2574"/>
    <w:rsid w:val="008D25E3"/>
    <w:rsid w:val="008D26ED"/>
    <w:rsid w:val="008D27DE"/>
    <w:rsid w:val="008D2AA0"/>
    <w:rsid w:val="008D2B25"/>
    <w:rsid w:val="008D2BF0"/>
    <w:rsid w:val="008D2C64"/>
    <w:rsid w:val="008D2CA8"/>
    <w:rsid w:val="008D2CCC"/>
    <w:rsid w:val="008D2CCD"/>
    <w:rsid w:val="008D2D29"/>
    <w:rsid w:val="008D2F06"/>
    <w:rsid w:val="008D2FAC"/>
    <w:rsid w:val="008D2FF0"/>
    <w:rsid w:val="008D306F"/>
    <w:rsid w:val="008D3099"/>
    <w:rsid w:val="008D3233"/>
    <w:rsid w:val="008D3279"/>
    <w:rsid w:val="008D33AC"/>
    <w:rsid w:val="008D33F8"/>
    <w:rsid w:val="008D3431"/>
    <w:rsid w:val="008D34DA"/>
    <w:rsid w:val="008D358E"/>
    <w:rsid w:val="008D3745"/>
    <w:rsid w:val="008D3797"/>
    <w:rsid w:val="008D3859"/>
    <w:rsid w:val="008D3861"/>
    <w:rsid w:val="008D38F4"/>
    <w:rsid w:val="008D3946"/>
    <w:rsid w:val="008D39C5"/>
    <w:rsid w:val="008D3A4A"/>
    <w:rsid w:val="008D3B41"/>
    <w:rsid w:val="008D3B8E"/>
    <w:rsid w:val="008D3E49"/>
    <w:rsid w:val="008D3F47"/>
    <w:rsid w:val="008D40FB"/>
    <w:rsid w:val="008D42C8"/>
    <w:rsid w:val="008D4459"/>
    <w:rsid w:val="008D44F5"/>
    <w:rsid w:val="008D45E2"/>
    <w:rsid w:val="008D461E"/>
    <w:rsid w:val="008D4661"/>
    <w:rsid w:val="008D47D3"/>
    <w:rsid w:val="008D48EF"/>
    <w:rsid w:val="008D4997"/>
    <w:rsid w:val="008D4A40"/>
    <w:rsid w:val="008D4B1A"/>
    <w:rsid w:val="008D4C03"/>
    <w:rsid w:val="008D4C0D"/>
    <w:rsid w:val="008D4C19"/>
    <w:rsid w:val="008D4CC2"/>
    <w:rsid w:val="008D4D5B"/>
    <w:rsid w:val="008D4E54"/>
    <w:rsid w:val="008D4F85"/>
    <w:rsid w:val="008D536F"/>
    <w:rsid w:val="008D5434"/>
    <w:rsid w:val="008D5504"/>
    <w:rsid w:val="008D563E"/>
    <w:rsid w:val="008D57E2"/>
    <w:rsid w:val="008D5B96"/>
    <w:rsid w:val="008D5E62"/>
    <w:rsid w:val="008D5E80"/>
    <w:rsid w:val="008D6053"/>
    <w:rsid w:val="008D6105"/>
    <w:rsid w:val="008D6318"/>
    <w:rsid w:val="008D6328"/>
    <w:rsid w:val="008D63CF"/>
    <w:rsid w:val="008D6427"/>
    <w:rsid w:val="008D65AC"/>
    <w:rsid w:val="008D66D5"/>
    <w:rsid w:val="008D6AE0"/>
    <w:rsid w:val="008D6B6D"/>
    <w:rsid w:val="008D6B7D"/>
    <w:rsid w:val="008D6BF9"/>
    <w:rsid w:val="008D6CEE"/>
    <w:rsid w:val="008D6D6C"/>
    <w:rsid w:val="008D6F8C"/>
    <w:rsid w:val="008D6FDE"/>
    <w:rsid w:val="008D70BD"/>
    <w:rsid w:val="008D70E9"/>
    <w:rsid w:val="008D713F"/>
    <w:rsid w:val="008D7182"/>
    <w:rsid w:val="008D718A"/>
    <w:rsid w:val="008D7255"/>
    <w:rsid w:val="008D72C5"/>
    <w:rsid w:val="008D73CF"/>
    <w:rsid w:val="008D7443"/>
    <w:rsid w:val="008D74BD"/>
    <w:rsid w:val="008D767A"/>
    <w:rsid w:val="008D7697"/>
    <w:rsid w:val="008D7727"/>
    <w:rsid w:val="008D7A35"/>
    <w:rsid w:val="008D7AAF"/>
    <w:rsid w:val="008D7ABE"/>
    <w:rsid w:val="008D7B00"/>
    <w:rsid w:val="008D7B9F"/>
    <w:rsid w:val="008D7BCF"/>
    <w:rsid w:val="008D7C22"/>
    <w:rsid w:val="008D7E7A"/>
    <w:rsid w:val="008D7F9D"/>
    <w:rsid w:val="008E00A2"/>
    <w:rsid w:val="008E00AC"/>
    <w:rsid w:val="008E02A9"/>
    <w:rsid w:val="008E02BF"/>
    <w:rsid w:val="008E02DB"/>
    <w:rsid w:val="008E02FA"/>
    <w:rsid w:val="008E03D3"/>
    <w:rsid w:val="008E03E1"/>
    <w:rsid w:val="008E0757"/>
    <w:rsid w:val="008E0764"/>
    <w:rsid w:val="008E08E8"/>
    <w:rsid w:val="008E0981"/>
    <w:rsid w:val="008E099D"/>
    <w:rsid w:val="008E0A22"/>
    <w:rsid w:val="008E0B40"/>
    <w:rsid w:val="008E0BC5"/>
    <w:rsid w:val="008E0C6B"/>
    <w:rsid w:val="008E0FD8"/>
    <w:rsid w:val="008E0FEE"/>
    <w:rsid w:val="008E114B"/>
    <w:rsid w:val="008E1518"/>
    <w:rsid w:val="008E1885"/>
    <w:rsid w:val="008E1971"/>
    <w:rsid w:val="008E199D"/>
    <w:rsid w:val="008E19F4"/>
    <w:rsid w:val="008E1C15"/>
    <w:rsid w:val="008E1C50"/>
    <w:rsid w:val="008E1D89"/>
    <w:rsid w:val="008E1EC0"/>
    <w:rsid w:val="008E1FB3"/>
    <w:rsid w:val="008E2146"/>
    <w:rsid w:val="008E2620"/>
    <w:rsid w:val="008E26CA"/>
    <w:rsid w:val="008E26E1"/>
    <w:rsid w:val="008E29F4"/>
    <w:rsid w:val="008E2AD2"/>
    <w:rsid w:val="008E2C40"/>
    <w:rsid w:val="008E2CC7"/>
    <w:rsid w:val="008E2CEE"/>
    <w:rsid w:val="008E2F6A"/>
    <w:rsid w:val="008E2F9E"/>
    <w:rsid w:val="008E3154"/>
    <w:rsid w:val="008E326C"/>
    <w:rsid w:val="008E36AC"/>
    <w:rsid w:val="008E37D7"/>
    <w:rsid w:val="008E3973"/>
    <w:rsid w:val="008E39B4"/>
    <w:rsid w:val="008E3AEA"/>
    <w:rsid w:val="008E3C8C"/>
    <w:rsid w:val="008E3CB8"/>
    <w:rsid w:val="008E3E3E"/>
    <w:rsid w:val="008E3E85"/>
    <w:rsid w:val="008E407D"/>
    <w:rsid w:val="008E413E"/>
    <w:rsid w:val="008E4259"/>
    <w:rsid w:val="008E4327"/>
    <w:rsid w:val="008E4590"/>
    <w:rsid w:val="008E4593"/>
    <w:rsid w:val="008E45AA"/>
    <w:rsid w:val="008E479D"/>
    <w:rsid w:val="008E48A7"/>
    <w:rsid w:val="008E4923"/>
    <w:rsid w:val="008E495C"/>
    <w:rsid w:val="008E497A"/>
    <w:rsid w:val="008E4ABF"/>
    <w:rsid w:val="008E4BF8"/>
    <w:rsid w:val="008E4C25"/>
    <w:rsid w:val="008E4C9B"/>
    <w:rsid w:val="008E4D62"/>
    <w:rsid w:val="008E4D7D"/>
    <w:rsid w:val="008E4D8B"/>
    <w:rsid w:val="008E4E47"/>
    <w:rsid w:val="008E4F8D"/>
    <w:rsid w:val="008E4F94"/>
    <w:rsid w:val="008E5007"/>
    <w:rsid w:val="008E5028"/>
    <w:rsid w:val="008E50DC"/>
    <w:rsid w:val="008E513B"/>
    <w:rsid w:val="008E5230"/>
    <w:rsid w:val="008E54C7"/>
    <w:rsid w:val="008E54DC"/>
    <w:rsid w:val="008E54EF"/>
    <w:rsid w:val="008E5614"/>
    <w:rsid w:val="008E56F6"/>
    <w:rsid w:val="008E5776"/>
    <w:rsid w:val="008E583B"/>
    <w:rsid w:val="008E5A12"/>
    <w:rsid w:val="008E5B1A"/>
    <w:rsid w:val="008E5B70"/>
    <w:rsid w:val="008E5D51"/>
    <w:rsid w:val="008E5D66"/>
    <w:rsid w:val="008E5E97"/>
    <w:rsid w:val="008E5F42"/>
    <w:rsid w:val="008E5F56"/>
    <w:rsid w:val="008E5F68"/>
    <w:rsid w:val="008E5F6C"/>
    <w:rsid w:val="008E5FD6"/>
    <w:rsid w:val="008E5FEE"/>
    <w:rsid w:val="008E5FF2"/>
    <w:rsid w:val="008E60A5"/>
    <w:rsid w:val="008E638F"/>
    <w:rsid w:val="008E65AC"/>
    <w:rsid w:val="008E665B"/>
    <w:rsid w:val="008E6669"/>
    <w:rsid w:val="008E67ED"/>
    <w:rsid w:val="008E682C"/>
    <w:rsid w:val="008E6A1F"/>
    <w:rsid w:val="008E6B29"/>
    <w:rsid w:val="008E6BA7"/>
    <w:rsid w:val="008E6BB2"/>
    <w:rsid w:val="008E6DBE"/>
    <w:rsid w:val="008E6E1F"/>
    <w:rsid w:val="008E6F42"/>
    <w:rsid w:val="008E6F74"/>
    <w:rsid w:val="008E6F94"/>
    <w:rsid w:val="008E6FB6"/>
    <w:rsid w:val="008E701F"/>
    <w:rsid w:val="008E70A0"/>
    <w:rsid w:val="008E7228"/>
    <w:rsid w:val="008E72D6"/>
    <w:rsid w:val="008E734B"/>
    <w:rsid w:val="008E73BD"/>
    <w:rsid w:val="008E73C7"/>
    <w:rsid w:val="008E753D"/>
    <w:rsid w:val="008E75B2"/>
    <w:rsid w:val="008E75BA"/>
    <w:rsid w:val="008E7A86"/>
    <w:rsid w:val="008E7B01"/>
    <w:rsid w:val="008E7B91"/>
    <w:rsid w:val="008E7C55"/>
    <w:rsid w:val="008E7D6C"/>
    <w:rsid w:val="008E7EB7"/>
    <w:rsid w:val="008E7F3D"/>
    <w:rsid w:val="008E7F3F"/>
    <w:rsid w:val="008E7FCD"/>
    <w:rsid w:val="008F02C6"/>
    <w:rsid w:val="008F02FF"/>
    <w:rsid w:val="008F0329"/>
    <w:rsid w:val="008F0348"/>
    <w:rsid w:val="008F03ED"/>
    <w:rsid w:val="008F04B3"/>
    <w:rsid w:val="008F0761"/>
    <w:rsid w:val="008F090D"/>
    <w:rsid w:val="008F0A45"/>
    <w:rsid w:val="008F0AB3"/>
    <w:rsid w:val="008F0B1F"/>
    <w:rsid w:val="008F0D57"/>
    <w:rsid w:val="008F0DEF"/>
    <w:rsid w:val="008F0E49"/>
    <w:rsid w:val="008F0F0C"/>
    <w:rsid w:val="008F0F33"/>
    <w:rsid w:val="008F1118"/>
    <w:rsid w:val="008F112F"/>
    <w:rsid w:val="008F11FF"/>
    <w:rsid w:val="008F1280"/>
    <w:rsid w:val="008F12E0"/>
    <w:rsid w:val="008F1313"/>
    <w:rsid w:val="008F1377"/>
    <w:rsid w:val="008F13E0"/>
    <w:rsid w:val="008F1415"/>
    <w:rsid w:val="008F1556"/>
    <w:rsid w:val="008F1684"/>
    <w:rsid w:val="008F1758"/>
    <w:rsid w:val="008F1990"/>
    <w:rsid w:val="008F1A02"/>
    <w:rsid w:val="008F1A8F"/>
    <w:rsid w:val="008F1B39"/>
    <w:rsid w:val="008F1BF7"/>
    <w:rsid w:val="008F1D08"/>
    <w:rsid w:val="008F1D19"/>
    <w:rsid w:val="008F1D9B"/>
    <w:rsid w:val="008F1F0C"/>
    <w:rsid w:val="008F2027"/>
    <w:rsid w:val="008F2242"/>
    <w:rsid w:val="008F2272"/>
    <w:rsid w:val="008F232B"/>
    <w:rsid w:val="008F289D"/>
    <w:rsid w:val="008F28B6"/>
    <w:rsid w:val="008F2956"/>
    <w:rsid w:val="008F2B46"/>
    <w:rsid w:val="008F2D82"/>
    <w:rsid w:val="008F2DB2"/>
    <w:rsid w:val="008F2DD0"/>
    <w:rsid w:val="008F2DDD"/>
    <w:rsid w:val="008F2FC7"/>
    <w:rsid w:val="008F2FD6"/>
    <w:rsid w:val="008F3049"/>
    <w:rsid w:val="008F336F"/>
    <w:rsid w:val="008F3696"/>
    <w:rsid w:val="008F36C7"/>
    <w:rsid w:val="008F38EB"/>
    <w:rsid w:val="008F3920"/>
    <w:rsid w:val="008F3953"/>
    <w:rsid w:val="008F3959"/>
    <w:rsid w:val="008F3981"/>
    <w:rsid w:val="008F3DB3"/>
    <w:rsid w:val="008F3DD2"/>
    <w:rsid w:val="008F3FD3"/>
    <w:rsid w:val="008F3FD7"/>
    <w:rsid w:val="008F402B"/>
    <w:rsid w:val="008F42A6"/>
    <w:rsid w:val="008F430D"/>
    <w:rsid w:val="008F433B"/>
    <w:rsid w:val="008F43EE"/>
    <w:rsid w:val="008F4422"/>
    <w:rsid w:val="008F450F"/>
    <w:rsid w:val="008F474C"/>
    <w:rsid w:val="008F476C"/>
    <w:rsid w:val="008F4A58"/>
    <w:rsid w:val="008F4C71"/>
    <w:rsid w:val="008F4CA7"/>
    <w:rsid w:val="008F4D11"/>
    <w:rsid w:val="008F4FAA"/>
    <w:rsid w:val="008F50C1"/>
    <w:rsid w:val="008F5256"/>
    <w:rsid w:val="008F52C1"/>
    <w:rsid w:val="008F53B4"/>
    <w:rsid w:val="008F5412"/>
    <w:rsid w:val="008F54A0"/>
    <w:rsid w:val="008F5739"/>
    <w:rsid w:val="008F599F"/>
    <w:rsid w:val="008F59BE"/>
    <w:rsid w:val="008F5B86"/>
    <w:rsid w:val="008F5F87"/>
    <w:rsid w:val="008F6107"/>
    <w:rsid w:val="008F6137"/>
    <w:rsid w:val="008F6263"/>
    <w:rsid w:val="008F6452"/>
    <w:rsid w:val="008F645A"/>
    <w:rsid w:val="008F6548"/>
    <w:rsid w:val="008F6574"/>
    <w:rsid w:val="008F65AF"/>
    <w:rsid w:val="008F66FA"/>
    <w:rsid w:val="008F6925"/>
    <w:rsid w:val="008F694C"/>
    <w:rsid w:val="008F6989"/>
    <w:rsid w:val="008F6A07"/>
    <w:rsid w:val="008F6A39"/>
    <w:rsid w:val="008F6B0F"/>
    <w:rsid w:val="008F6B54"/>
    <w:rsid w:val="008F6E18"/>
    <w:rsid w:val="008F6E84"/>
    <w:rsid w:val="008F72B5"/>
    <w:rsid w:val="008F7359"/>
    <w:rsid w:val="008F73DA"/>
    <w:rsid w:val="008F73EB"/>
    <w:rsid w:val="008F740E"/>
    <w:rsid w:val="008F75F2"/>
    <w:rsid w:val="008F7605"/>
    <w:rsid w:val="008F762A"/>
    <w:rsid w:val="008F7636"/>
    <w:rsid w:val="008F767A"/>
    <w:rsid w:val="008F77CB"/>
    <w:rsid w:val="008F77DA"/>
    <w:rsid w:val="008F793F"/>
    <w:rsid w:val="008F7AE3"/>
    <w:rsid w:val="008F7C5C"/>
    <w:rsid w:val="008F7CAD"/>
    <w:rsid w:val="008F7CDC"/>
    <w:rsid w:val="008F7CDD"/>
    <w:rsid w:val="008F7CFF"/>
    <w:rsid w:val="008F7D83"/>
    <w:rsid w:val="008F7DA3"/>
    <w:rsid w:val="008F7E67"/>
    <w:rsid w:val="00900024"/>
    <w:rsid w:val="0090002D"/>
    <w:rsid w:val="00900074"/>
    <w:rsid w:val="0090021E"/>
    <w:rsid w:val="00900226"/>
    <w:rsid w:val="009002A6"/>
    <w:rsid w:val="00900499"/>
    <w:rsid w:val="009004FF"/>
    <w:rsid w:val="009005D6"/>
    <w:rsid w:val="009005D9"/>
    <w:rsid w:val="009005DB"/>
    <w:rsid w:val="009007CE"/>
    <w:rsid w:val="00900804"/>
    <w:rsid w:val="00900824"/>
    <w:rsid w:val="009008DD"/>
    <w:rsid w:val="00900914"/>
    <w:rsid w:val="0090092F"/>
    <w:rsid w:val="0090094A"/>
    <w:rsid w:val="009009D9"/>
    <w:rsid w:val="00900A34"/>
    <w:rsid w:val="00900B6B"/>
    <w:rsid w:val="00900CE7"/>
    <w:rsid w:val="00900D61"/>
    <w:rsid w:val="00900D8A"/>
    <w:rsid w:val="00900E62"/>
    <w:rsid w:val="00900FB0"/>
    <w:rsid w:val="00900FEB"/>
    <w:rsid w:val="0090101C"/>
    <w:rsid w:val="00901088"/>
    <w:rsid w:val="00901451"/>
    <w:rsid w:val="009014B1"/>
    <w:rsid w:val="009015AA"/>
    <w:rsid w:val="009015E7"/>
    <w:rsid w:val="009016DC"/>
    <w:rsid w:val="009016FD"/>
    <w:rsid w:val="00901763"/>
    <w:rsid w:val="0090178B"/>
    <w:rsid w:val="00901974"/>
    <w:rsid w:val="00901A07"/>
    <w:rsid w:val="00901AA2"/>
    <w:rsid w:val="00901B10"/>
    <w:rsid w:val="00901CA7"/>
    <w:rsid w:val="00901CED"/>
    <w:rsid w:val="00901D32"/>
    <w:rsid w:val="00901DCA"/>
    <w:rsid w:val="00901F75"/>
    <w:rsid w:val="00902130"/>
    <w:rsid w:val="00902288"/>
    <w:rsid w:val="0090228B"/>
    <w:rsid w:val="00902291"/>
    <w:rsid w:val="0090232C"/>
    <w:rsid w:val="00902441"/>
    <w:rsid w:val="009024E4"/>
    <w:rsid w:val="00902683"/>
    <w:rsid w:val="00902716"/>
    <w:rsid w:val="00902750"/>
    <w:rsid w:val="00902794"/>
    <w:rsid w:val="00902837"/>
    <w:rsid w:val="00902972"/>
    <w:rsid w:val="00902B24"/>
    <w:rsid w:val="00902C5B"/>
    <w:rsid w:val="00902C6C"/>
    <w:rsid w:val="00902C74"/>
    <w:rsid w:val="00902DA8"/>
    <w:rsid w:val="00903117"/>
    <w:rsid w:val="009033F7"/>
    <w:rsid w:val="00903574"/>
    <w:rsid w:val="00903582"/>
    <w:rsid w:val="00903616"/>
    <w:rsid w:val="00903690"/>
    <w:rsid w:val="009037FF"/>
    <w:rsid w:val="009038E9"/>
    <w:rsid w:val="00903A36"/>
    <w:rsid w:val="00903AC9"/>
    <w:rsid w:val="00904068"/>
    <w:rsid w:val="00904100"/>
    <w:rsid w:val="009041AC"/>
    <w:rsid w:val="00904216"/>
    <w:rsid w:val="009042F5"/>
    <w:rsid w:val="009043A0"/>
    <w:rsid w:val="00904519"/>
    <w:rsid w:val="0090455D"/>
    <w:rsid w:val="00904688"/>
    <w:rsid w:val="009046CE"/>
    <w:rsid w:val="00904BA0"/>
    <w:rsid w:val="00904CD7"/>
    <w:rsid w:val="00904D4F"/>
    <w:rsid w:val="00904EF9"/>
    <w:rsid w:val="00905100"/>
    <w:rsid w:val="00905157"/>
    <w:rsid w:val="009052F0"/>
    <w:rsid w:val="00905315"/>
    <w:rsid w:val="0090541E"/>
    <w:rsid w:val="0090544E"/>
    <w:rsid w:val="0090554F"/>
    <w:rsid w:val="00905695"/>
    <w:rsid w:val="009057B5"/>
    <w:rsid w:val="00905819"/>
    <w:rsid w:val="009059E3"/>
    <w:rsid w:val="00905A76"/>
    <w:rsid w:val="00905AA6"/>
    <w:rsid w:val="00905ACE"/>
    <w:rsid w:val="00905B1B"/>
    <w:rsid w:val="00905B4E"/>
    <w:rsid w:val="00905BA9"/>
    <w:rsid w:val="00905BE9"/>
    <w:rsid w:val="00905C1F"/>
    <w:rsid w:val="00905C35"/>
    <w:rsid w:val="00905DC1"/>
    <w:rsid w:val="00905DCF"/>
    <w:rsid w:val="00905E3C"/>
    <w:rsid w:val="009060F8"/>
    <w:rsid w:val="00906132"/>
    <w:rsid w:val="0090618D"/>
    <w:rsid w:val="009061DB"/>
    <w:rsid w:val="009064BA"/>
    <w:rsid w:val="0090654E"/>
    <w:rsid w:val="009067AC"/>
    <w:rsid w:val="009069BE"/>
    <w:rsid w:val="009069D1"/>
    <w:rsid w:val="00906A5A"/>
    <w:rsid w:val="00906BAB"/>
    <w:rsid w:val="00906CCA"/>
    <w:rsid w:val="00906E03"/>
    <w:rsid w:val="00906FD3"/>
    <w:rsid w:val="00907073"/>
    <w:rsid w:val="009072A1"/>
    <w:rsid w:val="00907457"/>
    <w:rsid w:val="00907490"/>
    <w:rsid w:val="0090751D"/>
    <w:rsid w:val="00907576"/>
    <w:rsid w:val="00907608"/>
    <w:rsid w:val="00907751"/>
    <w:rsid w:val="00907755"/>
    <w:rsid w:val="00907936"/>
    <w:rsid w:val="00907A96"/>
    <w:rsid w:val="00907C7B"/>
    <w:rsid w:val="00907CB6"/>
    <w:rsid w:val="00907E59"/>
    <w:rsid w:val="00907FEF"/>
    <w:rsid w:val="009100CE"/>
    <w:rsid w:val="009100DC"/>
    <w:rsid w:val="0091023C"/>
    <w:rsid w:val="009102C1"/>
    <w:rsid w:val="00910374"/>
    <w:rsid w:val="0091037C"/>
    <w:rsid w:val="009104E6"/>
    <w:rsid w:val="00910543"/>
    <w:rsid w:val="00910637"/>
    <w:rsid w:val="00910741"/>
    <w:rsid w:val="0091082F"/>
    <w:rsid w:val="00910BD9"/>
    <w:rsid w:val="00910BFE"/>
    <w:rsid w:val="00910C57"/>
    <w:rsid w:val="00910C85"/>
    <w:rsid w:val="00910CD4"/>
    <w:rsid w:val="00910CFE"/>
    <w:rsid w:val="00910E77"/>
    <w:rsid w:val="009111BD"/>
    <w:rsid w:val="009112E9"/>
    <w:rsid w:val="0091133B"/>
    <w:rsid w:val="00911635"/>
    <w:rsid w:val="0091173E"/>
    <w:rsid w:val="00911793"/>
    <w:rsid w:val="00911A8F"/>
    <w:rsid w:val="00911C1F"/>
    <w:rsid w:val="00911D88"/>
    <w:rsid w:val="00911ED3"/>
    <w:rsid w:val="00911FE4"/>
    <w:rsid w:val="00912025"/>
    <w:rsid w:val="009120CF"/>
    <w:rsid w:val="009121EA"/>
    <w:rsid w:val="00912223"/>
    <w:rsid w:val="009122A4"/>
    <w:rsid w:val="009122E1"/>
    <w:rsid w:val="00912308"/>
    <w:rsid w:val="009123C2"/>
    <w:rsid w:val="0091244E"/>
    <w:rsid w:val="009124E7"/>
    <w:rsid w:val="0091268F"/>
    <w:rsid w:val="00912697"/>
    <w:rsid w:val="00912773"/>
    <w:rsid w:val="009127C5"/>
    <w:rsid w:val="00912894"/>
    <w:rsid w:val="009128B1"/>
    <w:rsid w:val="00912904"/>
    <w:rsid w:val="009129E3"/>
    <w:rsid w:val="009129F6"/>
    <w:rsid w:val="00912B57"/>
    <w:rsid w:val="00912B8F"/>
    <w:rsid w:val="00912BD3"/>
    <w:rsid w:val="00912C91"/>
    <w:rsid w:val="00912D29"/>
    <w:rsid w:val="00912D34"/>
    <w:rsid w:val="00912DBF"/>
    <w:rsid w:val="00912E31"/>
    <w:rsid w:val="00912EE9"/>
    <w:rsid w:val="00912F97"/>
    <w:rsid w:val="009132E9"/>
    <w:rsid w:val="0091348F"/>
    <w:rsid w:val="0091352C"/>
    <w:rsid w:val="00913599"/>
    <w:rsid w:val="009135DD"/>
    <w:rsid w:val="009135F5"/>
    <w:rsid w:val="009136E7"/>
    <w:rsid w:val="00913A92"/>
    <w:rsid w:val="00913CD4"/>
    <w:rsid w:val="00913EA7"/>
    <w:rsid w:val="00914264"/>
    <w:rsid w:val="00914345"/>
    <w:rsid w:val="00914562"/>
    <w:rsid w:val="009148BA"/>
    <w:rsid w:val="00914918"/>
    <w:rsid w:val="009149F7"/>
    <w:rsid w:val="00914A00"/>
    <w:rsid w:val="00914AA2"/>
    <w:rsid w:val="00914B34"/>
    <w:rsid w:val="00914C59"/>
    <w:rsid w:val="00914D68"/>
    <w:rsid w:val="00914DB1"/>
    <w:rsid w:val="00915064"/>
    <w:rsid w:val="00915219"/>
    <w:rsid w:val="00915312"/>
    <w:rsid w:val="00915469"/>
    <w:rsid w:val="009154E0"/>
    <w:rsid w:val="0091552F"/>
    <w:rsid w:val="0091556D"/>
    <w:rsid w:val="009155CF"/>
    <w:rsid w:val="00915627"/>
    <w:rsid w:val="00915645"/>
    <w:rsid w:val="00915665"/>
    <w:rsid w:val="009157BA"/>
    <w:rsid w:val="009157DA"/>
    <w:rsid w:val="009157FA"/>
    <w:rsid w:val="009159B2"/>
    <w:rsid w:val="00915A67"/>
    <w:rsid w:val="00915B73"/>
    <w:rsid w:val="00915BB0"/>
    <w:rsid w:val="00915C36"/>
    <w:rsid w:val="00915C37"/>
    <w:rsid w:val="00915E43"/>
    <w:rsid w:val="00916064"/>
    <w:rsid w:val="00916170"/>
    <w:rsid w:val="0091620E"/>
    <w:rsid w:val="00916302"/>
    <w:rsid w:val="00916385"/>
    <w:rsid w:val="009167A1"/>
    <w:rsid w:val="0091685B"/>
    <w:rsid w:val="00916BBF"/>
    <w:rsid w:val="00916D2C"/>
    <w:rsid w:val="00916D65"/>
    <w:rsid w:val="00916D85"/>
    <w:rsid w:val="00916E20"/>
    <w:rsid w:val="00916E5E"/>
    <w:rsid w:val="00916F01"/>
    <w:rsid w:val="0091701B"/>
    <w:rsid w:val="00917121"/>
    <w:rsid w:val="00917133"/>
    <w:rsid w:val="009172D2"/>
    <w:rsid w:val="00917419"/>
    <w:rsid w:val="0091745E"/>
    <w:rsid w:val="00917489"/>
    <w:rsid w:val="00917518"/>
    <w:rsid w:val="0091752B"/>
    <w:rsid w:val="0091752D"/>
    <w:rsid w:val="00917729"/>
    <w:rsid w:val="0091774B"/>
    <w:rsid w:val="009177C9"/>
    <w:rsid w:val="0091780D"/>
    <w:rsid w:val="00917898"/>
    <w:rsid w:val="009179DA"/>
    <w:rsid w:val="00917A8D"/>
    <w:rsid w:val="00917B93"/>
    <w:rsid w:val="00917C44"/>
    <w:rsid w:val="00917C67"/>
    <w:rsid w:val="00917DC8"/>
    <w:rsid w:val="00917F14"/>
    <w:rsid w:val="00920108"/>
    <w:rsid w:val="009202EC"/>
    <w:rsid w:val="009203EB"/>
    <w:rsid w:val="009204A7"/>
    <w:rsid w:val="0092062C"/>
    <w:rsid w:val="009208CF"/>
    <w:rsid w:val="009208F5"/>
    <w:rsid w:val="0092090F"/>
    <w:rsid w:val="00920940"/>
    <w:rsid w:val="0092099D"/>
    <w:rsid w:val="009209E6"/>
    <w:rsid w:val="00920A3E"/>
    <w:rsid w:val="00920AE0"/>
    <w:rsid w:val="00920AEC"/>
    <w:rsid w:val="00920BFA"/>
    <w:rsid w:val="00920D81"/>
    <w:rsid w:val="00920E7D"/>
    <w:rsid w:val="00920F98"/>
    <w:rsid w:val="00921205"/>
    <w:rsid w:val="009212CA"/>
    <w:rsid w:val="00921362"/>
    <w:rsid w:val="00921380"/>
    <w:rsid w:val="009214A4"/>
    <w:rsid w:val="00921828"/>
    <w:rsid w:val="0092191F"/>
    <w:rsid w:val="009219D3"/>
    <w:rsid w:val="00921A14"/>
    <w:rsid w:val="00921B1B"/>
    <w:rsid w:val="00921B62"/>
    <w:rsid w:val="00921B73"/>
    <w:rsid w:val="00921C55"/>
    <w:rsid w:val="00921C8E"/>
    <w:rsid w:val="00921CA8"/>
    <w:rsid w:val="00921D00"/>
    <w:rsid w:val="00921E54"/>
    <w:rsid w:val="00921EC6"/>
    <w:rsid w:val="00921EF2"/>
    <w:rsid w:val="009221DF"/>
    <w:rsid w:val="009221F7"/>
    <w:rsid w:val="00922533"/>
    <w:rsid w:val="0092268B"/>
    <w:rsid w:val="0092274B"/>
    <w:rsid w:val="009227A5"/>
    <w:rsid w:val="00922847"/>
    <w:rsid w:val="00922880"/>
    <w:rsid w:val="00922971"/>
    <w:rsid w:val="00922A7B"/>
    <w:rsid w:val="00922B19"/>
    <w:rsid w:val="00922BAE"/>
    <w:rsid w:val="00922D24"/>
    <w:rsid w:val="00922E08"/>
    <w:rsid w:val="00922E82"/>
    <w:rsid w:val="00922E86"/>
    <w:rsid w:val="00922EB3"/>
    <w:rsid w:val="00922F6F"/>
    <w:rsid w:val="0092303D"/>
    <w:rsid w:val="009231A8"/>
    <w:rsid w:val="00923312"/>
    <w:rsid w:val="0092334F"/>
    <w:rsid w:val="009233F0"/>
    <w:rsid w:val="00923474"/>
    <w:rsid w:val="00923572"/>
    <w:rsid w:val="00923587"/>
    <w:rsid w:val="009235C9"/>
    <w:rsid w:val="009235F0"/>
    <w:rsid w:val="009236C2"/>
    <w:rsid w:val="009237BE"/>
    <w:rsid w:val="009238B7"/>
    <w:rsid w:val="00923908"/>
    <w:rsid w:val="0092407B"/>
    <w:rsid w:val="009240DF"/>
    <w:rsid w:val="00924105"/>
    <w:rsid w:val="00924198"/>
    <w:rsid w:val="009242F2"/>
    <w:rsid w:val="0092444B"/>
    <w:rsid w:val="0092464E"/>
    <w:rsid w:val="0092474F"/>
    <w:rsid w:val="009249CE"/>
    <w:rsid w:val="009249D3"/>
    <w:rsid w:val="00924A1F"/>
    <w:rsid w:val="00924A27"/>
    <w:rsid w:val="00924CC8"/>
    <w:rsid w:val="00924D63"/>
    <w:rsid w:val="00924E94"/>
    <w:rsid w:val="00925142"/>
    <w:rsid w:val="0092519E"/>
    <w:rsid w:val="009251A7"/>
    <w:rsid w:val="009251DC"/>
    <w:rsid w:val="0092534A"/>
    <w:rsid w:val="00925367"/>
    <w:rsid w:val="009253C3"/>
    <w:rsid w:val="0092540F"/>
    <w:rsid w:val="009254B8"/>
    <w:rsid w:val="0092550C"/>
    <w:rsid w:val="00925597"/>
    <w:rsid w:val="00925AFE"/>
    <w:rsid w:val="00925C5C"/>
    <w:rsid w:val="00925D34"/>
    <w:rsid w:val="00925F56"/>
    <w:rsid w:val="00925F5C"/>
    <w:rsid w:val="00925FE6"/>
    <w:rsid w:val="009260E6"/>
    <w:rsid w:val="0092643F"/>
    <w:rsid w:val="00926480"/>
    <w:rsid w:val="009265ED"/>
    <w:rsid w:val="009266BD"/>
    <w:rsid w:val="00926A71"/>
    <w:rsid w:val="00926A9F"/>
    <w:rsid w:val="00926ABD"/>
    <w:rsid w:val="00926AC2"/>
    <w:rsid w:val="00926B2D"/>
    <w:rsid w:val="00926B3F"/>
    <w:rsid w:val="00926DDF"/>
    <w:rsid w:val="00927005"/>
    <w:rsid w:val="009270D5"/>
    <w:rsid w:val="00927390"/>
    <w:rsid w:val="00927738"/>
    <w:rsid w:val="0092780B"/>
    <w:rsid w:val="00927A20"/>
    <w:rsid w:val="00927B14"/>
    <w:rsid w:val="00927B3D"/>
    <w:rsid w:val="00927BD5"/>
    <w:rsid w:val="00927D51"/>
    <w:rsid w:val="00927DD4"/>
    <w:rsid w:val="00927E65"/>
    <w:rsid w:val="00927E78"/>
    <w:rsid w:val="00927F23"/>
    <w:rsid w:val="00927F68"/>
    <w:rsid w:val="0093001B"/>
    <w:rsid w:val="0093004C"/>
    <w:rsid w:val="009301C8"/>
    <w:rsid w:val="009302B1"/>
    <w:rsid w:val="009302F1"/>
    <w:rsid w:val="00930347"/>
    <w:rsid w:val="0093035F"/>
    <w:rsid w:val="009303DE"/>
    <w:rsid w:val="009303E2"/>
    <w:rsid w:val="009304AE"/>
    <w:rsid w:val="0093062A"/>
    <w:rsid w:val="0093066C"/>
    <w:rsid w:val="009307BC"/>
    <w:rsid w:val="009307D7"/>
    <w:rsid w:val="0093082C"/>
    <w:rsid w:val="009308D4"/>
    <w:rsid w:val="009309B2"/>
    <w:rsid w:val="00930AFD"/>
    <w:rsid w:val="00930B91"/>
    <w:rsid w:val="00930B9C"/>
    <w:rsid w:val="00930BDF"/>
    <w:rsid w:val="00930CBE"/>
    <w:rsid w:val="00930D19"/>
    <w:rsid w:val="00930E4A"/>
    <w:rsid w:val="00930F1D"/>
    <w:rsid w:val="00930F27"/>
    <w:rsid w:val="00930F3F"/>
    <w:rsid w:val="00931035"/>
    <w:rsid w:val="0093105E"/>
    <w:rsid w:val="00931117"/>
    <w:rsid w:val="009313C5"/>
    <w:rsid w:val="009315FD"/>
    <w:rsid w:val="009319C2"/>
    <w:rsid w:val="00931BB2"/>
    <w:rsid w:val="00931CB5"/>
    <w:rsid w:val="00931D84"/>
    <w:rsid w:val="00931EE2"/>
    <w:rsid w:val="00931F6B"/>
    <w:rsid w:val="00932014"/>
    <w:rsid w:val="0093204F"/>
    <w:rsid w:val="009320CA"/>
    <w:rsid w:val="009321E7"/>
    <w:rsid w:val="00932272"/>
    <w:rsid w:val="009322C2"/>
    <w:rsid w:val="00932501"/>
    <w:rsid w:val="00932634"/>
    <w:rsid w:val="00932724"/>
    <w:rsid w:val="00932862"/>
    <w:rsid w:val="009328D9"/>
    <w:rsid w:val="009328DB"/>
    <w:rsid w:val="009329D9"/>
    <w:rsid w:val="00932A48"/>
    <w:rsid w:val="00932AFC"/>
    <w:rsid w:val="00932BE1"/>
    <w:rsid w:val="00932BED"/>
    <w:rsid w:val="00932FF6"/>
    <w:rsid w:val="009330AE"/>
    <w:rsid w:val="0093319D"/>
    <w:rsid w:val="009331B7"/>
    <w:rsid w:val="00933349"/>
    <w:rsid w:val="0093336F"/>
    <w:rsid w:val="009333CE"/>
    <w:rsid w:val="00933602"/>
    <w:rsid w:val="00933841"/>
    <w:rsid w:val="0093388D"/>
    <w:rsid w:val="00933AF9"/>
    <w:rsid w:val="00933BEE"/>
    <w:rsid w:val="00934108"/>
    <w:rsid w:val="0093448D"/>
    <w:rsid w:val="0093456C"/>
    <w:rsid w:val="00934600"/>
    <w:rsid w:val="00934639"/>
    <w:rsid w:val="00934664"/>
    <w:rsid w:val="009348BC"/>
    <w:rsid w:val="00934964"/>
    <w:rsid w:val="009349BA"/>
    <w:rsid w:val="00934A2D"/>
    <w:rsid w:val="00934AB7"/>
    <w:rsid w:val="00934B00"/>
    <w:rsid w:val="00934BA7"/>
    <w:rsid w:val="00934C24"/>
    <w:rsid w:val="00934DDA"/>
    <w:rsid w:val="00934F15"/>
    <w:rsid w:val="00934F82"/>
    <w:rsid w:val="00935003"/>
    <w:rsid w:val="009350CF"/>
    <w:rsid w:val="0093514A"/>
    <w:rsid w:val="009351AD"/>
    <w:rsid w:val="0093529F"/>
    <w:rsid w:val="00935326"/>
    <w:rsid w:val="0093543B"/>
    <w:rsid w:val="009355A1"/>
    <w:rsid w:val="009355B7"/>
    <w:rsid w:val="009355EF"/>
    <w:rsid w:val="00935609"/>
    <w:rsid w:val="0093567E"/>
    <w:rsid w:val="00935795"/>
    <w:rsid w:val="00935797"/>
    <w:rsid w:val="009359E6"/>
    <w:rsid w:val="00935A81"/>
    <w:rsid w:val="00935D0A"/>
    <w:rsid w:val="00935D22"/>
    <w:rsid w:val="00935D60"/>
    <w:rsid w:val="00935E94"/>
    <w:rsid w:val="00935F40"/>
    <w:rsid w:val="00935FD5"/>
    <w:rsid w:val="009360A4"/>
    <w:rsid w:val="009361BD"/>
    <w:rsid w:val="009362CC"/>
    <w:rsid w:val="009362D8"/>
    <w:rsid w:val="00936394"/>
    <w:rsid w:val="009364CA"/>
    <w:rsid w:val="009365E9"/>
    <w:rsid w:val="0093660A"/>
    <w:rsid w:val="009366EE"/>
    <w:rsid w:val="009367A3"/>
    <w:rsid w:val="009367A5"/>
    <w:rsid w:val="009368AC"/>
    <w:rsid w:val="0093691A"/>
    <w:rsid w:val="00936988"/>
    <w:rsid w:val="009369B0"/>
    <w:rsid w:val="00936A90"/>
    <w:rsid w:val="00936C0A"/>
    <w:rsid w:val="00936E12"/>
    <w:rsid w:val="00936EB4"/>
    <w:rsid w:val="00937174"/>
    <w:rsid w:val="00937202"/>
    <w:rsid w:val="00937203"/>
    <w:rsid w:val="00937386"/>
    <w:rsid w:val="00937450"/>
    <w:rsid w:val="00937476"/>
    <w:rsid w:val="00937593"/>
    <w:rsid w:val="00937660"/>
    <w:rsid w:val="00937680"/>
    <w:rsid w:val="0093793A"/>
    <w:rsid w:val="009379BC"/>
    <w:rsid w:val="00937A3C"/>
    <w:rsid w:val="00937A90"/>
    <w:rsid w:val="00937AEE"/>
    <w:rsid w:val="00937C8F"/>
    <w:rsid w:val="00937D0F"/>
    <w:rsid w:val="00937D4D"/>
    <w:rsid w:val="00937DAB"/>
    <w:rsid w:val="00937FB8"/>
    <w:rsid w:val="0094012F"/>
    <w:rsid w:val="00940179"/>
    <w:rsid w:val="0094022F"/>
    <w:rsid w:val="009403A6"/>
    <w:rsid w:val="00940616"/>
    <w:rsid w:val="00940822"/>
    <w:rsid w:val="0094089C"/>
    <w:rsid w:val="00940971"/>
    <w:rsid w:val="00940B23"/>
    <w:rsid w:val="00940C0E"/>
    <w:rsid w:val="00940C74"/>
    <w:rsid w:val="00940D52"/>
    <w:rsid w:val="0094117E"/>
    <w:rsid w:val="009411CB"/>
    <w:rsid w:val="009411F2"/>
    <w:rsid w:val="0094124F"/>
    <w:rsid w:val="0094125D"/>
    <w:rsid w:val="0094129E"/>
    <w:rsid w:val="009412DA"/>
    <w:rsid w:val="00941406"/>
    <w:rsid w:val="00941438"/>
    <w:rsid w:val="00941518"/>
    <w:rsid w:val="009416F8"/>
    <w:rsid w:val="00941714"/>
    <w:rsid w:val="00941744"/>
    <w:rsid w:val="00941806"/>
    <w:rsid w:val="00941829"/>
    <w:rsid w:val="00941A24"/>
    <w:rsid w:val="00941A99"/>
    <w:rsid w:val="00941C72"/>
    <w:rsid w:val="00941CA1"/>
    <w:rsid w:val="00941CA5"/>
    <w:rsid w:val="00941D18"/>
    <w:rsid w:val="00941F96"/>
    <w:rsid w:val="00941FE4"/>
    <w:rsid w:val="0094216E"/>
    <w:rsid w:val="00942310"/>
    <w:rsid w:val="009423B8"/>
    <w:rsid w:val="009426B6"/>
    <w:rsid w:val="00942745"/>
    <w:rsid w:val="0094275B"/>
    <w:rsid w:val="0094288D"/>
    <w:rsid w:val="00942A27"/>
    <w:rsid w:val="00942AA9"/>
    <w:rsid w:val="00942AAF"/>
    <w:rsid w:val="00942B1F"/>
    <w:rsid w:val="00942CAF"/>
    <w:rsid w:val="00942DA5"/>
    <w:rsid w:val="00942DDB"/>
    <w:rsid w:val="00942DEF"/>
    <w:rsid w:val="00942FAF"/>
    <w:rsid w:val="00942FE1"/>
    <w:rsid w:val="00943003"/>
    <w:rsid w:val="00943299"/>
    <w:rsid w:val="009432B7"/>
    <w:rsid w:val="009432FA"/>
    <w:rsid w:val="00943380"/>
    <w:rsid w:val="0094353B"/>
    <w:rsid w:val="00943647"/>
    <w:rsid w:val="0094365B"/>
    <w:rsid w:val="00943A17"/>
    <w:rsid w:val="00943CC6"/>
    <w:rsid w:val="00943CD4"/>
    <w:rsid w:val="00943D15"/>
    <w:rsid w:val="00943E05"/>
    <w:rsid w:val="00943E55"/>
    <w:rsid w:val="00943EEB"/>
    <w:rsid w:val="00943F17"/>
    <w:rsid w:val="00943FAD"/>
    <w:rsid w:val="00943FFA"/>
    <w:rsid w:val="00943FFE"/>
    <w:rsid w:val="00944007"/>
    <w:rsid w:val="00944028"/>
    <w:rsid w:val="009440D4"/>
    <w:rsid w:val="00944132"/>
    <w:rsid w:val="00944166"/>
    <w:rsid w:val="00944296"/>
    <w:rsid w:val="009442B7"/>
    <w:rsid w:val="00944348"/>
    <w:rsid w:val="00944391"/>
    <w:rsid w:val="00944512"/>
    <w:rsid w:val="0094451C"/>
    <w:rsid w:val="00944558"/>
    <w:rsid w:val="009445A4"/>
    <w:rsid w:val="0094469B"/>
    <w:rsid w:val="0094478F"/>
    <w:rsid w:val="009447BB"/>
    <w:rsid w:val="009448FA"/>
    <w:rsid w:val="00944A0C"/>
    <w:rsid w:val="00944A8D"/>
    <w:rsid w:val="00944C13"/>
    <w:rsid w:val="00944C48"/>
    <w:rsid w:val="00944E01"/>
    <w:rsid w:val="00944E41"/>
    <w:rsid w:val="00944EBE"/>
    <w:rsid w:val="00945285"/>
    <w:rsid w:val="009452AD"/>
    <w:rsid w:val="009452E5"/>
    <w:rsid w:val="0094557B"/>
    <w:rsid w:val="00945610"/>
    <w:rsid w:val="00945623"/>
    <w:rsid w:val="00945657"/>
    <w:rsid w:val="0094575D"/>
    <w:rsid w:val="0094577D"/>
    <w:rsid w:val="0094593B"/>
    <w:rsid w:val="009459AA"/>
    <w:rsid w:val="00945AF1"/>
    <w:rsid w:val="00945B98"/>
    <w:rsid w:val="00945BD4"/>
    <w:rsid w:val="00945C27"/>
    <w:rsid w:val="00945F89"/>
    <w:rsid w:val="0094616D"/>
    <w:rsid w:val="00946170"/>
    <w:rsid w:val="00946335"/>
    <w:rsid w:val="009463CB"/>
    <w:rsid w:val="009464D6"/>
    <w:rsid w:val="009465C8"/>
    <w:rsid w:val="0094663B"/>
    <w:rsid w:val="00946676"/>
    <w:rsid w:val="009466C4"/>
    <w:rsid w:val="009467B4"/>
    <w:rsid w:val="009468D8"/>
    <w:rsid w:val="009468F3"/>
    <w:rsid w:val="009469B9"/>
    <w:rsid w:val="00946A54"/>
    <w:rsid w:val="00946B12"/>
    <w:rsid w:val="00946B14"/>
    <w:rsid w:val="00946D47"/>
    <w:rsid w:val="00946E60"/>
    <w:rsid w:val="00946E6D"/>
    <w:rsid w:val="00947088"/>
    <w:rsid w:val="0094743F"/>
    <w:rsid w:val="009475BE"/>
    <w:rsid w:val="009475C3"/>
    <w:rsid w:val="0094763C"/>
    <w:rsid w:val="00947665"/>
    <w:rsid w:val="0094768E"/>
    <w:rsid w:val="009479BD"/>
    <w:rsid w:val="00947A8F"/>
    <w:rsid w:val="00947B08"/>
    <w:rsid w:val="00947D45"/>
    <w:rsid w:val="00947EE3"/>
    <w:rsid w:val="0095010F"/>
    <w:rsid w:val="00950129"/>
    <w:rsid w:val="00950270"/>
    <w:rsid w:val="009502CE"/>
    <w:rsid w:val="0095043A"/>
    <w:rsid w:val="00950441"/>
    <w:rsid w:val="009504E3"/>
    <w:rsid w:val="009504ED"/>
    <w:rsid w:val="00950675"/>
    <w:rsid w:val="00950682"/>
    <w:rsid w:val="00950753"/>
    <w:rsid w:val="009507F2"/>
    <w:rsid w:val="0095089A"/>
    <w:rsid w:val="0095094C"/>
    <w:rsid w:val="00950E4F"/>
    <w:rsid w:val="00950F09"/>
    <w:rsid w:val="00950FD2"/>
    <w:rsid w:val="00951018"/>
    <w:rsid w:val="009513C4"/>
    <w:rsid w:val="009514CD"/>
    <w:rsid w:val="009514D3"/>
    <w:rsid w:val="009514F6"/>
    <w:rsid w:val="0095162B"/>
    <w:rsid w:val="009518C0"/>
    <w:rsid w:val="009518F7"/>
    <w:rsid w:val="00951917"/>
    <w:rsid w:val="00951A20"/>
    <w:rsid w:val="00951AB2"/>
    <w:rsid w:val="00951B4B"/>
    <w:rsid w:val="00951B7B"/>
    <w:rsid w:val="00951BC8"/>
    <w:rsid w:val="00951BCB"/>
    <w:rsid w:val="00951C47"/>
    <w:rsid w:val="00951C82"/>
    <w:rsid w:val="00951F65"/>
    <w:rsid w:val="00951F7D"/>
    <w:rsid w:val="00951FB7"/>
    <w:rsid w:val="009520D0"/>
    <w:rsid w:val="00952202"/>
    <w:rsid w:val="009522B5"/>
    <w:rsid w:val="00952334"/>
    <w:rsid w:val="00952386"/>
    <w:rsid w:val="0095244E"/>
    <w:rsid w:val="009524DD"/>
    <w:rsid w:val="00952505"/>
    <w:rsid w:val="009525F5"/>
    <w:rsid w:val="0095261D"/>
    <w:rsid w:val="0095279A"/>
    <w:rsid w:val="0095279F"/>
    <w:rsid w:val="00952982"/>
    <w:rsid w:val="009529C8"/>
    <w:rsid w:val="00952A8F"/>
    <w:rsid w:val="00952B16"/>
    <w:rsid w:val="00952B97"/>
    <w:rsid w:val="00952CD8"/>
    <w:rsid w:val="00952CF1"/>
    <w:rsid w:val="00952D13"/>
    <w:rsid w:val="00952F74"/>
    <w:rsid w:val="00953326"/>
    <w:rsid w:val="0095342F"/>
    <w:rsid w:val="00953465"/>
    <w:rsid w:val="00953498"/>
    <w:rsid w:val="009535F3"/>
    <w:rsid w:val="0095361F"/>
    <w:rsid w:val="009536BF"/>
    <w:rsid w:val="009536C6"/>
    <w:rsid w:val="009538A3"/>
    <w:rsid w:val="00953966"/>
    <w:rsid w:val="0095397C"/>
    <w:rsid w:val="009539A3"/>
    <w:rsid w:val="009539B2"/>
    <w:rsid w:val="00953C1A"/>
    <w:rsid w:val="00953CC7"/>
    <w:rsid w:val="00953D60"/>
    <w:rsid w:val="00953DC6"/>
    <w:rsid w:val="00953E66"/>
    <w:rsid w:val="00953F7D"/>
    <w:rsid w:val="009540E8"/>
    <w:rsid w:val="009542A1"/>
    <w:rsid w:val="00954313"/>
    <w:rsid w:val="009543B6"/>
    <w:rsid w:val="009545F9"/>
    <w:rsid w:val="00954656"/>
    <w:rsid w:val="00954873"/>
    <w:rsid w:val="00954951"/>
    <w:rsid w:val="00954B1E"/>
    <w:rsid w:val="00954B32"/>
    <w:rsid w:val="00954B93"/>
    <w:rsid w:val="00954ED3"/>
    <w:rsid w:val="00954F39"/>
    <w:rsid w:val="0095503D"/>
    <w:rsid w:val="00955125"/>
    <w:rsid w:val="009551C7"/>
    <w:rsid w:val="00955200"/>
    <w:rsid w:val="00955447"/>
    <w:rsid w:val="00955474"/>
    <w:rsid w:val="00955493"/>
    <w:rsid w:val="00955543"/>
    <w:rsid w:val="00955579"/>
    <w:rsid w:val="009557D1"/>
    <w:rsid w:val="00955831"/>
    <w:rsid w:val="009559F1"/>
    <w:rsid w:val="00955B1A"/>
    <w:rsid w:val="00955BBC"/>
    <w:rsid w:val="00955BF3"/>
    <w:rsid w:val="00955BFC"/>
    <w:rsid w:val="00955D3D"/>
    <w:rsid w:val="00955D85"/>
    <w:rsid w:val="00955DAB"/>
    <w:rsid w:val="00955DF5"/>
    <w:rsid w:val="00955E55"/>
    <w:rsid w:val="00955F08"/>
    <w:rsid w:val="00956089"/>
    <w:rsid w:val="009560A6"/>
    <w:rsid w:val="009561BA"/>
    <w:rsid w:val="009561BD"/>
    <w:rsid w:val="009562B3"/>
    <w:rsid w:val="009563A1"/>
    <w:rsid w:val="0095646F"/>
    <w:rsid w:val="00956561"/>
    <w:rsid w:val="009565DD"/>
    <w:rsid w:val="00956784"/>
    <w:rsid w:val="0095688C"/>
    <w:rsid w:val="00956923"/>
    <w:rsid w:val="009569CE"/>
    <w:rsid w:val="00956A2C"/>
    <w:rsid w:val="00956B0E"/>
    <w:rsid w:val="00956B1B"/>
    <w:rsid w:val="00956C8E"/>
    <w:rsid w:val="00956CDC"/>
    <w:rsid w:val="00956CF3"/>
    <w:rsid w:val="00956D18"/>
    <w:rsid w:val="00956E21"/>
    <w:rsid w:val="00956EB4"/>
    <w:rsid w:val="00956EF3"/>
    <w:rsid w:val="00956F75"/>
    <w:rsid w:val="00956FF6"/>
    <w:rsid w:val="00957182"/>
    <w:rsid w:val="00957221"/>
    <w:rsid w:val="009573A5"/>
    <w:rsid w:val="009573BB"/>
    <w:rsid w:val="00957508"/>
    <w:rsid w:val="0095757D"/>
    <w:rsid w:val="009575C4"/>
    <w:rsid w:val="0095760A"/>
    <w:rsid w:val="009577AE"/>
    <w:rsid w:val="009577C6"/>
    <w:rsid w:val="0095786E"/>
    <w:rsid w:val="009578D5"/>
    <w:rsid w:val="009578F4"/>
    <w:rsid w:val="00957A14"/>
    <w:rsid w:val="00957B7C"/>
    <w:rsid w:val="00957D63"/>
    <w:rsid w:val="00957D87"/>
    <w:rsid w:val="0096003E"/>
    <w:rsid w:val="009600B5"/>
    <w:rsid w:val="00960232"/>
    <w:rsid w:val="0096024D"/>
    <w:rsid w:val="0096027B"/>
    <w:rsid w:val="009602A6"/>
    <w:rsid w:val="009602AA"/>
    <w:rsid w:val="0096034F"/>
    <w:rsid w:val="0096042A"/>
    <w:rsid w:val="00960446"/>
    <w:rsid w:val="009604E5"/>
    <w:rsid w:val="00960562"/>
    <w:rsid w:val="00960580"/>
    <w:rsid w:val="0096058D"/>
    <w:rsid w:val="009605A8"/>
    <w:rsid w:val="009605BA"/>
    <w:rsid w:val="0096062C"/>
    <w:rsid w:val="009606FF"/>
    <w:rsid w:val="00960754"/>
    <w:rsid w:val="00960913"/>
    <w:rsid w:val="00960BCD"/>
    <w:rsid w:val="00960DDB"/>
    <w:rsid w:val="00960DE1"/>
    <w:rsid w:val="00960F48"/>
    <w:rsid w:val="009612E5"/>
    <w:rsid w:val="00961357"/>
    <w:rsid w:val="0096146D"/>
    <w:rsid w:val="0096159D"/>
    <w:rsid w:val="009615B4"/>
    <w:rsid w:val="00961602"/>
    <w:rsid w:val="00961604"/>
    <w:rsid w:val="0096181F"/>
    <w:rsid w:val="009618A5"/>
    <w:rsid w:val="00961B6B"/>
    <w:rsid w:val="00961B97"/>
    <w:rsid w:val="00961BD2"/>
    <w:rsid w:val="00961BF4"/>
    <w:rsid w:val="00961E4A"/>
    <w:rsid w:val="00961E9D"/>
    <w:rsid w:val="00962073"/>
    <w:rsid w:val="009620B3"/>
    <w:rsid w:val="009620E6"/>
    <w:rsid w:val="00962105"/>
    <w:rsid w:val="009621CB"/>
    <w:rsid w:val="00962200"/>
    <w:rsid w:val="00962290"/>
    <w:rsid w:val="0096232C"/>
    <w:rsid w:val="0096236C"/>
    <w:rsid w:val="00962534"/>
    <w:rsid w:val="009625CD"/>
    <w:rsid w:val="0096260E"/>
    <w:rsid w:val="00962887"/>
    <w:rsid w:val="00962BB8"/>
    <w:rsid w:val="00962BEA"/>
    <w:rsid w:val="00962BF9"/>
    <w:rsid w:val="00962C1B"/>
    <w:rsid w:val="00962C1F"/>
    <w:rsid w:val="00962C4E"/>
    <w:rsid w:val="00962DE9"/>
    <w:rsid w:val="009630FE"/>
    <w:rsid w:val="0096313B"/>
    <w:rsid w:val="00963146"/>
    <w:rsid w:val="009631FF"/>
    <w:rsid w:val="00963297"/>
    <w:rsid w:val="009632CD"/>
    <w:rsid w:val="00963569"/>
    <w:rsid w:val="0096357C"/>
    <w:rsid w:val="009635A6"/>
    <w:rsid w:val="009635FC"/>
    <w:rsid w:val="0096363E"/>
    <w:rsid w:val="009636E3"/>
    <w:rsid w:val="0096391C"/>
    <w:rsid w:val="00963B29"/>
    <w:rsid w:val="00963C23"/>
    <w:rsid w:val="00963C4B"/>
    <w:rsid w:val="00963D5B"/>
    <w:rsid w:val="00963D96"/>
    <w:rsid w:val="00963EEB"/>
    <w:rsid w:val="00963F52"/>
    <w:rsid w:val="0096407E"/>
    <w:rsid w:val="009641A2"/>
    <w:rsid w:val="0096421B"/>
    <w:rsid w:val="00964311"/>
    <w:rsid w:val="00964384"/>
    <w:rsid w:val="00964646"/>
    <w:rsid w:val="0096465D"/>
    <w:rsid w:val="009648A8"/>
    <w:rsid w:val="00964B98"/>
    <w:rsid w:val="00964CFF"/>
    <w:rsid w:val="00964E8F"/>
    <w:rsid w:val="00965082"/>
    <w:rsid w:val="0096515C"/>
    <w:rsid w:val="009651A1"/>
    <w:rsid w:val="009652FA"/>
    <w:rsid w:val="009654A5"/>
    <w:rsid w:val="009654E6"/>
    <w:rsid w:val="0096578F"/>
    <w:rsid w:val="0096588C"/>
    <w:rsid w:val="009658C3"/>
    <w:rsid w:val="0096598A"/>
    <w:rsid w:val="009659EB"/>
    <w:rsid w:val="00965C3D"/>
    <w:rsid w:val="00965E8D"/>
    <w:rsid w:val="00965F4D"/>
    <w:rsid w:val="009660B7"/>
    <w:rsid w:val="009661C5"/>
    <w:rsid w:val="009663F3"/>
    <w:rsid w:val="009664F4"/>
    <w:rsid w:val="00966614"/>
    <w:rsid w:val="0096670D"/>
    <w:rsid w:val="0096692E"/>
    <w:rsid w:val="00966B8D"/>
    <w:rsid w:val="00966BB2"/>
    <w:rsid w:val="00966EE6"/>
    <w:rsid w:val="00966F4B"/>
    <w:rsid w:val="00966F54"/>
    <w:rsid w:val="00967180"/>
    <w:rsid w:val="009671EB"/>
    <w:rsid w:val="00967263"/>
    <w:rsid w:val="009672A5"/>
    <w:rsid w:val="0096738F"/>
    <w:rsid w:val="009673C0"/>
    <w:rsid w:val="009673DB"/>
    <w:rsid w:val="00967445"/>
    <w:rsid w:val="00967502"/>
    <w:rsid w:val="009675BD"/>
    <w:rsid w:val="00967713"/>
    <w:rsid w:val="00967733"/>
    <w:rsid w:val="009677BB"/>
    <w:rsid w:val="009677F1"/>
    <w:rsid w:val="0096788C"/>
    <w:rsid w:val="00967972"/>
    <w:rsid w:val="009679A9"/>
    <w:rsid w:val="00967A56"/>
    <w:rsid w:val="00967B08"/>
    <w:rsid w:val="00967E4E"/>
    <w:rsid w:val="00967E89"/>
    <w:rsid w:val="00967EE0"/>
    <w:rsid w:val="00967F80"/>
    <w:rsid w:val="00967F93"/>
    <w:rsid w:val="00967FD4"/>
    <w:rsid w:val="0097007A"/>
    <w:rsid w:val="00970093"/>
    <w:rsid w:val="00970098"/>
    <w:rsid w:val="009700D1"/>
    <w:rsid w:val="0097020F"/>
    <w:rsid w:val="0097028E"/>
    <w:rsid w:val="009702DA"/>
    <w:rsid w:val="009702F7"/>
    <w:rsid w:val="00970342"/>
    <w:rsid w:val="00970547"/>
    <w:rsid w:val="00970606"/>
    <w:rsid w:val="0097077A"/>
    <w:rsid w:val="009707A8"/>
    <w:rsid w:val="009707F4"/>
    <w:rsid w:val="00970889"/>
    <w:rsid w:val="00970890"/>
    <w:rsid w:val="0097094D"/>
    <w:rsid w:val="00970B37"/>
    <w:rsid w:val="00970C0B"/>
    <w:rsid w:val="00970C78"/>
    <w:rsid w:val="00970FA3"/>
    <w:rsid w:val="00970FE8"/>
    <w:rsid w:val="00971203"/>
    <w:rsid w:val="009714B3"/>
    <w:rsid w:val="009716E6"/>
    <w:rsid w:val="0097184F"/>
    <w:rsid w:val="00971972"/>
    <w:rsid w:val="00971A71"/>
    <w:rsid w:val="00971C11"/>
    <w:rsid w:val="00971C6E"/>
    <w:rsid w:val="00971D15"/>
    <w:rsid w:val="00971E90"/>
    <w:rsid w:val="00971EF6"/>
    <w:rsid w:val="00972002"/>
    <w:rsid w:val="00972009"/>
    <w:rsid w:val="0097207F"/>
    <w:rsid w:val="009720A3"/>
    <w:rsid w:val="00972290"/>
    <w:rsid w:val="009722AD"/>
    <w:rsid w:val="009723BE"/>
    <w:rsid w:val="009723D5"/>
    <w:rsid w:val="00972562"/>
    <w:rsid w:val="00972602"/>
    <w:rsid w:val="009726F1"/>
    <w:rsid w:val="00972C0F"/>
    <w:rsid w:val="00972C1A"/>
    <w:rsid w:val="00972F61"/>
    <w:rsid w:val="00972F9C"/>
    <w:rsid w:val="00973027"/>
    <w:rsid w:val="009730CC"/>
    <w:rsid w:val="009730F5"/>
    <w:rsid w:val="0097314E"/>
    <w:rsid w:val="009731B3"/>
    <w:rsid w:val="00973433"/>
    <w:rsid w:val="009734AE"/>
    <w:rsid w:val="009734C1"/>
    <w:rsid w:val="009734CE"/>
    <w:rsid w:val="0097369A"/>
    <w:rsid w:val="00973816"/>
    <w:rsid w:val="00973A09"/>
    <w:rsid w:val="00973A1B"/>
    <w:rsid w:val="00973BF4"/>
    <w:rsid w:val="00973C42"/>
    <w:rsid w:val="00973C6E"/>
    <w:rsid w:val="00973CB0"/>
    <w:rsid w:val="00973DA6"/>
    <w:rsid w:val="00974044"/>
    <w:rsid w:val="009741AE"/>
    <w:rsid w:val="0097428D"/>
    <w:rsid w:val="00974340"/>
    <w:rsid w:val="0097442D"/>
    <w:rsid w:val="00974432"/>
    <w:rsid w:val="00974444"/>
    <w:rsid w:val="00974477"/>
    <w:rsid w:val="00974500"/>
    <w:rsid w:val="0097460E"/>
    <w:rsid w:val="00974617"/>
    <w:rsid w:val="009748AA"/>
    <w:rsid w:val="00974901"/>
    <w:rsid w:val="00974958"/>
    <w:rsid w:val="00974962"/>
    <w:rsid w:val="00974983"/>
    <w:rsid w:val="0097498C"/>
    <w:rsid w:val="009749A6"/>
    <w:rsid w:val="00974AB6"/>
    <w:rsid w:val="00974C58"/>
    <w:rsid w:val="00974CD2"/>
    <w:rsid w:val="00974CDE"/>
    <w:rsid w:val="00974E0F"/>
    <w:rsid w:val="00975047"/>
    <w:rsid w:val="00975082"/>
    <w:rsid w:val="00975136"/>
    <w:rsid w:val="00975145"/>
    <w:rsid w:val="009751A5"/>
    <w:rsid w:val="0097520A"/>
    <w:rsid w:val="00975239"/>
    <w:rsid w:val="00975297"/>
    <w:rsid w:val="00975358"/>
    <w:rsid w:val="00975364"/>
    <w:rsid w:val="009753AB"/>
    <w:rsid w:val="00975445"/>
    <w:rsid w:val="009754AA"/>
    <w:rsid w:val="009754AB"/>
    <w:rsid w:val="00975514"/>
    <w:rsid w:val="009755A1"/>
    <w:rsid w:val="009756A5"/>
    <w:rsid w:val="009756C7"/>
    <w:rsid w:val="0097583E"/>
    <w:rsid w:val="009758C7"/>
    <w:rsid w:val="00975903"/>
    <w:rsid w:val="00975A6E"/>
    <w:rsid w:val="00975E61"/>
    <w:rsid w:val="00975EE8"/>
    <w:rsid w:val="00976039"/>
    <w:rsid w:val="0097620C"/>
    <w:rsid w:val="00976245"/>
    <w:rsid w:val="0097627D"/>
    <w:rsid w:val="009762C5"/>
    <w:rsid w:val="0097630A"/>
    <w:rsid w:val="00976533"/>
    <w:rsid w:val="0097656B"/>
    <w:rsid w:val="009765F6"/>
    <w:rsid w:val="00976835"/>
    <w:rsid w:val="00976841"/>
    <w:rsid w:val="00976955"/>
    <w:rsid w:val="00976A3A"/>
    <w:rsid w:val="00976BDF"/>
    <w:rsid w:val="00976C0C"/>
    <w:rsid w:val="00976E31"/>
    <w:rsid w:val="00976E9E"/>
    <w:rsid w:val="00976EFB"/>
    <w:rsid w:val="00976F62"/>
    <w:rsid w:val="00976FE6"/>
    <w:rsid w:val="0097712D"/>
    <w:rsid w:val="0097719F"/>
    <w:rsid w:val="0097722B"/>
    <w:rsid w:val="009773E1"/>
    <w:rsid w:val="00977443"/>
    <w:rsid w:val="00977602"/>
    <w:rsid w:val="00977611"/>
    <w:rsid w:val="0097763E"/>
    <w:rsid w:val="00977689"/>
    <w:rsid w:val="0097777B"/>
    <w:rsid w:val="009777F0"/>
    <w:rsid w:val="00977806"/>
    <w:rsid w:val="00977826"/>
    <w:rsid w:val="00977A84"/>
    <w:rsid w:val="00977BC4"/>
    <w:rsid w:val="00977C63"/>
    <w:rsid w:val="00977D81"/>
    <w:rsid w:val="00977DFE"/>
    <w:rsid w:val="00977E1F"/>
    <w:rsid w:val="00977F18"/>
    <w:rsid w:val="00977F63"/>
    <w:rsid w:val="00977F83"/>
    <w:rsid w:val="00977FC9"/>
    <w:rsid w:val="00980087"/>
    <w:rsid w:val="00980221"/>
    <w:rsid w:val="009804DF"/>
    <w:rsid w:val="00980501"/>
    <w:rsid w:val="00980529"/>
    <w:rsid w:val="00980554"/>
    <w:rsid w:val="00980745"/>
    <w:rsid w:val="009807B4"/>
    <w:rsid w:val="009807E3"/>
    <w:rsid w:val="00980803"/>
    <w:rsid w:val="00980866"/>
    <w:rsid w:val="009808F1"/>
    <w:rsid w:val="00980948"/>
    <w:rsid w:val="00980956"/>
    <w:rsid w:val="009809C4"/>
    <w:rsid w:val="00980BB4"/>
    <w:rsid w:val="00980C0B"/>
    <w:rsid w:val="00980CA9"/>
    <w:rsid w:val="00980DFA"/>
    <w:rsid w:val="00980DFF"/>
    <w:rsid w:val="0098108E"/>
    <w:rsid w:val="009810A7"/>
    <w:rsid w:val="009811A6"/>
    <w:rsid w:val="00981254"/>
    <w:rsid w:val="00981306"/>
    <w:rsid w:val="00981343"/>
    <w:rsid w:val="00981358"/>
    <w:rsid w:val="009813A4"/>
    <w:rsid w:val="009813C3"/>
    <w:rsid w:val="009813C8"/>
    <w:rsid w:val="00981579"/>
    <w:rsid w:val="009815D0"/>
    <w:rsid w:val="0098169E"/>
    <w:rsid w:val="00981A19"/>
    <w:rsid w:val="00981BAF"/>
    <w:rsid w:val="00981C85"/>
    <w:rsid w:val="00981CDE"/>
    <w:rsid w:val="00981D3A"/>
    <w:rsid w:val="00981DB1"/>
    <w:rsid w:val="00981F39"/>
    <w:rsid w:val="00982040"/>
    <w:rsid w:val="0098216D"/>
    <w:rsid w:val="0098219D"/>
    <w:rsid w:val="009821F1"/>
    <w:rsid w:val="00982354"/>
    <w:rsid w:val="009823DC"/>
    <w:rsid w:val="0098258C"/>
    <w:rsid w:val="0098264A"/>
    <w:rsid w:val="00982806"/>
    <w:rsid w:val="009828F5"/>
    <w:rsid w:val="00982925"/>
    <w:rsid w:val="009829B0"/>
    <w:rsid w:val="00982A22"/>
    <w:rsid w:val="00982B21"/>
    <w:rsid w:val="00982C6B"/>
    <w:rsid w:val="00982D75"/>
    <w:rsid w:val="00982F03"/>
    <w:rsid w:val="00983159"/>
    <w:rsid w:val="0098319E"/>
    <w:rsid w:val="0098335D"/>
    <w:rsid w:val="00983379"/>
    <w:rsid w:val="0098356D"/>
    <w:rsid w:val="009835D7"/>
    <w:rsid w:val="00983729"/>
    <w:rsid w:val="0098379D"/>
    <w:rsid w:val="009837EC"/>
    <w:rsid w:val="00983871"/>
    <w:rsid w:val="00983880"/>
    <w:rsid w:val="00983914"/>
    <w:rsid w:val="009839EC"/>
    <w:rsid w:val="00983A80"/>
    <w:rsid w:val="00983AAF"/>
    <w:rsid w:val="00983B47"/>
    <w:rsid w:val="00983BCF"/>
    <w:rsid w:val="00983D78"/>
    <w:rsid w:val="00983DE1"/>
    <w:rsid w:val="00983E44"/>
    <w:rsid w:val="0098401B"/>
    <w:rsid w:val="0098404D"/>
    <w:rsid w:val="00984214"/>
    <w:rsid w:val="0098424A"/>
    <w:rsid w:val="009842B6"/>
    <w:rsid w:val="009844A8"/>
    <w:rsid w:val="0098452A"/>
    <w:rsid w:val="0098492B"/>
    <w:rsid w:val="00984AB4"/>
    <w:rsid w:val="00984ADB"/>
    <w:rsid w:val="00984B38"/>
    <w:rsid w:val="00984C10"/>
    <w:rsid w:val="00984C9E"/>
    <w:rsid w:val="00984F70"/>
    <w:rsid w:val="00984F96"/>
    <w:rsid w:val="0098508F"/>
    <w:rsid w:val="00985122"/>
    <w:rsid w:val="0098524E"/>
    <w:rsid w:val="0098524F"/>
    <w:rsid w:val="0098527B"/>
    <w:rsid w:val="009852DB"/>
    <w:rsid w:val="009853A8"/>
    <w:rsid w:val="009857C0"/>
    <w:rsid w:val="009859DF"/>
    <w:rsid w:val="009859F2"/>
    <w:rsid w:val="009859F6"/>
    <w:rsid w:val="00985B73"/>
    <w:rsid w:val="00985C13"/>
    <w:rsid w:val="00985CC5"/>
    <w:rsid w:val="00985D5D"/>
    <w:rsid w:val="00985DC3"/>
    <w:rsid w:val="00985E51"/>
    <w:rsid w:val="00985EBD"/>
    <w:rsid w:val="00985F85"/>
    <w:rsid w:val="00985FE2"/>
    <w:rsid w:val="00986001"/>
    <w:rsid w:val="00986382"/>
    <w:rsid w:val="009863BF"/>
    <w:rsid w:val="0098650E"/>
    <w:rsid w:val="009865C3"/>
    <w:rsid w:val="0098669E"/>
    <w:rsid w:val="009867DC"/>
    <w:rsid w:val="009868EC"/>
    <w:rsid w:val="009869A6"/>
    <w:rsid w:val="00986B93"/>
    <w:rsid w:val="00986B97"/>
    <w:rsid w:val="00986BA6"/>
    <w:rsid w:val="00986C16"/>
    <w:rsid w:val="00986C9A"/>
    <w:rsid w:val="00986D03"/>
    <w:rsid w:val="00986DCC"/>
    <w:rsid w:val="00986DD7"/>
    <w:rsid w:val="00986DDE"/>
    <w:rsid w:val="00986FD8"/>
    <w:rsid w:val="00987053"/>
    <w:rsid w:val="00987097"/>
    <w:rsid w:val="009870C3"/>
    <w:rsid w:val="009870DF"/>
    <w:rsid w:val="009870E0"/>
    <w:rsid w:val="0098717D"/>
    <w:rsid w:val="0098720F"/>
    <w:rsid w:val="009872EC"/>
    <w:rsid w:val="0098732D"/>
    <w:rsid w:val="00987509"/>
    <w:rsid w:val="0098762A"/>
    <w:rsid w:val="0098769F"/>
    <w:rsid w:val="00987764"/>
    <w:rsid w:val="0098789C"/>
    <w:rsid w:val="009878D4"/>
    <w:rsid w:val="00987950"/>
    <w:rsid w:val="0098797A"/>
    <w:rsid w:val="00987ABE"/>
    <w:rsid w:val="00987B16"/>
    <w:rsid w:val="00987C15"/>
    <w:rsid w:val="00987DE8"/>
    <w:rsid w:val="00987E33"/>
    <w:rsid w:val="00987EA5"/>
    <w:rsid w:val="00987FA6"/>
    <w:rsid w:val="00990032"/>
    <w:rsid w:val="0099006E"/>
    <w:rsid w:val="009901B1"/>
    <w:rsid w:val="009902BE"/>
    <w:rsid w:val="00990406"/>
    <w:rsid w:val="00990452"/>
    <w:rsid w:val="009906A1"/>
    <w:rsid w:val="009906C7"/>
    <w:rsid w:val="009907E3"/>
    <w:rsid w:val="009907F9"/>
    <w:rsid w:val="00990A6C"/>
    <w:rsid w:val="00990B09"/>
    <w:rsid w:val="00990B12"/>
    <w:rsid w:val="00990BDA"/>
    <w:rsid w:val="00990CBA"/>
    <w:rsid w:val="00990E01"/>
    <w:rsid w:val="00990F75"/>
    <w:rsid w:val="00990F7D"/>
    <w:rsid w:val="00991094"/>
    <w:rsid w:val="009911E7"/>
    <w:rsid w:val="009911EA"/>
    <w:rsid w:val="00991388"/>
    <w:rsid w:val="009913E0"/>
    <w:rsid w:val="00991430"/>
    <w:rsid w:val="00991564"/>
    <w:rsid w:val="00991600"/>
    <w:rsid w:val="00991724"/>
    <w:rsid w:val="00991B71"/>
    <w:rsid w:val="00991C97"/>
    <w:rsid w:val="00991CA3"/>
    <w:rsid w:val="00991D89"/>
    <w:rsid w:val="00991E85"/>
    <w:rsid w:val="00992178"/>
    <w:rsid w:val="0099219D"/>
    <w:rsid w:val="009921C6"/>
    <w:rsid w:val="00992212"/>
    <w:rsid w:val="0099223B"/>
    <w:rsid w:val="00992263"/>
    <w:rsid w:val="00992278"/>
    <w:rsid w:val="0099229D"/>
    <w:rsid w:val="009923BA"/>
    <w:rsid w:val="009926A3"/>
    <w:rsid w:val="0099294B"/>
    <w:rsid w:val="00992A22"/>
    <w:rsid w:val="00992B69"/>
    <w:rsid w:val="00992D0B"/>
    <w:rsid w:val="00992EDD"/>
    <w:rsid w:val="00992FD3"/>
    <w:rsid w:val="0099302F"/>
    <w:rsid w:val="0099319F"/>
    <w:rsid w:val="009931B6"/>
    <w:rsid w:val="0099329B"/>
    <w:rsid w:val="00993538"/>
    <w:rsid w:val="0099359A"/>
    <w:rsid w:val="00993654"/>
    <w:rsid w:val="0099373F"/>
    <w:rsid w:val="0099397B"/>
    <w:rsid w:val="00993B17"/>
    <w:rsid w:val="00993B37"/>
    <w:rsid w:val="00993C61"/>
    <w:rsid w:val="00993CDF"/>
    <w:rsid w:val="00993CFA"/>
    <w:rsid w:val="00993D55"/>
    <w:rsid w:val="00993E32"/>
    <w:rsid w:val="00993F14"/>
    <w:rsid w:val="0099409E"/>
    <w:rsid w:val="009940CF"/>
    <w:rsid w:val="009941AD"/>
    <w:rsid w:val="009942E3"/>
    <w:rsid w:val="00994416"/>
    <w:rsid w:val="009946BB"/>
    <w:rsid w:val="009946DD"/>
    <w:rsid w:val="00994720"/>
    <w:rsid w:val="00994922"/>
    <w:rsid w:val="009949EC"/>
    <w:rsid w:val="00994A19"/>
    <w:rsid w:val="00994A45"/>
    <w:rsid w:val="00994A98"/>
    <w:rsid w:val="00994B99"/>
    <w:rsid w:val="00994BB6"/>
    <w:rsid w:val="00994D33"/>
    <w:rsid w:val="00994E0F"/>
    <w:rsid w:val="00994E30"/>
    <w:rsid w:val="00994EAF"/>
    <w:rsid w:val="00994F1A"/>
    <w:rsid w:val="00995011"/>
    <w:rsid w:val="00995082"/>
    <w:rsid w:val="00995100"/>
    <w:rsid w:val="00995143"/>
    <w:rsid w:val="0099515C"/>
    <w:rsid w:val="00995259"/>
    <w:rsid w:val="009952DA"/>
    <w:rsid w:val="00995365"/>
    <w:rsid w:val="00995521"/>
    <w:rsid w:val="00995667"/>
    <w:rsid w:val="0099582A"/>
    <w:rsid w:val="00995835"/>
    <w:rsid w:val="00995A28"/>
    <w:rsid w:val="00995AAD"/>
    <w:rsid w:val="00995D47"/>
    <w:rsid w:val="00995D76"/>
    <w:rsid w:val="00995EE6"/>
    <w:rsid w:val="00995F10"/>
    <w:rsid w:val="00995F4D"/>
    <w:rsid w:val="00995FE2"/>
    <w:rsid w:val="00995FED"/>
    <w:rsid w:val="00996005"/>
    <w:rsid w:val="00996022"/>
    <w:rsid w:val="0099629B"/>
    <w:rsid w:val="009963CD"/>
    <w:rsid w:val="0099646C"/>
    <w:rsid w:val="00996491"/>
    <w:rsid w:val="0099669D"/>
    <w:rsid w:val="00996775"/>
    <w:rsid w:val="009967AA"/>
    <w:rsid w:val="0099688B"/>
    <w:rsid w:val="0099699A"/>
    <w:rsid w:val="00996C18"/>
    <w:rsid w:val="00996C52"/>
    <w:rsid w:val="00996D70"/>
    <w:rsid w:val="00996DAC"/>
    <w:rsid w:val="00996DD6"/>
    <w:rsid w:val="00996F57"/>
    <w:rsid w:val="00996F91"/>
    <w:rsid w:val="009970DF"/>
    <w:rsid w:val="009970ED"/>
    <w:rsid w:val="00997206"/>
    <w:rsid w:val="00997275"/>
    <w:rsid w:val="009972D0"/>
    <w:rsid w:val="0099733F"/>
    <w:rsid w:val="009973F7"/>
    <w:rsid w:val="0099745D"/>
    <w:rsid w:val="009976D7"/>
    <w:rsid w:val="0099770D"/>
    <w:rsid w:val="0099777C"/>
    <w:rsid w:val="00997801"/>
    <w:rsid w:val="00997811"/>
    <w:rsid w:val="00997832"/>
    <w:rsid w:val="009978B2"/>
    <w:rsid w:val="009978C5"/>
    <w:rsid w:val="0099791A"/>
    <w:rsid w:val="0099792F"/>
    <w:rsid w:val="009979A3"/>
    <w:rsid w:val="009979F8"/>
    <w:rsid w:val="00997B12"/>
    <w:rsid w:val="00997C8F"/>
    <w:rsid w:val="00997CD1"/>
    <w:rsid w:val="00997DC2"/>
    <w:rsid w:val="00997ED1"/>
    <w:rsid w:val="00997F45"/>
    <w:rsid w:val="009A0136"/>
    <w:rsid w:val="009A0163"/>
    <w:rsid w:val="009A0230"/>
    <w:rsid w:val="009A0293"/>
    <w:rsid w:val="009A02B3"/>
    <w:rsid w:val="009A03E9"/>
    <w:rsid w:val="009A0563"/>
    <w:rsid w:val="009A0760"/>
    <w:rsid w:val="009A0784"/>
    <w:rsid w:val="009A0786"/>
    <w:rsid w:val="009A091B"/>
    <w:rsid w:val="009A0A13"/>
    <w:rsid w:val="009A0A27"/>
    <w:rsid w:val="009A0C57"/>
    <w:rsid w:val="009A0C7D"/>
    <w:rsid w:val="009A0D73"/>
    <w:rsid w:val="009A0DFD"/>
    <w:rsid w:val="009A0F87"/>
    <w:rsid w:val="009A11BB"/>
    <w:rsid w:val="009A1203"/>
    <w:rsid w:val="009A1240"/>
    <w:rsid w:val="009A12B6"/>
    <w:rsid w:val="009A13C3"/>
    <w:rsid w:val="009A13DD"/>
    <w:rsid w:val="009A1426"/>
    <w:rsid w:val="009A1488"/>
    <w:rsid w:val="009A14F4"/>
    <w:rsid w:val="009A155D"/>
    <w:rsid w:val="009A167B"/>
    <w:rsid w:val="009A188E"/>
    <w:rsid w:val="009A18A9"/>
    <w:rsid w:val="009A1967"/>
    <w:rsid w:val="009A19ED"/>
    <w:rsid w:val="009A1B4C"/>
    <w:rsid w:val="009A1B79"/>
    <w:rsid w:val="009A1B9D"/>
    <w:rsid w:val="009A1BF0"/>
    <w:rsid w:val="009A1C90"/>
    <w:rsid w:val="009A1CB3"/>
    <w:rsid w:val="009A1D62"/>
    <w:rsid w:val="009A1D79"/>
    <w:rsid w:val="009A1DF6"/>
    <w:rsid w:val="009A1E03"/>
    <w:rsid w:val="009A1E4C"/>
    <w:rsid w:val="009A1F5C"/>
    <w:rsid w:val="009A20AD"/>
    <w:rsid w:val="009A2276"/>
    <w:rsid w:val="009A252C"/>
    <w:rsid w:val="009A2618"/>
    <w:rsid w:val="009A265B"/>
    <w:rsid w:val="009A2679"/>
    <w:rsid w:val="009A26B1"/>
    <w:rsid w:val="009A26C8"/>
    <w:rsid w:val="009A2977"/>
    <w:rsid w:val="009A2A6E"/>
    <w:rsid w:val="009A2DC0"/>
    <w:rsid w:val="009A2DDC"/>
    <w:rsid w:val="009A2DF5"/>
    <w:rsid w:val="009A30DF"/>
    <w:rsid w:val="009A3104"/>
    <w:rsid w:val="009A31D5"/>
    <w:rsid w:val="009A3224"/>
    <w:rsid w:val="009A3406"/>
    <w:rsid w:val="009A375E"/>
    <w:rsid w:val="009A3851"/>
    <w:rsid w:val="009A3B61"/>
    <w:rsid w:val="009A3CBC"/>
    <w:rsid w:val="009A3D72"/>
    <w:rsid w:val="009A3DED"/>
    <w:rsid w:val="009A3EA0"/>
    <w:rsid w:val="009A3F2C"/>
    <w:rsid w:val="009A44F7"/>
    <w:rsid w:val="009A45B4"/>
    <w:rsid w:val="009A45FA"/>
    <w:rsid w:val="009A462A"/>
    <w:rsid w:val="009A46B7"/>
    <w:rsid w:val="009A4848"/>
    <w:rsid w:val="009A48F0"/>
    <w:rsid w:val="009A493F"/>
    <w:rsid w:val="009A4A43"/>
    <w:rsid w:val="009A4B9B"/>
    <w:rsid w:val="009A4BED"/>
    <w:rsid w:val="009A4C06"/>
    <w:rsid w:val="009A4C8A"/>
    <w:rsid w:val="009A4CAA"/>
    <w:rsid w:val="009A4D6E"/>
    <w:rsid w:val="009A4E5A"/>
    <w:rsid w:val="009A4F85"/>
    <w:rsid w:val="009A50C9"/>
    <w:rsid w:val="009A523A"/>
    <w:rsid w:val="009A53B0"/>
    <w:rsid w:val="009A53B6"/>
    <w:rsid w:val="009A55A0"/>
    <w:rsid w:val="009A55A8"/>
    <w:rsid w:val="009A5691"/>
    <w:rsid w:val="009A576E"/>
    <w:rsid w:val="009A5952"/>
    <w:rsid w:val="009A597C"/>
    <w:rsid w:val="009A5981"/>
    <w:rsid w:val="009A598D"/>
    <w:rsid w:val="009A59EA"/>
    <w:rsid w:val="009A5CD6"/>
    <w:rsid w:val="009A5CF6"/>
    <w:rsid w:val="009A5D56"/>
    <w:rsid w:val="009A5E1C"/>
    <w:rsid w:val="009A5F4B"/>
    <w:rsid w:val="009A6068"/>
    <w:rsid w:val="009A6106"/>
    <w:rsid w:val="009A6230"/>
    <w:rsid w:val="009A6317"/>
    <w:rsid w:val="009A631B"/>
    <w:rsid w:val="009A632B"/>
    <w:rsid w:val="009A64FD"/>
    <w:rsid w:val="009A65A2"/>
    <w:rsid w:val="009A668C"/>
    <w:rsid w:val="009A6967"/>
    <w:rsid w:val="009A6973"/>
    <w:rsid w:val="009A6A60"/>
    <w:rsid w:val="009A6AF1"/>
    <w:rsid w:val="009A6BA5"/>
    <w:rsid w:val="009A6BDB"/>
    <w:rsid w:val="009A6CBD"/>
    <w:rsid w:val="009A6D2A"/>
    <w:rsid w:val="009A6E69"/>
    <w:rsid w:val="009A6FFC"/>
    <w:rsid w:val="009A7011"/>
    <w:rsid w:val="009A70E4"/>
    <w:rsid w:val="009A7176"/>
    <w:rsid w:val="009A73D1"/>
    <w:rsid w:val="009A743A"/>
    <w:rsid w:val="009A7457"/>
    <w:rsid w:val="009A7508"/>
    <w:rsid w:val="009A7545"/>
    <w:rsid w:val="009A763D"/>
    <w:rsid w:val="009A7701"/>
    <w:rsid w:val="009A7721"/>
    <w:rsid w:val="009A78B9"/>
    <w:rsid w:val="009A7BDF"/>
    <w:rsid w:val="009A7C0D"/>
    <w:rsid w:val="009A7FC6"/>
    <w:rsid w:val="009A7FE8"/>
    <w:rsid w:val="009B017C"/>
    <w:rsid w:val="009B0256"/>
    <w:rsid w:val="009B02ED"/>
    <w:rsid w:val="009B035F"/>
    <w:rsid w:val="009B0461"/>
    <w:rsid w:val="009B04B5"/>
    <w:rsid w:val="009B05DA"/>
    <w:rsid w:val="009B06A2"/>
    <w:rsid w:val="009B06BF"/>
    <w:rsid w:val="009B0849"/>
    <w:rsid w:val="009B08CC"/>
    <w:rsid w:val="009B0AAF"/>
    <w:rsid w:val="009B0AC2"/>
    <w:rsid w:val="009B0CB7"/>
    <w:rsid w:val="009B0CC2"/>
    <w:rsid w:val="009B0F1B"/>
    <w:rsid w:val="009B0F2E"/>
    <w:rsid w:val="009B0F5D"/>
    <w:rsid w:val="009B1068"/>
    <w:rsid w:val="009B1112"/>
    <w:rsid w:val="009B1233"/>
    <w:rsid w:val="009B12FB"/>
    <w:rsid w:val="009B1301"/>
    <w:rsid w:val="009B1352"/>
    <w:rsid w:val="009B1383"/>
    <w:rsid w:val="009B140E"/>
    <w:rsid w:val="009B154C"/>
    <w:rsid w:val="009B161E"/>
    <w:rsid w:val="009B1653"/>
    <w:rsid w:val="009B17A5"/>
    <w:rsid w:val="009B185B"/>
    <w:rsid w:val="009B1ACD"/>
    <w:rsid w:val="009B1E84"/>
    <w:rsid w:val="009B1EFF"/>
    <w:rsid w:val="009B1F6D"/>
    <w:rsid w:val="009B2244"/>
    <w:rsid w:val="009B226B"/>
    <w:rsid w:val="009B23D0"/>
    <w:rsid w:val="009B23FA"/>
    <w:rsid w:val="009B24C4"/>
    <w:rsid w:val="009B2574"/>
    <w:rsid w:val="009B2660"/>
    <w:rsid w:val="009B266D"/>
    <w:rsid w:val="009B27BE"/>
    <w:rsid w:val="009B2899"/>
    <w:rsid w:val="009B299D"/>
    <w:rsid w:val="009B29FC"/>
    <w:rsid w:val="009B2A2F"/>
    <w:rsid w:val="009B2AF1"/>
    <w:rsid w:val="009B2B0A"/>
    <w:rsid w:val="009B2B56"/>
    <w:rsid w:val="009B2BB9"/>
    <w:rsid w:val="009B2F06"/>
    <w:rsid w:val="009B2F72"/>
    <w:rsid w:val="009B2FF6"/>
    <w:rsid w:val="009B30CB"/>
    <w:rsid w:val="009B3333"/>
    <w:rsid w:val="009B3359"/>
    <w:rsid w:val="009B36F4"/>
    <w:rsid w:val="009B3708"/>
    <w:rsid w:val="009B3751"/>
    <w:rsid w:val="009B3771"/>
    <w:rsid w:val="009B3793"/>
    <w:rsid w:val="009B3AE1"/>
    <w:rsid w:val="009B3C68"/>
    <w:rsid w:val="009B3D30"/>
    <w:rsid w:val="009B3DFE"/>
    <w:rsid w:val="009B4278"/>
    <w:rsid w:val="009B42ED"/>
    <w:rsid w:val="009B43B8"/>
    <w:rsid w:val="009B4A41"/>
    <w:rsid w:val="009B4AFE"/>
    <w:rsid w:val="009B4B5D"/>
    <w:rsid w:val="009B4D15"/>
    <w:rsid w:val="009B4E37"/>
    <w:rsid w:val="009B4E4F"/>
    <w:rsid w:val="009B5629"/>
    <w:rsid w:val="009B5690"/>
    <w:rsid w:val="009B579A"/>
    <w:rsid w:val="009B57B4"/>
    <w:rsid w:val="009B5876"/>
    <w:rsid w:val="009B58CC"/>
    <w:rsid w:val="009B590A"/>
    <w:rsid w:val="009B59AC"/>
    <w:rsid w:val="009B5AE8"/>
    <w:rsid w:val="009B5B81"/>
    <w:rsid w:val="009B5CBF"/>
    <w:rsid w:val="009B5F6E"/>
    <w:rsid w:val="009B5FEA"/>
    <w:rsid w:val="009B609F"/>
    <w:rsid w:val="009B6132"/>
    <w:rsid w:val="009B6218"/>
    <w:rsid w:val="009B631D"/>
    <w:rsid w:val="009B65BD"/>
    <w:rsid w:val="009B661C"/>
    <w:rsid w:val="009B66CC"/>
    <w:rsid w:val="009B6831"/>
    <w:rsid w:val="009B68D5"/>
    <w:rsid w:val="009B6915"/>
    <w:rsid w:val="009B6951"/>
    <w:rsid w:val="009B6AF3"/>
    <w:rsid w:val="009B6B3D"/>
    <w:rsid w:val="009B6B3F"/>
    <w:rsid w:val="009B6C0B"/>
    <w:rsid w:val="009B6C36"/>
    <w:rsid w:val="009B6C79"/>
    <w:rsid w:val="009B6C8A"/>
    <w:rsid w:val="009B6CAB"/>
    <w:rsid w:val="009B6D90"/>
    <w:rsid w:val="009B6DEE"/>
    <w:rsid w:val="009B6E1C"/>
    <w:rsid w:val="009B6EA7"/>
    <w:rsid w:val="009B6F16"/>
    <w:rsid w:val="009B708F"/>
    <w:rsid w:val="009B71BB"/>
    <w:rsid w:val="009B71C7"/>
    <w:rsid w:val="009B7263"/>
    <w:rsid w:val="009B7328"/>
    <w:rsid w:val="009B752A"/>
    <w:rsid w:val="009B7536"/>
    <w:rsid w:val="009B75B7"/>
    <w:rsid w:val="009B75B9"/>
    <w:rsid w:val="009B75E5"/>
    <w:rsid w:val="009B7735"/>
    <w:rsid w:val="009B7786"/>
    <w:rsid w:val="009B77C2"/>
    <w:rsid w:val="009B7808"/>
    <w:rsid w:val="009B785D"/>
    <w:rsid w:val="009B7A68"/>
    <w:rsid w:val="009B7B47"/>
    <w:rsid w:val="009B7C04"/>
    <w:rsid w:val="009B7C11"/>
    <w:rsid w:val="009B7DA8"/>
    <w:rsid w:val="009C00F2"/>
    <w:rsid w:val="009C02B0"/>
    <w:rsid w:val="009C0630"/>
    <w:rsid w:val="009C07ED"/>
    <w:rsid w:val="009C088B"/>
    <w:rsid w:val="009C0936"/>
    <w:rsid w:val="009C09FD"/>
    <w:rsid w:val="009C0AC8"/>
    <w:rsid w:val="009C0ACE"/>
    <w:rsid w:val="009C0B2A"/>
    <w:rsid w:val="009C0BE5"/>
    <w:rsid w:val="009C0C5E"/>
    <w:rsid w:val="009C110E"/>
    <w:rsid w:val="009C1343"/>
    <w:rsid w:val="009C139A"/>
    <w:rsid w:val="009C13E4"/>
    <w:rsid w:val="009C1528"/>
    <w:rsid w:val="009C158B"/>
    <w:rsid w:val="009C159C"/>
    <w:rsid w:val="009C1636"/>
    <w:rsid w:val="009C173A"/>
    <w:rsid w:val="009C1744"/>
    <w:rsid w:val="009C184A"/>
    <w:rsid w:val="009C1860"/>
    <w:rsid w:val="009C1D5C"/>
    <w:rsid w:val="009C1F80"/>
    <w:rsid w:val="009C208E"/>
    <w:rsid w:val="009C20C7"/>
    <w:rsid w:val="009C20E7"/>
    <w:rsid w:val="009C2237"/>
    <w:rsid w:val="009C23C7"/>
    <w:rsid w:val="009C257E"/>
    <w:rsid w:val="009C27DA"/>
    <w:rsid w:val="009C2A74"/>
    <w:rsid w:val="009C2B27"/>
    <w:rsid w:val="009C2B78"/>
    <w:rsid w:val="009C2CA5"/>
    <w:rsid w:val="009C2CCF"/>
    <w:rsid w:val="009C2CF7"/>
    <w:rsid w:val="009C2E17"/>
    <w:rsid w:val="009C2F27"/>
    <w:rsid w:val="009C2F5C"/>
    <w:rsid w:val="009C2FEB"/>
    <w:rsid w:val="009C300F"/>
    <w:rsid w:val="009C312C"/>
    <w:rsid w:val="009C3147"/>
    <w:rsid w:val="009C32FD"/>
    <w:rsid w:val="009C3322"/>
    <w:rsid w:val="009C33CE"/>
    <w:rsid w:val="009C36B4"/>
    <w:rsid w:val="009C372C"/>
    <w:rsid w:val="009C3850"/>
    <w:rsid w:val="009C3879"/>
    <w:rsid w:val="009C38AD"/>
    <w:rsid w:val="009C3B2B"/>
    <w:rsid w:val="009C3E49"/>
    <w:rsid w:val="009C3EE5"/>
    <w:rsid w:val="009C3F4F"/>
    <w:rsid w:val="009C422D"/>
    <w:rsid w:val="009C42AB"/>
    <w:rsid w:val="009C42C1"/>
    <w:rsid w:val="009C4550"/>
    <w:rsid w:val="009C45DC"/>
    <w:rsid w:val="009C4615"/>
    <w:rsid w:val="009C461C"/>
    <w:rsid w:val="009C476A"/>
    <w:rsid w:val="009C4827"/>
    <w:rsid w:val="009C488A"/>
    <w:rsid w:val="009C4A1B"/>
    <w:rsid w:val="009C4AE4"/>
    <w:rsid w:val="009C4C67"/>
    <w:rsid w:val="009C4C75"/>
    <w:rsid w:val="009C4CB6"/>
    <w:rsid w:val="009C4E04"/>
    <w:rsid w:val="009C4FA4"/>
    <w:rsid w:val="009C516B"/>
    <w:rsid w:val="009C5249"/>
    <w:rsid w:val="009C52F0"/>
    <w:rsid w:val="009C5317"/>
    <w:rsid w:val="009C532D"/>
    <w:rsid w:val="009C5691"/>
    <w:rsid w:val="009C592D"/>
    <w:rsid w:val="009C59E3"/>
    <w:rsid w:val="009C5A5C"/>
    <w:rsid w:val="009C5C45"/>
    <w:rsid w:val="009C5C4E"/>
    <w:rsid w:val="009C5C5A"/>
    <w:rsid w:val="009C5CB8"/>
    <w:rsid w:val="009C5D52"/>
    <w:rsid w:val="009C5FE8"/>
    <w:rsid w:val="009C6063"/>
    <w:rsid w:val="009C6082"/>
    <w:rsid w:val="009C608F"/>
    <w:rsid w:val="009C6133"/>
    <w:rsid w:val="009C613F"/>
    <w:rsid w:val="009C6150"/>
    <w:rsid w:val="009C61F5"/>
    <w:rsid w:val="009C6490"/>
    <w:rsid w:val="009C655E"/>
    <w:rsid w:val="009C65A4"/>
    <w:rsid w:val="009C6624"/>
    <w:rsid w:val="009C6658"/>
    <w:rsid w:val="009C665D"/>
    <w:rsid w:val="009C6852"/>
    <w:rsid w:val="009C6871"/>
    <w:rsid w:val="009C6910"/>
    <w:rsid w:val="009C6989"/>
    <w:rsid w:val="009C6B22"/>
    <w:rsid w:val="009C6D34"/>
    <w:rsid w:val="009C6D64"/>
    <w:rsid w:val="009C6D77"/>
    <w:rsid w:val="009C6D87"/>
    <w:rsid w:val="009C6D9C"/>
    <w:rsid w:val="009C6DA2"/>
    <w:rsid w:val="009C6E9E"/>
    <w:rsid w:val="009C6E9F"/>
    <w:rsid w:val="009C6F46"/>
    <w:rsid w:val="009C6F64"/>
    <w:rsid w:val="009C6F92"/>
    <w:rsid w:val="009C7169"/>
    <w:rsid w:val="009C7200"/>
    <w:rsid w:val="009C727B"/>
    <w:rsid w:val="009C72B6"/>
    <w:rsid w:val="009C76F2"/>
    <w:rsid w:val="009C773E"/>
    <w:rsid w:val="009C7783"/>
    <w:rsid w:val="009C7794"/>
    <w:rsid w:val="009C7817"/>
    <w:rsid w:val="009C7B03"/>
    <w:rsid w:val="009C7B3B"/>
    <w:rsid w:val="009C7D13"/>
    <w:rsid w:val="009C7D9C"/>
    <w:rsid w:val="009C7DD8"/>
    <w:rsid w:val="009C7ECC"/>
    <w:rsid w:val="009D0057"/>
    <w:rsid w:val="009D00EE"/>
    <w:rsid w:val="009D010F"/>
    <w:rsid w:val="009D02F3"/>
    <w:rsid w:val="009D0303"/>
    <w:rsid w:val="009D0357"/>
    <w:rsid w:val="009D036A"/>
    <w:rsid w:val="009D03EE"/>
    <w:rsid w:val="009D0467"/>
    <w:rsid w:val="009D0486"/>
    <w:rsid w:val="009D04C0"/>
    <w:rsid w:val="009D04ED"/>
    <w:rsid w:val="009D0521"/>
    <w:rsid w:val="009D068C"/>
    <w:rsid w:val="009D0922"/>
    <w:rsid w:val="009D094A"/>
    <w:rsid w:val="009D0A51"/>
    <w:rsid w:val="009D0B0C"/>
    <w:rsid w:val="009D0B2F"/>
    <w:rsid w:val="009D0B94"/>
    <w:rsid w:val="009D0BA8"/>
    <w:rsid w:val="009D0D8A"/>
    <w:rsid w:val="009D0E62"/>
    <w:rsid w:val="009D0F21"/>
    <w:rsid w:val="009D1022"/>
    <w:rsid w:val="009D1292"/>
    <w:rsid w:val="009D132F"/>
    <w:rsid w:val="009D1351"/>
    <w:rsid w:val="009D178D"/>
    <w:rsid w:val="009D189B"/>
    <w:rsid w:val="009D19A9"/>
    <w:rsid w:val="009D19F2"/>
    <w:rsid w:val="009D1BC0"/>
    <w:rsid w:val="009D1D19"/>
    <w:rsid w:val="009D1F02"/>
    <w:rsid w:val="009D208D"/>
    <w:rsid w:val="009D23F1"/>
    <w:rsid w:val="009D2457"/>
    <w:rsid w:val="009D26DE"/>
    <w:rsid w:val="009D2A59"/>
    <w:rsid w:val="009D2A9C"/>
    <w:rsid w:val="009D2ADC"/>
    <w:rsid w:val="009D2BCD"/>
    <w:rsid w:val="009D2BE3"/>
    <w:rsid w:val="009D2C8A"/>
    <w:rsid w:val="009D2CD1"/>
    <w:rsid w:val="009D2D58"/>
    <w:rsid w:val="009D2DDD"/>
    <w:rsid w:val="009D2F6A"/>
    <w:rsid w:val="009D2F76"/>
    <w:rsid w:val="009D3032"/>
    <w:rsid w:val="009D3066"/>
    <w:rsid w:val="009D3091"/>
    <w:rsid w:val="009D31E1"/>
    <w:rsid w:val="009D32D0"/>
    <w:rsid w:val="009D3304"/>
    <w:rsid w:val="009D3429"/>
    <w:rsid w:val="009D355D"/>
    <w:rsid w:val="009D36B2"/>
    <w:rsid w:val="009D392D"/>
    <w:rsid w:val="009D3941"/>
    <w:rsid w:val="009D39B7"/>
    <w:rsid w:val="009D3AE3"/>
    <w:rsid w:val="009D3B9E"/>
    <w:rsid w:val="009D3D04"/>
    <w:rsid w:val="009D3D0F"/>
    <w:rsid w:val="009D3E45"/>
    <w:rsid w:val="009D3EDC"/>
    <w:rsid w:val="009D3F10"/>
    <w:rsid w:val="009D408F"/>
    <w:rsid w:val="009D42EA"/>
    <w:rsid w:val="009D4430"/>
    <w:rsid w:val="009D455A"/>
    <w:rsid w:val="009D4662"/>
    <w:rsid w:val="009D4807"/>
    <w:rsid w:val="009D4809"/>
    <w:rsid w:val="009D496F"/>
    <w:rsid w:val="009D49D3"/>
    <w:rsid w:val="009D4A2B"/>
    <w:rsid w:val="009D4A5B"/>
    <w:rsid w:val="009D4AA8"/>
    <w:rsid w:val="009D4ACE"/>
    <w:rsid w:val="009D4BEF"/>
    <w:rsid w:val="009D4CEB"/>
    <w:rsid w:val="009D4EDD"/>
    <w:rsid w:val="009D4FCC"/>
    <w:rsid w:val="009D5247"/>
    <w:rsid w:val="009D5407"/>
    <w:rsid w:val="009D5497"/>
    <w:rsid w:val="009D55CB"/>
    <w:rsid w:val="009D5624"/>
    <w:rsid w:val="009D57DC"/>
    <w:rsid w:val="009D59F8"/>
    <w:rsid w:val="009D5AEB"/>
    <w:rsid w:val="009D5AF3"/>
    <w:rsid w:val="009D5B88"/>
    <w:rsid w:val="009D5DE3"/>
    <w:rsid w:val="009D5EBC"/>
    <w:rsid w:val="009D6094"/>
    <w:rsid w:val="009D6167"/>
    <w:rsid w:val="009D62AF"/>
    <w:rsid w:val="009D63D1"/>
    <w:rsid w:val="009D6557"/>
    <w:rsid w:val="009D65A0"/>
    <w:rsid w:val="009D65E9"/>
    <w:rsid w:val="009D66D1"/>
    <w:rsid w:val="009D6787"/>
    <w:rsid w:val="009D6795"/>
    <w:rsid w:val="009D6818"/>
    <w:rsid w:val="009D687B"/>
    <w:rsid w:val="009D68A3"/>
    <w:rsid w:val="009D6A52"/>
    <w:rsid w:val="009D6AED"/>
    <w:rsid w:val="009D6AF4"/>
    <w:rsid w:val="009D6BC3"/>
    <w:rsid w:val="009D6C1C"/>
    <w:rsid w:val="009D6E86"/>
    <w:rsid w:val="009D6F1A"/>
    <w:rsid w:val="009D6F1E"/>
    <w:rsid w:val="009D6F74"/>
    <w:rsid w:val="009D6F7F"/>
    <w:rsid w:val="009D71CF"/>
    <w:rsid w:val="009D720D"/>
    <w:rsid w:val="009D7234"/>
    <w:rsid w:val="009D7303"/>
    <w:rsid w:val="009D74BA"/>
    <w:rsid w:val="009D758F"/>
    <w:rsid w:val="009D75BA"/>
    <w:rsid w:val="009D790A"/>
    <w:rsid w:val="009D79EC"/>
    <w:rsid w:val="009D7BA6"/>
    <w:rsid w:val="009D7D53"/>
    <w:rsid w:val="009D7DA9"/>
    <w:rsid w:val="009D7E4E"/>
    <w:rsid w:val="009D7EA4"/>
    <w:rsid w:val="009D7EE2"/>
    <w:rsid w:val="009E00A2"/>
    <w:rsid w:val="009E014F"/>
    <w:rsid w:val="009E01CC"/>
    <w:rsid w:val="009E027D"/>
    <w:rsid w:val="009E02A4"/>
    <w:rsid w:val="009E033C"/>
    <w:rsid w:val="009E03EE"/>
    <w:rsid w:val="009E042D"/>
    <w:rsid w:val="009E04AE"/>
    <w:rsid w:val="009E052C"/>
    <w:rsid w:val="009E0547"/>
    <w:rsid w:val="009E05C8"/>
    <w:rsid w:val="009E062C"/>
    <w:rsid w:val="009E0684"/>
    <w:rsid w:val="009E078B"/>
    <w:rsid w:val="009E07E6"/>
    <w:rsid w:val="009E0810"/>
    <w:rsid w:val="009E08CA"/>
    <w:rsid w:val="009E08ED"/>
    <w:rsid w:val="009E09B5"/>
    <w:rsid w:val="009E09D0"/>
    <w:rsid w:val="009E0A26"/>
    <w:rsid w:val="009E0C28"/>
    <w:rsid w:val="009E0CED"/>
    <w:rsid w:val="009E0E04"/>
    <w:rsid w:val="009E0FB2"/>
    <w:rsid w:val="009E102C"/>
    <w:rsid w:val="009E10CC"/>
    <w:rsid w:val="009E1113"/>
    <w:rsid w:val="009E1528"/>
    <w:rsid w:val="009E1870"/>
    <w:rsid w:val="009E1884"/>
    <w:rsid w:val="009E18DB"/>
    <w:rsid w:val="009E1ADF"/>
    <w:rsid w:val="009E1BDF"/>
    <w:rsid w:val="009E1BE2"/>
    <w:rsid w:val="009E1BE7"/>
    <w:rsid w:val="009E1D7C"/>
    <w:rsid w:val="009E1D8C"/>
    <w:rsid w:val="009E20A8"/>
    <w:rsid w:val="009E2528"/>
    <w:rsid w:val="009E257E"/>
    <w:rsid w:val="009E270B"/>
    <w:rsid w:val="009E270C"/>
    <w:rsid w:val="009E2893"/>
    <w:rsid w:val="009E293A"/>
    <w:rsid w:val="009E2A1A"/>
    <w:rsid w:val="009E2B0E"/>
    <w:rsid w:val="009E2BBD"/>
    <w:rsid w:val="009E2C11"/>
    <w:rsid w:val="009E2E78"/>
    <w:rsid w:val="009E317D"/>
    <w:rsid w:val="009E319E"/>
    <w:rsid w:val="009E348C"/>
    <w:rsid w:val="009E357D"/>
    <w:rsid w:val="009E367D"/>
    <w:rsid w:val="009E36D6"/>
    <w:rsid w:val="009E37A9"/>
    <w:rsid w:val="009E3838"/>
    <w:rsid w:val="009E3A5A"/>
    <w:rsid w:val="009E3B0E"/>
    <w:rsid w:val="009E3B1F"/>
    <w:rsid w:val="009E3D06"/>
    <w:rsid w:val="009E3DC0"/>
    <w:rsid w:val="009E3EAA"/>
    <w:rsid w:val="009E3ECC"/>
    <w:rsid w:val="009E3F48"/>
    <w:rsid w:val="009E3FA4"/>
    <w:rsid w:val="009E4033"/>
    <w:rsid w:val="009E40FE"/>
    <w:rsid w:val="009E4235"/>
    <w:rsid w:val="009E4294"/>
    <w:rsid w:val="009E4403"/>
    <w:rsid w:val="009E4572"/>
    <w:rsid w:val="009E4683"/>
    <w:rsid w:val="009E47D7"/>
    <w:rsid w:val="009E4855"/>
    <w:rsid w:val="009E48A5"/>
    <w:rsid w:val="009E48DA"/>
    <w:rsid w:val="009E48DC"/>
    <w:rsid w:val="009E498D"/>
    <w:rsid w:val="009E4CC6"/>
    <w:rsid w:val="009E4D50"/>
    <w:rsid w:val="009E4DDC"/>
    <w:rsid w:val="009E50A9"/>
    <w:rsid w:val="009E53FA"/>
    <w:rsid w:val="009E5452"/>
    <w:rsid w:val="009E54B6"/>
    <w:rsid w:val="009E553B"/>
    <w:rsid w:val="009E5596"/>
    <w:rsid w:val="009E5602"/>
    <w:rsid w:val="009E5609"/>
    <w:rsid w:val="009E579E"/>
    <w:rsid w:val="009E5962"/>
    <w:rsid w:val="009E5965"/>
    <w:rsid w:val="009E59B1"/>
    <w:rsid w:val="009E5AAE"/>
    <w:rsid w:val="009E5AC9"/>
    <w:rsid w:val="009E5DF0"/>
    <w:rsid w:val="009E5E01"/>
    <w:rsid w:val="009E6083"/>
    <w:rsid w:val="009E609F"/>
    <w:rsid w:val="009E60F9"/>
    <w:rsid w:val="009E61D2"/>
    <w:rsid w:val="009E630C"/>
    <w:rsid w:val="009E6320"/>
    <w:rsid w:val="009E63E7"/>
    <w:rsid w:val="009E6675"/>
    <w:rsid w:val="009E6781"/>
    <w:rsid w:val="009E67B6"/>
    <w:rsid w:val="009E692F"/>
    <w:rsid w:val="009E6A1C"/>
    <w:rsid w:val="009E6AAA"/>
    <w:rsid w:val="009E6C7D"/>
    <w:rsid w:val="009E6EDB"/>
    <w:rsid w:val="009E6F3F"/>
    <w:rsid w:val="009E7035"/>
    <w:rsid w:val="009E70E7"/>
    <w:rsid w:val="009E70F8"/>
    <w:rsid w:val="009E75F6"/>
    <w:rsid w:val="009E761B"/>
    <w:rsid w:val="009E7707"/>
    <w:rsid w:val="009E7867"/>
    <w:rsid w:val="009E7904"/>
    <w:rsid w:val="009E7A6B"/>
    <w:rsid w:val="009E7AF8"/>
    <w:rsid w:val="009E7B8F"/>
    <w:rsid w:val="009E7EC2"/>
    <w:rsid w:val="009E7EDC"/>
    <w:rsid w:val="009E7EE5"/>
    <w:rsid w:val="009E7F80"/>
    <w:rsid w:val="009F00CF"/>
    <w:rsid w:val="009F0410"/>
    <w:rsid w:val="009F054B"/>
    <w:rsid w:val="009F0806"/>
    <w:rsid w:val="009F0871"/>
    <w:rsid w:val="009F090D"/>
    <w:rsid w:val="009F0923"/>
    <w:rsid w:val="009F0A08"/>
    <w:rsid w:val="009F0AC1"/>
    <w:rsid w:val="009F0B44"/>
    <w:rsid w:val="009F0BC3"/>
    <w:rsid w:val="009F0C82"/>
    <w:rsid w:val="009F0CAE"/>
    <w:rsid w:val="009F0DBA"/>
    <w:rsid w:val="009F1015"/>
    <w:rsid w:val="009F108F"/>
    <w:rsid w:val="009F1350"/>
    <w:rsid w:val="009F13C9"/>
    <w:rsid w:val="009F1490"/>
    <w:rsid w:val="009F17C1"/>
    <w:rsid w:val="009F185B"/>
    <w:rsid w:val="009F186A"/>
    <w:rsid w:val="009F1951"/>
    <w:rsid w:val="009F1AD4"/>
    <w:rsid w:val="009F1D4E"/>
    <w:rsid w:val="009F1E21"/>
    <w:rsid w:val="009F1E9D"/>
    <w:rsid w:val="009F1ED9"/>
    <w:rsid w:val="009F213E"/>
    <w:rsid w:val="009F2140"/>
    <w:rsid w:val="009F219A"/>
    <w:rsid w:val="009F21E8"/>
    <w:rsid w:val="009F2337"/>
    <w:rsid w:val="009F2403"/>
    <w:rsid w:val="009F25BC"/>
    <w:rsid w:val="009F26D1"/>
    <w:rsid w:val="009F27FD"/>
    <w:rsid w:val="009F285E"/>
    <w:rsid w:val="009F28CB"/>
    <w:rsid w:val="009F2B66"/>
    <w:rsid w:val="009F2B87"/>
    <w:rsid w:val="009F2BC9"/>
    <w:rsid w:val="009F2DB0"/>
    <w:rsid w:val="009F2E10"/>
    <w:rsid w:val="009F2EA5"/>
    <w:rsid w:val="009F328C"/>
    <w:rsid w:val="009F33F5"/>
    <w:rsid w:val="009F3432"/>
    <w:rsid w:val="009F34DB"/>
    <w:rsid w:val="009F351F"/>
    <w:rsid w:val="009F3564"/>
    <w:rsid w:val="009F35C3"/>
    <w:rsid w:val="009F36BD"/>
    <w:rsid w:val="009F3908"/>
    <w:rsid w:val="009F390D"/>
    <w:rsid w:val="009F39FD"/>
    <w:rsid w:val="009F3AA5"/>
    <w:rsid w:val="009F3AD0"/>
    <w:rsid w:val="009F3B85"/>
    <w:rsid w:val="009F3E7E"/>
    <w:rsid w:val="009F3EA4"/>
    <w:rsid w:val="009F3F89"/>
    <w:rsid w:val="009F418F"/>
    <w:rsid w:val="009F41CC"/>
    <w:rsid w:val="009F4210"/>
    <w:rsid w:val="009F4227"/>
    <w:rsid w:val="009F4382"/>
    <w:rsid w:val="009F4465"/>
    <w:rsid w:val="009F4467"/>
    <w:rsid w:val="009F46EA"/>
    <w:rsid w:val="009F47E5"/>
    <w:rsid w:val="009F480E"/>
    <w:rsid w:val="009F49AE"/>
    <w:rsid w:val="009F4A80"/>
    <w:rsid w:val="009F4E23"/>
    <w:rsid w:val="009F4F76"/>
    <w:rsid w:val="009F507D"/>
    <w:rsid w:val="009F5184"/>
    <w:rsid w:val="009F5282"/>
    <w:rsid w:val="009F52D2"/>
    <w:rsid w:val="009F5307"/>
    <w:rsid w:val="009F5799"/>
    <w:rsid w:val="009F57F9"/>
    <w:rsid w:val="009F5969"/>
    <w:rsid w:val="009F5AC5"/>
    <w:rsid w:val="009F5BA0"/>
    <w:rsid w:val="009F5C1A"/>
    <w:rsid w:val="009F5E00"/>
    <w:rsid w:val="009F5E05"/>
    <w:rsid w:val="009F5E96"/>
    <w:rsid w:val="009F6044"/>
    <w:rsid w:val="009F606C"/>
    <w:rsid w:val="009F632C"/>
    <w:rsid w:val="009F638C"/>
    <w:rsid w:val="009F6631"/>
    <w:rsid w:val="009F6746"/>
    <w:rsid w:val="009F6752"/>
    <w:rsid w:val="009F6909"/>
    <w:rsid w:val="009F6941"/>
    <w:rsid w:val="009F69F4"/>
    <w:rsid w:val="009F6C2F"/>
    <w:rsid w:val="009F6E3E"/>
    <w:rsid w:val="009F7086"/>
    <w:rsid w:val="009F7121"/>
    <w:rsid w:val="009F71E3"/>
    <w:rsid w:val="009F74B3"/>
    <w:rsid w:val="009F74D0"/>
    <w:rsid w:val="009F7592"/>
    <w:rsid w:val="009F7616"/>
    <w:rsid w:val="009F767A"/>
    <w:rsid w:val="009F7764"/>
    <w:rsid w:val="009F779E"/>
    <w:rsid w:val="009F788B"/>
    <w:rsid w:val="009F79E7"/>
    <w:rsid w:val="009F7A8E"/>
    <w:rsid w:val="009F7AAC"/>
    <w:rsid w:val="009F7ADF"/>
    <w:rsid w:val="009F7B38"/>
    <w:rsid w:val="009F7B3A"/>
    <w:rsid w:val="009F7C06"/>
    <w:rsid w:val="009F7C0C"/>
    <w:rsid w:val="009F7C1A"/>
    <w:rsid w:val="009F7CD9"/>
    <w:rsid w:val="009F7CF1"/>
    <w:rsid w:val="009F7F2D"/>
    <w:rsid w:val="009F7F34"/>
    <w:rsid w:val="009F7F82"/>
    <w:rsid w:val="00A00065"/>
    <w:rsid w:val="00A001AD"/>
    <w:rsid w:val="00A00265"/>
    <w:rsid w:val="00A002E6"/>
    <w:rsid w:val="00A004A9"/>
    <w:rsid w:val="00A0059C"/>
    <w:rsid w:val="00A00740"/>
    <w:rsid w:val="00A00780"/>
    <w:rsid w:val="00A00806"/>
    <w:rsid w:val="00A008EA"/>
    <w:rsid w:val="00A009E2"/>
    <w:rsid w:val="00A009E8"/>
    <w:rsid w:val="00A00B31"/>
    <w:rsid w:val="00A00B43"/>
    <w:rsid w:val="00A00B45"/>
    <w:rsid w:val="00A00BAD"/>
    <w:rsid w:val="00A00C42"/>
    <w:rsid w:val="00A00C47"/>
    <w:rsid w:val="00A00F74"/>
    <w:rsid w:val="00A00FE5"/>
    <w:rsid w:val="00A010BA"/>
    <w:rsid w:val="00A011EF"/>
    <w:rsid w:val="00A01266"/>
    <w:rsid w:val="00A01373"/>
    <w:rsid w:val="00A0137C"/>
    <w:rsid w:val="00A01435"/>
    <w:rsid w:val="00A014DE"/>
    <w:rsid w:val="00A014E2"/>
    <w:rsid w:val="00A014EA"/>
    <w:rsid w:val="00A015C1"/>
    <w:rsid w:val="00A01664"/>
    <w:rsid w:val="00A01924"/>
    <w:rsid w:val="00A01939"/>
    <w:rsid w:val="00A01954"/>
    <w:rsid w:val="00A01976"/>
    <w:rsid w:val="00A01A7E"/>
    <w:rsid w:val="00A01B23"/>
    <w:rsid w:val="00A01B38"/>
    <w:rsid w:val="00A01C00"/>
    <w:rsid w:val="00A022A2"/>
    <w:rsid w:val="00A023FF"/>
    <w:rsid w:val="00A02606"/>
    <w:rsid w:val="00A029F8"/>
    <w:rsid w:val="00A02A90"/>
    <w:rsid w:val="00A02AA5"/>
    <w:rsid w:val="00A02AB8"/>
    <w:rsid w:val="00A02B37"/>
    <w:rsid w:val="00A02CD3"/>
    <w:rsid w:val="00A02D15"/>
    <w:rsid w:val="00A02D3A"/>
    <w:rsid w:val="00A02DDF"/>
    <w:rsid w:val="00A02E0E"/>
    <w:rsid w:val="00A02E13"/>
    <w:rsid w:val="00A02E5A"/>
    <w:rsid w:val="00A02ED4"/>
    <w:rsid w:val="00A02FC4"/>
    <w:rsid w:val="00A03056"/>
    <w:rsid w:val="00A03096"/>
    <w:rsid w:val="00A0313D"/>
    <w:rsid w:val="00A03272"/>
    <w:rsid w:val="00A033BF"/>
    <w:rsid w:val="00A03484"/>
    <w:rsid w:val="00A035AB"/>
    <w:rsid w:val="00A035DE"/>
    <w:rsid w:val="00A03639"/>
    <w:rsid w:val="00A0369A"/>
    <w:rsid w:val="00A037C7"/>
    <w:rsid w:val="00A03824"/>
    <w:rsid w:val="00A03B52"/>
    <w:rsid w:val="00A03C0A"/>
    <w:rsid w:val="00A03D09"/>
    <w:rsid w:val="00A0400C"/>
    <w:rsid w:val="00A04077"/>
    <w:rsid w:val="00A0415E"/>
    <w:rsid w:val="00A04359"/>
    <w:rsid w:val="00A043A5"/>
    <w:rsid w:val="00A04508"/>
    <w:rsid w:val="00A046CE"/>
    <w:rsid w:val="00A04743"/>
    <w:rsid w:val="00A0475B"/>
    <w:rsid w:val="00A048FD"/>
    <w:rsid w:val="00A04946"/>
    <w:rsid w:val="00A04AB9"/>
    <w:rsid w:val="00A04ABD"/>
    <w:rsid w:val="00A04C50"/>
    <w:rsid w:val="00A04C86"/>
    <w:rsid w:val="00A04C9E"/>
    <w:rsid w:val="00A04E57"/>
    <w:rsid w:val="00A04EFF"/>
    <w:rsid w:val="00A05233"/>
    <w:rsid w:val="00A052C6"/>
    <w:rsid w:val="00A052CE"/>
    <w:rsid w:val="00A05362"/>
    <w:rsid w:val="00A05496"/>
    <w:rsid w:val="00A05536"/>
    <w:rsid w:val="00A055DF"/>
    <w:rsid w:val="00A056C7"/>
    <w:rsid w:val="00A0572A"/>
    <w:rsid w:val="00A057C0"/>
    <w:rsid w:val="00A0581E"/>
    <w:rsid w:val="00A05893"/>
    <w:rsid w:val="00A059D5"/>
    <w:rsid w:val="00A05ACA"/>
    <w:rsid w:val="00A05B0F"/>
    <w:rsid w:val="00A05CBF"/>
    <w:rsid w:val="00A05CE8"/>
    <w:rsid w:val="00A05D8F"/>
    <w:rsid w:val="00A05E7A"/>
    <w:rsid w:val="00A05E88"/>
    <w:rsid w:val="00A05EFD"/>
    <w:rsid w:val="00A061CF"/>
    <w:rsid w:val="00A06527"/>
    <w:rsid w:val="00A066BB"/>
    <w:rsid w:val="00A06AA7"/>
    <w:rsid w:val="00A06AAB"/>
    <w:rsid w:val="00A06CB8"/>
    <w:rsid w:val="00A06D05"/>
    <w:rsid w:val="00A071E4"/>
    <w:rsid w:val="00A072AB"/>
    <w:rsid w:val="00A072D4"/>
    <w:rsid w:val="00A07343"/>
    <w:rsid w:val="00A07372"/>
    <w:rsid w:val="00A074A9"/>
    <w:rsid w:val="00A074CA"/>
    <w:rsid w:val="00A075D2"/>
    <w:rsid w:val="00A075F4"/>
    <w:rsid w:val="00A07692"/>
    <w:rsid w:val="00A076D8"/>
    <w:rsid w:val="00A07754"/>
    <w:rsid w:val="00A07A6E"/>
    <w:rsid w:val="00A07AAA"/>
    <w:rsid w:val="00A07AE5"/>
    <w:rsid w:val="00A07C50"/>
    <w:rsid w:val="00A07CD3"/>
    <w:rsid w:val="00A10023"/>
    <w:rsid w:val="00A1006E"/>
    <w:rsid w:val="00A10070"/>
    <w:rsid w:val="00A10403"/>
    <w:rsid w:val="00A1046B"/>
    <w:rsid w:val="00A10556"/>
    <w:rsid w:val="00A1088C"/>
    <w:rsid w:val="00A108AD"/>
    <w:rsid w:val="00A108C7"/>
    <w:rsid w:val="00A109B3"/>
    <w:rsid w:val="00A109E6"/>
    <w:rsid w:val="00A10BE6"/>
    <w:rsid w:val="00A10C16"/>
    <w:rsid w:val="00A10DFF"/>
    <w:rsid w:val="00A10F97"/>
    <w:rsid w:val="00A110BB"/>
    <w:rsid w:val="00A11141"/>
    <w:rsid w:val="00A1128C"/>
    <w:rsid w:val="00A112B4"/>
    <w:rsid w:val="00A11403"/>
    <w:rsid w:val="00A115C9"/>
    <w:rsid w:val="00A115D0"/>
    <w:rsid w:val="00A115E1"/>
    <w:rsid w:val="00A116CE"/>
    <w:rsid w:val="00A119BF"/>
    <w:rsid w:val="00A11B12"/>
    <w:rsid w:val="00A11BD4"/>
    <w:rsid w:val="00A11C91"/>
    <w:rsid w:val="00A11D2E"/>
    <w:rsid w:val="00A11D43"/>
    <w:rsid w:val="00A11D49"/>
    <w:rsid w:val="00A11DED"/>
    <w:rsid w:val="00A11EDE"/>
    <w:rsid w:val="00A11EF6"/>
    <w:rsid w:val="00A11F1A"/>
    <w:rsid w:val="00A12112"/>
    <w:rsid w:val="00A1241C"/>
    <w:rsid w:val="00A1247A"/>
    <w:rsid w:val="00A12638"/>
    <w:rsid w:val="00A12715"/>
    <w:rsid w:val="00A12751"/>
    <w:rsid w:val="00A12926"/>
    <w:rsid w:val="00A1293D"/>
    <w:rsid w:val="00A12985"/>
    <w:rsid w:val="00A1299D"/>
    <w:rsid w:val="00A12EAE"/>
    <w:rsid w:val="00A12FB8"/>
    <w:rsid w:val="00A13023"/>
    <w:rsid w:val="00A1302C"/>
    <w:rsid w:val="00A133F2"/>
    <w:rsid w:val="00A1357E"/>
    <w:rsid w:val="00A13849"/>
    <w:rsid w:val="00A13894"/>
    <w:rsid w:val="00A13963"/>
    <w:rsid w:val="00A1397D"/>
    <w:rsid w:val="00A139A3"/>
    <w:rsid w:val="00A139F9"/>
    <w:rsid w:val="00A13A02"/>
    <w:rsid w:val="00A13A87"/>
    <w:rsid w:val="00A13BFF"/>
    <w:rsid w:val="00A13DEB"/>
    <w:rsid w:val="00A13EB6"/>
    <w:rsid w:val="00A1434A"/>
    <w:rsid w:val="00A143CB"/>
    <w:rsid w:val="00A14534"/>
    <w:rsid w:val="00A14563"/>
    <w:rsid w:val="00A145B6"/>
    <w:rsid w:val="00A1464F"/>
    <w:rsid w:val="00A1483A"/>
    <w:rsid w:val="00A1484D"/>
    <w:rsid w:val="00A14932"/>
    <w:rsid w:val="00A14944"/>
    <w:rsid w:val="00A14A08"/>
    <w:rsid w:val="00A14B0B"/>
    <w:rsid w:val="00A14B53"/>
    <w:rsid w:val="00A14C35"/>
    <w:rsid w:val="00A14CC7"/>
    <w:rsid w:val="00A14DE8"/>
    <w:rsid w:val="00A14E64"/>
    <w:rsid w:val="00A14E9C"/>
    <w:rsid w:val="00A1509D"/>
    <w:rsid w:val="00A151BB"/>
    <w:rsid w:val="00A152E1"/>
    <w:rsid w:val="00A15480"/>
    <w:rsid w:val="00A156E5"/>
    <w:rsid w:val="00A15B14"/>
    <w:rsid w:val="00A15BEA"/>
    <w:rsid w:val="00A15BF0"/>
    <w:rsid w:val="00A15C2C"/>
    <w:rsid w:val="00A15CD0"/>
    <w:rsid w:val="00A15D32"/>
    <w:rsid w:val="00A15E90"/>
    <w:rsid w:val="00A15EB1"/>
    <w:rsid w:val="00A1616C"/>
    <w:rsid w:val="00A1627C"/>
    <w:rsid w:val="00A162F0"/>
    <w:rsid w:val="00A164E3"/>
    <w:rsid w:val="00A16506"/>
    <w:rsid w:val="00A16680"/>
    <w:rsid w:val="00A16736"/>
    <w:rsid w:val="00A1675C"/>
    <w:rsid w:val="00A168CA"/>
    <w:rsid w:val="00A169B2"/>
    <w:rsid w:val="00A16C20"/>
    <w:rsid w:val="00A16C48"/>
    <w:rsid w:val="00A16C4C"/>
    <w:rsid w:val="00A16CB2"/>
    <w:rsid w:val="00A16E8D"/>
    <w:rsid w:val="00A16EC7"/>
    <w:rsid w:val="00A16FA7"/>
    <w:rsid w:val="00A17096"/>
    <w:rsid w:val="00A171CE"/>
    <w:rsid w:val="00A1723F"/>
    <w:rsid w:val="00A1727D"/>
    <w:rsid w:val="00A17414"/>
    <w:rsid w:val="00A17780"/>
    <w:rsid w:val="00A17933"/>
    <w:rsid w:val="00A17941"/>
    <w:rsid w:val="00A1797A"/>
    <w:rsid w:val="00A17A6C"/>
    <w:rsid w:val="00A17ADF"/>
    <w:rsid w:val="00A17AF8"/>
    <w:rsid w:val="00A17B70"/>
    <w:rsid w:val="00A17C0D"/>
    <w:rsid w:val="00A17C57"/>
    <w:rsid w:val="00A17CB7"/>
    <w:rsid w:val="00A17E5D"/>
    <w:rsid w:val="00A17FE4"/>
    <w:rsid w:val="00A20011"/>
    <w:rsid w:val="00A20191"/>
    <w:rsid w:val="00A20443"/>
    <w:rsid w:val="00A20463"/>
    <w:rsid w:val="00A204E0"/>
    <w:rsid w:val="00A20666"/>
    <w:rsid w:val="00A207E3"/>
    <w:rsid w:val="00A208C6"/>
    <w:rsid w:val="00A208FF"/>
    <w:rsid w:val="00A20903"/>
    <w:rsid w:val="00A20924"/>
    <w:rsid w:val="00A20932"/>
    <w:rsid w:val="00A209B2"/>
    <w:rsid w:val="00A20A1B"/>
    <w:rsid w:val="00A20B78"/>
    <w:rsid w:val="00A20DF8"/>
    <w:rsid w:val="00A20EB1"/>
    <w:rsid w:val="00A20EE2"/>
    <w:rsid w:val="00A20F05"/>
    <w:rsid w:val="00A212A4"/>
    <w:rsid w:val="00A21404"/>
    <w:rsid w:val="00A215A5"/>
    <w:rsid w:val="00A217B9"/>
    <w:rsid w:val="00A217DC"/>
    <w:rsid w:val="00A21812"/>
    <w:rsid w:val="00A21970"/>
    <w:rsid w:val="00A21993"/>
    <w:rsid w:val="00A21C21"/>
    <w:rsid w:val="00A21C7E"/>
    <w:rsid w:val="00A21CD7"/>
    <w:rsid w:val="00A21D40"/>
    <w:rsid w:val="00A21DA4"/>
    <w:rsid w:val="00A21E55"/>
    <w:rsid w:val="00A21E92"/>
    <w:rsid w:val="00A21F13"/>
    <w:rsid w:val="00A21F4E"/>
    <w:rsid w:val="00A22107"/>
    <w:rsid w:val="00A2226D"/>
    <w:rsid w:val="00A2229B"/>
    <w:rsid w:val="00A22372"/>
    <w:rsid w:val="00A22476"/>
    <w:rsid w:val="00A22695"/>
    <w:rsid w:val="00A226DC"/>
    <w:rsid w:val="00A227BF"/>
    <w:rsid w:val="00A22813"/>
    <w:rsid w:val="00A229A1"/>
    <w:rsid w:val="00A22A1D"/>
    <w:rsid w:val="00A22A39"/>
    <w:rsid w:val="00A22C3D"/>
    <w:rsid w:val="00A22D5B"/>
    <w:rsid w:val="00A22D70"/>
    <w:rsid w:val="00A22E50"/>
    <w:rsid w:val="00A22FC1"/>
    <w:rsid w:val="00A22FFD"/>
    <w:rsid w:val="00A23058"/>
    <w:rsid w:val="00A231AE"/>
    <w:rsid w:val="00A23238"/>
    <w:rsid w:val="00A23305"/>
    <w:rsid w:val="00A23551"/>
    <w:rsid w:val="00A23583"/>
    <w:rsid w:val="00A236FC"/>
    <w:rsid w:val="00A23763"/>
    <w:rsid w:val="00A237BB"/>
    <w:rsid w:val="00A238B8"/>
    <w:rsid w:val="00A238F4"/>
    <w:rsid w:val="00A2392B"/>
    <w:rsid w:val="00A23961"/>
    <w:rsid w:val="00A239E8"/>
    <w:rsid w:val="00A23B4C"/>
    <w:rsid w:val="00A23C51"/>
    <w:rsid w:val="00A23C9D"/>
    <w:rsid w:val="00A23CEB"/>
    <w:rsid w:val="00A23D82"/>
    <w:rsid w:val="00A23DAD"/>
    <w:rsid w:val="00A23E82"/>
    <w:rsid w:val="00A23E92"/>
    <w:rsid w:val="00A23EC8"/>
    <w:rsid w:val="00A23FF5"/>
    <w:rsid w:val="00A24024"/>
    <w:rsid w:val="00A2408F"/>
    <w:rsid w:val="00A24173"/>
    <w:rsid w:val="00A2454B"/>
    <w:rsid w:val="00A245CC"/>
    <w:rsid w:val="00A246E1"/>
    <w:rsid w:val="00A249A7"/>
    <w:rsid w:val="00A24A0D"/>
    <w:rsid w:val="00A24A6C"/>
    <w:rsid w:val="00A24B08"/>
    <w:rsid w:val="00A24C18"/>
    <w:rsid w:val="00A24C74"/>
    <w:rsid w:val="00A24E1F"/>
    <w:rsid w:val="00A24EC5"/>
    <w:rsid w:val="00A25496"/>
    <w:rsid w:val="00A254F6"/>
    <w:rsid w:val="00A25637"/>
    <w:rsid w:val="00A25765"/>
    <w:rsid w:val="00A257A6"/>
    <w:rsid w:val="00A259EA"/>
    <w:rsid w:val="00A25A48"/>
    <w:rsid w:val="00A25B31"/>
    <w:rsid w:val="00A25CBB"/>
    <w:rsid w:val="00A25D14"/>
    <w:rsid w:val="00A26041"/>
    <w:rsid w:val="00A26214"/>
    <w:rsid w:val="00A262AC"/>
    <w:rsid w:val="00A2652A"/>
    <w:rsid w:val="00A265A7"/>
    <w:rsid w:val="00A265EB"/>
    <w:rsid w:val="00A26799"/>
    <w:rsid w:val="00A269D2"/>
    <w:rsid w:val="00A269F4"/>
    <w:rsid w:val="00A26B0D"/>
    <w:rsid w:val="00A26D34"/>
    <w:rsid w:val="00A26F7E"/>
    <w:rsid w:val="00A27032"/>
    <w:rsid w:val="00A2703E"/>
    <w:rsid w:val="00A27393"/>
    <w:rsid w:val="00A275C3"/>
    <w:rsid w:val="00A27754"/>
    <w:rsid w:val="00A27A7B"/>
    <w:rsid w:val="00A27AE5"/>
    <w:rsid w:val="00A27B42"/>
    <w:rsid w:val="00A27C29"/>
    <w:rsid w:val="00A27DD5"/>
    <w:rsid w:val="00A27EC4"/>
    <w:rsid w:val="00A27FBE"/>
    <w:rsid w:val="00A30563"/>
    <w:rsid w:val="00A30699"/>
    <w:rsid w:val="00A307AD"/>
    <w:rsid w:val="00A308FF"/>
    <w:rsid w:val="00A30A7D"/>
    <w:rsid w:val="00A30BCC"/>
    <w:rsid w:val="00A30C25"/>
    <w:rsid w:val="00A30C2A"/>
    <w:rsid w:val="00A30D30"/>
    <w:rsid w:val="00A30D32"/>
    <w:rsid w:val="00A30D6A"/>
    <w:rsid w:val="00A30DAB"/>
    <w:rsid w:val="00A31028"/>
    <w:rsid w:val="00A31105"/>
    <w:rsid w:val="00A3120B"/>
    <w:rsid w:val="00A3126E"/>
    <w:rsid w:val="00A312E3"/>
    <w:rsid w:val="00A31401"/>
    <w:rsid w:val="00A314E8"/>
    <w:rsid w:val="00A31567"/>
    <w:rsid w:val="00A31657"/>
    <w:rsid w:val="00A31699"/>
    <w:rsid w:val="00A316B1"/>
    <w:rsid w:val="00A31720"/>
    <w:rsid w:val="00A317BB"/>
    <w:rsid w:val="00A317E9"/>
    <w:rsid w:val="00A318E4"/>
    <w:rsid w:val="00A3194F"/>
    <w:rsid w:val="00A319A8"/>
    <w:rsid w:val="00A31A6D"/>
    <w:rsid w:val="00A31AA4"/>
    <w:rsid w:val="00A31B5F"/>
    <w:rsid w:val="00A31BBB"/>
    <w:rsid w:val="00A31EC0"/>
    <w:rsid w:val="00A31F62"/>
    <w:rsid w:val="00A31F8A"/>
    <w:rsid w:val="00A31F90"/>
    <w:rsid w:val="00A31F92"/>
    <w:rsid w:val="00A320FB"/>
    <w:rsid w:val="00A32148"/>
    <w:rsid w:val="00A32415"/>
    <w:rsid w:val="00A32484"/>
    <w:rsid w:val="00A3274E"/>
    <w:rsid w:val="00A32A07"/>
    <w:rsid w:val="00A32AB2"/>
    <w:rsid w:val="00A32CD7"/>
    <w:rsid w:val="00A32D05"/>
    <w:rsid w:val="00A32DD0"/>
    <w:rsid w:val="00A32E53"/>
    <w:rsid w:val="00A32F35"/>
    <w:rsid w:val="00A32F91"/>
    <w:rsid w:val="00A330E5"/>
    <w:rsid w:val="00A330FB"/>
    <w:rsid w:val="00A3315F"/>
    <w:rsid w:val="00A3329E"/>
    <w:rsid w:val="00A3354C"/>
    <w:rsid w:val="00A33601"/>
    <w:rsid w:val="00A3378D"/>
    <w:rsid w:val="00A33B0C"/>
    <w:rsid w:val="00A33B8F"/>
    <w:rsid w:val="00A33B9F"/>
    <w:rsid w:val="00A33BC8"/>
    <w:rsid w:val="00A33C45"/>
    <w:rsid w:val="00A33D08"/>
    <w:rsid w:val="00A33DBA"/>
    <w:rsid w:val="00A33DBD"/>
    <w:rsid w:val="00A33DE0"/>
    <w:rsid w:val="00A33EAF"/>
    <w:rsid w:val="00A340A7"/>
    <w:rsid w:val="00A340FC"/>
    <w:rsid w:val="00A3420B"/>
    <w:rsid w:val="00A3439E"/>
    <w:rsid w:val="00A343F9"/>
    <w:rsid w:val="00A345D9"/>
    <w:rsid w:val="00A3462E"/>
    <w:rsid w:val="00A34636"/>
    <w:rsid w:val="00A346FB"/>
    <w:rsid w:val="00A34733"/>
    <w:rsid w:val="00A348A9"/>
    <w:rsid w:val="00A34A06"/>
    <w:rsid w:val="00A34A5F"/>
    <w:rsid w:val="00A34A7B"/>
    <w:rsid w:val="00A34C6A"/>
    <w:rsid w:val="00A34D68"/>
    <w:rsid w:val="00A34E49"/>
    <w:rsid w:val="00A34E71"/>
    <w:rsid w:val="00A34EFD"/>
    <w:rsid w:val="00A35138"/>
    <w:rsid w:val="00A3516D"/>
    <w:rsid w:val="00A352C3"/>
    <w:rsid w:val="00A35454"/>
    <w:rsid w:val="00A354D4"/>
    <w:rsid w:val="00A354DA"/>
    <w:rsid w:val="00A355A9"/>
    <w:rsid w:val="00A355BB"/>
    <w:rsid w:val="00A356E7"/>
    <w:rsid w:val="00A35787"/>
    <w:rsid w:val="00A35A5C"/>
    <w:rsid w:val="00A35BFB"/>
    <w:rsid w:val="00A35C59"/>
    <w:rsid w:val="00A35CB5"/>
    <w:rsid w:val="00A35D97"/>
    <w:rsid w:val="00A35DEE"/>
    <w:rsid w:val="00A35FBD"/>
    <w:rsid w:val="00A35FDE"/>
    <w:rsid w:val="00A35FEC"/>
    <w:rsid w:val="00A3604F"/>
    <w:rsid w:val="00A36202"/>
    <w:rsid w:val="00A36219"/>
    <w:rsid w:val="00A36429"/>
    <w:rsid w:val="00A364E6"/>
    <w:rsid w:val="00A365D9"/>
    <w:rsid w:val="00A3674F"/>
    <w:rsid w:val="00A367A1"/>
    <w:rsid w:val="00A3686B"/>
    <w:rsid w:val="00A36922"/>
    <w:rsid w:val="00A36930"/>
    <w:rsid w:val="00A3695B"/>
    <w:rsid w:val="00A36A37"/>
    <w:rsid w:val="00A36A3F"/>
    <w:rsid w:val="00A36C0D"/>
    <w:rsid w:val="00A36CC6"/>
    <w:rsid w:val="00A36D45"/>
    <w:rsid w:val="00A36E10"/>
    <w:rsid w:val="00A36ED7"/>
    <w:rsid w:val="00A36EFE"/>
    <w:rsid w:val="00A36FCE"/>
    <w:rsid w:val="00A370E7"/>
    <w:rsid w:val="00A37105"/>
    <w:rsid w:val="00A37169"/>
    <w:rsid w:val="00A37252"/>
    <w:rsid w:val="00A372BF"/>
    <w:rsid w:val="00A3735A"/>
    <w:rsid w:val="00A373D6"/>
    <w:rsid w:val="00A37525"/>
    <w:rsid w:val="00A37526"/>
    <w:rsid w:val="00A375AD"/>
    <w:rsid w:val="00A375CC"/>
    <w:rsid w:val="00A3767F"/>
    <w:rsid w:val="00A376AA"/>
    <w:rsid w:val="00A376BE"/>
    <w:rsid w:val="00A3771B"/>
    <w:rsid w:val="00A37762"/>
    <w:rsid w:val="00A37790"/>
    <w:rsid w:val="00A37A5D"/>
    <w:rsid w:val="00A37B38"/>
    <w:rsid w:val="00A37B71"/>
    <w:rsid w:val="00A37D3F"/>
    <w:rsid w:val="00A37DA7"/>
    <w:rsid w:val="00A37F5B"/>
    <w:rsid w:val="00A400AF"/>
    <w:rsid w:val="00A4030D"/>
    <w:rsid w:val="00A40343"/>
    <w:rsid w:val="00A403E1"/>
    <w:rsid w:val="00A4045C"/>
    <w:rsid w:val="00A404C9"/>
    <w:rsid w:val="00A4057E"/>
    <w:rsid w:val="00A405FF"/>
    <w:rsid w:val="00A406FD"/>
    <w:rsid w:val="00A4082D"/>
    <w:rsid w:val="00A40A19"/>
    <w:rsid w:val="00A40B7B"/>
    <w:rsid w:val="00A40D28"/>
    <w:rsid w:val="00A40EE4"/>
    <w:rsid w:val="00A40F7C"/>
    <w:rsid w:val="00A41110"/>
    <w:rsid w:val="00A41175"/>
    <w:rsid w:val="00A412EE"/>
    <w:rsid w:val="00A413EA"/>
    <w:rsid w:val="00A41447"/>
    <w:rsid w:val="00A41474"/>
    <w:rsid w:val="00A414D6"/>
    <w:rsid w:val="00A4162A"/>
    <w:rsid w:val="00A4167F"/>
    <w:rsid w:val="00A417F8"/>
    <w:rsid w:val="00A419EE"/>
    <w:rsid w:val="00A41A85"/>
    <w:rsid w:val="00A41B92"/>
    <w:rsid w:val="00A41D6D"/>
    <w:rsid w:val="00A41E2E"/>
    <w:rsid w:val="00A42054"/>
    <w:rsid w:val="00A42181"/>
    <w:rsid w:val="00A4220D"/>
    <w:rsid w:val="00A42249"/>
    <w:rsid w:val="00A4228A"/>
    <w:rsid w:val="00A4228E"/>
    <w:rsid w:val="00A4242C"/>
    <w:rsid w:val="00A42485"/>
    <w:rsid w:val="00A4255C"/>
    <w:rsid w:val="00A42595"/>
    <w:rsid w:val="00A425EA"/>
    <w:rsid w:val="00A4263B"/>
    <w:rsid w:val="00A42644"/>
    <w:rsid w:val="00A426DC"/>
    <w:rsid w:val="00A4274F"/>
    <w:rsid w:val="00A427AC"/>
    <w:rsid w:val="00A427CD"/>
    <w:rsid w:val="00A42843"/>
    <w:rsid w:val="00A429B5"/>
    <w:rsid w:val="00A429C6"/>
    <w:rsid w:val="00A42A21"/>
    <w:rsid w:val="00A42A6E"/>
    <w:rsid w:val="00A42A9F"/>
    <w:rsid w:val="00A42D1D"/>
    <w:rsid w:val="00A42D24"/>
    <w:rsid w:val="00A42D4E"/>
    <w:rsid w:val="00A42E57"/>
    <w:rsid w:val="00A42E58"/>
    <w:rsid w:val="00A42F1B"/>
    <w:rsid w:val="00A43042"/>
    <w:rsid w:val="00A43154"/>
    <w:rsid w:val="00A432B3"/>
    <w:rsid w:val="00A434F9"/>
    <w:rsid w:val="00A43537"/>
    <w:rsid w:val="00A43629"/>
    <w:rsid w:val="00A43865"/>
    <w:rsid w:val="00A43A88"/>
    <w:rsid w:val="00A43B59"/>
    <w:rsid w:val="00A43C20"/>
    <w:rsid w:val="00A43CB6"/>
    <w:rsid w:val="00A43CCD"/>
    <w:rsid w:val="00A43DD5"/>
    <w:rsid w:val="00A43E46"/>
    <w:rsid w:val="00A43E6B"/>
    <w:rsid w:val="00A43EB5"/>
    <w:rsid w:val="00A43F60"/>
    <w:rsid w:val="00A441C4"/>
    <w:rsid w:val="00A441DB"/>
    <w:rsid w:val="00A4422A"/>
    <w:rsid w:val="00A44231"/>
    <w:rsid w:val="00A44296"/>
    <w:rsid w:val="00A44422"/>
    <w:rsid w:val="00A44457"/>
    <w:rsid w:val="00A44530"/>
    <w:rsid w:val="00A445A1"/>
    <w:rsid w:val="00A44752"/>
    <w:rsid w:val="00A447AE"/>
    <w:rsid w:val="00A4486D"/>
    <w:rsid w:val="00A44A1A"/>
    <w:rsid w:val="00A44AD1"/>
    <w:rsid w:val="00A44AFD"/>
    <w:rsid w:val="00A44B18"/>
    <w:rsid w:val="00A44B55"/>
    <w:rsid w:val="00A44EBE"/>
    <w:rsid w:val="00A44ED6"/>
    <w:rsid w:val="00A44F3E"/>
    <w:rsid w:val="00A44F83"/>
    <w:rsid w:val="00A45119"/>
    <w:rsid w:val="00A4518A"/>
    <w:rsid w:val="00A4518B"/>
    <w:rsid w:val="00A451DD"/>
    <w:rsid w:val="00A45308"/>
    <w:rsid w:val="00A4532A"/>
    <w:rsid w:val="00A4533C"/>
    <w:rsid w:val="00A453B0"/>
    <w:rsid w:val="00A456C3"/>
    <w:rsid w:val="00A4570C"/>
    <w:rsid w:val="00A457AE"/>
    <w:rsid w:val="00A458D4"/>
    <w:rsid w:val="00A45964"/>
    <w:rsid w:val="00A4596F"/>
    <w:rsid w:val="00A45986"/>
    <w:rsid w:val="00A459B2"/>
    <w:rsid w:val="00A45A1C"/>
    <w:rsid w:val="00A45C82"/>
    <w:rsid w:val="00A45D13"/>
    <w:rsid w:val="00A45F05"/>
    <w:rsid w:val="00A460AE"/>
    <w:rsid w:val="00A46122"/>
    <w:rsid w:val="00A461D6"/>
    <w:rsid w:val="00A462B4"/>
    <w:rsid w:val="00A465D9"/>
    <w:rsid w:val="00A46911"/>
    <w:rsid w:val="00A46A19"/>
    <w:rsid w:val="00A46A6D"/>
    <w:rsid w:val="00A46A83"/>
    <w:rsid w:val="00A46B07"/>
    <w:rsid w:val="00A46CD3"/>
    <w:rsid w:val="00A46D92"/>
    <w:rsid w:val="00A46DDD"/>
    <w:rsid w:val="00A470E3"/>
    <w:rsid w:val="00A47187"/>
    <w:rsid w:val="00A471C0"/>
    <w:rsid w:val="00A4723B"/>
    <w:rsid w:val="00A47257"/>
    <w:rsid w:val="00A472B1"/>
    <w:rsid w:val="00A472B7"/>
    <w:rsid w:val="00A472DF"/>
    <w:rsid w:val="00A4739A"/>
    <w:rsid w:val="00A4739B"/>
    <w:rsid w:val="00A473F0"/>
    <w:rsid w:val="00A47410"/>
    <w:rsid w:val="00A474A6"/>
    <w:rsid w:val="00A475B7"/>
    <w:rsid w:val="00A47640"/>
    <w:rsid w:val="00A4781A"/>
    <w:rsid w:val="00A47897"/>
    <w:rsid w:val="00A478B7"/>
    <w:rsid w:val="00A4795D"/>
    <w:rsid w:val="00A47B04"/>
    <w:rsid w:val="00A47B88"/>
    <w:rsid w:val="00A47BC9"/>
    <w:rsid w:val="00A47C71"/>
    <w:rsid w:val="00A47DA1"/>
    <w:rsid w:val="00A5000D"/>
    <w:rsid w:val="00A500AE"/>
    <w:rsid w:val="00A5014D"/>
    <w:rsid w:val="00A50507"/>
    <w:rsid w:val="00A5082D"/>
    <w:rsid w:val="00A50985"/>
    <w:rsid w:val="00A50B14"/>
    <w:rsid w:val="00A50EB8"/>
    <w:rsid w:val="00A50EDE"/>
    <w:rsid w:val="00A50F3E"/>
    <w:rsid w:val="00A51190"/>
    <w:rsid w:val="00A513D1"/>
    <w:rsid w:val="00A51417"/>
    <w:rsid w:val="00A514B4"/>
    <w:rsid w:val="00A5151E"/>
    <w:rsid w:val="00A5159D"/>
    <w:rsid w:val="00A51605"/>
    <w:rsid w:val="00A516F3"/>
    <w:rsid w:val="00A519B3"/>
    <w:rsid w:val="00A51C94"/>
    <w:rsid w:val="00A51DB7"/>
    <w:rsid w:val="00A51F66"/>
    <w:rsid w:val="00A51FBF"/>
    <w:rsid w:val="00A5204E"/>
    <w:rsid w:val="00A52093"/>
    <w:rsid w:val="00A520A6"/>
    <w:rsid w:val="00A52273"/>
    <w:rsid w:val="00A523AC"/>
    <w:rsid w:val="00A523B5"/>
    <w:rsid w:val="00A52433"/>
    <w:rsid w:val="00A52493"/>
    <w:rsid w:val="00A52576"/>
    <w:rsid w:val="00A5288E"/>
    <w:rsid w:val="00A529D8"/>
    <w:rsid w:val="00A529E9"/>
    <w:rsid w:val="00A52A5A"/>
    <w:rsid w:val="00A52ABD"/>
    <w:rsid w:val="00A52B70"/>
    <w:rsid w:val="00A52BCE"/>
    <w:rsid w:val="00A52CA3"/>
    <w:rsid w:val="00A52DB8"/>
    <w:rsid w:val="00A52F2B"/>
    <w:rsid w:val="00A5304F"/>
    <w:rsid w:val="00A5320A"/>
    <w:rsid w:val="00A5325B"/>
    <w:rsid w:val="00A532F3"/>
    <w:rsid w:val="00A5364E"/>
    <w:rsid w:val="00A53661"/>
    <w:rsid w:val="00A53679"/>
    <w:rsid w:val="00A5375E"/>
    <w:rsid w:val="00A53893"/>
    <w:rsid w:val="00A53908"/>
    <w:rsid w:val="00A539C1"/>
    <w:rsid w:val="00A53A12"/>
    <w:rsid w:val="00A53C48"/>
    <w:rsid w:val="00A53C70"/>
    <w:rsid w:val="00A53CFB"/>
    <w:rsid w:val="00A53E93"/>
    <w:rsid w:val="00A53EF7"/>
    <w:rsid w:val="00A53F23"/>
    <w:rsid w:val="00A53F5D"/>
    <w:rsid w:val="00A542C4"/>
    <w:rsid w:val="00A542DB"/>
    <w:rsid w:val="00A542F1"/>
    <w:rsid w:val="00A54407"/>
    <w:rsid w:val="00A544EA"/>
    <w:rsid w:val="00A54506"/>
    <w:rsid w:val="00A545B7"/>
    <w:rsid w:val="00A545F9"/>
    <w:rsid w:val="00A5463D"/>
    <w:rsid w:val="00A546BC"/>
    <w:rsid w:val="00A547AD"/>
    <w:rsid w:val="00A547EE"/>
    <w:rsid w:val="00A548D5"/>
    <w:rsid w:val="00A54A32"/>
    <w:rsid w:val="00A54A6E"/>
    <w:rsid w:val="00A54C50"/>
    <w:rsid w:val="00A54C84"/>
    <w:rsid w:val="00A54CC5"/>
    <w:rsid w:val="00A54DDE"/>
    <w:rsid w:val="00A54EC9"/>
    <w:rsid w:val="00A550D6"/>
    <w:rsid w:val="00A550F0"/>
    <w:rsid w:val="00A551A1"/>
    <w:rsid w:val="00A5527E"/>
    <w:rsid w:val="00A552E0"/>
    <w:rsid w:val="00A552E2"/>
    <w:rsid w:val="00A5536E"/>
    <w:rsid w:val="00A5537A"/>
    <w:rsid w:val="00A55429"/>
    <w:rsid w:val="00A55431"/>
    <w:rsid w:val="00A5545D"/>
    <w:rsid w:val="00A554B7"/>
    <w:rsid w:val="00A55575"/>
    <w:rsid w:val="00A555D9"/>
    <w:rsid w:val="00A55616"/>
    <w:rsid w:val="00A556DD"/>
    <w:rsid w:val="00A557F0"/>
    <w:rsid w:val="00A55881"/>
    <w:rsid w:val="00A558AC"/>
    <w:rsid w:val="00A55989"/>
    <w:rsid w:val="00A55AAA"/>
    <w:rsid w:val="00A55BF0"/>
    <w:rsid w:val="00A55CC4"/>
    <w:rsid w:val="00A55E4E"/>
    <w:rsid w:val="00A56365"/>
    <w:rsid w:val="00A56388"/>
    <w:rsid w:val="00A563EB"/>
    <w:rsid w:val="00A56500"/>
    <w:rsid w:val="00A56762"/>
    <w:rsid w:val="00A5690B"/>
    <w:rsid w:val="00A5693B"/>
    <w:rsid w:val="00A5694A"/>
    <w:rsid w:val="00A5695F"/>
    <w:rsid w:val="00A56AE8"/>
    <w:rsid w:val="00A56B6E"/>
    <w:rsid w:val="00A56C99"/>
    <w:rsid w:val="00A56F08"/>
    <w:rsid w:val="00A56F09"/>
    <w:rsid w:val="00A5714B"/>
    <w:rsid w:val="00A5716B"/>
    <w:rsid w:val="00A5730C"/>
    <w:rsid w:val="00A5752E"/>
    <w:rsid w:val="00A57564"/>
    <w:rsid w:val="00A575C0"/>
    <w:rsid w:val="00A576B1"/>
    <w:rsid w:val="00A5779F"/>
    <w:rsid w:val="00A577DF"/>
    <w:rsid w:val="00A5796C"/>
    <w:rsid w:val="00A579DF"/>
    <w:rsid w:val="00A57A45"/>
    <w:rsid w:val="00A57B63"/>
    <w:rsid w:val="00A57B78"/>
    <w:rsid w:val="00A57B86"/>
    <w:rsid w:val="00A57DD1"/>
    <w:rsid w:val="00A57E16"/>
    <w:rsid w:val="00A57ECA"/>
    <w:rsid w:val="00A60182"/>
    <w:rsid w:val="00A60234"/>
    <w:rsid w:val="00A60289"/>
    <w:rsid w:val="00A602C7"/>
    <w:rsid w:val="00A60311"/>
    <w:rsid w:val="00A60634"/>
    <w:rsid w:val="00A60680"/>
    <w:rsid w:val="00A607C6"/>
    <w:rsid w:val="00A60862"/>
    <w:rsid w:val="00A60B75"/>
    <w:rsid w:val="00A60BD3"/>
    <w:rsid w:val="00A60E87"/>
    <w:rsid w:val="00A60EB0"/>
    <w:rsid w:val="00A61027"/>
    <w:rsid w:val="00A61199"/>
    <w:rsid w:val="00A611AB"/>
    <w:rsid w:val="00A611E1"/>
    <w:rsid w:val="00A61233"/>
    <w:rsid w:val="00A6135F"/>
    <w:rsid w:val="00A614BB"/>
    <w:rsid w:val="00A61638"/>
    <w:rsid w:val="00A61644"/>
    <w:rsid w:val="00A616F3"/>
    <w:rsid w:val="00A6196F"/>
    <w:rsid w:val="00A61A14"/>
    <w:rsid w:val="00A61AB5"/>
    <w:rsid w:val="00A61BB3"/>
    <w:rsid w:val="00A61BCA"/>
    <w:rsid w:val="00A61F82"/>
    <w:rsid w:val="00A6203A"/>
    <w:rsid w:val="00A62061"/>
    <w:rsid w:val="00A623BE"/>
    <w:rsid w:val="00A623D9"/>
    <w:rsid w:val="00A626F2"/>
    <w:rsid w:val="00A62991"/>
    <w:rsid w:val="00A629A0"/>
    <w:rsid w:val="00A62B52"/>
    <w:rsid w:val="00A62C5F"/>
    <w:rsid w:val="00A62CD5"/>
    <w:rsid w:val="00A62D9D"/>
    <w:rsid w:val="00A62E7C"/>
    <w:rsid w:val="00A62EC1"/>
    <w:rsid w:val="00A62F7B"/>
    <w:rsid w:val="00A6306E"/>
    <w:rsid w:val="00A6314C"/>
    <w:rsid w:val="00A6315E"/>
    <w:rsid w:val="00A6316E"/>
    <w:rsid w:val="00A63172"/>
    <w:rsid w:val="00A63216"/>
    <w:rsid w:val="00A632E7"/>
    <w:rsid w:val="00A63363"/>
    <w:rsid w:val="00A6337D"/>
    <w:rsid w:val="00A6352C"/>
    <w:rsid w:val="00A6357E"/>
    <w:rsid w:val="00A635BE"/>
    <w:rsid w:val="00A6364B"/>
    <w:rsid w:val="00A63780"/>
    <w:rsid w:val="00A637F9"/>
    <w:rsid w:val="00A6399B"/>
    <w:rsid w:val="00A63A7D"/>
    <w:rsid w:val="00A63B33"/>
    <w:rsid w:val="00A63DA4"/>
    <w:rsid w:val="00A63DCF"/>
    <w:rsid w:val="00A63EB7"/>
    <w:rsid w:val="00A63F47"/>
    <w:rsid w:val="00A63F99"/>
    <w:rsid w:val="00A640B0"/>
    <w:rsid w:val="00A640DE"/>
    <w:rsid w:val="00A64250"/>
    <w:rsid w:val="00A643C5"/>
    <w:rsid w:val="00A6445A"/>
    <w:rsid w:val="00A64474"/>
    <w:rsid w:val="00A6460E"/>
    <w:rsid w:val="00A64661"/>
    <w:rsid w:val="00A64690"/>
    <w:rsid w:val="00A647ED"/>
    <w:rsid w:val="00A64D2E"/>
    <w:rsid w:val="00A64D3A"/>
    <w:rsid w:val="00A64D54"/>
    <w:rsid w:val="00A64E32"/>
    <w:rsid w:val="00A65087"/>
    <w:rsid w:val="00A650A6"/>
    <w:rsid w:val="00A65132"/>
    <w:rsid w:val="00A6513A"/>
    <w:rsid w:val="00A6515C"/>
    <w:rsid w:val="00A65203"/>
    <w:rsid w:val="00A6520C"/>
    <w:rsid w:val="00A653BD"/>
    <w:rsid w:val="00A65490"/>
    <w:rsid w:val="00A65493"/>
    <w:rsid w:val="00A655EE"/>
    <w:rsid w:val="00A65675"/>
    <w:rsid w:val="00A65905"/>
    <w:rsid w:val="00A65917"/>
    <w:rsid w:val="00A65930"/>
    <w:rsid w:val="00A65A4A"/>
    <w:rsid w:val="00A65AFE"/>
    <w:rsid w:val="00A65B6E"/>
    <w:rsid w:val="00A65BCB"/>
    <w:rsid w:val="00A65C87"/>
    <w:rsid w:val="00A65F3E"/>
    <w:rsid w:val="00A6605D"/>
    <w:rsid w:val="00A6609C"/>
    <w:rsid w:val="00A66248"/>
    <w:rsid w:val="00A66258"/>
    <w:rsid w:val="00A66354"/>
    <w:rsid w:val="00A66438"/>
    <w:rsid w:val="00A66665"/>
    <w:rsid w:val="00A668D3"/>
    <w:rsid w:val="00A66B86"/>
    <w:rsid w:val="00A66BA7"/>
    <w:rsid w:val="00A66C68"/>
    <w:rsid w:val="00A66C8D"/>
    <w:rsid w:val="00A66C9B"/>
    <w:rsid w:val="00A66CA4"/>
    <w:rsid w:val="00A66CAC"/>
    <w:rsid w:val="00A66E8B"/>
    <w:rsid w:val="00A66F90"/>
    <w:rsid w:val="00A66FD9"/>
    <w:rsid w:val="00A6702B"/>
    <w:rsid w:val="00A67064"/>
    <w:rsid w:val="00A6707C"/>
    <w:rsid w:val="00A67084"/>
    <w:rsid w:val="00A67171"/>
    <w:rsid w:val="00A6721E"/>
    <w:rsid w:val="00A67B92"/>
    <w:rsid w:val="00A67C42"/>
    <w:rsid w:val="00A67D28"/>
    <w:rsid w:val="00A67D54"/>
    <w:rsid w:val="00A67D76"/>
    <w:rsid w:val="00A67F1D"/>
    <w:rsid w:val="00A70224"/>
    <w:rsid w:val="00A702D0"/>
    <w:rsid w:val="00A70551"/>
    <w:rsid w:val="00A70674"/>
    <w:rsid w:val="00A7074F"/>
    <w:rsid w:val="00A70919"/>
    <w:rsid w:val="00A70959"/>
    <w:rsid w:val="00A70A32"/>
    <w:rsid w:val="00A70B9C"/>
    <w:rsid w:val="00A70BC7"/>
    <w:rsid w:val="00A70CFC"/>
    <w:rsid w:val="00A70DA6"/>
    <w:rsid w:val="00A70E36"/>
    <w:rsid w:val="00A70EB5"/>
    <w:rsid w:val="00A70FC8"/>
    <w:rsid w:val="00A70FF4"/>
    <w:rsid w:val="00A7106D"/>
    <w:rsid w:val="00A710A9"/>
    <w:rsid w:val="00A71125"/>
    <w:rsid w:val="00A71380"/>
    <w:rsid w:val="00A71542"/>
    <w:rsid w:val="00A71771"/>
    <w:rsid w:val="00A7179D"/>
    <w:rsid w:val="00A7184E"/>
    <w:rsid w:val="00A71889"/>
    <w:rsid w:val="00A718C8"/>
    <w:rsid w:val="00A71CF5"/>
    <w:rsid w:val="00A71D1F"/>
    <w:rsid w:val="00A71D89"/>
    <w:rsid w:val="00A71DF8"/>
    <w:rsid w:val="00A72214"/>
    <w:rsid w:val="00A7229F"/>
    <w:rsid w:val="00A722E5"/>
    <w:rsid w:val="00A72395"/>
    <w:rsid w:val="00A723E7"/>
    <w:rsid w:val="00A72491"/>
    <w:rsid w:val="00A72499"/>
    <w:rsid w:val="00A72539"/>
    <w:rsid w:val="00A72540"/>
    <w:rsid w:val="00A7255A"/>
    <w:rsid w:val="00A72596"/>
    <w:rsid w:val="00A728FA"/>
    <w:rsid w:val="00A72919"/>
    <w:rsid w:val="00A729DB"/>
    <w:rsid w:val="00A72B77"/>
    <w:rsid w:val="00A72B98"/>
    <w:rsid w:val="00A72D74"/>
    <w:rsid w:val="00A731BD"/>
    <w:rsid w:val="00A732CB"/>
    <w:rsid w:val="00A73433"/>
    <w:rsid w:val="00A73498"/>
    <w:rsid w:val="00A734E0"/>
    <w:rsid w:val="00A73662"/>
    <w:rsid w:val="00A7372B"/>
    <w:rsid w:val="00A7376E"/>
    <w:rsid w:val="00A7379F"/>
    <w:rsid w:val="00A737C5"/>
    <w:rsid w:val="00A737EB"/>
    <w:rsid w:val="00A7383E"/>
    <w:rsid w:val="00A73999"/>
    <w:rsid w:val="00A73A66"/>
    <w:rsid w:val="00A73B0A"/>
    <w:rsid w:val="00A73C1F"/>
    <w:rsid w:val="00A73D32"/>
    <w:rsid w:val="00A73D9C"/>
    <w:rsid w:val="00A73E08"/>
    <w:rsid w:val="00A73E74"/>
    <w:rsid w:val="00A73E9F"/>
    <w:rsid w:val="00A73EB0"/>
    <w:rsid w:val="00A73EB9"/>
    <w:rsid w:val="00A74034"/>
    <w:rsid w:val="00A740A6"/>
    <w:rsid w:val="00A7414C"/>
    <w:rsid w:val="00A742DB"/>
    <w:rsid w:val="00A74412"/>
    <w:rsid w:val="00A744B5"/>
    <w:rsid w:val="00A7452E"/>
    <w:rsid w:val="00A7459D"/>
    <w:rsid w:val="00A74680"/>
    <w:rsid w:val="00A74702"/>
    <w:rsid w:val="00A74728"/>
    <w:rsid w:val="00A74766"/>
    <w:rsid w:val="00A7479B"/>
    <w:rsid w:val="00A747EA"/>
    <w:rsid w:val="00A74A72"/>
    <w:rsid w:val="00A74BA0"/>
    <w:rsid w:val="00A74C68"/>
    <w:rsid w:val="00A74D02"/>
    <w:rsid w:val="00A74E7E"/>
    <w:rsid w:val="00A74FB7"/>
    <w:rsid w:val="00A75126"/>
    <w:rsid w:val="00A75371"/>
    <w:rsid w:val="00A7537E"/>
    <w:rsid w:val="00A7542F"/>
    <w:rsid w:val="00A75470"/>
    <w:rsid w:val="00A755A1"/>
    <w:rsid w:val="00A75685"/>
    <w:rsid w:val="00A757BB"/>
    <w:rsid w:val="00A757E0"/>
    <w:rsid w:val="00A7588F"/>
    <w:rsid w:val="00A75C4D"/>
    <w:rsid w:val="00A75CD5"/>
    <w:rsid w:val="00A75E04"/>
    <w:rsid w:val="00A75E11"/>
    <w:rsid w:val="00A75EA5"/>
    <w:rsid w:val="00A75F55"/>
    <w:rsid w:val="00A75F74"/>
    <w:rsid w:val="00A761D5"/>
    <w:rsid w:val="00A761DC"/>
    <w:rsid w:val="00A76205"/>
    <w:rsid w:val="00A76318"/>
    <w:rsid w:val="00A763D5"/>
    <w:rsid w:val="00A76403"/>
    <w:rsid w:val="00A764C9"/>
    <w:rsid w:val="00A76663"/>
    <w:rsid w:val="00A76687"/>
    <w:rsid w:val="00A766E3"/>
    <w:rsid w:val="00A7680B"/>
    <w:rsid w:val="00A768C7"/>
    <w:rsid w:val="00A769D1"/>
    <w:rsid w:val="00A76AA2"/>
    <w:rsid w:val="00A76AD9"/>
    <w:rsid w:val="00A76C5D"/>
    <w:rsid w:val="00A76E0F"/>
    <w:rsid w:val="00A76FEE"/>
    <w:rsid w:val="00A7722C"/>
    <w:rsid w:val="00A772E7"/>
    <w:rsid w:val="00A77363"/>
    <w:rsid w:val="00A773C9"/>
    <w:rsid w:val="00A77557"/>
    <w:rsid w:val="00A77572"/>
    <w:rsid w:val="00A7759A"/>
    <w:rsid w:val="00A77747"/>
    <w:rsid w:val="00A77765"/>
    <w:rsid w:val="00A777A0"/>
    <w:rsid w:val="00A777B9"/>
    <w:rsid w:val="00A777EC"/>
    <w:rsid w:val="00A77827"/>
    <w:rsid w:val="00A77856"/>
    <w:rsid w:val="00A77889"/>
    <w:rsid w:val="00A7796C"/>
    <w:rsid w:val="00A779DB"/>
    <w:rsid w:val="00A77A8C"/>
    <w:rsid w:val="00A77A90"/>
    <w:rsid w:val="00A77CB3"/>
    <w:rsid w:val="00A77D0A"/>
    <w:rsid w:val="00A77D65"/>
    <w:rsid w:val="00A801AC"/>
    <w:rsid w:val="00A8024A"/>
    <w:rsid w:val="00A80345"/>
    <w:rsid w:val="00A804D3"/>
    <w:rsid w:val="00A8068F"/>
    <w:rsid w:val="00A8083D"/>
    <w:rsid w:val="00A808A9"/>
    <w:rsid w:val="00A808B3"/>
    <w:rsid w:val="00A80909"/>
    <w:rsid w:val="00A809C5"/>
    <w:rsid w:val="00A80B30"/>
    <w:rsid w:val="00A80B5E"/>
    <w:rsid w:val="00A80E24"/>
    <w:rsid w:val="00A80F76"/>
    <w:rsid w:val="00A8100D"/>
    <w:rsid w:val="00A81031"/>
    <w:rsid w:val="00A8106F"/>
    <w:rsid w:val="00A8118A"/>
    <w:rsid w:val="00A81190"/>
    <w:rsid w:val="00A811BC"/>
    <w:rsid w:val="00A8120F"/>
    <w:rsid w:val="00A81296"/>
    <w:rsid w:val="00A812BD"/>
    <w:rsid w:val="00A81315"/>
    <w:rsid w:val="00A814BE"/>
    <w:rsid w:val="00A81600"/>
    <w:rsid w:val="00A81726"/>
    <w:rsid w:val="00A818EF"/>
    <w:rsid w:val="00A81B07"/>
    <w:rsid w:val="00A81B87"/>
    <w:rsid w:val="00A81D03"/>
    <w:rsid w:val="00A81D15"/>
    <w:rsid w:val="00A81E10"/>
    <w:rsid w:val="00A81F7D"/>
    <w:rsid w:val="00A820C3"/>
    <w:rsid w:val="00A822A6"/>
    <w:rsid w:val="00A8248A"/>
    <w:rsid w:val="00A824E6"/>
    <w:rsid w:val="00A82546"/>
    <w:rsid w:val="00A82578"/>
    <w:rsid w:val="00A828BE"/>
    <w:rsid w:val="00A8293D"/>
    <w:rsid w:val="00A82C1D"/>
    <w:rsid w:val="00A82C45"/>
    <w:rsid w:val="00A82D0F"/>
    <w:rsid w:val="00A82EE5"/>
    <w:rsid w:val="00A82EFC"/>
    <w:rsid w:val="00A82F57"/>
    <w:rsid w:val="00A8311D"/>
    <w:rsid w:val="00A832DD"/>
    <w:rsid w:val="00A83305"/>
    <w:rsid w:val="00A83383"/>
    <w:rsid w:val="00A83509"/>
    <w:rsid w:val="00A83525"/>
    <w:rsid w:val="00A835C6"/>
    <w:rsid w:val="00A836AF"/>
    <w:rsid w:val="00A836CC"/>
    <w:rsid w:val="00A83774"/>
    <w:rsid w:val="00A83880"/>
    <w:rsid w:val="00A83A4F"/>
    <w:rsid w:val="00A83B7E"/>
    <w:rsid w:val="00A83BA0"/>
    <w:rsid w:val="00A83D20"/>
    <w:rsid w:val="00A83D8C"/>
    <w:rsid w:val="00A83DF3"/>
    <w:rsid w:val="00A83E17"/>
    <w:rsid w:val="00A83E47"/>
    <w:rsid w:val="00A83E91"/>
    <w:rsid w:val="00A83EEC"/>
    <w:rsid w:val="00A83FE8"/>
    <w:rsid w:val="00A8403D"/>
    <w:rsid w:val="00A84085"/>
    <w:rsid w:val="00A841C9"/>
    <w:rsid w:val="00A842F4"/>
    <w:rsid w:val="00A843D2"/>
    <w:rsid w:val="00A843F3"/>
    <w:rsid w:val="00A84570"/>
    <w:rsid w:val="00A845A5"/>
    <w:rsid w:val="00A84698"/>
    <w:rsid w:val="00A847AE"/>
    <w:rsid w:val="00A847FC"/>
    <w:rsid w:val="00A84A04"/>
    <w:rsid w:val="00A84A0F"/>
    <w:rsid w:val="00A84A2C"/>
    <w:rsid w:val="00A84A7C"/>
    <w:rsid w:val="00A84DB0"/>
    <w:rsid w:val="00A84F2A"/>
    <w:rsid w:val="00A84F35"/>
    <w:rsid w:val="00A85225"/>
    <w:rsid w:val="00A85388"/>
    <w:rsid w:val="00A85426"/>
    <w:rsid w:val="00A85495"/>
    <w:rsid w:val="00A85595"/>
    <w:rsid w:val="00A855A5"/>
    <w:rsid w:val="00A85684"/>
    <w:rsid w:val="00A85746"/>
    <w:rsid w:val="00A8579E"/>
    <w:rsid w:val="00A85915"/>
    <w:rsid w:val="00A85AE9"/>
    <w:rsid w:val="00A85B44"/>
    <w:rsid w:val="00A85E9E"/>
    <w:rsid w:val="00A86106"/>
    <w:rsid w:val="00A8616D"/>
    <w:rsid w:val="00A86270"/>
    <w:rsid w:val="00A862A5"/>
    <w:rsid w:val="00A864D0"/>
    <w:rsid w:val="00A86702"/>
    <w:rsid w:val="00A86785"/>
    <w:rsid w:val="00A86873"/>
    <w:rsid w:val="00A8694E"/>
    <w:rsid w:val="00A869D9"/>
    <w:rsid w:val="00A86B83"/>
    <w:rsid w:val="00A86BB7"/>
    <w:rsid w:val="00A86C51"/>
    <w:rsid w:val="00A86D66"/>
    <w:rsid w:val="00A86DCD"/>
    <w:rsid w:val="00A870EF"/>
    <w:rsid w:val="00A87133"/>
    <w:rsid w:val="00A871E9"/>
    <w:rsid w:val="00A87309"/>
    <w:rsid w:val="00A8731A"/>
    <w:rsid w:val="00A875FB"/>
    <w:rsid w:val="00A878B0"/>
    <w:rsid w:val="00A878FC"/>
    <w:rsid w:val="00A879F3"/>
    <w:rsid w:val="00A87A61"/>
    <w:rsid w:val="00A87BB5"/>
    <w:rsid w:val="00A87C19"/>
    <w:rsid w:val="00A87DA3"/>
    <w:rsid w:val="00A87DB6"/>
    <w:rsid w:val="00A87ECF"/>
    <w:rsid w:val="00A87F3E"/>
    <w:rsid w:val="00A901D8"/>
    <w:rsid w:val="00A902FF"/>
    <w:rsid w:val="00A903EB"/>
    <w:rsid w:val="00A904B0"/>
    <w:rsid w:val="00A905E6"/>
    <w:rsid w:val="00A9061E"/>
    <w:rsid w:val="00A90678"/>
    <w:rsid w:val="00A908E0"/>
    <w:rsid w:val="00A90BBF"/>
    <w:rsid w:val="00A90CE9"/>
    <w:rsid w:val="00A90D69"/>
    <w:rsid w:val="00A90DB2"/>
    <w:rsid w:val="00A90E03"/>
    <w:rsid w:val="00A90E9E"/>
    <w:rsid w:val="00A90EAC"/>
    <w:rsid w:val="00A90EED"/>
    <w:rsid w:val="00A90F01"/>
    <w:rsid w:val="00A91103"/>
    <w:rsid w:val="00A91181"/>
    <w:rsid w:val="00A911ED"/>
    <w:rsid w:val="00A9122A"/>
    <w:rsid w:val="00A917ED"/>
    <w:rsid w:val="00A918FE"/>
    <w:rsid w:val="00A91A34"/>
    <w:rsid w:val="00A91A57"/>
    <w:rsid w:val="00A91AB2"/>
    <w:rsid w:val="00A91AC5"/>
    <w:rsid w:val="00A91D2E"/>
    <w:rsid w:val="00A91D2F"/>
    <w:rsid w:val="00A91E0F"/>
    <w:rsid w:val="00A91E3D"/>
    <w:rsid w:val="00A9205B"/>
    <w:rsid w:val="00A921B6"/>
    <w:rsid w:val="00A922D0"/>
    <w:rsid w:val="00A9235B"/>
    <w:rsid w:val="00A923F1"/>
    <w:rsid w:val="00A923FC"/>
    <w:rsid w:val="00A923FF"/>
    <w:rsid w:val="00A9270F"/>
    <w:rsid w:val="00A9274B"/>
    <w:rsid w:val="00A928B1"/>
    <w:rsid w:val="00A92AD4"/>
    <w:rsid w:val="00A92AED"/>
    <w:rsid w:val="00A92AFF"/>
    <w:rsid w:val="00A92BDF"/>
    <w:rsid w:val="00A92EF0"/>
    <w:rsid w:val="00A92F2F"/>
    <w:rsid w:val="00A93043"/>
    <w:rsid w:val="00A93115"/>
    <w:rsid w:val="00A93129"/>
    <w:rsid w:val="00A931C7"/>
    <w:rsid w:val="00A931D4"/>
    <w:rsid w:val="00A932D7"/>
    <w:rsid w:val="00A932EA"/>
    <w:rsid w:val="00A9331C"/>
    <w:rsid w:val="00A93403"/>
    <w:rsid w:val="00A9344B"/>
    <w:rsid w:val="00A935DF"/>
    <w:rsid w:val="00A936AA"/>
    <w:rsid w:val="00A936F9"/>
    <w:rsid w:val="00A93763"/>
    <w:rsid w:val="00A937FC"/>
    <w:rsid w:val="00A9381A"/>
    <w:rsid w:val="00A9384A"/>
    <w:rsid w:val="00A939C8"/>
    <w:rsid w:val="00A93AD9"/>
    <w:rsid w:val="00A93AFE"/>
    <w:rsid w:val="00A93C2E"/>
    <w:rsid w:val="00A93CD5"/>
    <w:rsid w:val="00A93D16"/>
    <w:rsid w:val="00A93E5E"/>
    <w:rsid w:val="00A941B8"/>
    <w:rsid w:val="00A94271"/>
    <w:rsid w:val="00A9428D"/>
    <w:rsid w:val="00A943D4"/>
    <w:rsid w:val="00A9462D"/>
    <w:rsid w:val="00A94639"/>
    <w:rsid w:val="00A9463A"/>
    <w:rsid w:val="00A9478F"/>
    <w:rsid w:val="00A94889"/>
    <w:rsid w:val="00A94A62"/>
    <w:rsid w:val="00A94A77"/>
    <w:rsid w:val="00A94B23"/>
    <w:rsid w:val="00A94E30"/>
    <w:rsid w:val="00A9508B"/>
    <w:rsid w:val="00A95100"/>
    <w:rsid w:val="00A95110"/>
    <w:rsid w:val="00A95279"/>
    <w:rsid w:val="00A952AB"/>
    <w:rsid w:val="00A9558A"/>
    <w:rsid w:val="00A957E6"/>
    <w:rsid w:val="00A958E5"/>
    <w:rsid w:val="00A95994"/>
    <w:rsid w:val="00A959A9"/>
    <w:rsid w:val="00A95BB4"/>
    <w:rsid w:val="00A95CF6"/>
    <w:rsid w:val="00A95D74"/>
    <w:rsid w:val="00A95D7B"/>
    <w:rsid w:val="00A95E33"/>
    <w:rsid w:val="00A95EA3"/>
    <w:rsid w:val="00A95EF1"/>
    <w:rsid w:val="00A95FE2"/>
    <w:rsid w:val="00A96049"/>
    <w:rsid w:val="00A9604F"/>
    <w:rsid w:val="00A96208"/>
    <w:rsid w:val="00A9641D"/>
    <w:rsid w:val="00A964AA"/>
    <w:rsid w:val="00A964B4"/>
    <w:rsid w:val="00A9654C"/>
    <w:rsid w:val="00A965BB"/>
    <w:rsid w:val="00A96631"/>
    <w:rsid w:val="00A96639"/>
    <w:rsid w:val="00A9664F"/>
    <w:rsid w:val="00A96766"/>
    <w:rsid w:val="00A968A4"/>
    <w:rsid w:val="00A968C4"/>
    <w:rsid w:val="00A968DA"/>
    <w:rsid w:val="00A96985"/>
    <w:rsid w:val="00A969DC"/>
    <w:rsid w:val="00A96A4A"/>
    <w:rsid w:val="00A96AA1"/>
    <w:rsid w:val="00A96AE0"/>
    <w:rsid w:val="00A96AF9"/>
    <w:rsid w:val="00A96BB1"/>
    <w:rsid w:val="00A96C59"/>
    <w:rsid w:val="00A96D51"/>
    <w:rsid w:val="00A96DAB"/>
    <w:rsid w:val="00A96DB1"/>
    <w:rsid w:val="00A96E32"/>
    <w:rsid w:val="00A96E92"/>
    <w:rsid w:val="00A96EEA"/>
    <w:rsid w:val="00A96EEC"/>
    <w:rsid w:val="00A96FAD"/>
    <w:rsid w:val="00A97090"/>
    <w:rsid w:val="00A9709E"/>
    <w:rsid w:val="00A970CE"/>
    <w:rsid w:val="00A970E0"/>
    <w:rsid w:val="00A97186"/>
    <w:rsid w:val="00A971FD"/>
    <w:rsid w:val="00A97217"/>
    <w:rsid w:val="00A97407"/>
    <w:rsid w:val="00A97428"/>
    <w:rsid w:val="00A975BD"/>
    <w:rsid w:val="00A9772D"/>
    <w:rsid w:val="00A977B9"/>
    <w:rsid w:val="00A9783D"/>
    <w:rsid w:val="00A97867"/>
    <w:rsid w:val="00A97977"/>
    <w:rsid w:val="00A97A28"/>
    <w:rsid w:val="00A97A92"/>
    <w:rsid w:val="00A97B1D"/>
    <w:rsid w:val="00A97B96"/>
    <w:rsid w:val="00A97BF7"/>
    <w:rsid w:val="00A97E7E"/>
    <w:rsid w:val="00A97F9F"/>
    <w:rsid w:val="00A97FC3"/>
    <w:rsid w:val="00AA003F"/>
    <w:rsid w:val="00AA004F"/>
    <w:rsid w:val="00AA00B4"/>
    <w:rsid w:val="00AA027C"/>
    <w:rsid w:val="00AA0291"/>
    <w:rsid w:val="00AA02EC"/>
    <w:rsid w:val="00AA0392"/>
    <w:rsid w:val="00AA03C4"/>
    <w:rsid w:val="00AA0516"/>
    <w:rsid w:val="00AA0538"/>
    <w:rsid w:val="00AA0809"/>
    <w:rsid w:val="00AA08D7"/>
    <w:rsid w:val="00AA08FE"/>
    <w:rsid w:val="00AA0A1F"/>
    <w:rsid w:val="00AA0B9C"/>
    <w:rsid w:val="00AA0C89"/>
    <w:rsid w:val="00AA0CC3"/>
    <w:rsid w:val="00AA0CF4"/>
    <w:rsid w:val="00AA0DCC"/>
    <w:rsid w:val="00AA0EA0"/>
    <w:rsid w:val="00AA0EB0"/>
    <w:rsid w:val="00AA0F1F"/>
    <w:rsid w:val="00AA0FE2"/>
    <w:rsid w:val="00AA1156"/>
    <w:rsid w:val="00AA11F2"/>
    <w:rsid w:val="00AA141A"/>
    <w:rsid w:val="00AA14FF"/>
    <w:rsid w:val="00AA154C"/>
    <w:rsid w:val="00AA1562"/>
    <w:rsid w:val="00AA1586"/>
    <w:rsid w:val="00AA1686"/>
    <w:rsid w:val="00AA1687"/>
    <w:rsid w:val="00AA169F"/>
    <w:rsid w:val="00AA16E3"/>
    <w:rsid w:val="00AA1980"/>
    <w:rsid w:val="00AA1B3A"/>
    <w:rsid w:val="00AA1B4D"/>
    <w:rsid w:val="00AA1B9E"/>
    <w:rsid w:val="00AA1C4C"/>
    <w:rsid w:val="00AA1CF1"/>
    <w:rsid w:val="00AA1D3D"/>
    <w:rsid w:val="00AA21E6"/>
    <w:rsid w:val="00AA2299"/>
    <w:rsid w:val="00AA23A1"/>
    <w:rsid w:val="00AA2637"/>
    <w:rsid w:val="00AA2864"/>
    <w:rsid w:val="00AA2992"/>
    <w:rsid w:val="00AA2B71"/>
    <w:rsid w:val="00AA2D3D"/>
    <w:rsid w:val="00AA2F28"/>
    <w:rsid w:val="00AA2FBD"/>
    <w:rsid w:val="00AA3082"/>
    <w:rsid w:val="00AA316F"/>
    <w:rsid w:val="00AA3186"/>
    <w:rsid w:val="00AA3226"/>
    <w:rsid w:val="00AA334A"/>
    <w:rsid w:val="00AA33A9"/>
    <w:rsid w:val="00AA33B9"/>
    <w:rsid w:val="00AA340F"/>
    <w:rsid w:val="00AA35E0"/>
    <w:rsid w:val="00AA36EE"/>
    <w:rsid w:val="00AA3752"/>
    <w:rsid w:val="00AA3889"/>
    <w:rsid w:val="00AA3A3D"/>
    <w:rsid w:val="00AA3B3B"/>
    <w:rsid w:val="00AA3B58"/>
    <w:rsid w:val="00AA3E3E"/>
    <w:rsid w:val="00AA3E54"/>
    <w:rsid w:val="00AA414E"/>
    <w:rsid w:val="00AA416F"/>
    <w:rsid w:val="00AA4366"/>
    <w:rsid w:val="00AA44B6"/>
    <w:rsid w:val="00AA45E6"/>
    <w:rsid w:val="00AA4651"/>
    <w:rsid w:val="00AA4670"/>
    <w:rsid w:val="00AA469D"/>
    <w:rsid w:val="00AA4892"/>
    <w:rsid w:val="00AA491A"/>
    <w:rsid w:val="00AA4A84"/>
    <w:rsid w:val="00AA4B64"/>
    <w:rsid w:val="00AA4C5A"/>
    <w:rsid w:val="00AA4C7E"/>
    <w:rsid w:val="00AA4C96"/>
    <w:rsid w:val="00AA4E42"/>
    <w:rsid w:val="00AA4E70"/>
    <w:rsid w:val="00AA53DD"/>
    <w:rsid w:val="00AA5437"/>
    <w:rsid w:val="00AA54A7"/>
    <w:rsid w:val="00AA5556"/>
    <w:rsid w:val="00AA5590"/>
    <w:rsid w:val="00AA5657"/>
    <w:rsid w:val="00AA585C"/>
    <w:rsid w:val="00AA5A37"/>
    <w:rsid w:val="00AA5B95"/>
    <w:rsid w:val="00AA5C84"/>
    <w:rsid w:val="00AA5DA5"/>
    <w:rsid w:val="00AA5DF5"/>
    <w:rsid w:val="00AA5EBF"/>
    <w:rsid w:val="00AA5FA4"/>
    <w:rsid w:val="00AA5FF0"/>
    <w:rsid w:val="00AA6041"/>
    <w:rsid w:val="00AA6099"/>
    <w:rsid w:val="00AA60CD"/>
    <w:rsid w:val="00AA61DF"/>
    <w:rsid w:val="00AA62AB"/>
    <w:rsid w:val="00AA630D"/>
    <w:rsid w:val="00AA6551"/>
    <w:rsid w:val="00AA65C0"/>
    <w:rsid w:val="00AA67A0"/>
    <w:rsid w:val="00AA6844"/>
    <w:rsid w:val="00AA686A"/>
    <w:rsid w:val="00AA69EB"/>
    <w:rsid w:val="00AA6AEC"/>
    <w:rsid w:val="00AA6B0A"/>
    <w:rsid w:val="00AA6C69"/>
    <w:rsid w:val="00AA6CC7"/>
    <w:rsid w:val="00AA6D0D"/>
    <w:rsid w:val="00AA6E1D"/>
    <w:rsid w:val="00AA6EC1"/>
    <w:rsid w:val="00AA6EE2"/>
    <w:rsid w:val="00AA7230"/>
    <w:rsid w:val="00AA7255"/>
    <w:rsid w:val="00AA732C"/>
    <w:rsid w:val="00AA73D6"/>
    <w:rsid w:val="00AA7669"/>
    <w:rsid w:val="00AA7753"/>
    <w:rsid w:val="00AA782C"/>
    <w:rsid w:val="00AA7AAD"/>
    <w:rsid w:val="00AA7ADB"/>
    <w:rsid w:val="00AA7D0A"/>
    <w:rsid w:val="00AA7DEA"/>
    <w:rsid w:val="00AA7ECA"/>
    <w:rsid w:val="00AB0095"/>
    <w:rsid w:val="00AB0099"/>
    <w:rsid w:val="00AB0199"/>
    <w:rsid w:val="00AB019B"/>
    <w:rsid w:val="00AB0466"/>
    <w:rsid w:val="00AB04A8"/>
    <w:rsid w:val="00AB07B2"/>
    <w:rsid w:val="00AB09D6"/>
    <w:rsid w:val="00AB0C2A"/>
    <w:rsid w:val="00AB0D00"/>
    <w:rsid w:val="00AB0E8B"/>
    <w:rsid w:val="00AB0F06"/>
    <w:rsid w:val="00AB0F4C"/>
    <w:rsid w:val="00AB0F8E"/>
    <w:rsid w:val="00AB0FE0"/>
    <w:rsid w:val="00AB10AE"/>
    <w:rsid w:val="00AB11BD"/>
    <w:rsid w:val="00AB12FF"/>
    <w:rsid w:val="00AB1300"/>
    <w:rsid w:val="00AB14D2"/>
    <w:rsid w:val="00AB15C4"/>
    <w:rsid w:val="00AB15CD"/>
    <w:rsid w:val="00AB1A46"/>
    <w:rsid w:val="00AB1AD0"/>
    <w:rsid w:val="00AB1B15"/>
    <w:rsid w:val="00AB1C1C"/>
    <w:rsid w:val="00AB1E49"/>
    <w:rsid w:val="00AB1EDB"/>
    <w:rsid w:val="00AB1F62"/>
    <w:rsid w:val="00AB2107"/>
    <w:rsid w:val="00AB2203"/>
    <w:rsid w:val="00AB2323"/>
    <w:rsid w:val="00AB235D"/>
    <w:rsid w:val="00AB23C3"/>
    <w:rsid w:val="00AB2496"/>
    <w:rsid w:val="00AB24A6"/>
    <w:rsid w:val="00AB2656"/>
    <w:rsid w:val="00AB2681"/>
    <w:rsid w:val="00AB27F6"/>
    <w:rsid w:val="00AB285C"/>
    <w:rsid w:val="00AB2870"/>
    <w:rsid w:val="00AB28F9"/>
    <w:rsid w:val="00AB29F1"/>
    <w:rsid w:val="00AB2A20"/>
    <w:rsid w:val="00AB2C85"/>
    <w:rsid w:val="00AB2C91"/>
    <w:rsid w:val="00AB2CE5"/>
    <w:rsid w:val="00AB2DD8"/>
    <w:rsid w:val="00AB2E60"/>
    <w:rsid w:val="00AB2EE1"/>
    <w:rsid w:val="00AB2F14"/>
    <w:rsid w:val="00AB2F49"/>
    <w:rsid w:val="00AB2F98"/>
    <w:rsid w:val="00AB303B"/>
    <w:rsid w:val="00AB31C5"/>
    <w:rsid w:val="00AB32BD"/>
    <w:rsid w:val="00AB344D"/>
    <w:rsid w:val="00AB36DF"/>
    <w:rsid w:val="00AB378B"/>
    <w:rsid w:val="00AB386B"/>
    <w:rsid w:val="00AB386F"/>
    <w:rsid w:val="00AB389E"/>
    <w:rsid w:val="00AB38CB"/>
    <w:rsid w:val="00AB38EF"/>
    <w:rsid w:val="00AB3957"/>
    <w:rsid w:val="00AB3984"/>
    <w:rsid w:val="00AB3A2B"/>
    <w:rsid w:val="00AB3D5D"/>
    <w:rsid w:val="00AB3D7A"/>
    <w:rsid w:val="00AB3EA8"/>
    <w:rsid w:val="00AB3F92"/>
    <w:rsid w:val="00AB3FCA"/>
    <w:rsid w:val="00AB40C4"/>
    <w:rsid w:val="00AB40DD"/>
    <w:rsid w:val="00AB413B"/>
    <w:rsid w:val="00AB41CC"/>
    <w:rsid w:val="00AB443E"/>
    <w:rsid w:val="00AB4506"/>
    <w:rsid w:val="00AB451E"/>
    <w:rsid w:val="00AB46BC"/>
    <w:rsid w:val="00AB46CC"/>
    <w:rsid w:val="00AB473E"/>
    <w:rsid w:val="00AB4867"/>
    <w:rsid w:val="00AB4872"/>
    <w:rsid w:val="00AB489C"/>
    <w:rsid w:val="00AB4955"/>
    <w:rsid w:val="00AB4A1B"/>
    <w:rsid w:val="00AB4AD6"/>
    <w:rsid w:val="00AB4CB9"/>
    <w:rsid w:val="00AB4DC2"/>
    <w:rsid w:val="00AB4DD1"/>
    <w:rsid w:val="00AB4EF3"/>
    <w:rsid w:val="00AB50C1"/>
    <w:rsid w:val="00AB5284"/>
    <w:rsid w:val="00AB52F6"/>
    <w:rsid w:val="00AB53B4"/>
    <w:rsid w:val="00AB5454"/>
    <w:rsid w:val="00AB545C"/>
    <w:rsid w:val="00AB54F9"/>
    <w:rsid w:val="00AB55D6"/>
    <w:rsid w:val="00AB55F2"/>
    <w:rsid w:val="00AB5673"/>
    <w:rsid w:val="00AB5678"/>
    <w:rsid w:val="00AB578A"/>
    <w:rsid w:val="00AB588F"/>
    <w:rsid w:val="00AB58C4"/>
    <w:rsid w:val="00AB5A7D"/>
    <w:rsid w:val="00AB5B79"/>
    <w:rsid w:val="00AB5CE8"/>
    <w:rsid w:val="00AB5FB0"/>
    <w:rsid w:val="00AB60E2"/>
    <w:rsid w:val="00AB60E7"/>
    <w:rsid w:val="00AB6106"/>
    <w:rsid w:val="00AB61F4"/>
    <w:rsid w:val="00AB6494"/>
    <w:rsid w:val="00AB64A6"/>
    <w:rsid w:val="00AB6668"/>
    <w:rsid w:val="00AB66C9"/>
    <w:rsid w:val="00AB66F7"/>
    <w:rsid w:val="00AB66F9"/>
    <w:rsid w:val="00AB6831"/>
    <w:rsid w:val="00AB6842"/>
    <w:rsid w:val="00AB6936"/>
    <w:rsid w:val="00AB69AC"/>
    <w:rsid w:val="00AB69B6"/>
    <w:rsid w:val="00AB6A49"/>
    <w:rsid w:val="00AB6A71"/>
    <w:rsid w:val="00AB6A97"/>
    <w:rsid w:val="00AB6B92"/>
    <w:rsid w:val="00AB6EFC"/>
    <w:rsid w:val="00AB6F31"/>
    <w:rsid w:val="00AB706A"/>
    <w:rsid w:val="00AB7080"/>
    <w:rsid w:val="00AB7091"/>
    <w:rsid w:val="00AB70A4"/>
    <w:rsid w:val="00AB72FF"/>
    <w:rsid w:val="00AB7328"/>
    <w:rsid w:val="00AB756A"/>
    <w:rsid w:val="00AB7A8D"/>
    <w:rsid w:val="00AB7AA3"/>
    <w:rsid w:val="00AB7C28"/>
    <w:rsid w:val="00AB7C30"/>
    <w:rsid w:val="00AB7C71"/>
    <w:rsid w:val="00AB7D2A"/>
    <w:rsid w:val="00AB7E1B"/>
    <w:rsid w:val="00AB7F15"/>
    <w:rsid w:val="00AC00CC"/>
    <w:rsid w:val="00AC01FA"/>
    <w:rsid w:val="00AC01FD"/>
    <w:rsid w:val="00AC020B"/>
    <w:rsid w:val="00AC02C3"/>
    <w:rsid w:val="00AC036D"/>
    <w:rsid w:val="00AC04F7"/>
    <w:rsid w:val="00AC0501"/>
    <w:rsid w:val="00AC05A2"/>
    <w:rsid w:val="00AC068A"/>
    <w:rsid w:val="00AC0741"/>
    <w:rsid w:val="00AC07B6"/>
    <w:rsid w:val="00AC0902"/>
    <w:rsid w:val="00AC09A2"/>
    <w:rsid w:val="00AC0A53"/>
    <w:rsid w:val="00AC0AA4"/>
    <w:rsid w:val="00AC0AE3"/>
    <w:rsid w:val="00AC0B73"/>
    <w:rsid w:val="00AC0C3B"/>
    <w:rsid w:val="00AC0C45"/>
    <w:rsid w:val="00AC0CA6"/>
    <w:rsid w:val="00AC0D34"/>
    <w:rsid w:val="00AC0DDD"/>
    <w:rsid w:val="00AC0E1E"/>
    <w:rsid w:val="00AC0E76"/>
    <w:rsid w:val="00AC0E8F"/>
    <w:rsid w:val="00AC0F40"/>
    <w:rsid w:val="00AC0F89"/>
    <w:rsid w:val="00AC100E"/>
    <w:rsid w:val="00AC122F"/>
    <w:rsid w:val="00AC1230"/>
    <w:rsid w:val="00AC17D7"/>
    <w:rsid w:val="00AC17EA"/>
    <w:rsid w:val="00AC18D2"/>
    <w:rsid w:val="00AC1992"/>
    <w:rsid w:val="00AC19E7"/>
    <w:rsid w:val="00AC19F8"/>
    <w:rsid w:val="00AC1A2B"/>
    <w:rsid w:val="00AC1B6F"/>
    <w:rsid w:val="00AC1DF6"/>
    <w:rsid w:val="00AC1EA1"/>
    <w:rsid w:val="00AC1EA4"/>
    <w:rsid w:val="00AC1F2C"/>
    <w:rsid w:val="00AC1F98"/>
    <w:rsid w:val="00AC1FA8"/>
    <w:rsid w:val="00AC2088"/>
    <w:rsid w:val="00AC22E7"/>
    <w:rsid w:val="00AC24C7"/>
    <w:rsid w:val="00AC24E9"/>
    <w:rsid w:val="00AC258A"/>
    <w:rsid w:val="00AC2613"/>
    <w:rsid w:val="00AC2715"/>
    <w:rsid w:val="00AC27AA"/>
    <w:rsid w:val="00AC286D"/>
    <w:rsid w:val="00AC289B"/>
    <w:rsid w:val="00AC2A9B"/>
    <w:rsid w:val="00AC2B36"/>
    <w:rsid w:val="00AC2BB9"/>
    <w:rsid w:val="00AC2BF7"/>
    <w:rsid w:val="00AC2D46"/>
    <w:rsid w:val="00AC2D60"/>
    <w:rsid w:val="00AC2D63"/>
    <w:rsid w:val="00AC2DE7"/>
    <w:rsid w:val="00AC2E49"/>
    <w:rsid w:val="00AC2EB0"/>
    <w:rsid w:val="00AC2FBD"/>
    <w:rsid w:val="00AC30EC"/>
    <w:rsid w:val="00AC3235"/>
    <w:rsid w:val="00AC32AA"/>
    <w:rsid w:val="00AC3601"/>
    <w:rsid w:val="00AC3629"/>
    <w:rsid w:val="00AC3650"/>
    <w:rsid w:val="00AC3B7A"/>
    <w:rsid w:val="00AC3C86"/>
    <w:rsid w:val="00AC3D26"/>
    <w:rsid w:val="00AC3D42"/>
    <w:rsid w:val="00AC3D82"/>
    <w:rsid w:val="00AC40D9"/>
    <w:rsid w:val="00AC40E8"/>
    <w:rsid w:val="00AC415A"/>
    <w:rsid w:val="00AC41B1"/>
    <w:rsid w:val="00AC4370"/>
    <w:rsid w:val="00AC4381"/>
    <w:rsid w:val="00AC45A0"/>
    <w:rsid w:val="00AC45BC"/>
    <w:rsid w:val="00AC4614"/>
    <w:rsid w:val="00AC46AB"/>
    <w:rsid w:val="00AC49CF"/>
    <w:rsid w:val="00AC4A50"/>
    <w:rsid w:val="00AC4A5A"/>
    <w:rsid w:val="00AC4B83"/>
    <w:rsid w:val="00AC4BE9"/>
    <w:rsid w:val="00AC4CC9"/>
    <w:rsid w:val="00AC4D05"/>
    <w:rsid w:val="00AC4E51"/>
    <w:rsid w:val="00AC4FD0"/>
    <w:rsid w:val="00AC51CA"/>
    <w:rsid w:val="00AC53B1"/>
    <w:rsid w:val="00AC5655"/>
    <w:rsid w:val="00AC57BB"/>
    <w:rsid w:val="00AC5832"/>
    <w:rsid w:val="00AC5A7F"/>
    <w:rsid w:val="00AC5A96"/>
    <w:rsid w:val="00AC5B5F"/>
    <w:rsid w:val="00AC5BB0"/>
    <w:rsid w:val="00AC5BC1"/>
    <w:rsid w:val="00AC5D98"/>
    <w:rsid w:val="00AC6162"/>
    <w:rsid w:val="00AC61AF"/>
    <w:rsid w:val="00AC6237"/>
    <w:rsid w:val="00AC6364"/>
    <w:rsid w:val="00AC637F"/>
    <w:rsid w:val="00AC6581"/>
    <w:rsid w:val="00AC65E6"/>
    <w:rsid w:val="00AC665E"/>
    <w:rsid w:val="00AC670C"/>
    <w:rsid w:val="00AC6798"/>
    <w:rsid w:val="00AC67C6"/>
    <w:rsid w:val="00AC68CB"/>
    <w:rsid w:val="00AC6943"/>
    <w:rsid w:val="00AC6A6A"/>
    <w:rsid w:val="00AC6AFA"/>
    <w:rsid w:val="00AC6B46"/>
    <w:rsid w:val="00AC6DAB"/>
    <w:rsid w:val="00AC6DB8"/>
    <w:rsid w:val="00AC6E14"/>
    <w:rsid w:val="00AC6FA0"/>
    <w:rsid w:val="00AC6FDA"/>
    <w:rsid w:val="00AC7074"/>
    <w:rsid w:val="00AC7124"/>
    <w:rsid w:val="00AC7182"/>
    <w:rsid w:val="00AC7246"/>
    <w:rsid w:val="00AC724F"/>
    <w:rsid w:val="00AC72C5"/>
    <w:rsid w:val="00AC72D2"/>
    <w:rsid w:val="00AC7445"/>
    <w:rsid w:val="00AC7520"/>
    <w:rsid w:val="00AC753E"/>
    <w:rsid w:val="00AC76C5"/>
    <w:rsid w:val="00AC76D4"/>
    <w:rsid w:val="00AC7749"/>
    <w:rsid w:val="00AC7753"/>
    <w:rsid w:val="00AC77A6"/>
    <w:rsid w:val="00AC7823"/>
    <w:rsid w:val="00AC789D"/>
    <w:rsid w:val="00AC79F1"/>
    <w:rsid w:val="00AC79F5"/>
    <w:rsid w:val="00AC7C2D"/>
    <w:rsid w:val="00AC7C4F"/>
    <w:rsid w:val="00AC7CF5"/>
    <w:rsid w:val="00AC7D02"/>
    <w:rsid w:val="00AC7E03"/>
    <w:rsid w:val="00AD0015"/>
    <w:rsid w:val="00AD0198"/>
    <w:rsid w:val="00AD027C"/>
    <w:rsid w:val="00AD03D4"/>
    <w:rsid w:val="00AD03D8"/>
    <w:rsid w:val="00AD0565"/>
    <w:rsid w:val="00AD06D6"/>
    <w:rsid w:val="00AD0711"/>
    <w:rsid w:val="00AD07A7"/>
    <w:rsid w:val="00AD092B"/>
    <w:rsid w:val="00AD0A0A"/>
    <w:rsid w:val="00AD0A13"/>
    <w:rsid w:val="00AD0B41"/>
    <w:rsid w:val="00AD0E01"/>
    <w:rsid w:val="00AD0EA2"/>
    <w:rsid w:val="00AD0EEC"/>
    <w:rsid w:val="00AD0F2E"/>
    <w:rsid w:val="00AD0F79"/>
    <w:rsid w:val="00AD11AC"/>
    <w:rsid w:val="00AD1333"/>
    <w:rsid w:val="00AD134F"/>
    <w:rsid w:val="00AD16CD"/>
    <w:rsid w:val="00AD177A"/>
    <w:rsid w:val="00AD191A"/>
    <w:rsid w:val="00AD1A01"/>
    <w:rsid w:val="00AD1A13"/>
    <w:rsid w:val="00AD1A9C"/>
    <w:rsid w:val="00AD1B36"/>
    <w:rsid w:val="00AD1BB2"/>
    <w:rsid w:val="00AD1DE4"/>
    <w:rsid w:val="00AD1E80"/>
    <w:rsid w:val="00AD1FE7"/>
    <w:rsid w:val="00AD2012"/>
    <w:rsid w:val="00AD2264"/>
    <w:rsid w:val="00AD23D5"/>
    <w:rsid w:val="00AD23E4"/>
    <w:rsid w:val="00AD256D"/>
    <w:rsid w:val="00AD270E"/>
    <w:rsid w:val="00AD271C"/>
    <w:rsid w:val="00AD2734"/>
    <w:rsid w:val="00AD27FE"/>
    <w:rsid w:val="00AD28A0"/>
    <w:rsid w:val="00AD28D6"/>
    <w:rsid w:val="00AD2C24"/>
    <w:rsid w:val="00AD2D6F"/>
    <w:rsid w:val="00AD2D8E"/>
    <w:rsid w:val="00AD2D9C"/>
    <w:rsid w:val="00AD3106"/>
    <w:rsid w:val="00AD3137"/>
    <w:rsid w:val="00AD3138"/>
    <w:rsid w:val="00AD31A8"/>
    <w:rsid w:val="00AD31C8"/>
    <w:rsid w:val="00AD337B"/>
    <w:rsid w:val="00AD341F"/>
    <w:rsid w:val="00AD3514"/>
    <w:rsid w:val="00AD36BC"/>
    <w:rsid w:val="00AD37EA"/>
    <w:rsid w:val="00AD3845"/>
    <w:rsid w:val="00AD3870"/>
    <w:rsid w:val="00AD3904"/>
    <w:rsid w:val="00AD391E"/>
    <w:rsid w:val="00AD3BE5"/>
    <w:rsid w:val="00AD3CE8"/>
    <w:rsid w:val="00AD3D77"/>
    <w:rsid w:val="00AD3F24"/>
    <w:rsid w:val="00AD41CD"/>
    <w:rsid w:val="00AD450B"/>
    <w:rsid w:val="00AD4928"/>
    <w:rsid w:val="00AD4BA2"/>
    <w:rsid w:val="00AD4BED"/>
    <w:rsid w:val="00AD4DDF"/>
    <w:rsid w:val="00AD4E57"/>
    <w:rsid w:val="00AD4EDC"/>
    <w:rsid w:val="00AD4F54"/>
    <w:rsid w:val="00AD4F74"/>
    <w:rsid w:val="00AD50AC"/>
    <w:rsid w:val="00AD50D7"/>
    <w:rsid w:val="00AD5100"/>
    <w:rsid w:val="00AD516D"/>
    <w:rsid w:val="00AD526E"/>
    <w:rsid w:val="00AD5362"/>
    <w:rsid w:val="00AD53CC"/>
    <w:rsid w:val="00AD557B"/>
    <w:rsid w:val="00AD5614"/>
    <w:rsid w:val="00AD5773"/>
    <w:rsid w:val="00AD586E"/>
    <w:rsid w:val="00AD5885"/>
    <w:rsid w:val="00AD58CA"/>
    <w:rsid w:val="00AD58FE"/>
    <w:rsid w:val="00AD595A"/>
    <w:rsid w:val="00AD5BDF"/>
    <w:rsid w:val="00AD5C00"/>
    <w:rsid w:val="00AD5C06"/>
    <w:rsid w:val="00AD5CF3"/>
    <w:rsid w:val="00AD5D76"/>
    <w:rsid w:val="00AD5F36"/>
    <w:rsid w:val="00AD615F"/>
    <w:rsid w:val="00AD6301"/>
    <w:rsid w:val="00AD633B"/>
    <w:rsid w:val="00AD6589"/>
    <w:rsid w:val="00AD65B5"/>
    <w:rsid w:val="00AD665B"/>
    <w:rsid w:val="00AD6665"/>
    <w:rsid w:val="00AD67FF"/>
    <w:rsid w:val="00AD696A"/>
    <w:rsid w:val="00AD697A"/>
    <w:rsid w:val="00AD6985"/>
    <w:rsid w:val="00AD6BC8"/>
    <w:rsid w:val="00AD6CB2"/>
    <w:rsid w:val="00AD6CB7"/>
    <w:rsid w:val="00AD6EF3"/>
    <w:rsid w:val="00AD704E"/>
    <w:rsid w:val="00AD70E1"/>
    <w:rsid w:val="00AD7101"/>
    <w:rsid w:val="00AD7121"/>
    <w:rsid w:val="00AD7152"/>
    <w:rsid w:val="00AD727E"/>
    <w:rsid w:val="00AD7300"/>
    <w:rsid w:val="00AD73DE"/>
    <w:rsid w:val="00AD73FF"/>
    <w:rsid w:val="00AD7445"/>
    <w:rsid w:val="00AD760F"/>
    <w:rsid w:val="00AD7690"/>
    <w:rsid w:val="00AD77E8"/>
    <w:rsid w:val="00AD7BC8"/>
    <w:rsid w:val="00AD7BCC"/>
    <w:rsid w:val="00AD7BCE"/>
    <w:rsid w:val="00AD7C28"/>
    <w:rsid w:val="00AD7C5B"/>
    <w:rsid w:val="00AD7DB4"/>
    <w:rsid w:val="00AD7E1E"/>
    <w:rsid w:val="00AD7EC4"/>
    <w:rsid w:val="00AD7EC5"/>
    <w:rsid w:val="00AD7EEF"/>
    <w:rsid w:val="00AD7FE5"/>
    <w:rsid w:val="00AE000E"/>
    <w:rsid w:val="00AE01DA"/>
    <w:rsid w:val="00AE02FB"/>
    <w:rsid w:val="00AE0434"/>
    <w:rsid w:val="00AE06E2"/>
    <w:rsid w:val="00AE0702"/>
    <w:rsid w:val="00AE0723"/>
    <w:rsid w:val="00AE0788"/>
    <w:rsid w:val="00AE07B7"/>
    <w:rsid w:val="00AE0954"/>
    <w:rsid w:val="00AE0B45"/>
    <w:rsid w:val="00AE0C8B"/>
    <w:rsid w:val="00AE0D0C"/>
    <w:rsid w:val="00AE0D32"/>
    <w:rsid w:val="00AE0E16"/>
    <w:rsid w:val="00AE0E1C"/>
    <w:rsid w:val="00AE0E20"/>
    <w:rsid w:val="00AE0E51"/>
    <w:rsid w:val="00AE0EBD"/>
    <w:rsid w:val="00AE1015"/>
    <w:rsid w:val="00AE112D"/>
    <w:rsid w:val="00AE1303"/>
    <w:rsid w:val="00AE1372"/>
    <w:rsid w:val="00AE15A5"/>
    <w:rsid w:val="00AE165F"/>
    <w:rsid w:val="00AE1763"/>
    <w:rsid w:val="00AE17B5"/>
    <w:rsid w:val="00AE185B"/>
    <w:rsid w:val="00AE1B54"/>
    <w:rsid w:val="00AE1B91"/>
    <w:rsid w:val="00AE1BC2"/>
    <w:rsid w:val="00AE1C76"/>
    <w:rsid w:val="00AE1CE9"/>
    <w:rsid w:val="00AE1DFE"/>
    <w:rsid w:val="00AE1E7B"/>
    <w:rsid w:val="00AE1E9A"/>
    <w:rsid w:val="00AE1EAA"/>
    <w:rsid w:val="00AE1F01"/>
    <w:rsid w:val="00AE1F8B"/>
    <w:rsid w:val="00AE2049"/>
    <w:rsid w:val="00AE20EC"/>
    <w:rsid w:val="00AE22F7"/>
    <w:rsid w:val="00AE2786"/>
    <w:rsid w:val="00AE2965"/>
    <w:rsid w:val="00AE2ABB"/>
    <w:rsid w:val="00AE2AE3"/>
    <w:rsid w:val="00AE2B74"/>
    <w:rsid w:val="00AE2D75"/>
    <w:rsid w:val="00AE2E48"/>
    <w:rsid w:val="00AE2E4A"/>
    <w:rsid w:val="00AE30A0"/>
    <w:rsid w:val="00AE30D9"/>
    <w:rsid w:val="00AE3120"/>
    <w:rsid w:val="00AE31C5"/>
    <w:rsid w:val="00AE328B"/>
    <w:rsid w:val="00AE333D"/>
    <w:rsid w:val="00AE3928"/>
    <w:rsid w:val="00AE3997"/>
    <w:rsid w:val="00AE3AFD"/>
    <w:rsid w:val="00AE3B30"/>
    <w:rsid w:val="00AE3BED"/>
    <w:rsid w:val="00AE3E42"/>
    <w:rsid w:val="00AE3E93"/>
    <w:rsid w:val="00AE3EC6"/>
    <w:rsid w:val="00AE3EF3"/>
    <w:rsid w:val="00AE4374"/>
    <w:rsid w:val="00AE4480"/>
    <w:rsid w:val="00AE44CC"/>
    <w:rsid w:val="00AE4602"/>
    <w:rsid w:val="00AE460D"/>
    <w:rsid w:val="00AE461D"/>
    <w:rsid w:val="00AE4709"/>
    <w:rsid w:val="00AE4889"/>
    <w:rsid w:val="00AE4A33"/>
    <w:rsid w:val="00AE4C82"/>
    <w:rsid w:val="00AE4CBC"/>
    <w:rsid w:val="00AE4CDA"/>
    <w:rsid w:val="00AE4D14"/>
    <w:rsid w:val="00AE4E48"/>
    <w:rsid w:val="00AE4F76"/>
    <w:rsid w:val="00AE5132"/>
    <w:rsid w:val="00AE5146"/>
    <w:rsid w:val="00AE5390"/>
    <w:rsid w:val="00AE5427"/>
    <w:rsid w:val="00AE542D"/>
    <w:rsid w:val="00AE5590"/>
    <w:rsid w:val="00AE595A"/>
    <w:rsid w:val="00AE59C0"/>
    <w:rsid w:val="00AE5AA7"/>
    <w:rsid w:val="00AE5BBB"/>
    <w:rsid w:val="00AE5D0A"/>
    <w:rsid w:val="00AE5DA5"/>
    <w:rsid w:val="00AE5DC8"/>
    <w:rsid w:val="00AE5DF5"/>
    <w:rsid w:val="00AE5EF0"/>
    <w:rsid w:val="00AE5F12"/>
    <w:rsid w:val="00AE5FE0"/>
    <w:rsid w:val="00AE60B7"/>
    <w:rsid w:val="00AE6102"/>
    <w:rsid w:val="00AE6112"/>
    <w:rsid w:val="00AE6172"/>
    <w:rsid w:val="00AE620B"/>
    <w:rsid w:val="00AE6243"/>
    <w:rsid w:val="00AE6264"/>
    <w:rsid w:val="00AE662D"/>
    <w:rsid w:val="00AE668C"/>
    <w:rsid w:val="00AE66B8"/>
    <w:rsid w:val="00AE66F0"/>
    <w:rsid w:val="00AE6777"/>
    <w:rsid w:val="00AE6788"/>
    <w:rsid w:val="00AE68C3"/>
    <w:rsid w:val="00AE6954"/>
    <w:rsid w:val="00AE69BE"/>
    <w:rsid w:val="00AE6BEB"/>
    <w:rsid w:val="00AE6C89"/>
    <w:rsid w:val="00AE6CA0"/>
    <w:rsid w:val="00AE6CCD"/>
    <w:rsid w:val="00AE6DAB"/>
    <w:rsid w:val="00AE6EDE"/>
    <w:rsid w:val="00AE70F2"/>
    <w:rsid w:val="00AE7110"/>
    <w:rsid w:val="00AE71B1"/>
    <w:rsid w:val="00AE725B"/>
    <w:rsid w:val="00AE7280"/>
    <w:rsid w:val="00AE72C8"/>
    <w:rsid w:val="00AE733C"/>
    <w:rsid w:val="00AE7346"/>
    <w:rsid w:val="00AE735B"/>
    <w:rsid w:val="00AE7402"/>
    <w:rsid w:val="00AE76D0"/>
    <w:rsid w:val="00AE7777"/>
    <w:rsid w:val="00AE7A73"/>
    <w:rsid w:val="00AE7B8C"/>
    <w:rsid w:val="00AE7BE6"/>
    <w:rsid w:val="00AE7C0E"/>
    <w:rsid w:val="00AE7C65"/>
    <w:rsid w:val="00AE7CA3"/>
    <w:rsid w:val="00AE7D04"/>
    <w:rsid w:val="00AE7D4C"/>
    <w:rsid w:val="00AE7D4D"/>
    <w:rsid w:val="00AE7DD9"/>
    <w:rsid w:val="00AE7E84"/>
    <w:rsid w:val="00AF00B3"/>
    <w:rsid w:val="00AF0188"/>
    <w:rsid w:val="00AF0246"/>
    <w:rsid w:val="00AF058A"/>
    <w:rsid w:val="00AF05CB"/>
    <w:rsid w:val="00AF06AE"/>
    <w:rsid w:val="00AF0723"/>
    <w:rsid w:val="00AF07BA"/>
    <w:rsid w:val="00AF0824"/>
    <w:rsid w:val="00AF0992"/>
    <w:rsid w:val="00AF0A84"/>
    <w:rsid w:val="00AF0B32"/>
    <w:rsid w:val="00AF0B70"/>
    <w:rsid w:val="00AF0DD9"/>
    <w:rsid w:val="00AF0E17"/>
    <w:rsid w:val="00AF0E18"/>
    <w:rsid w:val="00AF0E39"/>
    <w:rsid w:val="00AF14BC"/>
    <w:rsid w:val="00AF1675"/>
    <w:rsid w:val="00AF19DB"/>
    <w:rsid w:val="00AF1A1F"/>
    <w:rsid w:val="00AF1B46"/>
    <w:rsid w:val="00AF1C96"/>
    <w:rsid w:val="00AF1E8A"/>
    <w:rsid w:val="00AF1E9B"/>
    <w:rsid w:val="00AF1FD8"/>
    <w:rsid w:val="00AF1FF8"/>
    <w:rsid w:val="00AF219D"/>
    <w:rsid w:val="00AF21F9"/>
    <w:rsid w:val="00AF2205"/>
    <w:rsid w:val="00AF2323"/>
    <w:rsid w:val="00AF245A"/>
    <w:rsid w:val="00AF2464"/>
    <w:rsid w:val="00AF24E7"/>
    <w:rsid w:val="00AF24FE"/>
    <w:rsid w:val="00AF267C"/>
    <w:rsid w:val="00AF2832"/>
    <w:rsid w:val="00AF288B"/>
    <w:rsid w:val="00AF2A92"/>
    <w:rsid w:val="00AF2AB7"/>
    <w:rsid w:val="00AF2B1C"/>
    <w:rsid w:val="00AF2BA1"/>
    <w:rsid w:val="00AF2D4C"/>
    <w:rsid w:val="00AF2E78"/>
    <w:rsid w:val="00AF2F09"/>
    <w:rsid w:val="00AF300A"/>
    <w:rsid w:val="00AF3078"/>
    <w:rsid w:val="00AF3090"/>
    <w:rsid w:val="00AF33E5"/>
    <w:rsid w:val="00AF342E"/>
    <w:rsid w:val="00AF3460"/>
    <w:rsid w:val="00AF3592"/>
    <w:rsid w:val="00AF35F3"/>
    <w:rsid w:val="00AF377A"/>
    <w:rsid w:val="00AF3800"/>
    <w:rsid w:val="00AF3ACF"/>
    <w:rsid w:val="00AF3B40"/>
    <w:rsid w:val="00AF3BB6"/>
    <w:rsid w:val="00AF3C44"/>
    <w:rsid w:val="00AF3D6D"/>
    <w:rsid w:val="00AF3E17"/>
    <w:rsid w:val="00AF3E57"/>
    <w:rsid w:val="00AF3EE4"/>
    <w:rsid w:val="00AF3F30"/>
    <w:rsid w:val="00AF40A9"/>
    <w:rsid w:val="00AF40C2"/>
    <w:rsid w:val="00AF40D5"/>
    <w:rsid w:val="00AF4125"/>
    <w:rsid w:val="00AF4201"/>
    <w:rsid w:val="00AF427E"/>
    <w:rsid w:val="00AF4320"/>
    <w:rsid w:val="00AF448D"/>
    <w:rsid w:val="00AF44DB"/>
    <w:rsid w:val="00AF4501"/>
    <w:rsid w:val="00AF453F"/>
    <w:rsid w:val="00AF45DC"/>
    <w:rsid w:val="00AF4718"/>
    <w:rsid w:val="00AF477B"/>
    <w:rsid w:val="00AF482E"/>
    <w:rsid w:val="00AF49EB"/>
    <w:rsid w:val="00AF4A29"/>
    <w:rsid w:val="00AF4B0F"/>
    <w:rsid w:val="00AF4C40"/>
    <w:rsid w:val="00AF4C4F"/>
    <w:rsid w:val="00AF4CB7"/>
    <w:rsid w:val="00AF4D3F"/>
    <w:rsid w:val="00AF4D7C"/>
    <w:rsid w:val="00AF4D9B"/>
    <w:rsid w:val="00AF4EC1"/>
    <w:rsid w:val="00AF4EF9"/>
    <w:rsid w:val="00AF4F08"/>
    <w:rsid w:val="00AF519A"/>
    <w:rsid w:val="00AF5265"/>
    <w:rsid w:val="00AF5470"/>
    <w:rsid w:val="00AF547B"/>
    <w:rsid w:val="00AF5690"/>
    <w:rsid w:val="00AF5711"/>
    <w:rsid w:val="00AF5A2E"/>
    <w:rsid w:val="00AF5B44"/>
    <w:rsid w:val="00AF5BBB"/>
    <w:rsid w:val="00AF5C97"/>
    <w:rsid w:val="00AF5CC9"/>
    <w:rsid w:val="00AF5D08"/>
    <w:rsid w:val="00AF5E3C"/>
    <w:rsid w:val="00AF5FAD"/>
    <w:rsid w:val="00AF61A1"/>
    <w:rsid w:val="00AF620B"/>
    <w:rsid w:val="00AF641B"/>
    <w:rsid w:val="00AF6525"/>
    <w:rsid w:val="00AF6542"/>
    <w:rsid w:val="00AF6695"/>
    <w:rsid w:val="00AF6699"/>
    <w:rsid w:val="00AF66E7"/>
    <w:rsid w:val="00AF6758"/>
    <w:rsid w:val="00AF67AB"/>
    <w:rsid w:val="00AF687D"/>
    <w:rsid w:val="00AF698C"/>
    <w:rsid w:val="00AF69FE"/>
    <w:rsid w:val="00AF6CB5"/>
    <w:rsid w:val="00AF6CBD"/>
    <w:rsid w:val="00AF6D02"/>
    <w:rsid w:val="00AF6E37"/>
    <w:rsid w:val="00AF6EB7"/>
    <w:rsid w:val="00AF6FCE"/>
    <w:rsid w:val="00AF709D"/>
    <w:rsid w:val="00AF710B"/>
    <w:rsid w:val="00AF7181"/>
    <w:rsid w:val="00AF7186"/>
    <w:rsid w:val="00AF722D"/>
    <w:rsid w:val="00AF724B"/>
    <w:rsid w:val="00AF7404"/>
    <w:rsid w:val="00AF75B7"/>
    <w:rsid w:val="00AF772A"/>
    <w:rsid w:val="00AF788C"/>
    <w:rsid w:val="00AF7969"/>
    <w:rsid w:val="00AF7A10"/>
    <w:rsid w:val="00AF7ADB"/>
    <w:rsid w:val="00AF7AE1"/>
    <w:rsid w:val="00AF7B77"/>
    <w:rsid w:val="00AF7C19"/>
    <w:rsid w:val="00AF7C4E"/>
    <w:rsid w:val="00AF7C76"/>
    <w:rsid w:val="00AF7CF8"/>
    <w:rsid w:val="00AF7DBE"/>
    <w:rsid w:val="00AF7FBD"/>
    <w:rsid w:val="00B00003"/>
    <w:rsid w:val="00B0004D"/>
    <w:rsid w:val="00B000F1"/>
    <w:rsid w:val="00B00147"/>
    <w:rsid w:val="00B001C4"/>
    <w:rsid w:val="00B00411"/>
    <w:rsid w:val="00B00667"/>
    <w:rsid w:val="00B00755"/>
    <w:rsid w:val="00B00869"/>
    <w:rsid w:val="00B00992"/>
    <w:rsid w:val="00B009AC"/>
    <w:rsid w:val="00B00B8D"/>
    <w:rsid w:val="00B00BB9"/>
    <w:rsid w:val="00B00CB8"/>
    <w:rsid w:val="00B00D34"/>
    <w:rsid w:val="00B00D9C"/>
    <w:rsid w:val="00B00DB8"/>
    <w:rsid w:val="00B00F31"/>
    <w:rsid w:val="00B00F48"/>
    <w:rsid w:val="00B00FB8"/>
    <w:rsid w:val="00B01083"/>
    <w:rsid w:val="00B010EC"/>
    <w:rsid w:val="00B01321"/>
    <w:rsid w:val="00B01353"/>
    <w:rsid w:val="00B013EC"/>
    <w:rsid w:val="00B0144A"/>
    <w:rsid w:val="00B014FD"/>
    <w:rsid w:val="00B01867"/>
    <w:rsid w:val="00B018D8"/>
    <w:rsid w:val="00B01912"/>
    <w:rsid w:val="00B0199C"/>
    <w:rsid w:val="00B01B01"/>
    <w:rsid w:val="00B01B3A"/>
    <w:rsid w:val="00B01B96"/>
    <w:rsid w:val="00B01C28"/>
    <w:rsid w:val="00B01C33"/>
    <w:rsid w:val="00B01E24"/>
    <w:rsid w:val="00B01E5E"/>
    <w:rsid w:val="00B01F46"/>
    <w:rsid w:val="00B01FC4"/>
    <w:rsid w:val="00B01FD3"/>
    <w:rsid w:val="00B02073"/>
    <w:rsid w:val="00B020A8"/>
    <w:rsid w:val="00B020B7"/>
    <w:rsid w:val="00B021C6"/>
    <w:rsid w:val="00B021E8"/>
    <w:rsid w:val="00B022BE"/>
    <w:rsid w:val="00B023B3"/>
    <w:rsid w:val="00B024FA"/>
    <w:rsid w:val="00B0261A"/>
    <w:rsid w:val="00B02692"/>
    <w:rsid w:val="00B02705"/>
    <w:rsid w:val="00B028B9"/>
    <w:rsid w:val="00B028E4"/>
    <w:rsid w:val="00B0298B"/>
    <w:rsid w:val="00B02A16"/>
    <w:rsid w:val="00B02AAE"/>
    <w:rsid w:val="00B02AB6"/>
    <w:rsid w:val="00B02BD8"/>
    <w:rsid w:val="00B02C07"/>
    <w:rsid w:val="00B02CA3"/>
    <w:rsid w:val="00B02DB9"/>
    <w:rsid w:val="00B02DC1"/>
    <w:rsid w:val="00B02DD0"/>
    <w:rsid w:val="00B02E82"/>
    <w:rsid w:val="00B02EC9"/>
    <w:rsid w:val="00B0300B"/>
    <w:rsid w:val="00B03072"/>
    <w:rsid w:val="00B03169"/>
    <w:rsid w:val="00B03320"/>
    <w:rsid w:val="00B0332E"/>
    <w:rsid w:val="00B0361F"/>
    <w:rsid w:val="00B036A2"/>
    <w:rsid w:val="00B0377D"/>
    <w:rsid w:val="00B037E5"/>
    <w:rsid w:val="00B03914"/>
    <w:rsid w:val="00B0392B"/>
    <w:rsid w:val="00B03ACA"/>
    <w:rsid w:val="00B03D12"/>
    <w:rsid w:val="00B03DB0"/>
    <w:rsid w:val="00B03DC8"/>
    <w:rsid w:val="00B03E48"/>
    <w:rsid w:val="00B03E51"/>
    <w:rsid w:val="00B03E65"/>
    <w:rsid w:val="00B03FC1"/>
    <w:rsid w:val="00B04076"/>
    <w:rsid w:val="00B041AA"/>
    <w:rsid w:val="00B042D0"/>
    <w:rsid w:val="00B04320"/>
    <w:rsid w:val="00B04448"/>
    <w:rsid w:val="00B044B2"/>
    <w:rsid w:val="00B046E3"/>
    <w:rsid w:val="00B04712"/>
    <w:rsid w:val="00B048B2"/>
    <w:rsid w:val="00B0493A"/>
    <w:rsid w:val="00B04946"/>
    <w:rsid w:val="00B04C40"/>
    <w:rsid w:val="00B04DCB"/>
    <w:rsid w:val="00B04E26"/>
    <w:rsid w:val="00B04E27"/>
    <w:rsid w:val="00B050A1"/>
    <w:rsid w:val="00B053CE"/>
    <w:rsid w:val="00B053FD"/>
    <w:rsid w:val="00B05457"/>
    <w:rsid w:val="00B054A4"/>
    <w:rsid w:val="00B05600"/>
    <w:rsid w:val="00B05765"/>
    <w:rsid w:val="00B057F5"/>
    <w:rsid w:val="00B059C9"/>
    <w:rsid w:val="00B05B8D"/>
    <w:rsid w:val="00B05D12"/>
    <w:rsid w:val="00B05E02"/>
    <w:rsid w:val="00B05E48"/>
    <w:rsid w:val="00B060A0"/>
    <w:rsid w:val="00B061FD"/>
    <w:rsid w:val="00B0639C"/>
    <w:rsid w:val="00B06423"/>
    <w:rsid w:val="00B06511"/>
    <w:rsid w:val="00B06526"/>
    <w:rsid w:val="00B065B5"/>
    <w:rsid w:val="00B06643"/>
    <w:rsid w:val="00B067F4"/>
    <w:rsid w:val="00B06890"/>
    <w:rsid w:val="00B068E9"/>
    <w:rsid w:val="00B069DD"/>
    <w:rsid w:val="00B069FF"/>
    <w:rsid w:val="00B06AE1"/>
    <w:rsid w:val="00B06B7D"/>
    <w:rsid w:val="00B06BEE"/>
    <w:rsid w:val="00B06C0E"/>
    <w:rsid w:val="00B06CB1"/>
    <w:rsid w:val="00B06CF1"/>
    <w:rsid w:val="00B06D32"/>
    <w:rsid w:val="00B06D5A"/>
    <w:rsid w:val="00B06D9A"/>
    <w:rsid w:val="00B06E3D"/>
    <w:rsid w:val="00B06E65"/>
    <w:rsid w:val="00B06E99"/>
    <w:rsid w:val="00B06FAF"/>
    <w:rsid w:val="00B070D9"/>
    <w:rsid w:val="00B07110"/>
    <w:rsid w:val="00B0718A"/>
    <w:rsid w:val="00B071D9"/>
    <w:rsid w:val="00B0721E"/>
    <w:rsid w:val="00B07437"/>
    <w:rsid w:val="00B0763E"/>
    <w:rsid w:val="00B077C6"/>
    <w:rsid w:val="00B077DE"/>
    <w:rsid w:val="00B0785C"/>
    <w:rsid w:val="00B0786B"/>
    <w:rsid w:val="00B07B00"/>
    <w:rsid w:val="00B07D37"/>
    <w:rsid w:val="00B07D57"/>
    <w:rsid w:val="00B07D61"/>
    <w:rsid w:val="00B07D71"/>
    <w:rsid w:val="00B07DB2"/>
    <w:rsid w:val="00B07E3F"/>
    <w:rsid w:val="00B07E9A"/>
    <w:rsid w:val="00B07ED2"/>
    <w:rsid w:val="00B07F13"/>
    <w:rsid w:val="00B07FDF"/>
    <w:rsid w:val="00B07FFE"/>
    <w:rsid w:val="00B1015E"/>
    <w:rsid w:val="00B10422"/>
    <w:rsid w:val="00B10594"/>
    <w:rsid w:val="00B105BC"/>
    <w:rsid w:val="00B10751"/>
    <w:rsid w:val="00B10794"/>
    <w:rsid w:val="00B1080D"/>
    <w:rsid w:val="00B10817"/>
    <w:rsid w:val="00B108ED"/>
    <w:rsid w:val="00B10923"/>
    <w:rsid w:val="00B10968"/>
    <w:rsid w:val="00B10C4D"/>
    <w:rsid w:val="00B10D83"/>
    <w:rsid w:val="00B10DE3"/>
    <w:rsid w:val="00B10EF2"/>
    <w:rsid w:val="00B10FF9"/>
    <w:rsid w:val="00B11169"/>
    <w:rsid w:val="00B11175"/>
    <w:rsid w:val="00B111A7"/>
    <w:rsid w:val="00B112E5"/>
    <w:rsid w:val="00B1146C"/>
    <w:rsid w:val="00B11483"/>
    <w:rsid w:val="00B114BB"/>
    <w:rsid w:val="00B1150A"/>
    <w:rsid w:val="00B11687"/>
    <w:rsid w:val="00B116E4"/>
    <w:rsid w:val="00B11724"/>
    <w:rsid w:val="00B117D6"/>
    <w:rsid w:val="00B11800"/>
    <w:rsid w:val="00B11A81"/>
    <w:rsid w:val="00B11B25"/>
    <w:rsid w:val="00B11B53"/>
    <w:rsid w:val="00B11C34"/>
    <w:rsid w:val="00B11D35"/>
    <w:rsid w:val="00B11DBF"/>
    <w:rsid w:val="00B11F7B"/>
    <w:rsid w:val="00B1207D"/>
    <w:rsid w:val="00B1209B"/>
    <w:rsid w:val="00B120D1"/>
    <w:rsid w:val="00B12169"/>
    <w:rsid w:val="00B121F6"/>
    <w:rsid w:val="00B1222A"/>
    <w:rsid w:val="00B12319"/>
    <w:rsid w:val="00B1233F"/>
    <w:rsid w:val="00B1238F"/>
    <w:rsid w:val="00B123E1"/>
    <w:rsid w:val="00B12613"/>
    <w:rsid w:val="00B12680"/>
    <w:rsid w:val="00B126CB"/>
    <w:rsid w:val="00B12709"/>
    <w:rsid w:val="00B1277C"/>
    <w:rsid w:val="00B127C3"/>
    <w:rsid w:val="00B1283B"/>
    <w:rsid w:val="00B128A0"/>
    <w:rsid w:val="00B129DE"/>
    <w:rsid w:val="00B12B4E"/>
    <w:rsid w:val="00B12B91"/>
    <w:rsid w:val="00B12BB6"/>
    <w:rsid w:val="00B12C2F"/>
    <w:rsid w:val="00B12C9D"/>
    <w:rsid w:val="00B12D37"/>
    <w:rsid w:val="00B12E36"/>
    <w:rsid w:val="00B12EA9"/>
    <w:rsid w:val="00B12EFB"/>
    <w:rsid w:val="00B130C3"/>
    <w:rsid w:val="00B131D2"/>
    <w:rsid w:val="00B13253"/>
    <w:rsid w:val="00B13313"/>
    <w:rsid w:val="00B13410"/>
    <w:rsid w:val="00B1347D"/>
    <w:rsid w:val="00B135B3"/>
    <w:rsid w:val="00B13752"/>
    <w:rsid w:val="00B13882"/>
    <w:rsid w:val="00B13913"/>
    <w:rsid w:val="00B13A51"/>
    <w:rsid w:val="00B13C03"/>
    <w:rsid w:val="00B13C14"/>
    <w:rsid w:val="00B13F71"/>
    <w:rsid w:val="00B13F72"/>
    <w:rsid w:val="00B1402C"/>
    <w:rsid w:val="00B14153"/>
    <w:rsid w:val="00B142DA"/>
    <w:rsid w:val="00B14511"/>
    <w:rsid w:val="00B1463F"/>
    <w:rsid w:val="00B14785"/>
    <w:rsid w:val="00B14799"/>
    <w:rsid w:val="00B1480F"/>
    <w:rsid w:val="00B1481D"/>
    <w:rsid w:val="00B1481E"/>
    <w:rsid w:val="00B149F3"/>
    <w:rsid w:val="00B14A8F"/>
    <w:rsid w:val="00B14E2E"/>
    <w:rsid w:val="00B14E5E"/>
    <w:rsid w:val="00B14E77"/>
    <w:rsid w:val="00B14F14"/>
    <w:rsid w:val="00B1504E"/>
    <w:rsid w:val="00B1511F"/>
    <w:rsid w:val="00B153B2"/>
    <w:rsid w:val="00B154D5"/>
    <w:rsid w:val="00B155A9"/>
    <w:rsid w:val="00B155D0"/>
    <w:rsid w:val="00B156EF"/>
    <w:rsid w:val="00B1580B"/>
    <w:rsid w:val="00B1594B"/>
    <w:rsid w:val="00B159B0"/>
    <w:rsid w:val="00B159EA"/>
    <w:rsid w:val="00B15A35"/>
    <w:rsid w:val="00B15B46"/>
    <w:rsid w:val="00B15B63"/>
    <w:rsid w:val="00B15D59"/>
    <w:rsid w:val="00B15E96"/>
    <w:rsid w:val="00B16034"/>
    <w:rsid w:val="00B16042"/>
    <w:rsid w:val="00B1605D"/>
    <w:rsid w:val="00B16134"/>
    <w:rsid w:val="00B1637D"/>
    <w:rsid w:val="00B16619"/>
    <w:rsid w:val="00B16708"/>
    <w:rsid w:val="00B1671C"/>
    <w:rsid w:val="00B16747"/>
    <w:rsid w:val="00B167B1"/>
    <w:rsid w:val="00B16942"/>
    <w:rsid w:val="00B16B8D"/>
    <w:rsid w:val="00B16C46"/>
    <w:rsid w:val="00B16C64"/>
    <w:rsid w:val="00B16C8A"/>
    <w:rsid w:val="00B16DAD"/>
    <w:rsid w:val="00B16DBA"/>
    <w:rsid w:val="00B16EB1"/>
    <w:rsid w:val="00B16EE9"/>
    <w:rsid w:val="00B16F71"/>
    <w:rsid w:val="00B16FAD"/>
    <w:rsid w:val="00B16FC7"/>
    <w:rsid w:val="00B16FF5"/>
    <w:rsid w:val="00B170DB"/>
    <w:rsid w:val="00B171F9"/>
    <w:rsid w:val="00B172BE"/>
    <w:rsid w:val="00B172DB"/>
    <w:rsid w:val="00B172FE"/>
    <w:rsid w:val="00B173E1"/>
    <w:rsid w:val="00B176B9"/>
    <w:rsid w:val="00B1770E"/>
    <w:rsid w:val="00B17731"/>
    <w:rsid w:val="00B17BE0"/>
    <w:rsid w:val="00B17E69"/>
    <w:rsid w:val="00B17F14"/>
    <w:rsid w:val="00B17F6E"/>
    <w:rsid w:val="00B17F70"/>
    <w:rsid w:val="00B2006D"/>
    <w:rsid w:val="00B2013A"/>
    <w:rsid w:val="00B20240"/>
    <w:rsid w:val="00B203DF"/>
    <w:rsid w:val="00B203FE"/>
    <w:rsid w:val="00B205BC"/>
    <w:rsid w:val="00B20690"/>
    <w:rsid w:val="00B2069D"/>
    <w:rsid w:val="00B206D8"/>
    <w:rsid w:val="00B207EE"/>
    <w:rsid w:val="00B20869"/>
    <w:rsid w:val="00B20C0E"/>
    <w:rsid w:val="00B20C99"/>
    <w:rsid w:val="00B20F35"/>
    <w:rsid w:val="00B20F43"/>
    <w:rsid w:val="00B210DD"/>
    <w:rsid w:val="00B21183"/>
    <w:rsid w:val="00B212A8"/>
    <w:rsid w:val="00B212AF"/>
    <w:rsid w:val="00B212BC"/>
    <w:rsid w:val="00B212DA"/>
    <w:rsid w:val="00B212FB"/>
    <w:rsid w:val="00B2138F"/>
    <w:rsid w:val="00B2144B"/>
    <w:rsid w:val="00B2145C"/>
    <w:rsid w:val="00B21513"/>
    <w:rsid w:val="00B21583"/>
    <w:rsid w:val="00B21584"/>
    <w:rsid w:val="00B216C5"/>
    <w:rsid w:val="00B2178F"/>
    <w:rsid w:val="00B217DD"/>
    <w:rsid w:val="00B217EB"/>
    <w:rsid w:val="00B218B5"/>
    <w:rsid w:val="00B21A62"/>
    <w:rsid w:val="00B21AB1"/>
    <w:rsid w:val="00B21B2A"/>
    <w:rsid w:val="00B21B3E"/>
    <w:rsid w:val="00B21B8B"/>
    <w:rsid w:val="00B21C40"/>
    <w:rsid w:val="00B21D8B"/>
    <w:rsid w:val="00B21E9B"/>
    <w:rsid w:val="00B21F49"/>
    <w:rsid w:val="00B21F8A"/>
    <w:rsid w:val="00B21FE1"/>
    <w:rsid w:val="00B22023"/>
    <w:rsid w:val="00B220E1"/>
    <w:rsid w:val="00B22145"/>
    <w:rsid w:val="00B221A7"/>
    <w:rsid w:val="00B22210"/>
    <w:rsid w:val="00B22218"/>
    <w:rsid w:val="00B2223C"/>
    <w:rsid w:val="00B2227C"/>
    <w:rsid w:val="00B2261B"/>
    <w:rsid w:val="00B226E7"/>
    <w:rsid w:val="00B2298D"/>
    <w:rsid w:val="00B22E2D"/>
    <w:rsid w:val="00B22EC9"/>
    <w:rsid w:val="00B22ED4"/>
    <w:rsid w:val="00B22F3A"/>
    <w:rsid w:val="00B22F71"/>
    <w:rsid w:val="00B23001"/>
    <w:rsid w:val="00B23005"/>
    <w:rsid w:val="00B230EE"/>
    <w:rsid w:val="00B2321E"/>
    <w:rsid w:val="00B23281"/>
    <w:rsid w:val="00B2328E"/>
    <w:rsid w:val="00B232C7"/>
    <w:rsid w:val="00B232CD"/>
    <w:rsid w:val="00B2348B"/>
    <w:rsid w:val="00B23673"/>
    <w:rsid w:val="00B236C5"/>
    <w:rsid w:val="00B23812"/>
    <w:rsid w:val="00B2390B"/>
    <w:rsid w:val="00B23AED"/>
    <w:rsid w:val="00B23B2C"/>
    <w:rsid w:val="00B23B88"/>
    <w:rsid w:val="00B23C08"/>
    <w:rsid w:val="00B23CE3"/>
    <w:rsid w:val="00B23D43"/>
    <w:rsid w:val="00B23EB0"/>
    <w:rsid w:val="00B23FDB"/>
    <w:rsid w:val="00B241D9"/>
    <w:rsid w:val="00B24216"/>
    <w:rsid w:val="00B24399"/>
    <w:rsid w:val="00B243C7"/>
    <w:rsid w:val="00B2444E"/>
    <w:rsid w:val="00B245B7"/>
    <w:rsid w:val="00B24662"/>
    <w:rsid w:val="00B246D6"/>
    <w:rsid w:val="00B246E0"/>
    <w:rsid w:val="00B24997"/>
    <w:rsid w:val="00B24B3A"/>
    <w:rsid w:val="00B24E4F"/>
    <w:rsid w:val="00B24F76"/>
    <w:rsid w:val="00B24FD8"/>
    <w:rsid w:val="00B25146"/>
    <w:rsid w:val="00B25232"/>
    <w:rsid w:val="00B25368"/>
    <w:rsid w:val="00B2537A"/>
    <w:rsid w:val="00B2551F"/>
    <w:rsid w:val="00B255C8"/>
    <w:rsid w:val="00B255D7"/>
    <w:rsid w:val="00B2574A"/>
    <w:rsid w:val="00B257DB"/>
    <w:rsid w:val="00B25927"/>
    <w:rsid w:val="00B25938"/>
    <w:rsid w:val="00B2596B"/>
    <w:rsid w:val="00B25987"/>
    <w:rsid w:val="00B25B98"/>
    <w:rsid w:val="00B25D64"/>
    <w:rsid w:val="00B25E40"/>
    <w:rsid w:val="00B25ED2"/>
    <w:rsid w:val="00B25FB8"/>
    <w:rsid w:val="00B26048"/>
    <w:rsid w:val="00B26254"/>
    <w:rsid w:val="00B262C1"/>
    <w:rsid w:val="00B26351"/>
    <w:rsid w:val="00B2638D"/>
    <w:rsid w:val="00B26437"/>
    <w:rsid w:val="00B26549"/>
    <w:rsid w:val="00B2661C"/>
    <w:rsid w:val="00B2666D"/>
    <w:rsid w:val="00B267D3"/>
    <w:rsid w:val="00B267F0"/>
    <w:rsid w:val="00B2683F"/>
    <w:rsid w:val="00B268F9"/>
    <w:rsid w:val="00B26A82"/>
    <w:rsid w:val="00B26A93"/>
    <w:rsid w:val="00B26AA6"/>
    <w:rsid w:val="00B26AFA"/>
    <w:rsid w:val="00B26B36"/>
    <w:rsid w:val="00B26D01"/>
    <w:rsid w:val="00B26D7C"/>
    <w:rsid w:val="00B26DD3"/>
    <w:rsid w:val="00B26E67"/>
    <w:rsid w:val="00B26EEF"/>
    <w:rsid w:val="00B26FE4"/>
    <w:rsid w:val="00B27001"/>
    <w:rsid w:val="00B2714C"/>
    <w:rsid w:val="00B2722A"/>
    <w:rsid w:val="00B27271"/>
    <w:rsid w:val="00B27571"/>
    <w:rsid w:val="00B2757C"/>
    <w:rsid w:val="00B275FA"/>
    <w:rsid w:val="00B27633"/>
    <w:rsid w:val="00B27717"/>
    <w:rsid w:val="00B27736"/>
    <w:rsid w:val="00B2778C"/>
    <w:rsid w:val="00B277E5"/>
    <w:rsid w:val="00B27A93"/>
    <w:rsid w:val="00B27AC1"/>
    <w:rsid w:val="00B27B12"/>
    <w:rsid w:val="00B27C47"/>
    <w:rsid w:val="00B27C8A"/>
    <w:rsid w:val="00B27DD3"/>
    <w:rsid w:val="00B27FA3"/>
    <w:rsid w:val="00B30013"/>
    <w:rsid w:val="00B30129"/>
    <w:rsid w:val="00B302D6"/>
    <w:rsid w:val="00B303AD"/>
    <w:rsid w:val="00B306E7"/>
    <w:rsid w:val="00B30857"/>
    <w:rsid w:val="00B3090F"/>
    <w:rsid w:val="00B30A83"/>
    <w:rsid w:val="00B30B17"/>
    <w:rsid w:val="00B30B74"/>
    <w:rsid w:val="00B30C0D"/>
    <w:rsid w:val="00B30D4C"/>
    <w:rsid w:val="00B30F36"/>
    <w:rsid w:val="00B31203"/>
    <w:rsid w:val="00B313BA"/>
    <w:rsid w:val="00B31496"/>
    <w:rsid w:val="00B3156A"/>
    <w:rsid w:val="00B3158F"/>
    <w:rsid w:val="00B31626"/>
    <w:rsid w:val="00B31705"/>
    <w:rsid w:val="00B3182C"/>
    <w:rsid w:val="00B31A8D"/>
    <w:rsid w:val="00B31AA5"/>
    <w:rsid w:val="00B31B8A"/>
    <w:rsid w:val="00B31C61"/>
    <w:rsid w:val="00B31CED"/>
    <w:rsid w:val="00B31E08"/>
    <w:rsid w:val="00B32048"/>
    <w:rsid w:val="00B32077"/>
    <w:rsid w:val="00B321BA"/>
    <w:rsid w:val="00B32215"/>
    <w:rsid w:val="00B322A1"/>
    <w:rsid w:val="00B322E9"/>
    <w:rsid w:val="00B323DF"/>
    <w:rsid w:val="00B3243D"/>
    <w:rsid w:val="00B32459"/>
    <w:rsid w:val="00B3260C"/>
    <w:rsid w:val="00B3260E"/>
    <w:rsid w:val="00B326D3"/>
    <w:rsid w:val="00B32709"/>
    <w:rsid w:val="00B3291E"/>
    <w:rsid w:val="00B32A1B"/>
    <w:rsid w:val="00B32AC4"/>
    <w:rsid w:val="00B32ACA"/>
    <w:rsid w:val="00B32ADD"/>
    <w:rsid w:val="00B32BF5"/>
    <w:rsid w:val="00B32C09"/>
    <w:rsid w:val="00B32C17"/>
    <w:rsid w:val="00B32C4C"/>
    <w:rsid w:val="00B32D6F"/>
    <w:rsid w:val="00B32E4A"/>
    <w:rsid w:val="00B32F52"/>
    <w:rsid w:val="00B330CE"/>
    <w:rsid w:val="00B331A8"/>
    <w:rsid w:val="00B33387"/>
    <w:rsid w:val="00B333A2"/>
    <w:rsid w:val="00B3357B"/>
    <w:rsid w:val="00B335DE"/>
    <w:rsid w:val="00B33605"/>
    <w:rsid w:val="00B33640"/>
    <w:rsid w:val="00B33670"/>
    <w:rsid w:val="00B337B6"/>
    <w:rsid w:val="00B338C5"/>
    <w:rsid w:val="00B338E0"/>
    <w:rsid w:val="00B338FF"/>
    <w:rsid w:val="00B339B0"/>
    <w:rsid w:val="00B339E0"/>
    <w:rsid w:val="00B33A3D"/>
    <w:rsid w:val="00B33BA7"/>
    <w:rsid w:val="00B33C94"/>
    <w:rsid w:val="00B33E47"/>
    <w:rsid w:val="00B33F1A"/>
    <w:rsid w:val="00B33F5C"/>
    <w:rsid w:val="00B3401A"/>
    <w:rsid w:val="00B3407E"/>
    <w:rsid w:val="00B3416C"/>
    <w:rsid w:val="00B34303"/>
    <w:rsid w:val="00B343DF"/>
    <w:rsid w:val="00B34426"/>
    <w:rsid w:val="00B3462A"/>
    <w:rsid w:val="00B34646"/>
    <w:rsid w:val="00B34962"/>
    <w:rsid w:val="00B34A59"/>
    <w:rsid w:val="00B34AA9"/>
    <w:rsid w:val="00B34C51"/>
    <w:rsid w:val="00B34CB0"/>
    <w:rsid w:val="00B34CE4"/>
    <w:rsid w:val="00B34D0E"/>
    <w:rsid w:val="00B34D76"/>
    <w:rsid w:val="00B3501A"/>
    <w:rsid w:val="00B3510A"/>
    <w:rsid w:val="00B35222"/>
    <w:rsid w:val="00B35358"/>
    <w:rsid w:val="00B353CB"/>
    <w:rsid w:val="00B353CC"/>
    <w:rsid w:val="00B353D8"/>
    <w:rsid w:val="00B35429"/>
    <w:rsid w:val="00B3570E"/>
    <w:rsid w:val="00B35900"/>
    <w:rsid w:val="00B35BCE"/>
    <w:rsid w:val="00B35E5A"/>
    <w:rsid w:val="00B35E91"/>
    <w:rsid w:val="00B35F13"/>
    <w:rsid w:val="00B35F1D"/>
    <w:rsid w:val="00B35F5D"/>
    <w:rsid w:val="00B360A9"/>
    <w:rsid w:val="00B36156"/>
    <w:rsid w:val="00B3620E"/>
    <w:rsid w:val="00B36210"/>
    <w:rsid w:val="00B36285"/>
    <w:rsid w:val="00B363A7"/>
    <w:rsid w:val="00B363D1"/>
    <w:rsid w:val="00B363E9"/>
    <w:rsid w:val="00B36420"/>
    <w:rsid w:val="00B36747"/>
    <w:rsid w:val="00B36920"/>
    <w:rsid w:val="00B36930"/>
    <w:rsid w:val="00B36A15"/>
    <w:rsid w:val="00B36AC2"/>
    <w:rsid w:val="00B36B55"/>
    <w:rsid w:val="00B36B7E"/>
    <w:rsid w:val="00B36C32"/>
    <w:rsid w:val="00B36E2D"/>
    <w:rsid w:val="00B36E33"/>
    <w:rsid w:val="00B36E47"/>
    <w:rsid w:val="00B36F92"/>
    <w:rsid w:val="00B3708D"/>
    <w:rsid w:val="00B37105"/>
    <w:rsid w:val="00B3716B"/>
    <w:rsid w:val="00B37251"/>
    <w:rsid w:val="00B37266"/>
    <w:rsid w:val="00B37432"/>
    <w:rsid w:val="00B37492"/>
    <w:rsid w:val="00B374B0"/>
    <w:rsid w:val="00B37584"/>
    <w:rsid w:val="00B37767"/>
    <w:rsid w:val="00B377E1"/>
    <w:rsid w:val="00B3785C"/>
    <w:rsid w:val="00B37B49"/>
    <w:rsid w:val="00B37BE0"/>
    <w:rsid w:val="00B37D1E"/>
    <w:rsid w:val="00B37D21"/>
    <w:rsid w:val="00B37EB4"/>
    <w:rsid w:val="00B401A1"/>
    <w:rsid w:val="00B40244"/>
    <w:rsid w:val="00B4024A"/>
    <w:rsid w:val="00B402A2"/>
    <w:rsid w:val="00B4032D"/>
    <w:rsid w:val="00B403B2"/>
    <w:rsid w:val="00B403EA"/>
    <w:rsid w:val="00B403F7"/>
    <w:rsid w:val="00B406B0"/>
    <w:rsid w:val="00B408FD"/>
    <w:rsid w:val="00B40926"/>
    <w:rsid w:val="00B40980"/>
    <w:rsid w:val="00B409FD"/>
    <w:rsid w:val="00B40B4A"/>
    <w:rsid w:val="00B40DF1"/>
    <w:rsid w:val="00B40EBD"/>
    <w:rsid w:val="00B40EF1"/>
    <w:rsid w:val="00B41100"/>
    <w:rsid w:val="00B41139"/>
    <w:rsid w:val="00B412AD"/>
    <w:rsid w:val="00B412CF"/>
    <w:rsid w:val="00B4152F"/>
    <w:rsid w:val="00B4164B"/>
    <w:rsid w:val="00B4171C"/>
    <w:rsid w:val="00B4172C"/>
    <w:rsid w:val="00B418DA"/>
    <w:rsid w:val="00B41A25"/>
    <w:rsid w:val="00B41A7B"/>
    <w:rsid w:val="00B41C2C"/>
    <w:rsid w:val="00B41CE1"/>
    <w:rsid w:val="00B41E44"/>
    <w:rsid w:val="00B421F2"/>
    <w:rsid w:val="00B4233B"/>
    <w:rsid w:val="00B42375"/>
    <w:rsid w:val="00B423C4"/>
    <w:rsid w:val="00B423E9"/>
    <w:rsid w:val="00B424A8"/>
    <w:rsid w:val="00B424E8"/>
    <w:rsid w:val="00B4276D"/>
    <w:rsid w:val="00B4284D"/>
    <w:rsid w:val="00B42976"/>
    <w:rsid w:val="00B429C7"/>
    <w:rsid w:val="00B429EA"/>
    <w:rsid w:val="00B42A3A"/>
    <w:rsid w:val="00B42A47"/>
    <w:rsid w:val="00B42B29"/>
    <w:rsid w:val="00B42D18"/>
    <w:rsid w:val="00B42DE1"/>
    <w:rsid w:val="00B42E3A"/>
    <w:rsid w:val="00B42EA0"/>
    <w:rsid w:val="00B42F6E"/>
    <w:rsid w:val="00B42F6F"/>
    <w:rsid w:val="00B42FE8"/>
    <w:rsid w:val="00B43114"/>
    <w:rsid w:val="00B431B8"/>
    <w:rsid w:val="00B43497"/>
    <w:rsid w:val="00B43513"/>
    <w:rsid w:val="00B435EB"/>
    <w:rsid w:val="00B4360D"/>
    <w:rsid w:val="00B4396E"/>
    <w:rsid w:val="00B43A3F"/>
    <w:rsid w:val="00B43A98"/>
    <w:rsid w:val="00B43E1E"/>
    <w:rsid w:val="00B43EB5"/>
    <w:rsid w:val="00B43EB8"/>
    <w:rsid w:val="00B43EC7"/>
    <w:rsid w:val="00B43F33"/>
    <w:rsid w:val="00B43FF8"/>
    <w:rsid w:val="00B44198"/>
    <w:rsid w:val="00B444E9"/>
    <w:rsid w:val="00B44563"/>
    <w:rsid w:val="00B445E3"/>
    <w:rsid w:val="00B44610"/>
    <w:rsid w:val="00B44629"/>
    <w:rsid w:val="00B446A6"/>
    <w:rsid w:val="00B4485C"/>
    <w:rsid w:val="00B4489A"/>
    <w:rsid w:val="00B44BD9"/>
    <w:rsid w:val="00B44EAB"/>
    <w:rsid w:val="00B4503F"/>
    <w:rsid w:val="00B4509E"/>
    <w:rsid w:val="00B45214"/>
    <w:rsid w:val="00B45271"/>
    <w:rsid w:val="00B45360"/>
    <w:rsid w:val="00B455A6"/>
    <w:rsid w:val="00B455E8"/>
    <w:rsid w:val="00B45867"/>
    <w:rsid w:val="00B4599C"/>
    <w:rsid w:val="00B45A49"/>
    <w:rsid w:val="00B45B9F"/>
    <w:rsid w:val="00B45D68"/>
    <w:rsid w:val="00B45E32"/>
    <w:rsid w:val="00B45EB8"/>
    <w:rsid w:val="00B4619E"/>
    <w:rsid w:val="00B46566"/>
    <w:rsid w:val="00B46607"/>
    <w:rsid w:val="00B467FE"/>
    <w:rsid w:val="00B468AB"/>
    <w:rsid w:val="00B46993"/>
    <w:rsid w:val="00B469FF"/>
    <w:rsid w:val="00B46AFA"/>
    <w:rsid w:val="00B46BD7"/>
    <w:rsid w:val="00B46D21"/>
    <w:rsid w:val="00B46FF6"/>
    <w:rsid w:val="00B4709C"/>
    <w:rsid w:val="00B47107"/>
    <w:rsid w:val="00B4717E"/>
    <w:rsid w:val="00B471BA"/>
    <w:rsid w:val="00B4728F"/>
    <w:rsid w:val="00B4743F"/>
    <w:rsid w:val="00B47448"/>
    <w:rsid w:val="00B47586"/>
    <w:rsid w:val="00B475ED"/>
    <w:rsid w:val="00B47673"/>
    <w:rsid w:val="00B47759"/>
    <w:rsid w:val="00B477F3"/>
    <w:rsid w:val="00B479E6"/>
    <w:rsid w:val="00B47A65"/>
    <w:rsid w:val="00B47AB9"/>
    <w:rsid w:val="00B47B05"/>
    <w:rsid w:val="00B47C9F"/>
    <w:rsid w:val="00B47E8A"/>
    <w:rsid w:val="00B47E92"/>
    <w:rsid w:val="00B47EA9"/>
    <w:rsid w:val="00B47FAF"/>
    <w:rsid w:val="00B50017"/>
    <w:rsid w:val="00B5017B"/>
    <w:rsid w:val="00B502E6"/>
    <w:rsid w:val="00B50396"/>
    <w:rsid w:val="00B5048E"/>
    <w:rsid w:val="00B504EA"/>
    <w:rsid w:val="00B505D3"/>
    <w:rsid w:val="00B505FC"/>
    <w:rsid w:val="00B50712"/>
    <w:rsid w:val="00B50761"/>
    <w:rsid w:val="00B50762"/>
    <w:rsid w:val="00B50971"/>
    <w:rsid w:val="00B5098D"/>
    <w:rsid w:val="00B509A9"/>
    <w:rsid w:val="00B50AA0"/>
    <w:rsid w:val="00B50C6D"/>
    <w:rsid w:val="00B50CAD"/>
    <w:rsid w:val="00B50CDF"/>
    <w:rsid w:val="00B50D30"/>
    <w:rsid w:val="00B50D6C"/>
    <w:rsid w:val="00B50ECD"/>
    <w:rsid w:val="00B5107E"/>
    <w:rsid w:val="00B51084"/>
    <w:rsid w:val="00B51085"/>
    <w:rsid w:val="00B510FF"/>
    <w:rsid w:val="00B51497"/>
    <w:rsid w:val="00B5156F"/>
    <w:rsid w:val="00B51621"/>
    <w:rsid w:val="00B516AC"/>
    <w:rsid w:val="00B5190E"/>
    <w:rsid w:val="00B519D0"/>
    <w:rsid w:val="00B51A0B"/>
    <w:rsid w:val="00B51B7C"/>
    <w:rsid w:val="00B51B8C"/>
    <w:rsid w:val="00B51C1E"/>
    <w:rsid w:val="00B51DB3"/>
    <w:rsid w:val="00B51F78"/>
    <w:rsid w:val="00B51FB5"/>
    <w:rsid w:val="00B52063"/>
    <w:rsid w:val="00B522EE"/>
    <w:rsid w:val="00B52396"/>
    <w:rsid w:val="00B523E4"/>
    <w:rsid w:val="00B5242A"/>
    <w:rsid w:val="00B52696"/>
    <w:rsid w:val="00B526FB"/>
    <w:rsid w:val="00B5275B"/>
    <w:rsid w:val="00B527C0"/>
    <w:rsid w:val="00B527D4"/>
    <w:rsid w:val="00B528F2"/>
    <w:rsid w:val="00B52A4E"/>
    <w:rsid w:val="00B52BBF"/>
    <w:rsid w:val="00B52D83"/>
    <w:rsid w:val="00B52F63"/>
    <w:rsid w:val="00B52FC2"/>
    <w:rsid w:val="00B52FE4"/>
    <w:rsid w:val="00B53063"/>
    <w:rsid w:val="00B53337"/>
    <w:rsid w:val="00B53548"/>
    <w:rsid w:val="00B535BA"/>
    <w:rsid w:val="00B535C1"/>
    <w:rsid w:val="00B53736"/>
    <w:rsid w:val="00B53861"/>
    <w:rsid w:val="00B5387A"/>
    <w:rsid w:val="00B53AA7"/>
    <w:rsid w:val="00B53B56"/>
    <w:rsid w:val="00B53B9D"/>
    <w:rsid w:val="00B53C34"/>
    <w:rsid w:val="00B53C98"/>
    <w:rsid w:val="00B53CC6"/>
    <w:rsid w:val="00B53CFF"/>
    <w:rsid w:val="00B53D56"/>
    <w:rsid w:val="00B53D8B"/>
    <w:rsid w:val="00B53DA0"/>
    <w:rsid w:val="00B53E01"/>
    <w:rsid w:val="00B53ED7"/>
    <w:rsid w:val="00B53F40"/>
    <w:rsid w:val="00B53FC9"/>
    <w:rsid w:val="00B54073"/>
    <w:rsid w:val="00B5408B"/>
    <w:rsid w:val="00B54095"/>
    <w:rsid w:val="00B5409A"/>
    <w:rsid w:val="00B54129"/>
    <w:rsid w:val="00B54186"/>
    <w:rsid w:val="00B54196"/>
    <w:rsid w:val="00B5435A"/>
    <w:rsid w:val="00B543F1"/>
    <w:rsid w:val="00B54581"/>
    <w:rsid w:val="00B545D3"/>
    <w:rsid w:val="00B545DA"/>
    <w:rsid w:val="00B54613"/>
    <w:rsid w:val="00B546A1"/>
    <w:rsid w:val="00B5475D"/>
    <w:rsid w:val="00B5477D"/>
    <w:rsid w:val="00B5479E"/>
    <w:rsid w:val="00B54876"/>
    <w:rsid w:val="00B548CE"/>
    <w:rsid w:val="00B549F7"/>
    <w:rsid w:val="00B54B17"/>
    <w:rsid w:val="00B54B6B"/>
    <w:rsid w:val="00B54BF0"/>
    <w:rsid w:val="00B54C7A"/>
    <w:rsid w:val="00B54CD5"/>
    <w:rsid w:val="00B54D72"/>
    <w:rsid w:val="00B54E34"/>
    <w:rsid w:val="00B54FD8"/>
    <w:rsid w:val="00B5516A"/>
    <w:rsid w:val="00B5532D"/>
    <w:rsid w:val="00B55342"/>
    <w:rsid w:val="00B5555A"/>
    <w:rsid w:val="00B55572"/>
    <w:rsid w:val="00B55574"/>
    <w:rsid w:val="00B55732"/>
    <w:rsid w:val="00B55779"/>
    <w:rsid w:val="00B557F9"/>
    <w:rsid w:val="00B5590C"/>
    <w:rsid w:val="00B5592D"/>
    <w:rsid w:val="00B5594E"/>
    <w:rsid w:val="00B55A1D"/>
    <w:rsid w:val="00B55A3A"/>
    <w:rsid w:val="00B55B92"/>
    <w:rsid w:val="00B55C15"/>
    <w:rsid w:val="00B55DB2"/>
    <w:rsid w:val="00B55E74"/>
    <w:rsid w:val="00B560CE"/>
    <w:rsid w:val="00B5613E"/>
    <w:rsid w:val="00B56154"/>
    <w:rsid w:val="00B5666E"/>
    <w:rsid w:val="00B56778"/>
    <w:rsid w:val="00B56791"/>
    <w:rsid w:val="00B567C2"/>
    <w:rsid w:val="00B56890"/>
    <w:rsid w:val="00B568BF"/>
    <w:rsid w:val="00B56915"/>
    <w:rsid w:val="00B56B74"/>
    <w:rsid w:val="00B56BAC"/>
    <w:rsid w:val="00B56C99"/>
    <w:rsid w:val="00B56D5E"/>
    <w:rsid w:val="00B56D96"/>
    <w:rsid w:val="00B56F3D"/>
    <w:rsid w:val="00B572AE"/>
    <w:rsid w:val="00B572E6"/>
    <w:rsid w:val="00B5735D"/>
    <w:rsid w:val="00B574C7"/>
    <w:rsid w:val="00B57650"/>
    <w:rsid w:val="00B57708"/>
    <w:rsid w:val="00B57739"/>
    <w:rsid w:val="00B57830"/>
    <w:rsid w:val="00B57838"/>
    <w:rsid w:val="00B5786C"/>
    <w:rsid w:val="00B578DB"/>
    <w:rsid w:val="00B5796B"/>
    <w:rsid w:val="00B5798C"/>
    <w:rsid w:val="00B57A37"/>
    <w:rsid w:val="00B57B26"/>
    <w:rsid w:val="00B57D4F"/>
    <w:rsid w:val="00B57F2A"/>
    <w:rsid w:val="00B57FE7"/>
    <w:rsid w:val="00B60208"/>
    <w:rsid w:val="00B6064C"/>
    <w:rsid w:val="00B606B5"/>
    <w:rsid w:val="00B606B9"/>
    <w:rsid w:val="00B607DC"/>
    <w:rsid w:val="00B6088B"/>
    <w:rsid w:val="00B60990"/>
    <w:rsid w:val="00B60A3C"/>
    <w:rsid w:val="00B60AFD"/>
    <w:rsid w:val="00B60B94"/>
    <w:rsid w:val="00B60C31"/>
    <w:rsid w:val="00B60C5E"/>
    <w:rsid w:val="00B60D9E"/>
    <w:rsid w:val="00B60F41"/>
    <w:rsid w:val="00B61117"/>
    <w:rsid w:val="00B612B8"/>
    <w:rsid w:val="00B613C8"/>
    <w:rsid w:val="00B61586"/>
    <w:rsid w:val="00B615A0"/>
    <w:rsid w:val="00B6161D"/>
    <w:rsid w:val="00B61648"/>
    <w:rsid w:val="00B61949"/>
    <w:rsid w:val="00B61958"/>
    <w:rsid w:val="00B61969"/>
    <w:rsid w:val="00B61997"/>
    <w:rsid w:val="00B619B1"/>
    <w:rsid w:val="00B619C6"/>
    <w:rsid w:val="00B619EB"/>
    <w:rsid w:val="00B61D9A"/>
    <w:rsid w:val="00B61E79"/>
    <w:rsid w:val="00B62113"/>
    <w:rsid w:val="00B621C4"/>
    <w:rsid w:val="00B62287"/>
    <w:rsid w:val="00B62504"/>
    <w:rsid w:val="00B625CA"/>
    <w:rsid w:val="00B6265B"/>
    <w:rsid w:val="00B627A4"/>
    <w:rsid w:val="00B6289A"/>
    <w:rsid w:val="00B628A1"/>
    <w:rsid w:val="00B6293C"/>
    <w:rsid w:val="00B629DA"/>
    <w:rsid w:val="00B62B83"/>
    <w:rsid w:val="00B62B8A"/>
    <w:rsid w:val="00B62C68"/>
    <w:rsid w:val="00B63194"/>
    <w:rsid w:val="00B631C4"/>
    <w:rsid w:val="00B6327C"/>
    <w:rsid w:val="00B63322"/>
    <w:rsid w:val="00B63338"/>
    <w:rsid w:val="00B63370"/>
    <w:rsid w:val="00B6345E"/>
    <w:rsid w:val="00B63473"/>
    <w:rsid w:val="00B636F8"/>
    <w:rsid w:val="00B639AC"/>
    <w:rsid w:val="00B63BC7"/>
    <w:rsid w:val="00B63CDC"/>
    <w:rsid w:val="00B63D78"/>
    <w:rsid w:val="00B63E20"/>
    <w:rsid w:val="00B63E9A"/>
    <w:rsid w:val="00B64184"/>
    <w:rsid w:val="00B6422C"/>
    <w:rsid w:val="00B64347"/>
    <w:rsid w:val="00B64358"/>
    <w:rsid w:val="00B643AB"/>
    <w:rsid w:val="00B643F8"/>
    <w:rsid w:val="00B6442E"/>
    <w:rsid w:val="00B6444C"/>
    <w:rsid w:val="00B645E6"/>
    <w:rsid w:val="00B6494F"/>
    <w:rsid w:val="00B64A44"/>
    <w:rsid w:val="00B64A4E"/>
    <w:rsid w:val="00B64AC8"/>
    <w:rsid w:val="00B64ADA"/>
    <w:rsid w:val="00B64C08"/>
    <w:rsid w:val="00B64C3A"/>
    <w:rsid w:val="00B64D40"/>
    <w:rsid w:val="00B64D5F"/>
    <w:rsid w:val="00B64DA6"/>
    <w:rsid w:val="00B64DFC"/>
    <w:rsid w:val="00B64E72"/>
    <w:rsid w:val="00B64F43"/>
    <w:rsid w:val="00B64FE1"/>
    <w:rsid w:val="00B650C4"/>
    <w:rsid w:val="00B65114"/>
    <w:rsid w:val="00B6511D"/>
    <w:rsid w:val="00B6525D"/>
    <w:rsid w:val="00B652CB"/>
    <w:rsid w:val="00B65417"/>
    <w:rsid w:val="00B6550C"/>
    <w:rsid w:val="00B655E9"/>
    <w:rsid w:val="00B656DB"/>
    <w:rsid w:val="00B65718"/>
    <w:rsid w:val="00B6574C"/>
    <w:rsid w:val="00B65A35"/>
    <w:rsid w:val="00B65A68"/>
    <w:rsid w:val="00B65A6F"/>
    <w:rsid w:val="00B65ABA"/>
    <w:rsid w:val="00B65BC2"/>
    <w:rsid w:val="00B65D01"/>
    <w:rsid w:val="00B65D22"/>
    <w:rsid w:val="00B65D94"/>
    <w:rsid w:val="00B65E92"/>
    <w:rsid w:val="00B65F62"/>
    <w:rsid w:val="00B65FB7"/>
    <w:rsid w:val="00B65FCF"/>
    <w:rsid w:val="00B65FF1"/>
    <w:rsid w:val="00B66130"/>
    <w:rsid w:val="00B663AE"/>
    <w:rsid w:val="00B663B5"/>
    <w:rsid w:val="00B663EB"/>
    <w:rsid w:val="00B663FB"/>
    <w:rsid w:val="00B6663E"/>
    <w:rsid w:val="00B666BD"/>
    <w:rsid w:val="00B666E9"/>
    <w:rsid w:val="00B6675D"/>
    <w:rsid w:val="00B66896"/>
    <w:rsid w:val="00B668EE"/>
    <w:rsid w:val="00B6696E"/>
    <w:rsid w:val="00B669F5"/>
    <w:rsid w:val="00B66BB4"/>
    <w:rsid w:val="00B66C1B"/>
    <w:rsid w:val="00B66C27"/>
    <w:rsid w:val="00B66D59"/>
    <w:rsid w:val="00B66E08"/>
    <w:rsid w:val="00B66FD1"/>
    <w:rsid w:val="00B6708E"/>
    <w:rsid w:val="00B67097"/>
    <w:rsid w:val="00B67155"/>
    <w:rsid w:val="00B67195"/>
    <w:rsid w:val="00B6720B"/>
    <w:rsid w:val="00B672F3"/>
    <w:rsid w:val="00B67332"/>
    <w:rsid w:val="00B67393"/>
    <w:rsid w:val="00B673E7"/>
    <w:rsid w:val="00B67447"/>
    <w:rsid w:val="00B677C9"/>
    <w:rsid w:val="00B678D8"/>
    <w:rsid w:val="00B6790F"/>
    <w:rsid w:val="00B6798B"/>
    <w:rsid w:val="00B67CA3"/>
    <w:rsid w:val="00B67F47"/>
    <w:rsid w:val="00B67F4E"/>
    <w:rsid w:val="00B7005A"/>
    <w:rsid w:val="00B70082"/>
    <w:rsid w:val="00B70148"/>
    <w:rsid w:val="00B7021C"/>
    <w:rsid w:val="00B7024F"/>
    <w:rsid w:val="00B70318"/>
    <w:rsid w:val="00B70418"/>
    <w:rsid w:val="00B7044D"/>
    <w:rsid w:val="00B704CF"/>
    <w:rsid w:val="00B70564"/>
    <w:rsid w:val="00B70565"/>
    <w:rsid w:val="00B70589"/>
    <w:rsid w:val="00B7061D"/>
    <w:rsid w:val="00B70791"/>
    <w:rsid w:val="00B708D7"/>
    <w:rsid w:val="00B7094D"/>
    <w:rsid w:val="00B70A9B"/>
    <w:rsid w:val="00B70B3E"/>
    <w:rsid w:val="00B70B86"/>
    <w:rsid w:val="00B70BD3"/>
    <w:rsid w:val="00B70D42"/>
    <w:rsid w:val="00B70D89"/>
    <w:rsid w:val="00B70E7E"/>
    <w:rsid w:val="00B70EAA"/>
    <w:rsid w:val="00B71144"/>
    <w:rsid w:val="00B71253"/>
    <w:rsid w:val="00B715DC"/>
    <w:rsid w:val="00B7187B"/>
    <w:rsid w:val="00B719F5"/>
    <w:rsid w:val="00B71B0C"/>
    <w:rsid w:val="00B71B3B"/>
    <w:rsid w:val="00B71B40"/>
    <w:rsid w:val="00B71B61"/>
    <w:rsid w:val="00B71BC4"/>
    <w:rsid w:val="00B71BF0"/>
    <w:rsid w:val="00B71C94"/>
    <w:rsid w:val="00B72012"/>
    <w:rsid w:val="00B72182"/>
    <w:rsid w:val="00B721C8"/>
    <w:rsid w:val="00B72411"/>
    <w:rsid w:val="00B7275C"/>
    <w:rsid w:val="00B72935"/>
    <w:rsid w:val="00B72B1C"/>
    <w:rsid w:val="00B72E94"/>
    <w:rsid w:val="00B72F48"/>
    <w:rsid w:val="00B7308B"/>
    <w:rsid w:val="00B73123"/>
    <w:rsid w:val="00B73436"/>
    <w:rsid w:val="00B736E5"/>
    <w:rsid w:val="00B738E0"/>
    <w:rsid w:val="00B73AC5"/>
    <w:rsid w:val="00B73B73"/>
    <w:rsid w:val="00B73B80"/>
    <w:rsid w:val="00B73BED"/>
    <w:rsid w:val="00B73C1C"/>
    <w:rsid w:val="00B73C27"/>
    <w:rsid w:val="00B73E4C"/>
    <w:rsid w:val="00B73EC3"/>
    <w:rsid w:val="00B73F2D"/>
    <w:rsid w:val="00B740E0"/>
    <w:rsid w:val="00B740F3"/>
    <w:rsid w:val="00B74117"/>
    <w:rsid w:val="00B742BB"/>
    <w:rsid w:val="00B743BF"/>
    <w:rsid w:val="00B7443B"/>
    <w:rsid w:val="00B74477"/>
    <w:rsid w:val="00B744F0"/>
    <w:rsid w:val="00B7455D"/>
    <w:rsid w:val="00B74719"/>
    <w:rsid w:val="00B74795"/>
    <w:rsid w:val="00B747D4"/>
    <w:rsid w:val="00B74AF4"/>
    <w:rsid w:val="00B74C16"/>
    <w:rsid w:val="00B74C6D"/>
    <w:rsid w:val="00B74CB4"/>
    <w:rsid w:val="00B74D60"/>
    <w:rsid w:val="00B74D80"/>
    <w:rsid w:val="00B74E36"/>
    <w:rsid w:val="00B74E70"/>
    <w:rsid w:val="00B7516F"/>
    <w:rsid w:val="00B751A7"/>
    <w:rsid w:val="00B7521B"/>
    <w:rsid w:val="00B752EF"/>
    <w:rsid w:val="00B753B5"/>
    <w:rsid w:val="00B75410"/>
    <w:rsid w:val="00B75744"/>
    <w:rsid w:val="00B7584D"/>
    <w:rsid w:val="00B75868"/>
    <w:rsid w:val="00B75AA8"/>
    <w:rsid w:val="00B75BAE"/>
    <w:rsid w:val="00B75C9A"/>
    <w:rsid w:val="00B75D37"/>
    <w:rsid w:val="00B75DC9"/>
    <w:rsid w:val="00B75E45"/>
    <w:rsid w:val="00B75FD5"/>
    <w:rsid w:val="00B7609B"/>
    <w:rsid w:val="00B760DF"/>
    <w:rsid w:val="00B76392"/>
    <w:rsid w:val="00B764F6"/>
    <w:rsid w:val="00B7653F"/>
    <w:rsid w:val="00B76604"/>
    <w:rsid w:val="00B766C2"/>
    <w:rsid w:val="00B766C9"/>
    <w:rsid w:val="00B76848"/>
    <w:rsid w:val="00B768A9"/>
    <w:rsid w:val="00B769F5"/>
    <w:rsid w:val="00B76AFE"/>
    <w:rsid w:val="00B76BBF"/>
    <w:rsid w:val="00B76BF8"/>
    <w:rsid w:val="00B76CD4"/>
    <w:rsid w:val="00B76CEE"/>
    <w:rsid w:val="00B76D46"/>
    <w:rsid w:val="00B76E6A"/>
    <w:rsid w:val="00B76EBA"/>
    <w:rsid w:val="00B76EF9"/>
    <w:rsid w:val="00B770F0"/>
    <w:rsid w:val="00B77146"/>
    <w:rsid w:val="00B772BF"/>
    <w:rsid w:val="00B77383"/>
    <w:rsid w:val="00B776B7"/>
    <w:rsid w:val="00B7771C"/>
    <w:rsid w:val="00B778B7"/>
    <w:rsid w:val="00B77930"/>
    <w:rsid w:val="00B779B6"/>
    <w:rsid w:val="00B77BB5"/>
    <w:rsid w:val="00B77C7D"/>
    <w:rsid w:val="00B77CD3"/>
    <w:rsid w:val="00B77D34"/>
    <w:rsid w:val="00B77EFC"/>
    <w:rsid w:val="00B77F04"/>
    <w:rsid w:val="00B80031"/>
    <w:rsid w:val="00B801F3"/>
    <w:rsid w:val="00B8045B"/>
    <w:rsid w:val="00B8051A"/>
    <w:rsid w:val="00B80530"/>
    <w:rsid w:val="00B8054D"/>
    <w:rsid w:val="00B806BD"/>
    <w:rsid w:val="00B80797"/>
    <w:rsid w:val="00B80828"/>
    <w:rsid w:val="00B80898"/>
    <w:rsid w:val="00B808AF"/>
    <w:rsid w:val="00B80B5D"/>
    <w:rsid w:val="00B80BE3"/>
    <w:rsid w:val="00B80E8B"/>
    <w:rsid w:val="00B810E7"/>
    <w:rsid w:val="00B8111F"/>
    <w:rsid w:val="00B81139"/>
    <w:rsid w:val="00B81155"/>
    <w:rsid w:val="00B81423"/>
    <w:rsid w:val="00B814EA"/>
    <w:rsid w:val="00B81543"/>
    <w:rsid w:val="00B81602"/>
    <w:rsid w:val="00B81608"/>
    <w:rsid w:val="00B81779"/>
    <w:rsid w:val="00B817FE"/>
    <w:rsid w:val="00B8194F"/>
    <w:rsid w:val="00B81ACA"/>
    <w:rsid w:val="00B81B01"/>
    <w:rsid w:val="00B81B2C"/>
    <w:rsid w:val="00B81BB8"/>
    <w:rsid w:val="00B81BCC"/>
    <w:rsid w:val="00B81C02"/>
    <w:rsid w:val="00B81CF9"/>
    <w:rsid w:val="00B81D8F"/>
    <w:rsid w:val="00B81F17"/>
    <w:rsid w:val="00B81F24"/>
    <w:rsid w:val="00B81F61"/>
    <w:rsid w:val="00B81F6C"/>
    <w:rsid w:val="00B81FEB"/>
    <w:rsid w:val="00B82064"/>
    <w:rsid w:val="00B8209A"/>
    <w:rsid w:val="00B8217C"/>
    <w:rsid w:val="00B822D4"/>
    <w:rsid w:val="00B82317"/>
    <w:rsid w:val="00B824E8"/>
    <w:rsid w:val="00B8291E"/>
    <w:rsid w:val="00B82A65"/>
    <w:rsid w:val="00B82AF6"/>
    <w:rsid w:val="00B82AFB"/>
    <w:rsid w:val="00B82BFB"/>
    <w:rsid w:val="00B82C72"/>
    <w:rsid w:val="00B82D24"/>
    <w:rsid w:val="00B82DEB"/>
    <w:rsid w:val="00B82E82"/>
    <w:rsid w:val="00B82FF3"/>
    <w:rsid w:val="00B8313B"/>
    <w:rsid w:val="00B83196"/>
    <w:rsid w:val="00B831E9"/>
    <w:rsid w:val="00B831F9"/>
    <w:rsid w:val="00B83218"/>
    <w:rsid w:val="00B8326B"/>
    <w:rsid w:val="00B832C1"/>
    <w:rsid w:val="00B83306"/>
    <w:rsid w:val="00B837C5"/>
    <w:rsid w:val="00B83877"/>
    <w:rsid w:val="00B839EB"/>
    <w:rsid w:val="00B83C5B"/>
    <w:rsid w:val="00B83C8C"/>
    <w:rsid w:val="00B83D46"/>
    <w:rsid w:val="00B83E6A"/>
    <w:rsid w:val="00B83E79"/>
    <w:rsid w:val="00B8400D"/>
    <w:rsid w:val="00B840AD"/>
    <w:rsid w:val="00B842E2"/>
    <w:rsid w:val="00B84506"/>
    <w:rsid w:val="00B845BB"/>
    <w:rsid w:val="00B84679"/>
    <w:rsid w:val="00B84807"/>
    <w:rsid w:val="00B848B7"/>
    <w:rsid w:val="00B84977"/>
    <w:rsid w:val="00B84AB9"/>
    <w:rsid w:val="00B84AE5"/>
    <w:rsid w:val="00B84B05"/>
    <w:rsid w:val="00B84BB2"/>
    <w:rsid w:val="00B84BC5"/>
    <w:rsid w:val="00B84BFB"/>
    <w:rsid w:val="00B84DF0"/>
    <w:rsid w:val="00B84EE0"/>
    <w:rsid w:val="00B851D5"/>
    <w:rsid w:val="00B851FB"/>
    <w:rsid w:val="00B85215"/>
    <w:rsid w:val="00B853DB"/>
    <w:rsid w:val="00B8549A"/>
    <w:rsid w:val="00B8550A"/>
    <w:rsid w:val="00B8555F"/>
    <w:rsid w:val="00B856C4"/>
    <w:rsid w:val="00B8582D"/>
    <w:rsid w:val="00B85B70"/>
    <w:rsid w:val="00B85C78"/>
    <w:rsid w:val="00B85CD1"/>
    <w:rsid w:val="00B85E5C"/>
    <w:rsid w:val="00B85FCE"/>
    <w:rsid w:val="00B85FE3"/>
    <w:rsid w:val="00B86142"/>
    <w:rsid w:val="00B8624A"/>
    <w:rsid w:val="00B86264"/>
    <w:rsid w:val="00B86336"/>
    <w:rsid w:val="00B86364"/>
    <w:rsid w:val="00B8643B"/>
    <w:rsid w:val="00B865A1"/>
    <w:rsid w:val="00B865F8"/>
    <w:rsid w:val="00B8662E"/>
    <w:rsid w:val="00B86638"/>
    <w:rsid w:val="00B86685"/>
    <w:rsid w:val="00B868AD"/>
    <w:rsid w:val="00B86934"/>
    <w:rsid w:val="00B86A59"/>
    <w:rsid w:val="00B86A87"/>
    <w:rsid w:val="00B86B47"/>
    <w:rsid w:val="00B86B4C"/>
    <w:rsid w:val="00B86C07"/>
    <w:rsid w:val="00B86C92"/>
    <w:rsid w:val="00B86D27"/>
    <w:rsid w:val="00B86D98"/>
    <w:rsid w:val="00B86DAD"/>
    <w:rsid w:val="00B87060"/>
    <w:rsid w:val="00B8706D"/>
    <w:rsid w:val="00B872EF"/>
    <w:rsid w:val="00B87377"/>
    <w:rsid w:val="00B8737F"/>
    <w:rsid w:val="00B87388"/>
    <w:rsid w:val="00B87509"/>
    <w:rsid w:val="00B87554"/>
    <w:rsid w:val="00B87575"/>
    <w:rsid w:val="00B875DF"/>
    <w:rsid w:val="00B878DB"/>
    <w:rsid w:val="00B87945"/>
    <w:rsid w:val="00B87984"/>
    <w:rsid w:val="00B87BA5"/>
    <w:rsid w:val="00B87D61"/>
    <w:rsid w:val="00B87EA9"/>
    <w:rsid w:val="00B87EDF"/>
    <w:rsid w:val="00B90055"/>
    <w:rsid w:val="00B900E5"/>
    <w:rsid w:val="00B901BF"/>
    <w:rsid w:val="00B90232"/>
    <w:rsid w:val="00B9023F"/>
    <w:rsid w:val="00B903A7"/>
    <w:rsid w:val="00B903D4"/>
    <w:rsid w:val="00B90443"/>
    <w:rsid w:val="00B906B5"/>
    <w:rsid w:val="00B90747"/>
    <w:rsid w:val="00B907BC"/>
    <w:rsid w:val="00B90826"/>
    <w:rsid w:val="00B90A41"/>
    <w:rsid w:val="00B90B0D"/>
    <w:rsid w:val="00B90B73"/>
    <w:rsid w:val="00B90E11"/>
    <w:rsid w:val="00B90E5B"/>
    <w:rsid w:val="00B90EF4"/>
    <w:rsid w:val="00B90F0D"/>
    <w:rsid w:val="00B90F6E"/>
    <w:rsid w:val="00B90F8D"/>
    <w:rsid w:val="00B90FA3"/>
    <w:rsid w:val="00B91378"/>
    <w:rsid w:val="00B9156D"/>
    <w:rsid w:val="00B915B3"/>
    <w:rsid w:val="00B916CB"/>
    <w:rsid w:val="00B9184C"/>
    <w:rsid w:val="00B91878"/>
    <w:rsid w:val="00B9195B"/>
    <w:rsid w:val="00B919E3"/>
    <w:rsid w:val="00B91BFE"/>
    <w:rsid w:val="00B91DBA"/>
    <w:rsid w:val="00B91E1C"/>
    <w:rsid w:val="00B91F8E"/>
    <w:rsid w:val="00B91FEE"/>
    <w:rsid w:val="00B92281"/>
    <w:rsid w:val="00B922C6"/>
    <w:rsid w:val="00B92463"/>
    <w:rsid w:val="00B925A1"/>
    <w:rsid w:val="00B925BC"/>
    <w:rsid w:val="00B925D4"/>
    <w:rsid w:val="00B92735"/>
    <w:rsid w:val="00B9290F"/>
    <w:rsid w:val="00B92973"/>
    <w:rsid w:val="00B929D8"/>
    <w:rsid w:val="00B92AC0"/>
    <w:rsid w:val="00B92D37"/>
    <w:rsid w:val="00B92D8E"/>
    <w:rsid w:val="00B92DA1"/>
    <w:rsid w:val="00B92E97"/>
    <w:rsid w:val="00B92F03"/>
    <w:rsid w:val="00B9306F"/>
    <w:rsid w:val="00B93137"/>
    <w:rsid w:val="00B93170"/>
    <w:rsid w:val="00B932DB"/>
    <w:rsid w:val="00B932EA"/>
    <w:rsid w:val="00B9360A"/>
    <w:rsid w:val="00B938AB"/>
    <w:rsid w:val="00B93948"/>
    <w:rsid w:val="00B93A31"/>
    <w:rsid w:val="00B93B3C"/>
    <w:rsid w:val="00B93DF6"/>
    <w:rsid w:val="00B93E9F"/>
    <w:rsid w:val="00B93FD1"/>
    <w:rsid w:val="00B9402F"/>
    <w:rsid w:val="00B94190"/>
    <w:rsid w:val="00B9422F"/>
    <w:rsid w:val="00B944AC"/>
    <w:rsid w:val="00B94573"/>
    <w:rsid w:val="00B946E9"/>
    <w:rsid w:val="00B94711"/>
    <w:rsid w:val="00B947B3"/>
    <w:rsid w:val="00B94864"/>
    <w:rsid w:val="00B94A31"/>
    <w:rsid w:val="00B94AED"/>
    <w:rsid w:val="00B94B00"/>
    <w:rsid w:val="00B94B72"/>
    <w:rsid w:val="00B94C90"/>
    <w:rsid w:val="00B94F73"/>
    <w:rsid w:val="00B95185"/>
    <w:rsid w:val="00B951CA"/>
    <w:rsid w:val="00B952A5"/>
    <w:rsid w:val="00B95326"/>
    <w:rsid w:val="00B954BA"/>
    <w:rsid w:val="00B9556B"/>
    <w:rsid w:val="00B9558D"/>
    <w:rsid w:val="00B95609"/>
    <w:rsid w:val="00B9570C"/>
    <w:rsid w:val="00B95775"/>
    <w:rsid w:val="00B957E7"/>
    <w:rsid w:val="00B95984"/>
    <w:rsid w:val="00B9599A"/>
    <w:rsid w:val="00B95AC6"/>
    <w:rsid w:val="00B95B5B"/>
    <w:rsid w:val="00B95C56"/>
    <w:rsid w:val="00B95E67"/>
    <w:rsid w:val="00B960B2"/>
    <w:rsid w:val="00B96221"/>
    <w:rsid w:val="00B96234"/>
    <w:rsid w:val="00B963E9"/>
    <w:rsid w:val="00B9640E"/>
    <w:rsid w:val="00B9643D"/>
    <w:rsid w:val="00B9644D"/>
    <w:rsid w:val="00B96680"/>
    <w:rsid w:val="00B96795"/>
    <w:rsid w:val="00B969A4"/>
    <w:rsid w:val="00B96A91"/>
    <w:rsid w:val="00B96AC0"/>
    <w:rsid w:val="00B96AF3"/>
    <w:rsid w:val="00B96BF0"/>
    <w:rsid w:val="00B96D2D"/>
    <w:rsid w:val="00B96DC1"/>
    <w:rsid w:val="00B96E41"/>
    <w:rsid w:val="00B96F6C"/>
    <w:rsid w:val="00B96FE0"/>
    <w:rsid w:val="00B97114"/>
    <w:rsid w:val="00B9719D"/>
    <w:rsid w:val="00B9758F"/>
    <w:rsid w:val="00B975E3"/>
    <w:rsid w:val="00B976E5"/>
    <w:rsid w:val="00B977E6"/>
    <w:rsid w:val="00B97830"/>
    <w:rsid w:val="00B978BD"/>
    <w:rsid w:val="00B979F4"/>
    <w:rsid w:val="00B97BC5"/>
    <w:rsid w:val="00B97BF8"/>
    <w:rsid w:val="00B97D2D"/>
    <w:rsid w:val="00B97EDF"/>
    <w:rsid w:val="00B97FD1"/>
    <w:rsid w:val="00BA0097"/>
    <w:rsid w:val="00BA01A1"/>
    <w:rsid w:val="00BA036D"/>
    <w:rsid w:val="00BA0429"/>
    <w:rsid w:val="00BA043C"/>
    <w:rsid w:val="00BA048B"/>
    <w:rsid w:val="00BA04CF"/>
    <w:rsid w:val="00BA057C"/>
    <w:rsid w:val="00BA0594"/>
    <w:rsid w:val="00BA05ED"/>
    <w:rsid w:val="00BA06CF"/>
    <w:rsid w:val="00BA07C5"/>
    <w:rsid w:val="00BA092B"/>
    <w:rsid w:val="00BA0D76"/>
    <w:rsid w:val="00BA0E92"/>
    <w:rsid w:val="00BA1006"/>
    <w:rsid w:val="00BA12B5"/>
    <w:rsid w:val="00BA1323"/>
    <w:rsid w:val="00BA133C"/>
    <w:rsid w:val="00BA143C"/>
    <w:rsid w:val="00BA146C"/>
    <w:rsid w:val="00BA1801"/>
    <w:rsid w:val="00BA18CC"/>
    <w:rsid w:val="00BA192B"/>
    <w:rsid w:val="00BA1AA5"/>
    <w:rsid w:val="00BA1BB8"/>
    <w:rsid w:val="00BA1BEB"/>
    <w:rsid w:val="00BA1C93"/>
    <w:rsid w:val="00BA1CAD"/>
    <w:rsid w:val="00BA1CF8"/>
    <w:rsid w:val="00BA1DC1"/>
    <w:rsid w:val="00BA1E80"/>
    <w:rsid w:val="00BA1F28"/>
    <w:rsid w:val="00BA215B"/>
    <w:rsid w:val="00BA21AB"/>
    <w:rsid w:val="00BA22B5"/>
    <w:rsid w:val="00BA23AB"/>
    <w:rsid w:val="00BA23F0"/>
    <w:rsid w:val="00BA2498"/>
    <w:rsid w:val="00BA24F8"/>
    <w:rsid w:val="00BA2607"/>
    <w:rsid w:val="00BA2845"/>
    <w:rsid w:val="00BA294B"/>
    <w:rsid w:val="00BA2A37"/>
    <w:rsid w:val="00BA2AB7"/>
    <w:rsid w:val="00BA2BA5"/>
    <w:rsid w:val="00BA2CF6"/>
    <w:rsid w:val="00BA2D26"/>
    <w:rsid w:val="00BA2DD7"/>
    <w:rsid w:val="00BA2E3C"/>
    <w:rsid w:val="00BA309A"/>
    <w:rsid w:val="00BA3275"/>
    <w:rsid w:val="00BA33CE"/>
    <w:rsid w:val="00BA33E4"/>
    <w:rsid w:val="00BA3628"/>
    <w:rsid w:val="00BA3747"/>
    <w:rsid w:val="00BA385E"/>
    <w:rsid w:val="00BA3886"/>
    <w:rsid w:val="00BA38CA"/>
    <w:rsid w:val="00BA3ABD"/>
    <w:rsid w:val="00BA3B61"/>
    <w:rsid w:val="00BA3BDD"/>
    <w:rsid w:val="00BA3D6F"/>
    <w:rsid w:val="00BA3DDB"/>
    <w:rsid w:val="00BA3EEE"/>
    <w:rsid w:val="00BA3FC2"/>
    <w:rsid w:val="00BA4128"/>
    <w:rsid w:val="00BA41B7"/>
    <w:rsid w:val="00BA431B"/>
    <w:rsid w:val="00BA44C1"/>
    <w:rsid w:val="00BA44E5"/>
    <w:rsid w:val="00BA452D"/>
    <w:rsid w:val="00BA4553"/>
    <w:rsid w:val="00BA4B47"/>
    <w:rsid w:val="00BA4BC7"/>
    <w:rsid w:val="00BA4D5A"/>
    <w:rsid w:val="00BA4D7E"/>
    <w:rsid w:val="00BA4DDA"/>
    <w:rsid w:val="00BA4E11"/>
    <w:rsid w:val="00BA4EEE"/>
    <w:rsid w:val="00BA504C"/>
    <w:rsid w:val="00BA505B"/>
    <w:rsid w:val="00BA5150"/>
    <w:rsid w:val="00BA516D"/>
    <w:rsid w:val="00BA51E5"/>
    <w:rsid w:val="00BA51FA"/>
    <w:rsid w:val="00BA5472"/>
    <w:rsid w:val="00BA559B"/>
    <w:rsid w:val="00BA55B7"/>
    <w:rsid w:val="00BA560E"/>
    <w:rsid w:val="00BA5672"/>
    <w:rsid w:val="00BA5686"/>
    <w:rsid w:val="00BA573B"/>
    <w:rsid w:val="00BA5826"/>
    <w:rsid w:val="00BA5AC8"/>
    <w:rsid w:val="00BA5B60"/>
    <w:rsid w:val="00BA5B6B"/>
    <w:rsid w:val="00BA5B6E"/>
    <w:rsid w:val="00BA5B7B"/>
    <w:rsid w:val="00BA5BDE"/>
    <w:rsid w:val="00BA5C79"/>
    <w:rsid w:val="00BA5E47"/>
    <w:rsid w:val="00BA5E99"/>
    <w:rsid w:val="00BA61D5"/>
    <w:rsid w:val="00BA624C"/>
    <w:rsid w:val="00BA62F0"/>
    <w:rsid w:val="00BA6354"/>
    <w:rsid w:val="00BA647B"/>
    <w:rsid w:val="00BA6562"/>
    <w:rsid w:val="00BA6572"/>
    <w:rsid w:val="00BA6671"/>
    <w:rsid w:val="00BA6925"/>
    <w:rsid w:val="00BA6A39"/>
    <w:rsid w:val="00BA6C5B"/>
    <w:rsid w:val="00BA6CAE"/>
    <w:rsid w:val="00BA6E61"/>
    <w:rsid w:val="00BA71E8"/>
    <w:rsid w:val="00BA71EC"/>
    <w:rsid w:val="00BA739D"/>
    <w:rsid w:val="00BA73D0"/>
    <w:rsid w:val="00BA747A"/>
    <w:rsid w:val="00BA7631"/>
    <w:rsid w:val="00BA76C4"/>
    <w:rsid w:val="00BA778B"/>
    <w:rsid w:val="00BA78A7"/>
    <w:rsid w:val="00BA78B5"/>
    <w:rsid w:val="00BA79C6"/>
    <w:rsid w:val="00BA79E4"/>
    <w:rsid w:val="00BA7AD0"/>
    <w:rsid w:val="00BA7AE6"/>
    <w:rsid w:val="00BA7AEC"/>
    <w:rsid w:val="00BA7B4A"/>
    <w:rsid w:val="00BA7CB8"/>
    <w:rsid w:val="00BA7CD5"/>
    <w:rsid w:val="00BA7D57"/>
    <w:rsid w:val="00BA7D8D"/>
    <w:rsid w:val="00BA7D9D"/>
    <w:rsid w:val="00BA7DB4"/>
    <w:rsid w:val="00BB016C"/>
    <w:rsid w:val="00BB02AD"/>
    <w:rsid w:val="00BB0349"/>
    <w:rsid w:val="00BB060C"/>
    <w:rsid w:val="00BB073C"/>
    <w:rsid w:val="00BB086B"/>
    <w:rsid w:val="00BB0892"/>
    <w:rsid w:val="00BB08CF"/>
    <w:rsid w:val="00BB096F"/>
    <w:rsid w:val="00BB0AA2"/>
    <w:rsid w:val="00BB0B3E"/>
    <w:rsid w:val="00BB0DBC"/>
    <w:rsid w:val="00BB0E61"/>
    <w:rsid w:val="00BB0EFA"/>
    <w:rsid w:val="00BB109D"/>
    <w:rsid w:val="00BB11AA"/>
    <w:rsid w:val="00BB1474"/>
    <w:rsid w:val="00BB1486"/>
    <w:rsid w:val="00BB14C9"/>
    <w:rsid w:val="00BB156E"/>
    <w:rsid w:val="00BB157C"/>
    <w:rsid w:val="00BB1653"/>
    <w:rsid w:val="00BB1711"/>
    <w:rsid w:val="00BB17F3"/>
    <w:rsid w:val="00BB188B"/>
    <w:rsid w:val="00BB18FD"/>
    <w:rsid w:val="00BB1911"/>
    <w:rsid w:val="00BB1928"/>
    <w:rsid w:val="00BB1A31"/>
    <w:rsid w:val="00BB1BD8"/>
    <w:rsid w:val="00BB1C68"/>
    <w:rsid w:val="00BB1C79"/>
    <w:rsid w:val="00BB1EFA"/>
    <w:rsid w:val="00BB1F2C"/>
    <w:rsid w:val="00BB1FB2"/>
    <w:rsid w:val="00BB2194"/>
    <w:rsid w:val="00BB23F9"/>
    <w:rsid w:val="00BB24CA"/>
    <w:rsid w:val="00BB2547"/>
    <w:rsid w:val="00BB254F"/>
    <w:rsid w:val="00BB2557"/>
    <w:rsid w:val="00BB25B6"/>
    <w:rsid w:val="00BB2614"/>
    <w:rsid w:val="00BB262B"/>
    <w:rsid w:val="00BB2640"/>
    <w:rsid w:val="00BB2694"/>
    <w:rsid w:val="00BB2697"/>
    <w:rsid w:val="00BB2906"/>
    <w:rsid w:val="00BB2CE3"/>
    <w:rsid w:val="00BB2E31"/>
    <w:rsid w:val="00BB2E75"/>
    <w:rsid w:val="00BB2E9C"/>
    <w:rsid w:val="00BB2EC3"/>
    <w:rsid w:val="00BB2EF0"/>
    <w:rsid w:val="00BB3222"/>
    <w:rsid w:val="00BB3284"/>
    <w:rsid w:val="00BB3330"/>
    <w:rsid w:val="00BB337A"/>
    <w:rsid w:val="00BB33B6"/>
    <w:rsid w:val="00BB35BB"/>
    <w:rsid w:val="00BB368E"/>
    <w:rsid w:val="00BB36F0"/>
    <w:rsid w:val="00BB3A03"/>
    <w:rsid w:val="00BB3B65"/>
    <w:rsid w:val="00BB3BC3"/>
    <w:rsid w:val="00BB3BF1"/>
    <w:rsid w:val="00BB3C63"/>
    <w:rsid w:val="00BB3D8C"/>
    <w:rsid w:val="00BB3E23"/>
    <w:rsid w:val="00BB3EAB"/>
    <w:rsid w:val="00BB3F89"/>
    <w:rsid w:val="00BB40D4"/>
    <w:rsid w:val="00BB4118"/>
    <w:rsid w:val="00BB413F"/>
    <w:rsid w:val="00BB4208"/>
    <w:rsid w:val="00BB444F"/>
    <w:rsid w:val="00BB4569"/>
    <w:rsid w:val="00BB4634"/>
    <w:rsid w:val="00BB46D3"/>
    <w:rsid w:val="00BB471C"/>
    <w:rsid w:val="00BB47D7"/>
    <w:rsid w:val="00BB48AC"/>
    <w:rsid w:val="00BB4A20"/>
    <w:rsid w:val="00BB4A62"/>
    <w:rsid w:val="00BB4ACD"/>
    <w:rsid w:val="00BB4BA7"/>
    <w:rsid w:val="00BB4BC5"/>
    <w:rsid w:val="00BB4E04"/>
    <w:rsid w:val="00BB4E7F"/>
    <w:rsid w:val="00BB4EB9"/>
    <w:rsid w:val="00BB502C"/>
    <w:rsid w:val="00BB511C"/>
    <w:rsid w:val="00BB5311"/>
    <w:rsid w:val="00BB5473"/>
    <w:rsid w:val="00BB54A7"/>
    <w:rsid w:val="00BB54AD"/>
    <w:rsid w:val="00BB5539"/>
    <w:rsid w:val="00BB567B"/>
    <w:rsid w:val="00BB58DC"/>
    <w:rsid w:val="00BB59D3"/>
    <w:rsid w:val="00BB5A4E"/>
    <w:rsid w:val="00BB5A7E"/>
    <w:rsid w:val="00BB5FE9"/>
    <w:rsid w:val="00BB5FEA"/>
    <w:rsid w:val="00BB5FFE"/>
    <w:rsid w:val="00BB6062"/>
    <w:rsid w:val="00BB60CC"/>
    <w:rsid w:val="00BB6216"/>
    <w:rsid w:val="00BB6390"/>
    <w:rsid w:val="00BB6519"/>
    <w:rsid w:val="00BB6532"/>
    <w:rsid w:val="00BB6561"/>
    <w:rsid w:val="00BB6A62"/>
    <w:rsid w:val="00BB6A71"/>
    <w:rsid w:val="00BB6C44"/>
    <w:rsid w:val="00BB6D65"/>
    <w:rsid w:val="00BB6E7B"/>
    <w:rsid w:val="00BB6F78"/>
    <w:rsid w:val="00BB6F84"/>
    <w:rsid w:val="00BB725A"/>
    <w:rsid w:val="00BB7499"/>
    <w:rsid w:val="00BB74AB"/>
    <w:rsid w:val="00BB7653"/>
    <w:rsid w:val="00BB76BD"/>
    <w:rsid w:val="00BB7738"/>
    <w:rsid w:val="00BB77A2"/>
    <w:rsid w:val="00BB77EB"/>
    <w:rsid w:val="00BB782E"/>
    <w:rsid w:val="00BB787A"/>
    <w:rsid w:val="00BB788A"/>
    <w:rsid w:val="00BB7898"/>
    <w:rsid w:val="00BB78BC"/>
    <w:rsid w:val="00BB79A4"/>
    <w:rsid w:val="00BB7A41"/>
    <w:rsid w:val="00BB7A4C"/>
    <w:rsid w:val="00BB7B02"/>
    <w:rsid w:val="00BB7B5E"/>
    <w:rsid w:val="00BB7BAC"/>
    <w:rsid w:val="00BB7C4E"/>
    <w:rsid w:val="00BB7E04"/>
    <w:rsid w:val="00BB7E46"/>
    <w:rsid w:val="00BB7EB1"/>
    <w:rsid w:val="00BB7FA6"/>
    <w:rsid w:val="00BB7FF4"/>
    <w:rsid w:val="00BC003D"/>
    <w:rsid w:val="00BC0079"/>
    <w:rsid w:val="00BC01C1"/>
    <w:rsid w:val="00BC0211"/>
    <w:rsid w:val="00BC031C"/>
    <w:rsid w:val="00BC0372"/>
    <w:rsid w:val="00BC03B4"/>
    <w:rsid w:val="00BC0505"/>
    <w:rsid w:val="00BC0544"/>
    <w:rsid w:val="00BC07BF"/>
    <w:rsid w:val="00BC07E0"/>
    <w:rsid w:val="00BC0A50"/>
    <w:rsid w:val="00BC0C19"/>
    <w:rsid w:val="00BC0C63"/>
    <w:rsid w:val="00BC0C9D"/>
    <w:rsid w:val="00BC0CE6"/>
    <w:rsid w:val="00BC0D30"/>
    <w:rsid w:val="00BC0E5F"/>
    <w:rsid w:val="00BC0FDE"/>
    <w:rsid w:val="00BC1120"/>
    <w:rsid w:val="00BC1403"/>
    <w:rsid w:val="00BC1424"/>
    <w:rsid w:val="00BC1445"/>
    <w:rsid w:val="00BC14BD"/>
    <w:rsid w:val="00BC14DC"/>
    <w:rsid w:val="00BC14E1"/>
    <w:rsid w:val="00BC1565"/>
    <w:rsid w:val="00BC18A7"/>
    <w:rsid w:val="00BC19C4"/>
    <w:rsid w:val="00BC19FA"/>
    <w:rsid w:val="00BC1D7D"/>
    <w:rsid w:val="00BC1EC8"/>
    <w:rsid w:val="00BC1FE8"/>
    <w:rsid w:val="00BC207B"/>
    <w:rsid w:val="00BC23B0"/>
    <w:rsid w:val="00BC241A"/>
    <w:rsid w:val="00BC2734"/>
    <w:rsid w:val="00BC280D"/>
    <w:rsid w:val="00BC2818"/>
    <w:rsid w:val="00BC2965"/>
    <w:rsid w:val="00BC2BFF"/>
    <w:rsid w:val="00BC3126"/>
    <w:rsid w:val="00BC3129"/>
    <w:rsid w:val="00BC321B"/>
    <w:rsid w:val="00BC32B7"/>
    <w:rsid w:val="00BC32F3"/>
    <w:rsid w:val="00BC3452"/>
    <w:rsid w:val="00BC349A"/>
    <w:rsid w:val="00BC3500"/>
    <w:rsid w:val="00BC3590"/>
    <w:rsid w:val="00BC35FD"/>
    <w:rsid w:val="00BC3723"/>
    <w:rsid w:val="00BC377E"/>
    <w:rsid w:val="00BC37EC"/>
    <w:rsid w:val="00BC38F8"/>
    <w:rsid w:val="00BC39F8"/>
    <w:rsid w:val="00BC3AE9"/>
    <w:rsid w:val="00BC3BBB"/>
    <w:rsid w:val="00BC3FBA"/>
    <w:rsid w:val="00BC3FFC"/>
    <w:rsid w:val="00BC40CE"/>
    <w:rsid w:val="00BC4130"/>
    <w:rsid w:val="00BC4293"/>
    <w:rsid w:val="00BC4462"/>
    <w:rsid w:val="00BC45A1"/>
    <w:rsid w:val="00BC46C3"/>
    <w:rsid w:val="00BC46DF"/>
    <w:rsid w:val="00BC473A"/>
    <w:rsid w:val="00BC47B4"/>
    <w:rsid w:val="00BC4A06"/>
    <w:rsid w:val="00BC4C4C"/>
    <w:rsid w:val="00BC4EDC"/>
    <w:rsid w:val="00BC5100"/>
    <w:rsid w:val="00BC51AE"/>
    <w:rsid w:val="00BC5282"/>
    <w:rsid w:val="00BC53B1"/>
    <w:rsid w:val="00BC5412"/>
    <w:rsid w:val="00BC5527"/>
    <w:rsid w:val="00BC57A4"/>
    <w:rsid w:val="00BC5A34"/>
    <w:rsid w:val="00BC5A97"/>
    <w:rsid w:val="00BC5AC3"/>
    <w:rsid w:val="00BC5ADE"/>
    <w:rsid w:val="00BC5CE9"/>
    <w:rsid w:val="00BC5CF3"/>
    <w:rsid w:val="00BC5CF5"/>
    <w:rsid w:val="00BC5D0A"/>
    <w:rsid w:val="00BC5D9B"/>
    <w:rsid w:val="00BC5DA3"/>
    <w:rsid w:val="00BC5F81"/>
    <w:rsid w:val="00BC6017"/>
    <w:rsid w:val="00BC60BB"/>
    <w:rsid w:val="00BC6183"/>
    <w:rsid w:val="00BC61DA"/>
    <w:rsid w:val="00BC6204"/>
    <w:rsid w:val="00BC620B"/>
    <w:rsid w:val="00BC622D"/>
    <w:rsid w:val="00BC6519"/>
    <w:rsid w:val="00BC655F"/>
    <w:rsid w:val="00BC65F0"/>
    <w:rsid w:val="00BC6692"/>
    <w:rsid w:val="00BC6711"/>
    <w:rsid w:val="00BC67D1"/>
    <w:rsid w:val="00BC6940"/>
    <w:rsid w:val="00BC6A40"/>
    <w:rsid w:val="00BC6A60"/>
    <w:rsid w:val="00BC6A91"/>
    <w:rsid w:val="00BC6B71"/>
    <w:rsid w:val="00BC6B81"/>
    <w:rsid w:val="00BC6C9B"/>
    <w:rsid w:val="00BC6E51"/>
    <w:rsid w:val="00BC6EB3"/>
    <w:rsid w:val="00BC6F0F"/>
    <w:rsid w:val="00BC6FB7"/>
    <w:rsid w:val="00BC7099"/>
    <w:rsid w:val="00BC7180"/>
    <w:rsid w:val="00BC72AE"/>
    <w:rsid w:val="00BC7424"/>
    <w:rsid w:val="00BC7650"/>
    <w:rsid w:val="00BC766B"/>
    <w:rsid w:val="00BC76A2"/>
    <w:rsid w:val="00BC79F5"/>
    <w:rsid w:val="00BC7CB0"/>
    <w:rsid w:val="00BD004A"/>
    <w:rsid w:val="00BD00BF"/>
    <w:rsid w:val="00BD01B6"/>
    <w:rsid w:val="00BD02DC"/>
    <w:rsid w:val="00BD033B"/>
    <w:rsid w:val="00BD0353"/>
    <w:rsid w:val="00BD03FA"/>
    <w:rsid w:val="00BD0426"/>
    <w:rsid w:val="00BD052C"/>
    <w:rsid w:val="00BD0687"/>
    <w:rsid w:val="00BD0689"/>
    <w:rsid w:val="00BD08DE"/>
    <w:rsid w:val="00BD0A10"/>
    <w:rsid w:val="00BD0A1F"/>
    <w:rsid w:val="00BD0A8E"/>
    <w:rsid w:val="00BD0E6F"/>
    <w:rsid w:val="00BD0E97"/>
    <w:rsid w:val="00BD0F10"/>
    <w:rsid w:val="00BD1034"/>
    <w:rsid w:val="00BD1430"/>
    <w:rsid w:val="00BD150B"/>
    <w:rsid w:val="00BD158B"/>
    <w:rsid w:val="00BD16C9"/>
    <w:rsid w:val="00BD17F5"/>
    <w:rsid w:val="00BD1861"/>
    <w:rsid w:val="00BD1904"/>
    <w:rsid w:val="00BD1A8F"/>
    <w:rsid w:val="00BD1D59"/>
    <w:rsid w:val="00BD1E55"/>
    <w:rsid w:val="00BD2032"/>
    <w:rsid w:val="00BD2196"/>
    <w:rsid w:val="00BD2270"/>
    <w:rsid w:val="00BD23C5"/>
    <w:rsid w:val="00BD2490"/>
    <w:rsid w:val="00BD24D6"/>
    <w:rsid w:val="00BD24E7"/>
    <w:rsid w:val="00BD2506"/>
    <w:rsid w:val="00BD2658"/>
    <w:rsid w:val="00BD267F"/>
    <w:rsid w:val="00BD28FF"/>
    <w:rsid w:val="00BD2AB9"/>
    <w:rsid w:val="00BD2AC6"/>
    <w:rsid w:val="00BD2B0D"/>
    <w:rsid w:val="00BD2B43"/>
    <w:rsid w:val="00BD2E3A"/>
    <w:rsid w:val="00BD2ECA"/>
    <w:rsid w:val="00BD3060"/>
    <w:rsid w:val="00BD30FC"/>
    <w:rsid w:val="00BD325B"/>
    <w:rsid w:val="00BD3301"/>
    <w:rsid w:val="00BD334A"/>
    <w:rsid w:val="00BD3463"/>
    <w:rsid w:val="00BD34D9"/>
    <w:rsid w:val="00BD366B"/>
    <w:rsid w:val="00BD370C"/>
    <w:rsid w:val="00BD37FE"/>
    <w:rsid w:val="00BD3B28"/>
    <w:rsid w:val="00BD3B45"/>
    <w:rsid w:val="00BD3EB7"/>
    <w:rsid w:val="00BD41C0"/>
    <w:rsid w:val="00BD41FF"/>
    <w:rsid w:val="00BD4206"/>
    <w:rsid w:val="00BD426E"/>
    <w:rsid w:val="00BD4468"/>
    <w:rsid w:val="00BD44B7"/>
    <w:rsid w:val="00BD44D4"/>
    <w:rsid w:val="00BD4523"/>
    <w:rsid w:val="00BD452B"/>
    <w:rsid w:val="00BD46F7"/>
    <w:rsid w:val="00BD475C"/>
    <w:rsid w:val="00BD475F"/>
    <w:rsid w:val="00BD4768"/>
    <w:rsid w:val="00BD4854"/>
    <w:rsid w:val="00BD48BD"/>
    <w:rsid w:val="00BD49EF"/>
    <w:rsid w:val="00BD4A50"/>
    <w:rsid w:val="00BD4B14"/>
    <w:rsid w:val="00BD4B81"/>
    <w:rsid w:val="00BD4DEA"/>
    <w:rsid w:val="00BD4DEE"/>
    <w:rsid w:val="00BD4E67"/>
    <w:rsid w:val="00BD4E8C"/>
    <w:rsid w:val="00BD50FE"/>
    <w:rsid w:val="00BD5248"/>
    <w:rsid w:val="00BD52E3"/>
    <w:rsid w:val="00BD5392"/>
    <w:rsid w:val="00BD540C"/>
    <w:rsid w:val="00BD5596"/>
    <w:rsid w:val="00BD56A5"/>
    <w:rsid w:val="00BD5821"/>
    <w:rsid w:val="00BD5827"/>
    <w:rsid w:val="00BD59C0"/>
    <w:rsid w:val="00BD59C6"/>
    <w:rsid w:val="00BD5A2E"/>
    <w:rsid w:val="00BD5B56"/>
    <w:rsid w:val="00BD5CC1"/>
    <w:rsid w:val="00BD5E3D"/>
    <w:rsid w:val="00BD5F0A"/>
    <w:rsid w:val="00BD5F12"/>
    <w:rsid w:val="00BD5F60"/>
    <w:rsid w:val="00BD5FB5"/>
    <w:rsid w:val="00BD5FCD"/>
    <w:rsid w:val="00BD5FD9"/>
    <w:rsid w:val="00BD63B4"/>
    <w:rsid w:val="00BD63E2"/>
    <w:rsid w:val="00BD6406"/>
    <w:rsid w:val="00BD6562"/>
    <w:rsid w:val="00BD6574"/>
    <w:rsid w:val="00BD65B2"/>
    <w:rsid w:val="00BD65C8"/>
    <w:rsid w:val="00BD6A96"/>
    <w:rsid w:val="00BD6B56"/>
    <w:rsid w:val="00BD6E05"/>
    <w:rsid w:val="00BD6F5F"/>
    <w:rsid w:val="00BD7067"/>
    <w:rsid w:val="00BD71F5"/>
    <w:rsid w:val="00BD72BB"/>
    <w:rsid w:val="00BD737E"/>
    <w:rsid w:val="00BD73E7"/>
    <w:rsid w:val="00BD7463"/>
    <w:rsid w:val="00BD7716"/>
    <w:rsid w:val="00BD779C"/>
    <w:rsid w:val="00BD7912"/>
    <w:rsid w:val="00BD7CEE"/>
    <w:rsid w:val="00BD7E5E"/>
    <w:rsid w:val="00BD7F2B"/>
    <w:rsid w:val="00BD7FD9"/>
    <w:rsid w:val="00BE01C3"/>
    <w:rsid w:val="00BE0317"/>
    <w:rsid w:val="00BE043D"/>
    <w:rsid w:val="00BE04B3"/>
    <w:rsid w:val="00BE04EA"/>
    <w:rsid w:val="00BE054A"/>
    <w:rsid w:val="00BE055B"/>
    <w:rsid w:val="00BE0647"/>
    <w:rsid w:val="00BE07BD"/>
    <w:rsid w:val="00BE0806"/>
    <w:rsid w:val="00BE08E4"/>
    <w:rsid w:val="00BE09F1"/>
    <w:rsid w:val="00BE0B6E"/>
    <w:rsid w:val="00BE0C16"/>
    <w:rsid w:val="00BE0C9A"/>
    <w:rsid w:val="00BE1048"/>
    <w:rsid w:val="00BE10A2"/>
    <w:rsid w:val="00BE1208"/>
    <w:rsid w:val="00BE124D"/>
    <w:rsid w:val="00BE127E"/>
    <w:rsid w:val="00BE1287"/>
    <w:rsid w:val="00BE130A"/>
    <w:rsid w:val="00BE144B"/>
    <w:rsid w:val="00BE14CF"/>
    <w:rsid w:val="00BE17A8"/>
    <w:rsid w:val="00BE1A3F"/>
    <w:rsid w:val="00BE1B0E"/>
    <w:rsid w:val="00BE1BDA"/>
    <w:rsid w:val="00BE1F1F"/>
    <w:rsid w:val="00BE1FC2"/>
    <w:rsid w:val="00BE219A"/>
    <w:rsid w:val="00BE22D7"/>
    <w:rsid w:val="00BE2407"/>
    <w:rsid w:val="00BE245A"/>
    <w:rsid w:val="00BE24EE"/>
    <w:rsid w:val="00BE2520"/>
    <w:rsid w:val="00BE259B"/>
    <w:rsid w:val="00BE26A9"/>
    <w:rsid w:val="00BE2710"/>
    <w:rsid w:val="00BE2863"/>
    <w:rsid w:val="00BE2881"/>
    <w:rsid w:val="00BE28AA"/>
    <w:rsid w:val="00BE28E5"/>
    <w:rsid w:val="00BE294D"/>
    <w:rsid w:val="00BE2AEE"/>
    <w:rsid w:val="00BE2B28"/>
    <w:rsid w:val="00BE2C08"/>
    <w:rsid w:val="00BE2C6C"/>
    <w:rsid w:val="00BE2D0D"/>
    <w:rsid w:val="00BE2E60"/>
    <w:rsid w:val="00BE2E6F"/>
    <w:rsid w:val="00BE30EC"/>
    <w:rsid w:val="00BE3186"/>
    <w:rsid w:val="00BE320C"/>
    <w:rsid w:val="00BE321F"/>
    <w:rsid w:val="00BE3290"/>
    <w:rsid w:val="00BE3457"/>
    <w:rsid w:val="00BE3597"/>
    <w:rsid w:val="00BE35D7"/>
    <w:rsid w:val="00BE375F"/>
    <w:rsid w:val="00BE39A3"/>
    <w:rsid w:val="00BE3BB6"/>
    <w:rsid w:val="00BE3C6D"/>
    <w:rsid w:val="00BE3CB6"/>
    <w:rsid w:val="00BE3DE2"/>
    <w:rsid w:val="00BE3E88"/>
    <w:rsid w:val="00BE3EB3"/>
    <w:rsid w:val="00BE3EF8"/>
    <w:rsid w:val="00BE3FF8"/>
    <w:rsid w:val="00BE41F7"/>
    <w:rsid w:val="00BE420B"/>
    <w:rsid w:val="00BE4466"/>
    <w:rsid w:val="00BE4566"/>
    <w:rsid w:val="00BE456B"/>
    <w:rsid w:val="00BE4711"/>
    <w:rsid w:val="00BE4738"/>
    <w:rsid w:val="00BE473D"/>
    <w:rsid w:val="00BE4741"/>
    <w:rsid w:val="00BE4745"/>
    <w:rsid w:val="00BE4820"/>
    <w:rsid w:val="00BE4A5A"/>
    <w:rsid w:val="00BE4B3E"/>
    <w:rsid w:val="00BE4B93"/>
    <w:rsid w:val="00BE4D4B"/>
    <w:rsid w:val="00BE4DB1"/>
    <w:rsid w:val="00BE4E19"/>
    <w:rsid w:val="00BE4E5F"/>
    <w:rsid w:val="00BE4F5A"/>
    <w:rsid w:val="00BE5062"/>
    <w:rsid w:val="00BE50B1"/>
    <w:rsid w:val="00BE51EF"/>
    <w:rsid w:val="00BE5277"/>
    <w:rsid w:val="00BE54D0"/>
    <w:rsid w:val="00BE55AC"/>
    <w:rsid w:val="00BE56A7"/>
    <w:rsid w:val="00BE56DF"/>
    <w:rsid w:val="00BE5769"/>
    <w:rsid w:val="00BE57AB"/>
    <w:rsid w:val="00BE57B3"/>
    <w:rsid w:val="00BE57CD"/>
    <w:rsid w:val="00BE58C8"/>
    <w:rsid w:val="00BE58D7"/>
    <w:rsid w:val="00BE59D9"/>
    <w:rsid w:val="00BE59EA"/>
    <w:rsid w:val="00BE5B28"/>
    <w:rsid w:val="00BE5C4D"/>
    <w:rsid w:val="00BE5CFB"/>
    <w:rsid w:val="00BE5D2C"/>
    <w:rsid w:val="00BE5DE7"/>
    <w:rsid w:val="00BE5E0E"/>
    <w:rsid w:val="00BE6049"/>
    <w:rsid w:val="00BE623F"/>
    <w:rsid w:val="00BE62CF"/>
    <w:rsid w:val="00BE6373"/>
    <w:rsid w:val="00BE6728"/>
    <w:rsid w:val="00BE6A99"/>
    <w:rsid w:val="00BE6C3F"/>
    <w:rsid w:val="00BE6CEE"/>
    <w:rsid w:val="00BE6CF0"/>
    <w:rsid w:val="00BE6DF1"/>
    <w:rsid w:val="00BE6ECE"/>
    <w:rsid w:val="00BE6FA7"/>
    <w:rsid w:val="00BE7018"/>
    <w:rsid w:val="00BE7287"/>
    <w:rsid w:val="00BE729B"/>
    <w:rsid w:val="00BE72D0"/>
    <w:rsid w:val="00BE72DB"/>
    <w:rsid w:val="00BE7382"/>
    <w:rsid w:val="00BE740E"/>
    <w:rsid w:val="00BE78B8"/>
    <w:rsid w:val="00BE7982"/>
    <w:rsid w:val="00BE7B7B"/>
    <w:rsid w:val="00BE7B93"/>
    <w:rsid w:val="00BE7F4D"/>
    <w:rsid w:val="00BE7F93"/>
    <w:rsid w:val="00BE7FA2"/>
    <w:rsid w:val="00BF0035"/>
    <w:rsid w:val="00BF02FA"/>
    <w:rsid w:val="00BF03BA"/>
    <w:rsid w:val="00BF059C"/>
    <w:rsid w:val="00BF066D"/>
    <w:rsid w:val="00BF07B0"/>
    <w:rsid w:val="00BF0932"/>
    <w:rsid w:val="00BF095E"/>
    <w:rsid w:val="00BF09C9"/>
    <w:rsid w:val="00BF09DF"/>
    <w:rsid w:val="00BF0A89"/>
    <w:rsid w:val="00BF0BC8"/>
    <w:rsid w:val="00BF0BD2"/>
    <w:rsid w:val="00BF0CCA"/>
    <w:rsid w:val="00BF0D3B"/>
    <w:rsid w:val="00BF0D5C"/>
    <w:rsid w:val="00BF0D8F"/>
    <w:rsid w:val="00BF0DA1"/>
    <w:rsid w:val="00BF0E67"/>
    <w:rsid w:val="00BF106B"/>
    <w:rsid w:val="00BF10B1"/>
    <w:rsid w:val="00BF135F"/>
    <w:rsid w:val="00BF13A6"/>
    <w:rsid w:val="00BF153A"/>
    <w:rsid w:val="00BF16B0"/>
    <w:rsid w:val="00BF183F"/>
    <w:rsid w:val="00BF184E"/>
    <w:rsid w:val="00BF1942"/>
    <w:rsid w:val="00BF1AAD"/>
    <w:rsid w:val="00BF1AC8"/>
    <w:rsid w:val="00BF1BAC"/>
    <w:rsid w:val="00BF1C17"/>
    <w:rsid w:val="00BF1DBD"/>
    <w:rsid w:val="00BF1EF5"/>
    <w:rsid w:val="00BF2378"/>
    <w:rsid w:val="00BF23E8"/>
    <w:rsid w:val="00BF247D"/>
    <w:rsid w:val="00BF25BF"/>
    <w:rsid w:val="00BF2893"/>
    <w:rsid w:val="00BF2D3B"/>
    <w:rsid w:val="00BF2D62"/>
    <w:rsid w:val="00BF2DDC"/>
    <w:rsid w:val="00BF3060"/>
    <w:rsid w:val="00BF30F2"/>
    <w:rsid w:val="00BF3292"/>
    <w:rsid w:val="00BF3381"/>
    <w:rsid w:val="00BF3541"/>
    <w:rsid w:val="00BF355D"/>
    <w:rsid w:val="00BF3774"/>
    <w:rsid w:val="00BF3788"/>
    <w:rsid w:val="00BF38F9"/>
    <w:rsid w:val="00BF3939"/>
    <w:rsid w:val="00BF397A"/>
    <w:rsid w:val="00BF39E9"/>
    <w:rsid w:val="00BF3A45"/>
    <w:rsid w:val="00BF3B7A"/>
    <w:rsid w:val="00BF3BE0"/>
    <w:rsid w:val="00BF3C27"/>
    <w:rsid w:val="00BF3F51"/>
    <w:rsid w:val="00BF4486"/>
    <w:rsid w:val="00BF453E"/>
    <w:rsid w:val="00BF4621"/>
    <w:rsid w:val="00BF46F7"/>
    <w:rsid w:val="00BF47CC"/>
    <w:rsid w:val="00BF4939"/>
    <w:rsid w:val="00BF499F"/>
    <w:rsid w:val="00BF4B48"/>
    <w:rsid w:val="00BF4CB4"/>
    <w:rsid w:val="00BF4E74"/>
    <w:rsid w:val="00BF5079"/>
    <w:rsid w:val="00BF50D9"/>
    <w:rsid w:val="00BF5451"/>
    <w:rsid w:val="00BF5495"/>
    <w:rsid w:val="00BF54DE"/>
    <w:rsid w:val="00BF55E0"/>
    <w:rsid w:val="00BF56BA"/>
    <w:rsid w:val="00BF57B7"/>
    <w:rsid w:val="00BF594A"/>
    <w:rsid w:val="00BF59A2"/>
    <w:rsid w:val="00BF5BE6"/>
    <w:rsid w:val="00BF5D2F"/>
    <w:rsid w:val="00BF5DD0"/>
    <w:rsid w:val="00BF6075"/>
    <w:rsid w:val="00BF6169"/>
    <w:rsid w:val="00BF6261"/>
    <w:rsid w:val="00BF6309"/>
    <w:rsid w:val="00BF6487"/>
    <w:rsid w:val="00BF667E"/>
    <w:rsid w:val="00BF66C6"/>
    <w:rsid w:val="00BF6996"/>
    <w:rsid w:val="00BF6A2D"/>
    <w:rsid w:val="00BF6AB1"/>
    <w:rsid w:val="00BF6B0E"/>
    <w:rsid w:val="00BF6B6C"/>
    <w:rsid w:val="00BF6CC0"/>
    <w:rsid w:val="00BF6DD6"/>
    <w:rsid w:val="00BF6E1F"/>
    <w:rsid w:val="00BF6E37"/>
    <w:rsid w:val="00BF6E90"/>
    <w:rsid w:val="00BF6F9C"/>
    <w:rsid w:val="00BF71C5"/>
    <w:rsid w:val="00BF7251"/>
    <w:rsid w:val="00BF74D2"/>
    <w:rsid w:val="00BF75E3"/>
    <w:rsid w:val="00BF75EF"/>
    <w:rsid w:val="00BF7630"/>
    <w:rsid w:val="00BF7678"/>
    <w:rsid w:val="00BF769B"/>
    <w:rsid w:val="00BF76A0"/>
    <w:rsid w:val="00BF775D"/>
    <w:rsid w:val="00BF7A11"/>
    <w:rsid w:val="00BF7C00"/>
    <w:rsid w:val="00BF7E54"/>
    <w:rsid w:val="00BF7F28"/>
    <w:rsid w:val="00C00027"/>
    <w:rsid w:val="00C00211"/>
    <w:rsid w:val="00C0031C"/>
    <w:rsid w:val="00C0035E"/>
    <w:rsid w:val="00C004D3"/>
    <w:rsid w:val="00C0054B"/>
    <w:rsid w:val="00C005D1"/>
    <w:rsid w:val="00C005E4"/>
    <w:rsid w:val="00C0067F"/>
    <w:rsid w:val="00C007EE"/>
    <w:rsid w:val="00C008DE"/>
    <w:rsid w:val="00C00925"/>
    <w:rsid w:val="00C00A83"/>
    <w:rsid w:val="00C00AA9"/>
    <w:rsid w:val="00C00C1F"/>
    <w:rsid w:val="00C00CAA"/>
    <w:rsid w:val="00C00E5B"/>
    <w:rsid w:val="00C00EE6"/>
    <w:rsid w:val="00C01075"/>
    <w:rsid w:val="00C01176"/>
    <w:rsid w:val="00C01186"/>
    <w:rsid w:val="00C013C1"/>
    <w:rsid w:val="00C01516"/>
    <w:rsid w:val="00C0151A"/>
    <w:rsid w:val="00C015B5"/>
    <w:rsid w:val="00C01909"/>
    <w:rsid w:val="00C019D4"/>
    <w:rsid w:val="00C01ABA"/>
    <w:rsid w:val="00C01B78"/>
    <w:rsid w:val="00C01CDF"/>
    <w:rsid w:val="00C01F78"/>
    <w:rsid w:val="00C01F9C"/>
    <w:rsid w:val="00C02031"/>
    <w:rsid w:val="00C0208E"/>
    <w:rsid w:val="00C02114"/>
    <w:rsid w:val="00C021D2"/>
    <w:rsid w:val="00C02213"/>
    <w:rsid w:val="00C0227C"/>
    <w:rsid w:val="00C02325"/>
    <w:rsid w:val="00C02437"/>
    <w:rsid w:val="00C0244B"/>
    <w:rsid w:val="00C02484"/>
    <w:rsid w:val="00C0267C"/>
    <w:rsid w:val="00C027D2"/>
    <w:rsid w:val="00C02808"/>
    <w:rsid w:val="00C0281C"/>
    <w:rsid w:val="00C0298F"/>
    <w:rsid w:val="00C029E8"/>
    <w:rsid w:val="00C02A37"/>
    <w:rsid w:val="00C02BB9"/>
    <w:rsid w:val="00C02BE0"/>
    <w:rsid w:val="00C02CC8"/>
    <w:rsid w:val="00C02E9C"/>
    <w:rsid w:val="00C02F88"/>
    <w:rsid w:val="00C02FC0"/>
    <w:rsid w:val="00C02FE8"/>
    <w:rsid w:val="00C02FE9"/>
    <w:rsid w:val="00C030D9"/>
    <w:rsid w:val="00C031DA"/>
    <w:rsid w:val="00C031E7"/>
    <w:rsid w:val="00C0320E"/>
    <w:rsid w:val="00C03240"/>
    <w:rsid w:val="00C03290"/>
    <w:rsid w:val="00C0330F"/>
    <w:rsid w:val="00C03461"/>
    <w:rsid w:val="00C03485"/>
    <w:rsid w:val="00C034C4"/>
    <w:rsid w:val="00C0359F"/>
    <w:rsid w:val="00C0371A"/>
    <w:rsid w:val="00C03758"/>
    <w:rsid w:val="00C03910"/>
    <w:rsid w:val="00C0391F"/>
    <w:rsid w:val="00C03995"/>
    <w:rsid w:val="00C03A9E"/>
    <w:rsid w:val="00C03AED"/>
    <w:rsid w:val="00C03B91"/>
    <w:rsid w:val="00C03CF0"/>
    <w:rsid w:val="00C03D43"/>
    <w:rsid w:val="00C03EEC"/>
    <w:rsid w:val="00C03F0A"/>
    <w:rsid w:val="00C04132"/>
    <w:rsid w:val="00C04138"/>
    <w:rsid w:val="00C042D1"/>
    <w:rsid w:val="00C0430F"/>
    <w:rsid w:val="00C0445C"/>
    <w:rsid w:val="00C04603"/>
    <w:rsid w:val="00C04639"/>
    <w:rsid w:val="00C0474E"/>
    <w:rsid w:val="00C0487B"/>
    <w:rsid w:val="00C04AD8"/>
    <w:rsid w:val="00C04DCA"/>
    <w:rsid w:val="00C04E40"/>
    <w:rsid w:val="00C051E6"/>
    <w:rsid w:val="00C0526F"/>
    <w:rsid w:val="00C0542D"/>
    <w:rsid w:val="00C05546"/>
    <w:rsid w:val="00C055A4"/>
    <w:rsid w:val="00C05619"/>
    <w:rsid w:val="00C05673"/>
    <w:rsid w:val="00C05787"/>
    <w:rsid w:val="00C057E3"/>
    <w:rsid w:val="00C0581B"/>
    <w:rsid w:val="00C05A29"/>
    <w:rsid w:val="00C05A70"/>
    <w:rsid w:val="00C05CDE"/>
    <w:rsid w:val="00C05F21"/>
    <w:rsid w:val="00C06060"/>
    <w:rsid w:val="00C06097"/>
    <w:rsid w:val="00C0613F"/>
    <w:rsid w:val="00C06140"/>
    <w:rsid w:val="00C06147"/>
    <w:rsid w:val="00C0618B"/>
    <w:rsid w:val="00C061CB"/>
    <w:rsid w:val="00C06246"/>
    <w:rsid w:val="00C06390"/>
    <w:rsid w:val="00C06497"/>
    <w:rsid w:val="00C0663B"/>
    <w:rsid w:val="00C06756"/>
    <w:rsid w:val="00C068C5"/>
    <w:rsid w:val="00C069AD"/>
    <w:rsid w:val="00C06B92"/>
    <w:rsid w:val="00C06FAB"/>
    <w:rsid w:val="00C0703B"/>
    <w:rsid w:val="00C071D6"/>
    <w:rsid w:val="00C07465"/>
    <w:rsid w:val="00C0751D"/>
    <w:rsid w:val="00C07591"/>
    <w:rsid w:val="00C07823"/>
    <w:rsid w:val="00C07ACA"/>
    <w:rsid w:val="00C07C3A"/>
    <w:rsid w:val="00C07CE8"/>
    <w:rsid w:val="00C07DCF"/>
    <w:rsid w:val="00C07E14"/>
    <w:rsid w:val="00C07ED0"/>
    <w:rsid w:val="00C07FD1"/>
    <w:rsid w:val="00C10061"/>
    <w:rsid w:val="00C101DA"/>
    <w:rsid w:val="00C10216"/>
    <w:rsid w:val="00C10263"/>
    <w:rsid w:val="00C103AF"/>
    <w:rsid w:val="00C104BD"/>
    <w:rsid w:val="00C105D8"/>
    <w:rsid w:val="00C1065E"/>
    <w:rsid w:val="00C1079B"/>
    <w:rsid w:val="00C1090E"/>
    <w:rsid w:val="00C10A2C"/>
    <w:rsid w:val="00C10B97"/>
    <w:rsid w:val="00C10C50"/>
    <w:rsid w:val="00C10D30"/>
    <w:rsid w:val="00C10D31"/>
    <w:rsid w:val="00C10D3E"/>
    <w:rsid w:val="00C10D5C"/>
    <w:rsid w:val="00C10DA2"/>
    <w:rsid w:val="00C10F5F"/>
    <w:rsid w:val="00C11050"/>
    <w:rsid w:val="00C11118"/>
    <w:rsid w:val="00C111EE"/>
    <w:rsid w:val="00C11269"/>
    <w:rsid w:val="00C1143F"/>
    <w:rsid w:val="00C11470"/>
    <w:rsid w:val="00C1155E"/>
    <w:rsid w:val="00C115C2"/>
    <w:rsid w:val="00C11799"/>
    <w:rsid w:val="00C117B9"/>
    <w:rsid w:val="00C117E0"/>
    <w:rsid w:val="00C11871"/>
    <w:rsid w:val="00C1189C"/>
    <w:rsid w:val="00C118E8"/>
    <w:rsid w:val="00C119B1"/>
    <w:rsid w:val="00C11AF9"/>
    <w:rsid w:val="00C11CB8"/>
    <w:rsid w:val="00C11E7B"/>
    <w:rsid w:val="00C11EB6"/>
    <w:rsid w:val="00C11EE4"/>
    <w:rsid w:val="00C11F15"/>
    <w:rsid w:val="00C1203A"/>
    <w:rsid w:val="00C12132"/>
    <w:rsid w:val="00C121B8"/>
    <w:rsid w:val="00C122A0"/>
    <w:rsid w:val="00C122C8"/>
    <w:rsid w:val="00C123D7"/>
    <w:rsid w:val="00C1245C"/>
    <w:rsid w:val="00C1274C"/>
    <w:rsid w:val="00C1275E"/>
    <w:rsid w:val="00C1286A"/>
    <w:rsid w:val="00C12D7E"/>
    <w:rsid w:val="00C12E1E"/>
    <w:rsid w:val="00C12E25"/>
    <w:rsid w:val="00C13033"/>
    <w:rsid w:val="00C13059"/>
    <w:rsid w:val="00C1307A"/>
    <w:rsid w:val="00C1307D"/>
    <w:rsid w:val="00C130E9"/>
    <w:rsid w:val="00C1320D"/>
    <w:rsid w:val="00C1327D"/>
    <w:rsid w:val="00C1333E"/>
    <w:rsid w:val="00C135F2"/>
    <w:rsid w:val="00C1370A"/>
    <w:rsid w:val="00C1371D"/>
    <w:rsid w:val="00C139E1"/>
    <w:rsid w:val="00C13C78"/>
    <w:rsid w:val="00C13DDD"/>
    <w:rsid w:val="00C13E5B"/>
    <w:rsid w:val="00C13EFC"/>
    <w:rsid w:val="00C13F6A"/>
    <w:rsid w:val="00C1402C"/>
    <w:rsid w:val="00C14183"/>
    <w:rsid w:val="00C141D6"/>
    <w:rsid w:val="00C1440A"/>
    <w:rsid w:val="00C1442E"/>
    <w:rsid w:val="00C144C3"/>
    <w:rsid w:val="00C144C6"/>
    <w:rsid w:val="00C14585"/>
    <w:rsid w:val="00C1476F"/>
    <w:rsid w:val="00C147AF"/>
    <w:rsid w:val="00C148E5"/>
    <w:rsid w:val="00C149D6"/>
    <w:rsid w:val="00C14A37"/>
    <w:rsid w:val="00C14A3C"/>
    <w:rsid w:val="00C14A52"/>
    <w:rsid w:val="00C14A72"/>
    <w:rsid w:val="00C14BED"/>
    <w:rsid w:val="00C14C8B"/>
    <w:rsid w:val="00C14CB4"/>
    <w:rsid w:val="00C14CCE"/>
    <w:rsid w:val="00C14CF2"/>
    <w:rsid w:val="00C14D4A"/>
    <w:rsid w:val="00C14EC0"/>
    <w:rsid w:val="00C150E3"/>
    <w:rsid w:val="00C1517E"/>
    <w:rsid w:val="00C15240"/>
    <w:rsid w:val="00C153DC"/>
    <w:rsid w:val="00C153F9"/>
    <w:rsid w:val="00C154C2"/>
    <w:rsid w:val="00C156D4"/>
    <w:rsid w:val="00C157BF"/>
    <w:rsid w:val="00C15837"/>
    <w:rsid w:val="00C15891"/>
    <w:rsid w:val="00C158D6"/>
    <w:rsid w:val="00C15ABC"/>
    <w:rsid w:val="00C15B10"/>
    <w:rsid w:val="00C15B11"/>
    <w:rsid w:val="00C15B17"/>
    <w:rsid w:val="00C15B5A"/>
    <w:rsid w:val="00C15BA8"/>
    <w:rsid w:val="00C15C3F"/>
    <w:rsid w:val="00C15E05"/>
    <w:rsid w:val="00C15E65"/>
    <w:rsid w:val="00C15E9A"/>
    <w:rsid w:val="00C15F1F"/>
    <w:rsid w:val="00C15F95"/>
    <w:rsid w:val="00C160A2"/>
    <w:rsid w:val="00C16116"/>
    <w:rsid w:val="00C1611E"/>
    <w:rsid w:val="00C16380"/>
    <w:rsid w:val="00C1643E"/>
    <w:rsid w:val="00C1652D"/>
    <w:rsid w:val="00C165A7"/>
    <w:rsid w:val="00C1660A"/>
    <w:rsid w:val="00C16620"/>
    <w:rsid w:val="00C16728"/>
    <w:rsid w:val="00C1679C"/>
    <w:rsid w:val="00C167A3"/>
    <w:rsid w:val="00C16888"/>
    <w:rsid w:val="00C16896"/>
    <w:rsid w:val="00C16A0C"/>
    <w:rsid w:val="00C16B3D"/>
    <w:rsid w:val="00C16BF0"/>
    <w:rsid w:val="00C16DC1"/>
    <w:rsid w:val="00C16F14"/>
    <w:rsid w:val="00C16F37"/>
    <w:rsid w:val="00C16FCD"/>
    <w:rsid w:val="00C171C9"/>
    <w:rsid w:val="00C171F3"/>
    <w:rsid w:val="00C17211"/>
    <w:rsid w:val="00C17287"/>
    <w:rsid w:val="00C172F8"/>
    <w:rsid w:val="00C17439"/>
    <w:rsid w:val="00C174DF"/>
    <w:rsid w:val="00C17698"/>
    <w:rsid w:val="00C17700"/>
    <w:rsid w:val="00C17736"/>
    <w:rsid w:val="00C177D6"/>
    <w:rsid w:val="00C178EF"/>
    <w:rsid w:val="00C17966"/>
    <w:rsid w:val="00C17A12"/>
    <w:rsid w:val="00C17C05"/>
    <w:rsid w:val="00C17D7E"/>
    <w:rsid w:val="00C17E23"/>
    <w:rsid w:val="00C200A0"/>
    <w:rsid w:val="00C20121"/>
    <w:rsid w:val="00C20124"/>
    <w:rsid w:val="00C2014B"/>
    <w:rsid w:val="00C2018B"/>
    <w:rsid w:val="00C20231"/>
    <w:rsid w:val="00C20278"/>
    <w:rsid w:val="00C202B7"/>
    <w:rsid w:val="00C2042B"/>
    <w:rsid w:val="00C2087D"/>
    <w:rsid w:val="00C2092D"/>
    <w:rsid w:val="00C20CBF"/>
    <w:rsid w:val="00C20EF5"/>
    <w:rsid w:val="00C20FD7"/>
    <w:rsid w:val="00C21013"/>
    <w:rsid w:val="00C210AC"/>
    <w:rsid w:val="00C210B8"/>
    <w:rsid w:val="00C2119D"/>
    <w:rsid w:val="00C211B2"/>
    <w:rsid w:val="00C211E1"/>
    <w:rsid w:val="00C2121E"/>
    <w:rsid w:val="00C21297"/>
    <w:rsid w:val="00C21436"/>
    <w:rsid w:val="00C215E1"/>
    <w:rsid w:val="00C2181C"/>
    <w:rsid w:val="00C21CDC"/>
    <w:rsid w:val="00C21E72"/>
    <w:rsid w:val="00C21E7E"/>
    <w:rsid w:val="00C21F76"/>
    <w:rsid w:val="00C22092"/>
    <w:rsid w:val="00C22112"/>
    <w:rsid w:val="00C22184"/>
    <w:rsid w:val="00C2246F"/>
    <w:rsid w:val="00C2249F"/>
    <w:rsid w:val="00C224AD"/>
    <w:rsid w:val="00C22578"/>
    <w:rsid w:val="00C22627"/>
    <w:rsid w:val="00C2264D"/>
    <w:rsid w:val="00C227F5"/>
    <w:rsid w:val="00C22876"/>
    <w:rsid w:val="00C22884"/>
    <w:rsid w:val="00C2288E"/>
    <w:rsid w:val="00C228DD"/>
    <w:rsid w:val="00C22A2B"/>
    <w:rsid w:val="00C22C05"/>
    <w:rsid w:val="00C22D07"/>
    <w:rsid w:val="00C22E00"/>
    <w:rsid w:val="00C23066"/>
    <w:rsid w:val="00C2313C"/>
    <w:rsid w:val="00C2329A"/>
    <w:rsid w:val="00C23326"/>
    <w:rsid w:val="00C2335D"/>
    <w:rsid w:val="00C23495"/>
    <w:rsid w:val="00C237EA"/>
    <w:rsid w:val="00C23837"/>
    <w:rsid w:val="00C238BF"/>
    <w:rsid w:val="00C23919"/>
    <w:rsid w:val="00C23A06"/>
    <w:rsid w:val="00C23A77"/>
    <w:rsid w:val="00C23A86"/>
    <w:rsid w:val="00C23DFD"/>
    <w:rsid w:val="00C23FA4"/>
    <w:rsid w:val="00C23FF0"/>
    <w:rsid w:val="00C24115"/>
    <w:rsid w:val="00C24136"/>
    <w:rsid w:val="00C241E4"/>
    <w:rsid w:val="00C24316"/>
    <w:rsid w:val="00C2431C"/>
    <w:rsid w:val="00C24415"/>
    <w:rsid w:val="00C24564"/>
    <w:rsid w:val="00C2456E"/>
    <w:rsid w:val="00C245F6"/>
    <w:rsid w:val="00C24815"/>
    <w:rsid w:val="00C248A6"/>
    <w:rsid w:val="00C24CB8"/>
    <w:rsid w:val="00C24CBF"/>
    <w:rsid w:val="00C24CF8"/>
    <w:rsid w:val="00C24D64"/>
    <w:rsid w:val="00C24F84"/>
    <w:rsid w:val="00C24FBE"/>
    <w:rsid w:val="00C25095"/>
    <w:rsid w:val="00C250AE"/>
    <w:rsid w:val="00C250F7"/>
    <w:rsid w:val="00C25179"/>
    <w:rsid w:val="00C2518C"/>
    <w:rsid w:val="00C2520E"/>
    <w:rsid w:val="00C25210"/>
    <w:rsid w:val="00C252A6"/>
    <w:rsid w:val="00C25319"/>
    <w:rsid w:val="00C253C2"/>
    <w:rsid w:val="00C25594"/>
    <w:rsid w:val="00C255A1"/>
    <w:rsid w:val="00C2561A"/>
    <w:rsid w:val="00C25670"/>
    <w:rsid w:val="00C259A2"/>
    <w:rsid w:val="00C25A62"/>
    <w:rsid w:val="00C25B09"/>
    <w:rsid w:val="00C25BA5"/>
    <w:rsid w:val="00C25E6C"/>
    <w:rsid w:val="00C26079"/>
    <w:rsid w:val="00C2615F"/>
    <w:rsid w:val="00C26172"/>
    <w:rsid w:val="00C2632B"/>
    <w:rsid w:val="00C26435"/>
    <w:rsid w:val="00C2645F"/>
    <w:rsid w:val="00C2657D"/>
    <w:rsid w:val="00C265A1"/>
    <w:rsid w:val="00C2663C"/>
    <w:rsid w:val="00C26645"/>
    <w:rsid w:val="00C266A7"/>
    <w:rsid w:val="00C26A87"/>
    <w:rsid w:val="00C26C44"/>
    <w:rsid w:val="00C26D32"/>
    <w:rsid w:val="00C26D7F"/>
    <w:rsid w:val="00C26ED8"/>
    <w:rsid w:val="00C26FB3"/>
    <w:rsid w:val="00C26FF3"/>
    <w:rsid w:val="00C2704E"/>
    <w:rsid w:val="00C27247"/>
    <w:rsid w:val="00C27307"/>
    <w:rsid w:val="00C27350"/>
    <w:rsid w:val="00C27490"/>
    <w:rsid w:val="00C27B3A"/>
    <w:rsid w:val="00C27C99"/>
    <w:rsid w:val="00C27CAD"/>
    <w:rsid w:val="00C27F62"/>
    <w:rsid w:val="00C3005B"/>
    <w:rsid w:val="00C30068"/>
    <w:rsid w:val="00C30075"/>
    <w:rsid w:val="00C3008E"/>
    <w:rsid w:val="00C300D3"/>
    <w:rsid w:val="00C30217"/>
    <w:rsid w:val="00C3036F"/>
    <w:rsid w:val="00C304C7"/>
    <w:rsid w:val="00C30526"/>
    <w:rsid w:val="00C30698"/>
    <w:rsid w:val="00C3070E"/>
    <w:rsid w:val="00C309A7"/>
    <w:rsid w:val="00C30C80"/>
    <w:rsid w:val="00C30D1F"/>
    <w:rsid w:val="00C30D9C"/>
    <w:rsid w:val="00C30E50"/>
    <w:rsid w:val="00C31202"/>
    <w:rsid w:val="00C31292"/>
    <w:rsid w:val="00C312A3"/>
    <w:rsid w:val="00C312CA"/>
    <w:rsid w:val="00C312CC"/>
    <w:rsid w:val="00C31481"/>
    <w:rsid w:val="00C3148A"/>
    <w:rsid w:val="00C314C9"/>
    <w:rsid w:val="00C314DD"/>
    <w:rsid w:val="00C315CF"/>
    <w:rsid w:val="00C315D2"/>
    <w:rsid w:val="00C319D9"/>
    <w:rsid w:val="00C31AFA"/>
    <w:rsid w:val="00C31CF2"/>
    <w:rsid w:val="00C31ED1"/>
    <w:rsid w:val="00C31EE2"/>
    <w:rsid w:val="00C32018"/>
    <w:rsid w:val="00C322E1"/>
    <w:rsid w:val="00C32354"/>
    <w:rsid w:val="00C3239C"/>
    <w:rsid w:val="00C323E1"/>
    <w:rsid w:val="00C324B2"/>
    <w:rsid w:val="00C32538"/>
    <w:rsid w:val="00C326BA"/>
    <w:rsid w:val="00C326FC"/>
    <w:rsid w:val="00C32701"/>
    <w:rsid w:val="00C32824"/>
    <w:rsid w:val="00C329CF"/>
    <w:rsid w:val="00C329D5"/>
    <w:rsid w:val="00C32A80"/>
    <w:rsid w:val="00C32AF7"/>
    <w:rsid w:val="00C32B74"/>
    <w:rsid w:val="00C32E81"/>
    <w:rsid w:val="00C32FD5"/>
    <w:rsid w:val="00C32FE0"/>
    <w:rsid w:val="00C33018"/>
    <w:rsid w:val="00C33457"/>
    <w:rsid w:val="00C3347C"/>
    <w:rsid w:val="00C3375D"/>
    <w:rsid w:val="00C337F6"/>
    <w:rsid w:val="00C339B9"/>
    <w:rsid w:val="00C33A7B"/>
    <w:rsid w:val="00C33B59"/>
    <w:rsid w:val="00C33DBE"/>
    <w:rsid w:val="00C33F23"/>
    <w:rsid w:val="00C33F5B"/>
    <w:rsid w:val="00C33F5F"/>
    <w:rsid w:val="00C33FBC"/>
    <w:rsid w:val="00C33FC0"/>
    <w:rsid w:val="00C33FF9"/>
    <w:rsid w:val="00C34422"/>
    <w:rsid w:val="00C3452B"/>
    <w:rsid w:val="00C3458D"/>
    <w:rsid w:val="00C349A0"/>
    <w:rsid w:val="00C34B44"/>
    <w:rsid w:val="00C34BC8"/>
    <w:rsid w:val="00C34C23"/>
    <w:rsid w:val="00C34C71"/>
    <w:rsid w:val="00C34D96"/>
    <w:rsid w:val="00C34E85"/>
    <w:rsid w:val="00C34FEC"/>
    <w:rsid w:val="00C34FF6"/>
    <w:rsid w:val="00C3509D"/>
    <w:rsid w:val="00C35135"/>
    <w:rsid w:val="00C351D7"/>
    <w:rsid w:val="00C353D4"/>
    <w:rsid w:val="00C3540F"/>
    <w:rsid w:val="00C354E6"/>
    <w:rsid w:val="00C3559D"/>
    <w:rsid w:val="00C35660"/>
    <w:rsid w:val="00C358E3"/>
    <w:rsid w:val="00C35923"/>
    <w:rsid w:val="00C35943"/>
    <w:rsid w:val="00C3597D"/>
    <w:rsid w:val="00C359F0"/>
    <w:rsid w:val="00C35A91"/>
    <w:rsid w:val="00C35AE3"/>
    <w:rsid w:val="00C35BF4"/>
    <w:rsid w:val="00C35C39"/>
    <w:rsid w:val="00C35E4C"/>
    <w:rsid w:val="00C35F8D"/>
    <w:rsid w:val="00C36002"/>
    <w:rsid w:val="00C3608E"/>
    <w:rsid w:val="00C362DE"/>
    <w:rsid w:val="00C36348"/>
    <w:rsid w:val="00C3637C"/>
    <w:rsid w:val="00C3653B"/>
    <w:rsid w:val="00C36540"/>
    <w:rsid w:val="00C365B1"/>
    <w:rsid w:val="00C36649"/>
    <w:rsid w:val="00C36875"/>
    <w:rsid w:val="00C36AF7"/>
    <w:rsid w:val="00C36CBF"/>
    <w:rsid w:val="00C36D1C"/>
    <w:rsid w:val="00C36F34"/>
    <w:rsid w:val="00C3703F"/>
    <w:rsid w:val="00C37089"/>
    <w:rsid w:val="00C370A9"/>
    <w:rsid w:val="00C3711F"/>
    <w:rsid w:val="00C371E1"/>
    <w:rsid w:val="00C37221"/>
    <w:rsid w:val="00C373F4"/>
    <w:rsid w:val="00C37429"/>
    <w:rsid w:val="00C3745D"/>
    <w:rsid w:val="00C374AF"/>
    <w:rsid w:val="00C374C1"/>
    <w:rsid w:val="00C37577"/>
    <w:rsid w:val="00C3762C"/>
    <w:rsid w:val="00C376FB"/>
    <w:rsid w:val="00C3776B"/>
    <w:rsid w:val="00C37951"/>
    <w:rsid w:val="00C37A3A"/>
    <w:rsid w:val="00C37B44"/>
    <w:rsid w:val="00C37BE9"/>
    <w:rsid w:val="00C37CD6"/>
    <w:rsid w:val="00C37D74"/>
    <w:rsid w:val="00C37DC2"/>
    <w:rsid w:val="00C37E22"/>
    <w:rsid w:val="00C37F0C"/>
    <w:rsid w:val="00C37FC2"/>
    <w:rsid w:val="00C40091"/>
    <w:rsid w:val="00C4018F"/>
    <w:rsid w:val="00C401BB"/>
    <w:rsid w:val="00C402BD"/>
    <w:rsid w:val="00C403DB"/>
    <w:rsid w:val="00C4043F"/>
    <w:rsid w:val="00C4064B"/>
    <w:rsid w:val="00C4066A"/>
    <w:rsid w:val="00C407F7"/>
    <w:rsid w:val="00C40935"/>
    <w:rsid w:val="00C40BDE"/>
    <w:rsid w:val="00C40BF5"/>
    <w:rsid w:val="00C40CD6"/>
    <w:rsid w:val="00C40D32"/>
    <w:rsid w:val="00C40E62"/>
    <w:rsid w:val="00C40F65"/>
    <w:rsid w:val="00C41002"/>
    <w:rsid w:val="00C411DE"/>
    <w:rsid w:val="00C413DD"/>
    <w:rsid w:val="00C4140F"/>
    <w:rsid w:val="00C414B5"/>
    <w:rsid w:val="00C416E1"/>
    <w:rsid w:val="00C41711"/>
    <w:rsid w:val="00C41859"/>
    <w:rsid w:val="00C4185E"/>
    <w:rsid w:val="00C41C4F"/>
    <w:rsid w:val="00C41D76"/>
    <w:rsid w:val="00C41DD4"/>
    <w:rsid w:val="00C42246"/>
    <w:rsid w:val="00C422F8"/>
    <w:rsid w:val="00C42311"/>
    <w:rsid w:val="00C423A1"/>
    <w:rsid w:val="00C423E5"/>
    <w:rsid w:val="00C4249D"/>
    <w:rsid w:val="00C424D2"/>
    <w:rsid w:val="00C424FC"/>
    <w:rsid w:val="00C42505"/>
    <w:rsid w:val="00C4291D"/>
    <w:rsid w:val="00C42947"/>
    <w:rsid w:val="00C42B84"/>
    <w:rsid w:val="00C42CBE"/>
    <w:rsid w:val="00C42CEC"/>
    <w:rsid w:val="00C43069"/>
    <w:rsid w:val="00C430CC"/>
    <w:rsid w:val="00C43170"/>
    <w:rsid w:val="00C432B3"/>
    <w:rsid w:val="00C432F7"/>
    <w:rsid w:val="00C43307"/>
    <w:rsid w:val="00C43432"/>
    <w:rsid w:val="00C434A3"/>
    <w:rsid w:val="00C434E6"/>
    <w:rsid w:val="00C4352F"/>
    <w:rsid w:val="00C43600"/>
    <w:rsid w:val="00C436DA"/>
    <w:rsid w:val="00C43730"/>
    <w:rsid w:val="00C43930"/>
    <w:rsid w:val="00C4398D"/>
    <w:rsid w:val="00C43A70"/>
    <w:rsid w:val="00C43B51"/>
    <w:rsid w:val="00C43D62"/>
    <w:rsid w:val="00C43F44"/>
    <w:rsid w:val="00C43FBD"/>
    <w:rsid w:val="00C44057"/>
    <w:rsid w:val="00C44117"/>
    <w:rsid w:val="00C44123"/>
    <w:rsid w:val="00C442E8"/>
    <w:rsid w:val="00C44302"/>
    <w:rsid w:val="00C443B8"/>
    <w:rsid w:val="00C44520"/>
    <w:rsid w:val="00C445AE"/>
    <w:rsid w:val="00C44688"/>
    <w:rsid w:val="00C44728"/>
    <w:rsid w:val="00C44829"/>
    <w:rsid w:val="00C4496D"/>
    <w:rsid w:val="00C44AB4"/>
    <w:rsid w:val="00C44AB5"/>
    <w:rsid w:val="00C44B0B"/>
    <w:rsid w:val="00C44B34"/>
    <w:rsid w:val="00C44E23"/>
    <w:rsid w:val="00C44F40"/>
    <w:rsid w:val="00C450C4"/>
    <w:rsid w:val="00C4518E"/>
    <w:rsid w:val="00C4537F"/>
    <w:rsid w:val="00C453C6"/>
    <w:rsid w:val="00C455A7"/>
    <w:rsid w:val="00C45661"/>
    <w:rsid w:val="00C456AB"/>
    <w:rsid w:val="00C456EF"/>
    <w:rsid w:val="00C45715"/>
    <w:rsid w:val="00C45725"/>
    <w:rsid w:val="00C458A5"/>
    <w:rsid w:val="00C4593B"/>
    <w:rsid w:val="00C45BEA"/>
    <w:rsid w:val="00C45C7D"/>
    <w:rsid w:val="00C45ECC"/>
    <w:rsid w:val="00C45ECD"/>
    <w:rsid w:val="00C45FDD"/>
    <w:rsid w:val="00C460DD"/>
    <w:rsid w:val="00C46215"/>
    <w:rsid w:val="00C46228"/>
    <w:rsid w:val="00C4638B"/>
    <w:rsid w:val="00C463B4"/>
    <w:rsid w:val="00C463BA"/>
    <w:rsid w:val="00C46439"/>
    <w:rsid w:val="00C46451"/>
    <w:rsid w:val="00C4649D"/>
    <w:rsid w:val="00C4661E"/>
    <w:rsid w:val="00C46761"/>
    <w:rsid w:val="00C4677B"/>
    <w:rsid w:val="00C4684D"/>
    <w:rsid w:val="00C468A3"/>
    <w:rsid w:val="00C46993"/>
    <w:rsid w:val="00C469F6"/>
    <w:rsid w:val="00C46B5D"/>
    <w:rsid w:val="00C46EB1"/>
    <w:rsid w:val="00C470D2"/>
    <w:rsid w:val="00C470EF"/>
    <w:rsid w:val="00C470F1"/>
    <w:rsid w:val="00C47121"/>
    <w:rsid w:val="00C472D8"/>
    <w:rsid w:val="00C472D9"/>
    <w:rsid w:val="00C47379"/>
    <w:rsid w:val="00C47407"/>
    <w:rsid w:val="00C474CF"/>
    <w:rsid w:val="00C4750F"/>
    <w:rsid w:val="00C47528"/>
    <w:rsid w:val="00C47529"/>
    <w:rsid w:val="00C475C4"/>
    <w:rsid w:val="00C4769B"/>
    <w:rsid w:val="00C47739"/>
    <w:rsid w:val="00C47759"/>
    <w:rsid w:val="00C4776B"/>
    <w:rsid w:val="00C477A5"/>
    <w:rsid w:val="00C478FE"/>
    <w:rsid w:val="00C479AA"/>
    <w:rsid w:val="00C47A2A"/>
    <w:rsid w:val="00C47A56"/>
    <w:rsid w:val="00C47A88"/>
    <w:rsid w:val="00C47BF8"/>
    <w:rsid w:val="00C47D2B"/>
    <w:rsid w:val="00C47D84"/>
    <w:rsid w:val="00C47F64"/>
    <w:rsid w:val="00C47F6E"/>
    <w:rsid w:val="00C47F9F"/>
    <w:rsid w:val="00C47FB8"/>
    <w:rsid w:val="00C50078"/>
    <w:rsid w:val="00C50243"/>
    <w:rsid w:val="00C502D7"/>
    <w:rsid w:val="00C50334"/>
    <w:rsid w:val="00C50447"/>
    <w:rsid w:val="00C50493"/>
    <w:rsid w:val="00C504EA"/>
    <w:rsid w:val="00C5055B"/>
    <w:rsid w:val="00C50659"/>
    <w:rsid w:val="00C5074A"/>
    <w:rsid w:val="00C50783"/>
    <w:rsid w:val="00C50859"/>
    <w:rsid w:val="00C50A79"/>
    <w:rsid w:val="00C50ADF"/>
    <w:rsid w:val="00C50B86"/>
    <w:rsid w:val="00C50BAA"/>
    <w:rsid w:val="00C50C1E"/>
    <w:rsid w:val="00C50CCE"/>
    <w:rsid w:val="00C50D12"/>
    <w:rsid w:val="00C50D74"/>
    <w:rsid w:val="00C50DEE"/>
    <w:rsid w:val="00C50DF5"/>
    <w:rsid w:val="00C50EFE"/>
    <w:rsid w:val="00C50FE4"/>
    <w:rsid w:val="00C511B4"/>
    <w:rsid w:val="00C5154D"/>
    <w:rsid w:val="00C5154F"/>
    <w:rsid w:val="00C51615"/>
    <w:rsid w:val="00C516A1"/>
    <w:rsid w:val="00C516B0"/>
    <w:rsid w:val="00C516D4"/>
    <w:rsid w:val="00C5170F"/>
    <w:rsid w:val="00C51734"/>
    <w:rsid w:val="00C517BA"/>
    <w:rsid w:val="00C51850"/>
    <w:rsid w:val="00C519D9"/>
    <w:rsid w:val="00C51ACA"/>
    <w:rsid w:val="00C51AFC"/>
    <w:rsid w:val="00C51B1C"/>
    <w:rsid w:val="00C51B72"/>
    <w:rsid w:val="00C51C72"/>
    <w:rsid w:val="00C51E2B"/>
    <w:rsid w:val="00C52396"/>
    <w:rsid w:val="00C52421"/>
    <w:rsid w:val="00C52432"/>
    <w:rsid w:val="00C5247A"/>
    <w:rsid w:val="00C52510"/>
    <w:rsid w:val="00C5251A"/>
    <w:rsid w:val="00C529F8"/>
    <w:rsid w:val="00C52A67"/>
    <w:rsid w:val="00C52AC9"/>
    <w:rsid w:val="00C52C5E"/>
    <w:rsid w:val="00C52D04"/>
    <w:rsid w:val="00C52D07"/>
    <w:rsid w:val="00C52D46"/>
    <w:rsid w:val="00C52E0D"/>
    <w:rsid w:val="00C52FD7"/>
    <w:rsid w:val="00C53075"/>
    <w:rsid w:val="00C53130"/>
    <w:rsid w:val="00C531A0"/>
    <w:rsid w:val="00C5322C"/>
    <w:rsid w:val="00C53320"/>
    <w:rsid w:val="00C533B0"/>
    <w:rsid w:val="00C53445"/>
    <w:rsid w:val="00C5344F"/>
    <w:rsid w:val="00C53520"/>
    <w:rsid w:val="00C53616"/>
    <w:rsid w:val="00C536C3"/>
    <w:rsid w:val="00C53743"/>
    <w:rsid w:val="00C538BE"/>
    <w:rsid w:val="00C538D3"/>
    <w:rsid w:val="00C53A16"/>
    <w:rsid w:val="00C53A86"/>
    <w:rsid w:val="00C53A91"/>
    <w:rsid w:val="00C53AD1"/>
    <w:rsid w:val="00C53B51"/>
    <w:rsid w:val="00C53B6E"/>
    <w:rsid w:val="00C53B9C"/>
    <w:rsid w:val="00C53BDB"/>
    <w:rsid w:val="00C53CF6"/>
    <w:rsid w:val="00C53DCE"/>
    <w:rsid w:val="00C53EBA"/>
    <w:rsid w:val="00C53EEC"/>
    <w:rsid w:val="00C54063"/>
    <w:rsid w:val="00C5406F"/>
    <w:rsid w:val="00C540C2"/>
    <w:rsid w:val="00C5410B"/>
    <w:rsid w:val="00C54158"/>
    <w:rsid w:val="00C54213"/>
    <w:rsid w:val="00C5433B"/>
    <w:rsid w:val="00C54402"/>
    <w:rsid w:val="00C5488C"/>
    <w:rsid w:val="00C54A5F"/>
    <w:rsid w:val="00C54A8E"/>
    <w:rsid w:val="00C54AEC"/>
    <w:rsid w:val="00C54BE2"/>
    <w:rsid w:val="00C54BF8"/>
    <w:rsid w:val="00C54C5A"/>
    <w:rsid w:val="00C54C93"/>
    <w:rsid w:val="00C5505D"/>
    <w:rsid w:val="00C5535A"/>
    <w:rsid w:val="00C55383"/>
    <w:rsid w:val="00C55479"/>
    <w:rsid w:val="00C55671"/>
    <w:rsid w:val="00C55677"/>
    <w:rsid w:val="00C55782"/>
    <w:rsid w:val="00C55888"/>
    <w:rsid w:val="00C55916"/>
    <w:rsid w:val="00C55B4D"/>
    <w:rsid w:val="00C55D34"/>
    <w:rsid w:val="00C55D71"/>
    <w:rsid w:val="00C55D94"/>
    <w:rsid w:val="00C55DBA"/>
    <w:rsid w:val="00C55F00"/>
    <w:rsid w:val="00C55F0E"/>
    <w:rsid w:val="00C55F72"/>
    <w:rsid w:val="00C56239"/>
    <w:rsid w:val="00C563B8"/>
    <w:rsid w:val="00C56503"/>
    <w:rsid w:val="00C5651F"/>
    <w:rsid w:val="00C5653F"/>
    <w:rsid w:val="00C565BD"/>
    <w:rsid w:val="00C56766"/>
    <w:rsid w:val="00C567EB"/>
    <w:rsid w:val="00C567FF"/>
    <w:rsid w:val="00C56A0E"/>
    <w:rsid w:val="00C56A2D"/>
    <w:rsid w:val="00C56B15"/>
    <w:rsid w:val="00C56C51"/>
    <w:rsid w:val="00C56CA8"/>
    <w:rsid w:val="00C56CEC"/>
    <w:rsid w:val="00C56D2F"/>
    <w:rsid w:val="00C56D3B"/>
    <w:rsid w:val="00C56EA8"/>
    <w:rsid w:val="00C56EC5"/>
    <w:rsid w:val="00C56ECE"/>
    <w:rsid w:val="00C56F1A"/>
    <w:rsid w:val="00C56FA2"/>
    <w:rsid w:val="00C57011"/>
    <w:rsid w:val="00C57226"/>
    <w:rsid w:val="00C573A4"/>
    <w:rsid w:val="00C573F8"/>
    <w:rsid w:val="00C575AC"/>
    <w:rsid w:val="00C5770C"/>
    <w:rsid w:val="00C57893"/>
    <w:rsid w:val="00C57A4E"/>
    <w:rsid w:val="00C57A6E"/>
    <w:rsid w:val="00C57A74"/>
    <w:rsid w:val="00C57B35"/>
    <w:rsid w:val="00C57B38"/>
    <w:rsid w:val="00C57BCC"/>
    <w:rsid w:val="00C57D4F"/>
    <w:rsid w:val="00C57D5F"/>
    <w:rsid w:val="00C60460"/>
    <w:rsid w:val="00C604A1"/>
    <w:rsid w:val="00C6057C"/>
    <w:rsid w:val="00C60817"/>
    <w:rsid w:val="00C60971"/>
    <w:rsid w:val="00C609FE"/>
    <w:rsid w:val="00C60A00"/>
    <w:rsid w:val="00C60B30"/>
    <w:rsid w:val="00C60B5C"/>
    <w:rsid w:val="00C60B96"/>
    <w:rsid w:val="00C60BDF"/>
    <w:rsid w:val="00C60E10"/>
    <w:rsid w:val="00C60FD6"/>
    <w:rsid w:val="00C610EB"/>
    <w:rsid w:val="00C61102"/>
    <w:rsid w:val="00C612FC"/>
    <w:rsid w:val="00C6134E"/>
    <w:rsid w:val="00C613DA"/>
    <w:rsid w:val="00C617B0"/>
    <w:rsid w:val="00C617FA"/>
    <w:rsid w:val="00C61917"/>
    <w:rsid w:val="00C61927"/>
    <w:rsid w:val="00C61962"/>
    <w:rsid w:val="00C619A3"/>
    <w:rsid w:val="00C619EB"/>
    <w:rsid w:val="00C61AA3"/>
    <w:rsid w:val="00C61C69"/>
    <w:rsid w:val="00C61E6A"/>
    <w:rsid w:val="00C61F93"/>
    <w:rsid w:val="00C61FF3"/>
    <w:rsid w:val="00C61FFA"/>
    <w:rsid w:val="00C620A6"/>
    <w:rsid w:val="00C620E2"/>
    <w:rsid w:val="00C62199"/>
    <w:rsid w:val="00C6221F"/>
    <w:rsid w:val="00C62407"/>
    <w:rsid w:val="00C62418"/>
    <w:rsid w:val="00C62531"/>
    <w:rsid w:val="00C62578"/>
    <w:rsid w:val="00C6258E"/>
    <w:rsid w:val="00C625E3"/>
    <w:rsid w:val="00C626C7"/>
    <w:rsid w:val="00C6272E"/>
    <w:rsid w:val="00C627BC"/>
    <w:rsid w:val="00C62853"/>
    <w:rsid w:val="00C62A36"/>
    <w:rsid w:val="00C62B34"/>
    <w:rsid w:val="00C62BD3"/>
    <w:rsid w:val="00C62D48"/>
    <w:rsid w:val="00C62EC4"/>
    <w:rsid w:val="00C62EE5"/>
    <w:rsid w:val="00C62F7A"/>
    <w:rsid w:val="00C62F8D"/>
    <w:rsid w:val="00C631F0"/>
    <w:rsid w:val="00C63264"/>
    <w:rsid w:val="00C63270"/>
    <w:rsid w:val="00C632B2"/>
    <w:rsid w:val="00C63329"/>
    <w:rsid w:val="00C63351"/>
    <w:rsid w:val="00C63374"/>
    <w:rsid w:val="00C6353A"/>
    <w:rsid w:val="00C6360A"/>
    <w:rsid w:val="00C63675"/>
    <w:rsid w:val="00C636D5"/>
    <w:rsid w:val="00C63929"/>
    <w:rsid w:val="00C639F8"/>
    <w:rsid w:val="00C63A82"/>
    <w:rsid w:val="00C63AD3"/>
    <w:rsid w:val="00C63B5A"/>
    <w:rsid w:val="00C63C79"/>
    <w:rsid w:val="00C63C82"/>
    <w:rsid w:val="00C63CD0"/>
    <w:rsid w:val="00C63DC5"/>
    <w:rsid w:val="00C63DFC"/>
    <w:rsid w:val="00C63E8D"/>
    <w:rsid w:val="00C63EB3"/>
    <w:rsid w:val="00C63F25"/>
    <w:rsid w:val="00C64047"/>
    <w:rsid w:val="00C64056"/>
    <w:rsid w:val="00C64178"/>
    <w:rsid w:val="00C6417B"/>
    <w:rsid w:val="00C64336"/>
    <w:rsid w:val="00C64431"/>
    <w:rsid w:val="00C6483D"/>
    <w:rsid w:val="00C64A34"/>
    <w:rsid w:val="00C64A52"/>
    <w:rsid w:val="00C64A75"/>
    <w:rsid w:val="00C64BB2"/>
    <w:rsid w:val="00C64BC2"/>
    <w:rsid w:val="00C64C2F"/>
    <w:rsid w:val="00C64C7A"/>
    <w:rsid w:val="00C64DB1"/>
    <w:rsid w:val="00C64E3B"/>
    <w:rsid w:val="00C64EA3"/>
    <w:rsid w:val="00C64EAA"/>
    <w:rsid w:val="00C64ED7"/>
    <w:rsid w:val="00C64F51"/>
    <w:rsid w:val="00C65531"/>
    <w:rsid w:val="00C655C6"/>
    <w:rsid w:val="00C655D9"/>
    <w:rsid w:val="00C655F2"/>
    <w:rsid w:val="00C65679"/>
    <w:rsid w:val="00C656C7"/>
    <w:rsid w:val="00C657F2"/>
    <w:rsid w:val="00C658C0"/>
    <w:rsid w:val="00C658D1"/>
    <w:rsid w:val="00C65A82"/>
    <w:rsid w:val="00C65AF1"/>
    <w:rsid w:val="00C65B41"/>
    <w:rsid w:val="00C65B4C"/>
    <w:rsid w:val="00C65B5E"/>
    <w:rsid w:val="00C65B61"/>
    <w:rsid w:val="00C65D0A"/>
    <w:rsid w:val="00C65E24"/>
    <w:rsid w:val="00C65E46"/>
    <w:rsid w:val="00C65F32"/>
    <w:rsid w:val="00C65FF2"/>
    <w:rsid w:val="00C66013"/>
    <w:rsid w:val="00C6610D"/>
    <w:rsid w:val="00C66122"/>
    <w:rsid w:val="00C6614E"/>
    <w:rsid w:val="00C66197"/>
    <w:rsid w:val="00C66306"/>
    <w:rsid w:val="00C66405"/>
    <w:rsid w:val="00C665AD"/>
    <w:rsid w:val="00C6666F"/>
    <w:rsid w:val="00C66698"/>
    <w:rsid w:val="00C668A6"/>
    <w:rsid w:val="00C66A87"/>
    <w:rsid w:val="00C66B28"/>
    <w:rsid w:val="00C66BC1"/>
    <w:rsid w:val="00C66C22"/>
    <w:rsid w:val="00C66DA9"/>
    <w:rsid w:val="00C66FA8"/>
    <w:rsid w:val="00C6701C"/>
    <w:rsid w:val="00C67053"/>
    <w:rsid w:val="00C67088"/>
    <w:rsid w:val="00C67296"/>
    <w:rsid w:val="00C672F5"/>
    <w:rsid w:val="00C67405"/>
    <w:rsid w:val="00C67469"/>
    <w:rsid w:val="00C677D4"/>
    <w:rsid w:val="00C677FD"/>
    <w:rsid w:val="00C678C2"/>
    <w:rsid w:val="00C67982"/>
    <w:rsid w:val="00C67A36"/>
    <w:rsid w:val="00C67A3A"/>
    <w:rsid w:val="00C67A69"/>
    <w:rsid w:val="00C67A6B"/>
    <w:rsid w:val="00C67AE8"/>
    <w:rsid w:val="00C67BF6"/>
    <w:rsid w:val="00C67EBD"/>
    <w:rsid w:val="00C67F15"/>
    <w:rsid w:val="00C67F53"/>
    <w:rsid w:val="00C70187"/>
    <w:rsid w:val="00C7025B"/>
    <w:rsid w:val="00C70263"/>
    <w:rsid w:val="00C703ED"/>
    <w:rsid w:val="00C70539"/>
    <w:rsid w:val="00C705FA"/>
    <w:rsid w:val="00C70730"/>
    <w:rsid w:val="00C70742"/>
    <w:rsid w:val="00C70880"/>
    <w:rsid w:val="00C708F3"/>
    <w:rsid w:val="00C70B86"/>
    <w:rsid w:val="00C70C9D"/>
    <w:rsid w:val="00C70C9E"/>
    <w:rsid w:val="00C70E53"/>
    <w:rsid w:val="00C70F73"/>
    <w:rsid w:val="00C70F7D"/>
    <w:rsid w:val="00C710A2"/>
    <w:rsid w:val="00C7111A"/>
    <w:rsid w:val="00C71177"/>
    <w:rsid w:val="00C7130C"/>
    <w:rsid w:val="00C71384"/>
    <w:rsid w:val="00C713DF"/>
    <w:rsid w:val="00C7149B"/>
    <w:rsid w:val="00C714D9"/>
    <w:rsid w:val="00C7165B"/>
    <w:rsid w:val="00C716AB"/>
    <w:rsid w:val="00C716BD"/>
    <w:rsid w:val="00C717AB"/>
    <w:rsid w:val="00C71811"/>
    <w:rsid w:val="00C71839"/>
    <w:rsid w:val="00C718A0"/>
    <w:rsid w:val="00C71A4C"/>
    <w:rsid w:val="00C71A89"/>
    <w:rsid w:val="00C71AF7"/>
    <w:rsid w:val="00C71BD8"/>
    <w:rsid w:val="00C71BE9"/>
    <w:rsid w:val="00C71DA3"/>
    <w:rsid w:val="00C71DBC"/>
    <w:rsid w:val="00C71DDF"/>
    <w:rsid w:val="00C71E62"/>
    <w:rsid w:val="00C7201A"/>
    <w:rsid w:val="00C721CB"/>
    <w:rsid w:val="00C7229A"/>
    <w:rsid w:val="00C72342"/>
    <w:rsid w:val="00C723F8"/>
    <w:rsid w:val="00C72497"/>
    <w:rsid w:val="00C72929"/>
    <w:rsid w:val="00C72979"/>
    <w:rsid w:val="00C729CE"/>
    <w:rsid w:val="00C72B02"/>
    <w:rsid w:val="00C72B21"/>
    <w:rsid w:val="00C72B48"/>
    <w:rsid w:val="00C72BBA"/>
    <w:rsid w:val="00C72C26"/>
    <w:rsid w:val="00C72C5D"/>
    <w:rsid w:val="00C72CEF"/>
    <w:rsid w:val="00C72DCB"/>
    <w:rsid w:val="00C72E98"/>
    <w:rsid w:val="00C72EDD"/>
    <w:rsid w:val="00C72F4F"/>
    <w:rsid w:val="00C72F98"/>
    <w:rsid w:val="00C7304D"/>
    <w:rsid w:val="00C73126"/>
    <w:rsid w:val="00C73296"/>
    <w:rsid w:val="00C73464"/>
    <w:rsid w:val="00C734E1"/>
    <w:rsid w:val="00C734F1"/>
    <w:rsid w:val="00C73559"/>
    <w:rsid w:val="00C735C6"/>
    <w:rsid w:val="00C736A5"/>
    <w:rsid w:val="00C73814"/>
    <w:rsid w:val="00C73865"/>
    <w:rsid w:val="00C738C8"/>
    <w:rsid w:val="00C739D1"/>
    <w:rsid w:val="00C73A17"/>
    <w:rsid w:val="00C73B70"/>
    <w:rsid w:val="00C73BBE"/>
    <w:rsid w:val="00C73D3F"/>
    <w:rsid w:val="00C73DCF"/>
    <w:rsid w:val="00C73EA6"/>
    <w:rsid w:val="00C73F78"/>
    <w:rsid w:val="00C7420D"/>
    <w:rsid w:val="00C74221"/>
    <w:rsid w:val="00C74317"/>
    <w:rsid w:val="00C74329"/>
    <w:rsid w:val="00C743E9"/>
    <w:rsid w:val="00C74432"/>
    <w:rsid w:val="00C7448B"/>
    <w:rsid w:val="00C74528"/>
    <w:rsid w:val="00C746D7"/>
    <w:rsid w:val="00C7477D"/>
    <w:rsid w:val="00C74959"/>
    <w:rsid w:val="00C7499B"/>
    <w:rsid w:val="00C74A3E"/>
    <w:rsid w:val="00C74AAA"/>
    <w:rsid w:val="00C74AAD"/>
    <w:rsid w:val="00C74BC8"/>
    <w:rsid w:val="00C74F0E"/>
    <w:rsid w:val="00C74F65"/>
    <w:rsid w:val="00C752D8"/>
    <w:rsid w:val="00C754C3"/>
    <w:rsid w:val="00C7569D"/>
    <w:rsid w:val="00C75732"/>
    <w:rsid w:val="00C75741"/>
    <w:rsid w:val="00C75984"/>
    <w:rsid w:val="00C7599B"/>
    <w:rsid w:val="00C75A26"/>
    <w:rsid w:val="00C75B5B"/>
    <w:rsid w:val="00C75D12"/>
    <w:rsid w:val="00C75D91"/>
    <w:rsid w:val="00C75D9E"/>
    <w:rsid w:val="00C75E08"/>
    <w:rsid w:val="00C76052"/>
    <w:rsid w:val="00C760E3"/>
    <w:rsid w:val="00C7625A"/>
    <w:rsid w:val="00C76279"/>
    <w:rsid w:val="00C76317"/>
    <w:rsid w:val="00C76347"/>
    <w:rsid w:val="00C764AB"/>
    <w:rsid w:val="00C764C1"/>
    <w:rsid w:val="00C765BA"/>
    <w:rsid w:val="00C7662A"/>
    <w:rsid w:val="00C766D0"/>
    <w:rsid w:val="00C767D0"/>
    <w:rsid w:val="00C767D7"/>
    <w:rsid w:val="00C76856"/>
    <w:rsid w:val="00C768DD"/>
    <w:rsid w:val="00C769C2"/>
    <w:rsid w:val="00C76AC8"/>
    <w:rsid w:val="00C76B80"/>
    <w:rsid w:val="00C76C8E"/>
    <w:rsid w:val="00C76D74"/>
    <w:rsid w:val="00C76DE0"/>
    <w:rsid w:val="00C76DF1"/>
    <w:rsid w:val="00C76FAE"/>
    <w:rsid w:val="00C77002"/>
    <w:rsid w:val="00C77143"/>
    <w:rsid w:val="00C77178"/>
    <w:rsid w:val="00C77199"/>
    <w:rsid w:val="00C772B9"/>
    <w:rsid w:val="00C77330"/>
    <w:rsid w:val="00C77389"/>
    <w:rsid w:val="00C774C7"/>
    <w:rsid w:val="00C774DC"/>
    <w:rsid w:val="00C7750F"/>
    <w:rsid w:val="00C7776B"/>
    <w:rsid w:val="00C77943"/>
    <w:rsid w:val="00C77A87"/>
    <w:rsid w:val="00C77CBD"/>
    <w:rsid w:val="00C77ED0"/>
    <w:rsid w:val="00C77F65"/>
    <w:rsid w:val="00C77F6A"/>
    <w:rsid w:val="00C8002D"/>
    <w:rsid w:val="00C80286"/>
    <w:rsid w:val="00C80396"/>
    <w:rsid w:val="00C804A5"/>
    <w:rsid w:val="00C8057C"/>
    <w:rsid w:val="00C807CC"/>
    <w:rsid w:val="00C808DB"/>
    <w:rsid w:val="00C8093B"/>
    <w:rsid w:val="00C80B19"/>
    <w:rsid w:val="00C80B7A"/>
    <w:rsid w:val="00C80C0D"/>
    <w:rsid w:val="00C80C10"/>
    <w:rsid w:val="00C81041"/>
    <w:rsid w:val="00C8107B"/>
    <w:rsid w:val="00C810EB"/>
    <w:rsid w:val="00C812BF"/>
    <w:rsid w:val="00C813CA"/>
    <w:rsid w:val="00C81529"/>
    <w:rsid w:val="00C8157D"/>
    <w:rsid w:val="00C8166B"/>
    <w:rsid w:val="00C8173E"/>
    <w:rsid w:val="00C817A7"/>
    <w:rsid w:val="00C81855"/>
    <w:rsid w:val="00C81B01"/>
    <w:rsid w:val="00C81BA6"/>
    <w:rsid w:val="00C81CA1"/>
    <w:rsid w:val="00C81ED0"/>
    <w:rsid w:val="00C81FBD"/>
    <w:rsid w:val="00C8204B"/>
    <w:rsid w:val="00C82070"/>
    <w:rsid w:val="00C820B6"/>
    <w:rsid w:val="00C82114"/>
    <w:rsid w:val="00C82726"/>
    <w:rsid w:val="00C82730"/>
    <w:rsid w:val="00C827FC"/>
    <w:rsid w:val="00C828BD"/>
    <w:rsid w:val="00C829DC"/>
    <w:rsid w:val="00C82AF5"/>
    <w:rsid w:val="00C82B6C"/>
    <w:rsid w:val="00C82BB0"/>
    <w:rsid w:val="00C82BD2"/>
    <w:rsid w:val="00C82C9E"/>
    <w:rsid w:val="00C82E0B"/>
    <w:rsid w:val="00C83148"/>
    <w:rsid w:val="00C83227"/>
    <w:rsid w:val="00C832EE"/>
    <w:rsid w:val="00C8334B"/>
    <w:rsid w:val="00C833A2"/>
    <w:rsid w:val="00C834D7"/>
    <w:rsid w:val="00C8358E"/>
    <w:rsid w:val="00C835BC"/>
    <w:rsid w:val="00C8377C"/>
    <w:rsid w:val="00C8380D"/>
    <w:rsid w:val="00C83811"/>
    <w:rsid w:val="00C838A3"/>
    <w:rsid w:val="00C83A5A"/>
    <w:rsid w:val="00C83A5E"/>
    <w:rsid w:val="00C83A99"/>
    <w:rsid w:val="00C83B10"/>
    <w:rsid w:val="00C83C46"/>
    <w:rsid w:val="00C83C75"/>
    <w:rsid w:val="00C83DC6"/>
    <w:rsid w:val="00C83F17"/>
    <w:rsid w:val="00C83FC4"/>
    <w:rsid w:val="00C8414C"/>
    <w:rsid w:val="00C842E8"/>
    <w:rsid w:val="00C842FC"/>
    <w:rsid w:val="00C84300"/>
    <w:rsid w:val="00C845D0"/>
    <w:rsid w:val="00C846C3"/>
    <w:rsid w:val="00C846D3"/>
    <w:rsid w:val="00C84819"/>
    <w:rsid w:val="00C8497F"/>
    <w:rsid w:val="00C84B5A"/>
    <w:rsid w:val="00C84BE8"/>
    <w:rsid w:val="00C84C8B"/>
    <w:rsid w:val="00C84D9D"/>
    <w:rsid w:val="00C8515B"/>
    <w:rsid w:val="00C85277"/>
    <w:rsid w:val="00C8539D"/>
    <w:rsid w:val="00C8574D"/>
    <w:rsid w:val="00C85786"/>
    <w:rsid w:val="00C8583E"/>
    <w:rsid w:val="00C85863"/>
    <w:rsid w:val="00C858E3"/>
    <w:rsid w:val="00C858FF"/>
    <w:rsid w:val="00C85947"/>
    <w:rsid w:val="00C85A0D"/>
    <w:rsid w:val="00C85A3C"/>
    <w:rsid w:val="00C85B3F"/>
    <w:rsid w:val="00C85C0B"/>
    <w:rsid w:val="00C85C12"/>
    <w:rsid w:val="00C85CC6"/>
    <w:rsid w:val="00C85D45"/>
    <w:rsid w:val="00C85E8A"/>
    <w:rsid w:val="00C85EA0"/>
    <w:rsid w:val="00C86013"/>
    <w:rsid w:val="00C8607C"/>
    <w:rsid w:val="00C8617F"/>
    <w:rsid w:val="00C861A0"/>
    <w:rsid w:val="00C8620E"/>
    <w:rsid w:val="00C8628D"/>
    <w:rsid w:val="00C862C7"/>
    <w:rsid w:val="00C8649D"/>
    <w:rsid w:val="00C867FE"/>
    <w:rsid w:val="00C8689F"/>
    <w:rsid w:val="00C86956"/>
    <w:rsid w:val="00C8699D"/>
    <w:rsid w:val="00C86A71"/>
    <w:rsid w:val="00C86B8E"/>
    <w:rsid w:val="00C86BA3"/>
    <w:rsid w:val="00C86D3C"/>
    <w:rsid w:val="00C86D56"/>
    <w:rsid w:val="00C86EBE"/>
    <w:rsid w:val="00C8714A"/>
    <w:rsid w:val="00C8722E"/>
    <w:rsid w:val="00C872DF"/>
    <w:rsid w:val="00C87306"/>
    <w:rsid w:val="00C8732D"/>
    <w:rsid w:val="00C87348"/>
    <w:rsid w:val="00C87382"/>
    <w:rsid w:val="00C873C4"/>
    <w:rsid w:val="00C873F6"/>
    <w:rsid w:val="00C8740B"/>
    <w:rsid w:val="00C8748E"/>
    <w:rsid w:val="00C874DF"/>
    <w:rsid w:val="00C8753A"/>
    <w:rsid w:val="00C877CD"/>
    <w:rsid w:val="00C87804"/>
    <w:rsid w:val="00C87815"/>
    <w:rsid w:val="00C87868"/>
    <w:rsid w:val="00C8791C"/>
    <w:rsid w:val="00C8791F"/>
    <w:rsid w:val="00C8794E"/>
    <w:rsid w:val="00C87C73"/>
    <w:rsid w:val="00C87CC7"/>
    <w:rsid w:val="00C87CFA"/>
    <w:rsid w:val="00C87DD4"/>
    <w:rsid w:val="00C87E5D"/>
    <w:rsid w:val="00C87F1F"/>
    <w:rsid w:val="00C90000"/>
    <w:rsid w:val="00C90211"/>
    <w:rsid w:val="00C9026F"/>
    <w:rsid w:val="00C902E9"/>
    <w:rsid w:val="00C9050A"/>
    <w:rsid w:val="00C9065B"/>
    <w:rsid w:val="00C908B7"/>
    <w:rsid w:val="00C908BB"/>
    <w:rsid w:val="00C90AB0"/>
    <w:rsid w:val="00C90AD9"/>
    <w:rsid w:val="00C90B59"/>
    <w:rsid w:val="00C90BA4"/>
    <w:rsid w:val="00C90C97"/>
    <w:rsid w:val="00C90DC0"/>
    <w:rsid w:val="00C90E48"/>
    <w:rsid w:val="00C90E75"/>
    <w:rsid w:val="00C910A7"/>
    <w:rsid w:val="00C9126D"/>
    <w:rsid w:val="00C914B6"/>
    <w:rsid w:val="00C915C8"/>
    <w:rsid w:val="00C9160E"/>
    <w:rsid w:val="00C9162F"/>
    <w:rsid w:val="00C91A97"/>
    <w:rsid w:val="00C91B66"/>
    <w:rsid w:val="00C91CF4"/>
    <w:rsid w:val="00C91D81"/>
    <w:rsid w:val="00C91ECB"/>
    <w:rsid w:val="00C91F2C"/>
    <w:rsid w:val="00C91F99"/>
    <w:rsid w:val="00C920E6"/>
    <w:rsid w:val="00C92216"/>
    <w:rsid w:val="00C9227A"/>
    <w:rsid w:val="00C922D0"/>
    <w:rsid w:val="00C92357"/>
    <w:rsid w:val="00C92417"/>
    <w:rsid w:val="00C925C9"/>
    <w:rsid w:val="00C926CB"/>
    <w:rsid w:val="00C9273F"/>
    <w:rsid w:val="00C9276E"/>
    <w:rsid w:val="00C92776"/>
    <w:rsid w:val="00C927DA"/>
    <w:rsid w:val="00C9281D"/>
    <w:rsid w:val="00C928FA"/>
    <w:rsid w:val="00C92920"/>
    <w:rsid w:val="00C929CB"/>
    <w:rsid w:val="00C92A20"/>
    <w:rsid w:val="00C92A34"/>
    <w:rsid w:val="00C92A42"/>
    <w:rsid w:val="00C92B0D"/>
    <w:rsid w:val="00C92B3E"/>
    <w:rsid w:val="00C92CB7"/>
    <w:rsid w:val="00C92CE6"/>
    <w:rsid w:val="00C92D11"/>
    <w:rsid w:val="00C92ED0"/>
    <w:rsid w:val="00C93054"/>
    <w:rsid w:val="00C930E3"/>
    <w:rsid w:val="00C93119"/>
    <w:rsid w:val="00C93240"/>
    <w:rsid w:val="00C932F0"/>
    <w:rsid w:val="00C933CC"/>
    <w:rsid w:val="00C93428"/>
    <w:rsid w:val="00C93470"/>
    <w:rsid w:val="00C935B5"/>
    <w:rsid w:val="00C93615"/>
    <w:rsid w:val="00C93642"/>
    <w:rsid w:val="00C93840"/>
    <w:rsid w:val="00C939DF"/>
    <w:rsid w:val="00C93B73"/>
    <w:rsid w:val="00C93BD2"/>
    <w:rsid w:val="00C93C07"/>
    <w:rsid w:val="00C93C0F"/>
    <w:rsid w:val="00C93C3B"/>
    <w:rsid w:val="00C93CBE"/>
    <w:rsid w:val="00C93D9B"/>
    <w:rsid w:val="00C93E75"/>
    <w:rsid w:val="00C93F68"/>
    <w:rsid w:val="00C93FA6"/>
    <w:rsid w:val="00C93FAF"/>
    <w:rsid w:val="00C9400B"/>
    <w:rsid w:val="00C9406E"/>
    <w:rsid w:val="00C94099"/>
    <w:rsid w:val="00C940F6"/>
    <w:rsid w:val="00C94118"/>
    <w:rsid w:val="00C94355"/>
    <w:rsid w:val="00C9448D"/>
    <w:rsid w:val="00C9457C"/>
    <w:rsid w:val="00C945E3"/>
    <w:rsid w:val="00C949A3"/>
    <w:rsid w:val="00C949D5"/>
    <w:rsid w:val="00C949FB"/>
    <w:rsid w:val="00C94B5D"/>
    <w:rsid w:val="00C94CC4"/>
    <w:rsid w:val="00C94DB9"/>
    <w:rsid w:val="00C94EA0"/>
    <w:rsid w:val="00C95064"/>
    <w:rsid w:val="00C95066"/>
    <w:rsid w:val="00C950D2"/>
    <w:rsid w:val="00C952BB"/>
    <w:rsid w:val="00C95394"/>
    <w:rsid w:val="00C9540A"/>
    <w:rsid w:val="00C9540C"/>
    <w:rsid w:val="00C9570C"/>
    <w:rsid w:val="00C9571D"/>
    <w:rsid w:val="00C95831"/>
    <w:rsid w:val="00C9585D"/>
    <w:rsid w:val="00C95AEB"/>
    <w:rsid w:val="00C95C58"/>
    <w:rsid w:val="00C95D4B"/>
    <w:rsid w:val="00C95F84"/>
    <w:rsid w:val="00C96158"/>
    <w:rsid w:val="00C961BB"/>
    <w:rsid w:val="00C9647D"/>
    <w:rsid w:val="00C964E2"/>
    <w:rsid w:val="00C9655F"/>
    <w:rsid w:val="00C9667F"/>
    <w:rsid w:val="00C966E7"/>
    <w:rsid w:val="00C96779"/>
    <w:rsid w:val="00C9680B"/>
    <w:rsid w:val="00C968B1"/>
    <w:rsid w:val="00C96923"/>
    <w:rsid w:val="00C969B8"/>
    <w:rsid w:val="00C96AF6"/>
    <w:rsid w:val="00C96C34"/>
    <w:rsid w:val="00C96C68"/>
    <w:rsid w:val="00C96C9E"/>
    <w:rsid w:val="00C96E70"/>
    <w:rsid w:val="00C96FD9"/>
    <w:rsid w:val="00C97021"/>
    <w:rsid w:val="00C97027"/>
    <w:rsid w:val="00C97265"/>
    <w:rsid w:val="00C974E0"/>
    <w:rsid w:val="00C9759A"/>
    <w:rsid w:val="00C97613"/>
    <w:rsid w:val="00C97638"/>
    <w:rsid w:val="00C9764D"/>
    <w:rsid w:val="00C9765A"/>
    <w:rsid w:val="00C9777B"/>
    <w:rsid w:val="00C9787D"/>
    <w:rsid w:val="00C978F1"/>
    <w:rsid w:val="00C97BA2"/>
    <w:rsid w:val="00C97BCF"/>
    <w:rsid w:val="00C97C85"/>
    <w:rsid w:val="00C97DEE"/>
    <w:rsid w:val="00C97DEF"/>
    <w:rsid w:val="00CA0037"/>
    <w:rsid w:val="00CA036A"/>
    <w:rsid w:val="00CA06E5"/>
    <w:rsid w:val="00CA06E9"/>
    <w:rsid w:val="00CA077D"/>
    <w:rsid w:val="00CA0908"/>
    <w:rsid w:val="00CA0915"/>
    <w:rsid w:val="00CA09B0"/>
    <w:rsid w:val="00CA0AAE"/>
    <w:rsid w:val="00CA0EA8"/>
    <w:rsid w:val="00CA0FFF"/>
    <w:rsid w:val="00CA12FB"/>
    <w:rsid w:val="00CA136E"/>
    <w:rsid w:val="00CA13DC"/>
    <w:rsid w:val="00CA1486"/>
    <w:rsid w:val="00CA15D0"/>
    <w:rsid w:val="00CA16FA"/>
    <w:rsid w:val="00CA1866"/>
    <w:rsid w:val="00CA1878"/>
    <w:rsid w:val="00CA18F2"/>
    <w:rsid w:val="00CA1A59"/>
    <w:rsid w:val="00CA1A98"/>
    <w:rsid w:val="00CA1BA3"/>
    <w:rsid w:val="00CA1D8B"/>
    <w:rsid w:val="00CA1D9D"/>
    <w:rsid w:val="00CA20C9"/>
    <w:rsid w:val="00CA2158"/>
    <w:rsid w:val="00CA2171"/>
    <w:rsid w:val="00CA243C"/>
    <w:rsid w:val="00CA2445"/>
    <w:rsid w:val="00CA2460"/>
    <w:rsid w:val="00CA26C6"/>
    <w:rsid w:val="00CA288C"/>
    <w:rsid w:val="00CA2C05"/>
    <w:rsid w:val="00CA2CD4"/>
    <w:rsid w:val="00CA2CFE"/>
    <w:rsid w:val="00CA2D2D"/>
    <w:rsid w:val="00CA2FFC"/>
    <w:rsid w:val="00CA300F"/>
    <w:rsid w:val="00CA314B"/>
    <w:rsid w:val="00CA3196"/>
    <w:rsid w:val="00CA31A0"/>
    <w:rsid w:val="00CA31F2"/>
    <w:rsid w:val="00CA34FE"/>
    <w:rsid w:val="00CA35AE"/>
    <w:rsid w:val="00CA36C7"/>
    <w:rsid w:val="00CA3754"/>
    <w:rsid w:val="00CA38E6"/>
    <w:rsid w:val="00CA39BA"/>
    <w:rsid w:val="00CA3A9C"/>
    <w:rsid w:val="00CA3B13"/>
    <w:rsid w:val="00CA3DA4"/>
    <w:rsid w:val="00CA3EA7"/>
    <w:rsid w:val="00CA3F15"/>
    <w:rsid w:val="00CA40A1"/>
    <w:rsid w:val="00CA40D7"/>
    <w:rsid w:val="00CA415D"/>
    <w:rsid w:val="00CA4193"/>
    <w:rsid w:val="00CA419E"/>
    <w:rsid w:val="00CA42FA"/>
    <w:rsid w:val="00CA4445"/>
    <w:rsid w:val="00CA44DF"/>
    <w:rsid w:val="00CA4561"/>
    <w:rsid w:val="00CA45E3"/>
    <w:rsid w:val="00CA46BB"/>
    <w:rsid w:val="00CA47B0"/>
    <w:rsid w:val="00CA4825"/>
    <w:rsid w:val="00CA4831"/>
    <w:rsid w:val="00CA4871"/>
    <w:rsid w:val="00CA490C"/>
    <w:rsid w:val="00CA49D9"/>
    <w:rsid w:val="00CA49FB"/>
    <w:rsid w:val="00CA4A7F"/>
    <w:rsid w:val="00CA4ACC"/>
    <w:rsid w:val="00CA4BA4"/>
    <w:rsid w:val="00CA4C07"/>
    <w:rsid w:val="00CA4C0F"/>
    <w:rsid w:val="00CA4DB6"/>
    <w:rsid w:val="00CA4E81"/>
    <w:rsid w:val="00CA4E9C"/>
    <w:rsid w:val="00CA4EA7"/>
    <w:rsid w:val="00CA4F90"/>
    <w:rsid w:val="00CA4F92"/>
    <w:rsid w:val="00CA5160"/>
    <w:rsid w:val="00CA516E"/>
    <w:rsid w:val="00CA5345"/>
    <w:rsid w:val="00CA536E"/>
    <w:rsid w:val="00CA5440"/>
    <w:rsid w:val="00CA555C"/>
    <w:rsid w:val="00CA562D"/>
    <w:rsid w:val="00CA5822"/>
    <w:rsid w:val="00CA594A"/>
    <w:rsid w:val="00CA5B05"/>
    <w:rsid w:val="00CA5BF5"/>
    <w:rsid w:val="00CA5C23"/>
    <w:rsid w:val="00CA5C63"/>
    <w:rsid w:val="00CA5CAC"/>
    <w:rsid w:val="00CA5DE8"/>
    <w:rsid w:val="00CA5EAD"/>
    <w:rsid w:val="00CA5EDA"/>
    <w:rsid w:val="00CA60BA"/>
    <w:rsid w:val="00CA60EB"/>
    <w:rsid w:val="00CA624B"/>
    <w:rsid w:val="00CA62E2"/>
    <w:rsid w:val="00CA6604"/>
    <w:rsid w:val="00CA66AC"/>
    <w:rsid w:val="00CA6722"/>
    <w:rsid w:val="00CA6777"/>
    <w:rsid w:val="00CA67B3"/>
    <w:rsid w:val="00CA6826"/>
    <w:rsid w:val="00CA68AC"/>
    <w:rsid w:val="00CA68EF"/>
    <w:rsid w:val="00CA69EE"/>
    <w:rsid w:val="00CA6A55"/>
    <w:rsid w:val="00CA6AF8"/>
    <w:rsid w:val="00CA6B4E"/>
    <w:rsid w:val="00CA6CC9"/>
    <w:rsid w:val="00CA6CD9"/>
    <w:rsid w:val="00CA6CDF"/>
    <w:rsid w:val="00CA6D1B"/>
    <w:rsid w:val="00CA6D4E"/>
    <w:rsid w:val="00CA6E09"/>
    <w:rsid w:val="00CA6F88"/>
    <w:rsid w:val="00CA7120"/>
    <w:rsid w:val="00CA715F"/>
    <w:rsid w:val="00CA72BC"/>
    <w:rsid w:val="00CA744F"/>
    <w:rsid w:val="00CA77A4"/>
    <w:rsid w:val="00CA784A"/>
    <w:rsid w:val="00CA78D8"/>
    <w:rsid w:val="00CA7984"/>
    <w:rsid w:val="00CA7988"/>
    <w:rsid w:val="00CA79B6"/>
    <w:rsid w:val="00CA7A84"/>
    <w:rsid w:val="00CA7B30"/>
    <w:rsid w:val="00CA7B4B"/>
    <w:rsid w:val="00CA7BAD"/>
    <w:rsid w:val="00CA7BC3"/>
    <w:rsid w:val="00CA7C0F"/>
    <w:rsid w:val="00CA7C3C"/>
    <w:rsid w:val="00CA7C74"/>
    <w:rsid w:val="00CA7CCC"/>
    <w:rsid w:val="00CA7E4F"/>
    <w:rsid w:val="00CA7FA6"/>
    <w:rsid w:val="00CB01EE"/>
    <w:rsid w:val="00CB031A"/>
    <w:rsid w:val="00CB03D8"/>
    <w:rsid w:val="00CB03EA"/>
    <w:rsid w:val="00CB0538"/>
    <w:rsid w:val="00CB07D4"/>
    <w:rsid w:val="00CB0830"/>
    <w:rsid w:val="00CB088C"/>
    <w:rsid w:val="00CB093D"/>
    <w:rsid w:val="00CB0A94"/>
    <w:rsid w:val="00CB0B26"/>
    <w:rsid w:val="00CB0B9E"/>
    <w:rsid w:val="00CB0C88"/>
    <w:rsid w:val="00CB0CF5"/>
    <w:rsid w:val="00CB0E05"/>
    <w:rsid w:val="00CB0E15"/>
    <w:rsid w:val="00CB0F61"/>
    <w:rsid w:val="00CB0F92"/>
    <w:rsid w:val="00CB124B"/>
    <w:rsid w:val="00CB12C5"/>
    <w:rsid w:val="00CB13B8"/>
    <w:rsid w:val="00CB14AD"/>
    <w:rsid w:val="00CB18B2"/>
    <w:rsid w:val="00CB196B"/>
    <w:rsid w:val="00CB1B81"/>
    <w:rsid w:val="00CB1C23"/>
    <w:rsid w:val="00CB1C6A"/>
    <w:rsid w:val="00CB1C6B"/>
    <w:rsid w:val="00CB1D90"/>
    <w:rsid w:val="00CB1DB7"/>
    <w:rsid w:val="00CB1E76"/>
    <w:rsid w:val="00CB1E89"/>
    <w:rsid w:val="00CB1F75"/>
    <w:rsid w:val="00CB20EB"/>
    <w:rsid w:val="00CB21EF"/>
    <w:rsid w:val="00CB2226"/>
    <w:rsid w:val="00CB2317"/>
    <w:rsid w:val="00CB2348"/>
    <w:rsid w:val="00CB23AF"/>
    <w:rsid w:val="00CB25FE"/>
    <w:rsid w:val="00CB25FF"/>
    <w:rsid w:val="00CB26AF"/>
    <w:rsid w:val="00CB27DE"/>
    <w:rsid w:val="00CB29AD"/>
    <w:rsid w:val="00CB2A42"/>
    <w:rsid w:val="00CB2A4B"/>
    <w:rsid w:val="00CB2ACA"/>
    <w:rsid w:val="00CB2B87"/>
    <w:rsid w:val="00CB2E7B"/>
    <w:rsid w:val="00CB2EC8"/>
    <w:rsid w:val="00CB2F6F"/>
    <w:rsid w:val="00CB3163"/>
    <w:rsid w:val="00CB3358"/>
    <w:rsid w:val="00CB33BB"/>
    <w:rsid w:val="00CB3410"/>
    <w:rsid w:val="00CB34EF"/>
    <w:rsid w:val="00CB364C"/>
    <w:rsid w:val="00CB36A8"/>
    <w:rsid w:val="00CB37E5"/>
    <w:rsid w:val="00CB38F4"/>
    <w:rsid w:val="00CB3965"/>
    <w:rsid w:val="00CB39BE"/>
    <w:rsid w:val="00CB3A4E"/>
    <w:rsid w:val="00CB3ABA"/>
    <w:rsid w:val="00CB3B34"/>
    <w:rsid w:val="00CB3B44"/>
    <w:rsid w:val="00CB3BE1"/>
    <w:rsid w:val="00CB3EB9"/>
    <w:rsid w:val="00CB3F0D"/>
    <w:rsid w:val="00CB3F17"/>
    <w:rsid w:val="00CB3F3E"/>
    <w:rsid w:val="00CB3FD3"/>
    <w:rsid w:val="00CB4244"/>
    <w:rsid w:val="00CB43FE"/>
    <w:rsid w:val="00CB460E"/>
    <w:rsid w:val="00CB492B"/>
    <w:rsid w:val="00CB4936"/>
    <w:rsid w:val="00CB49A3"/>
    <w:rsid w:val="00CB4AAD"/>
    <w:rsid w:val="00CB4BEC"/>
    <w:rsid w:val="00CB4C42"/>
    <w:rsid w:val="00CB4C8B"/>
    <w:rsid w:val="00CB4EE9"/>
    <w:rsid w:val="00CB4FC7"/>
    <w:rsid w:val="00CB5079"/>
    <w:rsid w:val="00CB50EF"/>
    <w:rsid w:val="00CB52CE"/>
    <w:rsid w:val="00CB52F1"/>
    <w:rsid w:val="00CB536D"/>
    <w:rsid w:val="00CB5507"/>
    <w:rsid w:val="00CB5575"/>
    <w:rsid w:val="00CB5615"/>
    <w:rsid w:val="00CB5681"/>
    <w:rsid w:val="00CB5693"/>
    <w:rsid w:val="00CB56CC"/>
    <w:rsid w:val="00CB5784"/>
    <w:rsid w:val="00CB57FB"/>
    <w:rsid w:val="00CB581B"/>
    <w:rsid w:val="00CB592A"/>
    <w:rsid w:val="00CB5BD6"/>
    <w:rsid w:val="00CB5D0E"/>
    <w:rsid w:val="00CB5DF9"/>
    <w:rsid w:val="00CB5F05"/>
    <w:rsid w:val="00CB601E"/>
    <w:rsid w:val="00CB607A"/>
    <w:rsid w:val="00CB6089"/>
    <w:rsid w:val="00CB60E1"/>
    <w:rsid w:val="00CB6143"/>
    <w:rsid w:val="00CB63D7"/>
    <w:rsid w:val="00CB657F"/>
    <w:rsid w:val="00CB6701"/>
    <w:rsid w:val="00CB6966"/>
    <w:rsid w:val="00CB6B60"/>
    <w:rsid w:val="00CB6C45"/>
    <w:rsid w:val="00CB6CE0"/>
    <w:rsid w:val="00CB6D71"/>
    <w:rsid w:val="00CB6E62"/>
    <w:rsid w:val="00CB6F1D"/>
    <w:rsid w:val="00CB6F50"/>
    <w:rsid w:val="00CB6FAD"/>
    <w:rsid w:val="00CB7054"/>
    <w:rsid w:val="00CB725C"/>
    <w:rsid w:val="00CB7301"/>
    <w:rsid w:val="00CB7638"/>
    <w:rsid w:val="00CB765A"/>
    <w:rsid w:val="00CB7690"/>
    <w:rsid w:val="00CB76C9"/>
    <w:rsid w:val="00CB7993"/>
    <w:rsid w:val="00CB79DA"/>
    <w:rsid w:val="00CB7D8A"/>
    <w:rsid w:val="00CB7DB7"/>
    <w:rsid w:val="00CB7EFE"/>
    <w:rsid w:val="00CB7F26"/>
    <w:rsid w:val="00CB7F9A"/>
    <w:rsid w:val="00CC01DE"/>
    <w:rsid w:val="00CC0217"/>
    <w:rsid w:val="00CC025F"/>
    <w:rsid w:val="00CC026C"/>
    <w:rsid w:val="00CC031D"/>
    <w:rsid w:val="00CC0472"/>
    <w:rsid w:val="00CC04F0"/>
    <w:rsid w:val="00CC0556"/>
    <w:rsid w:val="00CC064D"/>
    <w:rsid w:val="00CC078F"/>
    <w:rsid w:val="00CC079D"/>
    <w:rsid w:val="00CC0833"/>
    <w:rsid w:val="00CC0A16"/>
    <w:rsid w:val="00CC0B11"/>
    <w:rsid w:val="00CC0B6B"/>
    <w:rsid w:val="00CC0C0D"/>
    <w:rsid w:val="00CC0E35"/>
    <w:rsid w:val="00CC0E3A"/>
    <w:rsid w:val="00CC0FC0"/>
    <w:rsid w:val="00CC100E"/>
    <w:rsid w:val="00CC108E"/>
    <w:rsid w:val="00CC1142"/>
    <w:rsid w:val="00CC114C"/>
    <w:rsid w:val="00CC121B"/>
    <w:rsid w:val="00CC139A"/>
    <w:rsid w:val="00CC14F9"/>
    <w:rsid w:val="00CC1519"/>
    <w:rsid w:val="00CC179A"/>
    <w:rsid w:val="00CC1899"/>
    <w:rsid w:val="00CC18B1"/>
    <w:rsid w:val="00CC18B9"/>
    <w:rsid w:val="00CC195A"/>
    <w:rsid w:val="00CC198A"/>
    <w:rsid w:val="00CC1AB2"/>
    <w:rsid w:val="00CC1CF5"/>
    <w:rsid w:val="00CC1E7A"/>
    <w:rsid w:val="00CC1EFF"/>
    <w:rsid w:val="00CC213E"/>
    <w:rsid w:val="00CC2212"/>
    <w:rsid w:val="00CC223A"/>
    <w:rsid w:val="00CC226D"/>
    <w:rsid w:val="00CC228F"/>
    <w:rsid w:val="00CC22D6"/>
    <w:rsid w:val="00CC2373"/>
    <w:rsid w:val="00CC239F"/>
    <w:rsid w:val="00CC241C"/>
    <w:rsid w:val="00CC241E"/>
    <w:rsid w:val="00CC24A4"/>
    <w:rsid w:val="00CC2505"/>
    <w:rsid w:val="00CC273A"/>
    <w:rsid w:val="00CC273E"/>
    <w:rsid w:val="00CC278E"/>
    <w:rsid w:val="00CC282C"/>
    <w:rsid w:val="00CC28D0"/>
    <w:rsid w:val="00CC28F3"/>
    <w:rsid w:val="00CC2C6D"/>
    <w:rsid w:val="00CC3002"/>
    <w:rsid w:val="00CC32C6"/>
    <w:rsid w:val="00CC3515"/>
    <w:rsid w:val="00CC3613"/>
    <w:rsid w:val="00CC36D9"/>
    <w:rsid w:val="00CC3764"/>
    <w:rsid w:val="00CC3775"/>
    <w:rsid w:val="00CC378A"/>
    <w:rsid w:val="00CC385F"/>
    <w:rsid w:val="00CC3869"/>
    <w:rsid w:val="00CC38CF"/>
    <w:rsid w:val="00CC3AB3"/>
    <w:rsid w:val="00CC3ABE"/>
    <w:rsid w:val="00CC3B02"/>
    <w:rsid w:val="00CC3B35"/>
    <w:rsid w:val="00CC3BFB"/>
    <w:rsid w:val="00CC3DE9"/>
    <w:rsid w:val="00CC3E50"/>
    <w:rsid w:val="00CC3FC1"/>
    <w:rsid w:val="00CC4296"/>
    <w:rsid w:val="00CC43FA"/>
    <w:rsid w:val="00CC4543"/>
    <w:rsid w:val="00CC4730"/>
    <w:rsid w:val="00CC4940"/>
    <w:rsid w:val="00CC4ACC"/>
    <w:rsid w:val="00CC4AD2"/>
    <w:rsid w:val="00CC4AF0"/>
    <w:rsid w:val="00CC4B48"/>
    <w:rsid w:val="00CC4BAF"/>
    <w:rsid w:val="00CC4C59"/>
    <w:rsid w:val="00CC4F64"/>
    <w:rsid w:val="00CC5007"/>
    <w:rsid w:val="00CC503D"/>
    <w:rsid w:val="00CC51A2"/>
    <w:rsid w:val="00CC5432"/>
    <w:rsid w:val="00CC55DE"/>
    <w:rsid w:val="00CC56D9"/>
    <w:rsid w:val="00CC57CA"/>
    <w:rsid w:val="00CC5915"/>
    <w:rsid w:val="00CC5929"/>
    <w:rsid w:val="00CC5937"/>
    <w:rsid w:val="00CC5D51"/>
    <w:rsid w:val="00CC5E6E"/>
    <w:rsid w:val="00CC5EDB"/>
    <w:rsid w:val="00CC60BC"/>
    <w:rsid w:val="00CC61A6"/>
    <w:rsid w:val="00CC61AF"/>
    <w:rsid w:val="00CC63C5"/>
    <w:rsid w:val="00CC643A"/>
    <w:rsid w:val="00CC6478"/>
    <w:rsid w:val="00CC66E7"/>
    <w:rsid w:val="00CC6733"/>
    <w:rsid w:val="00CC67EF"/>
    <w:rsid w:val="00CC6869"/>
    <w:rsid w:val="00CC687B"/>
    <w:rsid w:val="00CC6898"/>
    <w:rsid w:val="00CC68EB"/>
    <w:rsid w:val="00CC68FB"/>
    <w:rsid w:val="00CC6A17"/>
    <w:rsid w:val="00CC6B62"/>
    <w:rsid w:val="00CC6B6D"/>
    <w:rsid w:val="00CC6D71"/>
    <w:rsid w:val="00CC6F68"/>
    <w:rsid w:val="00CC6F6C"/>
    <w:rsid w:val="00CC6FBF"/>
    <w:rsid w:val="00CC7078"/>
    <w:rsid w:val="00CC708C"/>
    <w:rsid w:val="00CC7328"/>
    <w:rsid w:val="00CC73BC"/>
    <w:rsid w:val="00CC73D8"/>
    <w:rsid w:val="00CC7540"/>
    <w:rsid w:val="00CC784D"/>
    <w:rsid w:val="00CC786E"/>
    <w:rsid w:val="00CC794D"/>
    <w:rsid w:val="00CC7A03"/>
    <w:rsid w:val="00CC7B5B"/>
    <w:rsid w:val="00CC7CAE"/>
    <w:rsid w:val="00CC7DB9"/>
    <w:rsid w:val="00CC7EAB"/>
    <w:rsid w:val="00CD003D"/>
    <w:rsid w:val="00CD009A"/>
    <w:rsid w:val="00CD01AF"/>
    <w:rsid w:val="00CD0384"/>
    <w:rsid w:val="00CD03B7"/>
    <w:rsid w:val="00CD058C"/>
    <w:rsid w:val="00CD0680"/>
    <w:rsid w:val="00CD06CC"/>
    <w:rsid w:val="00CD0A58"/>
    <w:rsid w:val="00CD0CB2"/>
    <w:rsid w:val="00CD0D44"/>
    <w:rsid w:val="00CD0E62"/>
    <w:rsid w:val="00CD0EDD"/>
    <w:rsid w:val="00CD12C2"/>
    <w:rsid w:val="00CD14A8"/>
    <w:rsid w:val="00CD1511"/>
    <w:rsid w:val="00CD171A"/>
    <w:rsid w:val="00CD1869"/>
    <w:rsid w:val="00CD1871"/>
    <w:rsid w:val="00CD1992"/>
    <w:rsid w:val="00CD1C5C"/>
    <w:rsid w:val="00CD1D58"/>
    <w:rsid w:val="00CD1DB9"/>
    <w:rsid w:val="00CD1E7A"/>
    <w:rsid w:val="00CD1E91"/>
    <w:rsid w:val="00CD206D"/>
    <w:rsid w:val="00CD20AA"/>
    <w:rsid w:val="00CD216F"/>
    <w:rsid w:val="00CD220E"/>
    <w:rsid w:val="00CD2340"/>
    <w:rsid w:val="00CD237D"/>
    <w:rsid w:val="00CD239E"/>
    <w:rsid w:val="00CD2491"/>
    <w:rsid w:val="00CD24A3"/>
    <w:rsid w:val="00CD26FC"/>
    <w:rsid w:val="00CD2744"/>
    <w:rsid w:val="00CD27A4"/>
    <w:rsid w:val="00CD2869"/>
    <w:rsid w:val="00CD294D"/>
    <w:rsid w:val="00CD2ACC"/>
    <w:rsid w:val="00CD2B83"/>
    <w:rsid w:val="00CD2BCD"/>
    <w:rsid w:val="00CD2CF9"/>
    <w:rsid w:val="00CD2D8C"/>
    <w:rsid w:val="00CD2DBA"/>
    <w:rsid w:val="00CD2F10"/>
    <w:rsid w:val="00CD332F"/>
    <w:rsid w:val="00CD34CC"/>
    <w:rsid w:val="00CD3579"/>
    <w:rsid w:val="00CD361B"/>
    <w:rsid w:val="00CD3722"/>
    <w:rsid w:val="00CD3784"/>
    <w:rsid w:val="00CD388F"/>
    <w:rsid w:val="00CD39AA"/>
    <w:rsid w:val="00CD39B4"/>
    <w:rsid w:val="00CD39B6"/>
    <w:rsid w:val="00CD3ABE"/>
    <w:rsid w:val="00CD3AED"/>
    <w:rsid w:val="00CD3B98"/>
    <w:rsid w:val="00CD3CE9"/>
    <w:rsid w:val="00CD3DBF"/>
    <w:rsid w:val="00CD3E64"/>
    <w:rsid w:val="00CD3F01"/>
    <w:rsid w:val="00CD403D"/>
    <w:rsid w:val="00CD411D"/>
    <w:rsid w:val="00CD41A3"/>
    <w:rsid w:val="00CD4216"/>
    <w:rsid w:val="00CD4279"/>
    <w:rsid w:val="00CD42AA"/>
    <w:rsid w:val="00CD44C3"/>
    <w:rsid w:val="00CD493B"/>
    <w:rsid w:val="00CD4A04"/>
    <w:rsid w:val="00CD4B8A"/>
    <w:rsid w:val="00CD4C2F"/>
    <w:rsid w:val="00CD4E50"/>
    <w:rsid w:val="00CD4E71"/>
    <w:rsid w:val="00CD4FA6"/>
    <w:rsid w:val="00CD4FEF"/>
    <w:rsid w:val="00CD5003"/>
    <w:rsid w:val="00CD5043"/>
    <w:rsid w:val="00CD50DB"/>
    <w:rsid w:val="00CD518C"/>
    <w:rsid w:val="00CD5191"/>
    <w:rsid w:val="00CD52A2"/>
    <w:rsid w:val="00CD55DA"/>
    <w:rsid w:val="00CD55E9"/>
    <w:rsid w:val="00CD5601"/>
    <w:rsid w:val="00CD5620"/>
    <w:rsid w:val="00CD5634"/>
    <w:rsid w:val="00CD563D"/>
    <w:rsid w:val="00CD5643"/>
    <w:rsid w:val="00CD56CD"/>
    <w:rsid w:val="00CD56F9"/>
    <w:rsid w:val="00CD5B14"/>
    <w:rsid w:val="00CD5B81"/>
    <w:rsid w:val="00CD5B91"/>
    <w:rsid w:val="00CD5BD8"/>
    <w:rsid w:val="00CD5D5B"/>
    <w:rsid w:val="00CD5F4A"/>
    <w:rsid w:val="00CD608F"/>
    <w:rsid w:val="00CD6348"/>
    <w:rsid w:val="00CD6368"/>
    <w:rsid w:val="00CD6494"/>
    <w:rsid w:val="00CD6538"/>
    <w:rsid w:val="00CD66CF"/>
    <w:rsid w:val="00CD682B"/>
    <w:rsid w:val="00CD68A9"/>
    <w:rsid w:val="00CD68C6"/>
    <w:rsid w:val="00CD6A32"/>
    <w:rsid w:val="00CD6A62"/>
    <w:rsid w:val="00CD6A9F"/>
    <w:rsid w:val="00CD6BD5"/>
    <w:rsid w:val="00CD6D2C"/>
    <w:rsid w:val="00CD6EFC"/>
    <w:rsid w:val="00CD6F23"/>
    <w:rsid w:val="00CD7031"/>
    <w:rsid w:val="00CD7057"/>
    <w:rsid w:val="00CD706F"/>
    <w:rsid w:val="00CD722F"/>
    <w:rsid w:val="00CD72BE"/>
    <w:rsid w:val="00CD72CC"/>
    <w:rsid w:val="00CD72DD"/>
    <w:rsid w:val="00CD733F"/>
    <w:rsid w:val="00CD7343"/>
    <w:rsid w:val="00CD737B"/>
    <w:rsid w:val="00CD7380"/>
    <w:rsid w:val="00CD74AE"/>
    <w:rsid w:val="00CD74D6"/>
    <w:rsid w:val="00CD761D"/>
    <w:rsid w:val="00CD76BA"/>
    <w:rsid w:val="00CD76BE"/>
    <w:rsid w:val="00CD7716"/>
    <w:rsid w:val="00CD777B"/>
    <w:rsid w:val="00CD77D7"/>
    <w:rsid w:val="00CD77EE"/>
    <w:rsid w:val="00CD798D"/>
    <w:rsid w:val="00CD7C65"/>
    <w:rsid w:val="00CD7CE9"/>
    <w:rsid w:val="00CD7FCA"/>
    <w:rsid w:val="00CE001C"/>
    <w:rsid w:val="00CE0075"/>
    <w:rsid w:val="00CE01FD"/>
    <w:rsid w:val="00CE026C"/>
    <w:rsid w:val="00CE026D"/>
    <w:rsid w:val="00CE03C7"/>
    <w:rsid w:val="00CE04C2"/>
    <w:rsid w:val="00CE0754"/>
    <w:rsid w:val="00CE082E"/>
    <w:rsid w:val="00CE0847"/>
    <w:rsid w:val="00CE08F8"/>
    <w:rsid w:val="00CE0942"/>
    <w:rsid w:val="00CE0B34"/>
    <w:rsid w:val="00CE0BF7"/>
    <w:rsid w:val="00CE0C51"/>
    <w:rsid w:val="00CE0F2F"/>
    <w:rsid w:val="00CE0FB0"/>
    <w:rsid w:val="00CE103A"/>
    <w:rsid w:val="00CE1232"/>
    <w:rsid w:val="00CE12A0"/>
    <w:rsid w:val="00CE1400"/>
    <w:rsid w:val="00CE15DC"/>
    <w:rsid w:val="00CE17B3"/>
    <w:rsid w:val="00CE18DD"/>
    <w:rsid w:val="00CE1B05"/>
    <w:rsid w:val="00CE1C84"/>
    <w:rsid w:val="00CE1CDC"/>
    <w:rsid w:val="00CE1CF8"/>
    <w:rsid w:val="00CE1D03"/>
    <w:rsid w:val="00CE1E23"/>
    <w:rsid w:val="00CE1F56"/>
    <w:rsid w:val="00CE1FF6"/>
    <w:rsid w:val="00CE2041"/>
    <w:rsid w:val="00CE2081"/>
    <w:rsid w:val="00CE20EC"/>
    <w:rsid w:val="00CE22B6"/>
    <w:rsid w:val="00CE2314"/>
    <w:rsid w:val="00CE240E"/>
    <w:rsid w:val="00CE2422"/>
    <w:rsid w:val="00CE257F"/>
    <w:rsid w:val="00CE2581"/>
    <w:rsid w:val="00CE278A"/>
    <w:rsid w:val="00CE27C6"/>
    <w:rsid w:val="00CE289F"/>
    <w:rsid w:val="00CE29CD"/>
    <w:rsid w:val="00CE2A08"/>
    <w:rsid w:val="00CE2AA4"/>
    <w:rsid w:val="00CE2BA1"/>
    <w:rsid w:val="00CE2CAC"/>
    <w:rsid w:val="00CE2DAF"/>
    <w:rsid w:val="00CE304E"/>
    <w:rsid w:val="00CE307B"/>
    <w:rsid w:val="00CE3185"/>
    <w:rsid w:val="00CE3264"/>
    <w:rsid w:val="00CE330C"/>
    <w:rsid w:val="00CE3344"/>
    <w:rsid w:val="00CE3398"/>
    <w:rsid w:val="00CE33F9"/>
    <w:rsid w:val="00CE3438"/>
    <w:rsid w:val="00CE36CB"/>
    <w:rsid w:val="00CE37C1"/>
    <w:rsid w:val="00CE3938"/>
    <w:rsid w:val="00CE3991"/>
    <w:rsid w:val="00CE3ADE"/>
    <w:rsid w:val="00CE3B09"/>
    <w:rsid w:val="00CE3B27"/>
    <w:rsid w:val="00CE3B40"/>
    <w:rsid w:val="00CE3B73"/>
    <w:rsid w:val="00CE3B78"/>
    <w:rsid w:val="00CE3C67"/>
    <w:rsid w:val="00CE3CFB"/>
    <w:rsid w:val="00CE3DDD"/>
    <w:rsid w:val="00CE3EEF"/>
    <w:rsid w:val="00CE3F7F"/>
    <w:rsid w:val="00CE4039"/>
    <w:rsid w:val="00CE403F"/>
    <w:rsid w:val="00CE412E"/>
    <w:rsid w:val="00CE4489"/>
    <w:rsid w:val="00CE4673"/>
    <w:rsid w:val="00CE4943"/>
    <w:rsid w:val="00CE4A68"/>
    <w:rsid w:val="00CE4AF1"/>
    <w:rsid w:val="00CE4B12"/>
    <w:rsid w:val="00CE4C40"/>
    <w:rsid w:val="00CE4CB2"/>
    <w:rsid w:val="00CE4DC2"/>
    <w:rsid w:val="00CE4E47"/>
    <w:rsid w:val="00CE4E6B"/>
    <w:rsid w:val="00CE4E70"/>
    <w:rsid w:val="00CE5099"/>
    <w:rsid w:val="00CE50F0"/>
    <w:rsid w:val="00CE51D2"/>
    <w:rsid w:val="00CE53BF"/>
    <w:rsid w:val="00CE5473"/>
    <w:rsid w:val="00CE54A3"/>
    <w:rsid w:val="00CE54F5"/>
    <w:rsid w:val="00CE5584"/>
    <w:rsid w:val="00CE56B4"/>
    <w:rsid w:val="00CE56E1"/>
    <w:rsid w:val="00CE5996"/>
    <w:rsid w:val="00CE59B0"/>
    <w:rsid w:val="00CE5A83"/>
    <w:rsid w:val="00CE5B32"/>
    <w:rsid w:val="00CE5B4C"/>
    <w:rsid w:val="00CE5D0C"/>
    <w:rsid w:val="00CE5E78"/>
    <w:rsid w:val="00CE5EF8"/>
    <w:rsid w:val="00CE62C1"/>
    <w:rsid w:val="00CE631D"/>
    <w:rsid w:val="00CE6486"/>
    <w:rsid w:val="00CE65F4"/>
    <w:rsid w:val="00CE6759"/>
    <w:rsid w:val="00CE677A"/>
    <w:rsid w:val="00CE6801"/>
    <w:rsid w:val="00CE6883"/>
    <w:rsid w:val="00CE68D2"/>
    <w:rsid w:val="00CE6A0D"/>
    <w:rsid w:val="00CE6CEF"/>
    <w:rsid w:val="00CE6DF4"/>
    <w:rsid w:val="00CE6E1D"/>
    <w:rsid w:val="00CE6F32"/>
    <w:rsid w:val="00CE7018"/>
    <w:rsid w:val="00CE7025"/>
    <w:rsid w:val="00CE708E"/>
    <w:rsid w:val="00CE72B8"/>
    <w:rsid w:val="00CE7333"/>
    <w:rsid w:val="00CE7406"/>
    <w:rsid w:val="00CE7429"/>
    <w:rsid w:val="00CE7448"/>
    <w:rsid w:val="00CE7462"/>
    <w:rsid w:val="00CE75C0"/>
    <w:rsid w:val="00CE7640"/>
    <w:rsid w:val="00CE7646"/>
    <w:rsid w:val="00CE76AA"/>
    <w:rsid w:val="00CE77D8"/>
    <w:rsid w:val="00CE78F5"/>
    <w:rsid w:val="00CE7A6C"/>
    <w:rsid w:val="00CE7AC5"/>
    <w:rsid w:val="00CE7BC0"/>
    <w:rsid w:val="00CE7BD5"/>
    <w:rsid w:val="00CE7CA5"/>
    <w:rsid w:val="00CE7CA6"/>
    <w:rsid w:val="00CE7E02"/>
    <w:rsid w:val="00CE7ECA"/>
    <w:rsid w:val="00CE7F40"/>
    <w:rsid w:val="00CF0013"/>
    <w:rsid w:val="00CF0098"/>
    <w:rsid w:val="00CF009A"/>
    <w:rsid w:val="00CF013D"/>
    <w:rsid w:val="00CF036E"/>
    <w:rsid w:val="00CF039B"/>
    <w:rsid w:val="00CF04BD"/>
    <w:rsid w:val="00CF0547"/>
    <w:rsid w:val="00CF0560"/>
    <w:rsid w:val="00CF05AF"/>
    <w:rsid w:val="00CF090D"/>
    <w:rsid w:val="00CF09D8"/>
    <w:rsid w:val="00CF0A25"/>
    <w:rsid w:val="00CF0A32"/>
    <w:rsid w:val="00CF0B0D"/>
    <w:rsid w:val="00CF0B27"/>
    <w:rsid w:val="00CF0B72"/>
    <w:rsid w:val="00CF0C17"/>
    <w:rsid w:val="00CF0D34"/>
    <w:rsid w:val="00CF0EAD"/>
    <w:rsid w:val="00CF0F08"/>
    <w:rsid w:val="00CF0FA1"/>
    <w:rsid w:val="00CF1061"/>
    <w:rsid w:val="00CF108A"/>
    <w:rsid w:val="00CF10D0"/>
    <w:rsid w:val="00CF110B"/>
    <w:rsid w:val="00CF1266"/>
    <w:rsid w:val="00CF12F8"/>
    <w:rsid w:val="00CF144F"/>
    <w:rsid w:val="00CF149E"/>
    <w:rsid w:val="00CF1840"/>
    <w:rsid w:val="00CF1906"/>
    <w:rsid w:val="00CF190F"/>
    <w:rsid w:val="00CF1BAA"/>
    <w:rsid w:val="00CF1BB7"/>
    <w:rsid w:val="00CF1D40"/>
    <w:rsid w:val="00CF1D81"/>
    <w:rsid w:val="00CF1D9B"/>
    <w:rsid w:val="00CF2029"/>
    <w:rsid w:val="00CF2181"/>
    <w:rsid w:val="00CF21A9"/>
    <w:rsid w:val="00CF2556"/>
    <w:rsid w:val="00CF25B4"/>
    <w:rsid w:val="00CF26F5"/>
    <w:rsid w:val="00CF26FD"/>
    <w:rsid w:val="00CF2809"/>
    <w:rsid w:val="00CF2960"/>
    <w:rsid w:val="00CF2B4C"/>
    <w:rsid w:val="00CF2B8A"/>
    <w:rsid w:val="00CF2C48"/>
    <w:rsid w:val="00CF2CBA"/>
    <w:rsid w:val="00CF2D27"/>
    <w:rsid w:val="00CF2DC9"/>
    <w:rsid w:val="00CF2E0C"/>
    <w:rsid w:val="00CF2F7A"/>
    <w:rsid w:val="00CF3038"/>
    <w:rsid w:val="00CF308C"/>
    <w:rsid w:val="00CF309B"/>
    <w:rsid w:val="00CF3136"/>
    <w:rsid w:val="00CF31FC"/>
    <w:rsid w:val="00CF33BB"/>
    <w:rsid w:val="00CF35D8"/>
    <w:rsid w:val="00CF3618"/>
    <w:rsid w:val="00CF3710"/>
    <w:rsid w:val="00CF3A46"/>
    <w:rsid w:val="00CF3A9D"/>
    <w:rsid w:val="00CF3B32"/>
    <w:rsid w:val="00CF3BFC"/>
    <w:rsid w:val="00CF3C27"/>
    <w:rsid w:val="00CF3C77"/>
    <w:rsid w:val="00CF3C8D"/>
    <w:rsid w:val="00CF3CB2"/>
    <w:rsid w:val="00CF3D70"/>
    <w:rsid w:val="00CF3E05"/>
    <w:rsid w:val="00CF3E4C"/>
    <w:rsid w:val="00CF3E4E"/>
    <w:rsid w:val="00CF3F81"/>
    <w:rsid w:val="00CF3FFB"/>
    <w:rsid w:val="00CF414A"/>
    <w:rsid w:val="00CF417E"/>
    <w:rsid w:val="00CF4362"/>
    <w:rsid w:val="00CF4388"/>
    <w:rsid w:val="00CF457C"/>
    <w:rsid w:val="00CF46B3"/>
    <w:rsid w:val="00CF46C5"/>
    <w:rsid w:val="00CF4700"/>
    <w:rsid w:val="00CF4799"/>
    <w:rsid w:val="00CF48D1"/>
    <w:rsid w:val="00CF499B"/>
    <w:rsid w:val="00CF49E6"/>
    <w:rsid w:val="00CF4C02"/>
    <w:rsid w:val="00CF4C88"/>
    <w:rsid w:val="00CF4E4B"/>
    <w:rsid w:val="00CF4EF7"/>
    <w:rsid w:val="00CF4F42"/>
    <w:rsid w:val="00CF502D"/>
    <w:rsid w:val="00CF50F9"/>
    <w:rsid w:val="00CF541F"/>
    <w:rsid w:val="00CF555E"/>
    <w:rsid w:val="00CF5579"/>
    <w:rsid w:val="00CF55B4"/>
    <w:rsid w:val="00CF589C"/>
    <w:rsid w:val="00CF590B"/>
    <w:rsid w:val="00CF599D"/>
    <w:rsid w:val="00CF5CA4"/>
    <w:rsid w:val="00CF5CF1"/>
    <w:rsid w:val="00CF5D2E"/>
    <w:rsid w:val="00CF5D70"/>
    <w:rsid w:val="00CF5E34"/>
    <w:rsid w:val="00CF5EA8"/>
    <w:rsid w:val="00CF61E8"/>
    <w:rsid w:val="00CF6290"/>
    <w:rsid w:val="00CF6294"/>
    <w:rsid w:val="00CF6295"/>
    <w:rsid w:val="00CF640E"/>
    <w:rsid w:val="00CF658B"/>
    <w:rsid w:val="00CF6791"/>
    <w:rsid w:val="00CF6984"/>
    <w:rsid w:val="00CF69F8"/>
    <w:rsid w:val="00CF6A9C"/>
    <w:rsid w:val="00CF6B03"/>
    <w:rsid w:val="00CF6B4A"/>
    <w:rsid w:val="00CF6C22"/>
    <w:rsid w:val="00CF6CBA"/>
    <w:rsid w:val="00CF6FC0"/>
    <w:rsid w:val="00CF7106"/>
    <w:rsid w:val="00CF714C"/>
    <w:rsid w:val="00CF72F9"/>
    <w:rsid w:val="00CF73BC"/>
    <w:rsid w:val="00CF7545"/>
    <w:rsid w:val="00CF757F"/>
    <w:rsid w:val="00CF76B6"/>
    <w:rsid w:val="00CF76BB"/>
    <w:rsid w:val="00CF77A1"/>
    <w:rsid w:val="00CF78AA"/>
    <w:rsid w:val="00CF79A9"/>
    <w:rsid w:val="00CF79CF"/>
    <w:rsid w:val="00CF7A1A"/>
    <w:rsid w:val="00CF7B0F"/>
    <w:rsid w:val="00CF7CB6"/>
    <w:rsid w:val="00CF7E19"/>
    <w:rsid w:val="00CF7F5C"/>
    <w:rsid w:val="00D004A6"/>
    <w:rsid w:val="00D004EA"/>
    <w:rsid w:val="00D0057F"/>
    <w:rsid w:val="00D0063C"/>
    <w:rsid w:val="00D00647"/>
    <w:rsid w:val="00D00681"/>
    <w:rsid w:val="00D00697"/>
    <w:rsid w:val="00D008D9"/>
    <w:rsid w:val="00D00CC8"/>
    <w:rsid w:val="00D00E79"/>
    <w:rsid w:val="00D00F54"/>
    <w:rsid w:val="00D00F86"/>
    <w:rsid w:val="00D0112E"/>
    <w:rsid w:val="00D011EB"/>
    <w:rsid w:val="00D01887"/>
    <w:rsid w:val="00D01A9D"/>
    <w:rsid w:val="00D01B01"/>
    <w:rsid w:val="00D01B1D"/>
    <w:rsid w:val="00D01C2D"/>
    <w:rsid w:val="00D01CBE"/>
    <w:rsid w:val="00D01DF3"/>
    <w:rsid w:val="00D01F59"/>
    <w:rsid w:val="00D02010"/>
    <w:rsid w:val="00D0203E"/>
    <w:rsid w:val="00D021AE"/>
    <w:rsid w:val="00D021C8"/>
    <w:rsid w:val="00D021F0"/>
    <w:rsid w:val="00D02287"/>
    <w:rsid w:val="00D022B7"/>
    <w:rsid w:val="00D022C2"/>
    <w:rsid w:val="00D026A8"/>
    <w:rsid w:val="00D02774"/>
    <w:rsid w:val="00D02782"/>
    <w:rsid w:val="00D02805"/>
    <w:rsid w:val="00D02880"/>
    <w:rsid w:val="00D0289A"/>
    <w:rsid w:val="00D02926"/>
    <w:rsid w:val="00D02A29"/>
    <w:rsid w:val="00D02A6B"/>
    <w:rsid w:val="00D02AB0"/>
    <w:rsid w:val="00D02B39"/>
    <w:rsid w:val="00D02E73"/>
    <w:rsid w:val="00D02FBA"/>
    <w:rsid w:val="00D0317F"/>
    <w:rsid w:val="00D03246"/>
    <w:rsid w:val="00D032F9"/>
    <w:rsid w:val="00D03388"/>
    <w:rsid w:val="00D033B3"/>
    <w:rsid w:val="00D033DA"/>
    <w:rsid w:val="00D03407"/>
    <w:rsid w:val="00D0345E"/>
    <w:rsid w:val="00D0350A"/>
    <w:rsid w:val="00D035EC"/>
    <w:rsid w:val="00D03804"/>
    <w:rsid w:val="00D03815"/>
    <w:rsid w:val="00D0387A"/>
    <w:rsid w:val="00D039B2"/>
    <w:rsid w:val="00D039D9"/>
    <w:rsid w:val="00D039F9"/>
    <w:rsid w:val="00D03AC4"/>
    <w:rsid w:val="00D03AE4"/>
    <w:rsid w:val="00D03C1E"/>
    <w:rsid w:val="00D03C83"/>
    <w:rsid w:val="00D03CB4"/>
    <w:rsid w:val="00D03DFE"/>
    <w:rsid w:val="00D04052"/>
    <w:rsid w:val="00D04327"/>
    <w:rsid w:val="00D04443"/>
    <w:rsid w:val="00D044C2"/>
    <w:rsid w:val="00D0455D"/>
    <w:rsid w:val="00D0493E"/>
    <w:rsid w:val="00D04ABD"/>
    <w:rsid w:val="00D04B78"/>
    <w:rsid w:val="00D04D1E"/>
    <w:rsid w:val="00D04F5A"/>
    <w:rsid w:val="00D0504E"/>
    <w:rsid w:val="00D05074"/>
    <w:rsid w:val="00D050D8"/>
    <w:rsid w:val="00D05153"/>
    <w:rsid w:val="00D0524B"/>
    <w:rsid w:val="00D052BE"/>
    <w:rsid w:val="00D052E6"/>
    <w:rsid w:val="00D05326"/>
    <w:rsid w:val="00D054B2"/>
    <w:rsid w:val="00D054D0"/>
    <w:rsid w:val="00D05569"/>
    <w:rsid w:val="00D05647"/>
    <w:rsid w:val="00D056EC"/>
    <w:rsid w:val="00D05711"/>
    <w:rsid w:val="00D05896"/>
    <w:rsid w:val="00D058DF"/>
    <w:rsid w:val="00D058E6"/>
    <w:rsid w:val="00D05A27"/>
    <w:rsid w:val="00D05A3A"/>
    <w:rsid w:val="00D05A8D"/>
    <w:rsid w:val="00D05DC1"/>
    <w:rsid w:val="00D05E38"/>
    <w:rsid w:val="00D06030"/>
    <w:rsid w:val="00D0614C"/>
    <w:rsid w:val="00D062E4"/>
    <w:rsid w:val="00D0639C"/>
    <w:rsid w:val="00D063CD"/>
    <w:rsid w:val="00D064B4"/>
    <w:rsid w:val="00D0667E"/>
    <w:rsid w:val="00D06785"/>
    <w:rsid w:val="00D06921"/>
    <w:rsid w:val="00D06982"/>
    <w:rsid w:val="00D069DC"/>
    <w:rsid w:val="00D06A0F"/>
    <w:rsid w:val="00D06A8D"/>
    <w:rsid w:val="00D06BD9"/>
    <w:rsid w:val="00D06D26"/>
    <w:rsid w:val="00D06FAC"/>
    <w:rsid w:val="00D07406"/>
    <w:rsid w:val="00D0753A"/>
    <w:rsid w:val="00D075C6"/>
    <w:rsid w:val="00D07636"/>
    <w:rsid w:val="00D07672"/>
    <w:rsid w:val="00D076B3"/>
    <w:rsid w:val="00D076DE"/>
    <w:rsid w:val="00D0776A"/>
    <w:rsid w:val="00D07849"/>
    <w:rsid w:val="00D078F1"/>
    <w:rsid w:val="00D07956"/>
    <w:rsid w:val="00D07994"/>
    <w:rsid w:val="00D079BF"/>
    <w:rsid w:val="00D07BE4"/>
    <w:rsid w:val="00D07DC3"/>
    <w:rsid w:val="00D07ED7"/>
    <w:rsid w:val="00D10065"/>
    <w:rsid w:val="00D103C9"/>
    <w:rsid w:val="00D1047B"/>
    <w:rsid w:val="00D10596"/>
    <w:rsid w:val="00D10708"/>
    <w:rsid w:val="00D10736"/>
    <w:rsid w:val="00D10807"/>
    <w:rsid w:val="00D10857"/>
    <w:rsid w:val="00D10880"/>
    <w:rsid w:val="00D10894"/>
    <w:rsid w:val="00D109AF"/>
    <w:rsid w:val="00D10A4E"/>
    <w:rsid w:val="00D10CE8"/>
    <w:rsid w:val="00D10D5B"/>
    <w:rsid w:val="00D10E16"/>
    <w:rsid w:val="00D10EFB"/>
    <w:rsid w:val="00D10EFC"/>
    <w:rsid w:val="00D1112C"/>
    <w:rsid w:val="00D11218"/>
    <w:rsid w:val="00D11352"/>
    <w:rsid w:val="00D11375"/>
    <w:rsid w:val="00D113F4"/>
    <w:rsid w:val="00D113FB"/>
    <w:rsid w:val="00D11413"/>
    <w:rsid w:val="00D1149E"/>
    <w:rsid w:val="00D11530"/>
    <w:rsid w:val="00D11590"/>
    <w:rsid w:val="00D11602"/>
    <w:rsid w:val="00D11700"/>
    <w:rsid w:val="00D1172F"/>
    <w:rsid w:val="00D117C1"/>
    <w:rsid w:val="00D11850"/>
    <w:rsid w:val="00D11B74"/>
    <w:rsid w:val="00D11BF5"/>
    <w:rsid w:val="00D11D10"/>
    <w:rsid w:val="00D11F69"/>
    <w:rsid w:val="00D11FBC"/>
    <w:rsid w:val="00D12013"/>
    <w:rsid w:val="00D12081"/>
    <w:rsid w:val="00D1208C"/>
    <w:rsid w:val="00D1236A"/>
    <w:rsid w:val="00D1243B"/>
    <w:rsid w:val="00D125D3"/>
    <w:rsid w:val="00D12821"/>
    <w:rsid w:val="00D12889"/>
    <w:rsid w:val="00D128AE"/>
    <w:rsid w:val="00D12A2C"/>
    <w:rsid w:val="00D12AC6"/>
    <w:rsid w:val="00D12B9C"/>
    <w:rsid w:val="00D12BD7"/>
    <w:rsid w:val="00D12C9D"/>
    <w:rsid w:val="00D12CB3"/>
    <w:rsid w:val="00D12D30"/>
    <w:rsid w:val="00D12D4B"/>
    <w:rsid w:val="00D12DB3"/>
    <w:rsid w:val="00D12EBA"/>
    <w:rsid w:val="00D12EC1"/>
    <w:rsid w:val="00D12ED4"/>
    <w:rsid w:val="00D132E8"/>
    <w:rsid w:val="00D13383"/>
    <w:rsid w:val="00D13401"/>
    <w:rsid w:val="00D1351B"/>
    <w:rsid w:val="00D13527"/>
    <w:rsid w:val="00D1384C"/>
    <w:rsid w:val="00D138C6"/>
    <w:rsid w:val="00D139E6"/>
    <w:rsid w:val="00D13B91"/>
    <w:rsid w:val="00D13CCB"/>
    <w:rsid w:val="00D13D72"/>
    <w:rsid w:val="00D13D7E"/>
    <w:rsid w:val="00D13E7A"/>
    <w:rsid w:val="00D13EB5"/>
    <w:rsid w:val="00D13F17"/>
    <w:rsid w:val="00D14097"/>
    <w:rsid w:val="00D141EF"/>
    <w:rsid w:val="00D142FE"/>
    <w:rsid w:val="00D1435A"/>
    <w:rsid w:val="00D144C9"/>
    <w:rsid w:val="00D145C5"/>
    <w:rsid w:val="00D146A8"/>
    <w:rsid w:val="00D148AD"/>
    <w:rsid w:val="00D14C00"/>
    <w:rsid w:val="00D14DF0"/>
    <w:rsid w:val="00D14E37"/>
    <w:rsid w:val="00D15111"/>
    <w:rsid w:val="00D151E5"/>
    <w:rsid w:val="00D152BD"/>
    <w:rsid w:val="00D15507"/>
    <w:rsid w:val="00D1564C"/>
    <w:rsid w:val="00D15669"/>
    <w:rsid w:val="00D15729"/>
    <w:rsid w:val="00D15761"/>
    <w:rsid w:val="00D1579A"/>
    <w:rsid w:val="00D15A96"/>
    <w:rsid w:val="00D15B20"/>
    <w:rsid w:val="00D15BB4"/>
    <w:rsid w:val="00D15C37"/>
    <w:rsid w:val="00D15DAD"/>
    <w:rsid w:val="00D15DD4"/>
    <w:rsid w:val="00D15E61"/>
    <w:rsid w:val="00D162CC"/>
    <w:rsid w:val="00D16337"/>
    <w:rsid w:val="00D16341"/>
    <w:rsid w:val="00D163A7"/>
    <w:rsid w:val="00D16462"/>
    <w:rsid w:val="00D1650B"/>
    <w:rsid w:val="00D16532"/>
    <w:rsid w:val="00D16676"/>
    <w:rsid w:val="00D166B6"/>
    <w:rsid w:val="00D1675E"/>
    <w:rsid w:val="00D16785"/>
    <w:rsid w:val="00D167A2"/>
    <w:rsid w:val="00D167AA"/>
    <w:rsid w:val="00D167BA"/>
    <w:rsid w:val="00D1680F"/>
    <w:rsid w:val="00D16834"/>
    <w:rsid w:val="00D168A6"/>
    <w:rsid w:val="00D16A08"/>
    <w:rsid w:val="00D16ADF"/>
    <w:rsid w:val="00D16B4C"/>
    <w:rsid w:val="00D16B8F"/>
    <w:rsid w:val="00D16DE0"/>
    <w:rsid w:val="00D17017"/>
    <w:rsid w:val="00D17030"/>
    <w:rsid w:val="00D17031"/>
    <w:rsid w:val="00D17089"/>
    <w:rsid w:val="00D17226"/>
    <w:rsid w:val="00D17291"/>
    <w:rsid w:val="00D1741D"/>
    <w:rsid w:val="00D17425"/>
    <w:rsid w:val="00D17457"/>
    <w:rsid w:val="00D174E1"/>
    <w:rsid w:val="00D179E0"/>
    <w:rsid w:val="00D17A03"/>
    <w:rsid w:val="00D17A48"/>
    <w:rsid w:val="00D17A61"/>
    <w:rsid w:val="00D17A7F"/>
    <w:rsid w:val="00D17A8D"/>
    <w:rsid w:val="00D17F13"/>
    <w:rsid w:val="00D20050"/>
    <w:rsid w:val="00D200C7"/>
    <w:rsid w:val="00D20138"/>
    <w:rsid w:val="00D20249"/>
    <w:rsid w:val="00D20334"/>
    <w:rsid w:val="00D20510"/>
    <w:rsid w:val="00D2054C"/>
    <w:rsid w:val="00D206D0"/>
    <w:rsid w:val="00D207E3"/>
    <w:rsid w:val="00D208DA"/>
    <w:rsid w:val="00D20989"/>
    <w:rsid w:val="00D20AA0"/>
    <w:rsid w:val="00D20B4A"/>
    <w:rsid w:val="00D20E5A"/>
    <w:rsid w:val="00D2103E"/>
    <w:rsid w:val="00D21175"/>
    <w:rsid w:val="00D21182"/>
    <w:rsid w:val="00D2153E"/>
    <w:rsid w:val="00D215C2"/>
    <w:rsid w:val="00D2162F"/>
    <w:rsid w:val="00D218B7"/>
    <w:rsid w:val="00D218E5"/>
    <w:rsid w:val="00D218FD"/>
    <w:rsid w:val="00D21AA6"/>
    <w:rsid w:val="00D21AD6"/>
    <w:rsid w:val="00D21D5F"/>
    <w:rsid w:val="00D21DAF"/>
    <w:rsid w:val="00D21E03"/>
    <w:rsid w:val="00D21E25"/>
    <w:rsid w:val="00D21FB7"/>
    <w:rsid w:val="00D21FD0"/>
    <w:rsid w:val="00D2206F"/>
    <w:rsid w:val="00D22097"/>
    <w:rsid w:val="00D22100"/>
    <w:rsid w:val="00D22309"/>
    <w:rsid w:val="00D22327"/>
    <w:rsid w:val="00D22440"/>
    <w:rsid w:val="00D22562"/>
    <w:rsid w:val="00D22575"/>
    <w:rsid w:val="00D22693"/>
    <w:rsid w:val="00D22746"/>
    <w:rsid w:val="00D22761"/>
    <w:rsid w:val="00D227DE"/>
    <w:rsid w:val="00D227F9"/>
    <w:rsid w:val="00D22A48"/>
    <w:rsid w:val="00D22AA6"/>
    <w:rsid w:val="00D22CDF"/>
    <w:rsid w:val="00D22D4F"/>
    <w:rsid w:val="00D22E8C"/>
    <w:rsid w:val="00D22FD9"/>
    <w:rsid w:val="00D230FA"/>
    <w:rsid w:val="00D232ED"/>
    <w:rsid w:val="00D23357"/>
    <w:rsid w:val="00D233D5"/>
    <w:rsid w:val="00D233E0"/>
    <w:rsid w:val="00D23629"/>
    <w:rsid w:val="00D23671"/>
    <w:rsid w:val="00D236F4"/>
    <w:rsid w:val="00D23874"/>
    <w:rsid w:val="00D2389E"/>
    <w:rsid w:val="00D238A3"/>
    <w:rsid w:val="00D2395F"/>
    <w:rsid w:val="00D23971"/>
    <w:rsid w:val="00D23ABA"/>
    <w:rsid w:val="00D23B00"/>
    <w:rsid w:val="00D23B07"/>
    <w:rsid w:val="00D23BF0"/>
    <w:rsid w:val="00D23BFC"/>
    <w:rsid w:val="00D23C0E"/>
    <w:rsid w:val="00D23F90"/>
    <w:rsid w:val="00D23F9A"/>
    <w:rsid w:val="00D241A3"/>
    <w:rsid w:val="00D241C3"/>
    <w:rsid w:val="00D242F0"/>
    <w:rsid w:val="00D24309"/>
    <w:rsid w:val="00D24441"/>
    <w:rsid w:val="00D24457"/>
    <w:rsid w:val="00D24473"/>
    <w:rsid w:val="00D24496"/>
    <w:rsid w:val="00D248B8"/>
    <w:rsid w:val="00D24B54"/>
    <w:rsid w:val="00D24B59"/>
    <w:rsid w:val="00D24C32"/>
    <w:rsid w:val="00D24DD5"/>
    <w:rsid w:val="00D24F0D"/>
    <w:rsid w:val="00D25188"/>
    <w:rsid w:val="00D25189"/>
    <w:rsid w:val="00D251F4"/>
    <w:rsid w:val="00D252CB"/>
    <w:rsid w:val="00D253A2"/>
    <w:rsid w:val="00D254EE"/>
    <w:rsid w:val="00D25532"/>
    <w:rsid w:val="00D25723"/>
    <w:rsid w:val="00D25888"/>
    <w:rsid w:val="00D259EE"/>
    <w:rsid w:val="00D25A54"/>
    <w:rsid w:val="00D25A91"/>
    <w:rsid w:val="00D25AA7"/>
    <w:rsid w:val="00D25D06"/>
    <w:rsid w:val="00D25E1F"/>
    <w:rsid w:val="00D25E5D"/>
    <w:rsid w:val="00D25EAD"/>
    <w:rsid w:val="00D25EE8"/>
    <w:rsid w:val="00D25F00"/>
    <w:rsid w:val="00D25F9E"/>
    <w:rsid w:val="00D26127"/>
    <w:rsid w:val="00D26317"/>
    <w:rsid w:val="00D26350"/>
    <w:rsid w:val="00D2646E"/>
    <w:rsid w:val="00D265BB"/>
    <w:rsid w:val="00D267F1"/>
    <w:rsid w:val="00D268DD"/>
    <w:rsid w:val="00D26A2A"/>
    <w:rsid w:val="00D26A6D"/>
    <w:rsid w:val="00D26ABB"/>
    <w:rsid w:val="00D26D5F"/>
    <w:rsid w:val="00D26F5C"/>
    <w:rsid w:val="00D26FCC"/>
    <w:rsid w:val="00D271CE"/>
    <w:rsid w:val="00D2720D"/>
    <w:rsid w:val="00D27384"/>
    <w:rsid w:val="00D274F1"/>
    <w:rsid w:val="00D27542"/>
    <w:rsid w:val="00D275C0"/>
    <w:rsid w:val="00D275EA"/>
    <w:rsid w:val="00D2761C"/>
    <w:rsid w:val="00D27778"/>
    <w:rsid w:val="00D277C9"/>
    <w:rsid w:val="00D27893"/>
    <w:rsid w:val="00D278F1"/>
    <w:rsid w:val="00D27AAE"/>
    <w:rsid w:val="00D27AC3"/>
    <w:rsid w:val="00D27AF6"/>
    <w:rsid w:val="00D27DA3"/>
    <w:rsid w:val="00D27E5A"/>
    <w:rsid w:val="00D27EEA"/>
    <w:rsid w:val="00D27F65"/>
    <w:rsid w:val="00D30049"/>
    <w:rsid w:val="00D3025E"/>
    <w:rsid w:val="00D302F9"/>
    <w:rsid w:val="00D30577"/>
    <w:rsid w:val="00D3057B"/>
    <w:rsid w:val="00D3061F"/>
    <w:rsid w:val="00D3073B"/>
    <w:rsid w:val="00D30752"/>
    <w:rsid w:val="00D30773"/>
    <w:rsid w:val="00D307B1"/>
    <w:rsid w:val="00D30805"/>
    <w:rsid w:val="00D308E3"/>
    <w:rsid w:val="00D309D0"/>
    <w:rsid w:val="00D30A58"/>
    <w:rsid w:val="00D30AED"/>
    <w:rsid w:val="00D30B20"/>
    <w:rsid w:val="00D30C6B"/>
    <w:rsid w:val="00D30CE3"/>
    <w:rsid w:val="00D30E35"/>
    <w:rsid w:val="00D30FDB"/>
    <w:rsid w:val="00D31007"/>
    <w:rsid w:val="00D311AB"/>
    <w:rsid w:val="00D31224"/>
    <w:rsid w:val="00D31265"/>
    <w:rsid w:val="00D31292"/>
    <w:rsid w:val="00D3133B"/>
    <w:rsid w:val="00D314ED"/>
    <w:rsid w:val="00D315C3"/>
    <w:rsid w:val="00D316CC"/>
    <w:rsid w:val="00D31798"/>
    <w:rsid w:val="00D317FE"/>
    <w:rsid w:val="00D318D5"/>
    <w:rsid w:val="00D318E0"/>
    <w:rsid w:val="00D319F0"/>
    <w:rsid w:val="00D31B1D"/>
    <w:rsid w:val="00D31C04"/>
    <w:rsid w:val="00D31C05"/>
    <w:rsid w:val="00D31D50"/>
    <w:rsid w:val="00D31DEC"/>
    <w:rsid w:val="00D31EFA"/>
    <w:rsid w:val="00D31F15"/>
    <w:rsid w:val="00D31FF1"/>
    <w:rsid w:val="00D32118"/>
    <w:rsid w:val="00D32195"/>
    <w:rsid w:val="00D32231"/>
    <w:rsid w:val="00D32290"/>
    <w:rsid w:val="00D32353"/>
    <w:rsid w:val="00D32411"/>
    <w:rsid w:val="00D324EE"/>
    <w:rsid w:val="00D325A8"/>
    <w:rsid w:val="00D32827"/>
    <w:rsid w:val="00D328DA"/>
    <w:rsid w:val="00D32B02"/>
    <w:rsid w:val="00D32B52"/>
    <w:rsid w:val="00D32BEF"/>
    <w:rsid w:val="00D32C47"/>
    <w:rsid w:val="00D32CDC"/>
    <w:rsid w:val="00D32D59"/>
    <w:rsid w:val="00D32DA9"/>
    <w:rsid w:val="00D32ECF"/>
    <w:rsid w:val="00D32F23"/>
    <w:rsid w:val="00D3303C"/>
    <w:rsid w:val="00D330A8"/>
    <w:rsid w:val="00D3310B"/>
    <w:rsid w:val="00D33123"/>
    <w:rsid w:val="00D33256"/>
    <w:rsid w:val="00D33299"/>
    <w:rsid w:val="00D3344B"/>
    <w:rsid w:val="00D3358E"/>
    <w:rsid w:val="00D3364E"/>
    <w:rsid w:val="00D33756"/>
    <w:rsid w:val="00D33798"/>
    <w:rsid w:val="00D33859"/>
    <w:rsid w:val="00D3386B"/>
    <w:rsid w:val="00D3387B"/>
    <w:rsid w:val="00D33929"/>
    <w:rsid w:val="00D33C7D"/>
    <w:rsid w:val="00D33D48"/>
    <w:rsid w:val="00D33D84"/>
    <w:rsid w:val="00D33E70"/>
    <w:rsid w:val="00D33EB4"/>
    <w:rsid w:val="00D33FF3"/>
    <w:rsid w:val="00D3412B"/>
    <w:rsid w:val="00D34196"/>
    <w:rsid w:val="00D341A5"/>
    <w:rsid w:val="00D341D6"/>
    <w:rsid w:val="00D342C6"/>
    <w:rsid w:val="00D34492"/>
    <w:rsid w:val="00D34671"/>
    <w:rsid w:val="00D3468E"/>
    <w:rsid w:val="00D34691"/>
    <w:rsid w:val="00D3484D"/>
    <w:rsid w:val="00D34D5B"/>
    <w:rsid w:val="00D34F0D"/>
    <w:rsid w:val="00D34FFC"/>
    <w:rsid w:val="00D35334"/>
    <w:rsid w:val="00D35464"/>
    <w:rsid w:val="00D354D6"/>
    <w:rsid w:val="00D35580"/>
    <w:rsid w:val="00D35599"/>
    <w:rsid w:val="00D355F6"/>
    <w:rsid w:val="00D35752"/>
    <w:rsid w:val="00D35860"/>
    <w:rsid w:val="00D35885"/>
    <w:rsid w:val="00D35A1B"/>
    <w:rsid w:val="00D35A57"/>
    <w:rsid w:val="00D35A94"/>
    <w:rsid w:val="00D35B3F"/>
    <w:rsid w:val="00D35B45"/>
    <w:rsid w:val="00D35C15"/>
    <w:rsid w:val="00D35D16"/>
    <w:rsid w:val="00D35E28"/>
    <w:rsid w:val="00D35ED0"/>
    <w:rsid w:val="00D35FD5"/>
    <w:rsid w:val="00D36301"/>
    <w:rsid w:val="00D3633C"/>
    <w:rsid w:val="00D36397"/>
    <w:rsid w:val="00D36398"/>
    <w:rsid w:val="00D364BF"/>
    <w:rsid w:val="00D364E1"/>
    <w:rsid w:val="00D36540"/>
    <w:rsid w:val="00D36614"/>
    <w:rsid w:val="00D367E7"/>
    <w:rsid w:val="00D36814"/>
    <w:rsid w:val="00D36847"/>
    <w:rsid w:val="00D369A7"/>
    <w:rsid w:val="00D36A9E"/>
    <w:rsid w:val="00D36B0E"/>
    <w:rsid w:val="00D36B88"/>
    <w:rsid w:val="00D36C41"/>
    <w:rsid w:val="00D36E6B"/>
    <w:rsid w:val="00D36E76"/>
    <w:rsid w:val="00D36E87"/>
    <w:rsid w:val="00D36ED1"/>
    <w:rsid w:val="00D36FA1"/>
    <w:rsid w:val="00D3719F"/>
    <w:rsid w:val="00D3725C"/>
    <w:rsid w:val="00D37356"/>
    <w:rsid w:val="00D3736B"/>
    <w:rsid w:val="00D37401"/>
    <w:rsid w:val="00D3740F"/>
    <w:rsid w:val="00D374A7"/>
    <w:rsid w:val="00D3763F"/>
    <w:rsid w:val="00D37645"/>
    <w:rsid w:val="00D3777D"/>
    <w:rsid w:val="00D378C7"/>
    <w:rsid w:val="00D37943"/>
    <w:rsid w:val="00D37ECD"/>
    <w:rsid w:val="00D37F6C"/>
    <w:rsid w:val="00D37FDC"/>
    <w:rsid w:val="00D400FA"/>
    <w:rsid w:val="00D40137"/>
    <w:rsid w:val="00D4027B"/>
    <w:rsid w:val="00D403C5"/>
    <w:rsid w:val="00D403DB"/>
    <w:rsid w:val="00D40453"/>
    <w:rsid w:val="00D40603"/>
    <w:rsid w:val="00D40646"/>
    <w:rsid w:val="00D406CE"/>
    <w:rsid w:val="00D406DB"/>
    <w:rsid w:val="00D406F2"/>
    <w:rsid w:val="00D40700"/>
    <w:rsid w:val="00D40755"/>
    <w:rsid w:val="00D40783"/>
    <w:rsid w:val="00D4096B"/>
    <w:rsid w:val="00D40987"/>
    <w:rsid w:val="00D409F0"/>
    <w:rsid w:val="00D40B84"/>
    <w:rsid w:val="00D40B8E"/>
    <w:rsid w:val="00D40D8D"/>
    <w:rsid w:val="00D40EA3"/>
    <w:rsid w:val="00D4103F"/>
    <w:rsid w:val="00D41043"/>
    <w:rsid w:val="00D411D6"/>
    <w:rsid w:val="00D41486"/>
    <w:rsid w:val="00D414FE"/>
    <w:rsid w:val="00D415AB"/>
    <w:rsid w:val="00D415C9"/>
    <w:rsid w:val="00D4166B"/>
    <w:rsid w:val="00D41912"/>
    <w:rsid w:val="00D419F7"/>
    <w:rsid w:val="00D41A60"/>
    <w:rsid w:val="00D41CDB"/>
    <w:rsid w:val="00D41DEB"/>
    <w:rsid w:val="00D41DFE"/>
    <w:rsid w:val="00D41E70"/>
    <w:rsid w:val="00D41FAA"/>
    <w:rsid w:val="00D4201A"/>
    <w:rsid w:val="00D42098"/>
    <w:rsid w:val="00D421B5"/>
    <w:rsid w:val="00D4232B"/>
    <w:rsid w:val="00D423EB"/>
    <w:rsid w:val="00D42524"/>
    <w:rsid w:val="00D42644"/>
    <w:rsid w:val="00D426C1"/>
    <w:rsid w:val="00D427CE"/>
    <w:rsid w:val="00D428A5"/>
    <w:rsid w:val="00D4292C"/>
    <w:rsid w:val="00D42B53"/>
    <w:rsid w:val="00D42BAA"/>
    <w:rsid w:val="00D42BAD"/>
    <w:rsid w:val="00D42BBA"/>
    <w:rsid w:val="00D42C91"/>
    <w:rsid w:val="00D42E01"/>
    <w:rsid w:val="00D42EDD"/>
    <w:rsid w:val="00D43058"/>
    <w:rsid w:val="00D43068"/>
    <w:rsid w:val="00D43161"/>
    <w:rsid w:val="00D4320E"/>
    <w:rsid w:val="00D4322A"/>
    <w:rsid w:val="00D4328A"/>
    <w:rsid w:val="00D432B6"/>
    <w:rsid w:val="00D43365"/>
    <w:rsid w:val="00D435F4"/>
    <w:rsid w:val="00D436B4"/>
    <w:rsid w:val="00D436BD"/>
    <w:rsid w:val="00D4383E"/>
    <w:rsid w:val="00D43878"/>
    <w:rsid w:val="00D4393C"/>
    <w:rsid w:val="00D43A74"/>
    <w:rsid w:val="00D43B2B"/>
    <w:rsid w:val="00D43BA4"/>
    <w:rsid w:val="00D43D36"/>
    <w:rsid w:val="00D43EE8"/>
    <w:rsid w:val="00D43F6A"/>
    <w:rsid w:val="00D440B6"/>
    <w:rsid w:val="00D44106"/>
    <w:rsid w:val="00D4424A"/>
    <w:rsid w:val="00D442AD"/>
    <w:rsid w:val="00D4431A"/>
    <w:rsid w:val="00D44486"/>
    <w:rsid w:val="00D444CE"/>
    <w:rsid w:val="00D444FC"/>
    <w:rsid w:val="00D44699"/>
    <w:rsid w:val="00D44A67"/>
    <w:rsid w:val="00D44A81"/>
    <w:rsid w:val="00D44B36"/>
    <w:rsid w:val="00D44C25"/>
    <w:rsid w:val="00D44C4D"/>
    <w:rsid w:val="00D44D2F"/>
    <w:rsid w:val="00D44DA3"/>
    <w:rsid w:val="00D44E85"/>
    <w:rsid w:val="00D44F30"/>
    <w:rsid w:val="00D44F49"/>
    <w:rsid w:val="00D4500F"/>
    <w:rsid w:val="00D450F0"/>
    <w:rsid w:val="00D450FA"/>
    <w:rsid w:val="00D45284"/>
    <w:rsid w:val="00D45479"/>
    <w:rsid w:val="00D454BF"/>
    <w:rsid w:val="00D4569C"/>
    <w:rsid w:val="00D45731"/>
    <w:rsid w:val="00D45844"/>
    <w:rsid w:val="00D45895"/>
    <w:rsid w:val="00D45A8D"/>
    <w:rsid w:val="00D45B01"/>
    <w:rsid w:val="00D45B06"/>
    <w:rsid w:val="00D45B08"/>
    <w:rsid w:val="00D45B21"/>
    <w:rsid w:val="00D45C09"/>
    <w:rsid w:val="00D45D4D"/>
    <w:rsid w:val="00D45E9C"/>
    <w:rsid w:val="00D45EA0"/>
    <w:rsid w:val="00D45EC9"/>
    <w:rsid w:val="00D461D1"/>
    <w:rsid w:val="00D462A2"/>
    <w:rsid w:val="00D462AE"/>
    <w:rsid w:val="00D464A8"/>
    <w:rsid w:val="00D465CF"/>
    <w:rsid w:val="00D4660D"/>
    <w:rsid w:val="00D46844"/>
    <w:rsid w:val="00D4689C"/>
    <w:rsid w:val="00D46A84"/>
    <w:rsid w:val="00D46A85"/>
    <w:rsid w:val="00D46AA9"/>
    <w:rsid w:val="00D46AB5"/>
    <w:rsid w:val="00D46AC7"/>
    <w:rsid w:val="00D46D84"/>
    <w:rsid w:val="00D46FC9"/>
    <w:rsid w:val="00D46FE9"/>
    <w:rsid w:val="00D4712C"/>
    <w:rsid w:val="00D471C8"/>
    <w:rsid w:val="00D4731E"/>
    <w:rsid w:val="00D4773D"/>
    <w:rsid w:val="00D478B8"/>
    <w:rsid w:val="00D47AF2"/>
    <w:rsid w:val="00D47FE9"/>
    <w:rsid w:val="00D500AC"/>
    <w:rsid w:val="00D500C2"/>
    <w:rsid w:val="00D500D9"/>
    <w:rsid w:val="00D50127"/>
    <w:rsid w:val="00D501DD"/>
    <w:rsid w:val="00D502F1"/>
    <w:rsid w:val="00D50415"/>
    <w:rsid w:val="00D505F3"/>
    <w:rsid w:val="00D5064C"/>
    <w:rsid w:val="00D506C3"/>
    <w:rsid w:val="00D50791"/>
    <w:rsid w:val="00D507AC"/>
    <w:rsid w:val="00D5096F"/>
    <w:rsid w:val="00D509B5"/>
    <w:rsid w:val="00D50A14"/>
    <w:rsid w:val="00D50A21"/>
    <w:rsid w:val="00D50C13"/>
    <w:rsid w:val="00D50CAA"/>
    <w:rsid w:val="00D50F06"/>
    <w:rsid w:val="00D50F33"/>
    <w:rsid w:val="00D50F86"/>
    <w:rsid w:val="00D51065"/>
    <w:rsid w:val="00D511F3"/>
    <w:rsid w:val="00D513C7"/>
    <w:rsid w:val="00D51537"/>
    <w:rsid w:val="00D5160B"/>
    <w:rsid w:val="00D518EA"/>
    <w:rsid w:val="00D51A11"/>
    <w:rsid w:val="00D51AF8"/>
    <w:rsid w:val="00D51DEF"/>
    <w:rsid w:val="00D51EFE"/>
    <w:rsid w:val="00D51F0A"/>
    <w:rsid w:val="00D51FA3"/>
    <w:rsid w:val="00D520ED"/>
    <w:rsid w:val="00D52234"/>
    <w:rsid w:val="00D5227F"/>
    <w:rsid w:val="00D52310"/>
    <w:rsid w:val="00D525D8"/>
    <w:rsid w:val="00D5260E"/>
    <w:rsid w:val="00D52669"/>
    <w:rsid w:val="00D526DF"/>
    <w:rsid w:val="00D52766"/>
    <w:rsid w:val="00D52769"/>
    <w:rsid w:val="00D527F0"/>
    <w:rsid w:val="00D52898"/>
    <w:rsid w:val="00D528AF"/>
    <w:rsid w:val="00D52953"/>
    <w:rsid w:val="00D52A1A"/>
    <w:rsid w:val="00D52B8F"/>
    <w:rsid w:val="00D52BE3"/>
    <w:rsid w:val="00D52C42"/>
    <w:rsid w:val="00D52CA4"/>
    <w:rsid w:val="00D52DDC"/>
    <w:rsid w:val="00D52E66"/>
    <w:rsid w:val="00D52ED7"/>
    <w:rsid w:val="00D52F2C"/>
    <w:rsid w:val="00D52F4A"/>
    <w:rsid w:val="00D52FFA"/>
    <w:rsid w:val="00D5302F"/>
    <w:rsid w:val="00D5307B"/>
    <w:rsid w:val="00D53112"/>
    <w:rsid w:val="00D531FD"/>
    <w:rsid w:val="00D53320"/>
    <w:rsid w:val="00D533B1"/>
    <w:rsid w:val="00D53402"/>
    <w:rsid w:val="00D5381C"/>
    <w:rsid w:val="00D538D4"/>
    <w:rsid w:val="00D539A3"/>
    <w:rsid w:val="00D53B87"/>
    <w:rsid w:val="00D53C49"/>
    <w:rsid w:val="00D53CAE"/>
    <w:rsid w:val="00D53CEE"/>
    <w:rsid w:val="00D53DA3"/>
    <w:rsid w:val="00D53E25"/>
    <w:rsid w:val="00D53F82"/>
    <w:rsid w:val="00D54042"/>
    <w:rsid w:val="00D540EB"/>
    <w:rsid w:val="00D5412F"/>
    <w:rsid w:val="00D54235"/>
    <w:rsid w:val="00D54312"/>
    <w:rsid w:val="00D5436B"/>
    <w:rsid w:val="00D54378"/>
    <w:rsid w:val="00D54470"/>
    <w:rsid w:val="00D544B9"/>
    <w:rsid w:val="00D5455A"/>
    <w:rsid w:val="00D548FB"/>
    <w:rsid w:val="00D54933"/>
    <w:rsid w:val="00D549FC"/>
    <w:rsid w:val="00D54B33"/>
    <w:rsid w:val="00D54C2E"/>
    <w:rsid w:val="00D54D5D"/>
    <w:rsid w:val="00D54D86"/>
    <w:rsid w:val="00D54E02"/>
    <w:rsid w:val="00D54F04"/>
    <w:rsid w:val="00D54F0F"/>
    <w:rsid w:val="00D54F84"/>
    <w:rsid w:val="00D54FE0"/>
    <w:rsid w:val="00D5523D"/>
    <w:rsid w:val="00D55332"/>
    <w:rsid w:val="00D5547A"/>
    <w:rsid w:val="00D55763"/>
    <w:rsid w:val="00D5581A"/>
    <w:rsid w:val="00D559A3"/>
    <w:rsid w:val="00D559A7"/>
    <w:rsid w:val="00D55C34"/>
    <w:rsid w:val="00D55C9B"/>
    <w:rsid w:val="00D55CBC"/>
    <w:rsid w:val="00D55E47"/>
    <w:rsid w:val="00D55E49"/>
    <w:rsid w:val="00D55F30"/>
    <w:rsid w:val="00D55F36"/>
    <w:rsid w:val="00D55F53"/>
    <w:rsid w:val="00D55F64"/>
    <w:rsid w:val="00D5618A"/>
    <w:rsid w:val="00D561CE"/>
    <w:rsid w:val="00D56300"/>
    <w:rsid w:val="00D5667A"/>
    <w:rsid w:val="00D566AF"/>
    <w:rsid w:val="00D5675A"/>
    <w:rsid w:val="00D567EF"/>
    <w:rsid w:val="00D56A5E"/>
    <w:rsid w:val="00D56BC6"/>
    <w:rsid w:val="00D56C17"/>
    <w:rsid w:val="00D56C1A"/>
    <w:rsid w:val="00D56F7F"/>
    <w:rsid w:val="00D570B3"/>
    <w:rsid w:val="00D5710F"/>
    <w:rsid w:val="00D5740B"/>
    <w:rsid w:val="00D57426"/>
    <w:rsid w:val="00D5743B"/>
    <w:rsid w:val="00D574A8"/>
    <w:rsid w:val="00D574C2"/>
    <w:rsid w:val="00D57670"/>
    <w:rsid w:val="00D57697"/>
    <w:rsid w:val="00D576BC"/>
    <w:rsid w:val="00D5784B"/>
    <w:rsid w:val="00D5785A"/>
    <w:rsid w:val="00D57B8F"/>
    <w:rsid w:val="00D57C36"/>
    <w:rsid w:val="00D57C49"/>
    <w:rsid w:val="00D57C57"/>
    <w:rsid w:val="00D57D2D"/>
    <w:rsid w:val="00D57DF8"/>
    <w:rsid w:val="00D57EB7"/>
    <w:rsid w:val="00D604A0"/>
    <w:rsid w:val="00D6051E"/>
    <w:rsid w:val="00D6066D"/>
    <w:rsid w:val="00D60790"/>
    <w:rsid w:val="00D60878"/>
    <w:rsid w:val="00D60ADD"/>
    <w:rsid w:val="00D60B6D"/>
    <w:rsid w:val="00D60DA8"/>
    <w:rsid w:val="00D6101F"/>
    <w:rsid w:val="00D6105E"/>
    <w:rsid w:val="00D61093"/>
    <w:rsid w:val="00D6121B"/>
    <w:rsid w:val="00D6124E"/>
    <w:rsid w:val="00D61355"/>
    <w:rsid w:val="00D6137E"/>
    <w:rsid w:val="00D613DA"/>
    <w:rsid w:val="00D6143C"/>
    <w:rsid w:val="00D614B6"/>
    <w:rsid w:val="00D6150D"/>
    <w:rsid w:val="00D6155A"/>
    <w:rsid w:val="00D617CD"/>
    <w:rsid w:val="00D6186E"/>
    <w:rsid w:val="00D61872"/>
    <w:rsid w:val="00D6196C"/>
    <w:rsid w:val="00D619E3"/>
    <w:rsid w:val="00D61A78"/>
    <w:rsid w:val="00D61AF2"/>
    <w:rsid w:val="00D61B1B"/>
    <w:rsid w:val="00D61B42"/>
    <w:rsid w:val="00D61C85"/>
    <w:rsid w:val="00D61CBA"/>
    <w:rsid w:val="00D61CBD"/>
    <w:rsid w:val="00D61D65"/>
    <w:rsid w:val="00D62013"/>
    <w:rsid w:val="00D62128"/>
    <w:rsid w:val="00D621B4"/>
    <w:rsid w:val="00D62441"/>
    <w:rsid w:val="00D6245B"/>
    <w:rsid w:val="00D626F7"/>
    <w:rsid w:val="00D6275E"/>
    <w:rsid w:val="00D627FC"/>
    <w:rsid w:val="00D62A48"/>
    <w:rsid w:val="00D62AFA"/>
    <w:rsid w:val="00D62BD7"/>
    <w:rsid w:val="00D62C11"/>
    <w:rsid w:val="00D62C54"/>
    <w:rsid w:val="00D62D09"/>
    <w:rsid w:val="00D62D46"/>
    <w:rsid w:val="00D62DCD"/>
    <w:rsid w:val="00D62E28"/>
    <w:rsid w:val="00D63092"/>
    <w:rsid w:val="00D633AF"/>
    <w:rsid w:val="00D63441"/>
    <w:rsid w:val="00D6347E"/>
    <w:rsid w:val="00D6351D"/>
    <w:rsid w:val="00D635E7"/>
    <w:rsid w:val="00D637FB"/>
    <w:rsid w:val="00D637FE"/>
    <w:rsid w:val="00D63C07"/>
    <w:rsid w:val="00D63CCC"/>
    <w:rsid w:val="00D63D2B"/>
    <w:rsid w:val="00D63DFD"/>
    <w:rsid w:val="00D63E2D"/>
    <w:rsid w:val="00D63E5D"/>
    <w:rsid w:val="00D63EC7"/>
    <w:rsid w:val="00D63EF2"/>
    <w:rsid w:val="00D63EFB"/>
    <w:rsid w:val="00D63F5F"/>
    <w:rsid w:val="00D64239"/>
    <w:rsid w:val="00D642DF"/>
    <w:rsid w:val="00D644C7"/>
    <w:rsid w:val="00D646C7"/>
    <w:rsid w:val="00D64720"/>
    <w:rsid w:val="00D64AB3"/>
    <w:rsid w:val="00D64B4D"/>
    <w:rsid w:val="00D64BC1"/>
    <w:rsid w:val="00D64C00"/>
    <w:rsid w:val="00D64C08"/>
    <w:rsid w:val="00D64DA9"/>
    <w:rsid w:val="00D65062"/>
    <w:rsid w:val="00D65105"/>
    <w:rsid w:val="00D654D3"/>
    <w:rsid w:val="00D65528"/>
    <w:rsid w:val="00D655FF"/>
    <w:rsid w:val="00D6565F"/>
    <w:rsid w:val="00D65695"/>
    <w:rsid w:val="00D656B1"/>
    <w:rsid w:val="00D65807"/>
    <w:rsid w:val="00D658AF"/>
    <w:rsid w:val="00D65905"/>
    <w:rsid w:val="00D65983"/>
    <w:rsid w:val="00D65A33"/>
    <w:rsid w:val="00D65AB5"/>
    <w:rsid w:val="00D65AB7"/>
    <w:rsid w:val="00D65ADB"/>
    <w:rsid w:val="00D65CCD"/>
    <w:rsid w:val="00D65D2C"/>
    <w:rsid w:val="00D65E9E"/>
    <w:rsid w:val="00D65F32"/>
    <w:rsid w:val="00D65F4E"/>
    <w:rsid w:val="00D65FC8"/>
    <w:rsid w:val="00D66032"/>
    <w:rsid w:val="00D66138"/>
    <w:rsid w:val="00D662ED"/>
    <w:rsid w:val="00D66372"/>
    <w:rsid w:val="00D664C5"/>
    <w:rsid w:val="00D6677E"/>
    <w:rsid w:val="00D668E1"/>
    <w:rsid w:val="00D669BA"/>
    <w:rsid w:val="00D66CEA"/>
    <w:rsid w:val="00D66D48"/>
    <w:rsid w:val="00D66F3E"/>
    <w:rsid w:val="00D67013"/>
    <w:rsid w:val="00D6706C"/>
    <w:rsid w:val="00D670E5"/>
    <w:rsid w:val="00D67106"/>
    <w:rsid w:val="00D67218"/>
    <w:rsid w:val="00D6742F"/>
    <w:rsid w:val="00D67453"/>
    <w:rsid w:val="00D67472"/>
    <w:rsid w:val="00D678C0"/>
    <w:rsid w:val="00D678C2"/>
    <w:rsid w:val="00D678EE"/>
    <w:rsid w:val="00D67AA0"/>
    <w:rsid w:val="00D67BB9"/>
    <w:rsid w:val="00D67BEB"/>
    <w:rsid w:val="00D67E74"/>
    <w:rsid w:val="00D67FB4"/>
    <w:rsid w:val="00D700FC"/>
    <w:rsid w:val="00D7014C"/>
    <w:rsid w:val="00D7023D"/>
    <w:rsid w:val="00D702B3"/>
    <w:rsid w:val="00D70371"/>
    <w:rsid w:val="00D703DE"/>
    <w:rsid w:val="00D7083A"/>
    <w:rsid w:val="00D708F9"/>
    <w:rsid w:val="00D70A79"/>
    <w:rsid w:val="00D70B39"/>
    <w:rsid w:val="00D70BAF"/>
    <w:rsid w:val="00D70BB7"/>
    <w:rsid w:val="00D70C2A"/>
    <w:rsid w:val="00D71012"/>
    <w:rsid w:val="00D711B9"/>
    <w:rsid w:val="00D71292"/>
    <w:rsid w:val="00D712A3"/>
    <w:rsid w:val="00D713F8"/>
    <w:rsid w:val="00D7140F"/>
    <w:rsid w:val="00D7141D"/>
    <w:rsid w:val="00D71501"/>
    <w:rsid w:val="00D71576"/>
    <w:rsid w:val="00D715AB"/>
    <w:rsid w:val="00D71600"/>
    <w:rsid w:val="00D716EC"/>
    <w:rsid w:val="00D71705"/>
    <w:rsid w:val="00D71720"/>
    <w:rsid w:val="00D71742"/>
    <w:rsid w:val="00D717A7"/>
    <w:rsid w:val="00D717C0"/>
    <w:rsid w:val="00D71A8B"/>
    <w:rsid w:val="00D71C98"/>
    <w:rsid w:val="00D7204E"/>
    <w:rsid w:val="00D72107"/>
    <w:rsid w:val="00D722DF"/>
    <w:rsid w:val="00D724B5"/>
    <w:rsid w:val="00D72672"/>
    <w:rsid w:val="00D726E0"/>
    <w:rsid w:val="00D726FF"/>
    <w:rsid w:val="00D72AD1"/>
    <w:rsid w:val="00D72BD3"/>
    <w:rsid w:val="00D72C03"/>
    <w:rsid w:val="00D72F22"/>
    <w:rsid w:val="00D73327"/>
    <w:rsid w:val="00D733C1"/>
    <w:rsid w:val="00D733E5"/>
    <w:rsid w:val="00D7349E"/>
    <w:rsid w:val="00D7351F"/>
    <w:rsid w:val="00D736C0"/>
    <w:rsid w:val="00D7378D"/>
    <w:rsid w:val="00D737EE"/>
    <w:rsid w:val="00D73905"/>
    <w:rsid w:val="00D739E7"/>
    <w:rsid w:val="00D73AF7"/>
    <w:rsid w:val="00D73BCA"/>
    <w:rsid w:val="00D73C77"/>
    <w:rsid w:val="00D73DC6"/>
    <w:rsid w:val="00D73FC7"/>
    <w:rsid w:val="00D74005"/>
    <w:rsid w:val="00D74422"/>
    <w:rsid w:val="00D74479"/>
    <w:rsid w:val="00D74591"/>
    <w:rsid w:val="00D74735"/>
    <w:rsid w:val="00D74915"/>
    <w:rsid w:val="00D74AA2"/>
    <w:rsid w:val="00D74B05"/>
    <w:rsid w:val="00D74CF8"/>
    <w:rsid w:val="00D74FC4"/>
    <w:rsid w:val="00D752F3"/>
    <w:rsid w:val="00D753F5"/>
    <w:rsid w:val="00D754E3"/>
    <w:rsid w:val="00D754FB"/>
    <w:rsid w:val="00D75508"/>
    <w:rsid w:val="00D7568C"/>
    <w:rsid w:val="00D75792"/>
    <w:rsid w:val="00D757BA"/>
    <w:rsid w:val="00D75C63"/>
    <w:rsid w:val="00D75C9D"/>
    <w:rsid w:val="00D75CA7"/>
    <w:rsid w:val="00D75CC3"/>
    <w:rsid w:val="00D75CD4"/>
    <w:rsid w:val="00D75ECD"/>
    <w:rsid w:val="00D76057"/>
    <w:rsid w:val="00D760D1"/>
    <w:rsid w:val="00D76386"/>
    <w:rsid w:val="00D765C0"/>
    <w:rsid w:val="00D76995"/>
    <w:rsid w:val="00D76B05"/>
    <w:rsid w:val="00D76DAC"/>
    <w:rsid w:val="00D77062"/>
    <w:rsid w:val="00D77083"/>
    <w:rsid w:val="00D770CC"/>
    <w:rsid w:val="00D7710C"/>
    <w:rsid w:val="00D77167"/>
    <w:rsid w:val="00D77225"/>
    <w:rsid w:val="00D7725A"/>
    <w:rsid w:val="00D77291"/>
    <w:rsid w:val="00D77444"/>
    <w:rsid w:val="00D77490"/>
    <w:rsid w:val="00D774F2"/>
    <w:rsid w:val="00D7762B"/>
    <w:rsid w:val="00D77794"/>
    <w:rsid w:val="00D778AF"/>
    <w:rsid w:val="00D779A8"/>
    <w:rsid w:val="00D77AA4"/>
    <w:rsid w:val="00D77BEA"/>
    <w:rsid w:val="00D77C8D"/>
    <w:rsid w:val="00D77CAE"/>
    <w:rsid w:val="00D77D32"/>
    <w:rsid w:val="00D77D58"/>
    <w:rsid w:val="00D77DE1"/>
    <w:rsid w:val="00D801C8"/>
    <w:rsid w:val="00D80316"/>
    <w:rsid w:val="00D8036D"/>
    <w:rsid w:val="00D80446"/>
    <w:rsid w:val="00D804A8"/>
    <w:rsid w:val="00D804B2"/>
    <w:rsid w:val="00D80538"/>
    <w:rsid w:val="00D80771"/>
    <w:rsid w:val="00D80881"/>
    <w:rsid w:val="00D8089B"/>
    <w:rsid w:val="00D80BFB"/>
    <w:rsid w:val="00D80E3C"/>
    <w:rsid w:val="00D811D7"/>
    <w:rsid w:val="00D813B3"/>
    <w:rsid w:val="00D81452"/>
    <w:rsid w:val="00D814AB"/>
    <w:rsid w:val="00D814CF"/>
    <w:rsid w:val="00D815E3"/>
    <w:rsid w:val="00D81698"/>
    <w:rsid w:val="00D816A9"/>
    <w:rsid w:val="00D8174E"/>
    <w:rsid w:val="00D81770"/>
    <w:rsid w:val="00D81874"/>
    <w:rsid w:val="00D81915"/>
    <w:rsid w:val="00D81991"/>
    <w:rsid w:val="00D8199E"/>
    <w:rsid w:val="00D81BA7"/>
    <w:rsid w:val="00D81F19"/>
    <w:rsid w:val="00D820A9"/>
    <w:rsid w:val="00D82113"/>
    <w:rsid w:val="00D82378"/>
    <w:rsid w:val="00D82509"/>
    <w:rsid w:val="00D8269E"/>
    <w:rsid w:val="00D82737"/>
    <w:rsid w:val="00D8275B"/>
    <w:rsid w:val="00D8291D"/>
    <w:rsid w:val="00D82944"/>
    <w:rsid w:val="00D829DE"/>
    <w:rsid w:val="00D829F5"/>
    <w:rsid w:val="00D82C22"/>
    <w:rsid w:val="00D82E63"/>
    <w:rsid w:val="00D82F3E"/>
    <w:rsid w:val="00D83033"/>
    <w:rsid w:val="00D830C1"/>
    <w:rsid w:val="00D8349A"/>
    <w:rsid w:val="00D834D7"/>
    <w:rsid w:val="00D83910"/>
    <w:rsid w:val="00D83B51"/>
    <w:rsid w:val="00D83C8F"/>
    <w:rsid w:val="00D83D13"/>
    <w:rsid w:val="00D83D85"/>
    <w:rsid w:val="00D83DE9"/>
    <w:rsid w:val="00D83E27"/>
    <w:rsid w:val="00D83E7E"/>
    <w:rsid w:val="00D83F3C"/>
    <w:rsid w:val="00D84056"/>
    <w:rsid w:val="00D84106"/>
    <w:rsid w:val="00D84269"/>
    <w:rsid w:val="00D842DC"/>
    <w:rsid w:val="00D8444C"/>
    <w:rsid w:val="00D8450D"/>
    <w:rsid w:val="00D84652"/>
    <w:rsid w:val="00D846BE"/>
    <w:rsid w:val="00D846F2"/>
    <w:rsid w:val="00D847B8"/>
    <w:rsid w:val="00D84909"/>
    <w:rsid w:val="00D84A38"/>
    <w:rsid w:val="00D84B2A"/>
    <w:rsid w:val="00D84BFA"/>
    <w:rsid w:val="00D84D0D"/>
    <w:rsid w:val="00D84EE8"/>
    <w:rsid w:val="00D84F2A"/>
    <w:rsid w:val="00D84FF2"/>
    <w:rsid w:val="00D854C2"/>
    <w:rsid w:val="00D854E4"/>
    <w:rsid w:val="00D8551B"/>
    <w:rsid w:val="00D855C8"/>
    <w:rsid w:val="00D8572F"/>
    <w:rsid w:val="00D8584C"/>
    <w:rsid w:val="00D85A6F"/>
    <w:rsid w:val="00D85B61"/>
    <w:rsid w:val="00D85BD2"/>
    <w:rsid w:val="00D85C9E"/>
    <w:rsid w:val="00D85E57"/>
    <w:rsid w:val="00D85E7F"/>
    <w:rsid w:val="00D85EDA"/>
    <w:rsid w:val="00D861A1"/>
    <w:rsid w:val="00D8620C"/>
    <w:rsid w:val="00D86300"/>
    <w:rsid w:val="00D864D6"/>
    <w:rsid w:val="00D8662F"/>
    <w:rsid w:val="00D86700"/>
    <w:rsid w:val="00D86725"/>
    <w:rsid w:val="00D8672C"/>
    <w:rsid w:val="00D86814"/>
    <w:rsid w:val="00D8699F"/>
    <w:rsid w:val="00D869E0"/>
    <w:rsid w:val="00D86ABF"/>
    <w:rsid w:val="00D86AD2"/>
    <w:rsid w:val="00D86BA6"/>
    <w:rsid w:val="00D86D13"/>
    <w:rsid w:val="00D87085"/>
    <w:rsid w:val="00D874A8"/>
    <w:rsid w:val="00D874B6"/>
    <w:rsid w:val="00D874DC"/>
    <w:rsid w:val="00D875CC"/>
    <w:rsid w:val="00D875F1"/>
    <w:rsid w:val="00D8767C"/>
    <w:rsid w:val="00D876AA"/>
    <w:rsid w:val="00D876EF"/>
    <w:rsid w:val="00D87729"/>
    <w:rsid w:val="00D87788"/>
    <w:rsid w:val="00D8779A"/>
    <w:rsid w:val="00D8786B"/>
    <w:rsid w:val="00D8791B"/>
    <w:rsid w:val="00D879E4"/>
    <w:rsid w:val="00D879F4"/>
    <w:rsid w:val="00D87B00"/>
    <w:rsid w:val="00D87BD9"/>
    <w:rsid w:val="00D87C8D"/>
    <w:rsid w:val="00D87C9E"/>
    <w:rsid w:val="00D87DBC"/>
    <w:rsid w:val="00D87F07"/>
    <w:rsid w:val="00D87F27"/>
    <w:rsid w:val="00D87FE6"/>
    <w:rsid w:val="00D87FEF"/>
    <w:rsid w:val="00D90131"/>
    <w:rsid w:val="00D90345"/>
    <w:rsid w:val="00D90374"/>
    <w:rsid w:val="00D90376"/>
    <w:rsid w:val="00D90455"/>
    <w:rsid w:val="00D9045B"/>
    <w:rsid w:val="00D90462"/>
    <w:rsid w:val="00D90470"/>
    <w:rsid w:val="00D9073D"/>
    <w:rsid w:val="00D908F8"/>
    <w:rsid w:val="00D909B1"/>
    <w:rsid w:val="00D90A68"/>
    <w:rsid w:val="00D90BEF"/>
    <w:rsid w:val="00D90C3D"/>
    <w:rsid w:val="00D90D35"/>
    <w:rsid w:val="00D90F0D"/>
    <w:rsid w:val="00D91084"/>
    <w:rsid w:val="00D910B2"/>
    <w:rsid w:val="00D910DC"/>
    <w:rsid w:val="00D91102"/>
    <w:rsid w:val="00D91110"/>
    <w:rsid w:val="00D91145"/>
    <w:rsid w:val="00D91150"/>
    <w:rsid w:val="00D91272"/>
    <w:rsid w:val="00D9147F"/>
    <w:rsid w:val="00D914EC"/>
    <w:rsid w:val="00D9154C"/>
    <w:rsid w:val="00D91691"/>
    <w:rsid w:val="00D916A8"/>
    <w:rsid w:val="00D916DF"/>
    <w:rsid w:val="00D9175B"/>
    <w:rsid w:val="00D91864"/>
    <w:rsid w:val="00D918D8"/>
    <w:rsid w:val="00D918FF"/>
    <w:rsid w:val="00D919A4"/>
    <w:rsid w:val="00D91A86"/>
    <w:rsid w:val="00D91B9C"/>
    <w:rsid w:val="00D91BCF"/>
    <w:rsid w:val="00D91D10"/>
    <w:rsid w:val="00D91D35"/>
    <w:rsid w:val="00D91EC0"/>
    <w:rsid w:val="00D91F2F"/>
    <w:rsid w:val="00D92131"/>
    <w:rsid w:val="00D92141"/>
    <w:rsid w:val="00D9218F"/>
    <w:rsid w:val="00D92465"/>
    <w:rsid w:val="00D9247B"/>
    <w:rsid w:val="00D9249A"/>
    <w:rsid w:val="00D925A3"/>
    <w:rsid w:val="00D925D9"/>
    <w:rsid w:val="00D9268F"/>
    <w:rsid w:val="00D926F1"/>
    <w:rsid w:val="00D926FD"/>
    <w:rsid w:val="00D92781"/>
    <w:rsid w:val="00D927A4"/>
    <w:rsid w:val="00D92851"/>
    <w:rsid w:val="00D9290F"/>
    <w:rsid w:val="00D92AF0"/>
    <w:rsid w:val="00D92C2D"/>
    <w:rsid w:val="00D92C6C"/>
    <w:rsid w:val="00D92C90"/>
    <w:rsid w:val="00D92DCA"/>
    <w:rsid w:val="00D92E6C"/>
    <w:rsid w:val="00D92E87"/>
    <w:rsid w:val="00D93016"/>
    <w:rsid w:val="00D93074"/>
    <w:rsid w:val="00D931A2"/>
    <w:rsid w:val="00D932D1"/>
    <w:rsid w:val="00D93846"/>
    <w:rsid w:val="00D93A43"/>
    <w:rsid w:val="00D93A86"/>
    <w:rsid w:val="00D93A9A"/>
    <w:rsid w:val="00D93B1F"/>
    <w:rsid w:val="00D93DD9"/>
    <w:rsid w:val="00D93E6F"/>
    <w:rsid w:val="00D940CF"/>
    <w:rsid w:val="00D94174"/>
    <w:rsid w:val="00D94182"/>
    <w:rsid w:val="00D9432C"/>
    <w:rsid w:val="00D9442A"/>
    <w:rsid w:val="00D9444E"/>
    <w:rsid w:val="00D94475"/>
    <w:rsid w:val="00D94499"/>
    <w:rsid w:val="00D945E5"/>
    <w:rsid w:val="00D94678"/>
    <w:rsid w:val="00D947C9"/>
    <w:rsid w:val="00D948CD"/>
    <w:rsid w:val="00D949D9"/>
    <w:rsid w:val="00D94A60"/>
    <w:rsid w:val="00D94AE4"/>
    <w:rsid w:val="00D94BEF"/>
    <w:rsid w:val="00D94CFB"/>
    <w:rsid w:val="00D94E4B"/>
    <w:rsid w:val="00D94ED9"/>
    <w:rsid w:val="00D94F13"/>
    <w:rsid w:val="00D94F83"/>
    <w:rsid w:val="00D95095"/>
    <w:rsid w:val="00D950BD"/>
    <w:rsid w:val="00D951F2"/>
    <w:rsid w:val="00D954EC"/>
    <w:rsid w:val="00D955D6"/>
    <w:rsid w:val="00D9582E"/>
    <w:rsid w:val="00D9589B"/>
    <w:rsid w:val="00D9589C"/>
    <w:rsid w:val="00D958F6"/>
    <w:rsid w:val="00D95A42"/>
    <w:rsid w:val="00D95A8E"/>
    <w:rsid w:val="00D95AAC"/>
    <w:rsid w:val="00D95AF9"/>
    <w:rsid w:val="00D95BBC"/>
    <w:rsid w:val="00D95D43"/>
    <w:rsid w:val="00D95D54"/>
    <w:rsid w:val="00D95DD1"/>
    <w:rsid w:val="00D95DEC"/>
    <w:rsid w:val="00D95E03"/>
    <w:rsid w:val="00D9602D"/>
    <w:rsid w:val="00D96047"/>
    <w:rsid w:val="00D96099"/>
    <w:rsid w:val="00D9614F"/>
    <w:rsid w:val="00D9620E"/>
    <w:rsid w:val="00D9626C"/>
    <w:rsid w:val="00D962B5"/>
    <w:rsid w:val="00D96446"/>
    <w:rsid w:val="00D965E6"/>
    <w:rsid w:val="00D96618"/>
    <w:rsid w:val="00D966A5"/>
    <w:rsid w:val="00D966D9"/>
    <w:rsid w:val="00D969A2"/>
    <w:rsid w:val="00D969AA"/>
    <w:rsid w:val="00D96A26"/>
    <w:rsid w:val="00D96A36"/>
    <w:rsid w:val="00D96ACB"/>
    <w:rsid w:val="00D96B85"/>
    <w:rsid w:val="00D96BE2"/>
    <w:rsid w:val="00D96C36"/>
    <w:rsid w:val="00D96CCA"/>
    <w:rsid w:val="00D96DE5"/>
    <w:rsid w:val="00D96E28"/>
    <w:rsid w:val="00D96EEE"/>
    <w:rsid w:val="00D96FD6"/>
    <w:rsid w:val="00D97032"/>
    <w:rsid w:val="00D97043"/>
    <w:rsid w:val="00D97080"/>
    <w:rsid w:val="00D9717F"/>
    <w:rsid w:val="00D97188"/>
    <w:rsid w:val="00D9750E"/>
    <w:rsid w:val="00D97668"/>
    <w:rsid w:val="00D9775D"/>
    <w:rsid w:val="00D97801"/>
    <w:rsid w:val="00D97802"/>
    <w:rsid w:val="00D97817"/>
    <w:rsid w:val="00D97928"/>
    <w:rsid w:val="00D97A2F"/>
    <w:rsid w:val="00D97AC4"/>
    <w:rsid w:val="00D97AE2"/>
    <w:rsid w:val="00D97B0A"/>
    <w:rsid w:val="00D97B1D"/>
    <w:rsid w:val="00D97B8F"/>
    <w:rsid w:val="00D97CFD"/>
    <w:rsid w:val="00D97D18"/>
    <w:rsid w:val="00D97D92"/>
    <w:rsid w:val="00D97DC0"/>
    <w:rsid w:val="00D97DF0"/>
    <w:rsid w:val="00D97E8C"/>
    <w:rsid w:val="00D97EF0"/>
    <w:rsid w:val="00DA0015"/>
    <w:rsid w:val="00DA0177"/>
    <w:rsid w:val="00DA01CF"/>
    <w:rsid w:val="00DA01DC"/>
    <w:rsid w:val="00DA02D8"/>
    <w:rsid w:val="00DA0422"/>
    <w:rsid w:val="00DA04A7"/>
    <w:rsid w:val="00DA04E1"/>
    <w:rsid w:val="00DA0556"/>
    <w:rsid w:val="00DA0564"/>
    <w:rsid w:val="00DA05B8"/>
    <w:rsid w:val="00DA05C9"/>
    <w:rsid w:val="00DA07E4"/>
    <w:rsid w:val="00DA07EE"/>
    <w:rsid w:val="00DA082E"/>
    <w:rsid w:val="00DA08B8"/>
    <w:rsid w:val="00DA08EC"/>
    <w:rsid w:val="00DA09C9"/>
    <w:rsid w:val="00DA0A09"/>
    <w:rsid w:val="00DA0A4C"/>
    <w:rsid w:val="00DA0B7A"/>
    <w:rsid w:val="00DA0D21"/>
    <w:rsid w:val="00DA0D89"/>
    <w:rsid w:val="00DA0DF7"/>
    <w:rsid w:val="00DA0E3F"/>
    <w:rsid w:val="00DA10FF"/>
    <w:rsid w:val="00DA12F9"/>
    <w:rsid w:val="00DA13CA"/>
    <w:rsid w:val="00DA14BB"/>
    <w:rsid w:val="00DA156E"/>
    <w:rsid w:val="00DA1642"/>
    <w:rsid w:val="00DA16D1"/>
    <w:rsid w:val="00DA16E9"/>
    <w:rsid w:val="00DA172D"/>
    <w:rsid w:val="00DA1768"/>
    <w:rsid w:val="00DA17DC"/>
    <w:rsid w:val="00DA1822"/>
    <w:rsid w:val="00DA19ED"/>
    <w:rsid w:val="00DA1A3F"/>
    <w:rsid w:val="00DA1A86"/>
    <w:rsid w:val="00DA1AA3"/>
    <w:rsid w:val="00DA1AAE"/>
    <w:rsid w:val="00DA1B45"/>
    <w:rsid w:val="00DA1BD6"/>
    <w:rsid w:val="00DA1EA4"/>
    <w:rsid w:val="00DA1FA7"/>
    <w:rsid w:val="00DA1FEE"/>
    <w:rsid w:val="00DA222A"/>
    <w:rsid w:val="00DA225B"/>
    <w:rsid w:val="00DA23CD"/>
    <w:rsid w:val="00DA24C3"/>
    <w:rsid w:val="00DA25FD"/>
    <w:rsid w:val="00DA262E"/>
    <w:rsid w:val="00DA2697"/>
    <w:rsid w:val="00DA26AE"/>
    <w:rsid w:val="00DA29ED"/>
    <w:rsid w:val="00DA2A70"/>
    <w:rsid w:val="00DA2AED"/>
    <w:rsid w:val="00DA2BAF"/>
    <w:rsid w:val="00DA2C33"/>
    <w:rsid w:val="00DA2D56"/>
    <w:rsid w:val="00DA2FC1"/>
    <w:rsid w:val="00DA311E"/>
    <w:rsid w:val="00DA31A7"/>
    <w:rsid w:val="00DA336C"/>
    <w:rsid w:val="00DA34BD"/>
    <w:rsid w:val="00DA34D1"/>
    <w:rsid w:val="00DA350B"/>
    <w:rsid w:val="00DA35F0"/>
    <w:rsid w:val="00DA3693"/>
    <w:rsid w:val="00DA3722"/>
    <w:rsid w:val="00DA384C"/>
    <w:rsid w:val="00DA388F"/>
    <w:rsid w:val="00DA3BA9"/>
    <w:rsid w:val="00DA3C06"/>
    <w:rsid w:val="00DA3C12"/>
    <w:rsid w:val="00DA3C35"/>
    <w:rsid w:val="00DA3D4F"/>
    <w:rsid w:val="00DA3DEF"/>
    <w:rsid w:val="00DA3EA8"/>
    <w:rsid w:val="00DA3F13"/>
    <w:rsid w:val="00DA3F1F"/>
    <w:rsid w:val="00DA3FE7"/>
    <w:rsid w:val="00DA3FFD"/>
    <w:rsid w:val="00DA423A"/>
    <w:rsid w:val="00DA4561"/>
    <w:rsid w:val="00DA45C7"/>
    <w:rsid w:val="00DA486D"/>
    <w:rsid w:val="00DA4986"/>
    <w:rsid w:val="00DA5065"/>
    <w:rsid w:val="00DA50A5"/>
    <w:rsid w:val="00DA50CC"/>
    <w:rsid w:val="00DA50FA"/>
    <w:rsid w:val="00DA531C"/>
    <w:rsid w:val="00DA54E2"/>
    <w:rsid w:val="00DA5572"/>
    <w:rsid w:val="00DA5577"/>
    <w:rsid w:val="00DA5581"/>
    <w:rsid w:val="00DA5634"/>
    <w:rsid w:val="00DA56A0"/>
    <w:rsid w:val="00DA5819"/>
    <w:rsid w:val="00DA581B"/>
    <w:rsid w:val="00DA5825"/>
    <w:rsid w:val="00DA586C"/>
    <w:rsid w:val="00DA5A6A"/>
    <w:rsid w:val="00DA5AC4"/>
    <w:rsid w:val="00DA5DF7"/>
    <w:rsid w:val="00DA5F20"/>
    <w:rsid w:val="00DA5F4B"/>
    <w:rsid w:val="00DA606C"/>
    <w:rsid w:val="00DA60B4"/>
    <w:rsid w:val="00DA60D6"/>
    <w:rsid w:val="00DA6234"/>
    <w:rsid w:val="00DA62C0"/>
    <w:rsid w:val="00DA6340"/>
    <w:rsid w:val="00DA6384"/>
    <w:rsid w:val="00DA63AB"/>
    <w:rsid w:val="00DA63C4"/>
    <w:rsid w:val="00DA6549"/>
    <w:rsid w:val="00DA6656"/>
    <w:rsid w:val="00DA68DA"/>
    <w:rsid w:val="00DA6AD9"/>
    <w:rsid w:val="00DA6B1A"/>
    <w:rsid w:val="00DA6C05"/>
    <w:rsid w:val="00DA6D2A"/>
    <w:rsid w:val="00DA6D60"/>
    <w:rsid w:val="00DA6D7F"/>
    <w:rsid w:val="00DA6D90"/>
    <w:rsid w:val="00DA6F5C"/>
    <w:rsid w:val="00DA6FE4"/>
    <w:rsid w:val="00DA70D4"/>
    <w:rsid w:val="00DA7167"/>
    <w:rsid w:val="00DA73BA"/>
    <w:rsid w:val="00DA742A"/>
    <w:rsid w:val="00DA7466"/>
    <w:rsid w:val="00DA751B"/>
    <w:rsid w:val="00DA75B6"/>
    <w:rsid w:val="00DA7604"/>
    <w:rsid w:val="00DA7630"/>
    <w:rsid w:val="00DA7722"/>
    <w:rsid w:val="00DA78F8"/>
    <w:rsid w:val="00DA79E5"/>
    <w:rsid w:val="00DA7A4A"/>
    <w:rsid w:val="00DA7B72"/>
    <w:rsid w:val="00DA7BDD"/>
    <w:rsid w:val="00DA7CFA"/>
    <w:rsid w:val="00DA7E43"/>
    <w:rsid w:val="00DA7E5A"/>
    <w:rsid w:val="00DA7FCF"/>
    <w:rsid w:val="00DB01C9"/>
    <w:rsid w:val="00DB029D"/>
    <w:rsid w:val="00DB02BE"/>
    <w:rsid w:val="00DB02CE"/>
    <w:rsid w:val="00DB0544"/>
    <w:rsid w:val="00DB0585"/>
    <w:rsid w:val="00DB05D6"/>
    <w:rsid w:val="00DB0634"/>
    <w:rsid w:val="00DB065A"/>
    <w:rsid w:val="00DB06C1"/>
    <w:rsid w:val="00DB074F"/>
    <w:rsid w:val="00DB076C"/>
    <w:rsid w:val="00DB08E6"/>
    <w:rsid w:val="00DB0991"/>
    <w:rsid w:val="00DB0D83"/>
    <w:rsid w:val="00DB1102"/>
    <w:rsid w:val="00DB1110"/>
    <w:rsid w:val="00DB11EE"/>
    <w:rsid w:val="00DB125C"/>
    <w:rsid w:val="00DB126C"/>
    <w:rsid w:val="00DB14F3"/>
    <w:rsid w:val="00DB15F2"/>
    <w:rsid w:val="00DB17C1"/>
    <w:rsid w:val="00DB17D9"/>
    <w:rsid w:val="00DB18DF"/>
    <w:rsid w:val="00DB1A8A"/>
    <w:rsid w:val="00DB1BD8"/>
    <w:rsid w:val="00DB1E5C"/>
    <w:rsid w:val="00DB1EFF"/>
    <w:rsid w:val="00DB1F65"/>
    <w:rsid w:val="00DB20E2"/>
    <w:rsid w:val="00DB2157"/>
    <w:rsid w:val="00DB2760"/>
    <w:rsid w:val="00DB2794"/>
    <w:rsid w:val="00DB282B"/>
    <w:rsid w:val="00DB287B"/>
    <w:rsid w:val="00DB28BF"/>
    <w:rsid w:val="00DB2942"/>
    <w:rsid w:val="00DB295F"/>
    <w:rsid w:val="00DB2960"/>
    <w:rsid w:val="00DB2A18"/>
    <w:rsid w:val="00DB2B4E"/>
    <w:rsid w:val="00DB2C79"/>
    <w:rsid w:val="00DB2DC5"/>
    <w:rsid w:val="00DB2EB3"/>
    <w:rsid w:val="00DB2F13"/>
    <w:rsid w:val="00DB3082"/>
    <w:rsid w:val="00DB30F7"/>
    <w:rsid w:val="00DB33D6"/>
    <w:rsid w:val="00DB3468"/>
    <w:rsid w:val="00DB34CB"/>
    <w:rsid w:val="00DB3531"/>
    <w:rsid w:val="00DB36C4"/>
    <w:rsid w:val="00DB36E6"/>
    <w:rsid w:val="00DB3714"/>
    <w:rsid w:val="00DB3846"/>
    <w:rsid w:val="00DB38C1"/>
    <w:rsid w:val="00DB38D1"/>
    <w:rsid w:val="00DB3A3E"/>
    <w:rsid w:val="00DB3B49"/>
    <w:rsid w:val="00DB3B78"/>
    <w:rsid w:val="00DB3B8B"/>
    <w:rsid w:val="00DB3BF6"/>
    <w:rsid w:val="00DB3CDD"/>
    <w:rsid w:val="00DB3CEA"/>
    <w:rsid w:val="00DB3D72"/>
    <w:rsid w:val="00DB3D78"/>
    <w:rsid w:val="00DB3E2B"/>
    <w:rsid w:val="00DB3E78"/>
    <w:rsid w:val="00DB3F15"/>
    <w:rsid w:val="00DB3F93"/>
    <w:rsid w:val="00DB3FD8"/>
    <w:rsid w:val="00DB402B"/>
    <w:rsid w:val="00DB423A"/>
    <w:rsid w:val="00DB448B"/>
    <w:rsid w:val="00DB44E0"/>
    <w:rsid w:val="00DB4540"/>
    <w:rsid w:val="00DB467B"/>
    <w:rsid w:val="00DB496E"/>
    <w:rsid w:val="00DB49DC"/>
    <w:rsid w:val="00DB4AF8"/>
    <w:rsid w:val="00DB4B2D"/>
    <w:rsid w:val="00DB4B40"/>
    <w:rsid w:val="00DB4C85"/>
    <w:rsid w:val="00DB4CEA"/>
    <w:rsid w:val="00DB4D24"/>
    <w:rsid w:val="00DB4E34"/>
    <w:rsid w:val="00DB4E8F"/>
    <w:rsid w:val="00DB4ECA"/>
    <w:rsid w:val="00DB510F"/>
    <w:rsid w:val="00DB5127"/>
    <w:rsid w:val="00DB5189"/>
    <w:rsid w:val="00DB54E5"/>
    <w:rsid w:val="00DB5510"/>
    <w:rsid w:val="00DB563F"/>
    <w:rsid w:val="00DB5823"/>
    <w:rsid w:val="00DB5C22"/>
    <w:rsid w:val="00DB5E1F"/>
    <w:rsid w:val="00DB5E31"/>
    <w:rsid w:val="00DB5E51"/>
    <w:rsid w:val="00DB5F07"/>
    <w:rsid w:val="00DB6072"/>
    <w:rsid w:val="00DB60AB"/>
    <w:rsid w:val="00DB60D2"/>
    <w:rsid w:val="00DB622D"/>
    <w:rsid w:val="00DB63FB"/>
    <w:rsid w:val="00DB641E"/>
    <w:rsid w:val="00DB648A"/>
    <w:rsid w:val="00DB64D9"/>
    <w:rsid w:val="00DB6544"/>
    <w:rsid w:val="00DB6588"/>
    <w:rsid w:val="00DB65C6"/>
    <w:rsid w:val="00DB6666"/>
    <w:rsid w:val="00DB67A3"/>
    <w:rsid w:val="00DB6965"/>
    <w:rsid w:val="00DB6ABF"/>
    <w:rsid w:val="00DB6AF7"/>
    <w:rsid w:val="00DB6B1A"/>
    <w:rsid w:val="00DB6C64"/>
    <w:rsid w:val="00DB6C96"/>
    <w:rsid w:val="00DB6CBA"/>
    <w:rsid w:val="00DB6CD5"/>
    <w:rsid w:val="00DB6CEF"/>
    <w:rsid w:val="00DB6D15"/>
    <w:rsid w:val="00DB6F39"/>
    <w:rsid w:val="00DB7165"/>
    <w:rsid w:val="00DB7340"/>
    <w:rsid w:val="00DB757E"/>
    <w:rsid w:val="00DB7627"/>
    <w:rsid w:val="00DB762B"/>
    <w:rsid w:val="00DB769F"/>
    <w:rsid w:val="00DB777F"/>
    <w:rsid w:val="00DB7791"/>
    <w:rsid w:val="00DB7861"/>
    <w:rsid w:val="00DB7A16"/>
    <w:rsid w:val="00DB7ADE"/>
    <w:rsid w:val="00DB7D0B"/>
    <w:rsid w:val="00DB7E1F"/>
    <w:rsid w:val="00DB7E37"/>
    <w:rsid w:val="00DB7EBA"/>
    <w:rsid w:val="00DB7F5C"/>
    <w:rsid w:val="00DB7FAB"/>
    <w:rsid w:val="00DB7FEB"/>
    <w:rsid w:val="00DC010A"/>
    <w:rsid w:val="00DC01CD"/>
    <w:rsid w:val="00DC01D8"/>
    <w:rsid w:val="00DC0245"/>
    <w:rsid w:val="00DC02E8"/>
    <w:rsid w:val="00DC02FC"/>
    <w:rsid w:val="00DC03A0"/>
    <w:rsid w:val="00DC043D"/>
    <w:rsid w:val="00DC0455"/>
    <w:rsid w:val="00DC05A5"/>
    <w:rsid w:val="00DC0707"/>
    <w:rsid w:val="00DC089E"/>
    <w:rsid w:val="00DC0A8F"/>
    <w:rsid w:val="00DC0D5A"/>
    <w:rsid w:val="00DC0E08"/>
    <w:rsid w:val="00DC0E70"/>
    <w:rsid w:val="00DC0EAE"/>
    <w:rsid w:val="00DC0EC4"/>
    <w:rsid w:val="00DC0FF5"/>
    <w:rsid w:val="00DC132B"/>
    <w:rsid w:val="00DC13B1"/>
    <w:rsid w:val="00DC13B5"/>
    <w:rsid w:val="00DC14FA"/>
    <w:rsid w:val="00DC1671"/>
    <w:rsid w:val="00DC1678"/>
    <w:rsid w:val="00DC1706"/>
    <w:rsid w:val="00DC186E"/>
    <w:rsid w:val="00DC19D8"/>
    <w:rsid w:val="00DC19EB"/>
    <w:rsid w:val="00DC1AE0"/>
    <w:rsid w:val="00DC1AE2"/>
    <w:rsid w:val="00DC1BAC"/>
    <w:rsid w:val="00DC1BFA"/>
    <w:rsid w:val="00DC1C28"/>
    <w:rsid w:val="00DC1CF3"/>
    <w:rsid w:val="00DC1EC3"/>
    <w:rsid w:val="00DC1F37"/>
    <w:rsid w:val="00DC1F9E"/>
    <w:rsid w:val="00DC1FD7"/>
    <w:rsid w:val="00DC209E"/>
    <w:rsid w:val="00DC2144"/>
    <w:rsid w:val="00DC22CC"/>
    <w:rsid w:val="00DC22D9"/>
    <w:rsid w:val="00DC2482"/>
    <w:rsid w:val="00DC2589"/>
    <w:rsid w:val="00DC25A6"/>
    <w:rsid w:val="00DC2613"/>
    <w:rsid w:val="00DC29A0"/>
    <w:rsid w:val="00DC2A02"/>
    <w:rsid w:val="00DC2C2C"/>
    <w:rsid w:val="00DC2C4E"/>
    <w:rsid w:val="00DC2C75"/>
    <w:rsid w:val="00DC2CB7"/>
    <w:rsid w:val="00DC2DD2"/>
    <w:rsid w:val="00DC2EB2"/>
    <w:rsid w:val="00DC2ECC"/>
    <w:rsid w:val="00DC2EE1"/>
    <w:rsid w:val="00DC2F96"/>
    <w:rsid w:val="00DC3006"/>
    <w:rsid w:val="00DC3054"/>
    <w:rsid w:val="00DC321D"/>
    <w:rsid w:val="00DC32D3"/>
    <w:rsid w:val="00DC34CB"/>
    <w:rsid w:val="00DC369A"/>
    <w:rsid w:val="00DC3996"/>
    <w:rsid w:val="00DC3A21"/>
    <w:rsid w:val="00DC3B12"/>
    <w:rsid w:val="00DC3D66"/>
    <w:rsid w:val="00DC3E63"/>
    <w:rsid w:val="00DC3F41"/>
    <w:rsid w:val="00DC3FE9"/>
    <w:rsid w:val="00DC40A2"/>
    <w:rsid w:val="00DC4367"/>
    <w:rsid w:val="00DC43DC"/>
    <w:rsid w:val="00DC4512"/>
    <w:rsid w:val="00DC45A8"/>
    <w:rsid w:val="00DC4720"/>
    <w:rsid w:val="00DC477B"/>
    <w:rsid w:val="00DC4AD8"/>
    <w:rsid w:val="00DC4C7F"/>
    <w:rsid w:val="00DC4E38"/>
    <w:rsid w:val="00DC4EC4"/>
    <w:rsid w:val="00DC4F3A"/>
    <w:rsid w:val="00DC4FDA"/>
    <w:rsid w:val="00DC5159"/>
    <w:rsid w:val="00DC51DA"/>
    <w:rsid w:val="00DC522C"/>
    <w:rsid w:val="00DC5368"/>
    <w:rsid w:val="00DC550A"/>
    <w:rsid w:val="00DC57F1"/>
    <w:rsid w:val="00DC597D"/>
    <w:rsid w:val="00DC5AAD"/>
    <w:rsid w:val="00DC5AEE"/>
    <w:rsid w:val="00DC5B92"/>
    <w:rsid w:val="00DC5BE2"/>
    <w:rsid w:val="00DC5CE8"/>
    <w:rsid w:val="00DC5D4F"/>
    <w:rsid w:val="00DC5D66"/>
    <w:rsid w:val="00DC5E46"/>
    <w:rsid w:val="00DC5F08"/>
    <w:rsid w:val="00DC5F3A"/>
    <w:rsid w:val="00DC60A9"/>
    <w:rsid w:val="00DC614A"/>
    <w:rsid w:val="00DC6181"/>
    <w:rsid w:val="00DC6188"/>
    <w:rsid w:val="00DC61C0"/>
    <w:rsid w:val="00DC6211"/>
    <w:rsid w:val="00DC6531"/>
    <w:rsid w:val="00DC65DD"/>
    <w:rsid w:val="00DC682F"/>
    <w:rsid w:val="00DC68D2"/>
    <w:rsid w:val="00DC691A"/>
    <w:rsid w:val="00DC693B"/>
    <w:rsid w:val="00DC6AC9"/>
    <w:rsid w:val="00DC6ACC"/>
    <w:rsid w:val="00DC6C35"/>
    <w:rsid w:val="00DC6E00"/>
    <w:rsid w:val="00DC6F07"/>
    <w:rsid w:val="00DC6FF3"/>
    <w:rsid w:val="00DC6FF4"/>
    <w:rsid w:val="00DC7037"/>
    <w:rsid w:val="00DC704C"/>
    <w:rsid w:val="00DC717E"/>
    <w:rsid w:val="00DC7208"/>
    <w:rsid w:val="00DC7210"/>
    <w:rsid w:val="00DC72CC"/>
    <w:rsid w:val="00DC72CF"/>
    <w:rsid w:val="00DC7420"/>
    <w:rsid w:val="00DC74F0"/>
    <w:rsid w:val="00DC752F"/>
    <w:rsid w:val="00DC75B9"/>
    <w:rsid w:val="00DC7914"/>
    <w:rsid w:val="00DC7C08"/>
    <w:rsid w:val="00DC7CC3"/>
    <w:rsid w:val="00DC7D0D"/>
    <w:rsid w:val="00DC7D3E"/>
    <w:rsid w:val="00DC7FDA"/>
    <w:rsid w:val="00DD00FB"/>
    <w:rsid w:val="00DD0146"/>
    <w:rsid w:val="00DD0163"/>
    <w:rsid w:val="00DD02C6"/>
    <w:rsid w:val="00DD049F"/>
    <w:rsid w:val="00DD04BC"/>
    <w:rsid w:val="00DD051E"/>
    <w:rsid w:val="00DD05A1"/>
    <w:rsid w:val="00DD060E"/>
    <w:rsid w:val="00DD06E4"/>
    <w:rsid w:val="00DD072A"/>
    <w:rsid w:val="00DD0846"/>
    <w:rsid w:val="00DD085E"/>
    <w:rsid w:val="00DD0917"/>
    <w:rsid w:val="00DD0927"/>
    <w:rsid w:val="00DD0999"/>
    <w:rsid w:val="00DD0ABC"/>
    <w:rsid w:val="00DD0ACE"/>
    <w:rsid w:val="00DD0B5D"/>
    <w:rsid w:val="00DD0B94"/>
    <w:rsid w:val="00DD0CEC"/>
    <w:rsid w:val="00DD0E1E"/>
    <w:rsid w:val="00DD11E5"/>
    <w:rsid w:val="00DD1209"/>
    <w:rsid w:val="00DD1276"/>
    <w:rsid w:val="00DD15BE"/>
    <w:rsid w:val="00DD1626"/>
    <w:rsid w:val="00DD1742"/>
    <w:rsid w:val="00DD184F"/>
    <w:rsid w:val="00DD1963"/>
    <w:rsid w:val="00DD1A24"/>
    <w:rsid w:val="00DD1AC1"/>
    <w:rsid w:val="00DD1AC8"/>
    <w:rsid w:val="00DD1CE5"/>
    <w:rsid w:val="00DD1E3B"/>
    <w:rsid w:val="00DD1E94"/>
    <w:rsid w:val="00DD1FA5"/>
    <w:rsid w:val="00DD200C"/>
    <w:rsid w:val="00DD2109"/>
    <w:rsid w:val="00DD21A2"/>
    <w:rsid w:val="00DD2215"/>
    <w:rsid w:val="00DD2342"/>
    <w:rsid w:val="00DD23AD"/>
    <w:rsid w:val="00DD23F3"/>
    <w:rsid w:val="00DD2409"/>
    <w:rsid w:val="00DD25AF"/>
    <w:rsid w:val="00DD261E"/>
    <w:rsid w:val="00DD2674"/>
    <w:rsid w:val="00DD26D9"/>
    <w:rsid w:val="00DD279E"/>
    <w:rsid w:val="00DD27B1"/>
    <w:rsid w:val="00DD29B9"/>
    <w:rsid w:val="00DD29D9"/>
    <w:rsid w:val="00DD2A21"/>
    <w:rsid w:val="00DD2A7A"/>
    <w:rsid w:val="00DD2A7B"/>
    <w:rsid w:val="00DD2CE9"/>
    <w:rsid w:val="00DD2FFF"/>
    <w:rsid w:val="00DD30C5"/>
    <w:rsid w:val="00DD317D"/>
    <w:rsid w:val="00DD31C7"/>
    <w:rsid w:val="00DD335D"/>
    <w:rsid w:val="00DD3518"/>
    <w:rsid w:val="00DD3621"/>
    <w:rsid w:val="00DD3691"/>
    <w:rsid w:val="00DD37BD"/>
    <w:rsid w:val="00DD3C58"/>
    <w:rsid w:val="00DD3CCA"/>
    <w:rsid w:val="00DD3DE5"/>
    <w:rsid w:val="00DD3F5F"/>
    <w:rsid w:val="00DD3FCF"/>
    <w:rsid w:val="00DD402A"/>
    <w:rsid w:val="00DD4169"/>
    <w:rsid w:val="00DD41A8"/>
    <w:rsid w:val="00DD4288"/>
    <w:rsid w:val="00DD43F2"/>
    <w:rsid w:val="00DD4496"/>
    <w:rsid w:val="00DD4532"/>
    <w:rsid w:val="00DD4644"/>
    <w:rsid w:val="00DD4AA7"/>
    <w:rsid w:val="00DD4AF4"/>
    <w:rsid w:val="00DD4B55"/>
    <w:rsid w:val="00DD4C7D"/>
    <w:rsid w:val="00DD4D8F"/>
    <w:rsid w:val="00DD4DEC"/>
    <w:rsid w:val="00DD4F2A"/>
    <w:rsid w:val="00DD4F30"/>
    <w:rsid w:val="00DD506C"/>
    <w:rsid w:val="00DD527C"/>
    <w:rsid w:val="00DD53E1"/>
    <w:rsid w:val="00DD5439"/>
    <w:rsid w:val="00DD5459"/>
    <w:rsid w:val="00DD5588"/>
    <w:rsid w:val="00DD564E"/>
    <w:rsid w:val="00DD5660"/>
    <w:rsid w:val="00DD5672"/>
    <w:rsid w:val="00DD5801"/>
    <w:rsid w:val="00DD58CE"/>
    <w:rsid w:val="00DD59D7"/>
    <w:rsid w:val="00DD59F3"/>
    <w:rsid w:val="00DD5AB0"/>
    <w:rsid w:val="00DD5B28"/>
    <w:rsid w:val="00DD5B39"/>
    <w:rsid w:val="00DD5C3E"/>
    <w:rsid w:val="00DD5D97"/>
    <w:rsid w:val="00DD5E0F"/>
    <w:rsid w:val="00DD5F2D"/>
    <w:rsid w:val="00DD6002"/>
    <w:rsid w:val="00DD6014"/>
    <w:rsid w:val="00DD6019"/>
    <w:rsid w:val="00DD6095"/>
    <w:rsid w:val="00DD6280"/>
    <w:rsid w:val="00DD62DB"/>
    <w:rsid w:val="00DD655C"/>
    <w:rsid w:val="00DD663F"/>
    <w:rsid w:val="00DD669D"/>
    <w:rsid w:val="00DD66D5"/>
    <w:rsid w:val="00DD6768"/>
    <w:rsid w:val="00DD67AA"/>
    <w:rsid w:val="00DD6812"/>
    <w:rsid w:val="00DD6837"/>
    <w:rsid w:val="00DD696C"/>
    <w:rsid w:val="00DD6AB6"/>
    <w:rsid w:val="00DD6AD4"/>
    <w:rsid w:val="00DD6AE4"/>
    <w:rsid w:val="00DD6AE7"/>
    <w:rsid w:val="00DD6B84"/>
    <w:rsid w:val="00DD6E06"/>
    <w:rsid w:val="00DD6E17"/>
    <w:rsid w:val="00DD6E5C"/>
    <w:rsid w:val="00DD7027"/>
    <w:rsid w:val="00DD704B"/>
    <w:rsid w:val="00DD711F"/>
    <w:rsid w:val="00DD7243"/>
    <w:rsid w:val="00DD729D"/>
    <w:rsid w:val="00DD72BB"/>
    <w:rsid w:val="00DD730B"/>
    <w:rsid w:val="00DD7343"/>
    <w:rsid w:val="00DD74E5"/>
    <w:rsid w:val="00DD7521"/>
    <w:rsid w:val="00DD755E"/>
    <w:rsid w:val="00DD758D"/>
    <w:rsid w:val="00DD75FF"/>
    <w:rsid w:val="00DD762C"/>
    <w:rsid w:val="00DD7678"/>
    <w:rsid w:val="00DD7715"/>
    <w:rsid w:val="00DD7920"/>
    <w:rsid w:val="00DD7A77"/>
    <w:rsid w:val="00DD7CBB"/>
    <w:rsid w:val="00DD7EA5"/>
    <w:rsid w:val="00DD7FB5"/>
    <w:rsid w:val="00DE0045"/>
    <w:rsid w:val="00DE008F"/>
    <w:rsid w:val="00DE00EB"/>
    <w:rsid w:val="00DE01F1"/>
    <w:rsid w:val="00DE022A"/>
    <w:rsid w:val="00DE0265"/>
    <w:rsid w:val="00DE030C"/>
    <w:rsid w:val="00DE0407"/>
    <w:rsid w:val="00DE0503"/>
    <w:rsid w:val="00DE06EC"/>
    <w:rsid w:val="00DE07CF"/>
    <w:rsid w:val="00DE07E1"/>
    <w:rsid w:val="00DE0856"/>
    <w:rsid w:val="00DE099F"/>
    <w:rsid w:val="00DE0B40"/>
    <w:rsid w:val="00DE0B47"/>
    <w:rsid w:val="00DE0B6F"/>
    <w:rsid w:val="00DE0D42"/>
    <w:rsid w:val="00DE0EBD"/>
    <w:rsid w:val="00DE107D"/>
    <w:rsid w:val="00DE1159"/>
    <w:rsid w:val="00DE13DC"/>
    <w:rsid w:val="00DE151D"/>
    <w:rsid w:val="00DE1525"/>
    <w:rsid w:val="00DE15F4"/>
    <w:rsid w:val="00DE16D5"/>
    <w:rsid w:val="00DE17C7"/>
    <w:rsid w:val="00DE17EB"/>
    <w:rsid w:val="00DE1828"/>
    <w:rsid w:val="00DE1850"/>
    <w:rsid w:val="00DE19A0"/>
    <w:rsid w:val="00DE19FB"/>
    <w:rsid w:val="00DE1B3E"/>
    <w:rsid w:val="00DE1C74"/>
    <w:rsid w:val="00DE1E3A"/>
    <w:rsid w:val="00DE1E90"/>
    <w:rsid w:val="00DE1EB0"/>
    <w:rsid w:val="00DE1F4B"/>
    <w:rsid w:val="00DE1F55"/>
    <w:rsid w:val="00DE1F9F"/>
    <w:rsid w:val="00DE1FF4"/>
    <w:rsid w:val="00DE227F"/>
    <w:rsid w:val="00DE2351"/>
    <w:rsid w:val="00DE24C1"/>
    <w:rsid w:val="00DE24E6"/>
    <w:rsid w:val="00DE2584"/>
    <w:rsid w:val="00DE25D3"/>
    <w:rsid w:val="00DE2625"/>
    <w:rsid w:val="00DE2762"/>
    <w:rsid w:val="00DE2975"/>
    <w:rsid w:val="00DE29B7"/>
    <w:rsid w:val="00DE2B87"/>
    <w:rsid w:val="00DE2CCB"/>
    <w:rsid w:val="00DE2CF2"/>
    <w:rsid w:val="00DE2D5C"/>
    <w:rsid w:val="00DE2E04"/>
    <w:rsid w:val="00DE2EE1"/>
    <w:rsid w:val="00DE2F28"/>
    <w:rsid w:val="00DE3105"/>
    <w:rsid w:val="00DE3214"/>
    <w:rsid w:val="00DE3341"/>
    <w:rsid w:val="00DE341A"/>
    <w:rsid w:val="00DE3445"/>
    <w:rsid w:val="00DE3616"/>
    <w:rsid w:val="00DE37C6"/>
    <w:rsid w:val="00DE3A9F"/>
    <w:rsid w:val="00DE3BB9"/>
    <w:rsid w:val="00DE3C83"/>
    <w:rsid w:val="00DE3CAA"/>
    <w:rsid w:val="00DE3DCF"/>
    <w:rsid w:val="00DE3ECA"/>
    <w:rsid w:val="00DE3ECE"/>
    <w:rsid w:val="00DE3FCF"/>
    <w:rsid w:val="00DE3FD6"/>
    <w:rsid w:val="00DE40A2"/>
    <w:rsid w:val="00DE40CB"/>
    <w:rsid w:val="00DE4168"/>
    <w:rsid w:val="00DE44C8"/>
    <w:rsid w:val="00DE44D3"/>
    <w:rsid w:val="00DE44DE"/>
    <w:rsid w:val="00DE45EA"/>
    <w:rsid w:val="00DE467A"/>
    <w:rsid w:val="00DE4690"/>
    <w:rsid w:val="00DE4808"/>
    <w:rsid w:val="00DE480F"/>
    <w:rsid w:val="00DE4822"/>
    <w:rsid w:val="00DE49D5"/>
    <w:rsid w:val="00DE49DA"/>
    <w:rsid w:val="00DE4B6D"/>
    <w:rsid w:val="00DE4BC7"/>
    <w:rsid w:val="00DE4C07"/>
    <w:rsid w:val="00DE4C97"/>
    <w:rsid w:val="00DE4CCF"/>
    <w:rsid w:val="00DE4DED"/>
    <w:rsid w:val="00DE4E3B"/>
    <w:rsid w:val="00DE4EC1"/>
    <w:rsid w:val="00DE4FFC"/>
    <w:rsid w:val="00DE5021"/>
    <w:rsid w:val="00DE509F"/>
    <w:rsid w:val="00DE5195"/>
    <w:rsid w:val="00DE55EB"/>
    <w:rsid w:val="00DE5670"/>
    <w:rsid w:val="00DE58BC"/>
    <w:rsid w:val="00DE599D"/>
    <w:rsid w:val="00DE5AAB"/>
    <w:rsid w:val="00DE5AFA"/>
    <w:rsid w:val="00DE5B39"/>
    <w:rsid w:val="00DE5B6E"/>
    <w:rsid w:val="00DE5C1C"/>
    <w:rsid w:val="00DE5C8A"/>
    <w:rsid w:val="00DE5E77"/>
    <w:rsid w:val="00DE5E90"/>
    <w:rsid w:val="00DE6238"/>
    <w:rsid w:val="00DE62B8"/>
    <w:rsid w:val="00DE62D0"/>
    <w:rsid w:val="00DE62EE"/>
    <w:rsid w:val="00DE63F5"/>
    <w:rsid w:val="00DE64B0"/>
    <w:rsid w:val="00DE64F6"/>
    <w:rsid w:val="00DE65F8"/>
    <w:rsid w:val="00DE6603"/>
    <w:rsid w:val="00DE661E"/>
    <w:rsid w:val="00DE6627"/>
    <w:rsid w:val="00DE6762"/>
    <w:rsid w:val="00DE67BA"/>
    <w:rsid w:val="00DE6807"/>
    <w:rsid w:val="00DE695B"/>
    <w:rsid w:val="00DE6A23"/>
    <w:rsid w:val="00DE6B0A"/>
    <w:rsid w:val="00DE6B19"/>
    <w:rsid w:val="00DE6BD0"/>
    <w:rsid w:val="00DE6C1B"/>
    <w:rsid w:val="00DE6DC6"/>
    <w:rsid w:val="00DE6E62"/>
    <w:rsid w:val="00DE6E6A"/>
    <w:rsid w:val="00DE6FB9"/>
    <w:rsid w:val="00DE6FCE"/>
    <w:rsid w:val="00DE70F4"/>
    <w:rsid w:val="00DE74E5"/>
    <w:rsid w:val="00DE7629"/>
    <w:rsid w:val="00DE76C1"/>
    <w:rsid w:val="00DE7717"/>
    <w:rsid w:val="00DE7719"/>
    <w:rsid w:val="00DE7784"/>
    <w:rsid w:val="00DE793F"/>
    <w:rsid w:val="00DE7987"/>
    <w:rsid w:val="00DE79DE"/>
    <w:rsid w:val="00DE79E8"/>
    <w:rsid w:val="00DE7A51"/>
    <w:rsid w:val="00DE7A9C"/>
    <w:rsid w:val="00DE7B07"/>
    <w:rsid w:val="00DE7BCA"/>
    <w:rsid w:val="00DE7C08"/>
    <w:rsid w:val="00DE7EE1"/>
    <w:rsid w:val="00DE7F8B"/>
    <w:rsid w:val="00DE7FAC"/>
    <w:rsid w:val="00DF00C7"/>
    <w:rsid w:val="00DF0171"/>
    <w:rsid w:val="00DF07AD"/>
    <w:rsid w:val="00DF0919"/>
    <w:rsid w:val="00DF09FF"/>
    <w:rsid w:val="00DF0AF8"/>
    <w:rsid w:val="00DF0C0C"/>
    <w:rsid w:val="00DF0C4A"/>
    <w:rsid w:val="00DF0CA3"/>
    <w:rsid w:val="00DF0E83"/>
    <w:rsid w:val="00DF0F1D"/>
    <w:rsid w:val="00DF106E"/>
    <w:rsid w:val="00DF1097"/>
    <w:rsid w:val="00DF10EB"/>
    <w:rsid w:val="00DF1382"/>
    <w:rsid w:val="00DF181A"/>
    <w:rsid w:val="00DF186F"/>
    <w:rsid w:val="00DF1880"/>
    <w:rsid w:val="00DF1979"/>
    <w:rsid w:val="00DF1C4B"/>
    <w:rsid w:val="00DF1E85"/>
    <w:rsid w:val="00DF1F16"/>
    <w:rsid w:val="00DF1FBA"/>
    <w:rsid w:val="00DF2094"/>
    <w:rsid w:val="00DF21C6"/>
    <w:rsid w:val="00DF22E3"/>
    <w:rsid w:val="00DF235F"/>
    <w:rsid w:val="00DF23B1"/>
    <w:rsid w:val="00DF2589"/>
    <w:rsid w:val="00DF2855"/>
    <w:rsid w:val="00DF28CF"/>
    <w:rsid w:val="00DF2A7E"/>
    <w:rsid w:val="00DF2AD2"/>
    <w:rsid w:val="00DF2B22"/>
    <w:rsid w:val="00DF2D32"/>
    <w:rsid w:val="00DF2DA0"/>
    <w:rsid w:val="00DF2EBF"/>
    <w:rsid w:val="00DF3033"/>
    <w:rsid w:val="00DF3067"/>
    <w:rsid w:val="00DF30D8"/>
    <w:rsid w:val="00DF3231"/>
    <w:rsid w:val="00DF32B0"/>
    <w:rsid w:val="00DF32B9"/>
    <w:rsid w:val="00DF3364"/>
    <w:rsid w:val="00DF34CE"/>
    <w:rsid w:val="00DF364D"/>
    <w:rsid w:val="00DF3705"/>
    <w:rsid w:val="00DF39B9"/>
    <w:rsid w:val="00DF3A22"/>
    <w:rsid w:val="00DF3CD3"/>
    <w:rsid w:val="00DF40E9"/>
    <w:rsid w:val="00DF4212"/>
    <w:rsid w:val="00DF42A0"/>
    <w:rsid w:val="00DF4359"/>
    <w:rsid w:val="00DF441E"/>
    <w:rsid w:val="00DF443D"/>
    <w:rsid w:val="00DF44F1"/>
    <w:rsid w:val="00DF452C"/>
    <w:rsid w:val="00DF45BC"/>
    <w:rsid w:val="00DF45C2"/>
    <w:rsid w:val="00DF45F3"/>
    <w:rsid w:val="00DF48D9"/>
    <w:rsid w:val="00DF48E6"/>
    <w:rsid w:val="00DF4B21"/>
    <w:rsid w:val="00DF4B82"/>
    <w:rsid w:val="00DF4BD6"/>
    <w:rsid w:val="00DF4C8B"/>
    <w:rsid w:val="00DF4DA2"/>
    <w:rsid w:val="00DF4E33"/>
    <w:rsid w:val="00DF4EBF"/>
    <w:rsid w:val="00DF4FFA"/>
    <w:rsid w:val="00DF511D"/>
    <w:rsid w:val="00DF51C4"/>
    <w:rsid w:val="00DF5225"/>
    <w:rsid w:val="00DF541D"/>
    <w:rsid w:val="00DF542E"/>
    <w:rsid w:val="00DF54FE"/>
    <w:rsid w:val="00DF5531"/>
    <w:rsid w:val="00DF563D"/>
    <w:rsid w:val="00DF5667"/>
    <w:rsid w:val="00DF5751"/>
    <w:rsid w:val="00DF580A"/>
    <w:rsid w:val="00DF5823"/>
    <w:rsid w:val="00DF5835"/>
    <w:rsid w:val="00DF59C9"/>
    <w:rsid w:val="00DF5BC8"/>
    <w:rsid w:val="00DF5D7B"/>
    <w:rsid w:val="00DF5EFF"/>
    <w:rsid w:val="00DF5FE7"/>
    <w:rsid w:val="00DF6058"/>
    <w:rsid w:val="00DF60A9"/>
    <w:rsid w:val="00DF62AE"/>
    <w:rsid w:val="00DF640D"/>
    <w:rsid w:val="00DF64FA"/>
    <w:rsid w:val="00DF660A"/>
    <w:rsid w:val="00DF6694"/>
    <w:rsid w:val="00DF66BD"/>
    <w:rsid w:val="00DF66C5"/>
    <w:rsid w:val="00DF6815"/>
    <w:rsid w:val="00DF6820"/>
    <w:rsid w:val="00DF6B80"/>
    <w:rsid w:val="00DF6BBE"/>
    <w:rsid w:val="00DF6E5C"/>
    <w:rsid w:val="00DF6F6E"/>
    <w:rsid w:val="00DF7185"/>
    <w:rsid w:val="00DF71E3"/>
    <w:rsid w:val="00DF763C"/>
    <w:rsid w:val="00DF78FB"/>
    <w:rsid w:val="00DF7934"/>
    <w:rsid w:val="00DF7A0F"/>
    <w:rsid w:val="00DF7A1F"/>
    <w:rsid w:val="00DF7A4F"/>
    <w:rsid w:val="00DF7AEA"/>
    <w:rsid w:val="00DF7DC1"/>
    <w:rsid w:val="00DF7DE2"/>
    <w:rsid w:val="00DF7E73"/>
    <w:rsid w:val="00DF7FA8"/>
    <w:rsid w:val="00DF7FAB"/>
    <w:rsid w:val="00DF7FDE"/>
    <w:rsid w:val="00E00054"/>
    <w:rsid w:val="00E0006D"/>
    <w:rsid w:val="00E00266"/>
    <w:rsid w:val="00E00302"/>
    <w:rsid w:val="00E00310"/>
    <w:rsid w:val="00E00680"/>
    <w:rsid w:val="00E0076B"/>
    <w:rsid w:val="00E00781"/>
    <w:rsid w:val="00E007E5"/>
    <w:rsid w:val="00E009FA"/>
    <w:rsid w:val="00E00A08"/>
    <w:rsid w:val="00E00AFD"/>
    <w:rsid w:val="00E00C15"/>
    <w:rsid w:val="00E00C6F"/>
    <w:rsid w:val="00E00C8D"/>
    <w:rsid w:val="00E00D50"/>
    <w:rsid w:val="00E00F0E"/>
    <w:rsid w:val="00E00FE6"/>
    <w:rsid w:val="00E01095"/>
    <w:rsid w:val="00E012DF"/>
    <w:rsid w:val="00E01508"/>
    <w:rsid w:val="00E01770"/>
    <w:rsid w:val="00E017D9"/>
    <w:rsid w:val="00E019B4"/>
    <w:rsid w:val="00E01A26"/>
    <w:rsid w:val="00E01C62"/>
    <w:rsid w:val="00E01CAA"/>
    <w:rsid w:val="00E01FF2"/>
    <w:rsid w:val="00E0203C"/>
    <w:rsid w:val="00E020B8"/>
    <w:rsid w:val="00E0223F"/>
    <w:rsid w:val="00E02245"/>
    <w:rsid w:val="00E022FA"/>
    <w:rsid w:val="00E02321"/>
    <w:rsid w:val="00E02424"/>
    <w:rsid w:val="00E0243B"/>
    <w:rsid w:val="00E02558"/>
    <w:rsid w:val="00E0263F"/>
    <w:rsid w:val="00E0281A"/>
    <w:rsid w:val="00E02912"/>
    <w:rsid w:val="00E02B27"/>
    <w:rsid w:val="00E02C33"/>
    <w:rsid w:val="00E02DC7"/>
    <w:rsid w:val="00E02E41"/>
    <w:rsid w:val="00E02E58"/>
    <w:rsid w:val="00E02EB0"/>
    <w:rsid w:val="00E03256"/>
    <w:rsid w:val="00E032B5"/>
    <w:rsid w:val="00E03550"/>
    <w:rsid w:val="00E0362C"/>
    <w:rsid w:val="00E037B2"/>
    <w:rsid w:val="00E03900"/>
    <w:rsid w:val="00E03999"/>
    <w:rsid w:val="00E03A4B"/>
    <w:rsid w:val="00E03AAC"/>
    <w:rsid w:val="00E03AB2"/>
    <w:rsid w:val="00E03BB6"/>
    <w:rsid w:val="00E03CA9"/>
    <w:rsid w:val="00E03D63"/>
    <w:rsid w:val="00E03DEA"/>
    <w:rsid w:val="00E03DEF"/>
    <w:rsid w:val="00E04013"/>
    <w:rsid w:val="00E0402F"/>
    <w:rsid w:val="00E04076"/>
    <w:rsid w:val="00E04191"/>
    <w:rsid w:val="00E0422B"/>
    <w:rsid w:val="00E0426F"/>
    <w:rsid w:val="00E042C2"/>
    <w:rsid w:val="00E0440C"/>
    <w:rsid w:val="00E04421"/>
    <w:rsid w:val="00E04456"/>
    <w:rsid w:val="00E046D4"/>
    <w:rsid w:val="00E047C2"/>
    <w:rsid w:val="00E048E3"/>
    <w:rsid w:val="00E04966"/>
    <w:rsid w:val="00E049D1"/>
    <w:rsid w:val="00E04AF6"/>
    <w:rsid w:val="00E04C7C"/>
    <w:rsid w:val="00E04EC6"/>
    <w:rsid w:val="00E04F51"/>
    <w:rsid w:val="00E05028"/>
    <w:rsid w:val="00E0510A"/>
    <w:rsid w:val="00E0510D"/>
    <w:rsid w:val="00E0527E"/>
    <w:rsid w:val="00E0530F"/>
    <w:rsid w:val="00E0553C"/>
    <w:rsid w:val="00E055BB"/>
    <w:rsid w:val="00E058C2"/>
    <w:rsid w:val="00E058D0"/>
    <w:rsid w:val="00E058EC"/>
    <w:rsid w:val="00E05940"/>
    <w:rsid w:val="00E059F2"/>
    <w:rsid w:val="00E05C60"/>
    <w:rsid w:val="00E05CA2"/>
    <w:rsid w:val="00E05F54"/>
    <w:rsid w:val="00E06092"/>
    <w:rsid w:val="00E061B2"/>
    <w:rsid w:val="00E0626A"/>
    <w:rsid w:val="00E06391"/>
    <w:rsid w:val="00E065A5"/>
    <w:rsid w:val="00E0664E"/>
    <w:rsid w:val="00E06661"/>
    <w:rsid w:val="00E06741"/>
    <w:rsid w:val="00E06753"/>
    <w:rsid w:val="00E0677E"/>
    <w:rsid w:val="00E06837"/>
    <w:rsid w:val="00E068D1"/>
    <w:rsid w:val="00E06C93"/>
    <w:rsid w:val="00E06D19"/>
    <w:rsid w:val="00E07319"/>
    <w:rsid w:val="00E073CE"/>
    <w:rsid w:val="00E0744C"/>
    <w:rsid w:val="00E07604"/>
    <w:rsid w:val="00E07656"/>
    <w:rsid w:val="00E0768B"/>
    <w:rsid w:val="00E077F8"/>
    <w:rsid w:val="00E07A36"/>
    <w:rsid w:val="00E07B10"/>
    <w:rsid w:val="00E07B4D"/>
    <w:rsid w:val="00E07D7F"/>
    <w:rsid w:val="00E07E39"/>
    <w:rsid w:val="00E07EF2"/>
    <w:rsid w:val="00E10041"/>
    <w:rsid w:val="00E1005B"/>
    <w:rsid w:val="00E100A7"/>
    <w:rsid w:val="00E10381"/>
    <w:rsid w:val="00E1040F"/>
    <w:rsid w:val="00E1043B"/>
    <w:rsid w:val="00E10513"/>
    <w:rsid w:val="00E1053E"/>
    <w:rsid w:val="00E1064E"/>
    <w:rsid w:val="00E10738"/>
    <w:rsid w:val="00E10945"/>
    <w:rsid w:val="00E10A2C"/>
    <w:rsid w:val="00E10A96"/>
    <w:rsid w:val="00E10B5C"/>
    <w:rsid w:val="00E10B8D"/>
    <w:rsid w:val="00E10CBD"/>
    <w:rsid w:val="00E10D68"/>
    <w:rsid w:val="00E10E63"/>
    <w:rsid w:val="00E1116B"/>
    <w:rsid w:val="00E11268"/>
    <w:rsid w:val="00E1136B"/>
    <w:rsid w:val="00E1155F"/>
    <w:rsid w:val="00E11564"/>
    <w:rsid w:val="00E11988"/>
    <w:rsid w:val="00E11B03"/>
    <w:rsid w:val="00E11B2C"/>
    <w:rsid w:val="00E11BBF"/>
    <w:rsid w:val="00E11EDC"/>
    <w:rsid w:val="00E11FCF"/>
    <w:rsid w:val="00E12000"/>
    <w:rsid w:val="00E12177"/>
    <w:rsid w:val="00E1249F"/>
    <w:rsid w:val="00E12601"/>
    <w:rsid w:val="00E1262C"/>
    <w:rsid w:val="00E126D0"/>
    <w:rsid w:val="00E126EB"/>
    <w:rsid w:val="00E12756"/>
    <w:rsid w:val="00E128D5"/>
    <w:rsid w:val="00E1292E"/>
    <w:rsid w:val="00E12C26"/>
    <w:rsid w:val="00E12C97"/>
    <w:rsid w:val="00E12CE3"/>
    <w:rsid w:val="00E12E56"/>
    <w:rsid w:val="00E12EA4"/>
    <w:rsid w:val="00E13033"/>
    <w:rsid w:val="00E130A2"/>
    <w:rsid w:val="00E131AD"/>
    <w:rsid w:val="00E1329E"/>
    <w:rsid w:val="00E13323"/>
    <w:rsid w:val="00E135EB"/>
    <w:rsid w:val="00E1370B"/>
    <w:rsid w:val="00E13759"/>
    <w:rsid w:val="00E137ED"/>
    <w:rsid w:val="00E13954"/>
    <w:rsid w:val="00E13A40"/>
    <w:rsid w:val="00E13ADB"/>
    <w:rsid w:val="00E13BA8"/>
    <w:rsid w:val="00E13BFB"/>
    <w:rsid w:val="00E13D8C"/>
    <w:rsid w:val="00E13D9D"/>
    <w:rsid w:val="00E13E88"/>
    <w:rsid w:val="00E13ECC"/>
    <w:rsid w:val="00E13ED4"/>
    <w:rsid w:val="00E13FB1"/>
    <w:rsid w:val="00E14204"/>
    <w:rsid w:val="00E1420A"/>
    <w:rsid w:val="00E1427A"/>
    <w:rsid w:val="00E14440"/>
    <w:rsid w:val="00E14621"/>
    <w:rsid w:val="00E14851"/>
    <w:rsid w:val="00E1489B"/>
    <w:rsid w:val="00E148C5"/>
    <w:rsid w:val="00E149EA"/>
    <w:rsid w:val="00E149F4"/>
    <w:rsid w:val="00E14B66"/>
    <w:rsid w:val="00E14B81"/>
    <w:rsid w:val="00E14D8F"/>
    <w:rsid w:val="00E14FFA"/>
    <w:rsid w:val="00E15174"/>
    <w:rsid w:val="00E15589"/>
    <w:rsid w:val="00E15661"/>
    <w:rsid w:val="00E158DC"/>
    <w:rsid w:val="00E1592C"/>
    <w:rsid w:val="00E15A62"/>
    <w:rsid w:val="00E15B00"/>
    <w:rsid w:val="00E15B6C"/>
    <w:rsid w:val="00E15BDA"/>
    <w:rsid w:val="00E15C67"/>
    <w:rsid w:val="00E15D3C"/>
    <w:rsid w:val="00E15D8A"/>
    <w:rsid w:val="00E15DA9"/>
    <w:rsid w:val="00E15E89"/>
    <w:rsid w:val="00E15EEF"/>
    <w:rsid w:val="00E15F14"/>
    <w:rsid w:val="00E15F46"/>
    <w:rsid w:val="00E1600F"/>
    <w:rsid w:val="00E16116"/>
    <w:rsid w:val="00E16139"/>
    <w:rsid w:val="00E16261"/>
    <w:rsid w:val="00E16469"/>
    <w:rsid w:val="00E164FA"/>
    <w:rsid w:val="00E165A2"/>
    <w:rsid w:val="00E1661C"/>
    <w:rsid w:val="00E166F2"/>
    <w:rsid w:val="00E1681F"/>
    <w:rsid w:val="00E16908"/>
    <w:rsid w:val="00E1690A"/>
    <w:rsid w:val="00E16925"/>
    <w:rsid w:val="00E16988"/>
    <w:rsid w:val="00E16D3E"/>
    <w:rsid w:val="00E16E0C"/>
    <w:rsid w:val="00E16E79"/>
    <w:rsid w:val="00E16F56"/>
    <w:rsid w:val="00E1719F"/>
    <w:rsid w:val="00E1725C"/>
    <w:rsid w:val="00E1727E"/>
    <w:rsid w:val="00E1735D"/>
    <w:rsid w:val="00E175DF"/>
    <w:rsid w:val="00E17A93"/>
    <w:rsid w:val="00E17C32"/>
    <w:rsid w:val="00E17CEA"/>
    <w:rsid w:val="00E17D06"/>
    <w:rsid w:val="00E17D0E"/>
    <w:rsid w:val="00E17D10"/>
    <w:rsid w:val="00E17DDE"/>
    <w:rsid w:val="00E17E9F"/>
    <w:rsid w:val="00E17EAD"/>
    <w:rsid w:val="00E20094"/>
    <w:rsid w:val="00E200F7"/>
    <w:rsid w:val="00E201A5"/>
    <w:rsid w:val="00E203B6"/>
    <w:rsid w:val="00E203D6"/>
    <w:rsid w:val="00E204A3"/>
    <w:rsid w:val="00E2057C"/>
    <w:rsid w:val="00E207E0"/>
    <w:rsid w:val="00E208BA"/>
    <w:rsid w:val="00E2095D"/>
    <w:rsid w:val="00E20A90"/>
    <w:rsid w:val="00E20A92"/>
    <w:rsid w:val="00E20AB7"/>
    <w:rsid w:val="00E20D2C"/>
    <w:rsid w:val="00E20D85"/>
    <w:rsid w:val="00E20FA7"/>
    <w:rsid w:val="00E210A8"/>
    <w:rsid w:val="00E2121C"/>
    <w:rsid w:val="00E21333"/>
    <w:rsid w:val="00E21341"/>
    <w:rsid w:val="00E213C2"/>
    <w:rsid w:val="00E213FC"/>
    <w:rsid w:val="00E2145F"/>
    <w:rsid w:val="00E21601"/>
    <w:rsid w:val="00E217ED"/>
    <w:rsid w:val="00E218E6"/>
    <w:rsid w:val="00E21A5B"/>
    <w:rsid w:val="00E21A94"/>
    <w:rsid w:val="00E21AEB"/>
    <w:rsid w:val="00E21DEA"/>
    <w:rsid w:val="00E21E0C"/>
    <w:rsid w:val="00E21ED8"/>
    <w:rsid w:val="00E2200F"/>
    <w:rsid w:val="00E22035"/>
    <w:rsid w:val="00E2239B"/>
    <w:rsid w:val="00E223AF"/>
    <w:rsid w:val="00E22443"/>
    <w:rsid w:val="00E224F7"/>
    <w:rsid w:val="00E22872"/>
    <w:rsid w:val="00E228AE"/>
    <w:rsid w:val="00E22B26"/>
    <w:rsid w:val="00E22C27"/>
    <w:rsid w:val="00E22C3E"/>
    <w:rsid w:val="00E22CC7"/>
    <w:rsid w:val="00E22D58"/>
    <w:rsid w:val="00E22D63"/>
    <w:rsid w:val="00E22E43"/>
    <w:rsid w:val="00E22EB5"/>
    <w:rsid w:val="00E22EFC"/>
    <w:rsid w:val="00E22FAE"/>
    <w:rsid w:val="00E230BD"/>
    <w:rsid w:val="00E231BE"/>
    <w:rsid w:val="00E2321B"/>
    <w:rsid w:val="00E23251"/>
    <w:rsid w:val="00E23295"/>
    <w:rsid w:val="00E232F9"/>
    <w:rsid w:val="00E23607"/>
    <w:rsid w:val="00E23612"/>
    <w:rsid w:val="00E23613"/>
    <w:rsid w:val="00E23728"/>
    <w:rsid w:val="00E2377C"/>
    <w:rsid w:val="00E238E2"/>
    <w:rsid w:val="00E238F5"/>
    <w:rsid w:val="00E239AA"/>
    <w:rsid w:val="00E239F4"/>
    <w:rsid w:val="00E23BAC"/>
    <w:rsid w:val="00E23C2C"/>
    <w:rsid w:val="00E23D9D"/>
    <w:rsid w:val="00E23DE2"/>
    <w:rsid w:val="00E23E72"/>
    <w:rsid w:val="00E2401A"/>
    <w:rsid w:val="00E2413A"/>
    <w:rsid w:val="00E2414D"/>
    <w:rsid w:val="00E241C0"/>
    <w:rsid w:val="00E24229"/>
    <w:rsid w:val="00E24245"/>
    <w:rsid w:val="00E24301"/>
    <w:rsid w:val="00E24342"/>
    <w:rsid w:val="00E2436B"/>
    <w:rsid w:val="00E24438"/>
    <w:rsid w:val="00E24530"/>
    <w:rsid w:val="00E24569"/>
    <w:rsid w:val="00E245BB"/>
    <w:rsid w:val="00E24635"/>
    <w:rsid w:val="00E2476D"/>
    <w:rsid w:val="00E2479A"/>
    <w:rsid w:val="00E2480E"/>
    <w:rsid w:val="00E2485C"/>
    <w:rsid w:val="00E24894"/>
    <w:rsid w:val="00E24945"/>
    <w:rsid w:val="00E24A6E"/>
    <w:rsid w:val="00E24A8C"/>
    <w:rsid w:val="00E24B2E"/>
    <w:rsid w:val="00E24C2E"/>
    <w:rsid w:val="00E24C57"/>
    <w:rsid w:val="00E24E07"/>
    <w:rsid w:val="00E24E3D"/>
    <w:rsid w:val="00E24E7F"/>
    <w:rsid w:val="00E24FAE"/>
    <w:rsid w:val="00E24FB1"/>
    <w:rsid w:val="00E25073"/>
    <w:rsid w:val="00E2518D"/>
    <w:rsid w:val="00E2547D"/>
    <w:rsid w:val="00E254D2"/>
    <w:rsid w:val="00E25528"/>
    <w:rsid w:val="00E2556A"/>
    <w:rsid w:val="00E2559E"/>
    <w:rsid w:val="00E255F2"/>
    <w:rsid w:val="00E256E3"/>
    <w:rsid w:val="00E2576B"/>
    <w:rsid w:val="00E25796"/>
    <w:rsid w:val="00E25CAD"/>
    <w:rsid w:val="00E25E9A"/>
    <w:rsid w:val="00E25F3B"/>
    <w:rsid w:val="00E26163"/>
    <w:rsid w:val="00E261A3"/>
    <w:rsid w:val="00E2623F"/>
    <w:rsid w:val="00E262ED"/>
    <w:rsid w:val="00E26320"/>
    <w:rsid w:val="00E264C6"/>
    <w:rsid w:val="00E264E5"/>
    <w:rsid w:val="00E26555"/>
    <w:rsid w:val="00E267C8"/>
    <w:rsid w:val="00E26808"/>
    <w:rsid w:val="00E26850"/>
    <w:rsid w:val="00E26863"/>
    <w:rsid w:val="00E26C7C"/>
    <w:rsid w:val="00E26C90"/>
    <w:rsid w:val="00E26EDE"/>
    <w:rsid w:val="00E2700D"/>
    <w:rsid w:val="00E271AE"/>
    <w:rsid w:val="00E274AA"/>
    <w:rsid w:val="00E27564"/>
    <w:rsid w:val="00E27574"/>
    <w:rsid w:val="00E27610"/>
    <w:rsid w:val="00E2778B"/>
    <w:rsid w:val="00E277AB"/>
    <w:rsid w:val="00E27974"/>
    <w:rsid w:val="00E27A58"/>
    <w:rsid w:val="00E27A66"/>
    <w:rsid w:val="00E27B07"/>
    <w:rsid w:val="00E27B88"/>
    <w:rsid w:val="00E27B92"/>
    <w:rsid w:val="00E27C47"/>
    <w:rsid w:val="00E27D1E"/>
    <w:rsid w:val="00E27D63"/>
    <w:rsid w:val="00E27E28"/>
    <w:rsid w:val="00E27E4A"/>
    <w:rsid w:val="00E27E6B"/>
    <w:rsid w:val="00E27F78"/>
    <w:rsid w:val="00E27FE3"/>
    <w:rsid w:val="00E30040"/>
    <w:rsid w:val="00E3015D"/>
    <w:rsid w:val="00E301CF"/>
    <w:rsid w:val="00E30414"/>
    <w:rsid w:val="00E3041B"/>
    <w:rsid w:val="00E30434"/>
    <w:rsid w:val="00E304E9"/>
    <w:rsid w:val="00E30519"/>
    <w:rsid w:val="00E30848"/>
    <w:rsid w:val="00E30D67"/>
    <w:rsid w:val="00E30E02"/>
    <w:rsid w:val="00E31021"/>
    <w:rsid w:val="00E310AA"/>
    <w:rsid w:val="00E311A1"/>
    <w:rsid w:val="00E312BC"/>
    <w:rsid w:val="00E313E4"/>
    <w:rsid w:val="00E31489"/>
    <w:rsid w:val="00E3152C"/>
    <w:rsid w:val="00E31587"/>
    <w:rsid w:val="00E3158A"/>
    <w:rsid w:val="00E31590"/>
    <w:rsid w:val="00E315C5"/>
    <w:rsid w:val="00E315D1"/>
    <w:rsid w:val="00E31616"/>
    <w:rsid w:val="00E3161C"/>
    <w:rsid w:val="00E3170C"/>
    <w:rsid w:val="00E3184A"/>
    <w:rsid w:val="00E3185B"/>
    <w:rsid w:val="00E31A2C"/>
    <w:rsid w:val="00E31B51"/>
    <w:rsid w:val="00E31C62"/>
    <w:rsid w:val="00E31CCA"/>
    <w:rsid w:val="00E31DB2"/>
    <w:rsid w:val="00E31DEB"/>
    <w:rsid w:val="00E31F05"/>
    <w:rsid w:val="00E320D5"/>
    <w:rsid w:val="00E32198"/>
    <w:rsid w:val="00E3221F"/>
    <w:rsid w:val="00E3222A"/>
    <w:rsid w:val="00E3243B"/>
    <w:rsid w:val="00E324CF"/>
    <w:rsid w:val="00E32634"/>
    <w:rsid w:val="00E32696"/>
    <w:rsid w:val="00E3281A"/>
    <w:rsid w:val="00E32875"/>
    <w:rsid w:val="00E329E9"/>
    <w:rsid w:val="00E32D26"/>
    <w:rsid w:val="00E32F75"/>
    <w:rsid w:val="00E32F80"/>
    <w:rsid w:val="00E33111"/>
    <w:rsid w:val="00E3317A"/>
    <w:rsid w:val="00E33280"/>
    <w:rsid w:val="00E333F1"/>
    <w:rsid w:val="00E335CD"/>
    <w:rsid w:val="00E335EE"/>
    <w:rsid w:val="00E335EF"/>
    <w:rsid w:val="00E3360F"/>
    <w:rsid w:val="00E33659"/>
    <w:rsid w:val="00E33699"/>
    <w:rsid w:val="00E33B04"/>
    <w:rsid w:val="00E33B7A"/>
    <w:rsid w:val="00E33C34"/>
    <w:rsid w:val="00E33CE3"/>
    <w:rsid w:val="00E33D4C"/>
    <w:rsid w:val="00E33F53"/>
    <w:rsid w:val="00E33F79"/>
    <w:rsid w:val="00E33FF7"/>
    <w:rsid w:val="00E342D2"/>
    <w:rsid w:val="00E343D0"/>
    <w:rsid w:val="00E3444E"/>
    <w:rsid w:val="00E344E2"/>
    <w:rsid w:val="00E34787"/>
    <w:rsid w:val="00E3480E"/>
    <w:rsid w:val="00E3485C"/>
    <w:rsid w:val="00E349A3"/>
    <w:rsid w:val="00E34A3D"/>
    <w:rsid w:val="00E34C6B"/>
    <w:rsid w:val="00E34CB5"/>
    <w:rsid w:val="00E34F69"/>
    <w:rsid w:val="00E34FE3"/>
    <w:rsid w:val="00E35017"/>
    <w:rsid w:val="00E350E1"/>
    <w:rsid w:val="00E350EF"/>
    <w:rsid w:val="00E352A8"/>
    <w:rsid w:val="00E3532C"/>
    <w:rsid w:val="00E354CB"/>
    <w:rsid w:val="00E3597F"/>
    <w:rsid w:val="00E35A2F"/>
    <w:rsid w:val="00E35AC5"/>
    <w:rsid w:val="00E35B7B"/>
    <w:rsid w:val="00E35BD9"/>
    <w:rsid w:val="00E35BF1"/>
    <w:rsid w:val="00E35C28"/>
    <w:rsid w:val="00E35CAC"/>
    <w:rsid w:val="00E35DB7"/>
    <w:rsid w:val="00E35E00"/>
    <w:rsid w:val="00E35FB3"/>
    <w:rsid w:val="00E3608A"/>
    <w:rsid w:val="00E36165"/>
    <w:rsid w:val="00E362C7"/>
    <w:rsid w:val="00E36416"/>
    <w:rsid w:val="00E36449"/>
    <w:rsid w:val="00E36450"/>
    <w:rsid w:val="00E36498"/>
    <w:rsid w:val="00E36541"/>
    <w:rsid w:val="00E36613"/>
    <w:rsid w:val="00E36647"/>
    <w:rsid w:val="00E3684B"/>
    <w:rsid w:val="00E368C5"/>
    <w:rsid w:val="00E36915"/>
    <w:rsid w:val="00E3692C"/>
    <w:rsid w:val="00E369E8"/>
    <w:rsid w:val="00E36C1F"/>
    <w:rsid w:val="00E36F3A"/>
    <w:rsid w:val="00E37062"/>
    <w:rsid w:val="00E3710A"/>
    <w:rsid w:val="00E37181"/>
    <w:rsid w:val="00E371FC"/>
    <w:rsid w:val="00E3751E"/>
    <w:rsid w:val="00E37536"/>
    <w:rsid w:val="00E3774D"/>
    <w:rsid w:val="00E37860"/>
    <w:rsid w:val="00E3796D"/>
    <w:rsid w:val="00E379C9"/>
    <w:rsid w:val="00E37E3E"/>
    <w:rsid w:val="00E37EEF"/>
    <w:rsid w:val="00E37FAE"/>
    <w:rsid w:val="00E4000E"/>
    <w:rsid w:val="00E402C0"/>
    <w:rsid w:val="00E40382"/>
    <w:rsid w:val="00E403CD"/>
    <w:rsid w:val="00E404C7"/>
    <w:rsid w:val="00E40672"/>
    <w:rsid w:val="00E40769"/>
    <w:rsid w:val="00E40868"/>
    <w:rsid w:val="00E408C6"/>
    <w:rsid w:val="00E4099C"/>
    <w:rsid w:val="00E409C6"/>
    <w:rsid w:val="00E40C81"/>
    <w:rsid w:val="00E40D98"/>
    <w:rsid w:val="00E40EDC"/>
    <w:rsid w:val="00E40F41"/>
    <w:rsid w:val="00E40F5D"/>
    <w:rsid w:val="00E4116D"/>
    <w:rsid w:val="00E41244"/>
    <w:rsid w:val="00E41307"/>
    <w:rsid w:val="00E4131F"/>
    <w:rsid w:val="00E41505"/>
    <w:rsid w:val="00E41628"/>
    <w:rsid w:val="00E4167C"/>
    <w:rsid w:val="00E417DE"/>
    <w:rsid w:val="00E4192A"/>
    <w:rsid w:val="00E419EC"/>
    <w:rsid w:val="00E41AA8"/>
    <w:rsid w:val="00E41C19"/>
    <w:rsid w:val="00E41CD2"/>
    <w:rsid w:val="00E41D14"/>
    <w:rsid w:val="00E41DB8"/>
    <w:rsid w:val="00E41DBE"/>
    <w:rsid w:val="00E42037"/>
    <w:rsid w:val="00E4203B"/>
    <w:rsid w:val="00E420EE"/>
    <w:rsid w:val="00E422DF"/>
    <w:rsid w:val="00E42343"/>
    <w:rsid w:val="00E423FA"/>
    <w:rsid w:val="00E42426"/>
    <w:rsid w:val="00E4252C"/>
    <w:rsid w:val="00E42587"/>
    <w:rsid w:val="00E425B8"/>
    <w:rsid w:val="00E4268A"/>
    <w:rsid w:val="00E42793"/>
    <w:rsid w:val="00E427CC"/>
    <w:rsid w:val="00E42823"/>
    <w:rsid w:val="00E4282A"/>
    <w:rsid w:val="00E428A2"/>
    <w:rsid w:val="00E42C91"/>
    <w:rsid w:val="00E42E8B"/>
    <w:rsid w:val="00E42EC4"/>
    <w:rsid w:val="00E4303D"/>
    <w:rsid w:val="00E43172"/>
    <w:rsid w:val="00E431D3"/>
    <w:rsid w:val="00E431FE"/>
    <w:rsid w:val="00E433CA"/>
    <w:rsid w:val="00E43479"/>
    <w:rsid w:val="00E43546"/>
    <w:rsid w:val="00E439E7"/>
    <w:rsid w:val="00E43A18"/>
    <w:rsid w:val="00E43A2D"/>
    <w:rsid w:val="00E43C49"/>
    <w:rsid w:val="00E43D82"/>
    <w:rsid w:val="00E43E25"/>
    <w:rsid w:val="00E43E35"/>
    <w:rsid w:val="00E43E82"/>
    <w:rsid w:val="00E44045"/>
    <w:rsid w:val="00E44097"/>
    <w:rsid w:val="00E440AA"/>
    <w:rsid w:val="00E4428F"/>
    <w:rsid w:val="00E44386"/>
    <w:rsid w:val="00E443DB"/>
    <w:rsid w:val="00E44654"/>
    <w:rsid w:val="00E446E3"/>
    <w:rsid w:val="00E447AE"/>
    <w:rsid w:val="00E447FB"/>
    <w:rsid w:val="00E44835"/>
    <w:rsid w:val="00E44966"/>
    <w:rsid w:val="00E449F0"/>
    <w:rsid w:val="00E44A61"/>
    <w:rsid w:val="00E44A6F"/>
    <w:rsid w:val="00E44B4D"/>
    <w:rsid w:val="00E44B8F"/>
    <w:rsid w:val="00E44BC6"/>
    <w:rsid w:val="00E44BDC"/>
    <w:rsid w:val="00E44C4A"/>
    <w:rsid w:val="00E44DAF"/>
    <w:rsid w:val="00E44DB2"/>
    <w:rsid w:val="00E44E11"/>
    <w:rsid w:val="00E44EDA"/>
    <w:rsid w:val="00E450AF"/>
    <w:rsid w:val="00E450CE"/>
    <w:rsid w:val="00E45547"/>
    <w:rsid w:val="00E456A0"/>
    <w:rsid w:val="00E45725"/>
    <w:rsid w:val="00E4583D"/>
    <w:rsid w:val="00E45961"/>
    <w:rsid w:val="00E45A00"/>
    <w:rsid w:val="00E45A6A"/>
    <w:rsid w:val="00E45AEC"/>
    <w:rsid w:val="00E45B5E"/>
    <w:rsid w:val="00E45DA6"/>
    <w:rsid w:val="00E45DBD"/>
    <w:rsid w:val="00E46079"/>
    <w:rsid w:val="00E460A9"/>
    <w:rsid w:val="00E460C7"/>
    <w:rsid w:val="00E460F6"/>
    <w:rsid w:val="00E46122"/>
    <w:rsid w:val="00E4646F"/>
    <w:rsid w:val="00E464AA"/>
    <w:rsid w:val="00E46531"/>
    <w:rsid w:val="00E465AE"/>
    <w:rsid w:val="00E46773"/>
    <w:rsid w:val="00E4684F"/>
    <w:rsid w:val="00E4689A"/>
    <w:rsid w:val="00E46983"/>
    <w:rsid w:val="00E46BFF"/>
    <w:rsid w:val="00E46DF7"/>
    <w:rsid w:val="00E46E1F"/>
    <w:rsid w:val="00E46E7D"/>
    <w:rsid w:val="00E46F38"/>
    <w:rsid w:val="00E46FA1"/>
    <w:rsid w:val="00E47111"/>
    <w:rsid w:val="00E4734E"/>
    <w:rsid w:val="00E473FF"/>
    <w:rsid w:val="00E47401"/>
    <w:rsid w:val="00E4745F"/>
    <w:rsid w:val="00E47815"/>
    <w:rsid w:val="00E47862"/>
    <w:rsid w:val="00E479DE"/>
    <w:rsid w:val="00E47A4C"/>
    <w:rsid w:val="00E47A6B"/>
    <w:rsid w:val="00E47B4B"/>
    <w:rsid w:val="00E47B62"/>
    <w:rsid w:val="00E47C6D"/>
    <w:rsid w:val="00E47DE3"/>
    <w:rsid w:val="00E47F4F"/>
    <w:rsid w:val="00E500C2"/>
    <w:rsid w:val="00E5029C"/>
    <w:rsid w:val="00E503B5"/>
    <w:rsid w:val="00E503BF"/>
    <w:rsid w:val="00E503E1"/>
    <w:rsid w:val="00E503FD"/>
    <w:rsid w:val="00E50474"/>
    <w:rsid w:val="00E504A4"/>
    <w:rsid w:val="00E505A0"/>
    <w:rsid w:val="00E50640"/>
    <w:rsid w:val="00E50696"/>
    <w:rsid w:val="00E50709"/>
    <w:rsid w:val="00E5074B"/>
    <w:rsid w:val="00E50752"/>
    <w:rsid w:val="00E50940"/>
    <w:rsid w:val="00E50C34"/>
    <w:rsid w:val="00E50CDE"/>
    <w:rsid w:val="00E50D02"/>
    <w:rsid w:val="00E50DC2"/>
    <w:rsid w:val="00E50DC7"/>
    <w:rsid w:val="00E50EE9"/>
    <w:rsid w:val="00E5103E"/>
    <w:rsid w:val="00E5113D"/>
    <w:rsid w:val="00E51383"/>
    <w:rsid w:val="00E513B4"/>
    <w:rsid w:val="00E513F7"/>
    <w:rsid w:val="00E513FC"/>
    <w:rsid w:val="00E51528"/>
    <w:rsid w:val="00E51540"/>
    <w:rsid w:val="00E51558"/>
    <w:rsid w:val="00E515CD"/>
    <w:rsid w:val="00E5162E"/>
    <w:rsid w:val="00E516AC"/>
    <w:rsid w:val="00E5172E"/>
    <w:rsid w:val="00E51764"/>
    <w:rsid w:val="00E517D8"/>
    <w:rsid w:val="00E518D6"/>
    <w:rsid w:val="00E518EE"/>
    <w:rsid w:val="00E51C6A"/>
    <w:rsid w:val="00E51D99"/>
    <w:rsid w:val="00E51EBD"/>
    <w:rsid w:val="00E51F93"/>
    <w:rsid w:val="00E51FE1"/>
    <w:rsid w:val="00E520DF"/>
    <w:rsid w:val="00E522E1"/>
    <w:rsid w:val="00E52418"/>
    <w:rsid w:val="00E5251D"/>
    <w:rsid w:val="00E525F7"/>
    <w:rsid w:val="00E52743"/>
    <w:rsid w:val="00E5285D"/>
    <w:rsid w:val="00E52A54"/>
    <w:rsid w:val="00E52ABC"/>
    <w:rsid w:val="00E52D72"/>
    <w:rsid w:val="00E52DEC"/>
    <w:rsid w:val="00E52F0C"/>
    <w:rsid w:val="00E52F71"/>
    <w:rsid w:val="00E52F85"/>
    <w:rsid w:val="00E52FA5"/>
    <w:rsid w:val="00E53042"/>
    <w:rsid w:val="00E53133"/>
    <w:rsid w:val="00E53144"/>
    <w:rsid w:val="00E531DD"/>
    <w:rsid w:val="00E53436"/>
    <w:rsid w:val="00E5372F"/>
    <w:rsid w:val="00E539F8"/>
    <w:rsid w:val="00E539FB"/>
    <w:rsid w:val="00E53A28"/>
    <w:rsid w:val="00E53B39"/>
    <w:rsid w:val="00E53D0C"/>
    <w:rsid w:val="00E53FAC"/>
    <w:rsid w:val="00E540B8"/>
    <w:rsid w:val="00E54333"/>
    <w:rsid w:val="00E543A2"/>
    <w:rsid w:val="00E5442B"/>
    <w:rsid w:val="00E544EF"/>
    <w:rsid w:val="00E54705"/>
    <w:rsid w:val="00E548D9"/>
    <w:rsid w:val="00E54B7F"/>
    <w:rsid w:val="00E54BAA"/>
    <w:rsid w:val="00E54D06"/>
    <w:rsid w:val="00E54F75"/>
    <w:rsid w:val="00E550B8"/>
    <w:rsid w:val="00E55111"/>
    <w:rsid w:val="00E551C2"/>
    <w:rsid w:val="00E552C8"/>
    <w:rsid w:val="00E552DC"/>
    <w:rsid w:val="00E55361"/>
    <w:rsid w:val="00E55388"/>
    <w:rsid w:val="00E553DE"/>
    <w:rsid w:val="00E5549A"/>
    <w:rsid w:val="00E554A1"/>
    <w:rsid w:val="00E555FF"/>
    <w:rsid w:val="00E55692"/>
    <w:rsid w:val="00E5577F"/>
    <w:rsid w:val="00E5586D"/>
    <w:rsid w:val="00E559A8"/>
    <w:rsid w:val="00E559C0"/>
    <w:rsid w:val="00E55A72"/>
    <w:rsid w:val="00E55BAB"/>
    <w:rsid w:val="00E55C06"/>
    <w:rsid w:val="00E55E16"/>
    <w:rsid w:val="00E55E96"/>
    <w:rsid w:val="00E560AD"/>
    <w:rsid w:val="00E56246"/>
    <w:rsid w:val="00E5624A"/>
    <w:rsid w:val="00E56272"/>
    <w:rsid w:val="00E563C7"/>
    <w:rsid w:val="00E563FA"/>
    <w:rsid w:val="00E56489"/>
    <w:rsid w:val="00E564F0"/>
    <w:rsid w:val="00E56719"/>
    <w:rsid w:val="00E5679B"/>
    <w:rsid w:val="00E56823"/>
    <w:rsid w:val="00E56A0C"/>
    <w:rsid w:val="00E56B19"/>
    <w:rsid w:val="00E56C40"/>
    <w:rsid w:val="00E56D90"/>
    <w:rsid w:val="00E56E0A"/>
    <w:rsid w:val="00E56F21"/>
    <w:rsid w:val="00E56F87"/>
    <w:rsid w:val="00E56FD0"/>
    <w:rsid w:val="00E56FD5"/>
    <w:rsid w:val="00E57007"/>
    <w:rsid w:val="00E570BD"/>
    <w:rsid w:val="00E570D4"/>
    <w:rsid w:val="00E57194"/>
    <w:rsid w:val="00E5724E"/>
    <w:rsid w:val="00E5725A"/>
    <w:rsid w:val="00E574B5"/>
    <w:rsid w:val="00E57535"/>
    <w:rsid w:val="00E5758D"/>
    <w:rsid w:val="00E5758E"/>
    <w:rsid w:val="00E575B1"/>
    <w:rsid w:val="00E5763D"/>
    <w:rsid w:val="00E5767B"/>
    <w:rsid w:val="00E5767C"/>
    <w:rsid w:val="00E57856"/>
    <w:rsid w:val="00E5787C"/>
    <w:rsid w:val="00E578DA"/>
    <w:rsid w:val="00E57956"/>
    <w:rsid w:val="00E57979"/>
    <w:rsid w:val="00E57A96"/>
    <w:rsid w:val="00E57BEE"/>
    <w:rsid w:val="00E57C18"/>
    <w:rsid w:val="00E57CF1"/>
    <w:rsid w:val="00E57D0B"/>
    <w:rsid w:val="00E57E03"/>
    <w:rsid w:val="00E57F80"/>
    <w:rsid w:val="00E57FB1"/>
    <w:rsid w:val="00E6004A"/>
    <w:rsid w:val="00E6006D"/>
    <w:rsid w:val="00E600BE"/>
    <w:rsid w:val="00E6022F"/>
    <w:rsid w:val="00E60301"/>
    <w:rsid w:val="00E60494"/>
    <w:rsid w:val="00E607E1"/>
    <w:rsid w:val="00E608B6"/>
    <w:rsid w:val="00E60A8B"/>
    <w:rsid w:val="00E60B17"/>
    <w:rsid w:val="00E60BEB"/>
    <w:rsid w:val="00E60D87"/>
    <w:rsid w:val="00E60DA3"/>
    <w:rsid w:val="00E60E3C"/>
    <w:rsid w:val="00E60F12"/>
    <w:rsid w:val="00E60F55"/>
    <w:rsid w:val="00E60FBD"/>
    <w:rsid w:val="00E60FC0"/>
    <w:rsid w:val="00E61281"/>
    <w:rsid w:val="00E613EF"/>
    <w:rsid w:val="00E61548"/>
    <w:rsid w:val="00E61627"/>
    <w:rsid w:val="00E61719"/>
    <w:rsid w:val="00E618A9"/>
    <w:rsid w:val="00E6192E"/>
    <w:rsid w:val="00E619C4"/>
    <w:rsid w:val="00E61A4E"/>
    <w:rsid w:val="00E61C2C"/>
    <w:rsid w:val="00E61C85"/>
    <w:rsid w:val="00E61D08"/>
    <w:rsid w:val="00E61D94"/>
    <w:rsid w:val="00E61EE2"/>
    <w:rsid w:val="00E61F02"/>
    <w:rsid w:val="00E6202F"/>
    <w:rsid w:val="00E620A4"/>
    <w:rsid w:val="00E6213D"/>
    <w:rsid w:val="00E62456"/>
    <w:rsid w:val="00E62667"/>
    <w:rsid w:val="00E6271C"/>
    <w:rsid w:val="00E62768"/>
    <w:rsid w:val="00E627A6"/>
    <w:rsid w:val="00E6295E"/>
    <w:rsid w:val="00E62B5C"/>
    <w:rsid w:val="00E62CF2"/>
    <w:rsid w:val="00E62D67"/>
    <w:rsid w:val="00E62F6E"/>
    <w:rsid w:val="00E63175"/>
    <w:rsid w:val="00E63271"/>
    <w:rsid w:val="00E6333C"/>
    <w:rsid w:val="00E63384"/>
    <w:rsid w:val="00E633A3"/>
    <w:rsid w:val="00E634F0"/>
    <w:rsid w:val="00E6355D"/>
    <w:rsid w:val="00E63586"/>
    <w:rsid w:val="00E63593"/>
    <w:rsid w:val="00E6360E"/>
    <w:rsid w:val="00E63625"/>
    <w:rsid w:val="00E6393C"/>
    <w:rsid w:val="00E63EFF"/>
    <w:rsid w:val="00E64018"/>
    <w:rsid w:val="00E6415B"/>
    <w:rsid w:val="00E64198"/>
    <w:rsid w:val="00E642FD"/>
    <w:rsid w:val="00E645ED"/>
    <w:rsid w:val="00E64757"/>
    <w:rsid w:val="00E64937"/>
    <w:rsid w:val="00E6496D"/>
    <w:rsid w:val="00E649AD"/>
    <w:rsid w:val="00E64A34"/>
    <w:rsid w:val="00E64B4B"/>
    <w:rsid w:val="00E64B96"/>
    <w:rsid w:val="00E64CF1"/>
    <w:rsid w:val="00E64F8B"/>
    <w:rsid w:val="00E65090"/>
    <w:rsid w:val="00E650F1"/>
    <w:rsid w:val="00E65144"/>
    <w:rsid w:val="00E651F7"/>
    <w:rsid w:val="00E652FB"/>
    <w:rsid w:val="00E65415"/>
    <w:rsid w:val="00E655F7"/>
    <w:rsid w:val="00E65759"/>
    <w:rsid w:val="00E65828"/>
    <w:rsid w:val="00E6582C"/>
    <w:rsid w:val="00E6593D"/>
    <w:rsid w:val="00E65978"/>
    <w:rsid w:val="00E65A50"/>
    <w:rsid w:val="00E65AD8"/>
    <w:rsid w:val="00E65BAC"/>
    <w:rsid w:val="00E65E01"/>
    <w:rsid w:val="00E65E2F"/>
    <w:rsid w:val="00E65E4C"/>
    <w:rsid w:val="00E65E99"/>
    <w:rsid w:val="00E65FCC"/>
    <w:rsid w:val="00E6606B"/>
    <w:rsid w:val="00E660BE"/>
    <w:rsid w:val="00E6613A"/>
    <w:rsid w:val="00E661AC"/>
    <w:rsid w:val="00E66413"/>
    <w:rsid w:val="00E664B1"/>
    <w:rsid w:val="00E6679B"/>
    <w:rsid w:val="00E6680B"/>
    <w:rsid w:val="00E6686A"/>
    <w:rsid w:val="00E66A9A"/>
    <w:rsid w:val="00E66C20"/>
    <w:rsid w:val="00E66CA4"/>
    <w:rsid w:val="00E66E13"/>
    <w:rsid w:val="00E66E2E"/>
    <w:rsid w:val="00E670B4"/>
    <w:rsid w:val="00E67155"/>
    <w:rsid w:val="00E67179"/>
    <w:rsid w:val="00E672E9"/>
    <w:rsid w:val="00E67392"/>
    <w:rsid w:val="00E674D1"/>
    <w:rsid w:val="00E674DB"/>
    <w:rsid w:val="00E675E5"/>
    <w:rsid w:val="00E676C1"/>
    <w:rsid w:val="00E677B1"/>
    <w:rsid w:val="00E677E2"/>
    <w:rsid w:val="00E6796A"/>
    <w:rsid w:val="00E67B91"/>
    <w:rsid w:val="00E67BCF"/>
    <w:rsid w:val="00E67DF0"/>
    <w:rsid w:val="00E67E37"/>
    <w:rsid w:val="00E67ED1"/>
    <w:rsid w:val="00E67F2E"/>
    <w:rsid w:val="00E67F30"/>
    <w:rsid w:val="00E6FF39"/>
    <w:rsid w:val="00E7004D"/>
    <w:rsid w:val="00E70395"/>
    <w:rsid w:val="00E70426"/>
    <w:rsid w:val="00E70429"/>
    <w:rsid w:val="00E70620"/>
    <w:rsid w:val="00E70794"/>
    <w:rsid w:val="00E709F1"/>
    <w:rsid w:val="00E70C55"/>
    <w:rsid w:val="00E70DB2"/>
    <w:rsid w:val="00E70FDA"/>
    <w:rsid w:val="00E7111A"/>
    <w:rsid w:val="00E71156"/>
    <w:rsid w:val="00E71200"/>
    <w:rsid w:val="00E71505"/>
    <w:rsid w:val="00E71551"/>
    <w:rsid w:val="00E717F6"/>
    <w:rsid w:val="00E71861"/>
    <w:rsid w:val="00E71933"/>
    <w:rsid w:val="00E719D2"/>
    <w:rsid w:val="00E71C1D"/>
    <w:rsid w:val="00E71C32"/>
    <w:rsid w:val="00E71C46"/>
    <w:rsid w:val="00E71C6B"/>
    <w:rsid w:val="00E71CB5"/>
    <w:rsid w:val="00E72052"/>
    <w:rsid w:val="00E720EC"/>
    <w:rsid w:val="00E7210F"/>
    <w:rsid w:val="00E72144"/>
    <w:rsid w:val="00E722CE"/>
    <w:rsid w:val="00E723B2"/>
    <w:rsid w:val="00E72403"/>
    <w:rsid w:val="00E72A88"/>
    <w:rsid w:val="00E72D00"/>
    <w:rsid w:val="00E72E12"/>
    <w:rsid w:val="00E72F1D"/>
    <w:rsid w:val="00E72FA1"/>
    <w:rsid w:val="00E7302B"/>
    <w:rsid w:val="00E731B7"/>
    <w:rsid w:val="00E733C0"/>
    <w:rsid w:val="00E7344A"/>
    <w:rsid w:val="00E734C3"/>
    <w:rsid w:val="00E73509"/>
    <w:rsid w:val="00E73704"/>
    <w:rsid w:val="00E7375C"/>
    <w:rsid w:val="00E73766"/>
    <w:rsid w:val="00E73955"/>
    <w:rsid w:val="00E73A16"/>
    <w:rsid w:val="00E73AB5"/>
    <w:rsid w:val="00E73B5F"/>
    <w:rsid w:val="00E73D45"/>
    <w:rsid w:val="00E73EC0"/>
    <w:rsid w:val="00E73EED"/>
    <w:rsid w:val="00E73F25"/>
    <w:rsid w:val="00E73FAB"/>
    <w:rsid w:val="00E74200"/>
    <w:rsid w:val="00E74351"/>
    <w:rsid w:val="00E744EA"/>
    <w:rsid w:val="00E744F0"/>
    <w:rsid w:val="00E745D2"/>
    <w:rsid w:val="00E74640"/>
    <w:rsid w:val="00E7468B"/>
    <w:rsid w:val="00E74763"/>
    <w:rsid w:val="00E747B4"/>
    <w:rsid w:val="00E748A9"/>
    <w:rsid w:val="00E74968"/>
    <w:rsid w:val="00E749C8"/>
    <w:rsid w:val="00E74B60"/>
    <w:rsid w:val="00E74C1C"/>
    <w:rsid w:val="00E74C37"/>
    <w:rsid w:val="00E74CFA"/>
    <w:rsid w:val="00E74D04"/>
    <w:rsid w:val="00E74D16"/>
    <w:rsid w:val="00E74E15"/>
    <w:rsid w:val="00E74E6E"/>
    <w:rsid w:val="00E74EC4"/>
    <w:rsid w:val="00E74F67"/>
    <w:rsid w:val="00E75085"/>
    <w:rsid w:val="00E751DD"/>
    <w:rsid w:val="00E75260"/>
    <w:rsid w:val="00E7533A"/>
    <w:rsid w:val="00E753A6"/>
    <w:rsid w:val="00E754DA"/>
    <w:rsid w:val="00E754E5"/>
    <w:rsid w:val="00E7553C"/>
    <w:rsid w:val="00E75579"/>
    <w:rsid w:val="00E755C9"/>
    <w:rsid w:val="00E756BD"/>
    <w:rsid w:val="00E75839"/>
    <w:rsid w:val="00E758F8"/>
    <w:rsid w:val="00E75923"/>
    <w:rsid w:val="00E75952"/>
    <w:rsid w:val="00E759B1"/>
    <w:rsid w:val="00E75AD9"/>
    <w:rsid w:val="00E75AF2"/>
    <w:rsid w:val="00E75B6F"/>
    <w:rsid w:val="00E75C1F"/>
    <w:rsid w:val="00E75ED2"/>
    <w:rsid w:val="00E75F87"/>
    <w:rsid w:val="00E75FA5"/>
    <w:rsid w:val="00E75FFA"/>
    <w:rsid w:val="00E76042"/>
    <w:rsid w:val="00E76099"/>
    <w:rsid w:val="00E761E9"/>
    <w:rsid w:val="00E761EC"/>
    <w:rsid w:val="00E7622C"/>
    <w:rsid w:val="00E76313"/>
    <w:rsid w:val="00E763DF"/>
    <w:rsid w:val="00E7656B"/>
    <w:rsid w:val="00E765B1"/>
    <w:rsid w:val="00E76708"/>
    <w:rsid w:val="00E76756"/>
    <w:rsid w:val="00E7687E"/>
    <w:rsid w:val="00E768BA"/>
    <w:rsid w:val="00E768EC"/>
    <w:rsid w:val="00E76986"/>
    <w:rsid w:val="00E76AA0"/>
    <w:rsid w:val="00E76B03"/>
    <w:rsid w:val="00E76CD5"/>
    <w:rsid w:val="00E76E87"/>
    <w:rsid w:val="00E76F71"/>
    <w:rsid w:val="00E77038"/>
    <w:rsid w:val="00E7725A"/>
    <w:rsid w:val="00E772F8"/>
    <w:rsid w:val="00E7732D"/>
    <w:rsid w:val="00E77341"/>
    <w:rsid w:val="00E77342"/>
    <w:rsid w:val="00E77377"/>
    <w:rsid w:val="00E77478"/>
    <w:rsid w:val="00E774C9"/>
    <w:rsid w:val="00E7754B"/>
    <w:rsid w:val="00E775E5"/>
    <w:rsid w:val="00E775F4"/>
    <w:rsid w:val="00E776DE"/>
    <w:rsid w:val="00E77820"/>
    <w:rsid w:val="00E77866"/>
    <w:rsid w:val="00E77A51"/>
    <w:rsid w:val="00E77B6B"/>
    <w:rsid w:val="00E77D1F"/>
    <w:rsid w:val="00E77D73"/>
    <w:rsid w:val="00E77E37"/>
    <w:rsid w:val="00E80091"/>
    <w:rsid w:val="00E80109"/>
    <w:rsid w:val="00E801CE"/>
    <w:rsid w:val="00E80208"/>
    <w:rsid w:val="00E80419"/>
    <w:rsid w:val="00E804DF"/>
    <w:rsid w:val="00E8059E"/>
    <w:rsid w:val="00E8060B"/>
    <w:rsid w:val="00E8067D"/>
    <w:rsid w:val="00E807DE"/>
    <w:rsid w:val="00E80C0B"/>
    <w:rsid w:val="00E80C33"/>
    <w:rsid w:val="00E80DC4"/>
    <w:rsid w:val="00E80E1A"/>
    <w:rsid w:val="00E80F81"/>
    <w:rsid w:val="00E80FD9"/>
    <w:rsid w:val="00E8105F"/>
    <w:rsid w:val="00E8112B"/>
    <w:rsid w:val="00E81252"/>
    <w:rsid w:val="00E81541"/>
    <w:rsid w:val="00E81570"/>
    <w:rsid w:val="00E816DA"/>
    <w:rsid w:val="00E81713"/>
    <w:rsid w:val="00E8193C"/>
    <w:rsid w:val="00E81A73"/>
    <w:rsid w:val="00E81A7C"/>
    <w:rsid w:val="00E81A93"/>
    <w:rsid w:val="00E81BD7"/>
    <w:rsid w:val="00E81C6A"/>
    <w:rsid w:val="00E81CD8"/>
    <w:rsid w:val="00E81D62"/>
    <w:rsid w:val="00E81D83"/>
    <w:rsid w:val="00E81EA9"/>
    <w:rsid w:val="00E81FC7"/>
    <w:rsid w:val="00E820E2"/>
    <w:rsid w:val="00E821E8"/>
    <w:rsid w:val="00E82217"/>
    <w:rsid w:val="00E82261"/>
    <w:rsid w:val="00E8229E"/>
    <w:rsid w:val="00E8233C"/>
    <w:rsid w:val="00E8246A"/>
    <w:rsid w:val="00E824BC"/>
    <w:rsid w:val="00E824D3"/>
    <w:rsid w:val="00E8258C"/>
    <w:rsid w:val="00E8280C"/>
    <w:rsid w:val="00E828E4"/>
    <w:rsid w:val="00E82A37"/>
    <w:rsid w:val="00E82A7C"/>
    <w:rsid w:val="00E82ACF"/>
    <w:rsid w:val="00E82B50"/>
    <w:rsid w:val="00E82B55"/>
    <w:rsid w:val="00E82B7B"/>
    <w:rsid w:val="00E82D02"/>
    <w:rsid w:val="00E82DCD"/>
    <w:rsid w:val="00E82E40"/>
    <w:rsid w:val="00E831AB"/>
    <w:rsid w:val="00E8339D"/>
    <w:rsid w:val="00E8339E"/>
    <w:rsid w:val="00E83504"/>
    <w:rsid w:val="00E835AE"/>
    <w:rsid w:val="00E835D3"/>
    <w:rsid w:val="00E8367C"/>
    <w:rsid w:val="00E836B1"/>
    <w:rsid w:val="00E836F1"/>
    <w:rsid w:val="00E8385D"/>
    <w:rsid w:val="00E839BA"/>
    <w:rsid w:val="00E83AAA"/>
    <w:rsid w:val="00E83CE6"/>
    <w:rsid w:val="00E83D02"/>
    <w:rsid w:val="00E83D40"/>
    <w:rsid w:val="00E83D8F"/>
    <w:rsid w:val="00E83E4C"/>
    <w:rsid w:val="00E83FF2"/>
    <w:rsid w:val="00E8407D"/>
    <w:rsid w:val="00E84126"/>
    <w:rsid w:val="00E84132"/>
    <w:rsid w:val="00E8424B"/>
    <w:rsid w:val="00E84276"/>
    <w:rsid w:val="00E8435D"/>
    <w:rsid w:val="00E8451D"/>
    <w:rsid w:val="00E8458C"/>
    <w:rsid w:val="00E846E7"/>
    <w:rsid w:val="00E846EA"/>
    <w:rsid w:val="00E84AAF"/>
    <w:rsid w:val="00E84B38"/>
    <w:rsid w:val="00E84C19"/>
    <w:rsid w:val="00E84F8B"/>
    <w:rsid w:val="00E850A5"/>
    <w:rsid w:val="00E8525F"/>
    <w:rsid w:val="00E854AF"/>
    <w:rsid w:val="00E854B0"/>
    <w:rsid w:val="00E854D2"/>
    <w:rsid w:val="00E854E7"/>
    <w:rsid w:val="00E8557F"/>
    <w:rsid w:val="00E855B9"/>
    <w:rsid w:val="00E85642"/>
    <w:rsid w:val="00E856CF"/>
    <w:rsid w:val="00E856D5"/>
    <w:rsid w:val="00E85700"/>
    <w:rsid w:val="00E85788"/>
    <w:rsid w:val="00E857B6"/>
    <w:rsid w:val="00E858A0"/>
    <w:rsid w:val="00E859B6"/>
    <w:rsid w:val="00E859CE"/>
    <w:rsid w:val="00E85EF7"/>
    <w:rsid w:val="00E85F11"/>
    <w:rsid w:val="00E860B0"/>
    <w:rsid w:val="00E86169"/>
    <w:rsid w:val="00E86181"/>
    <w:rsid w:val="00E861CE"/>
    <w:rsid w:val="00E862E7"/>
    <w:rsid w:val="00E863D6"/>
    <w:rsid w:val="00E8643E"/>
    <w:rsid w:val="00E8645B"/>
    <w:rsid w:val="00E86565"/>
    <w:rsid w:val="00E867E7"/>
    <w:rsid w:val="00E86857"/>
    <w:rsid w:val="00E868A5"/>
    <w:rsid w:val="00E869FB"/>
    <w:rsid w:val="00E86BB2"/>
    <w:rsid w:val="00E86C5C"/>
    <w:rsid w:val="00E86CBC"/>
    <w:rsid w:val="00E86CFD"/>
    <w:rsid w:val="00E86D91"/>
    <w:rsid w:val="00E86E1D"/>
    <w:rsid w:val="00E86EEA"/>
    <w:rsid w:val="00E86F8D"/>
    <w:rsid w:val="00E86F95"/>
    <w:rsid w:val="00E86FB8"/>
    <w:rsid w:val="00E86FCB"/>
    <w:rsid w:val="00E87011"/>
    <w:rsid w:val="00E87028"/>
    <w:rsid w:val="00E870E8"/>
    <w:rsid w:val="00E8712E"/>
    <w:rsid w:val="00E871E6"/>
    <w:rsid w:val="00E871F3"/>
    <w:rsid w:val="00E8736C"/>
    <w:rsid w:val="00E87385"/>
    <w:rsid w:val="00E87437"/>
    <w:rsid w:val="00E874A1"/>
    <w:rsid w:val="00E874B7"/>
    <w:rsid w:val="00E878C4"/>
    <w:rsid w:val="00E878DC"/>
    <w:rsid w:val="00E879FD"/>
    <w:rsid w:val="00E87A1F"/>
    <w:rsid w:val="00E87B88"/>
    <w:rsid w:val="00E87D03"/>
    <w:rsid w:val="00E87DF3"/>
    <w:rsid w:val="00E87EFE"/>
    <w:rsid w:val="00E87F2C"/>
    <w:rsid w:val="00E87FB8"/>
    <w:rsid w:val="00E87FC1"/>
    <w:rsid w:val="00E9005A"/>
    <w:rsid w:val="00E9006A"/>
    <w:rsid w:val="00E90204"/>
    <w:rsid w:val="00E90206"/>
    <w:rsid w:val="00E9024D"/>
    <w:rsid w:val="00E902BE"/>
    <w:rsid w:val="00E902D9"/>
    <w:rsid w:val="00E9032E"/>
    <w:rsid w:val="00E90394"/>
    <w:rsid w:val="00E903C0"/>
    <w:rsid w:val="00E903C3"/>
    <w:rsid w:val="00E903CB"/>
    <w:rsid w:val="00E90589"/>
    <w:rsid w:val="00E9063D"/>
    <w:rsid w:val="00E9069D"/>
    <w:rsid w:val="00E906AB"/>
    <w:rsid w:val="00E907CB"/>
    <w:rsid w:val="00E908BD"/>
    <w:rsid w:val="00E908FE"/>
    <w:rsid w:val="00E9096B"/>
    <w:rsid w:val="00E909EF"/>
    <w:rsid w:val="00E909F8"/>
    <w:rsid w:val="00E90A0D"/>
    <w:rsid w:val="00E90B4C"/>
    <w:rsid w:val="00E90B9A"/>
    <w:rsid w:val="00E90BBC"/>
    <w:rsid w:val="00E90F81"/>
    <w:rsid w:val="00E91234"/>
    <w:rsid w:val="00E9127A"/>
    <w:rsid w:val="00E91458"/>
    <w:rsid w:val="00E9149C"/>
    <w:rsid w:val="00E914DD"/>
    <w:rsid w:val="00E91517"/>
    <w:rsid w:val="00E91668"/>
    <w:rsid w:val="00E916DF"/>
    <w:rsid w:val="00E91760"/>
    <w:rsid w:val="00E918E8"/>
    <w:rsid w:val="00E91933"/>
    <w:rsid w:val="00E91973"/>
    <w:rsid w:val="00E91977"/>
    <w:rsid w:val="00E919B3"/>
    <w:rsid w:val="00E919CD"/>
    <w:rsid w:val="00E919E7"/>
    <w:rsid w:val="00E91B1D"/>
    <w:rsid w:val="00E91D4C"/>
    <w:rsid w:val="00E91E9A"/>
    <w:rsid w:val="00E91EB2"/>
    <w:rsid w:val="00E91F53"/>
    <w:rsid w:val="00E92226"/>
    <w:rsid w:val="00E92487"/>
    <w:rsid w:val="00E9248D"/>
    <w:rsid w:val="00E9253A"/>
    <w:rsid w:val="00E9255C"/>
    <w:rsid w:val="00E92899"/>
    <w:rsid w:val="00E928F3"/>
    <w:rsid w:val="00E92943"/>
    <w:rsid w:val="00E92984"/>
    <w:rsid w:val="00E92A81"/>
    <w:rsid w:val="00E92ACA"/>
    <w:rsid w:val="00E92C30"/>
    <w:rsid w:val="00E92C5C"/>
    <w:rsid w:val="00E92C6D"/>
    <w:rsid w:val="00E92D6B"/>
    <w:rsid w:val="00E92EFF"/>
    <w:rsid w:val="00E92F3F"/>
    <w:rsid w:val="00E92F49"/>
    <w:rsid w:val="00E930AF"/>
    <w:rsid w:val="00E93246"/>
    <w:rsid w:val="00E932DC"/>
    <w:rsid w:val="00E933A4"/>
    <w:rsid w:val="00E93614"/>
    <w:rsid w:val="00E93699"/>
    <w:rsid w:val="00E93881"/>
    <w:rsid w:val="00E93B7B"/>
    <w:rsid w:val="00E93C0D"/>
    <w:rsid w:val="00E93C9C"/>
    <w:rsid w:val="00E93D1A"/>
    <w:rsid w:val="00E93DDF"/>
    <w:rsid w:val="00E93E27"/>
    <w:rsid w:val="00E93ED3"/>
    <w:rsid w:val="00E93EDD"/>
    <w:rsid w:val="00E93FE8"/>
    <w:rsid w:val="00E94063"/>
    <w:rsid w:val="00E94155"/>
    <w:rsid w:val="00E941A9"/>
    <w:rsid w:val="00E942E4"/>
    <w:rsid w:val="00E943FC"/>
    <w:rsid w:val="00E9454B"/>
    <w:rsid w:val="00E9473B"/>
    <w:rsid w:val="00E9477E"/>
    <w:rsid w:val="00E947B6"/>
    <w:rsid w:val="00E948FE"/>
    <w:rsid w:val="00E9492A"/>
    <w:rsid w:val="00E94955"/>
    <w:rsid w:val="00E9498B"/>
    <w:rsid w:val="00E94B1B"/>
    <w:rsid w:val="00E94B44"/>
    <w:rsid w:val="00E94D87"/>
    <w:rsid w:val="00E94DB8"/>
    <w:rsid w:val="00E94DEC"/>
    <w:rsid w:val="00E94EA6"/>
    <w:rsid w:val="00E94EAF"/>
    <w:rsid w:val="00E94EDE"/>
    <w:rsid w:val="00E94FFF"/>
    <w:rsid w:val="00E95176"/>
    <w:rsid w:val="00E952F9"/>
    <w:rsid w:val="00E95334"/>
    <w:rsid w:val="00E954B9"/>
    <w:rsid w:val="00E9553D"/>
    <w:rsid w:val="00E9559E"/>
    <w:rsid w:val="00E955D1"/>
    <w:rsid w:val="00E955DD"/>
    <w:rsid w:val="00E95936"/>
    <w:rsid w:val="00E95C36"/>
    <w:rsid w:val="00E95D90"/>
    <w:rsid w:val="00E95D96"/>
    <w:rsid w:val="00E95FD9"/>
    <w:rsid w:val="00E96147"/>
    <w:rsid w:val="00E9622A"/>
    <w:rsid w:val="00E963E6"/>
    <w:rsid w:val="00E964BF"/>
    <w:rsid w:val="00E96546"/>
    <w:rsid w:val="00E96578"/>
    <w:rsid w:val="00E9664A"/>
    <w:rsid w:val="00E9677F"/>
    <w:rsid w:val="00E967D4"/>
    <w:rsid w:val="00E967FA"/>
    <w:rsid w:val="00E968E2"/>
    <w:rsid w:val="00E969B1"/>
    <w:rsid w:val="00E969D1"/>
    <w:rsid w:val="00E969D3"/>
    <w:rsid w:val="00E96AC5"/>
    <w:rsid w:val="00E96B7D"/>
    <w:rsid w:val="00E96D05"/>
    <w:rsid w:val="00E96DF5"/>
    <w:rsid w:val="00E96E16"/>
    <w:rsid w:val="00E96F30"/>
    <w:rsid w:val="00E97185"/>
    <w:rsid w:val="00E9727A"/>
    <w:rsid w:val="00E97287"/>
    <w:rsid w:val="00E973A1"/>
    <w:rsid w:val="00E974D6"/>
    <w:rsid w:val="00E974F9"/>
    <w:rsid w:val="00E97524"/>
    <w:rsid w:val="00E9754E"/>
    <w:rsid w:val="00E9759C"/>
    <w:rsid w:val="00E975C9"/>
    <w:rsid w:val="00E9764E"/>
    <w:rsid w:val="00E976AC"/>
    <w:rsid w:val="00E97783"/>
    <w:rsid w:val="00E977AE"/>
    <w:rsid w:val="00E977C5"/>
    <w:rsid w:val="00E977E2"/>
    <w:rsid w:val="00E9797E"/>
    <w:rsid w:val="00E97AEC"/>
    <w:rsid w:val="00E97BC2"/>
    <w:rsid w:val="00E97C45"/>
    <w:rsid w:val="00E97C85"/>
    <w:rsid w:val="00E97CE0"/>
    <w:rsid w:val="00E97D54"/>
    <w:rsid w:val="00E97DA1"/>
    <w:rsid w:val="00E97E18"/>
    <w:rsid w:val="00E97E7E"/>
    <w:rsid w:val="00E97F27"/>
    <w:rsid w:val="00E97F5A"/>
    <w:rsid w:val="00EA025E"/>
    <w:rsid w:val="00EA028B"/>
    <w:rsid w:val="00EA04A8"/>
    <w:rsid w:val="00EA05EB"/>
    <w:rsid w:val="00EA09A4"/>
    <w:rsid w:val="00EA0A58"/>
    <w:rsid w:val="00EA0AB1"/>
    <w:rsid w:val="00EA0AFE"/>
    <w:rsid w:val="00EA0B24"/>
    <w:rsid w:val="00EA0B29"/>
    <w:rsid w:val="00EA0B93"/>
    <w:rsid w:val="00EA0EE4"/>
    <w:rsid w:val="00EA0F71"/>
    <w:rsid w:val="00EA129F"/>
    <w:rsid w:val="00EA1350"/>
    <w:rsid w:val="00EA1365"/>
    <w:rsid w:val="00EA1420"/>
    <w:rsid w:val="00EA147C"/>
    <w:rsid w:val="00EA1500"/>
    <w:rsid w:val="00EA162E"/>
    <w:rsid w:val="00EA1715"/>
    <w:rsid w:val="00EA1807"/>
    <w:rsid w:val="00EA18A7"/>
    <w:rsid w:val="00EA19AF"/>
    <w:rsid w:val="00EA1A3B"/>
    <w:rsid w:val="00EA1A90"/>
    <w:rsid w:val="00EA1B37"/>
    <w:rsid w:val="00EA1B38"/>
    <w:rsid w:val="00EA1B68"/>
    <w:rsid w:val="00EA1F14"/>
    <w:rsid w:val="00EA1F4C"/>
    <w:rsid w:val="00EA2193"/>
    <w:rsid w:val="00EA222D"/>
    <w:rsid w:val="00EA2320"/>
    <w:rsid w:val="00EA2340"/>
    <w:rsid w:val="00EA28E6"/>
    <w:rsid w:val="00EA2971"/>
    <w:rsid w:val="00EA2A4E"/>
    <w:rsid w:val="00EA2A5F"/>
    <w:rsid w:val="00EA2CC2"/>
    <w:rsid w:val="00EA2E02"/>
    <w:rsid w:val="00EA2E1A"/>
    <w:rsid w:val="00EA2E55"/>
    <w:rsid w:val="00EA2EF4"/>
    <w:rsid w:val="00EA2F75"/>
    <w:rsid w:val="00EA2FA2"/>
    <w:rsid w:val="00EA318A"/>
    <w:rsid w:val="00EA31B1"/>
    <w:rsid w:val="00EA31CB"/>
    <w:rsid w:val="00EA3210"/>
    <w:rsid w:val="00EA33BE"/>
    <w:rsid w:val="00EA35AB"/>
    <w:rsid w:val="00EA365C"/>
    <w:rsid w:val="00EA3738"/>
    <w:rsid w:val="00EA3742"/>
    <w:rsid w:val="00EA37FC"/>
    <w:rsid w:val="00EA38CF"/>
    <w:rsid w:val="00EA390D"/>
    <w:rsid w:val="00EA3935"/>
    <w:rsid w:val="00EA3938"/>
    <w:rsid w:val="00EA3B25"/>
    <w:rsid w:val="00EA3CAF"/>
    <w:rsid w:val="00EA3CD7"/>
    <w:rsid w:val="00EA3CF0"/>
    <w:rsid w:val="00EA3D22"/>
    <w:rsid w:val="00EA3DAD"/>
    <w:rsid w:val="00EA4169"/>
    <w:rsid w:val="00EA42C5"/>
    <w:rsid w:val="00EA446D"/>
    <w:rsid w:val="00EA44EB"/>
    <w:rsid w:val="00EA45AB"/>
    <w:rsid w:val="00EA45C1"/>
    <w:rsid w:val="00EA46E4"/>
    <w:rsid w:val="00EA479B"/>
    <w:rsid w:val="00EA47A9"/>
    <w:rsid w:val="00EA47C8"/>
    <w:rsid w:val="00EA487F"/>
    <w:rsid w:val="00EA4C31"/>
    <w:rsid w:val="00EA4C9F"/>
    <w:rsid w:val="00EA4CE6"/>
    <w:rsid w:val="00EA4D31"/>
    <w:rsid w:val="00EA4D39"/>
    <w:rsid w:val="00EA4F13"/>
    <w:rsid w:val="00EA4FDE"/>
    <w:rsid w:val="00EA51D6"/>
    <w:rsid w:val="00EA52A3"/>
    <w:rsid w:val="00EA52EB"/>
    <w:rsid w:val="00EA5372"/>
    <w:rsid w:val="00EA542C"/>
    <w:rsid w:val="00EA5483"/>
    <w:rsid w:val="00EA552E"/>
    <w:rsid w:val="00EA55E4"/>
    <w:rsid w:val="00EA564D"/>
    <w:rsid w:val="00EA5651"/>
    <w:rsid w:val="00EA5779"/>
    <w:rsid w:val="00EA57A7"/>
    <w:rsid w:val="00EA5832"/>
    <w:rsid w:val="00EA5864"/>
    <w:rsid w:val="00EA5A23"/>
    <w:rsid w:val="00EA5C1E"/>
    <w:rsid w:val="00EA5CA3"/>
    <w:rsid w:val="00EA5D8E"/>
    <w:rsid w:val="00EA5D99"/>
    <w:rsid w:val="00EA6146"/>
    <w:rsid w:val="00EA6313"/>
    <w:rsid w:val="00EA6387"/>
    <w:rsid w:val="00EA6412"/>
    <w:rsid w:val="00EA64A3"/>
    <w:rsid w:val="00EA66A8"/>
    <w:rsid w:val="00EA6806"/>
    <w:rsid w:val="00EA6827"/>
    <w:rsid w:val="00EA69AA"/>
    <w:rsid w:val="00EA6A52"/>
    <w:rsid w:val="00EA6CE5"/>
    <w:rsid w:val="00EA6E33"/>
    <w:rsid w:val="00EA6F6E"/>
    <w:rsid w:val="00EA70F2"/>
    <w:rsid w:val="00EA72A3"/>
    <w:rsid w:val="00EA7347"/>
    <w:rsid w:val="00EA742B"/>
    <w:rsid w:val="00EA7481"/>
    <w:rsid w:val="00EA7519"/>
    <w:rsid w:val="00EA7615"/>
    <w:rsid w:val="00EA762B"/>
    <w:rsid w:val="00EA7818"/>
    <w:rsid w:val="00EA7821"/>
    <w:rsid w:val="00EA788B"/>
    <w:rsid w:val="00EA7A5F"/>
    <w:rsid w:val="00EA7B6B"/>
    <w:rsid w:val="00EA7D0E"/>
    <w:rsid w:val="00EA7E1F"/>
    <w:rsid w:val="00EA7F17"/>
    <w:rsid w:val="00EA7FBC"/>
    <w:rsid w:val="00EB0288"/>
    <w:rsid w:val="00EB02FD"/>
    <w:rsid w:val="00EB0494"/>
    <w:rsid w:val="00EB052A"/>
    <w:rsid w:val="00EB0625"/>
    <w:rsid w:val="00EB0718"/>
    <w:rsid w:val="00EB071B"/>
    <w:rsid w:val="00EB077B"/>
    <w:rsid w:val="00EB07DD"/>
    <w:rsid w:val="00EB0954"/>
    <w:rsid w:val="00EB09FE"/>
    <w:rsid w:val="00EB0A6D"/>
    <w:rsid w:val="00EB0B38"/>
    <w:rsid w:val="00EB0C03"/>
    <w:rsid w:val="00EB0E1B"/>
    <w:rsid w:val="00EB0E45"/>
    <w:rsid w:val="00EB0EA9"/>
    <w:rsid w:val="00EB0F3C"/>
    <w:rsid w:val="00EB0F91"/>
    <w:rsid w:val="00EB0FED"/>
    <w:rsid w:val="00EB11A5"/>
    <w:rsid w:val="00EB11DC"/>
    <w:rsid w:val="00EB1244"/>
    <w:rsid w:val="00EB1286"/>
    <w:rsid w:val="00EB130F"/>
    <w:rsid w:val="00EB13AF"/>
    <w:rsid w:val="00EB14E0"/>
    <w:rsid w:val="00EB1549"/>
    <w:rsid w:val="00EB169D"/>
    <w:rsid w:val="00EB16A5"/>
    <w:rsid w:val="00EB18E4"/>
    <w:rsid w:val="00EB1963"/>
    <w:rsid w:val="00EB1A3D"/>
    <w:rsid w:val="00EB1B24"/>
    <w:rsid w:val="00EB1B7E"/>
    <w:rsid w:val="00EB1C3D"/>
    <w:rsid w:val="00EB1D26"/>
    <w:rsid w:val="00EB1E96"/>
    <w:rsid w:val="00EB1EA3"/>
    <w:rsid w:val="00EB1F83"/>
    <w:rsid w:val="00EB1F89"/>
    <w:rsid w:val="00EB2136"/>
    <w:rsid w:val="00EB2156"/>
    <w:rsid w:val="00EB21C3"/>
    <w:rsid w:val="00EB21E7"/>
    <w:rsid w:val="00EB2265"/>
    <w:rsid w:val="00EB232B"/>
    <w:rsid w:val="00EB2370"/>
    <w:rsid w:val="00EB2392"/>
    <w:rsid w:val="00EB249D"/>
    <w:rsid w:val="00EB2571"/>
    <w:rsid w:val="00EB26BD"/>
    <w:rsid w:val="00EB2AD9"/>
    <w:rsid w:val="00EB2AFC"/>
    <w:rsid w:val="00EB2C92"/>
    <w:rsid w:val="00EB2CC4"/>
    <w:rsid w:val="00EB2CD1"/>
    <w:rsid w:val="00EB2D75"/>
    <w:rsid w:val="00EB2DC8"/>
    <w:rsid w:val="00EB2F62"/>
    <w:rsid w:val="00EB2FF4"/>
    <w:rsid w:val="00EB306E"/>
    <w:rsid w:val="00EB3073"/>
    <w:rsid w:val="00EB314E"/>
    <w:rsid w:val="00EB318B"/>
    <w:rsid w:val="00EB32B2"/>
    <w:rsid w:val="00EB33C6"/>
    <w:rsid w:val="00EB33DB"/>
    <w:rsid w:val="00EB340C"/>
    <w:rsid w:val="00EB3411"/>
    <w:rsid w:val="00EB3748"/>
    <w:rsid w:val="00EB37F0"/>
    <w:rsid w:val="00EB3828"/>
    <w:rsid w:val="00EB383E"/>
    <w:rsid w:val="00EB39EE"/>
    <w:rsid w:val="00EB3B30"/>
    <w:rsid w:val="00EB3B7A"/>
    <w:rsid w:val="00EB3E2A"/>
    <w:rsid w:val="00EB3F60"/>
    <w:rsid w:val="00EB3F80"/>
    <w:rsid w:val="00EB4064"/>
    <w:rsid w:val="00EB40A4"/>
    <w:rsid w:val="00EB40D4"/>
    <w:rsid w:val="00EB4271"/>
    <w:rsid w:val="00EB435C"/>
    <w:rsid w:val="00EB4384"/>
    <w:rsid w:val="00EB4386"/>
    <w:rsid w:val="00EB43C1"/>
    <w:rsid w:val="00EB4487"/>
    <w:rsid w:val="00EB45B8"/>
    <w:rsid w:val="00EB45FC"/>
    <w:rsid w:val="00EB4657"/>
    <w:rsid w:val="00EB46B1"/>
    <w:rsid w:val="00EB47A4"/>
    <w:rsid w:val="00EB4A19"/>
    <w:rsid w:val="00EB4AAE"/>
    <w:rsid w:val="00EB4B1C"/>
    <w:rsid w:val="00EB4E26"/>
    <w:rsid w:val="00EB4F59"/>
    <w:rsid w:val="00EB5117"/>
    <w:rsid w:val="00EB5221"/>
    <w:rsid w:val="00EB5488"/>
    <w:rsid w:val="00EB5534"/>
    <w:rsid w:val="00EB5C1D"/>
    <w:rsid w:val="00EB5C24"/>
    <w:rsid w:val="00EB5CA8"/>
    <w:rsid w:val="00EB5D90"/>
    <w:rsid w:val="00EB5D94"/>
    <w:rsid w:val="00EB5E08"/>
    <w:rsid w:val="00EB5F6E"/>
    <w:rsid w:val="00EB5FA7"/>
    <w:rsid w:val="00EB5FE2"/>
    <w:rsid w:val="00EB6118"/>
    <w:rsid w:val="00EB638F"/>
    <w:rsid w:val="00EB6542"/>
    <w:rsid w:val="00EB6552"/>
    <w:rsid w:val="00EB681D"/>
    <w:rsid w:val="00EB6966"/>
    <w:rsid w:val="00EB69A9"/>
    <w:rsid w:val="00EB6AD0"/>
    <w:rsid w:val="00EB6AD5"/>
    <w:rsid w:val="00EB6AD9"/>
    <w:rsid w:val="00EB6AEB"/>
    <w:rsid w:val="00EB6C0C"/>
    <w:rsid w:val="00EB6D55"/>
    <w:rsid w:val="00EB6DF0"/>
    <w:rsid w:val="00EB6F04"/>
    <w:rsid w:val="00EB7128"/>
    <w:rsid w:val="00EB7312"/>
    <w:rsid w:val="00EB74BE"/>
    <w:rsid w:val="00EB74E7"/>
    <w:rsid w:val="00EB7577"/>
    <w:rsid w:val="00EB7579"/>
    <w:rsid w:val="00EB765F"/>
    <w:rsid w:val="00EB77FB"/>
    <w:rsid w:val="00EB7908"/>
    <w:rsid w:val="00EB7B1D"/>
    <w:rsid w:val="00EB7DDE"/>
    <w:rsid w:val="00EB7E70"/>
    <w:rsid w:val="00EB7F06"/>
    <w:rsid w:val="00EB7F72"/>
    <w:rsid w:val="00EC0060"/>
    <w:rsid w:val="00EC0106"/>
    <w:rsid w:val="00EC02B2"/>
    <w:rsid w:val="00EC02ED"/>
    <w:rsid w:val="00EC02F0"/>
    <w:rsid w:val="00EC02FA"/>
    <w:rsid w:val="00EC03E6"/>
    <w:rsid w:val="00EC04C3"/>
    <w:rsid w:val="00EC0551"/>
    <w:rsid w:val="00EC05CA"/>
    <w:rsid w:val="00EC069F"/>
    <w:rsid w:val="00EC070A"/>
    <w:rsid w:val="00EC08A6"/>
    <w:rsid w:val="00EC09E7"/>
    <w:rsid w:val="00EC0B69"/>
    <w:rsid w:val="00EC0D0E"/>
    <w:rsid w:val="00EC0D74"/>
    <w:rsid w:val="00EC0E14"/>
    <w:rsid w:val="00EC1027"/>
    <w:rsid w:val="00EC1145"/>
    <w:rsid w:val="00EC1245"/>
    <w:rsid w:val="00EC12F0"/>
    <w:rsid w:val="00EC13CC"/>
    <w:rsid w:val="00EC1414"/>
    <w:rsid w:val="00EC1561"/>
    <w:rsid w:val="00EC1687"/>
    <w:rsid w:val="00EC1705"/>
    <w:rsid w:val="00EC1745"/>
    <w:rsid w:val="00EC178A"/>
    <w:rsid w:val="00EC18E6"/>
    <w:rsid w:val="00EC1929"/>
    <w:rsid w:val="00EC1960"/>
    <w:rsid w:val="00EC1984"/>
    <w:rsid w:val="00EC19EE"/>
    <w:rsid w:val="00EC1AC0"/>
    <w:rsid w:val="00EC1B6B"/>
    <w:rsid w:val="00EC1E26"/>
    <w:rsid w:val="00EC1F41"/>
    <w:rsid w:val="00EC1FC6"/>
    <w:rsid w:val="00EC208C"/>
    <w:rsid w:val="00EC216A"/>
    <w:rsid w:val="00EC21E2"/>
    <w:rsid w:val="00EC234C"/>
    <w:rsid w:val="00EC2504"/>
    <w:rsid w:val="00EC25C5"/>
    <w:rsid w:val="00EC260C"/>
    <w:rsid w:val="00EC2653"/>
    <w:rsid w:val="00EC275B"/>
    <w:rsid w:val="00EC2839"/>
    <w:rsid w:val="00EC29F5"/>
    <w:rsid w:val="00EC2AB5"/>
    <w:rsid w:val="00EC2BAF"/>
    <w:rsid w:val="00EC2E20"/>
    <w:rsid w:val="00EC2E8E"/>
    <w:rsid w:val="00EC2EE6"/>
    <w:rsid w:val="00EC2FCF"/>
    <w:rsid w:val="00EC30C3"/>
    <w:rsid w:val="00EC3117"/>
    <w:rsid w:val="00EC313C"/>
    <w:rsid w:val="00EC3345"/>
    <w:rsid w:val="00EC34FA"/>
    <w:rsid w:val="00EC3521"/>
    <w:rsid w:val="00EC38BD"/>
    <w:rsid w:val="00EC3AC0"/>
    <w:rsid w:val="00EC3BB4"/>
    <w:rsid w:val="00EC3CB9"/>
    <w:rsid w:val="00EC3D79"/>
    <w:rsid w:val="00EC3E9C"/>
    <w:rsid w:val="00EC415B"/>
    <w:rsid w:val="00EC4367"/>
    <w:rsid w:val="00EC44A0"/>
    <w:rsid w:val="00EC4580"/>
    <w:rsid w:val="00EC45A7"/>
    <w:rsid w:val="00EC45BF"/>
    <w:rsid w:val="00EC45F8"/>
    <w:rsid w:val="00EC488A"/>
    <w:rsid w:val="00EC48DA"/>
    <w:rsid w:val="00EC4942"/>
    <w:rsid w:val="00EC4A00"/>
    <w:rsid w:val="00EC4B4C"/>
    <w:rsid w:val="00EC4CB9"/>
    <w:rsid w:val="00EC4D19"/>
    <w:rsid w:val="00EC4F20"/>
    <w:rsid w:val="00EC4F6B"/>
    <w:rsid w:val="00EC4F6D"/>
    <w:rsid w:val="00EC4F7C"/>
    <w:rsid w:val="00EC51FF"/>
    <w:rsid w:val="00EC5244"/>
    <w:rsid w:val="00EC52AE"/>
    <w:rsid w:val="00EC533A"/>
    <w:rsid w:val="00EC53AD"/>
    <w:rsid w:val="00EC543B"/>
    <w:rsid w:val="00EC54E5"/>
    <w:rsid w:val="00EC552A"/>
    <w:rsid w:val="00EC561B"/>
    <w:rsid w:val="00EC57A9"/>
    <w:rsid w:val="00EC5805"/>
    <w:rsid w:val="00EC5806"/>
    <w:rsid w:val="00EC5A78"/>
    <w:rsid w:val="00EC5AAD"/>
    <w:rsid w:val="00EC5B22"/>
    <w:rsid w:val="00EC5C49"/>
    <w:rsid w:val="00EC5C5D"/>
    <w:rsid w:val="00EC5D1B"/>
    <w:rsid w:val="00EC5E7E"/>
    <w:rsid w:val="00EC5FC4"/>
    <w:rsid w:val="00EC60AA"/>
    <w:rsid w:val="00EC60DF"/>
    <w:rsid w:val="00EC6125"/>
    <w:rsid w:val="00EC6137"/>
    <w:rsid w:val="00EC6170"/>
    <w:rsid w:val="00EC61CD"/>
    <w:rsid w:val="00EC667F"/>
    <w:rsid w:val="00EC676F"/>
    <w:rsid w:val="00EC6892"/>
    <w:rsid w:val="00EC6B12"/>
    <w:rsid w:val="00EC6B26"/>
    <w:rsid w:val="00EC6BB3"/>
    <w:rsid w:val="00EC6C98"/>
    <w:rsid w:val="00EC6FA6"/>
    <w:rsid w:val="00EC7136"/>
    <w:rsid w:val="00EC7159"/>
    <w:rsid w:val="00EC729F"/>
    <w:rsid w:val="00EC7435"/>
    <w:rsid w:val="00EC7483"/>
    <w:rsid w:val="00EC761A"/>
    <w:rsid w:val="00EC761E"/>
    <w:rsid w:val="00EC7665"/>
    <w:rsid w:val="00EC7778"/>
    <w:rsid w:val="00EC77CD"/>
    <w:rsid w:val="00EC7901"/>
    <w:rsid w:val="00EC7944"/>
    <w:rsid w:val="00EC7988"/>
    <w:rsid w:val="00EC79F3"/>
    <w:rsid w:val="00EC7A42"/>
    <w:rsid w:val="00EC7B76"/>
    <w:rsid w:val="00EC7C46"/>
    <w:rsid w:val="00EC7C95"/>
    <w:rsid w:val="00EC7E30"/>
    <w:rsid w:val="00EC7E6E"/>
    <w:rsid w:val="00ED0088"/>
    <w:rsid w:val="00ED01E9"/>
    <w:rsid w:val="00ED042E"/>
    <w:rsid w:val="00ED0440"/>
    <w:rsid w:val="00ED0543"/>
    <w:rsid w:val="00ED089E"/>
    <w:rsid w:val="00ED08DB"/>
    <w:rsid w:val="00ED0A74"/>
    <w:rsid w:val="00ED0D88"/>
    <w:rsid w:val="00ED0DBF"/>
    <w:rsid w:val="00ED0DE2"/>
    <w:rsid w:val="00ED0E84"/>
    <w:rsid w:val="00ED10B6"/>
    <w:rsid w:val="00ED1176"/>
    <w:rsid w:val="00ED11C5"/>
    <w:rsid w:val="00ED125F"/>
    <w:rsid w:val="00ED1304"/>
    <w:rsid w:val="00ED1402"/>
    <w:rsid w:val="00ED1621"/>
    <w:rsid w:val="00ED17CC"/>
    <w:rsid w:val="00ED17DA"/>
    <w:rsid w:val="00ED1816"/>
    <w:rsid w:val="00ED19E3"/>
    <w:rsid w:val="00ED1A8F"/>
    <w:rsid w:val="00ED1BD4"/>
    <w:rsid w:val="00ED1C11"/>
    <w:rsid w:val="00ED1C67"/>
    <w:rsid w:val="00ED204F"/>
    <w:rsid w:val="00ED24AB"/>
    <w:rsid w:val="00ED2803"/>
    <w:rsid w:val="00ED289A"/>
    <w:rsid w:val="00ED2AC9"/>
    <w:rsid w:val="00ED2B15"/>
    <w:rsid w:val="00ED2B53"/>
    <w:rsid w:val="00ED2C77"/>
    <w:rsid w:val="00ED2CBA"/>
    <w:rsid w:val="00ED2CBD"/>
    <w:rsid w:val="00ED2DFD"/>
    <w:rsid w:val="00ED2E5C"/>
    <w:rsid w:val="00ED2F0B"/>
    <w:rsid w:val="00ED2F0C"/>
    <w:rsid w:val="00ED2F54"/>
    <w:rsid w:val="00ED2F70"/>
    <w:rsid w:val="00ED2FD6"/>
    <w:rsid w:val="00ED31BC"/>
    <w:rsid w:val="00ED31BD"/>
    <w:rsid w:val="00ED3203"/>
    <w:rsid w:val="00ED3465"/>
    <w:rsid w:val="00ED34F1"/>
    <w:rsid w:val="00ED3529"/>
    <w:rsid w:val="00ED3584"/>
    <w:rsid w:val="00ED38D3"/>
    <w:rsid w:val="00ED3970"/>
    <w:rsid w:val="00ED3A86"/>
    <w:rsid w:val="00ED3AA3"/>
    <w:rsid w:val="00ED3B1E"/>
    <w:rsid w:val="00ED3BAE"/>
    <w:rsid w:val="00ED3BDD"/>
    <w:rsid w:val="00ED3D08"/>
    <w:rsid w:val="00ED3F7E"/>
    <w:rsid w:val="00ED4149"/>
    <w:rsid w:val="00ED43DD"/>
    <w:rsid w:val="00ED445B"/>
    <w:rsid w:val="00ED47C1"/>
    <w:rsid w:val="00ED4806"/>
    <w:rsid w:val="00ED4A8C"/>
    <w:rsid w:val="00ED4C0F"/>
    <w:rsid w:val="00ED4D17"/>
    <w:rsid w:val="00ED4D3C"/>
    <w:rsid w:val="00ED4DCC"/>
    <w:rsid w:val="00ED4E53"/>
    <w:rsid w:val="00ED4F22"/>
    <w:rsid w:val="00ED4F23"/>
    <w:rsid w:val="00ED4FD5"/>
    <w:rsid w:val="00ED51D5"/>
    <w:rsid w:val="00ED57CE"/>
    <w:rsid w:val="00ED5962"/>
    <w:rsid w:val="00ED59BE"/>
    <w:rsid w:val="00ED5A31"/>
    <w:rsid w:val="00ED5AB5"/>
    <w:rsid w:val="00ED5AFB"/>
    <w:rsid w:val="00ED5D6F"/>
    <w:rsid w:val="00ED5DBD"/>
    <w:rsid w:val="00ED6029"/>
    <w:rsid w:val="00ED605B"/>
    <w:rsid w:val="00ED60C5"/>
    <w:rsid w:val="00ED6125"/>
    <w:rsid w:val="00ED6159"/>
    <w:rsid w:val="00ED623E"/>
    <w:rsid w:val="00ED65EB"/>
    <w:rsid w:val="00ED6611"/>
    <w:rsid w:val="00ED663A"/>
    <w:rsid w:val="00ED6659"/>
    <w:rsid w:val="00ED66CC"/>
    <w:rsid w:val="00ED6710"/>
    <w:rsid w:val="00ED6890"/>
    <w:rsid w:val="00ED68A2"/>
    <w:rsid w:val="00ED68AB"/>
    <w:rsid w:val="00ED68F5"/>
    <w:rsid w:val="00ED6974"/>
    <w:rsid w:val="00ED6A0C"/>
    <w:rsid w:val="00ED6A6F"/>
    <w:rsid w:val="00ED6B71"/>
    <w:rsid w:val="00ED6C41"/>
    <w:rsid w:val="00ED71A2"/>
    <w:rsid w:val="00ED7201"/>
    <w:rsid w:val="00ED72D9"/>
    <w:rsid w:val="00ED731A"/>
    <w:rsid w:val="00ED73D7"/>
    <w:rsid w:val="00ED743A"/>
    <w:rsid w:val="00ED747A"/>
    <w:rsid w:val="00ED7559"/>
    <w:rsid w:val="00ED7638"/>
    <w:rsid w:val="00ED763F"/>
    <w:rsid w:val="00ED7820"/>
    <w:rsid w:val="00ED7919"/>
    <w:rsid w:val="00ED799A"/>
    <w:rsid w:val="00ED7A16"/>
    <w:rsid w:val="00ED7A40"/>
    <w:rsid w:val="00ED7A64"/>
    <w:rsid w:val="00ED7AAE"/>
    <w:rsid w:val="00ED7BA3"/>
    <w:rsid w:val="00ED7EC8"/>
    <w:rsid w:val="00ED7F7F"/>
    <w:rsid w:val="00ED7F8F"/>
    <w:rsid w:val="00ED7FB1"/>
    <w:rsid w:val="00EE004F"/>
    <w:rsid w:val="00EE010A"/>
    <w:rsid w:val="00EE02AC"/>
    <w:rsid w:val="00EE04CA"/>
    <w:rsid w:val="00EE0534"/>
    <w:rsid w:val="00EE0623"/>
    <w:rsid w:val="00EE0672"/>
    <w:rsid w:val="00EE0779"/>
    <w:rsid w:val="00EE08DD"/>
    <w:rsid w:val="00EE0917"/>
    <w:rsid w:val="00EE0C23"/>
    <w:rsid w:val="00EE0D6C"/>
    <w:rsid w:val="00EE0DC7"/>
    <w:rsid w:val="00EE0E06"/>
    <w:rsid w:val="00EE0F0F"/>
    <w:rsid w:val="00EE0FC5"/>
    <w:rsid w:val="00EE100E"/>
    <w:rsid w:val="00EE1035"/>
    <w:rsid w:val="00EE1078"/>
    <w:rsid w:val="00EE10AD"/>
    <w:rsid w:val="00EE10B0"/>
    <w:rsid w:val="00EE1275"/>
    <w:rsid w:val="00EE14C9"/>
    <w:rsid w:val="00EE1568"/>
    <w:rsid w:val="00EE15B1"/>
    <w:rsid w:val="00EE1801"/>
    <w:rsid w:val="00EE190A"/>
    <w:rsid w:val="00EE1B12"/>
    <w:rsid w:val="00EE1C19"/>
    <w:rsid w:val="00EE1D49"/>
    <w:rsid w:val="00EE1D4E"/>
    <w:rsid w:val="00EE1DB9"/>
    <w:rsid w:val="00EE1E16"/>
    <w:rsid w:val="00EE1E7A"/>
    <w:rsid w:val="00EE2003"/>
    <w:rsid w:val="00EE2050"/>
    <w:rsid w:val="00EE211C"/>
    <w:rsid w:val="00EE2185"/>
    <w:rsid w:val="00EE222A"/>
    <w:rsid w:val="00EE25CF"/>
    <w:rsid w:val="00EE264E"/>
    <w:rsid w:val="00EE2719"/>
    <w:rsid w:val="00EE2756"/>
    <w:rsid w:val="00EE276D"/>
    <w:rsid w:val="00EE27FE"/>
    <w:rsid w:val="00EE2927"/>
    <w:rsid w:val="00EE2AEB"/>
    <w:rsid w:val="00EE2B59"/>
    <w:rsid w:val="00EE2B9F"/>
    <w:rsid w:val="00EE2BF5"/>
    <w:rsid w:val="00EE2C34"/>
    <w:rsid w:val="00EE2CAF"/>
    <w:rsid w:val="00EE2CCC"/>
    <w:rsid w:val="00EE2D6B"/>
    <w:rsid w:val="00EE2F41"/>
    <w:rsid w:val="00EE2F88"/>
    <w:rsid w:val="00EE3013"/>
    <w:rsid w:val="00EE312C"/>
    <w:rsid w:val="00EE328B"/>
    <w:rsid w:val="00EE32BF"/>
    <w:rsid w:val="00EE32EF"/>
    <w:rsid w:val="00EE33D3"/>
    <w:rsid w:val="00EE3456"/>
    <w:rsid w:val="00EE35EC"/>
    <w:rsid w:val="00EE371A"/>
    <w:rsid w:val="00EE37BA"/>
    <w:rsid w:val="00EE3835"/>
    <w:rsid w:val="00EE3904"/>
    <w:rsid w:val="00EE4139"/>
    <w:rsid w:val="00EE41D1"/>
    <w:rsid w:val="00EE428A"/>
    <w:rsid w:val="00EE43BC"/>
    <w:rsid w:val="00EE453E"/>
    <w:rsid w:val="00EE465E"/>
    <w:rsid w:val="00EE46DD"/>
    <w:rsid w:val="00EE476C"/>
    <w:rsid w:val="00EE47E7"/>
    <w:rsid w:val="00EE4D1D"/>
    <w:rsid w:val="00EE4D6C"/>
    <w:rsid w:val="00EE4E73"/>
    <w:rsid w:val="00EE4F4F"/>
    <w:rsid w:val="00EE50C7"/>
    <w:rsid w:val="00EE5232"/>
    <w:rsid w:val="00EE52BC"/>
    <w:rsid w:val="00EE53A0"/>
    <w:rsid w:val="00EE53BB"/>
    <w:rsid w:val="00EE53C7"/>
    <w:rsid w:val="00EE540D"/>
    <w:rsid w:val="00EE5418"/>
    <w:rsid w:val="00EE54C0"/>
    <w:rsid w:val="00EE54FF"/>
    <w:rsid w:val="00EE556C"/>
    <w:rsid w:val="00EE5653"/>
    <w:rsid w:val="00EE5A59"/>
    <w:rsid w:val="00EE5A5F"/>
    <w:rsid w:val="00EE5D21"/>
    <w:rsid w:val="00EE5D64"/>
    <w:rsid w:val="00EE5D92"/>
    <w:rsid w:val="00EE5DD5"/>
    <w:rsid w:val="00EE5ED9"/>
    <w:rsid w:val="00EE63B6"/>
    <w:rsid w:val="00EE64D7"/>
    <w:rsid w:val="00EE65CC"/>
    <w:rsid w:val="00EE65D0"/>
    <w:rsid w:val="00EE65FF"/>
    <w:rsid w:val="00EE663D"/>
    <w:rsid w:val="00EE66D9"/>
    <w:rsid w:val="00EE66FB"/>
    <w:rsid w:val="00EE67D4"/>
    <w:rsid w:val="00EE6860"/>
    <w:rsid w:val="00EE690E"/>
    <w:rsid w:val="00EE6918"/>
    <w:rsid w:val="00EE6A31"/>
    <w:rsid w:val="00EE6B0F"/>
    <w:rsid w:val="00EE6C87"/>
    <w:rsid w:val="00EE6CD3"/>
    <w:rsid w:val="00EE6F51"/>
    <w:rsid w:val="00EE6FA1"/>
    <w:rsid w:val="00EE6FA3"/>
    <w:rsid w:val="00EE6FEF"/>
    <w:rsid w:val="00EE70B4"/>
    <w:rsid w:val="00EE713B"/>
    <w:rsid w:val="00EE728F"/>
    <w:rsid w:val="00EE72DE"/>
    <w:rsid w:val="00EE7374"/>
    <w:rsid w:val="00EE73ED"/>
    <w:rsid w:val="00EE7565"/>
    <w:rsid w:val="00EE75BB"/>
    <w:rsid w:val="00EE75F9"/>
    <w:rsid w:val="00EE782C"/>
    <w:rsid w:val="00EE7885"/>
    <w:rsid w:val="00EE7A9F"/>
    <w:rsid w:val="00EE7ABE"/>
    <w:rsid w:val="00EE7C59"/>
    <w:rsid w:val="00EE7E4D"/>
    <w:rsid w:val="00EE7E50"/>
    <w:rsid w:val="00EE7E7C"/>
    <w:rsid w:val="00EE7ECF"/>
    <w:rsid w:val="00EE7F07"/>
    <w:rsid w:val="00EE7F3A"/>
    <w:rsid w:val="00EE7F7C"/>
    <w:rsid w:val="00EF03D9"/>
    <w:rsid w:val="00EF044C"/>
    <w:rsid w:val="00EF04BD"/>
    <w:rsid w:val="00EF066B"/>
    <w:rsid w:val="00EF0697"/>
    <w:rsid w:val="00EF085A"/>
    <w:rsid w:val="00EF0AC5"/>
    <w:rsid w:val="00EF0BAD"/>
    <w:rsid w:val="00EF0C06"/>
    <w:rsid w:val="00EF0D96"/>
    <w:rsid w:val="00EF0E40"/>
    <w:rsid w:val="00EF0EA3"/>
    <w:rsid w:val="00EF0F6B"/>
    <w:rsid w:val="00EF10D9"/>
    <w:rsid w:val="00EF1157"/>
    <w:rsid w:val="00EF13A6"/>
    <w:rsid w:val="00EF13EF"/>
    <w:rsid w:val="00EF1402"/>
    <w:rsid w:val="00EF15B1"/>
    <w:rsid w:val="00EF1632"/>
    <w:rsid w:val="00EF16BF"/>
    <w:rsid w:val="00EF16C6"/>
    <w:rsid w:val="00EF1763"/>
    <w:rsid w:val="00EF176A"/>
    <w:rsid w:val="00EF18E8"/>
    <w:rsid w:val="00EF1A8B"/>
    <w:rsid w:val="00EF1D3F"/>
    <w:rsid w:val="00EF1DA2"/>
    <w:rsid w:val="00EF1EA8"/>
    <w:rsid w:val="00EF1F75"/>
    <w:rsid w:val="00EF20D2"/>
    <w:rsid w:val="00EF20D7"/>
    <w:rsid w:val="00EF2257"/>
    <w:rsid w:val="00EF22E4"/>
    <w:rsid w:val="00EF2438"/>
    <w:rsid w:val="00EF2602"/>
    <w:rsid w:val="00EF2647"/>
    <w:rsid w:val="00EF2666"/>
    <w:rsid w:val="00EF2685"/>
    <w:rsid w:val="00EF268B"/>
    <w:rsid w:val="00EF2724"/>
    <w:rsid w:val="00EF2941"/>
    <w:rsid w:val="00EF2AD9"/>
    <w:rsid w:val="00EF2B08"/>
    <w:rsid w:val="00EF2B0B"/>
    <w:rsid w:val="00EF2B15"/>
    <w:rsid w:val="00EF2BCA"/>
    <w:rsid w:val="00EF2C12"/>
    <w:rsid w:val="00EF2CB0"/>
    <w:rsid w:val="00EF2D0B"/>
    <w:rsid w:val="00EF2D2A"/>
    <w:rsid w:val="00EF2D4C"/>
    <w:rsid w:val="00EF2D53"/>
    <w:rsid w:val="00EF2DD6"/>
    <w:rsid w:val="00EF2E6D"/>
    <w:rsid w:val="00EF2E83"/>
    <w:rsid w:val="00EF304E"/>
    <w:rsid w:val="00EF30D6"/>
    <w:rsid w:val="00EF3182"/>
    <w:rsid w:val="00EF3224"/>
    <w:rsid w:val="00EF334A"/>
    <w:rsid w:val="00EF3419"/>
    <w:rsid w:val="00EF3479"/>
    <w:rsid w:val="00EF35C5"/>
    <w:rsid w:val="00EF36AE"/>
    <w:rsid w:val="00EF3723"/>
    <w:rsid w:val="00EF3970"/>
    <w:rsid w:val="00EF3995"/>
    <w:rsid w:val="00EF39CC"/>
    <w:rsid w:val="00EF3C0E"/>
    <w:rsid w:val="00EF3C98"/>
    <w:rsid w:val="00EF3D23"/>
    <w:rsid w:val="00EF3DF8"/>
    <w:rsid w:val="00EF3F06"/>
    <w:rsid w:val="00EF3F45"/>
    <w:rsid w:val="00EF3F93"/>
    <w:rsid w:val="00EF3FD3"/>
    <w:rsid w:val="00EF3FDD"/>
    <w:rsid w:val="00EF4005"/>
    <w:rsid w:val="00EF408E"/>
    <w:rsid w:val="00EF40AD"/>
    <w:rsid w:val="00EF40B8"/>
    <w:rsid w:val="00EF46E8"/>
    <w:rsid w:val="00EF474F"/>
    <w:rsid w:val="00EF47C6"/>
    <w:rsid w:val="00EF4869"/>
    <w:rsid w:val="00EF4BC8"/>
    <w:rsid w:val="00EF4EB6"/>
    <w:rsid w:val="00EF4FF9"/>
    <w:rsid w:val="00EF50D1"/>
    <w:rsid w:val="00EF523E"/>
    <w:rsid w:val="00EF5321"/>
    <w:rsid w:val="00EF53B7"/>
    <w:rsid w:val="00EF568D"/>
    <w:rsid w:val="00EF56FD"/>
    <w:rsid w:val="00EF577B"/>
    <w:rsid w:val="00EF5965"/>
    <w:rsid w:val="00EF5BFA"/>
    <w:rsid w:val="00EF5F47"/>
    <w:rsid w:val="00EF6042"/>
    <w:rsid w:val="00EF607D"/>
    <w:rsid w:val="00EF60B5"/>
    <w:rsid w:val="00EF61A0"/>
    <w:rsid w:val="00EF61B1"/>
    <w:rsid w:val="00EF6425"/>
    <w:rsid w:val="00EF6453"/>
    <w:rsid w:val="00EF651B"/>
    <w:rsid w:val="00EF654B"/>
    <w:rsid w:val="00EF6557"/>
    <w:rsid w:val="00EF65B3"/>
    <w:rsid w:val="00EF65EE"/>
    <w:rsid w:val="00EF6775"/>
    <w:rsid w:val="00EF679C"/>
    <w:rsid w:val="00EF67B3"/>
    <w:rsid w:val="00EF6A62"/>
    <w:rsid w:val="00EF6AB2"/>
    <w:rsid w:val="00EF6B5A"/>
    <w:rsid w:val="00EF6B77"/>
    <w:rsid w:val="00EF6DEA"/>
    <w:rsid w:val="00EF6E39"/>
    <w:rsid w:val="00EF6E72"/>
    <w:rsid w:val="00EF6F4E"/>
    <w:rsid w:val="00EF6F6E"/>
    <w:rsid w:val="00EF702C"/>
    <w:rsid w:val="00EF7085"/>
    <w:rsid w:val="00EF70ED"/>
    <w:rsid w:val="00EF7315"/>
    <w:rsid w:val="00EF7397"/>
    <w:rsid w:val="00EF7496"/>
    <w:rsid w:val="00EF74C3"/>
    <w:rsid w:val="00EF74F3"/>
    <w:rsid w:val="00EF767E"/>
    <w:rsid w:val="00EF7712"/>
    <w:rsid w:val="00EF772A"/>
    <w:rsid w:val="00EF776F"/>
    <w:rsid w:val="00EF777A"/>
    <w:rsid w:val="00EF7794"/>
    <w:rsid w:val="00EF789B"/>
    <w:rsid w:val="00EF7A84"/>
    <w:rsid w:val="00EF7B4D"/>
    <w:rsid w:val="00EF7DBD"/>
    <w:rsid w:val="00EF7E17"/>
    <w:rsid w:val="00EF7E2E"/>
    <w:rsid w:val="00F00059"/>
    <w:rsid w:val="00F00135"/>
    <w:rsid w:val="00F0014C"/>
    <w:rsid w:val="00F001C7"/>
    <w:rsid w:val="00F00328"/>
    <w:rsid w:val="00F003CF"/>
    <w:rsid w:val="00F004D3"/>
    <w:rsid w:val="00F00613"/>
    <w:rsid w:val="00F006C4"/>
    <w:rsid w:val="00F00872"/>
    <w:rsid w:val="00F0094F"/>
    <w:rsid w:val="00F00988"/>
    <w:rsid w:val="00F009F1"/>
    <w:rsid w:val="00F00B66"/>
    <w:rsid w:val="00F00CA8"/>
    <w:rsid w:val="00F00D7F"/>
    <w:rsid w:val="00F00DB0"/>
    <w:rsid w:val="00F00EB1"/>
    <w:rsid w:val="00F010D8"/>
    <w:rsid w:val="00F0114F"/>
    <w:rsid w:val="00F0119C"/>
    <w:rsid w:val="00F013C6"/>
    <w:rsid w:val="00F01442"/>
    <w:rsid w:val="00F0165A"/>
    <w:rsid w:val="00F016B9"/>
    <w:rsid w:val="00F01927"/>
    <w:rsid w:val="00F01A83"/>
    <w:rsid w:val="00F01B08"/>
    <w:rsid w:val="00F01EFE"/>
    <w:rsid w:val="00F01FA2"/>
    <w:rsid w:val="00F0211B"/>
    <w:rsid w:val="00F021A6"/>
    <w:rsid w:val="00F022F6"/>
    <w:rsid w:val="00F023C5"/>
    <w:rsid w:val="00F0254F"/>
    <w:rsid w:val="00F027C0"/>
    <w:rsid w:val="00F0287E"/>
    <w:rsid w:val="00F0293C"/>
    <w:rsid w:val="00F02979"/>
    <w:rsid w:val="00F029CC"/>
    <w:rsid w:val="00F02AC6"/>
    <w:rsid w:val="00F02B38"/>
    <w:rsid w:val="00F02B9C"/>
    <w:rsid w:val="00F02BDB"/>
    <w:rsid w:val="00F02DF9"/>
    <w:rsid w:val="00F02E45"/>
    <w:rsid w:val="00F02EE6"/>
    <w:rsid w:val="00F03146"/>
    <w:rsid w:val="00F03275"/>
    <w:rsid w:val="00F03284"/>
    <w:rsid w:val="00F032B8"/>
    <w:rsid w:val="00F03402"/>
    <w:rsid w:val="00F03599"/>
    <w:rsid w:val="00F03741"/>
    <w:rsid w:val="00F03758"/>
    <w:rsid w:val="00F0396D"/>
    <w:rsid w:val="00F039D2"/>
    <w:rsid w:val="00F03AD8"/>
    <w:rsid w:val="00F03B19"/>
    <w:rsid w:val="00F03B97"/>
    <w:rsid w:val="00F03CA1"/>
    <w:rsid w:val="00F03CF8"/>
    <w:rsid w:val="00F03DFA"/>
    <w:rsid w:val="00F03DFC"/>
    <w:rsid w:val="00F03F03"/>
    <w:rsid w:val="00F03F37"/>
    <w:rsid w:val="00F03FB0"/>
    <w:rsid w:val="00F040D7"/>
    <w:rsid w:val="00F0419E"/>
    <w:rsid w:val="00F041A3"/>
    <w:rsid w:val="00F04297"/>
    <w:rsid w:val="00F042B2"/>
    <w:rsid w:val="00F0435C"/>
    <w:rsid w:val="00F0441B"/>
    <w:rsid w:val="00F044E7"/>
    <w:rsid w:val="00F04586"/>
    <w:rsid w:val="00F047CC"/>
    <w:rsid w:val="00F04A97"/>
    <w:rsid w:val="00F04AF0"/>
    <w:rsid w:val="00F04B88"/>
    <w:rsid w:val="00F04C10"/>
    <w:rsid w:val="00F04C42"/>
    <w:rsid w:val="00F04C4C"/>
    <w:rsid w:val="00F04E17"/>
    <w:rsid w:val="00F04E48"/>
    <w:rsid w:val="00F04E9E"/>
    <w:rsid w:val="00F04F1F"/>
    <w:rsid w:val="00F04F73"/>
    <w:rsid w:val="00F04F8E"/>
    <w:rsid w:val="00F05012"/>
    <w:rsid w:val="00F05044"/>
    <w:rsid w:val="00F05050"/>
    <w:rsid w:val="00F0509F"/>
    <w:rsid w:val="00F05124"/>
    <w:rsid w:val="00F05202"/>
    <w:rsid w:val="00F052B8"/>
    <w:rsid w:val="00F0533C"/>
    <w:rsid w:val="00F053EF"/>
    <w:rsid w:val="00F055A0"/>
    <w:rsid w:val="00F055DD"/>
    <w:rsid w:val="00F0566F"/>
    <w:rsid w:val="00F0576F"/>
    <w:rsid w:val="00F058AD"/>
    <w:rsid w:val="00F058C1"/>
    <w:rsid w:val="00F0591B"/>
    <w:rsid w:val="00F05932"/>
    <w:rsid w:val="00F05985"/>
    <w:rsid w:val="00F05A04"/>
    <w:rsid w:val="00F05B20"/>
    <w:rsid w:val="00F05BA9"/>
    <w:rsid w:val="00F05BCA"/>
    <w:rsid w:val="00F05DD4"/>
    <w:rsid w:val="00F05E82"/>
    <w:rsid w:val="00F05F1F"/>
    <w:rsid w:val="00F05FE2"/>
    <w:rsid w:val="00F06077"/>
    <w:rsid w:val="00F060D0"/>
    <w:rsid w:val="00F060E6"/>
    <w:rsid w:val="00F06154"/>
    <w:rsid w:val="00F0616F"/>
    <w:rsid w:val="00F062AB"/>
    <w:rsid w:val="00F06301"/>
    <w:rsid w:val="00F06368"/>
    <w:rsid w:val="00F0655C"/>
    <w:rsid w:val="00F0658C"/>
    <w:rsid w:val="00F065DE"/>
    <w:rsid w:val="00F06602"/>
    <w:rsid w:val="00F0662E"/>
    <w:rsid w:val="00F06890"/>
    <w:rsid w:val="00F0690E"/>
    <w:rsid w:val="00F06968"/>
    <w:rsid w:val="00F06A4B"/>
    <w:rsid w:val="00F06B7A"/>
    <w:rsid w:val="00F06B9A"/>
    <w:rsid w:val="00F06EFC"/>
    <w:rsid w:val="00F06FAD"/>
    <w:rsid w:val="00F07076"/>
    <w:rsid w:val="00F070E9"/>
    <w:rsid w:val="00F070FD"/>
    <w:rsid w:val="00F0733E"/>
    <w:rsid w:val="00F073C6"/>
    <w:rsid w:val="00F0746D"/>
    <w:rsid w:val="00F07517"/>
    <w:rsid w:val="00F075DF"/>
    <w:rsid w:val="00F07623"/>
    <w:rsid w:val="00F0789C"/>
    <w:rsid w:val="00F078A7"/>
    <w:rsid w:val="00F07913"/>
    <w:rsid w:val="00F079D1"/>
    <w:rsid w:val="00F07A25"/>
    <w:rsid w:val="00F07B5F"/>
    <w:rsid w:val="00F07B68"/>
    <w:rsid w:val="00F07C95"/>
    <w:rsid w:val="00F07D0B"/>
    <w:rsid w:val="00F07D1D"/>
    <w:rsid w:val="00F07EC8"/>
    <w:rsid w:val="00F07F63"/>
    <w:rsid w:val="00F07F7D"/>
    <w:rsid w:val="00F07FDE"/>
    <w:rsid w:val="00F10227"/>
    <w:rsid w:val="00F10250"/>
    <w:rsid w:val="00F1029F"/>
    <w:rsid w:val="00F102BF"/>
    <w:rsid w:val="00F10460"/>
    <w:rsid w:val="00F104E5"/>
    <w:rsid w:val="00F10502"/>
    <w:rsid w:val="00F10597"/>
    <w:rsid w:val="00F105B4"/>
    <w:rsid w:val="00F1065E"/>
    <w:rsid w:val="00F10666"/>
    <w:rsid w:val="00F107D6"/>
    <w:rsid w:val="00F108E6"/>
    <w:rsid w:val="00F10ACC"/>
    <w:rsid w:val="00F10B3B"/>
    <w:rsid w:val="00F10D0B"/>
    <w:rsid w:val="00F111BD"/>
    <w:rsid w:val="00F111E8"/>
    <w:rsid w:val="00F11410"/>
    <w:rsid w:val="00F1177C"/>
    <w:rsid w:val="00F1184A"/>
    <w:rsid w:val="00F11885"/>
    <w:rsid w:val="00F118D5"/>
    <w:rsid w:val="00F118ED"/>
    <w:rsid w:val="00F11974"/>
    <w:rsid w:val="00F11BC0"/>
    <w:rsid w:val="00F11DAE"/>
    <w:rsid w:val="00F11E06"/>
    <w:rsid w:val="00F1215B"/>
    <w:rsid w:val="00F1219E"/>
    <w:rsid w:val="00F123F9"/>
    <w:rsid w:val="00F12406"/>
    <w:rsid w:val="00F126A9"/>
    <w:rsid w:val="00F12754"/>
    <w:rsid w:val="00F1275A"/>
    <w:rsid w:val="00F12827"/>
    <w:rsid w:val="00F128DC"/>
    <w:rsid w:val="00F12993"/>
    <w:rsid w:val="00F12A91"/>
    <w:rsid w:val="00F12AFC"/>
    <w:rsid w:val="00F12B8F"/>
    <w:rsid w:val="00F12D8B"/>
    <w:rsid w:val="00F12E25"/>
    <w:rsid w:val="00F12EFC"/>
    <w:rsid w:val="00F12FD3"/>
    <w:rsid w:val="00F130E0"/>
    <w:rsid w:val="00F131AE"/>
    <w:rsid w:val="00F131FD"/>
    <w:rsid w:val="00F13260"/>
    <w:rsid w:val="00F1328B"/>
    <w:rsid w:val="00F13443"/>
    <w:rsid w:val="00F1359B"/>
    <w:rsid w:val="00F1369D"/>
    <w:rsid w:val="00F13838"/>
    <w:rsid w:val="00F139BF"/>
    <w:rsid w:val="00F13B23"/>
    <w:rsid w:val="00F13B4A"/>
    <w:rsid w:val="00F13CFD"/>
    <w:rsid w:val="00F13E9C"/>
    <w:rsid w:val="00F13F26"/>
    <w:rsid w:val="00F13FF6"/>
    <w:rsid w:val="00F14031"/>
    <w:rsid w:val="00F140E3"/>
    <w:rsid w:val="00F14236"/>
    <w:rsid w:val="00F1423F"/>
    <w:rsid w:val="00F144BF"/>
    <w:rsid w:val="00F144C1"/>
    <w:rsid w:val="00F14524"/>
    <w:rsid w:val="00F14530"/>
    <w:rsid w:val="00F145B5"/>
    <w:rsid w:val="00F14624"/>
    <w:rsid w:val="00F14A08"/>
    <w:rsid w:val="00F14A7E"/>
    <w:rsid w:val="00F14CC8"/>
    <w:rsid w:val="00F14D63"/>
    <w:rsid w:val="00F14FD4"/>
    <w:rsid w:val="00F15479"/>
    <w:rsid w:val="00F15490"/>
    <w:rsid w:val="00F1568D"/>
    <w:rsid w:val="00F15707"/>
    <w:rsid w:val="00F1571C"/>
    <w:rsid w:val="00F15B76"/>
    <w:rsid w:val="00F15BCC"/>
    <w:rsid w:val="00F15BEB"/>
    <w:rsid w:val="00F15C22"/>
    <w:rsid w:val="00F15D7A"/>
    <w:rsid w:val="00F1615E"/>
    <w:rsid w:val="00F1624C"/>
    <w:rsid w:val="00F16494"/>
    <w:rsid w:val="00F164BC"/>
    <w:rsid w:val="00F165E6"/>
    <w:rsid w:val="00F16740"/>
    <w:rsid w:val="00F16856"/>
    <w:rsid w:val="00F16A19"/>
    <w:rsid w:val="00F16AAD"/>
    <w:rsid w:val="00F16B84"/>
    <w:rsid w:val="00F16D38"/>
    <w:rsid w:val="00F16DE9"/>
    <w:rsid w:val="00F16E60"/>
    <w:rsid w:val="00F16E7C"/>
    <w:rsid w:val="00F1702C"/>
    <w:rsid w:val="00F1703B"/>
    <w:rsid w:val="00F1704E"/>
    <w:rsid w:val="00F170AA"/>
    <w:rsid w:val="00F17110"/>
    <w:rsid w:val="00F1749A"/>
    <w:rsid w:val="00F175AD"/>
    <w:rsid w:val="00F1794A"/>
    <w:rsid w:val="00F17996"/>
    <w:rsid w:val="00F17A1C"/>
    <w:rsid w:val="00F17A63"/>
    <w:rsid w:val="00F17AE8"/>
    <w:rsid w:val="00F17BAC"/>
    <w:rsid w:val="00F17DB5"/>
    <w:rsid w:val="00F17E00"/>
    <w:rsid w:val="00F17E11"/>
    <w:rsid w:val="00F17EC7"/>
    <w:rsid w:val="00F17F9F"/>
    <w:rsid w:val="00F20086"/>
    <w:rsid w:val="00F200FC"/>
    <w:rsid w:val="00F2016D"/>
    <w:rsid w:val="00F201A0"/>
    <w:rsid w:val="00F203FB"/>
    <w:rsid w:val="00F20422"/>
    <w:rsid w:val="00F2044F"/>
    <w:rsid w:val="00F2048A"/>
    <w:rsid w:val="00F2051F"/>
    <w:rsid w:val="00F20555"/>
    <w:rsid w:val="00F205EF"/>
    <w:rsid w:val="00F2073E"/>
    <w:rsid w:val="00F207A4"/>
    <w:rsid w:val="00F2091C"/>
    <w:rsid w:val="00F20B2B"/>
    <w:rsid w:val="00F20B4D"/>
    <w:rsid w:val="00F20BD1"/>
    <w:rsid w:val="00F20C34"/>
    <w:rsid w:val="00F20DD0"/>
    <w:rsid w:val="00F20DD1"/>
    <w:rsid w:val="00F20F28"/>
    <w:rsid w:val="00F20F41"/>
    <w:rsid w:val="00F20F63"/>
    <w:rsid w:val="00F2100A"/>
    <w:rsid w:val="00F21016"/>
    <w:rsid w:val="00F215CB"/>
    <w:rsid w:val="00F21878"/>
    <w:rsid w:val="00F21998"/>
    <w:rsid w:val="00F21ADF"/>
    <w:rsid w:val="00F21B80"/>
    <w:rsid w:val="00F21B9E"/>
    <w:rsid w:val="00F21C93"/>
    <w:rsid w:val="00F21D92"/>
    <w:rsid w:val="00F21E03"/>
    <w:rsid w:val="00F21E2D"/>
    <w:rsid w:val="00F21E58"/>
    <w:rsid w:val="00F21E9E"/>
    <w:rsid w:val="00F21F00"/>
    <w:rsid w:val="00F21FBF"/>
    <w:rsid w:val="00F21FC1"/>
    <w:rsid w:val="00F2204E"/>
    <w:rsid w:val="00F22147"/>
    <w:rsid w:val="00F221D2"/>
    <w:rsid w:val="00F222EF"/>
    <w:rsid w:val="00F223E5"/>
    <w:rsid w:val="00F226F3"/>
    <w:rsid w:val="00F228B6"/>
    <w:rsid w:val="00F22B0F"/>
    <w:rsid w:val="00F22B20"/>
    <w:rsid w:val="00F22CF4"/>
    <w:rsid w:val="00F22D0D"/>
    <w:rsid w:val="00F22D20"/>
    <w:rsid w:val="00F22ED3"/>
    <w:rsid w:val="00F22FD5"/>
    <w:rsid w:val="00F230B4"/>
    <w:rsid w:val="00F23594"/>
    <w:rsid w:val="00F23A27"/>
    <w:rsid w:val="00F23A68"/>
    <w:rsid w:val="00F23A9C"/>
    <w:rsid w:val="00F23AD0"/>
    <w:rsid w:val="00F23B42"/>
    <w:rsid w:val="00F23B5E"/>
    <w:rsid w:val="00F23B79"/>
    <w:rsid w:val="00F23C25"/>
    <w:rsid w:val="00F23C2C"/>
    <w:rsid w:val="00F23CCA"/>
    <w:rsid w:val="00F23D5B"/>
    <w:rsid w:val="00F23F52"/>
    <w:rsid w:val="00F23F5C"/>
    <w:rsid w:val="00F23F5E"/>
    <w:rsid w:val="00F23F9D"/>
    <w:rsid w:val="00F24074"/>
    <w:rsid w:val="00F241DC"/>
    <w:rsid w:val="00F2429A"/>
    <w:rsid w:val="00F242E5"/>
    <w:rsid w:val="00F24485"/>
    <w:rsid w:val="00F2451C"/>
    <w:rsid w:val="00F24667"/>
    <w:rsid w:val="00F246F6"/>
    <w:rsid w:val="00F248B1"/>
    <w:rsid w:val="00F248BF"/>
    <w:rsid w:val="00F24903"/>
    <w:rsid w:val="00F24AC2"/>
    <w:rsid w:val="00F24B74"/>
    <w:rsid w:val="00F24B8C"/>
    <w:rsid w:val="00F24CAE"/>
    <w:rsid w:val="00F24D1E"/>
    <w:rsid w:val="00F24E22"/>
    <w:rsid w:val="00F24EE0"/>
    <w:rsid w:val="00F24EF1"/>
    <w:rsid w:val="00F24FB1"/>
    <w:rsid w:val="00F24FB4"/>
    <w:rsid w:val="00F25215"/>
    <w:rsid w:val="00F25217"/>
    <w:rsid w:val="00F256DC"/>
    <w:rsid w:val="00F257F0"/>
    <w:rsid w:val="00F258C2"/>
    <w:rsid w:val="00F2595C"/>
    <w:rsid w:val="00F25BEA"/>
    <w:rsid w:val="00F25BF0"/>
    <w:rsid w:val="00F25C75"/>
    <w:rsid w:val="00F25DFD"/>
    <w:rsid w:val="00F25E1B"/>
    <w:rsid w:val="00F25E9B"/>
    <w:rsid w:val="00F25EBB"/>
    <w:rsid w:val="00F25F81"/>
    <w:rsid w:val="00F25FB2"/>
    <w:rsid w:val="00F2602B"/>
    <w:rsid w:val="00F2633E"/>
    <w:rsid w:val="00F264D8"/>
    <w:rsid w:val="00F26672"/>
    <w:rsid w:val="00F266F3"/>
    <w:rsid w:val="00F2671E"/>
    <w:rsid w:val="00F26802"/>
    <w:rsid w:val="00F268ED"/>
    <w:rsid w:val="00F26984"/>
    <w:rsid w:val="00F26AE5"/>
    <w:rsid w:val="00F26DCA"/>
    <w:rsid w:val="00F26DDB"/>
    <w:rsid w:val="00F26EE5"/>
    <w:rsid w:val="00F26FAC"/>
    <w:rsid w:val="00F26FAE"/>
    <w:rsid w:val="00F270AD"/>
    <w:rsid w:val="00F270C5"/>
    <w:rsid w:val="00F270F1"/>
    <w:rsid w:val="00F27323"/>
    <w:rsid w:val="00F2734B"/>
    <w:rsid w:val="00F273C3"/>
    <w:rsid w:val="00F27471"/>
    <w:rsid w:val="00F2747F"/>
    <w:rsid w:val="00F274E5"/>
    <w:rsid w:val="00F276EE"/>
    <w:rsid w:val="00F27898"/>
    <w:rsid w:val="00F27951"/>
    <w:rsid w:val="00F27B06"/>
    <w:rsid w:val="00F27BDA"/>
    <w:rsid w:val="00F27E4D"/>
    <w:rsid w:val="00F27F22"/>
    <w:rsid w:val="00F30178"/>
    <w:rsid w:val="00F3018E"/>
    <w:rsid w:val="00F301A2"/>
    <w:rsid w:val="00F301E1"/>
    <w:rsid w:val="00F30291"/>
    <w:rsid w:val="00F302CD"/>
    <w:rsid w:val="00F3040D"/>
    <w:rsid w:val="00F30451"/>
    <w:rsid w:val="00F304D2"/>
    <w:rsid w:val="00F3051E"/>
    <w:rsid w:val="00F30539"/>
    <w:rsid w:val="00F30753"/>
    <w:rsid w:val="00F30914"/>
    <w:rsid w:val="00F30A57"/>
    <w:rsid w:val="00F30A90"/>
    <w:rsid w:val="00F30B29"/>
    <w:rsid w:val="00F30B6D"/>
    <w:rsid w:val="00F30B72"/>
    <w:rsid w:val="00F30D0F"/>
    <w:rsid w:val="00F30EDC"/>
    <w:rsid w:val="00F30F60"/>
    <w:rsid w:val="00F30FE5"/>
    <w:rsid w:val="00F310F6"/>
    <w:rsid w:val="00F31141"/>
    <w:rsid w:val="00F3136B"/>
    <w:rsid w:val="00F31474"/>
    <w:rsid w:val="00F314F1"/>
    <w:rsid w:val="00F3155E"/>
    <w:rsid w:val="00F31695"/>
    <w:rsid w:val="00F317F9"/>
    <w:rsid w:val="00F31911"/>
    <w:rsid w:val="00F31975"/>
    <w:rsid w:val="00F319AE"/>
    <w:rsid w:val="00F31B7D"/>
    <w:rsid w:val="00F31C76"/>
    <w:rsid w:val="00F31EE3"/>
    <w:rsid w:val="00F31F24"/>
    <w:rsid w:val="00F31F94"/>
    <w:rsid w:val="00F31FBF"/>
    <w:rsid w:val="00F32017"/>
    <w:rsid w:val="00F320F6"/>
    <w:rsid w:val="00F32201"/>
    <w:rsid w:val="00F32202"/>
    <w:rsid w:val="00F32317"/>
    <w:rsid w:val="00F32332"/>
    <w:rsid w:val="00F323F7"/>
    <w:rsid w:val="00F32409"/>
    <w:rsid w:val="00F32475"/>
    <w:rsid w:val="00F325C2"/>
    <w:rsid w:val="00F32661"/>
    <w:rsid w:val="00F326D7"/>
    <w:rsid w:val="00F327E9"/>
    <w:rsid w:val="00F327EA"/>
    <w:rsid w:val="00F32A47"/>
    <w:rsid w:val="00F32B0C"/>
    <w:rsid w:val="00F32BF8"/>
    <w:rsid w:val="00F32C8F"/>
    <w:rsid w:val="00F32D6D"/>
    <w:rsid w:val="00F32F68"/>
    <w:rsid w:val="00F33052"/>
    <w:rsid w:val="00F331B3"/>
    <w:rsid w:val="00F331B9"/>
    <w:rsid w:val="00F33230"/>
    <w:rsid w:val="00F33270"/>
    <w:rsid w:val="00F3348A"/>
    <w:rsid w:val="00F335F6"/>
    <w:rsid w:val="00F33641"/>
    <w:rsid w:val="00F336A7"/>
    <w:rsid w:val="00F336F9"/>
    <w:rsid w:val="00F3382C"/>
    <w:rsid w:val="00F338BA"/>
    <w:rsid w:val="00F33992"/>
    <w:rsid w:val="00F33A08"/>
    <w:rsid w:val="00F33A30"/>
    <w:rsid w:val="00F33A89"/>
    <w:rsid w:val="00F33B05"/>
    <w:rsid w:val="00F33C8A"/>
    <w:rsid w:val="00F33CC0"/>
    <w:rsid w:val="00F33D02"/>
    <w:rsid w:val="00F33E34"/>
    <w:rsid w:val="00F33EDC"/>
    <w:rsid w:val="00F33F20"/>
    <w:rsid w:val="00F34036"/>
    <w:rsid w:val="00F341AB"/>
    <w:rsid w:val="00F341E8"/>
    <w:rsid w:val="00F34319"/>
    <w:rsid w:val="00F343A7"/>
    <w:rsid w:val="00F344E0"/>
    <w:rsid w:val="00F345CB"/>
    <w:rsid w:val="00F34741"/>
    <w:rsid w:val="00F347B1"/>
    <w:rsid w:val="00F34861"/>
    <w:rsid w:val="00F34BC5"/>
    <w:rsid w:val="00F34D31"/>
    <w:rsid w:val="00F34DAC"/>
    <w:rsid w:val="00F34DE6"/>
    <w:rsid w:val="00F34E43"/>
    <w:rsid w:val="00F34F24"/>
    <w:rsid w:val="00F3500E"/>
    <w:rsid w:val="00F35097"/>
    <w:rsid w:val="00F35224"/>
    <w:rsid w:val="00F352CC"/>
    <w:rsid w:val="00F35355"/>
    <w:rsid w:val="00F3536D"/>
    <w:rsid w:val="00F353BD"/>
    <w:rsid w:val="00F35467"/>
    <w:rsid w:val="00F3557C"/>
    <w:rsid w:val="00F3567C"/>
    <w:rsid w:val="00F3569C"/>
    <w:rsid w:val="00F356EB"/>
    <w:rsid w:val="00F356EC"/>
    <w:rsid w:val="00F35780"/>
    <w:rsid w:val="00F3589D"/>
    <w:rsid w:val="00F359C6"/>
    <w:rsid w:val="00F35CC5"/>
    <w:rsid w:val="00F35DA2"/>
    <w:rsid w:val="00F35E58"/>
    <w:rsid w:val="00F35FD5"/>
    <w:rsid w:val="00F36041"/>
    <w:rsid w:val="00F360DA"/>
    <w:rsid w:val="00F36124"/>
    <w:rsid w:val="00F36188"/>
    <w:rsid w:val="00F36373"/>
    <w:rsid w:val="00F363AD"/>
    <w:rsid w:val="00F36487"/>
    <w:rsid w:val="00F3648C"/>
    <w:rsid w:val="00F36526"/>
    <w:rsid w:val="00F365A4"/>
    <w:rsid w:val="00F3663C"/>
    <w:rsid w:val="00F36884"/>
    <w:rsid w:val="00F368AB"/>
    <w:rsid w:val="00F368C8"/>
    <w:rsid w:val="00F369BC"/>
    <w:rsid w:val="00F36B97"/>
    <w:rsid w:val="00F36BAA"/>
    <w:rsid w:val="00F36C4A"/>
    <w:rsid w:val="00F36D42"/>
    <w:rsid w:val="00F36D80"/>
    <w:rsid w:val="00F36DA8"/>
    <w:rsid w:val="00F36DAA"/>
    <w:rsid w:val="00F3719D"/>
    <w:rsid w:val="00F37392"/>
    <w:rsid w:val="00F376E5"/>
    <w:rsid w:val="00F37A86"/>
    <w:rsid w:val="00F37AC9"/>
    <w:rsid w:val="00F37C49"/>
    <w:rsid w:val="00F37C6E"/>
    <w:rsid w:val="00F37CA0"/>
    <w:rsid w:val="00F37CB7"/>
    <w:rsid w:val="00F37DDA"/>
    <w:rsid w:val="00F37E57"/>
    <w:rsid w:val="00F37F90"/>
    <w:rsid w:val="00F40142"/>
    <w:rsid w:val="00F405D0"/>
    <w:rsid w:val="00F405D7"/>
    <w:rsid w:val="00F40625"/>
    <w:rsid w:val="00F4066B"/>
    <w:rsid w:val="00F40C10"/>
    <w:rsid w:val="00F40D12"/>
    <w:rsid w:val="00F40D4B"/>
    <w:rsid w:val="00F40E45"/>
    <w:rsid w:val="00F40E61"/>
    <w:rsid w:val="00F40E7E"/>
    <w:rsid w:val="00F40E98"/>
    <w:rsid w:val="00F40F9D"/>
    <w:rsid w:val="00F40FD8"/>
    <w:rsid w:val="00F41042"/>
    <w:rsid w:val="00F4147A"/>
    <w:rsid w:val="00F41738"/>
    <w:rsid w:val="00F41790"/>
    <w:rsid w:val="00F417BC"/>
    <w:rsid w:val="00F41903"/>
    <w:rsid w:val="00F41957"/>
    <w:rsid w:val="00F41FFB"/>
    <w:rsid w:val="00F420B2"/>
    <w:rsid w:val="00F420D4"/>
    <w:rsid w:val="00F42131"/>
    <w:rsid w:val="00F4213C"/>
    <w:rsid w:val="00F42190"/>
    <w:rsid w:val="00F421CA"/>
    <w:rsid w:val="00F423E0"/>
    <w:rsid w:val="00F42449"/>
    <w:rsid w:val="00F424AA"/>
    <w:rsid w:val="00F424DF"/>
    <w:rsid w:val="00F425A1"/>
    <w:rsid w:val="00F42812"/>
    <w:rsid w:val="00F42832"/>
    <w:rsid w:val="00F42842"/>
    <w:rsid w:val="00F428C0"/>
    <w:rsid w:val="00F428EF"/>
    <w:rsid w:val="00F42957"/>
    <w:rsid w:val="00F42A2C"/>
    <w:rsid w:val="00F42A5F"/>
    <w:rsid w:val="00F42B38"/>
    <w:rsid w:val="00F42BED"/>
    <w:rsid w:val="00F42BF3"/>
    <w:rsid w:val="00F42D17"/>
    <w:rsid w:val="00F42D20"/>
    <w:rsid w:val="00F42F03"/>
    <w:rsid w:val="00F4301D"/>
    <w:rsid w:val="00F4307D"/>
    <w:rsid w:val="00F430B9"/>
    <w:rsid w:val="00F43437"/>
    <w:rsid w:val="00F434E9"/>
    <w:rsid w:val="00F435C8"/>
    <w:rsid w:val="00F435CD"/>
    <w:rsid w:val="00F437BA"/>
    <w:rsid w:val="00F438FC"/>
    <w:rsid w:val="00F43D9A"/>
    <w:rsid w:val="00F43E74"/>
    <w:rsid w:val="00F43E7A"/>
    <w:rsid w:val="00F43EE0"/>
    <w:rsid w:val="00F43F93"/>
    <w:rsid w:val="00F43FC3"/>
    <w:rsid w:val="00F43FEE"/>
    <w:rsid w:val="00F4403A"/>
    <w:rsid w:val="00F4412E"/>
    <w:rsid w:val="00F44195"/>
    <w:rsid w:val="00F443FE"/>
    <w:rsid w:val="00F4462F"/>
    <w:rsid w:val="00F449AD"/>
    <w:rsid w:val="00F44A40"/>
    <w:rsid w:val="00F44B59"/>
    <w:rsid w:val="00F44D9D"/>
    <w:rsid w:val="00F44DB3"/>
    <w:rsid w:val="00F44E3C"/>
    <w:rsid w:val="00F44F92"/>
    <w:rsid w:val="00F4536D"/>
    <w:rsid w:val="00F4536E"/>
    <w:rsid w:val="00F45391"/>
    <w:rsid w:val="00F453C7"/>
    <w:rsid w:val="00F45509"/>
    <w:rsid w:val="00F4550B"/>
    <w:rsid w:val="00F456B3"/>
    <w:rsid w:val="00F456F9"/>
    <w:rsid w:val="00F45712"/>
    <w:rsid w:val="00F45766"/>
    <w:rsid w:val="00F457F3"/>
    <w:rsid w:val="00F458AC"/>
    <w:rsid w:val="00F45903"/>
    <w:rsid w:val="00F459DE"/>
    <w:rsid w:val="00F45B52"/>
    <w:rsid w:val="00F45B93"/>
    <w:rsid w:val="00F45BA5"/>
    <w:rsid w:val="00F45BC1"/>
    <w:rsid w:val="00F45DC0"/>
    <w:rsid w:val="00F45E17"/>
    <w:rsid w:val="00F45ECA"/>
    <w:rsid w:val="00F45EEC"/>
    <w:rsid w:val="00F45F15"/>
    <w:rsid w:val="00F45FB7"/>
    <w:rsid w:val="00F45FEC"/>
    <w:rsid w:val="00F460DD"/>
    <w:rsid w:val="00F461AC"/>
    <w:rsid w:val="00F4628D"/>
    <w:rsid w:val="00F4643C"/>
    <w:rsid w:val="00F46456"/>
    <w:rsid w:val="00F46489"/>
    <w:rsid w:val="00F464B8"/>
    <w:rsid w:val="00F4659C"/>
    <w:rsid w:val="00F46610"/>
    <w:rsid w:val="00F466A8"/>
    <w:rsid w:val="00F467BA"/>
    <w:rsid w:val="00F469F8"/>
    <w:rsid w:val="00F46BED"/>
    <w:rsid w:val="00F46D1B"/>
    <w:rsid w:val="00F46D96"/>
    <w:rsid w:val="00F46E40"/>
    <w:rsid w:val="00F46E78"/>
    <w:rsid w:val="00F46ED3"/>
    <w:rsid w:val="00F47003"/>
    <w:rsid w:val="00F471CE"/>
    <w:rsid w:val="00F471E7"/>
    <w:rsid w:val="00F47332"/>
    <w:rsid w:val="00F4734B"/>
    <w:rsid w:val="00F474A1"/>
    <w:rsid w:val="00F47520"/>
    <w:rsid w:val="00F47525"/>
    <w:rsid w:val="00F475B9"/>
    <w:rsid w:val="00F4760A"/>
    <w:rsid w:val="00F4768F"/>
    <w:rsid w:val="00F47778"/>
    <w:rsid w:val="00F47935"/>
    <w:rsid w:val="00F479D1"/>
    <w:rsid w:val="00F47CCB"/>
    <w:rsid w:val="00F47DAC"/>
    <w:rsid w:val="00F47DD6"/>
    <w:rsid w:val="00F50000"/>
    <w:rsid w:val="00F50067"/>
    <w:rsid w:val="00F50095"/>
    <w:rsid w:val="00F50118"/>
    <w:rsid w:val="00F50253"/>
    <w:rsid w:val="00F5032B"/>
    <w:rsid w:val="00F5035B"/>
    <w:rsid w:val="00F5035D"/>
    <w:rsid w:val="00F50373"/>
    <w:rsid w:val="00F5038E"/>
    <w:rsid w:val="00F5042B"/>
    <w:rsid w:val="00F50612"/>
    <w:rsid w:val="00F506EF"/>
    <w:rsid w:val="00F5073C"/>
    <w:rsid w:val="00F50854"/>
    <w:rsid w:val="00F508B6"/>
    <w:rsid w:val="00F508C7"/>
    <w:rsid w:val="00F5097E"/>
    <w:rsid w:val="00F509D9"/>
    <w:rsid w:val="00F509F6"/>
    <w:rsid w:val="00F50C29"/>
    <w:rsid w:val="00F50D35"/>
    <w:rsid w:val="00F50DB0"/>
    <w:rsid w:val="00F50F71"/>
    <w:rsid w:val="00F51145"/>
    <w:rsid w:val="00F511C2"/>
    <w:rsid w:val="00F51395"/>
    <w:rsid w:val="00F513E4"/>
    <w:rsid w:val="00F5146C"/>
    <w:rsid w:val="00F51613"/>
    <w:rsid w:val="00F5162A"/>
    <w:rsid w:val="00F51A02"/>
    <w:rsid w:val="00F51A35"/>
    <w:rsid w:val="00F51A63"/>
    <w:rsid w:val="00F51AFB"/>
    <w:rsid w:val="00F51C19"/>
    <w:rsid w:val="00F51CA3"/>
    <w:rsid w:val="00F51CAB"/>
    <w:rsid w:val="00F51DBC"/>
    <w:rsid w:val="00F51E1D"/>
    <w:rsid w:val="00F51E28"/>
    <w:rsid w:val="00F51E83"/>
    <w:rsid w:val="00F51ED9"/>
    <w:rsid w:val="00F51F12"/>
    <w:rsid w:val="00F520CA"/>
    <w:rsid w:val="00F52234"/>
    <w:rsid w:val="00F52324"/>
    <w:rsid w:val="00F5237D"/>
    <w:rsid w:val="00F523A4"/>
    <w:rsid w:val="00F5268A"/>
    <w:rsid w:val="00F52897"/>
    <w:rsid w:val="00F529FE"/>
    <w:rsid w:val="00F52AAB"/>
    <w:rsid w:val="00F52AB9"/>
    <w:rsid w:val="00F52ABB"/>
    <w:rsid w:val="00F52B8E"/>
    <w:rsid w:val="00F530A4"/>
    <w:rsid w:val="00F53217"/>
    <w:rsid w:val="00F53261"/>
    <w:rsid w:val="00F53299"/>
    <w:rsid w:val="00F532F5"/>
    <w:rsid w:val="00F53314"/>
    <w:rsid w:val="00F53330"/>
    <w:rsid w:val="00F53390"/>
    <w:rsid w:val="00F534BC"/>
    <w:rsid w:val="00F53654"/>
    <w:rsid w:val="00F5365A"/>
    <w:rsid w:val="00F537D7"/>
    <w:rsid w:val="00F538C8"/>
    <w:rsid w:val="00F53991"/>
    <w:rsid w:val="00F539A2"/>
    <w:rsid w:val="00F53B9A"/>
    <w:rsid w:val="00F53BAE"/>
    <w:rsid w:val="00F53BCE"/>
    <w:rsid w:val="00F53CFD"/>
    <w:rsid w:val="00F53E64"/>
    <w:rsid w:val="00F53EEB"/>
    <w:rsid w:val="00F53F25"/>
    <w:rsid w:val="00F53F7B"/>
    <w:rsid w:val="00F53FD1"/>
    <w:rsid w:val="00F540AD"/>
    <w:rsid w:val="00F540CD"/>
    <w:rsid w:val="00F541A6"/>
    <w:rsid w:val="00F5426F"/>
    <w:rsid w:val="00F542E1"/>
    <w:rsid w:val="00F545DC"/>
    <w:rsid w:val="00F54677"/>
    <w:rsid w:val="00F5476B"/>
    <w:rsid w:val="00F54869"/>
    <w:rsid w:val="00F548D9"/>
    <w:rsid w:val="00F549D7"/>
    <w:rsid w:val="00F549F5"/>
    <w:rsid w:val="00F54ABE"/>
    <w:rsid w:val="00F54AF5"/>
    <w:rsid w:val="00F54BAA"/>
    <w:rsid w:val="00F54C28"/>
    <w:rsid w:val="00F54C44"/>
    <w:rsid w:val="00F54CAE"/>
    <w:rsid w:val="00F54DBB"/>
    <w:rsid w:val="00F54DEF"/>
    <w:rsid w:val="00F54E75"/>
    <w:rsid w:val="00F54F0A"/>
    <w:rsid w:val="00F5505E"/>
    <w:rsid w:val="00F550AD"/>
    <w:rsid w:val="00F55368"/>
    <w:rsid w:val="00F553A9"/>
    <w:rsid w:val="00F55460"/>
    <w:rsid w:val="00F554AE"/>
    <w:rsid w:val="00F55508"/>
    <w:rsid w:val="00F55532"/>
    <w:rsid w:val="00F55738"/>
    <w:rsid w:val="00F557A3"/>
    <w:rsid w:val="00F557CB"/>
    <w:rsid w:val="00F557D1"/>
    <w:rsid w:val="00F557E3"/>
    <w:rsid w:val="00F55822"/>
    <w:rsid w:val="00F55987"/>
    <w:rsid w:val="00F559D3"/>
    <w:rsid w:val="00F55A1F"/>
    <w:rsid w:val="00F55AE7"/>
    <w:rsid w:val="00F55B28"/>
    <w:rsid w:val="00F55D96"/>
    <w:rsid w:val="00F55E43"/>
    <w:rsid w:val="00F55E75"/>
    <w:rsid w:val="00F55E8B"/>
    <w:rsid w:val="00F55F82"/>
    <w:rsid w:val="00F55F9D"/>
    <w:rsid w:val="00F56002"/>
    <w:rsid w:val="00F5602B"/>
    <w:rsid w:val="00F560A9"/>
    <w:rsid w:val="00F560E4"/>
    <w:rsid w:val="00F5634E"/>
    <w:rsid w:val="00F56411"/>
    <w:rsid w:val="00F56592"/>
    <w:rsid w:val="00F565C3"/>
    <w:rsid w:val="00F565F6"/>
    <w:rsid w:val="00F566B5"/>
    <w:rsid w:val="00F56702"/>
    <w:rsid w:val="00F56792"/>
    <w:rsid w:val="00F568B1"/>
    <w:rsid w:val="00F568F2"/>
    <w:rsid w:val="00F569A6"/>
    <w:rsid w:val="00F56A84"/>
    <w:rsid w:val="00F56D3B"/>
    <w:rsid w:val="00F56DAD"/>
    <w:rsid w:val="00F56EFA"/>
    <w:rsid w:val="00F56FB5"/>
    <w:rsid w:val="00F56FCD"/>
    <w:rsid w:val="00F56FEC"/>
    <w:rsid w:val="00F5706E"/>
    <w:rsid w:val="00F570A6"/>
    <w:rsid w:val="00F5715E"/>
    <w:rsid w:val="00F57451"/>
    <w:rsid w:val="00F5748C"/>
    <w:rsid w:val="00F5749A"/>
    <w:rsid w:val="00F5767B"/>
    <w:rsid w:val="00F57928"/>
    <w:rsid w:val="00F57961"/>
    <w:rsid w:val="00F57A1F"/>
    <w:rsid w:val="00F57AE2"/>
    <w:rsid w:val="00F57BAA"/>
    <w:rsid w:val="00F57BF3"/>
    <w:rsid w:val="00F57C63"/>
    <w:rsid w:val="00F57CD7"/>
    <w:rsid w:val="00F57D5E"/>
    <w:rsid w:val="00F57D69"/>
    <w:rsid w:val="00F57D72"/>
    <w:rsid w:val="00F57D76"/>
    <w:rsid w:val="00F57DC6"/>
    <w:rsid w:val="00F57EAB"/>
    <w:rsid w:val="00F60183"/>
    <w:rsid w:val="00F601D8"/>
    <w:rsid w:val="00F60257"/>
    <w:rsid w:val="00F6052C"/>
    <w:rsid w:val="00F60634"/>
    <w:rsid w:val="00F60814"/>
    <w:rsid w:val="00F608B8"/>
    <w:rsid w:val="00F60980"/>
    <w:rsid w:val="00F60984"/>
    <w:rsid w:val="00F609BE"/>
    <w:rsid w:val="00F609EE"/>
    <w:rsid w:val="00F609F4"/>
    <w:rsid w:val="00F60A6F"/>
    <w:rsid w:val="00F60B6D"/>
    <w:rsid w:val="00F60C29"/>
    <w:rsid w:val="00F60C44"/>
    <w:rsid w:val="00F60D84"/>
    <w:rsid w:val="00F60DC2"/>
    <w:rsid w:val="00F60E1F"/>
    <w:rsid w:val="00F60E8E"/>
    <w:rsid w:val="00F60F59"/>
    <w:rsid w:val="00F61220"/>
    <w:rsid w:val="00F61276"/>
    <w:rsid w:val="00F61420"/>
    <w:rsid w:val="00F61445"/>
    <w:rsid w:val="00F61482"/>
    <w:rsid w:val="00F616B1"/>
    <w:rsid w:val="00F616B3"/>
    <w:rsid w:val="00F616BB"/>
    <w:rsid w:val="00F6189A"/>
    <w:rsid w:val="00F618F5"/>
    <w:rsid w:val="00F6198E"/>
    <w:rsid w:val="00F619E1"/>
    <w:rsid w:val="00F61D25"/>
    <w:rsid w:val="00F61D56"/>
    <w:rsid w:val="00F61D61"/>
    <w:rsid w:val="00F61D6C"/>
    <w:rsid w:val="00F61DE3"/>
    <w:rsid w:val="00F61E0C"/>
    <w:rsid w:val="00F61E78"/>
    <w:rsid w:val="00F61F34"/>
    <w:rsid w:val="00F6201E"/>
    <w:rsid w:val="00F62114"/>
    <w:rsid w:val="00F6215D"/>
    <w:rsid w:val="00F62219"/>
    <w:rsid w:val="00F622CD"/>
    <w:rsid w:val="00F622E4"/>
    <w:rsid w:val="00F62300"/>
    <w:rsid w:val="00F6238A"/>
    <w:rsid w:val="00F62475"/>
    <w:rsid w:val="00F628D6"/>
    <w:rsid w:val="00F62A3B"/>
    <w:rsid w:val="00F62A4D"/>
    <w:rsid w:val="00F62A60"/>
    <w:rsid w:val="00F62AA6"/>
    <w:rsid w:val="00F62B28"/>
    <w:rsid w:val="00F62B95"/>
    <w:rsid w:val="00F62C6D"/>
    <w:rsid w:val="00F62C70"/>
    <w:rsid w:val="00F62DBE"/>
    <w:rsid w:val="00F6300C"/>
    <w:rsid w:val="00F630AC"/>
    <w:rsid w:val="00F6313E"/>
    <w:rsid w:val="00F63157"/>
    <w:rsid w:val="00F6326D"/>
    <w:rsid w:val="00F633DA"/>
    <w:rsid w:val="00F634DF"/>
    <w:rsid w:val="00F635C5"/>
    <w:rsid w:val="00F637B0"/>
    <w:rsid w:val="00F638E3"/>
    <w:rsid w:val="00F63909"/>
    <w:rsid w:val="00F6396C"/>
    <w:rsid w:val="00F63BC2"/>
    <w:rsid w:val="00F63DE4"/>
    <w:rsid w:val="00F63EA1"/>
    <w:rsid w:val="00F63EA6"/>
    <w:rsid w:val="00F6423F"/>
    <w:rsid w:val="00F64369"/>
    <w:rsid w:val="00F64373"/>
    <w:rsid w:val="00F643B6"/>
    <w:rsid w:val="00F643D5"/>
    <w:rsid w:val="00F646E5"/>
    <w:rsid w:val="00F64716"/>
    <w:rsid w:val="00F64777"/>
    <w:rsid w:val="00F648B7"/>
    <w:rsid w:val="00F649D5"/>
    <w:rsid w:val="00F649E3"/>
    <w:rsid w:val="00F64B36"/>
    <w:rsid w:val="00F64BA5"/>
    <w:rsid w:val="00F64DDA"/>
    <w:rsid w:val="00F64E20"/>
    <w:rsid w:val="00F64FB0"/>
    <w:rsid w:val="00F65065"/>
    <w:rsid w:val="00F65109"/>
    <w:rsid w:val="00F651A1"/>
    <w:rsid w:val="00F652A8"/>
    <w:rsid w:val="00F65562"/>
    <w:rsid w:val="00F657E7"/>
    <w:rsid w:val="00F65AC7"/>
    <w:rsid w:val="00F65AF8"/>
    <w:rsid w:val="00F65E3E"/>
    <w:rsid w:val="00F65E9A"/>
    <w:rsid w:val="00F6607B"/>
    <w:rsid w:val="00F660D8"/>
    <w:rsid w:val="00F6612C"/>
    <w:rsid w:val="00F66177"/>
    <w:rsid w:val="00F661B6"/>
    <w:rsid w:val="00F6628E"/>
    <w:rsid w:val="00F662B3"/>
    <w:rsid w:val="00F6632F"/>
    <w:rsid w:val="00F663A5"/>
    <w:rsid w:val="00F663AC"/>
    <w:rsid w:val="00F66434"/>
    <w:rsid w:val="00F664E2"/>
    <w:rsid w:val="00F665AB"/>
    <w:rsid w:val="00F665F1"/>
    <w:rsid w:val="00F666C9"/>
    <w:rsid w:val="00F6672C"/>
    <w:rsid w:val="00F66763"/>
    <w:rsid w:val="00F66781"/>
    <w:rsid w:val="00F66A0E"/>
    <w:rsid w:val="00F66D58"/>
    <w:rsid w:val="00F66E00"/>
    <w:rsid w:val="00F66E6E"/>
    <w:rsid w:val="00F66FCE"/>
    <w:rsid w:val="00F66FD8"/>
    <w:rsid w:val="00F671A8"/>
    <w:rsid w:val="00F6748F"/>
    <w:rsid w:val="00F674E0"/>
    <w:rsid w:val="00F674F2"/>
    <w:rsid w:val="00F67509"/>
    <w:rsid w:val="00F67647"/>
    <w:rsid w:val="00F676C5"/>
    <w:rsid w:val="00F67947"/>
    <w:rsid w:val="00F67A00"/>
    <w:rsid w:val="00F67D3F"/>
    <w:rsid w:val="00F67D7A"/>
    <w:rsid w:val="00F67E8D"/>
    <w:rsid w:val="00F67F28"/>
    <w:rsid w:val="00F70078"/>
    <w:rsid w:val="00F700B7"/>
    <w:rsid w:val="00F701A9"/>
    <w:rsid w:val="00F704BC"/>
    <w:rsid w:val="00F704D0"/>
    <w:rsid w:val="00F70550"/>
    <w:rsid w:val="00F70776"/>
    <w:rsid w:val="00F707D5"/>
    <w:rsid w:val="00F707DD"/>
    <w:rsid w:val="00F707EA"/>
    <w:rsid w:val="00F70809"/>
    <w:rsid w:val="00F7080C"/>
    <w:rsid w:val="00F708BF"/>
    <w:rsid w:val="00F70905"/>
    <w:rsid w:val="00F7090C"/>
    <w:rsid w:val="00F70B16"/>
    <w:rsid w:val="00F70F48"/>
    <w:rsid w:val="00F71006"/>
    <w:rsid w:val="00F711A5"/>
    <w:rsid w:val="00F712B3"/>
    <w:rsid w:val="00F7132D"/>
    <w:rsid w:val="00F71357"/>
    <w:rsid w:val="00F71397"/>
    <w:rsid w:val="00F71662"/>
    <w:rsid w:val="00F717D1"/>
    <w:rsid w:val="00F717D8"/>
    <w:rsid w:val="00F71850"/>
    <w:rsid w:val="00F718C0"/>
    <w:rsid w:val="00F71A03"/>
    <w:rsid w:val="00F71B89"/>
    <w:rsid w:val="00F71C99"/>
    <w:rsid w:val="00F71CC6"/>
    <w:rsid w:val="00F71D07"/>
    <w:rsid w:val="00F71DDA"/>
    <w:rsid w:val="00F71E4E"/>
    <w:rsid w:val="00F71F2B"/>
    <w:rsid w:val="00F71FFB"/>
    <w:rsid w:val="00F7222E"/>
    <w:rsid w:val="00F723BB"/>
    <w:rsid w:val="00F723C6"/>
    <w:rsid w:val="00F7240A"/>
    <w:rsid w:val="00F725F8"/>
    <w:rsid w:val="00F72721"/>
    <w:rsid w:val="00F7289B"/>
    <w:rsid w:val="00F729C2"/>
    <w:rsid w:val="00F72A00"/>
    <w:rsid w:val="00F72A66"/>
    <w:rsid w:val="00F72AD7"/>
    <w:rsid w:val="00F72B73"/>
    <w:rsid w:val="00F72C9F"/>
    <w:rsid w:val="00F72E10"/>
    <w:rsid w:val="00F72F94"/>
    <w:rsid w:val="00F731A3"/>
    <w:rsid w:val="00F7325A"/>
    <w:rsid w:val="00F73476"/>
    <w:rsid w:val="00F735CC"/>
    <w:rsid w:val="00F73648"/>
    <w:rsid w:val="00F736E3"/>
    <w:rsid w:val="00F73720"/>
    <w:rsid w:val="00F73819"/>
    <w:rsid w:val="00F7382D"/>
    <w:rsid w:val="00F73B64"/>
    <w:rsid w:val="00F73D8B"/>
    <w:rsid w:val="00F73D9F"/>
    <w:rsid w:val="00F74069"/>
    <w:rsid w:val="00F7411E"/>
    <w:rsid w:val="00F742A5"/>
    <w:rsid w:val="00F74321"/>
    <w:rsid w:val="00F74325"/>
    <w:rsid w:val="00F743C6"/>
    <w:rsid w:val="00F745FF"/>
    <w:rsid w:val="00F74620"/>
    <w:rsid w:val="00F7466E"/>
    <w:rsid w:val="00F7467F"/>
    <w:rsid w:val="00F746E7"/>
    <w:rsid w:val="00F747A9"/>
    <w:rsid w:val="00F747B4"/>
    <w:rsid w:val="00F74812"/>
    <w:rsid w:val="00F74846"/>
    <w:rsid w:val="00F748CB"/>
    <w:rsid w:val="00F74A9E"/>
    <w:rsid w:val="00F74B69"/>
    <w:rsid w:val="00F74BD4"/>
    <w:rsid w:val="00F74C48"/>
    <w:rsid w:val="00F74DD9"/>
    <w:rsid w:val="00F74DE3"/>
    <w:rsid w:val="00F74E48"/>
    <w:rsid w:val="00F75044"/>
    <w:rsid w:val="00F7505D"/>
    <w:rsid w:val="00F7526D"/>
    <w:rsid w:val="00F7533E"/>
    <w:rsid w:val="00F753DA"/>
    <w:rsid w:val="00F75589"/>
    <w:rsid w:val="00F755C5"/>
    <w:rsid w:val="00F757DA"/>
    <w:rsid w:val="00F75811"/>
    <w:rsid w:val="00F75A10"/>
    <w:rsid w:val="00F75AE8"/>
    <w:rsid w:val="00F75B58"/>
    <w:rsid w:val="00F75C0F"/>
    <w:rsid w:val="00F75C32"/>
    <w:rsid w:val="00F75CC1"/>
    <w:rsid w:val="00F75D04"/>
    <w:rsid w:val="00F75E11"/>
    <w:rsid w:val="00F75E61"/>
    <w:rsid w:val="00F75F26"/>
    <w:rsid w:val="00F76016"/>
    <w:rsid w:val="00F761FC"/>
    <w:rsid w:val="00F7626F"/>
    <w:rsid w:val="00F76413"/>
    <w:rsid w:val="00F7652E"/>
    <w:rsid w:val="00F766F6"/>
    <w:rsid w:val="00F767E8"/>
    <w:rsid w:val="00F76816"/>
    <w:rsid w:val="00F7685C"/>
    <w:rsid w:val="00F76A5C"/>
    <w:rsid w:val="00F76AA6"/>
    <w:rsid w:val="00F76B15"/>
    <w:rsid w:val="00F76B8A"/>
    <w:rsid w:val="00F76D25"/>
    <w:rsid w:val="00F76E75"/>
    <w:rsid w:val="00F772D6"/>
    <w:rsid w:val="00F7739B"/>
    <w:rsid w:val="00F7745F"/>
    <w:rsid w:val="00F77574"/>
    <w:rsid w:val="00F77730"/>
    <w:rsid w:val="00F777E7"/>
    <w:rsid w:val="00F777E8"/>
    <w:rsid w:val="00F777F5"/>
    <w:rsid w:val="00F77822"/>
    <w:rsid w:val="00F77877"/>
    <w:rsid w:val="00F778C1"/>
    <w:rsid w:val="00F778D3"/>
    <w:rsid w:val="00F77B2A"/>
    <w:rsid w:val="00F77C31"/>
    <w:rsid w:val="00F77CAD"/>
    <w:rsid w:val="00F77CC7"/>
    <w:rsid w:val="00F77D68"/>
    <w:rsid w:val="00F77DD5"/>
    <w:rsid w:val="00F77E2A"/>
    <w:rsid w:val="00F77E83"/>
    <w:rsid w:val="00F77F07"/>
    <w:rsid w:val="00F800C4"/>
    <w:rsid w:val="00F8010C"/>
    <w:rsid w:val="00F8016E"/>
    <w:rsid w:val="00F801E9"/>
    <w:rsid w:val="00F8051D"/>
    <w:rsid w:val="00F80528"/>
    <w:rsid w:val="00F807ED"/>
    <w:rsid w:val="00F808DF"/>
    <w:rsid w:val="00F80C4F"/>
    <w:rsid w:val="00F80D3F"/>
    <w:rsid w:val="00F80D99"/>
    <w:rsid w:val="00F80DDB"/>
    <w:rsid w:val="00F80DF8"/>
    <w:rsid w:val="00F81096"/>
    <w:rsid w:val="00F8124F"/>
    <w:rsid w:val="00F812D6"/>
    <w:rsid w:val="00F812D9"/>
    <w:rsid w:val="00F812F9"/>
    <w:rsid w:val="00F81401"/>
    <w:rsid w:val="00F8140C"/>
    <w:rsid w:val="00F8142C"/>
    <w:rsid w:val="00F8143E"/>
    <w:rsid w:val="00F814AA"/>
    <w:rsid w:val="00F815E9"/>
    <w:rsid w:val="00F81704"/>
    <w:rsid w:val="00F81826"/>
    <w:rsid w:val="00F81961"/>
    <w:rsid w:val="00F81B51"/>
    <w:rsid w:val="00F81B64"/>
    <w:rsid w:val="00F81BF2"/>
    <w:rsid w:val="00F81C1E"/>
    <w:rsid w:val="00F81C71"/>
    <w:rsid w:val="00F81DC1"/>
    <w:rsid w:val="00F81EB1"/>
    <w:rsid w:val="00F82013"/>
    <w:rsid w:val="00F8204A"/>
    <w:rsid w:val="00F82143"/>
    <w:rsid w:val="00F82272"/>
    <w:rsid w:val="00F822E6"/>
    <w:rsid w:val="00F8244F"/>
    <w:rsid w:val="00F82529"/>
    <w:rsid w:val="00F82593"/>
    <w:rsid w:val="00F825EC"/>
    <w:rsid w:val="00F825F9"/>
    <w:rsid w:val="00F82871"/>
    <w:rsid w:val="00F8290D"/>
    <w:rsid w:val="00F82942"/>
    <w:rsid w:val="00F8297A"/>
    <w:rsid w:val="00F82AF3"/>
    <w:rsid w:val="00F82C5A"/>
    <w:rsid w:val="00F82D13"/>
    <w:rsid w:val="00F82D9C"/>
    <w:rsid w:val="00F830C0"/>
    <w:rsid w:val="00F83109"/>
    <w:rsid w:val="00F83152"/>
    <w:rsid w:val="00F83235"/>
    <w:rsid w:val="00F83248"/>
    <w:rsid w:val="00F83453"/>
    <w:rsid w:val="00F834B6"/>
    <w:rsid w:val="00F834F5"/>
    <w:rsid w:val="00F835C4"/>
    <w:rsid w:val="00F83621"/>
    <w:rsid w:val="00F8367A"/>
    <w:rsid w:val="00F8369A"/>
    <w:rsid w:val="00F836B4"/>
    <w:rsid w:val="00F8375B"/>
    <w:rsid w:val="00F839EE"/>
    <w:rsid w:val="00F839F5"/>
    <w:rsid w:val="00F83A66"/>
    <w:rsid w:val="00F83B88"/>
    <w:rsid w:val="00F83D71"/>
    <w:rsid w:val="00F83DD0"/>
    <w:rsid w:val="00F83E12"/>
    <w:rsid w:val="00F83E1B"/>
    <w:rsid w:val="00F84041"/>
    <w:rsid w:val="00F84231"/>
    <w:rsid w:val="00F84253"/>
    <w:rsid w:val="00F842A8"/>
    <w:rsid w:val="00F84413"/>
    <w:rsid w:val="00F844C7"/>
    <w:rsid w:val="00F84610"/>
    <w:rsid w:val="00F84721"/>
    <w:rsid w:val="00F84782"/>
    <w:rsid w:val="00F84851"/>
    <w:rsid w:val="00F84872"/>
    <w:rsid w:val="00F848D2"/>
    <w:rsid w:val="00F84994"/>
    <w:rsid w:val="00F84B52"/>
    <w:rsid w:val="00F84BFA"/>
    <w:rsid w:val="00F84DEC"/>
    <w:rsid w:val="00F84E9D"/>
    <w:rsid w:val="00F851E5"/>
    <w:rsid w:val="00F8522D"/>
    <w:rsid w:val="00F852D5"/>
    <w:rsid w:val="00F852D6"/>
    <w:rsid w:val="00F85566"/>
    <w:rsid w:val="00F8569F"/>
    <w:rsid w:val="00F8577C"/>
    <w:rsid w:val="00F859F7"/>
    <w:rsid w:val="00F85B46"/>
    <w:rsid w:val="00F85BC5"/>
    <w:rsid w:val="00F85C43"/>
    <w:rsid w:val="00F85FF9"/>
    <w:rsid w:val="00F860AB"/>
    <w:rsid w:val="00F8622B"/>
    <w:rsid w:val="00F864C4"/>
    <w:rsid w:val="00F8656A"/>
    <w:rsid w:val="00F866B3"/>
    <w:rsid w:val="00F86827"/>
    <w:rsid w:val="00F86863"/>
    <w:rsid w:val="00F86879"/>
    <w:rsid w:val="00F868EF"/>
    <w:rsid w:val="00F869DE"/>
    <w:rsid w:val="00F86A21"/>
    <w:rsid w:val="00F86A3F"/>
    <w:rsid w:val="00F86A52"/>
    <w:rsid w:val="00F86BEF"/>
    <w:rsid w:val="00F86C81"/>
    <w:rsid w:val="00F86DDF"/>
    <w:rsid w:val="00F86DE6"/>
    <w:rsid w:val="00F87081"/>
    <w:rsid w:val="00F872E1"/>
    <w:rsid w:val="00F872F4"/>
    <w:rsid w:val="00F87403"/>
    <w:rsid w:val="00F8750C"/>
    <w:rsid w:val="00F87551"/>
    <w:rsid w:val="00F876A6"/>
    <w:rsid w:val="00F8774F"/>
    <w:rsid w:val="00F8777C"/>
    <w:rsid w:val="00F87973"/>
    <w:rsid w:val="00F8797D"/>
    <w:rsid w:val="00F87A23"/>
    <w:rsid w:val="00F87B05"/>
    <w:rsid w:val="00F87E00"/>
    <w:rsid w:val="00F87ED7"/>
    <w:rsid w:val="00F87F0C"/>
    <w:rsid w:val="00F87F76"/>
    <w:rsid w:val="00F9014E"/>
    <w:rsid w:val="00F90189"/>
    <w:rsid w:val="00F901BB"/>
    <w:rsid w:val="00F902FD"/>
    <w:rsid w:val="00F9039D"/>
    <w:rsid w:val="00F903CF"/>
    <w:rsid w:val="00F90461"/>
    <w:rsid w:val="00F9082A"/>
    <w:rsid w:val="00F90839"/>
    <w:rsid w:val="00F90916"/>
    <w:rsid w:val="00F90A49"/>
    <w:rsid w:val="00F90B09"/>
    <w:rsid w:val="00F90B66"/>
    <w:rsid w:val="00F90C6A"/>
    <w:rsid w:val="00F90F6C"/>
    <w:rsid w:val="00F90FDA"/>
    <w:rsid w:val="00F9104E"/>
    <w:rsid w:val="00F91297"/>
    <w:rsid w:val="00F9133B"/>
    <w:rsid w:val="00F91568"/>
    <w:rsid w:val="00F915C5"/>
    <w:rsid w:val="00F915C6"/>
    <w:rsid w:val="00F916B1"/>
    <w:rsid w:val="00F91912"/>
    <w:rsid w:val="00F9194B"/>
    <w:rsid w:val="00F91A51"/>
    <w:rsid w:val="00F91B44"/>
    <w:rsid w:val="00F91B5B"/>
    <w:rsid w:val="00F91BAA"/>
    <w:rsid w:val="00F91CD6"/>
    <w:rsid w:val="00F91FB0"/>
    <w:rsid w:val="00F92166"/>
    <w:rsid w:val="00F92342"/>
    <w:rsid w:val="00F92407"/>
    <w:rsid w:val="00F92495"/>
    <w:rsid w:val="00F924A8"/>
    <w:rsid w:val="00F9266B"/>
    <w:rsid w:val="00F926B6"/>
    <w:rsid w:val="00F926CE"/>
    <w:rsid w:val="00F92741"/>
    <w:rsid w:val="00F9275B"/>
    <w:rsid w:val="00F928BB"/>
    <w:rsid w:val="00F92971"/>
    <w:rsid w:val="00F92996"/>
    <w:rsid w:val="00F929C5"/>
    <w:rsid w:val="00F929E3"/>
    <w:rsid w:val="00F929EC"/>
    <w:rsid w:val="00F929FC"/>
    <w:rsid w:val="00F92A86"/>
    <w:rsid w:val="00F92B64"/>
    <w:rsid w:val="00F92CCB"/>
    <w:rsid w:val="00F92D68"/>
    <w:rsid w:val="00F92D83"/>
    <w:rsid w:val="00F92E9C"/>
    <w:rsid w:val="00F9302A"/>
    <w:rsid w:val="00F9302C"/>
    <w:rsid w:val="00F93081"/>
    <w:rsid w:val="00F93224"/>
    <w:rsid w:val="00F9328C"/>
    <w:rsid w:val="00F932B8"/>
    <w:rsid w:val="00F933D1"/>
    <w:rsid w:val="00F93587"/>
    <w:rsid w:val="00F935B0"/>
    <w:rsid w:val="00F935B9"/>
    <w:rsid w:val="00F93843"/>
    <w:rsid w:val="00F93863"/>
    <w:rsid w:val="00F938DF"/>
    <w:rsid w:val="00F9390C"/>
    <w:rsid w:val="00F939B4"/>
    <w:rsid w:val="00F93A0E"/>
    <w:rsid w:val="00F93B02"/>
    <w:rsid w:val="00F93BAD"/>
    <w:rsid w:val="00F93D11"/>
    <w:rsid w:val="00F93EBC"/>
    <w:rsid w:val="00F93F2F"/>
    <w:rsid w:val="00F940B7"/>
    <w:rsid w:val="00F94252"/>
    <w:rsid w:val="00F943EF"/>
    <w:rsid w:val="00F94514"/>
    <w:rsid w:val="00F94756"/>
    <w:rsid w:val="00F94774"/>
    <w:rsid w:val="00F948F4"/>
    <w:rsid w:val="00F949A9"/>
    <w:rsid w:val="00F94AC1"/>
    <w:rsid w:val="00F94B95"/>
    <w:rsid w:val="00F94D1F"/>
    <w:rsid w:val="00F95056"/>
    <w:rsid w:val="00F9521E"/>
    <w:rsid w:val="00F95403"/>
    <w:rsid w:val="00F954FE"/>
    <w:rsid w:val="00F9557F"/>
    <w:rsid w:val="00F95755"/>
    <w:rsid w:val="00F9577F"/>
    <w:rsid w:val="00F9581B"/>
    <w:rsid w:val="00F95861"/>
    <w:rsid w:val="00F95921"/>
    <w:rsid w:val="00F95957"/>
    <w:rsid w:val="00F95964"/>
    <w:rsid w:val="00F95981"/>
    <w:rsid w:val="00F95A45"/>
    <w:rsid w:val="00F95AE7"/>
    <w:rsid w:val="00F95C38"/>
    <w:rsid w:val="00F95CC2"/>
    <w:rsid w:val="00F95D2A"/>
    <w:rsid w:val="00F95DEC"/>
    <w:rsid w:val="00F96346"/>
    <w:rsid w:val="00F9637F"/>
    <w:rsid w:val="00F963A7"/>
    <w:rsid w:val="00F9641D"/>
    <w:rsid w:val="00F964B6"/>
    <w:rsid w:val="00F96657"/>
    <w:rsid w:val="00F96746"/>
    <w:rsid w:val="00F967FE"/>
    <w:rsid w:val="00F96815"/>
    <w:rsid w:val="00F9688B"/>
    <w:rsid w:val="00F969EE"/>
    <w:rsid w:val="00F96A62"/>
    <w:rsid w:val="00F96B1F"/>
    <w:rsid w:val="00F96BAD"/>
    <w:rsid w:val="00F96D05"/>
    <w:rsid w:val="00F96EEC"/>
    <w:rsid w:val="00F96EF0"/>
    <w:rsid w:val="00F97001"/>
    <w:rsid w:val="00F9701C"/>
    <w:rsid w:val="00F970C7"/>
    <w:rsid w:val="00F9711F"/>
    <w:rsid w:val="00F97302"/>
    <w:rsid w:val="00F9742C"/>
    <w:rsid w:val="00F97545"/>
    <w:rsid w:val="00F9755A"/>
    <w:rsid w:val="00F9759D"/>
    <w:rsid w:val="00F975F7"/>
    <w:rsid w:val="00F976BC"/>
    <w:rsid w:val="00F97730"/>
    <w:rsid w:val="00F978D5"/>
    <w:rsid w:val="00F97906"/>
    <w:rsid w:val="00F979D3"/>
    <w:rsid w:val="00F97A9B"/>
    <w:rsid w:val="00F97AF1"/>
    <w:rsid w:val="00F97BE7"/>
    <w:rsid w:val="00F97C2E"/>
    <w:rsid w:val="00F97CE5"/>
    <w:rsid w:val="00F97E48"/>
    <w:rsid w:val="00F97EA7"/>
    <w:rsid w:val="00F97EAB"/>
    <w:rsid w:val="00F97FAA"/>
    <w:rsid w:val="00FA00D6"/>
    <w:rsid w:val="00FA00FB"/>
    <w:rsid w:val="00FA0177"/>
    <w:rsid w:val="00FA0180"/>
    <w:rsid w:val="00FA0217"/>
    <w:rsid w:val="00FA026C"/>
    <w:rsid w:val="00FA02B7"/>
    <w:rsid w:val="00FA0307"/>
    <w:rsid w:val="00FA03D6"/>
    <w:rsid w:val="00FA0416"/>
    <w:rsid w:val="00FA0439"/>
    <w:rsid w:val="00FA047D"/>
    <w:rsid w:val="00FA0522"/>
    <w:rsid w:val="00FA057D"/>
    <w:rsid w:val="00FA05A3"/>
    <w:rsid w:val="00FA0711"/>
    <w:rsid w:val="00FA07FE"/>
    <w:rsid w:val="00FA086F"/>
    <w:rsid w:val="00FA0C9E"/>
    <w:rsid w:val="00FA0F76"/>
    <w:rsid w:val="00FA0FAD"/>
    <w:rsid w:val="00FA0FD9"/>
    <w:rsid w:val="00FA10D5"/>
    <w:rsid w:val="00FA11E2"/>
    <w:rsid w:val="00FA1212"/>
    <w:rsid w:val="00FA124E"/>
    <w:rsid w:val="00FA1382"/>
    <w:rsid w:val="00FA13D6"/>
    <w:rsid w:val="00FA13FB"/>
    <w:rsid w:val="00FA1579"/>
    <w:rsid w:val="00FA1613"/>
    <w:rsid w:val="00FA1639"/>
    <w:rsid w:val="00FA17D7"/>
    <w:rsid w:val="00FA1985"/>
    <w:rsid w:val="00FA1A5D"/>
    <w:rsid w:val="00FA1ABC"/>
    <w:rsid w:val="00FA1BFB"/>
    <w:rsid w:val="00FA1D48"/>
    <w:rsid w:val="00FA1D55"/>
    <w:rsid w:val="00FA1E53"/>
    <w:rsid w:val="00FA1FAD"/>
    <w:rsid w:val="00FA200A"/>
    <w:rsid w:val="00FA20C7"/>
    <w:rsid w:val="00FA21DD"/>
    <w:rsid w:val="00FA2243"/>
    <w:rsid w:val="00FA22B2"/>
    <w:rsid w:val="00FA23AC"/>
    <w:rsid w:val="00FA23D6"/>
    <w:rsid w:val="00FA2462"/>
    <w:rsid w:val="00FA25F5"/>
    <w:rsid w:val="00FA265D"/>
    <w:rsid w:val="00FA2678"/>
    <w:rsid w:val="00FA26A0"/>
    <w:rsid w:val="00FA2712"/>
    <w:rsid w:val="00FA271A"/>
    <w:rsid w:val="00FA2764"/>
    <w:rsid w:val="00FA29EE"/>
    <w:rsid w:val="00FA2B13"/>
    <w:rsid w:val="00FA2BD7"/>
    <w:rsid w:val="00FA2C28"/>
    <w:rsid w:val="00FA2D4D"/>
    <w:rsid w:val="00FA2E02"/>
    <w:rsid w:val="00FA2E3E"/>
    <w:rsid w:val="00FA2E87"/>
    <w:rsid w:val="00FA30E9"/>
    <w:rsid w:val="00FA352C"/>
    <w:rsid w:val="00FA3574"/>
    <w:rsid w:val="00FA36DD"/>
    <w:rsid w:val="00FA36EC"/>
    <w:rsid w:val="00FA3774"/>
    <w:rsid w:val="00FA379F"/>
    <w:rsid w:val="00FA37C8"/>
    <w:rsid w:val="00FA3809"/>
    <w:rsid w:val="00FA38D7"/>
    <w:rsid w:val="00FA3977"/>
    <w:rsid w:val="00FA39CF"/>
    <w:rsid w:val="00FA3ACF"/>
    <w:rsid w:val="00FA3AFE"/>
    <w:rsid w:val="00FA3B99"/>
    <w:rsid w:val="00FA3D75"/>
    <w:rsid w:val="00FA3E08"/>
    <w:rsid w:val="00FA3EAE"/>
    <w:rsid w:val="00FA3F58"/>
    <w:rsid w:val="00FA4057"/>
    <w:rsid w:val="00FA4080"/>
    <w:rsid w:val="00FA40F6"/>
    <w:rsid w:val="00FA413F"/>
    <w:rsid w:val="00FA435B"/>
    <w:rsid w:val="00FA43EA"/>
    <w:rsid w:val="00FA4471"/>
    <w:rsid w:val="00FA44DB"/>
    <w:rsid w:val="00FA45E1"/>
    <w:rsid w:val="00FA46A8"/>
    <w:rsid w:val="00FA472D"/>
    <w:rsid w:val="00FA47EF"/>
    <w:rsid w:val="00FA4809"/>
    <w:rsid w:val="00FA4907"/>
    <w:rsid w:val="00FA4917"/>
    <w:rsid w:val="00FA4A45"/>
    <w:rsid w:val="00FA4A5F"/>
    <w:rsid w:val="00FA4D57"/>
    <w:rsid w:val="00FA4F53"/>
    <w:rsid w:val="00FA5119"/>
    <w:rsid w:val="00FA5184"/>
    <w:rsid w:val="00FA51AA"/>
    <w:rsid w:val="00FA5268"/>
    <w:rsid w:val="00FA5387"/>
    <w:rsid w:val="00FA53D0"/>
    <w:rsid w:val="00FA55DB"/>
    <w:rsid w:val="00FA55FA"/>
    <w:rsid w:val="00FA55FC"/>
    <w:rsid w:val="00FA56AF"/>
    <w:rsid w:val="00FA5716"/>
    <w:rsid w:val="00FA5AF2"/>
    <w:rsid w:val="00FA5B6D"/>
    <w:rsid w:val="00FA5BEF"/>
    <w:rsid w:val="00FA5DAF"/>
    <w:rsid w:val="00FA5EBA"/>
    <w:rsid w:val="00FA5F72"/>
    <w:rsid w:val="00FA613F"/>
    <w:rsid w:val="00FA6141"/>
    <w:rsid w:val="00FA6177"/>
    <w:rsid w:val="00FA61B2"/>
    <w:rsid w:val="00FA621C"/>
    <w:rsid w:val="00FA6386"/>
    <w:rsid w:val="00FA6402"/>
    <w:rsid w:val="00FA6481"/>
    <w:rsid w:val="00FA649D"/>
    <w:rsid w:val="00FA64C7"/>
    <w:rsid w:val="00FA6683"/>
    <w:rsid w:val="00FA6720"/>
    <w:rsid w:val="00FA674B"/>
    <w:rsid w:val="00FA697D"/>
    <w:rsid w:val="00FA69B8"/>
    <w:rsid w:val="00FA6C80"/>
    <w:rsid w:val="00FA6E4D"/>
    <w:rsid w:val="00FA6EAF"/>
    <w:rsid w:val="00FA6F00"/>
    <w:rsid w:val="00FA6FC3"/>
    <w:rsid w:val="00FA7088"/>
    <w:rsid w:val="00FA708B"/>
    <w:rsid w:val="00FA74E1"/>
    <w:rsid w:val="00FA751C"/>
    <w:rsid w:val="00FA7520"/>
    <w:rsid w:val="00FA772F"/>
    <w:rsid w:val="00FA7A34"/>
    <w:rsid w:val="00FA7C24"/>
    <w:rsid w:val="00FA7D00"/>
    <w:rsid w:val="00FA7DA9"/>
    <w:rsid w:val="00FA7E1B"/>
    <w:rsid w:val="00FA7F05"/>
    <w:rsid w:val="00FB03A0"/>
    <w:rsid w:val="00FB05E3"/>
    <w:rsid w:val="00FB0617"/>
    <w:rsid w:val="00FB0754"/>
    <w:rsid w:val="00FB075F"/>
    <w:rsid w:val="00FB0887"/>
    <w:rsid w:val="00FB08CB"/>
    <w:rsid w:val="00FB092B"/>
    <w:rsid w:val="00FB0975"/>
    <w:rsid w:val="00FB0AB1"/>
    <w:rsid w:val="00FB0AFA"/>
    <w:rsid w:val="00FB0B46"/>
    <w:rsid w:val="00FB0B4F"/>
    <w:rsid w:val="00FB0C0B"/>
    <w:rsid w:val="00FB0C4F"/>
    <w:rsid w:val="00FB0CBD"/>
    <w:rsid w:val="00FB0D48"/>
    <w:rsid w:val="00FB0DB1"/>
    <w:rsid w:val="00FB0F49"/>
    <w:rsid w:val="00FB109B"/>
    <w:rsid w:val="00FB1235"/>
    <w:rsid w:val="00FB124D"/>
    <w:rsid w:val="00FB1377"/>
    <w:rsid w:val="00FB137B"/>
    <w:rsid w:val="00FB15D3"/>
    <w:rsid w:val="00FB1780"/>
    <w:rsid w:val="00FB17D5"/>
    <w:rsid w:val="00FB1888"/>
    <w:rsid w:val="00FB1929"/>
    <w:rsid w:val="00FB1947"/>
    <w:rsid w:val="00FB19BF"/>
    <w:rsid w:val="00FB19CB"/>
    <w:rsid w:val="00FB1AE7"/>
    <w:rsid w:val="00FB1BF4"/>
    <w:rsid w:val="00FB1EE8"/>
    <w:rsid w:val="00FB202F"/>
    <w:rsid w:val="00FB205E"/>
    <w:rsid w:val="00FB2185"/>
    <w:rsid w:val="00FB23FB"/>
    <w:rsid w:val="00FB23FD"/>
    <w:rsid w:val="00FB2511"/>
    <w:rsid w:val="00FB2555"/>
    <w:rsid w:val="00FB2795"/>
    <w:rsid w:val="00FB27D5"/>
    <w:rsid w:val="00FB2907"/>
    <w:rsid w:val="00FB2AE3"/>
    <w:rsid w:val="00FB2AEC"/>
    <w:rsid w:val="00FB2B4C"/>
    <w:rsid w:val="00FB2D07"/>
    <w:rsid w:val="00FB2D86"/>
    <w:rsid w:val="00FB2EEB"/>
    <w:rsid w:val="00FB2F9B"/>
    <w:rsid w:val="00FB3058"/>
    <w:rsid w:val="00FB30FD"/>
    <w:rsid w:val="00FB316F"/>
    <w:rsid w:val="00FB32A4"/>
    <w:rsid w:val="00FB32AF"/>
    <w:rsid w:val="00FB32E6"/>
    <w:rsid w:val="00FB33C6"/>
    <w:rsid w:val="00FB33D4"/>
    <w:rsid w:val="00FB33EC"/>
    <w:rsid w:val="00FB34BB"/>
    <w:rsid w:val="00FB35C3"/>
    <w:rsid w:val="00FB3611"/>
    <w:rsid w:val="00FB3645"/>
    <w:rsid w:val="00FB3718"/>
    <w:rsid w:val="00FB38E8"/>
    <w:rsid w:val="00FB396E"/>
    <w:rsid w:val="00FB39FF"/>
    <w:rsid w:val="00FB3C54"/>
    <w:rsid w:val="00FB3E5C"/>
    <w:rsid w:val="00FB41A6"/>
    <w:rsid w:val="00FB42CE"/>
    <w:rsid w:val="00FB4383"/>
    <w:rsid w:val="00FB4393"/>
    <w:rsid w:val="00FB44D7"/>
    <w:rsid w:val="00FB44EF"/>
    <w:rsid w:val="00FB4520"/>
    <w:rsid w:val="00FB4605"/>
    <w:rsid w:val="00FB4750"/>
    <w:rsid w:val="00FB4752"/>
    <w:rsid w:val="00FB475F"/>
    <w:rsid w:val="00FB49DA"/>
    <w:rsid w:val="00FB4B6F"/>
    <w:rsid w:val="00FB4B80"/>
    <w:rsid w:val="00FB4EAD"/>
    <w:rsid w:val="00FB504A"/>
    <w:rsid w:val="00FB5057"/>
    <w:rsid w:val="00FB514C"/>
    <w:rsid w:val="00FB51C1"/>
    <w:rsid w:val="00FB53F0"/>
    <w:rsid w:val="00FB548D"/>
    <w:rsid w:val="00FB5573"/>
    <w:rsid w:val="00FB5678"/>
    <w:rsid w:val="00FB567B"/>
    <w:rsid w:val="00FB5777"/>
    <w:rsid w:val="00FB5816"/>
    <w:rsid w:val="00FB594D"/>
    <w:rsid w:val="00FB595C"/>
    <w:rsid w:val="00FB5961"/>
    <w:rsid w:val="00FB5967"/>
    <w:rsid w:val="00FB5A8A"/>
    <w:rsid w:val="00FB5AE9"/>
    <w:rsid w:val="00FB5C03"/>
    <w:rsid w:val="00FB5CE4"/>
    <w:rsid w:val="00FB5D8E"/>
    <w:rsid w:val="00FB5E0D"/>
    <w:rsid w:val="00FB5E11"/>
    <w:rsid w:val="00FB5E26"/>
    <w:rsid w:val="00FB5F07"/>
    <w:rsid w:val="00FB6004"/>
    <w:rsid w:val="00FB6173"/>
    <w:rsid w:val="00FB630B"/>
    <w:rsid w:val="00FB63FE"/>
    <w:rsid w:val="00FB6419"/>
    <w:rsid w:val="00FB643B"/>
    <w:rsid w:val="00FB6530"/>
    <w:rsid w:val="00FB6609"/>
    <w:rsid w:val="00FB66DE"/>
    <w:rsid w:val="00FB672E"/>
    <w:rsid w:val="00FB6827"/>
    <w:rsid w:val="00FB689F"/>
    <w:rsid w:val="00FB6954"/>
    <w:rsid w:val="00FB6A64"/>
    <w:rsid w:val="00FB6AE4"/>
    <w:rsid w:val="00FB6EBE"/>
    <w:rsid w:val="00FB6F1A"/>
    <w:rsid w:val="00FB7070"/>
    <w:rsid w:val="00FB709E"/>
    <w:rsid w:val="00FB718D"/>
    <w:rsid w:val="00FB72F5"/>
    <w:rsid w:val="00FB7360"/>
    <w:rsid w:val="00FB7397"/>
    <w:rsid w:val="00FB7514"/>
    <w:rsid w:val="00FB753C"/>
    <w:rsid w:val="00FB7601"/>
    <w:rsid w:val="00FB76D7"/>
    <w:rsid w:val="00FB775F"/>
    <w:rsid w:val="00FB78B9"/>
    <w:rsid w:val="00FB7988"/>
    <w:rsid w:val="00FB7A3B"/>
    <w:rsid w:val="00FB7B3C"/>
    <w:rsid w:val="00FB7BC9"/>
    <w:rsid w:val="00FB7BE4"/>
    <w:rsid w:val="00FB7C67"/>
    <w:rsid w:val="00FB7E43"/>
    <w:rsid w:val="00FB7EB6"/>
    <w:rsid w:val="00FC004B"/>
    <w:rsid w:val="00FC02C2"/>
    <w:rsid w:val="00FC036E"/>
    <w:rsid w:val="00FC045A"/>
    <w:rsid w:val="00FC07FC"/>
    <w:rsid w:val="00FC091A"/>
    <w:rsid w:val="00FC0999"/>
    <w:rsid w:val="00FC0B4E"/>
    <w:rsid w:val="00FC0D57"/>
    <w:rsid w:val="00FC0D7F"/>
    <w:rsid w:val="00FC0FAA"/>
    <w:rsid w:val="00FC0FC5"/>
    <w:rsid w:val="00FC1126"/>
    <w:rsid w:val="00FC1671"/>
    <w:rsid w:val="00FC16F2"/>
    <w:rsid w:val="00FC172F"/>
    <w:rsid w:val="00FC176D"/>
    <w:rsid w:val="00FC179E"/>
    <w:rsid w:val="00FC17A5"/>
    <w:rsid w:val="00FC198D"/>
    <w:rsid w:val="00FC1A17"/>
    <w:rsid w:val="00FC1A2F"/>
    <w:rsid w:val="00FC1B00"/>
    <w:rsid w:val="00FC1B68"/>
    <w:rsid w:val="00FC2034"/>
    <w:rsid w:val="00FC2076"/>
    <w:rsid w:val="00FC22B1"/>
    <w:rsid w:val="00FC23C5"/>
    <w:rsid w:val="00FC2650"/>
    <w:rsid w:val="00FC271A"/>
    <w:rsid w:val="00FC27AB"/>
    <w:rsid w:val="00FC2A47"/>
    <w:rsid w:val="00FC2D72"/>
    <w:rsid w:val="00FC2D97"/>
    <w:rsid w:val="00FC300B"/>
    <w:rsid w:val="00FC31C7"/>
    <w:rsid w:val="00FC3275"/>
    <w:rsid w:val="00FC3355"/>
    <w:rsid w:val="00FC3403"/>
    <w:rsid w:val="00FC3448"/>
    <w:rsid w:val="00FC350C"/>
    <w:rsid w:val="00FC3584"/>
    <w:rsid w:val="00FC36B4"/>
    <w:rsid w:val="00FC36DA"/>
    <w:rsid w:val="00FC36EF"/>
    <w:rsid w:val="00FC3952"/>
    <w:rsid w:val="00FC39ED"/>
    <w:rsid w:val="00FC3BB5"/>
    <w:rsid w:val="00FC3C36"/>
    <w:rsid w:val="00FC3DA7"/>
    <w:rsid w:val="00FC3E28"/>
    <w:rsid w:val="00FC3E84"/>
    <w:rsid w:val="00FC3F05"/>
    <w:rsid w:val="00FC3F1C"/>
    <w:rsid w:val="00FC4014"/>
    <w:rsid w:val="00FC403D"/>
    <w:rsid w:val="00FC4093"/>
    <w:rsid w:val="00FC41B6"/>
    <w:rsid w:val="00FC423A"/>
    <w:rsid w:val="00FC43C6"/>
    <w:rsid w:val="00FC4421"/>
    <w:rsid w:val="00FC442B"/>
    <w:rsid w:val="00FC4457"/>
    <w:rsid w:val="00FC44AB"/>
    <w:rsid w:val="00FC45A8"/>
    <w:rsid w:val="00FC45E7"/>
    <w:rsid w:val="00FC46D1"/>
    <w:rsid w:val="00FC4906"/>
    <w:rsid w:val="00FC492C"/>
    <w:rsid w:val="00FC49BB"/>
    <w:rsid w:val="00FC4A74"/>
    <w:rsid w:val="00FC4ADF"/>
    <w:rsid w:val="00FC4AEC"/>
    <w:rsid w:val="00FC4B76"/>
    <w:rsid w:val="00FC4B9E"/>
    <w:rsid w:val="00FC4F85"/>
    <w:rsid w:val="00FC4F9C"/>
    <w:rsid w:val="00FC5122"/>
    <w:rsid w:val="00FC5273"/>
    <w:rsid w:val="00FC527C"/>
    <w:rsid w:val="00FC52AD"/>
    <w:rsid w:val="00FC5331"/>
    <w:rsid w:val="00FC53C9"/>
    <w:rsid w:val="00FC54C2"/>
    <w:rsid w:val="00FC571F"/>
    <w:rsid w:val="00FC58B7"/>
    <w:rsid w:val="00FC5929"/>
    <w:rsid w:val="00FC5978"/>
    <w:rsid w:val="00FC59B3"/>
    <w:rsid w:val="00FC5B64"/>
    <w:rsid w:val="00FC5B8E"/>
    <w:rsid w:val="00FC5BB8"/>
    <w:rsid w:val="00FC5D95"/>
    <w:rsid w:val="00FC5E69"/>
    <w:rsid w:val="00FC619A"/>
    <w:rsid w:val="00FC64D2"/>
    <w:rsid w:val="00FC6A69"/>
    <w:rsid w:val="00FC6BA9"/>
    <w:rsid w:val="00FC6BEC"/>
    <w:rsid w:val="00FC6C86"/>
    <w:rsid w:val="00FC6CA4"/>
    <w:rsid w:val="00FC6D2F"/>
    <w:rsid w:val="00FC6D91"/>
    <w:rsid w:val="00FC6FDA"/>
    <w:rsid w:val="00FC7127"/>
    <w:rsid w:val="00FC7138"/>
    <w:rsid w:val="00FC718F"/>
    <w:rsid w:val="00FC7312"/>
    <w:rsid w:val="00FC73F0"/>
    <w:rsid w:val="00FC7416"/>
    <w:rsid w:val="00FC744C"/>
    <w:rsid w:val="00FC74BC"/>
    <w:rsid w:val="00FC75AB"/>
    <w:rsid w:val="00FC7644"/>
    <w:rsid w:val="00FC76AD"/>
    <w:rsid w:val="00FC7931"/>
    <w:rsid w:val="00FC7B0E"/>
    <w:rsid w:val="00FC7C77"/>
    <w:rsid w:val="00FC7CA8"/>
    <w:rsid w:val="00FC7E0A"/>
    <w:rsid w:val="00FD00DC"/>
    <w:rsid w:val="00FD0123"/>
    <w:rsid w:val="00FD017F"/>
    <w:rsid w:val="00FD0275"/>
    <w:rsid w:val="00FD04F8"/>
    <w:rsid w:val="00FD04FA"/>
    <w:rsid w:val="00FD0750"/>
    <w:rsid w:val="00FD0770"/>
    <w:rsid w:val="00FD0791"/>
    <w:rsid w:val="00FD07F1"/>
    <w:rsid w:val="00FD0828"/>
    <w:rsid w:val="00FD0A28"/>
    <w:rsid w:val="00FD0AE0"/>
    <w:rsid w:val="00FD0B55"/>
    <w:rsid w:val="00FD0B78"/>
    <w:rsid w:val="00FD0C9C"/>
    <w:rsid w:val="00FD0CDA"/>
    <w:rsid w:val="00FD0D7F"/>
    <w:rsid w:val="00FD0E4F"/>
    <w:rsid w:val="00FD0E5E"/>
    <w:rsid w:val="00FD0FA4"/>
    <w:rsid w:val="00FD0FDD"/>
    <w:rsid w:val="00FD1139"/>
    <w:rsid w:val="00FD11E0"/>
    <w:rsid w:val="00FD12DE"/>
    <w:rsid w:val="00FD12F7"/>
    <w:rsid w:val="00FD13A7"/>
    <w:rsid w:val="00FD143D"/>
    <w:rsid w:val="00FD14AC"/>
    <w:rsid w:val="00FD14BA"/>
    <w:rsid w:val="00FD14C0"/>
    <w:rsid w:val="00FD1634"/>
    <w:rsid w:val="00FD1698"/>
    <w:rsid w:val="00FD17DD"/>
    <w:rsid w:val="00FD17E2"/>
    <w:rsid w:val="00FD18B7"/>
    <w:rsid w:val="00FD1957"/>
    <w:rsid w:val="00FD1A64"/>
    <w:rsid w:val="00FD1C05"/>
    <w:rsid w:val="00FD1C79"/>
    <w:rsid w:val="00FD1CC4"/>
    <w:rsid w:val="00FD1DD7"/>
    <w:rsid w:val="00FD1EE7"/>
    <w:rsid w:val="00FD1FA8"/>
    <w:rsid w:val="00FD1FAA"/>
    <w:rsid w:val="00FD2336"/>
    <w:rsid w:val="00FD2446"/>
    <w:rsid w:val="00FD2469"/>
    <w:rsid w:val="00FD248F"/>
    <w:rsid w:val="00FD24CD"/>
    <w:rsid w:val="00FD2863"/>
    <w:rsid w:val="00FD29C2"/>
    <w:rsid w:val="00FD2ADE"/>
    <w:rsid w:val="00FD2B8E"/>
    <w:rsid w:val="00FD2BAD"/>
    <w:rsid w:val="00FD2C51"/>
    <w:rsid w:val="00FD2C6E"/>
    <w:rsid w:val="00FD2D32"/>
    <w:rsid w:val="00FD2DBD"/>
    <w:rsid w:val="00FD2E1B"/>
    <w:rsid w:val="00FD2E4B"/>
    <w:rsid w:val="00FD2EA6"/>
    <w:rsid w:val="00FD3001"/>
    <w:rsid w:val="00FD305E"/>
    <w:rsid w:val="00FD30D3"/>
    <w:rsid w:val="00FD3106"/>
    <w:rsid w:val="00FD31E6"/>
    <w:rsid w:val="00FD31F7"/>
    <w:rsid w:val="00FD351E"/>
    <w:rsid w:val="00FD3714"/>
    <w:rsid w:val="00FD377A"/>
    <w:rsid w:val="00FD37AF"/>
    <w:rsid w:val="00FD38D6"/>
    <w:rsid w:val="00FD3A39"/>
    <w:rsid w:val="00FD3AF3"/>
    <w:rsid w:val="00FD3B40"/>
    <w:rsid w:val="00FD3B76"/>
    <w:rsid w:val="00FD3CF7"/>
    <w:rsid w:val="00FD3E50"/>
    <w:rsid w:val="00FD3F04"/>
    <w:rsid w:val="00FD3F6A"/>
    <w:rsid w:val="00FD3FA8"/>
    <w:rsid w:val="00FD40D2"/>
    <w:rsid w:val="00FD44D5"/>
    <w:rsid w:val="00FD450C"/>
    <w:rsid w:val="00FD48C3"/>
    <w:rsid w:val="00FD4957"/>
    <w:rsid w:val="00FD497D"/>
    <w:rsid w:val="00FD49DA"/>
    <w:rsid w:val="00FD4A45"/>
    <w:rsid w:val="00FD4C47"/>
    <w:rsid w:val="00FD4CA7"/>
    <w:rsid w:val="00FD4D36"/>
    <w:rsid w:val="00FD4DEC"/>
    <w:rsid w:val="00FD4E7D"/>
    <w:rsid w:val="00FD4E82"/>
    <w:rsid w:val="00FD4F44"/>
    <w:rsid w:val="00FD4FA4"/>
    <w:rsid w:val="00FD5431"/>
    <w:rsid w:val="00FD55D2"/>
    <w:rsid w:val="00FD55D6"/>
    <w:rsid w:val="00FD564B"/>
    <w:rsid w:val="00FD568E"/>
    <w:rsid w:val="00FD569B"/>
    <w:rsid w:val="00FD56DD"/>
    <w:rsid w:val="00FD56FE"/>
    <w:rsid w:val="00FD57F5"/>
    <w:rsid w:val="00FD5834"/>
    <w:rsid w:val="00FD58DF"/>
    <w:rsid w:val="00FD596C"/>
    <w:rsid w:val="00FD5A9F"/>
    <w:rsid w:val="00FD5B2C"/>
    <w:rsid w:val="00FD5B54"/>
    <w:rsid w:val="00FD5BC0"/>
    <w:rsid w:val="00FD5CB9"/>
    <w:rsid w:val="00FD5DF5"/>
    <w:rsid w:val="00FD5E47"/>
    <w:rsid w:val="00FD5FC3"/>
    <w:rsid w:val="00FD616B"/>
    <w:rsid w:val="00FD61DC"/>
    <w:rsid w:val="00FD61E9"/>
    <w:rsid w:val="00FD628F"/>
    <w:rsid w:val="00FD6374"/>
    <w:rsid w:val="00FD63BD"/>
    <w:rsid w:val="00FD63EF"/>
    <w:rsid w:val="00FD63F3"/>
    <w:rsid w:val="00FD644E"/>
    <w:rsid w:val="00FD6613"/>
    <w:rsid w:val="00FD66B5"/>
    <w:rsid w:val="00FD6765"/>
    <w:rsid w:val="00FD6901"/>
    <w:rsid w:val="00FD6981"/>
    <w:rsid w:val="00FD69D0"/>
    <w:rsid w:val="00FD6AA4"/>
    <w:rsid w:val="00FD6B03"/>
    <w:rsid w:val="00FD6C6C"/>
    <w:rsid w:val="00FD6D7C"/>
    <w:rsid w:val="00FD6E12"/>
    <w:rsid w:val="00FD6E54"/>
    <w:rsid w:val="00FD6E85"/>
    <w:rsid w:val="00FD6F5D"/>
    <w:rsid w:val="00FD6FAD"/>
    <w:rsid w:val="00FD7074"/>
    <w:rsid w:val="00FD7078"/>
    <w:rsid w:val="00FD71C1"/>
    <w:rsid w:val="00FD7343"/>
    <w:rsid w:val="00FD747D"/>
    <w:rsid w:val="00FD754A"/>
    <w:rsid w:val="00FD7613"/>
    <w:rsid w:val="00FD779C"/>
    <w:rsid w:val="00FD7A22"/>
    <w:rsid w:val="00FD7ABB"/>
    <w:rsid w:val="00FD7CD7"/>
    <w:rsid w:val="00FD7E59"/>
    <w:rsid w:val="00FD7F09"/>
    <w:rsid w:val="00FE00BE"/>
    <w:rsid w:val="00FE00FE"/>
    <w:rsid w:val="00FE0184"/>
    <w:rsid w:val="00FE019A"/>
    <w:rsid w:val="00FE037D"/>
    <w:rsid w:val="00FE03C7"/>
    <w:rsid w:val="00FE0458"/>
    <w:rsid w:val="00FE0559"/>
    <w:rsid w:val="00FE0697"/>
    <w:rsid w:val="00FE0735"/>
    <w:rsid w:val="00FE07A8"/>
    <w:rsid w:val="00FE0823"/>
    <w:rsid w:val="00FE088B"/>
    <w:rsid w:val="00FE09DE"/>
    <w:rsid w:val="00FE0A16"/>
    <w:rsid w:val="00FE0A6E"/>
    <w:rsid w:val="00FE0B6F"/>
    <w:rsid w:val="00FE0DA0"/>
    <w:rsid w:val="00FE0DE8"/>
    <w:rsid w:val="00FE0F4E"/>
    <w:rsid w:val="00FE0F87"/>
    <w:rsid w:val="00FE1099"/>
    <w:rsid w:val="00FE123A"/>
    <w:rsid w:val="00FE1273"/>
    <w:rsid w:val="00FE12A7"/>
    <w:rsid w:val="00FE13EF"/>
    <w:rsid w:val="00FE140C"/>
    <w:rsid w:val="00FE142F"/>
    <w:rsid w:val="00FE19E3"/>
    <w:rsid w:val="00FE1C3D"/>
    <w:rsid w:val="00FE1C58"/>
    <w:rsid w:val="00FE1D78"/>
    <w:rsid w:val="00FE1F74"/>
    <w:rsid w:val="00FE1F95"/>
    <w:rsid w:val="00FE2088"/>
    <w:rsid w:val="00FE2093"/>
    <w:rsid w:val="00FE20F5"/>
    <w:rsid w:val="00FE2124"/>
    <w:rsid w:val="00FE2154"/>
    <w:rsid w:val="00FE22C0"/>
    <w:rsid w:val="00FE2397"/>
    <w:rsid w:val="00FE23CB"/>
    <w:rsid w:val="00FE243D"/>
    <w:rsid w:val="00FE2534"/>
    <w:rsid w:val="00FE279D"/>
    <w:rsid w:val="00FE28B2"/>
    <w:rsid w:val="00FE28D7"/>
    <w:rsid w:val="00FE2A37"/>
    <w:rsid w:val="00FE2A69"/>
    <w:rsid w:val="00FE2A93"/>
    <w:rsid w:val="00FE2AF4"/>
    <w:rsid w:val="00FE2BB0"/>
    <w:rsid w:val="00FE2CFB"/>
    <w:rsid w:val="00FE2D33"/>
    <w:rsid w:val="00FE2E40"/>
    <w:rsid w:val="00FE2EB9"/>
    <w:rsid w:val="00FE2F3F"/>
    <w:rsid w:val="00FE30FB"/>
    <w:rsid w:val="00FE324C"/>
    <w:rsid w:val="00FE33AB"/>
    <w:rsid w:val="00FE33AE"/>
    <w:rsid w:val="00FE367F"/>
    <w:rsid w:val="00FE37CD"/>
    <w:rsid w:val="00FE3866"/>
    <w:rsid w:val="00FE3915"/>
    <w:rsid w:val="00FE39C6"/>
    <w:rsid w:val="00FE3B05"/>
    <w:rsid w:val="00FE3D5D"/>
    <w:rsid w:val="00FE3D8A"/>
    <w:rsid w:val="00FE3DC9"/>
    <w:rsid w:val="00FE3E1E"/>
    <w:rsid w:val="00FE3EB9"/>
    <w:rsid w:val="00FE3EC8"/>
    <w:rsid w:val="00FE3F73"/>
    <w:rsid w:val="00FE3FB8"/>
    <w:rsid w:val="00FE40F8"/>
    <w:rsid w:val="00FE415D"/>
    <w:rsid w:val="00FE438B"/>
    <w:rsid w:val="00FE43CA"/>
    <w:rsid w:val="00FE43EF"/>
    <w:rsid w:val="00FE4431"/>
    <w:rsid w:val="00FE4446"/>
    <w:rsid w:val="00FE4543"/>
    <w:rsid w:val="00FE47A6"/>
    <w:rsid w:val="00FE48C7"/>
    <w:rsid w:val="00FE4931"/>
    <w:rsid w:val="00FE49B5"/>
    <w:rsid w:val="00FE49B9"/>
    <w:rsid w:val="00FE49BA"/>
    <w:rsid w:val="00FE49FE"/>
    <w:rsid w:val="00FE4A65"/>
    <w:rsid w:val="00FE4B39"/>
    <w:rsid w:val="00FE4DA0"/>
    <w:rsid w:val="00FE4DEB"/>
    <w:rsid w:val="00FE4FCF"/>
    <w:rsid w:val="00FE50D8"/>
    <w:rsid w:val="00FE5135"/>
    <w:rsid w:val="00FE51A8"/>
    <w:rsid w:val="00FE524E"/>
    <w:rsid w:val="00FE530A"/>
    <w:rsid w:val="00FE532F"/>
    <w:rsid w:val="00FE53BD"/>
    <w:rsid w:val="00FE53CC"/>
    <w:rsid w:val="00FE5400"/>
    <w:rsid w:val="00FE5789"/>
    <w:rsid w:val="00FE57A5"/>
    <w:rsid w:val="00FE5A75"/>
    <w:rsid w:val="00FE5BA7"/>
    <w:rsid w:val="00FE5BB3"/>
    <w:rsid w:val="00FE5D39"/>
    <w:rsid w:val="00FE5D72"/>
    <w:rsid w:val="00FE5EA4"/>
    <w:rsid w:val="00FE5EA6"/>
    <w:rsid w:val="00FE5F68"/>
    <w:rsid w:val="00FE5FEA"/>
    <w:rsid w:val="00FE60EE"/>
    <w:rsid w:val="00FE620C"/>
    <w:rsid w:val="00FE63B8"/>
    <w:rsid w:val="00FE6450"/>
    <w:rsid w:val="00FE6652"/>
    <w:rsid w:val="00FE667A"/>
    <w:rsid w:val="00FE6788"/>
    <w:rsid w:val="00FE6A23"/>
    <w:rsid w:val="00FE6A87"/>
    <w:rsid w:val="00FE6B2A"/>
    <w:rsid w:val="00FE6CEF"/>
    <w:rsid w:val="00FE6DF2"/>
    <w:rsid w:val="00FE6E08"/>
    <w:rsid w:val="00FE6EB4"/>
    <w:rsid w:val="00FE711F"/>
    <w:rsid w:val="00FE715F"/>
    <w:rsid w:val="00FE7451"/>
    <w:rsid w:val="00FE773E"/>
    <w:rsid w:val="00FE776D"/>
    <w:rsid w:val="00FE78DA"/>
    <w:rsid w:val="00FE79E8"/>
    <w:rsid w:val="00FE7A39"/>
    <w:rsid w:val="00FE7B92"/>
    <w:rsid w:val="00FE7C25"/>
    <w:rsid w:val="00FE7EB0"/>
    <w:rsid w:val="00FE7FE0"/>
    <w:rsid w:val="00FF01BB"/>
    <w:rsid w:val="00FF01EE"/>
    <w:rsid w:val="00FF026E"/>
    <w:rsid w:val="00FF03AC"/>
    <w:rsid w:val="00FF0463"/>
    <w:rsid w:val="00FF09EF"/>
    <w:rsid w:val="00FF0B34"/>
    <w:rsid w:val="00FF0DF9"/>
    <w:rsid w:val="00FF0ED0"/>
    <w:rsid w:val="00FF0FB8"/>
    <w:rsid w:val="00FF100A"/>
    <w:rsid w:val="00FF1098"/>
    <w:rsid w:val="00FF1144"/>
    <w:rsid w:val="00FF12E6"/>
    <w:rsid w:val="00FF13D7"/>
    <w:rsid w:val="00FF142D"/>
    <w:rsid w:val="00FF1489"/>
    <w:rsid w:val="00FF1528"/>
    <w:rsid w:val="00FF15B4"/>
    <w:rsid w:val="00FF17C4"/>
    <w:rsid w:val="00FF1BD9"/>
    <w:rsid w:val="00FF1C03"/>
    <w:rsid w:val="00FF1C26"/>
    <w:rsid w:val="00FF1D26"/>
    <w:rsid w:val="00FF1F06"/>
    <w:rsid w:val="00FF1F59"/>
    <w:rsid w:val="00FF1F85"/>
    <w:rsid w:val="00FF2093"/>
    <w:rsid w:val="00FF211F"/>
    <w:rsid w:val="00FF225C"/>
    <w:rsid w:val="00FF2378"/>
    <w:rsid w:val="00FF23B3"/>
    <w:rsid w:val="00FF2566"/>
    <w:rsid w:val="00FF25E7"/>
    <w:rsid w:val="00FF2791"/>
    <w:rsid w:val="00FF27C8"/>
    <w:rsid w:val="00FF29DC"/>
    <w:rsid w:val="00FF29F3"/>
    <w:rsid w:val="00FF2A95"/>
    <w:rsid w:val="00FF2AE8"/>
    <w:rsid w:val="00FF2B0A"/>
    <w:rsid w:val="00FF2E42"/>
    <w:rsid w:val="00FF2EED"/>
    <w:rsid w:val="00FF2F24"/>
    <w:rsid w:val="00FF2F46"/>
    <w:rsid w:val="00FF303A"/>
    <w:rsid w:val="00FF3043"/>
    <w:rsid w:val="00FF30D4"/>
    <w:rsid w:val="00FF3149"/>
    <w:rsid w:val="00FF3163"/>
    <w:rsid w:val="00FF31B9"/>
    <w:rsid w:val="00FF31BE"/>
    <w:rsid w:val="00FF3336"/>
    <w:rsid w:val="00FF3369"/>
    <w:rsid w:val="00FF3376"/>
    <w:rsid w:val="00FF3408"/>
    <w:rsid w:val="00FF343C"/>
    <w:rsid w:val="00FF357E"/>
    <w:rsid w:val="00FF357F"/>
    <w:rsid w:val="00FF35B8"/>
    <w:rsid w:val="00FF35FA"/>
    <w:rsid w:val="00FF3688"/>
    <w:rsid w:val="00FF37DB"/>
    <w:rsid w:val="00FF3933"/>
    <w:rsid w:val="00FF3BC8"/>
    <w:rsid w:val="00FF3D1D"/>
    <w:rsid w:val="00FF3DC1"/>
    <w:rsid w:val="00FF3E94"/>
    <w:rsid w:val="00FF40C1"/>
    <w:rsid w:val="00FF41C2"/>
    <w:rsid w:val="00FF4293"/>
    <w:rsid w:val="00FF43EE"/>
    <w:rsid w:val="00FF43FE"/>
    <w:rsid w:val="00FF4754"/>
    <w:rsid w:val="00FF47B4"/>
    <w:rsid w:val="00FF47F7"/>
    <w:rsid w:val="00FF48BC"/>
    <w:rsid w:val="00FF4A67"/>
    <w:rsid w:val="00FF4A8A"/>
    <w:rsid w:val="00FF4B81"/>
    <w:rsid w:val="00FF4BA5"/>
    <w:rsid w:val="00FF4C11"/>
    <w:rsid w:val="00FF4CB0"/>
    <w:rsid w:val="00FF4F5B"/>
    <w:rsid w:val="00FF4FBE"/>
    <w:rsid w:val="00FF5087"/>
    <w:rsid w:val="00FF5245"/>
    <w:rsid w:val="00FF528B"/>
    <w:rsid w:val="00FF544D"/>
    <w:rsid w:val="00FF5820"/>
    <w:rsid w:val="00FF5832"/>
    <w:rsid w:val="00FF5859"/>
    <w:rsid w:val="00FF59AE"/>
    <w:rsid w:val="00FF5BD2"/>
    <w:rsid w:val="00FF5D99"/>
    <w:rsid w:val="00FF5E79"/>
    <w:rsid w:val="00FF61BD"/>
    <w:rsid w:val="00FF61D7"/>
    <w:rsid w:val="00FF623A"/>
    <w:rsid w:val="00FF65DD"/>
    <w:rsid w:val="00FF6600"/>
    <w:rsid w:val="00FF6608"/>
    <w:rsid w:val="00FF679D"/>
    <w:rsid w:val="00FF67FB"/>
    <w:rsid w:val="00FF6955"/>
    <w:rsid w:val="00FF6993"/>
    <w:rsid w:val="00FF6ABF"/>
    <w:rsid w:val="00FF6BDC"/>
    <w:rsid w:val="00FF6E99"/>
    <w:rsid w:val="00FF7088"/>
    <w:rsid w:val="00FF7436"/>
    <w:rsid w:val="00FF74CC"/>
    <w:rsid w:val="00FF7690"/>
    <w:rsid w:val="00FF77A3"/>
    <w:rsid w:val="00FF7AEC"/>
    <w:rsid w:val="00FF7BAE"/>
    <w:rsid w:val="00FF7CC7"/>
    <w:rsid w:val="00FF7DCB"/>
    <w:rsid w:val="00FF7E50"/>
    <w:rsid w:val="00FF7E52"/>
    <w:rsid w:val="012E99EE"/>
    <w:rsid w:val="0130C7B2"/>
    <w:rsid w:val="015F36FB"/>
    <w:rsid w:val="0161FBBB"/>
    <w:rsid w:val="0179CEDF"/>
    <w:rsid w:val="018738AB"/>
    <w:rsid w:val="0197078A"/>
    <w:rsid w:val="01B335A8"/>
    <w:rsid w:val="01E87C65"/>
    <w:rsid w:val="02296FC0"/>
    <w:rsid w:val="02621451"/>
    <w:rsid w:val="0267ACFD"/>
    <w:rsid w:val="029B88FA"/>
    <w:rsid w:val="02D6A86F"/>
    <w:rsid w:val="02E319BD"/>
    <w:rsid w:val="0359DE4A"/>
    <w:rsid w:val="0360E7D3"/>
    <w:rsid w:val="037CBA8A"/>
    <w:rsid w:val="03B96B63"/>
    <w:rsid w:val="03BD9315"/>
    <w:rsid w:val="03DF91CB"/>
    <w:rsid w:val="04072659"/>
    <w:rsid w:val="04144350"/>
    <w:rsid w:val="041FF009"/>
    <w:rsid w:val="04E7E1BF"/>
    <w:rsid w:val="0562DBCE"/>
    <w:rsid w:val="056DDE7D"/>
    <w:rsid w:val="057C69AB"/>
    <w:rsid w:val="057F3C10"/>
    <w:rsid w:val="0580CB4A"/>
    <w:rsid w:val="05887806"/>
    <w:rsid w:val="05C41C8F"/>
    <w:rsid w:val="05E20DFA"/>
    <w:rsid w:val="06895CAD"/>
    <w:rsid w:val="06C10838"/>
    <w:rsid w:val="06D76C25"/>
    <w:rsid w:val="071E7896"/>
    <w:rsid w:val="075B1247"/>
    <w:rsid w:val="0813927F"/>
    <w:rsid w:val="0814DC32"/>
    <w:rsid w:val="081EB237"/>
    <w:rsid w:val="08475BE1"/>
    <w:rsid w:val="08729ACA"/>
    <w:rsid w:val="087EF735"/>
    <w:rsid w:val="08950C58"/>
    <w:rsid w:val="089E84C6"/>
    <w:rsid w:val="08A54F2E"/>
    <w:rsid w:val="0910BC16"/>
    <w:rsid w:val="0916E4AC"/>
    <w:rsid w:val="09300C38"/>
    <w:rsid w:val="094F2600"/>
    <w:rsid w:val="097EFC75"/>
    <w:rsid w:val="09BB41C3"/>
    <w:rsid w:val="09ED1017"/>
    <w:rsid w:val="0A1F20EB"/>
    <w:rsid w:val="0A3E1A07"/>
    <w:rsid w:val="0A564508"/>
    <w:rsid w:val="0A60B5E8"/>
    <w:rsid w:val="0A764FF6"/>
    <w:rsid w:val="0A98C97B"/>
    <w:rsid w:val="0A9C4B1A"/>
    <w:rsid w:val="0AD85569"/>
    <w:rsid w:val="0AD9FE8C"/>
    <w:rsid w:val="0AEEB12F"/>
    <w:rsid w:val="0AFA25C4"/>
    <w:rsid w:val="0AFA573F"/>
    <w:rsid w:val="0B2932FE"/>
    <w:rsid w:val="0B3E82FC"/>
    <w:rsid w:val="0B57C0D5"/>
    <w:rsid w:val="0B6D1CA8"/>
    <w:rsid w:val="0B82D3ED"/>
    <w:rsid w:val="0B851B81"/>
    <w:rsid w:val="0BB7FBFA"/>
    <w:rsid w:val="0BC308C0"/>
    <w:rsid w:val="0BCA2266"/>
    <w:rsid w:val="0BCB7D4D"/>
    <w:rsid w:val="0C14749D"/>
    <w:rsid w:val="0C2D49C2"/>
    <w:rsid w:val="0C5192DB"/>
    <w:rsid w:val="0C8610C8"/>
    <w:rsid w:val="0C8767BB"/>
    <w:rsid w:val="0CBB15CE"/>
    <w:rsid w:val="0CDE47BE"/>
    <w:rsid w:val="0D033047"/>
    <w:rsid w:val="0DA2A6A4"/>
    <w:rsid w:val="0DB3BF7B"/>
    <w:rsid w:val="0E599CF8"/>
    <w:rsid w:val="0E86CEA4"/>
    <w:rsid w:val="0E86DF4A"/>
    <w:rsid w:val="0ECF0937"/>
    <w:rsid w:val="0F288913"/>
    <w:rsid w:val="0F3B76BA"/>
    <w:rsid w:val="0FC21B38"/>
    <w:rsid w:val="0FD136B1"/>
    <w:rsid w:val="0FEE0D70"/>
    <w:rsid w:val="1047FC80"/>
    <w:rsid w:val="106C0D74"/>
    <w:rsid w:val="10721A04"/>
    <w:rsid w:val="108F9994"/>
    <w:rsid w:val="10F5763C"/>
    <w:rsid w:val="11799C0A"/>
    <w:rsid w:val="11B5F190"/>
    <w:rsid w:val="11BFA892"/>
    <w:rsid w:val="1200AA9A"/>
    <w:rsid w:val="121522AB"/>
    <w:rsid w:val="1222AB03"/>
    <w:rsid w:val="12349C99"/>
    <w:rsid w:val="124FBE2A"/>
    <w:rsid w:val="1258177E"/>
    <w:rsid w:val="127B4462"/>
    <w:rsid w:val="1293875F"/>
    <w:rsid w:val="12DC7CBE"/>
    <w:rsid w:val="12E85D49"/>
    <w:rsid w:val="12F7DAEC"/>
    <w:rsid w:val="132D047D"/>
    <w:rsid w:val="13410AA3"/>
    <w:rsid w:val="136065FB"/>
    <w:rsid w:val="14D7BCEC"/>
    <w:rsid w:val="14F44DAB"/>
    <w:rsid w:val="1582B48D"/>
    <w:rsid w:val="15B452BE"/>
    <w:rsid w:val="15B910AB"/>
    <w:rsid w:val="15CCA1A8"/>
    <w:rsid w:val="15ECFC9F"/>
    <w:rsid w:val="1604AFB9"/>
    <w:rsid w:val="161271D8"/>
    <w:rsid w:val="1643D4D9"/>
    <w:rsid w:val="165A4918"/>
    <w:rsid w:val="166888FA"/>
    <w:rsid w:val="1715AD57"/>
    <w:rsid w:val="1768FBD3"/>
    <w:rsid w:val="17D132B9"/>
    <w:rsid w:val="17E4DB71"/>
    <w:rsid w:val="180FF872"/>
    <w:rsid w:val="18139222"/>
    <w:rsid w:val="1827328D"/>
    <w:rsid w:val="183A5DAB"/>
    <w:rsid w:val="189B14E1"/>
    <w:rsid w:val="189B99B5"/>
    <w:rsid w:val="189BFBF8"/>
    <w:rsid w:val="18A88E37"/>
    <w:rsid w:val="19836933"/>
    <w:rsid w:val="19A7957F"/>
    <w:rsid w:val="19B87B7B"/>
    <w:rsid w:val="1A057FBF"/>
    <w:rsid w:val="1A7688D8"/>
    <w:rsid w:val="1A983DB6"/>
    <w:rsid w:val="1AC3AFEB"/>
    <w:rsid w:val="1ADAF6D7"/>
    <w:rsid w:val="1B01475F"/>
    <w:rsid w:val="1B17C5BD"/>
    <w:rsid w:val="1B1B92BA"/>
    <w:rsid w:val="1B2D7F02"/>
    <w:rsid w:val="1BA95F80"/>
    <w:rsid w:val="1BDCEEEC"/>
    <w:rsid w:val="1BF5ACBD"/>
    <w:rsid w:val="1C0B5219"/>
    <w:rsid w:val="1C152987"/>
    <w:rsid w:val="1C7E252B"/>
    <w:rsid w:val="1C94DEA0"/>
    <w:rsid w:val="1CC36C0F"/>
    <w:rsid w:val="1CC88D1C"/>
    <w:rsid w:val="1CDAE03A"/>
    <w:rsid w:val="1D1F3AAF"/>
    <w:rsid w:val="1D465EF8"/>
    <w:rsid w:val="1D4F33DE"/>
    <w:rsid w:val="1D607FE0"/>
    <w:rsid w:val="1DA5C0CD"/>
    <w:rsid w:val="1DB17715"/>
    <w:rsid w:val="1DC22F03"/>
    <w:rsid w:val="1DC65D18"/>
    <w:rsid w:val="1DEAAD53"/>
    <w:rsid w:val="1E49CDD8"/>
    <w:rsid w:val="1E589C55"/>
    <w:rsid w:val="1E864D7C"/>
    <w:rsid w:val="1EAE0647"/>
    <w:rsid w:val="1F72649E"/>
    <w:rsid w:val="1FBE09F0"/>
    <w:rsid w:val="1FC9B557"/>
    <w:rsid w:val="201BDA23"/>
    <w:rsid w:val="2025FC6D"/>
    <w:rsid w:val="203E012C"/>
    <w:rsid w:val="20B3332B"/>
    <w:rsid w:val="20CB6265"/>
    <w:rsid w:val="20E320E1"/>
    <w:rsid w:val="2106B393"/>
    <w:rsid w:val="2120DDE5"/>
    <w:rsid w:val="212E7C14"/>
    <w:rsid w:val="214A4715"/>
    <w:rsid w:val="217E56BA"/>
    <w:rsid w:val="21C6B6CE"/>
    <w:rsid w:val="21D9B6E4"/>
    <w:rsid w:val="21ECD9D3"/>
    <w:rsid w:val="22030C9F"/>
    <w:rsid w:val="22297BED"/>
    <w:rsid w:val="22D4E930"/>
    <w:rsid w:val="22E35DC8"/>
    <w:rsid w:val="231367BD"/>
    <w:rsid w:val="23353B5E"/>
    <w:rsid w:val="2373F00C"/>
    <w:rsid w:val="239D6AA1"/>
    <w:rsid w:val="23A5477C"/>
    <w:rsid w:val="23BEB29B"/>
    <w:rsid w:val="2435898D"/>
    <w:rsid w:val="2472B912"/>
    <w:rsid w:val="247EE57E"/>
    <w:rsid w:val="24CFEFAA"/>
    <w:rsid w:val="251A792B"/>
    <w:rsid w:val="255E99F2"/>
    <w:rsid w:val="259F6A28"/>
    <w:rsid w:val="25DBC0EB"/>
    <w:rsid w:val="25DC12D9"/>
    <w:rsid w:val="260ED435"/>
    <w:rsid w:val="26308D77"/>
    <w:rsid w:val="264C5D1E"/>
    <w:rsid w:val="264D9B18"/>
    <w:rsid w:val="26F46572"/>
    <w:rsid w:val="2704EB0D"/>
    <w:rsid w:val="2718FBD9"/>
    <w:rsid w:val="275039A7"/>
    <w:rsid w:val="27556BDA"/>
    <w:rsid w:val="2796967B"/>
    <w:rsid w:val="2803B454"/>
    <w:rsid w:val="280F4A7E"/>
    <w:rsid w:val="28627F78"/>
    <w:rsid w:val="2890AD8B"/>
    <w:rsid w:val="28E7C0A3"/>
    <w:rsid w:val="290C2293"/>
    <w:rsid w:val="297EA117"/>
    <w:rsid w:val="29833E02"/>
    <w:rsid w:val="29BD678A"/>
    <w:rsid w:val="29DA5859"/>
    <w:rsid w:val="29DFE818"/>
    <w:rsid w:val="2A852B36"/>
    <w:rsid w:val="2A85499E"/>
    <w:rsid w:val="2A9537BF"/>
    <w:rsid w:val="2ACDADCC"/>
    <w:rsid w:val="2AD45C9D"/>
    <w:rsid w:val="2ADF4736"/>
    <w:rsid w:val="2B422240"/>
    <w:rsid w:val="2BCB201A"/>
    <w:rsid w:val="2BE2D96C"/>
    <w:rsid w:val="2BEF5EB0"/>
    <w:rsid w:val="2C0EE997"/>
    <w:rsid w:val="2C4148FA"/>
    <w:rsid w:val="2C76D87B"/>
    <w:rsid w:val="2CC46273"/>
    <w:rsid w:val="2CF0EFDC"/>
    <w:rsid w:val="2D5B3727"/>
    <w:rsid w:val="2D6E121B"/>
    <w:rsid w:val="2DC62DF6"/>
    <w:rsid w:val="2E0D03FC"/>
    <w:rsid w:val="2E745BC5"/>
    <w:rsid w:val="2E8D3ED0"/>
    <w:rsid w:val="2E8FB713"/>
    <w:rsid w:val="2F4253B8"/>
    <w:rsid w:val="2F447960"/>
    <w:rsid w:val="2F73E3F2"/>
    <w:rsid w:val="2F855656"/>
    <w:rsid w:val="2FA98EB9"/>
    <w:rsid w:val="30485132"/>
    <w:rsid w:val="30553879"/>
    <w:rsid w:val="30A3DCB4"/>
    <w:rsid w:val="3205DCAA"/>
    <w:rsid w:val="320FD070"/>
    <w:rsid w:val="320FDA40"/>
    <w:rsid w:val="321642E3"/>
    <w:rsid w:val="32390B8F"/>
    <w:rsid w:val="325407FD"/>
    <w:rsid w:val="32678E57"/>
    <w:rsid w:val="326E5BA1"/>
    <w:rsid w:val="32986EB7"/>
    <w:rsid w:val="3319596C"/>
    <w:rsid w:val="33294EE7"/>
    <w:rsid w:val="3363431C"/>
    <w:rsid w:val="33B7B0DC"/>
    <w:rsid w:val="33FF588C"/>
    <w:rsid w:val="3417992A"/>
    <w:rsid w:val="346A725E"/>
    <w:rsid w:val="3482CC65"/>
    <w:rsid w:val="34D02A67"/>
    <w:rsid w:val="352134F5"/>
    <w:rsid w:val="35D5F664"/>
    <w:rsid w:val="35EC82D0"/>
    <w:rsid w:val="35FCE030"/>
    <w:rsid w:val="36073A1A"/>
    <w:rsid w:val="36177280"/>
    <w:rsid w:val="3685E887"/>
    <w:rsid w:val="370CA0E5"/>
    <w:rsid w:val="379668B2"/>
    <w:rsid w:val="37A95722"/>
    <w:rsid w:val="37ABE4FC"/>
    <w:rsid w:val="37E12C6A"/>
    <w:rsid w:val="38162C2F"/>
    <w:rsid w:val="385A9D1F"/>
    <w:rsid w:val="385FCF03"/>
    <w:rsid w:val="38739379"/>
    <w:rsid w:val="38956077"/>
    <w:rsid w:val="38A5423F"/>
    <w:rsid w:val="38DB4DD9"/>
    <w:rsid w:val="3915E0AF"/>
    <w:rsid w:val="3A388AA7"/>
    <w:rsid w:val="3A6084D0"/>
    <w:rsid w:val="3A62FD5F"/>
    <w:rsid w:val="3A8AAA15"/>
    <w:rsid w:val="3A8DB632"/>
    <w:rsid w:val="3A8E985C"/>
    <w:rsid w:val="3A987F24"/>
    <w:rsid w:val="3AA80A20"/>
    <w:rsid w:val="3ACB0821"/>
    <w:rsid w:val="3B1E0B40"/>
    <w:rsid w:val="3B24DDB4"/>
    <w:rsid w:val="3B716B15"/>
    <w:rsid w:val="3B74D411"/>
    <w:rsid w:val="3B779346"/>
    <w:rsid w:val="3B91B0DB"/>
    <w:rsid w:val="3B934682"/>
    <w:rsid w:val="3B9F142E"/>
    <w:rsid w:val="3BA7BAD6"/>
    <w:rsid w:val="3C04B6BD"/>
    <w:rsid w:val="3C73E05C"/>
    <w:rsid w:val="3C7F1BBD"/>
    <w:rsid w:val="3C92AD9C"/>
    <w:rsid w:val="3CA2328D"/>
    <w:rsid w:val="3D17A151"/>
    <w:rsid w:val="3D20BCD0"/>
    <w:rsid w:val="3D37F746"/>
    <w:rsid w:val="3D3A46E3"/>
    <w:rsid w:val="3D523429"/>
    <w:rsid w:val="3D9C18DD"/>
    <w:rsid w:val="3E1C1B95"/>
    <w:rsid w:val="3E21E879"/>
    <w:rsid w:val="3E26B3E7"/>
    <w:rsid w:val="3E43E199"/>
    <w:rsid w:val="3E4C9612"/>
    <w:rsid w:val="3EEC5C9D"/>
    <w:rsid w:val="3EED1981"/>
    <w:rsid w:val="3EEF6258"/>
    <w:rsid w:val="3F030A7D"/>
    <w:rsid w:val="3F0594AE"/>
    <w:rsid w:val="3F564183"/>
    <w:rsid w:val="3F7E3D0D"/>
    <w:rsid w:val="3F8CD48D"/>
    <w:rsid w:val="3FA39071"/>
    <w:rsid w:val="3FB81CF7"/>
    <w:rsid w:val="403DE028"/>
    <w:rsid w:val="405D2925"/>
    <w:rsid w:val="408F574B"/>
    <w:rsid w:val="4090F598"/>
    <w:rsid w:val="40AF1F13"/>
    <w:rsid w:val="40CD393E"/>
    <w:rsid w:val="40CF3F11"/>
    <w:rsid w:val="40EE053D"/>
    <w:rsid w:val="40FA9834"/>
    <w:rsid w:val="411F1C28"/>
    <w:rsid w:val="4149BEE0"/>
    <w:rsid w:val="41764ACC"/>
    <w:rsid w:val="41947B6F"/>
    <w:rsid w:val="41BDAAA8"/>
    <w:rsid w:val="41E566CC"/>
    <w:rsid w:val="4214C7C5"/>
    <w:rsid w:val="4223F122"/>
    <w:rsid w:val="42E40079"/>
    <w:rsid w:val="431D83D2"/>
    <w:rsid w:val="431DB2E9"/>
    <w:rsid w:val="4326029C"/>
    <w:rsid w:val="4374FE37"/>
    <w:rsid w:val="437ED948"/>
    <w:rsid w:val="4388BD57"/>
    <w:rsid w:val="4394F6BB"/>
    <w:rsid w:val="43B6BB58"/>
    <w:rsid w:val="44087AA9"/>
    <w:rsid w:val="442BC1FD"/>
    <w:rsid w:val="4463DF81"/>
    <w:rsid w:val="447F9F85"/>
    <w:rsid w:val="4490E051"/>
    <w:rsid w:val="44D20D58"/>
    <w:rsid w:val="44E1A3D0"/>
    <w:rsid w:val="44E239ED"/>
    <w:rsid w:val="4529FA98"/>
    <w:rsid w:val="4540179F"/>
    <w:rsid w:val="4561A472"/>
    <w:rsid w:val="45621DEC"/>
    <w:rsid w:val="45918AE7"/>
    <w:rsid w:val="45C52B22"/>
    <w:rsid w:val="45E36C5B"/>
    <w:rsid w:val="45F7A8F6"/>
    <w:rsid w:val="46521773"/>
    <w:rsid w:val="468CCA80"/>
    <w:rsid w:val="47D3A370"/>
    <w:rsid w:val="47DADF09"/>
    <w:rsid w:val="47E5AA92"/>
    <w:rsid w:val="47EF8802"/>
    <w:rsid w:val="4820A4D0"/>
    <w:rsid w:val="4839910C"/>
    <w:rsid w:val="484DB298"/>
    <w:rsid w:val="488873D3"/>
    <w:rsid w:val="48AAFD1D"/>
    <w:rsid w:val="48CFAFF9"/>
    <w:rsid w:val="490C3F17"/>
    <w:rsid w:val="491B3F38"/>
    <w:rsid w:val="493E5B3F"/>
    <w:rsid w:val="4A1253CB"/>
    <w:rsid w:val="4A319F1B"/>
    <w:rsid w:val="4A7AEB03"/>
    <w:rsid w:val="4A866A84"/>
    <w:rsid w:val="4ABE7120"/>
    <w:rsid w:val="4AD74A82"/>
    <w:rsid w:val="4AE12730"/>
    <w:rsid w:val="4B2843CF"/>
    <w:rsid w:val="4B3F51F9"/>
    <w:rsid w:val="4BBE7AB4"/>
    <w:rsid w:val="4BC5E8A5"/>
    <w:rsid w:val="4BCA66F1"/>
    <w:rsid w:val="4BD797FE"/>
    <w:rsid w:val="4C4D4E65"/>
    <w:rsid w:val="4C7B5C9A"/>
    <w:rsid w:val="4C978864"/>
    <w:rsid w:val="4CA05804"/>
    <w:rsid w:val="4CCB233A"/>
    <w:rsid w:val="4CD54DFE"/>
    <w:rsid w:val="4CF0F166"/>
    <w:rsid w:val="4D64C32C"/>
    <w:rsid w:val="4D841A02"/>
    <w:rsid w:val="4E14EDB5"/>
    <w:rsid w:val="4E6982D9"/>
    <w:rsid w:val="4E6D5EAE"/>
    <w:rsid w:val="4E7485D7"/>
    <w:rsid w:val="4E87BFDF"/>
    <w:rsid w:val="4EBEC89E"/>
    <w:rsid w:val="4EDD7940"/>
    <w:rsid w:val="4F141560"/>
    <w:rsid w:val="4F2564BD"/>
    <w:rsid w:val="4F5BD9E3"/>
    <w:rsid w:val="4F91DA74"/>
    <w:rsid w:val="50265FBD"/>
    <w:rsid w:val="503725CA"/>
    <w:rsid w:val="507C9EB9"/>
    <w:rsid w:val="50988ED2"/>
    <w:rsid w:val="50A8741E"/>
    <w:rsid w:val="50AA74FE"/>
    <w:rsid w:val="50B250CD"/>
    <w:rsid w:val="50C8930A"/>
    <w:rsid w:val="50E40537"/>
    <w:rsid w:val="510FA16C"/>
    <w:rsid w:val="514FD419"/>
    <w:rsid w:val="5163C0FA"/>
    <w:rsid w:val="51901F87"/>
    <w:rsid w:val="51AEFD25"/>
    <w:rsid w:val="52357FD4"/>
    <w:rsid w:val="524379CB"/>
    <w:rsid w:val="525552F1"/>
    <w:rsid w:val="525DB6E3"/>
    <w:rsid w:val="52784F5A"/>
    <w:rsid w:val="52A1045A"/>
    <w:rsid w:val="53112D0E"/>
    <w:rsid w:val="53361D39"/>
    <w:rsid w:val="534AAABE"/>
    <w:rsid w:val="534BCE26"/>
    <w:rsid w:val="5365140B"/>
    <w:rsid w:val="536AFF37"/>
    <w:rsid w:val="53A83506"/>
    <w:rsid w:val="53B26E7D"/>
    <w:rsid w:val="53BE0155"/>
    <w:rsid w:val="53C2684B"/>
    <w:rsid w:val="53CA1F05"/>
    <w:rsid w:val="5429F134"/>
    <w:rsid w:val="5467845F"/>
    <w:rsid w:val="5471EAA7"/>
    <w:rsid w:val="548BEDBB"/>
    <w:rsid w:val="54A48251"/>
    <w:rsid w:val="54C6F847"/>
    <w:rsid w:val="54E3EA55"/>
    <w:rsid w:val="555FA015"/>
    <w:rsid w:val="556686C5"/>
    <w:rsid w:val="556F0D97"/>
    <w:rsid w:val="55B51F54"/>
    <w:rsid w:val="55E2C138"/>
    <w:rsid w:val="55EA1A47"/>
    <w:rsid w:val="55EC7718"/>
    <w:rsid w:val="55F22FCE"/>
    <w:rsid w:val="55F6BB62"/>
    <w:rsid w:val="55F6E5D5"/>
    <w:rsid w:val="55FBFCE5"/>
    <w:rsid w:val="5635755E"/>
    <w:rsid w:val="5649A781"/>
    <w:rsid w:val="56891903"/>
    <w:rsid w:val="56D6B7B8"/>
    <w:rsid w:val="56E41241"/>
    <w:rsid w:val="57271149"/>
    <w:rsid w:val="5735A0E5"/>
    <w:rsid w:val="57700F6B"/>
    <w:rsid w:val="578D1CF8"/>
    <w:rsid w:val="5796B789"/>
    <w:rsid w:val="57FB7470"/>
    <w:rsid w:val="5805036C"/>
    <w:rsid w:val="580F0244"/>
    <w:rsid w:val="581EA24A"/>
    <w:rsid w:val="5827660D"/>
    <w:rsid w:val="583C9BE9"/>
    <w:rsid w:val="584E3FA1"/>
    <w:rsid w:val="58751D7E"/>
    <w:rsid w:val="58990553"/>
    <w:rsid w:val="58A7CF51"/>
    <w:rsid w:val="58AAD673"/>
    <w:rsid w:val="591510A0"/>
    <w:rsid w:val="593DD25F"/>
    <w:rsid w:val="5959EB85"/>
    <w:rsid w:val="597337C9"/>
    <w:rsid w:val="5988000A"/>
    <w:rsid w:val="59EA1A76"/>
    <w:rsid w:val="59EFBD2D"/>
    <w:rsid w:val="59FA15DD"/>
    <w:rsid w:val="5A1EADDD"/>
    <w:rsid w:val="5A281942"/>
    <w:rsid w:val="5A465285"/>
    <w:rsid w:val="5A53BA27"/>
    <w:rsid w:val="5AA4A22A"/>
    <w:rsid w:val="5AB9B361"/>
    <w:rsid w:val="5B2393D2"/>
    <w:rsid w:val="5B3F8696"/>
    <w:rsid w:val="5BAFE5BA"/>
    <w:rsid w:val="5C0B5D71"/>
    <w:rsid w:val="5C2184C9"/>
    <w:rsid w:val="5C6446F6"/>
    <w:rsid w:val="5C7B8A47"/>
    <w:rsid w:val="5CB02CCF"/>
    <w:rsid w:val="5CB84F61"/>
    <w:rsid w:val="5CBA00E5"/>
    <w:rsid w:val="5CC40E14"/>
    <w:rsid w:val="5CECBDF3"/>
    <w:rsid w:val="5CFC8406"/>
    <w:rsid w:val="5D18BDFD"/>
    <w:rsid w:val="5D22E628"/>
    <w:rsid w:val="5D3DEF89"/>
    <w:rsid w:val="5DB35F35"/>
    <w:rsid w:val="5DCE00BB"/>
    <w:rsid w:val="5E0B33C0"/>
    <w:rsid w:val="5E19294D"/>
    <w:rsid w:val="5E4C6891"/>
    <w:rsid w:val="5E6115DF"/>
    <w:rsid w:val="5EC10AE0"/>
    <w:rsid w:val="5F0A7D44"/>
    <w:rsid w:val="5F102C31"/>
    <w:rsid w:val="5F4EEFD7"/>
    <w:rsid w:val="5F7CD45D"/>
    <w:rsid w:val="5F87F14B"/>
    <w:rsid w:val="5F996CAF"/>
    <w:rsid w:val="5FE6EFB7"/>
    <w:rsid w:val="5FE99680"/>
    <w:rsid w:val="5FFE0219"/>
    <w:rsid w:val="6017518A"/>
    <w:rsid w:val="6034604E"/>
    <w:rsid w:val="6039DD07"/>
    <w:rsid w:val="6067886B"/>
    <w:rsid w:val="606E72E3"/>
    <w:rsid w:val="6083E990"/>
    <w:rsid w:val="609B608E"/>
    <w:rsid w:val="60B1756E"/>
    <w:rsid w:val="61026B05"/>
    <w:rsid w:val="61319BA1"/>
    <w:rsid w:val="613C2102"/>
    <w:rsid w:val="615661E1"/>
    <w:rsid w:val="61ABC2D7"/>
    <w:rsid w:val="61C5BD66"/>
    <w:rsid w:val="61C9C87B"/>
    <w:rsid w:val="61D6C150"/>
    <w:rsid w:val="61D89BFA"/>
    <w:rsid w:val="61E1F6C6"/>
    <w:rsid w:val="61E67E6F"/>
    <w:rsid w:val="61EFEDFE"/>
    <w:rsid w:val="62389849"/>
    <w:rsid w:val="6286B250"/>
    <w:rsid w:val="62ABD979"/>
    <w:rsid w:val="62B27F1A"/>
    <w:rsid w:val="62B390E5"/>
    <w:rsid w:val="6307AE7B"/>
    <w:rsid w:val="63939AE6"/>
    <w:rsid w:val="6452E903"/>
    <w:rsid w:val="646B119F"/>
    <w:rsid w:val="65071C07"/>
    <w:rsid w:val="6532EBA2"/>
    <w:rsid w:val="655849F2"/>
    <w:rsid w:val="65BECADF"/>
    <w:rsid w:val="65C28E7B"/>
    <w:rsid w:val="663CD30F"/>
    <w:rsid w:val="665620DF"/>
    <w:rsid w:val="66753910"/>
    <w:rsid w:val="66A15D5B"/>
    <w:rsid w:val="66CC199E"/>
    <w:rsid w:val="66FEFDDF"/>
    <w:rsid w:val="6748A959"/>
    <w:rsid w:val="67DDE6C6"/>
    <w:rsid w:val="68363335"/>
    <w:rsid w:val="68A0BF69"/>
    <w:rsid w:val="68A91368"/>
    <w:rsid w:val="6A13A287"/>
    <w:rsid w:val="6A195FC6"/>
    <w:rsid w:val="6A90347B"/>
    <w:rsid w:val="6AC90F51"/>
    <w:rsid w:val="6AF1D2CD"/>
    <w:rsid w:val="6B5C479D"/>
    <w:rsid w:val="6BA5D81A"/>
    <w:rsid w:val="6BBDC133"/>
    <w:rsid w:val="6BD4ECD5"/>
    <w:rsid w:val="6BD7ED52"/>
    <w:rsid w:val="6BDB141B"/>
    <w:rsid w:val="6BF43987"/>
    <w:rsid w:val="6BF582A3"/>
    <w:rsid w:val="6C229EA9"/>
    <w:rsid w:val="6C484875"/>
    <w:rsid w:val="6C4DF252"/>
    <w:rsid w:val="6CF26D2C"/>
    <w:rsid w:val="6D079771"/>
    <w:rsid w:val="6D08A47A"/>
    <w:rsid w:val="6D174A5F"/>
    <w:rsid w:val="6D1FC526"/>
    <w:rsid w:val="6D37FBA8"/>
    <w:rsid w:val="6D544958"/>
    <w:rsid w:val="6DA26F4F"/>
    <w:rsid w:val="6DA30112"/>
    <w:rsid w:val="6DF9D181"/>
    <w:rsid w:val="6DFAEA43"/>
    <w:rsid w:val="6E132E02"/>
    <w:rsid w:val="6E2BFCF6"/>
    <w:rsid w:val="6E80BBA7"/>
    <w:rsid w:val="6EE72080"/>
    <w:rsid w:val="6F62393B"/>
    <w:rsid w:val="6F807D4C"/>
    <w:rsid w:val="6F998EE0"/>
    <w:rsid w:val="6FAC66D1"/>
    <w:rsid w:val="6FE0DD69"/>
    <w:rsid w:val="701354A6"/>
    <w:rsid w:val="70476240"/>
    <w:rsid w:val="708335CE"/>
    <w:rsid w:val="70AB1DB0"/>
    <w:rsid w:val="70C014B7"/>
    <w:rsid w:val="715B7004"/>
    <w:rsid w:val="71710A3F"/>
    <w:rsid w:val="71C9736E"/>
    <w:rsid w:val="71CF8FB7"/>
    <w:rsid w:val="71E26612"/>
    <w:rsid w:val="71E4478F"/>
    <w:rsid w:val="71FD714F"/>
    <w:rsid w:val="722F2A75"/>
    <w:rsid w:val="72678F2D"/>
    <w:rsid w:val="729249EA"/>
    <w:rsid w:val="72A3FEC6"/>
    <w:rsid w:val="72B148C7"/>
    <w:rsid w:val="72B8BBBC"/>
    <w:rsid w:val="72D18773"/>
    <w:rsid w:val="730363E9"/>
    <w:rsid w:val="731E46B3"/>
    <w:rsid w:val="73707DA9"/>
    <w:rsid w:val="73A17B54"/>
    <w:rsid w:val="73B3F941"/>
    <w:rsid w:val="73B57D15"/>
    <w:rsid w:val="747F6A78"/>
    <w:rsid w:val="74C2F773"/>
    <w:rsid w:val="750E9385"/>
    <w:rsid w:val="752E6748"/>
    <w:rsid w:val="7557AA83"/>
    <w:rsid w:val="75A7B128"/>
    <w:rsid w:val="75AEEC92"/>
    <w:rsid w:val="75BEA369"/>
    <w:rsid w:val="75E01978"/>
    <w:rsid w:val="7607FC43"/>
    <w:rsid w:val="763FF9B7"/>
    <w:rsid w:val="7649A308"/>
    <w:rsid w:val="764AE27D"/>
    <w:rsid w:val="76524794"/>
    <w:rsid w:val="7680C185"/>
    <w:rsid w:val="76AE9697"/>
    <w:rsid w:val="76DDB25D"/>
    <w:rsid w:val="76DF54DD"/>
    <w:rsid w:val="77084775"/>
    <w:rsid w:val="7729CEEF"/>
    <w:rsid w:val="77320664"/>
    <w:rsid w:val="775BD9C1"/>
    <w:rsid w:val="77631AC4"/>
    <w:rsid w:val="7779652D"/>
    <w:rsid w:val="777CA51F"/>
    <w:rsid w:val="77987E83"/>
    <w:rsid w:val="77A50E72"/>
    <w:rsid w:val="77B1A2D5"/>
    <w:rsid w:val="77DD19CB"/>
    <w:rsid w:val="77E33BA7"/>
    <w:rsid w:val="77F73B72"/>
    <w:rsid w:val="786843D0"/>
    <w:rsid w:val="78B8C4D6"/>
    <w:rsid w:val="7910D897"/>
    <w:rsid w:val="793DA022"/>
    <w:rsid w:val="7945C0FA"/>
    <w:rsid w:val="7950A2D9"/>
    <w:rsid w:val="798B7E9E"/>
    <w:rsid w:val="79A53F04"/>
    <w:rsid w:val="79BE5FA0"/>
    <w:rsid w:val="79EB37E6"/>
    <w:rsid w:val="79ECFB4E"/>
    <w:rsid w:val="7A04B0EE"/>
    <w:rsid w:val="7A269235"/>
    <w:rsid w:val="7A578BA3"/>
    <w:rsid w:val="7A6E28A0"/>
    <w:rsid w:val="7A83558C"/>
    <w:rsid w:val="7ABAC2CA"/>
    <w:rsid w:val="7AFF86E8"/>
    <w:rsid w:val="7B01C101"/>
    <w:rsid w:val="7B26AD58"/>
    <w:rsid w:val="7B697D2C"/>
    <w:rsid w:val="7BAFE55D"/>
    <w:rsid w:val="7BDB0E51"/>
    <w:rsid w:val="7C75A6B5"/>
    <w:rsid w:val="7CC47B13"/>
    <w:rsid w:val="7D056C4E"/>
    <w:rsid w:val="7D2722AA"/>
    <w:rsid w:val="7D2D09E0"/>
    <w:rsid w:val="7D81A49C"/>
    <w:rsid w:val="7D82BF11"/>
    <w:rsid w:val="7DCA3897"/>
    <w:rsid w:val="7DDEB02C"/>
    <w:rsid w:val="7DEFBA43"/>
    <w:rsid w:val="7E066A92"/>
    <w:rsid w:val="7E0E3313"/>
    <w:rsid w:val="7E398929"/>
    <w:rsid w:val="7E5C0E2F"/>
    <w:rsid w:val="7EA2F1D5"/>
    <w:rsid w:val="7EF95C08"/>
    <w:rsid w:val="7F0B70E7"/>
    <w:rsid w:val="7F2794AE"/>
    <w:rsid w:val="7F35DFAD"/>
    <w:rsid w:val="7F5D640E"/>
    <w:rsid w:val="7F887A9B"/>
    <w:rsid w:val="7FC3D287"/>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CCA88DB"/>
  <w15:docId w15:val="{9AFDED61-237A-48DC-B963-BCE17ECA5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8"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1"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5064"/>
    <w:rPr>
      <w:rFonts w:ascii="Cambria" w:hAnsi="Cambria"/>
      <w:lang w:eastAsia="en-US"/>
    </w:rPr>
  </w:style>
  <w:style w:type="paragraph" w:styleId="Heading1">
    <w:name w:val="heading 1"/>
    <w:next w:val="DHHSbody"/>
    <w:link w:val="Heading1Char"/>
    <w:uiPriority w:val="1"/>
    <w:qFormat/>
    <w:rsid w:val="00B353D8"/>
    <w:pPr>
      <w:keepNext/>
      <w:keepLines/>
      <w:spacing w:before="520" w:after="440" w:line="440" w:lineRule="atLeast"/>
      <w:outlineLvl w:val="0"/>
    </w:pPr>
    <w:rPr>
      <w:rFonts w:ascii="Arial" w:hAnsi="Arial"/>
      <w:bCs/>
      <w:color w:val="007B4B"/>
      <w:sz w:val="44"/>
      <w:szCs w:val="44"/>
      <w:lang w:eastAsia="en-US"/>
    </w:rPr>
  </w:style>
  <w:style w:type="paragraph" w:styleId="Heading2">
    <w:name w:val="heading 2"/>
    <w:next w:val="DHHSbody"/>
    <w:link w:val="Heading2Char"/>
    <w:uiPriority w:val="1"/>
    <w:qFormat/>
    <w:rsid w:val="009A632B"/>
    <w:pPr>
      <w:keepNext/>
      <w:keepLines/>
      <w:spacing w:before="240" w:after="90" w:line="320" w:lineRule="atLeast"/>
      <w:outlineLvl w:val="1"/>
    </w:pPr>
    <w:rPr>
      <w:rFonts w:ascii="Arial" w:hAnsi="Arial"/>
      <w:b/>
      <w:color w:val="007B4B"/>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B353D8"/>
    <w:rPr>
      <w:rFonts w:ascii="Arial" w:hAnsi="Arial"/>
      <w:bCs/>
      <w:color w:val="007B4B"/>
      <w:sz w:val="44"/>
      <w:szCs w:val="44"/>
      <w:lang w:eastAsia="en-US"/>
    </w:rPr>
  </w:style>
  <w:style w:type="character" w:customStyle="1" w:styleId="Heading2Char">
    <w:name w:val="Heading 2 Char"/>
    <w:link w:val="Heading2"/>
    <w:uiPriority w:val="1"/>
    <w:rsid w:val="009A632B"/>
    <w:rPr>
      <w:rFonts w:ascii="Arial" w:hAnsi="Arial"/>
      <w:b/>
      <w:color w:val="007B4B"/>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uiPriority w:val="98"/>
    <w:rsid w:val="004E380D"/>
  </w:style>
  <w:style w:type="paragraph" w:styleId="Footer">
    <w:name w:val="footer"/>
    <w:basedOn w:val="DHHSfooter"/>
    <w:link w:val="FooterChar"/>
    <w:uiPriority w:val="99"/>
    <w:rsid w:val="0031753A"/>
  </w:style>
  <w:style w:type="character" w:styleId="FollowedHyperlink">
    <w:name w:val="FollowedHyperlink"/>
    <w:uiPriority w:val="99"/>
    <w:rsid w:val="007F6862"/>
    <w:rPr>
      <w:color w:val="87189D"/>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DE7B07"/>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8"/>
    <w:rsid w:val="00D869F2"/>
    <w:rPr>
      <w:vertAlign w:val="superscript"/>
    </w:rPr>
  </w:style>
  <w:style w:type="paragraph" w:customStyle="1" w:styleId="DHHSreportmaintitle">
    <w:name w:val="DHHS report main title"/>
    <w:uiPriority w:val="4"/>
    <w:rsid w:val="009A632B"/>
    <w:pPr>
      <w:keepLines/>
      <w:spacing w:after="240" w:line="580" w:lineRule="atLeast"/>
    </w:pPr>
    <w:rPr>
      <w:rFonts w:ascii="Arial" w:hAnsi="Arial"/>
      <w:color w:val="007B4B"/>
      <w:sz w:val="50"/>
      <w:szCs w:val="24"/>
      <w:lang w:eastAsia="en-US"/>
    </w:rPr>
  </w:style>
  <w:style w:type="paragraph" w:styleId="FootnoteText">
    <w:name w:val="footnote text"/>
    <w:basedOn w:val="Normal"/>
    <w:link w:val="FootnoteTextChar"/>
    <w:uiPriority w:val="8"/>
    <w:rsid w:val="003072C6"/>
    <w:pPr>
      <w:spacing w:before="60" w:after="60" w:line="200" w:lineRule="atLeast"/>
    </w:pPr>
    <w:rPr>
      <w:rFonts w:ascii="Arial" w:eastAsia="MS Gothic" w:hAnsi="Arial" w:cs="Arial"/>
      <w:sz w:val="16"/>
      <w:szCs w:val="16"/>
    </w:rPr>
  </w:style>
  <w:style w:type="paragraph" w:styleId="TOC1">
    <w:name w:val="toc 1"/>
    <w:basedOn w:val="Normal"/>
    <w:next w:val="Normal"/>
    <w:link w:val="TOC1Char"/>
    <w:uiPriority w:val="39"/>
    <w:rsid w:val="00DE7B07"/>
    <w:pPr>
      <w:keepNext/>
      <w:keepLines/>
      <w:tabs>
        <w:tab w:val="right" w:leader="dot" w:pos="9299"/>
      </w:tabs>
      <w:spacing w:before="160" w:after="60" w:line="270" w:lineRule="atLeast"/>
    </w:pPr>
    <w:rPr>
      <w:rFonts w:ascii="Arial" w:hAnsi="Arial"/>
      <w:b/>
      <w:noProof/>
    </w:rPr>
  </w:style>
  <w:style w:type="paragraph" w:styleId="TOC2">
    <w:name w:val="toc 2"/>
    <w:basedOn w:val="Normal"/>
    <w:next w:val="Normal"/>
    <w:uiPriority w:val="39"/>
    <w:rsid w:val="00DE7B07"/>
    <w:pPr>
      <w:keepNext/>
      <w:keepLines/>
      <w:tabs>
        <w:tab w:val="right" w:leader="dot" w:pos="9299"/>
      </w:tabs>
      <w:spacing w:after="60" w:line="270" w:lineRule="atLeast"/>
    </w:pPr>
    <w:rPr>
      <w:rFonts w:ascii="Arial" w:hAnsi="Arial"/>
      <w:noProof/>
    </w:rPr>
  </w:style>
  <w:style w:type="paragraph" w:styleId="TOC3">
    <w:name w:val="toc 3"/>
    <w:basedOn w:val="Normal"/>
    <w:next w:val="Normal"/>
    <w:uiPriority w:val="39"/>
    <w:rsid w:val="00DE7B07"/>
    <w:pPr>
      <w:keepLines/>
      <w:tabs>
        <w:tab w:val="right" w:leader="dot" w:pos="9299"/>
      </w:tabs>
      <w:spacing w:after="60" w:line="270" w:lineRule="atLeast"/>
      <w:ind w:left="284"/>
    </w:pPr>
    <w:rPr>
      <w:rFonts w:ascii="Arial" w:hAnsi="Arial" w:cs="Arial"/>
    </w:rPr>
  </w:style>
  <w:style w:type="paragraph" w:styleId="TOC4">
    <w:name w:val="toc 4"/>
    <w:basedOn w:val="TOC3"/>
    <w:uiPriority w:val="39"/>
    <w:rsid w:val="00B126CB"/>
    <w:pPr>
      <w:ind w:left="567"/>
    </w:pPr>
  </w:style>
  <w:style w:type="paragraph" w:styleId="TOC5">
    <w:name w:val="toc 5"/>
    <w:basedOn w:val="TOC4"/>
    <w:rsid w:val="00B126CB"/>
    <w:pPr>
      <w:ind w:left="851"/>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7F6862"/>
    <w:rPr>
      <w:color w:val="0072CE"/>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7F5858"/>
    <w:pPr>
      <w:numPr>
        <w:numId w:val="1"/>
      </w:numPr>
      <w:spacing w:after="40"/>
    </w:pPr>
  </w:style>
  <w:style w:type="paragraph" w:customStyle="1" w:styleId="DHHSnumberloweralpha">
    <w:name w:val="DHHS number lower alpha"/>
    <w:basedOn w:val="DHHSbody"/>
    <w:uiPriority w:val="3"/>
    <w:rsid w:val="008669BE"/>
    <w:pPr>
      <w:numPr>
        <w:numId w:val="3"/>
      </w:numPr>
    </w:pPr>
  </w:style>
  <w:style w:type="paragraph" w:customStyle="1" w:styleId="DHHSnumberloweralphaindent">
    <w:name w:val="DHHS number lower alpha indent"/>
    <w:basedOn w:val="DHHSbody"/>
    <w:uiPriority w:val="3"/>
    <w:rsid w:val="008669BE"/>
    <w:pPr>
      <w:numPr>
        <w:ilvl w:val="1"/>
        <w:numId w:val="7"/>
      </w:numPr>
    </w:pPr>
  </w:style>
  <w:style w:type="paragraph" w:customStyle="1" w:styleId="DHHStablefigurenote">
    <w:name w:val="DHHS table/figure note"/>
    <w:uiPriority w:val="4"/>
    <w:rsid w:val="003A3833"/>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7F5858"/>
    <w:pPr>
      <w:numPr>
        <w:ilvl w:val="1"/>
        <w:numId w:val="1"/>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8669BE"/>
    <w:pPr>
      <w:numPr>
        <w:numId w:val="15"/>
      </w:numPr>
    </w:pPr>
  </w:style>
  <w:style w:type="paragraph" w:customStyle="1" w:styleId="DHHStablecolhead">
    <w:name w:val="DHHS table col head"/>
    <w:uiPriority w:val="3"/>
    <w:qFormat/>
    <w:rsid w:val="009A632B"/>
    <w:pPr>
      <w:spacing w:before="80" w:after="60"/>
    </w:pPr>
    <w:rPr>
      <w:rFonts w:ascii="Arial" w:hAnsi="Arial"/>
      <w:b/>
      <w:color w:val="007B4B"/>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TOCheadingreport">
    <w:name w:val="DHHS TOC heading report"/>
    <w:basedOn w:val="Heading1"/>
    <w:link w:val="DHHSTOCheadingreportChar"/>
    <w:uiPriority w:val="5"/>
    <w:rsid w:val="009A632B"/>
    <w:pPr>
      <w:spacing w:before="0"/>
      <w:outlineLvl w:val="9"/>
    </w:pPr>
  </w:style>
  <w:style w:type="character" w:customStyle="1" w:styleId="DHHSTOCheadingreportChar">
    <w:name w:val="DHHS TOC heading report Char"/>
    <w:link w:val="DHHSTOCheadingreport"/>
    <w:uiPriority w:val="5"/>
    <w:rsid w:val="009A632B"/>
    <w:rPr>
      <w:rFonts w:ascii="Arial" w:hAnsi="Arial"/>
      <w:bCs/>
      <w:color w:val="007B4B"/>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7F5858"/>
    <w:pPr>
      <w:numPr>
        <w:numId w:val="1"/>
      </w:numPr>
    </w:pPr>
  </w:style>
  <w:style w:type="paragraph" w:customStyle="1" w:styleId="DHHSnumberlowerroman">
    <w:name w:val="DHHS number lower roman"/>
    <w:basedOn w:val="DHHSbody"/>
    <w:uiPriority w:val="3"/>
    <w:rsid w:val="008669BE"/>
    <w:pPr>
      <w:numPr>
        <w:numId w:val="4"/>
      </w:numPr>
    </w:pPr>
  </w:style>
  <w:style w:type="paragraph" w:customStyle="1" w:styleId="DHHSnumberlowerromanindent">
    <w:name w:val="DHHS number lower roman indent"/>
    <w:basedOn w:val="DHHSbody"/>
    <w:uiPriority w:val="3"/>
    <w:rsid w:val="008669BE"/>
    <w:pPr>
      <w:numPr>
        <w:ilvl w:val="1"/>
        <w:numId w:val="9"/>
      </w:numPr>
    </w:pPr>
  </w:style>
  <w:style w:type="paragraph" w:customStyle="1" w:styleId="DHHSnumberdigitindent">
    <w:name w:val="DHHS number digit indent"/>
    <w:basedOn w:val="DHHSnumberloweralphaindent"/>
    <w:uiPriority w:val="3"/>
    <w:rsid w:val="00915064"/>
    <w:pPr>
      <w:numPr>
        <w:numId w:val="15"/>
      </w:numPr>
    </w:pPr>
  </w:style>
  <w:style w:type="character" w:customStyle="1" w:styleId="SubtitleChar">
    <w:name w:val="Subtitle Char"/>
    <w:link w:val="Subtitle"/>
    <w:uiPriority w:val="11"/>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E71C46"/>
    <w:rPr>
      <w:rFonts w:ascii="Calibri Light" w:eastAsia="Times New Roman" w:hAnsi="Calibri Light" w:cs="Times New Roman"/>
      <w:b/>
      <w:bCs/>
      <w:kern w:val="28"/>
      <w:sz w:val="32"/>
      <w:szCs w:val="32"/>
      <w:lang w:eastAsia="en-US"/>
    </w:rPr>
  </w:style>
  <w:style w:type="paragraph" w:customStyle="1" w:styleId="DHHSbodyafterbullets">
    <w:name w:val="DHHS body after bullets"/>
    <w:basedOn w:val="DHHSbody"/>
    <w:uiPriority w:val="11"/>
    <w:rsid w:val="008669BE"/>
    <w:pPr>
      <w:spacing w:before="120"/>
    </w:pPr>
  </w:style>
  <w:style w:type="paragraph" w:customStyle="1" w:styleId="DHHSbulletafternumbers1">
    <w:name w:val="DHHS bullet after numbers 1"/>
    <w:basedOn w:val="DHHSbody"/>
    <w:uiPriority w:val="4"/>
    <w:rsid w:val="00915064"/>
    <w:pPr>
      <w:numPr>
        <w:ilvl w:val="2"/>
        <w:numId w:val="15"/>
      </w:numPr>
    </w:pPr>
  </w:style>
  <w:style w:type="paragraph" w:customStyle="1" w:styleId="DHHSbulletafternumbers2">
    <w:name w:val="DHHS bullet after numbers 2"/>
    <w:basedOn w:val="DHHSbody"/>
    <w:rsid w:val="00915064"/>
    <w:pPr>
      <w:numPr>
        <w:ilvl w:val="3"/>
        <w:numId w:val="15"/>
      </w:numPr>
    </w:pPr>
  </w:style>
  <w:style w:type="paragraph" w:customStyle="1" w:styleId="DHHSquotebullet1">
    <w:name w:val="DHHS quote bullet 1"/>
    <w:basedOn w:val="DHHSquote"/>
    <w:rsid w:val="008669BE"/>
    <w:pPr>
      <w:numPr>
        <w:numId w:val="5"/>
      </w:numPr>
    </w:pPr>
  </w:style>
  <w:style w:type="paragraph" w:customStyle="1" w:styleId="DHHSquotebullet2">
    <w:name w:val="DHHS quote bullet 2"/>
    <w:basedOn w:val="DHHSquote"/>
    <w:rsid w:val="008669BE"/>
    <w:pPr>
      <w:numPr>
        <w:ilvl w:val="1"/>
        <w:numId w:val="8"/>
      </w:numPr>
    </w:pPr>
  </w:style>
  <w:style w:type="paragraph" w:customStyle="1" w:styleId="DHHStablebullet1">
    <w:name w:val="DHHS table bullet 1"/>
    <w:basedOn w:val="DHHStabletext"/>
    <w:uiPriority w:val="3"/>
    <w:qFormat/>
    <w:rsid w:val="008669BE"/>
    <w:pPr>
      <w:numPr>
        <w:numId w:val="6"/>
      </w:numPr>
    </w:pPr>
  </w:style>
  <w:style w:type="paragraph" w:customStyle="1" w:styleId="DHHStablebullet2">
    <w:name w:val="DHHS table bullet 2"/>
    <w:basedOn w:val="DHHStabletext"/>
    <w:uiPriority w:val="11"/>
    <w:rsid w:val="008669BE"/>
    <w:pPr>
      <w:numPr>
        <w:ilvl w:val="1"/>
        <w:numId w:val="10"/>
      </w:numPr>
    </w:pPr>
  </w:style>
  <w:style w:type="numbering" w:customStyle="1" w:styleId="ZZNumbersdigit">
    <w:name w:val="ZZ Numbers digit"/>
    <w:rsid w:val="00915064"/>
    <w:pPr>
      <w:numPr>
        <w:numId w:val="2"/>
      </w:numPr>
    </w:pPr>
  </w:style>
  <w:style w:type="numbering" w:customStyle="1" w:styleId="ZZNumbersloweralpha">
    <w:name w:val="ZZ Numbers lower alpha"/>
    <w:basedOn w:val="NoList"/>
    <w:rsid w:val="008669BE"/>
    <w:pPr>
      <w:numPr>
        <w:numId w:val="3"/>
      </w:numPr>
    </w:pPr>
  </w:style>
  <w:style w:type="numbering" w:customStyle="1" w:styleId="ZZQuotebullets">
    <w:name w:val="ZZ Quote bullets"/>
    <w:basedOn w:val="ZZNumbersdigit"/>
    <w:rsid w:val="008669BE"/>
    <w:pPr>
      <w:numPr>
        <w:numId w:val="5"/>
      </w:numPr>
    </w:pPr>
  </w:style>
  <w:style w:type="numbering" w:customStyle="1" w:styleId="ZZNumberslowerroman">
    <w:name w:val="ZZ Numbers lower roman"/>
    <w:basedOn w:val="ZZQuotebullets"/>
    <w:rsid w:val="008669BE"/>
    <w:pPr>
      <w:numPr>
        <w:numId w:val="4"/>
      </w:numPr>
    </w:pPr>
  </w:style>
  <w:style w:type="numbering" w:customStyle="1" w:styleId="ZZTablebullets">
    <w:name w:val="ZZ Table bullets"/>
    <w:basedOn w:val="NoList"/>
    <w:rsid w:val="008669BE"/>
    <w:pPr>
      <w:numPr>
        <w:numId w:val="6"/>
      </w:numPr>
    </w:pPr>
  </w:style>
  <w:style w:type="character" w:customStyle="1" w:styleId="DHHSbodyChar">
    <w:name w:val="DHHS body Char"/>
    <w:link w:val="DHHSbody"/>
    <w:rsid w:val="005A5DBF"/>
    <w:rPr>
      <w:rFonts w:ascii="Arial" w:eastAsia="Times" w:hAnsi="Arial"/>
      <w:lang w:eastAsia="en-US"/>
    </w:rPr>
  </w:style>
  <w:style w:type="paragraph" w:customStyle="1" w:styleId="DHHSbullet1lastline">
    <w:name w:val="DHHS bullet 1 last line"/>
    <w:basedOn w:val="DHHSbullet1"/>
    <w:qFormat/>
    <w:rsid w:val="00B11A81"/>
    <w:pPr>
      <w:numPr>
        <w:numId w:val="0"/>
      </w:numPr>
      <w:spacing w:after="120"/>
      <w:ind w:left="284" w:hanging="284"/>
    </w:pPr>
  </w:style>
  <w:style w:type="paragraph" w:customStyle="1" w:styleId="DHHSbullet2lastline">
    <w:name w:val="DHHS bullet 2 last line"/>
    <w:basedOn w:val="DHHSbullet2"/>
    <w:uiPriority w:val="2"/>
    <w:qFormat/>
    <w:rsid w:val="00B11A81"/>
    <w:pPr>
      <w:numPr>
        <w:ilvl w:val="0"/>
        <w:numId w:val="0"/>
      </w:numPr>
      <w:spacing w:after="120"/>
      <w:ind w:left="567" w:hanging="283"/>
    </w:pPr>
  </w:style>
  <w:style w:type="paragraph" w:customStyle="1" w:styleId="DHHStablebullet">
    <w:name w:val="DHHS table bullet"/>
    <w:basedOn w:val="DHHStabletext"/>
    <w:uiPriority w:val="3"/>
    <w:qFormat/>
    <w:rsid w:val="00B11A81"/>
    <w:pPr>
      <w:ind w:left="227" w:hanging="227"/>
    </w:pPr>
  </w:style>
  <w:style w:type="paragraph" w:customStyle="1" w:styleId="DHHSbulletindent">
    <w:name w:val="DHHS bullet indent"/>
    <w:basedOn w:val="DHHSbody"/>
    <w:uiPriority w:val="4"/>
    <w:rsid w:val="00B11A81"/>
    <w:pPr>
      <w:spacing w:after="40"/>
      <w:ind w:left="680" w:hanging="283"/>
    </w:pPr>
  </w:style>
  <w:style w:type="paragraph" w:customStyle="1" w:styleId="DHHSbulletindentlastline">
    <w:name w:val="DHHS bullet indent last line"/>
    <w:basedOn w:val="DHHSbody"/>
    <w:uiPriority w:val="4"/>
    <w:rsid w:val="00B11A81"/>
    <w:pPr>
      <w:ind w:left="680" w:hanging="283"/>
    </w:pPr>
  </w:style>
  <w:style w:type="character" w:styleId="UnresolvedMention">
    <w:name w:val="Unresolved Mention"/>
    <w:basedOn w:val="DefaultParagraphFont"/>
    <w:uiPriority w:val="99"/>
    <w:unhideWhenUsed/>
    <w:rsid w:val="00DE17EB"/>
    <w:rPr>
      <w:color w:val="605E5C"/>
      <w:shd w:val="clear" w:color="auto" w:fill="E1DFDD"/>
    </w:rPr>
  </w:style>
  <w:style w:type="character" w:styleId="CommentReference">
    <w:name w:val="annotation reference"/>
    <w:basedOn w:val="DefaultParagraphFont"/>
    <w:uiPriority w:val="99"/>
    <w:semiHidden/>
    <w:unhideWhenUsed/>
    <w:rsid w:val="00DE17EB"/>
    <w:rPr>
      <w:sz w:val="16"/>
      <w:szCs w:val="16"/>
    </w:rPr>
  </w:style>
  <w:style w:type="paragraph" w:customStyle="1" w:styleId="EndNoteBibliographyTitle">
    <w:name w:val="EndNote Bibliography Title"/>
    <w:basedOn w:val="Normal"/>
    <w:link w:val="EndNoteBibliographyTitleChar"/>
    <w:rsid w:val="00DE17EB"/>
    <w:pPr>
      <w:jc w:val="center"/>
    </w:pPr>
    <w:rPr>
      <w:rFonts w:ascii="Arial" w:hAnsi="Arial" w:cs="Arial"/>
      <w:noProof/>
      <w:lang w:val="en-US"/>
    </w:rPr>
  </w:style>
  <w:style w:type="character" w:customStyle="1" w:styleId="TOC1Char">
    <w:name w:val="TOC 1 Char"/>
    <w:basedOn w:val="DefaultParagraphFont"/>
    <w:link w:val="TOC1"/>
    <w:uiPriority w:val="39"/>
    <w:rsid w:val="00DE17EB"/>
    <w:rPr>
      <w:rFonts w:ascii="Arial" w:hAnsi="Arial"/>
      <w:b/>
      <w:noProof/>
      <w:lang w:eastAsia="en-US"/>
    </w:rPr>
  </w:style>
  <w:style w:type="character" w:customStyle="1" w:styleId="EndNoteBibliographyTitleChar">
    <w:name w:val="EndNote Bibliography Title Char"/>
    <w:basedOn w:val="TOC1Char"/>
    <w:link w:val="EndNoteBibliographyTitle"/>
    <w:rsid w:val="00DE17EB"/>
    <w:rPr>
      <w:rFonts w:ascii="Arial" w:hAnsi="Arial" w:cs="Arial"/>
      <w:b w:val="0"/>
      <w:noProof/>
      <w:lang w:val="en-US" w:eastAsia="en-US"/>
    </w:rPr>
  </w:style>
  <w:style w:type="paragraph" w:customStyle="1" w:styleId="EndNoteBibliography">
    <w:name w:val="EndNote Bibliography"/>
    <w:basedOn w:val="Normal"/>
    <w:link w:val="EndNoteBibliographyChar"/>
    <w:rsid w:val="00DE17EB"/>
    <w:rPr>
      <w:rFonts w:ascii="Arial" w:hAnsi="Arial" w:cs="Arial"/>
      <w:noProof/>
      <w:lang w:val="en-US"/>
    </w:rPr>
  </w:style>
  <w:style w:type="character" w:customStyle="1" w:styleId="EndNoteBibliographyChar">
    <w:name w:val="EndNote Bibliography Char"/>
    <w:basedOn w:val="TOC1Char"/>
    <w:link w:val="EndNoteBibliography"/>
    <w:rsid w:val="00DE17EB"/>
    <w:rPr>
      <w:rFonts w:ascii="Arial" w:hAnsi="Arial" w:cs="Arial"/>
      <w:b w:val="0"/>
      <w:noProof/>
      <w:lang w:val="en-US" w:eastAsia="en-US"/>
    </w:rPr>
  </w:style>
  <w:style w:type="paragraph" w:styleId="NormalWeb">
    <w:name w:val="Normal (Web)"/>
    <w:basedOn w:val="Normal"/>
    <w:uiPriority w:val="99"/>
    <w:unhideWhenUsed/>
    <w:rsid w:val="004B3B0E"/>
    <w:pPr>
      <w:spacing w:before="100" w:beforeAutospacing="1" w:after="100" w:afterAutospacing="1"/>
    </w:pPr>
    <w:rPr>
      <w:rFonts w:ascii="Times New Roman" w:hAnsi="Times New Roman"/>
      <w:sz w:val="24"/>
      <w:szCs w:val="24"/>
      <w:lang w:eastAsia="en-AU"/>
    </w:rPr>
  </w:style>
  <w:style w:type="paragraph" w:styleId="CommentText">
    <w:name w:val="annotation text"/>
    <w:basedOn w:val="Normal"/>
    <w:link w:val="CommentTextChar"/>
    <w:uiPriority w:val="99"/>
    <w:unhideWhenUsed/>
    <w:rsid w:val="00CC278E"/>
  </w:style>
  <w:style w:type="character" w:customStyle="1" w:styleId="CommentTextChar">
    <w:name w:val="Comment Text Char"/>
    <w:basedOn w:val="DefaultParagraphFont"/>
    <w:link w:val="CommentText"/>
    <w:uiPriority w:val="99"/>
    <w:rsid w:val="00CC278E"/>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CC278E"/>
    <w:rPr>
      <w:b/>
      <w:bCs/>
    </w:rPr>
  </w:style>
  <w:style w:type="character" w:customStyle="1" w:styleId="CommentSubjectChar">
    <w:name w:val="Comment Subject Char"/>
    <w:basedOn w:val="CommentTextChar"/>
    <w:link w:val="CommentSubject"/>
    <w:uiPriority w:val="99"/>
    <w:semiHidden/>
    <w:rsid w:val="00CC278E"/>
    <w:rPr>
      <w:rFonts w:ascii="Cambria" w:hAnsi="Cambria"/>
      <w:b/>
      <w:bCs/>
      <w:lang w:eastAsia="en-US"/>
    </w:rPr>
  </w:style>
  <w:style w:type="paragraph" w:styleId="BalloonText">
    <w:name w:val="Balloon Text"/>
    <w:basedOn w:val="Normal"/>
    <w:link w:val="BalloonTextChar"/>
    <w:uiPriority w:val="99"/>
    <w:semiHidden/>
    <w:unhideWhenUsed/>
    <w:rsid w:val="00CC2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78E"/>
    <w:rPr>
      <w:rFonts w:ascii="Segoe UI" w:hAnsi="Segoe UI" w:cs="Segoe UI"/>
      <w:sz w:val="18"/>
      <w:szCs w:val="18"/>
      <w:lang w:eastAsia="en-US"/>
    </w:rPr>
  </w:style>
  <w:style w:type="paragraph" w:customStyle="1" w:styleId="DraftHeading1">
    <w:name w:val="Draft Heading 1"/>
    <w:basedOn w:val="Normal"/>
    <w:next w:val="Normal"/>
    <w:link w:val="DraftHeading1Char"/>
    <w:rsid w:val="00CC278E"/>
    <w:pPr>
      <w:overflowPunct w:val="0"/>
      <w:autoSpaceDE w:val="0"/>
      <w:autoSpaceDN w:val="0"/>
      <w:adjustRightInd w:val="0"/>
      <w:spacing w:before="120"/>
      <w:textAlignment w:val="baseline"/>
      <w:outlineLvl w:val="2"/>
    </w:pPr>
    <w:rPr>
      <w:rFonts w:ascii="Times New Roman" w:hAnsi="Times New Roman"/>
      <w:b/>
      <w:sz w:val="24"/>
      <w:szCs w:val="24"/>
    </w:rPr>
  </w:style>
  <w:style w:type="paragraph" w:customStyle="1" w:styleId="DraftHeading2">
    <w:name w:val="Draft Heading 2"/>
    <w:basedOn w:val="Normal"/>
    <w:next w:val="Normal"/>
    <w:rsid w:val="00CC278E"/>
    <w:pPr>
      <w:overflowPunct w:val="0"/>
      <w:autoSpaceDE w:val="0"/>
      <w:autoSpaceDN w:val="0"/>
      <w:adjustRightInd w:val="0"/>
      <w:spacing w:before="120"/>
      <w:textAlignment w:val="baseline"/>
    </w:pPr>
    <w:rPr>
      <w:rFonts w:ascii="Times New Roman" w:hAnsi="Times New Roman"/>
      <w:sz w:val="24"/>
    </w:rPr>
  </w:style>
  <w:style w:type="paragraph" w:customStyle="1" w:styleId="DraftHeading3">
    <w:name w:val="Draft Heading 3"/>
    <w:basedOn w:val="Normal"/>
    <w:next w:val="Normal"/>
    <w:rsid w:val="00CC278E"/>
    <w:pPr>
      <w:overflowPunct w:val="0"/>
      <w:autoSpaceDE w:val="0"/>
      <w:autoSpaceDN w:val="0"/>
      <w:adjustRightInd w:val="0"/>
      <w:spacing w:before="120"/>
      <w:textAlignment w:val="baseline"/>
    </w:pPr>
    <w:rPr>
      <w:rFonts w:ascii="Times New Roman" w:hAnsi="Times New Roman"/>
      <w:sz w:val="24"/>
    </w:rPr>
  </w:style>
  <w:style w:type="character" w:customStyle="1" w:styleId="DraftHeading1Char">
    <w:name w:val="Draft Heading 1 Char"/>
    <w:basedOn w:val="DefaultParagraphFont"/>
    <w:link w:val="DraftHeading1"/>
    <w:locked/>
    <w:rsid w:val="00CC278E"/>
    <w:rPr>
      <w:b/>
      <w:sz w:val="24"/>
      <w:szCs w:val="24"/>
      <w:lang w:eastAsia="en-US"/>
    </w:rPr>
  </w:style>
  <w:style w:type="paragraph" w:styleId="Caption">
    <w:name w:val="caption"/>
    <w:basedOn w:val="Normal"/>
    <w:next w:val="Normal"/>
    <w:uiPriority w:val="35"/>
    <w:unhideWhenUsed/>
    <w:qFormat/>
    <w:rsid w:val="00CC278E"/>
    <w:pPr>
      <w:spacing w:after="200"/>
    </w:pPr>
    <w:rPr>
      <w:i/>
      <w:iCs/>
      <w:color w:val="1F497D" w:themeColor="text2"/>
      <w:sz w:val="18"/>
      <w:szCs w:val="18"/>
    </w:rPr>
  </w:style>
  <w:style w:type="table" w:styleId="GridTable4-Accent6">
    <w:name w:val="Grid Table 4 Accent 6"/>
    <w:basedOn w:val="TableNormal"/>
    <w:uiPriority w:val="49"/>
    <w:rsid w:val="00CC278E"/>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Revision">
    <w:name w:val="Revision"/>
    <w:hidden/>
    <w:uiPriority w:val="71"/>
    <w:rsid w:val="00B66FD1"/>
    <w:rPr>
      <w:rFonts w:ascii="Cambria" w:hAnsi="Cambria"/>
      <w:lang w:eastAsia="en-US"/>
    </w:rPr>
  </w:style>
  <w:style w:type="paragraph" w:customStyle="1" w:styleId="Default">
    <w:name w:val="Default"/>
    <w:rsid w:val="00AD1A13"/>
    <w:pPr>
      <w:autoSpaceDE w:val="0"/>
      <w:autoSpaceDN w:val="0"/>
      <w:adjustRightInd w:val="0"/>
    </w:pPr>
    <w:rPr>
      <w:rFonts w:ascii="ITCCentury Light" w:hAnsi="ITCCentury Light" w:cs="ITCCentury Light"/>
      <w:color w:val="000000"/>
      <w:sz w:val="24"/>
      <w:szCs w:val="24"/>
    </w:rPr>
  </w:style>
  <w:style w:type="paragraph" w:customStyle="1" w:styleId="Pa7">
    <w:name w:val="Pa7"/>
    <w:basedOn w:val="Default"/>
    <w:next w:val="Default"/>
    <w:uiPriority w:val="99"/>
    <w:rsid w:val="00AD1A13"/>
    <w:pPr>
      <w:spacing w:line="191" w:lineRule="atLeast"/>
    </w:pPr>
    <w:rPr>
      <w:rFonts w:cs="Times New Roman"/>
      <w:color w:val="auto"/>
    </w:rPr>
  </w:style>
  <w:style w:type="character" w:customStyle="1" w:styleId="FootnoteTextChar">
    <w:name w:val="Footnote Text Char"/>
    <w:link w:val="FootnoteText"/>
    <w:uiPriority w:val="8"/>
    <w:rsid w:val="007434F1"/>
    <w:rPr>
      <w:rFonts w:ascii="Arial" w:eastAsia="MS Gothic" w:hAnsi="Arial" w:cs="Arial"/>
      <w:sz w:val="16"/>
      <w:szCs w:val="16"/>
      <w:lang w:eastAsia="en-US"/>
    </w:rPr>
  </w:style>
  <w:style w:type="paragraph" w:styleId="ListParagraph">
    <w:name w:val="List Paragraph"/>
    <w:basedOn w:val="Normal"/>
    <w:uiPriority w:val="1"/>
    <w:qFormat/>
    <w:rsid w:val="004B3B0E"/>
    <w:pPr>
      <w:ind w:left="720"/>
      <w:contextualSpacing/>
    </w:pPr>
  </w:style>
  <w:style w:type="paragraph" w:customStyle="1" w:styleId="ActTitleFrame">
    <w:name w:val="ActTitleFrame"/>
    <w:basedOn w:val="Normal"/>
    <w:rsid w:val="00F82013"/>
    <w:pPr>
      <w:framePr w:w="6237" w:h="1423" w:hRule="exact" w:hSpace="181" w:wrap="around" w:vAnchor="page" w:hAnchor="margin" w:xAlign="center" w:y="1192" w:anchorLock="1"/>
      <w:suppressLineNumbers/>
      <w:overflowPunct w:val="0"/>
      <w:autoSpaceDE w:val="0"/>
      <w:autoSpaceDN w:val="0"/>
      <w:adjustRightInd w:val="0"/>
      <w:jc w:val="center"/>
      <w:textAlignment w:val="baseline"/>
    </w:pPr>
    <w:rPr>
      <w:rFonts w:ascii="Times New Roman" w:hAnsi="Times New Roman"/>
      <w:i/>
      <w:sz w:val="24"/>
    </w:rPr>
  </w:style>
  <w:style w:type="paragraph" w:customStyle="1" w:styleId="Heading-PART">
    <w:name w:val="Heading - PART"/>
    <w:next w:val="Normal"/>
    <w:rsid w:val="00544F30"/>
    <w:pPr>
      <w:overflowPunct w:val="0"/>
      <w:autoSpaceDE w:val="0"/>
      <w:autoSpaceDN w:val="0"/>
      <w:adjustRightInd w:val="0"/>
      <w:spacing w:before="240" w:after="120"/>
      <w:jc w:val="center"/>
      <w:textAlignment w:val="baseline"/>
      <w:outlineLvl w:val="0"/>
    </w:pPr>
    <w:rPr>
      <w:b/>
      <w:caps/>
      <w:sz w:val="22"/>
      <w:lang w:eastAsia="en-US"/>
    </w:rPr>
  </w:style>
  <w:style w:type="paragraph" w:customStyle="1" w:styleId="AmendHeading1">
    <w:name w:val="Amend. Heading 1"/>
    <w:basedOn w:val="Normal"/>
    <w:next w:val="Normal"/>
    <w:rsid w:val="00886483"/>
    <w:pPr>
      <w:overflowPunct w:val="0"/>
      <w:autoSpaceDE w:val="0"/>
      <w:autoSpaceDN w:val="0"/>
      <w:adjustRightInd w:val="0"/>
      <w:spacing w:before="120"/>
      <w:textAlignment w:val="baseline"/>
    </w:pPr>
    <w:rPr>
      <w:rFonts w:ascii="Times New Roman" w:hAnsi="Times New Roman"/>
      <w:sz w:val="24"/>
    </w:rPr>
  </w:style>
  <w:style w:type="paragraph" w:styleId="ListBullet4">
    <w:name w:val="List Bullet 4"/>
    <w:basedOn w:val="Normal"/>
    <w:autoRedefine/>
    <w:rsid w:val="00B05765"/>
    <w:pPr>
      <w:numPr>
        <w:numId w:val="11"/>
      </w:numPr>
      <w:suppressLineNumbers/>
      <w:overflowPunct w:val="0"/>
      <w:autoSpaceDE w:val="0"/>
      <w:autoSpaceDN w:val="0"/>
      <w:adjustRightInd w:val="0"/>
      <w:spacing w:before="120"/>
      <w:textAlignment w:val="baseline"/>
    </w:pPr>
    <w:rPr>
      <w:rFonts w:ascii="Times New Roman" w:hAnsi="Times New Roman"/>
      <w:sz w:val="24"/>
    </w:rPr>
  </w:style>
  <w:style w:type="character" w:customStyle="1" w:styleId="normaltextrun">
    <w:name w:val="normaltextrun"/>
    <w:basedOn w:val="DefaultParagraphFont"/>
    <w:rsid w:val="003C3D0D"/>
  </w:style>
  <w:style w:type="character" w:customStyle="1" w:styleId="eop">
    <w:name w:val="eop"/>
    <w:basedOn w:val="DefaultParagraphFont"/>
    <w:rsid w:val="00532094"/>
  </w:style>
  <w:style w:type="paragraph" w:customStyle="1" w:styleId="paragraph">
    <w:name w:val="paragraph"/>
    <w:basedOn w:val="Normal"/>
    <w:rsid w:val="00B61586"/>
    <w:pPr>
      <w:spacing w:before="100" w:beforeAutospacing="1" w:after="100" w:afterAutospacing="1"/>
    </w:pPr>
    <w:rPr>
      <w:rFonts w:ascii="Times New Roman" w:hAnsi="Times New Roman"/>
      <w:sz w:val="24"/>
      <w:szCs w:val="24"/>
      <w:lang w:eastAsia="en-AU"/>
    </w:rPr>
  </w:style>
  <w:style w:type="character" w:styleId="Emphasis">
    <w:name w:val="Emphasis"/>
    <w:basedOn w:val="DefaultParagraphFont"/>
    <w:uiPriority w:val="20"/>
    <w:qFormat/>
    <w:rsid w:val="007C76B1"/>
    <w:rPr>
      <w:i/>
      <w:iCs/>
    </w:rPr>
  </w:style>
  <w:style w:type="character" w:customStyle="1" w:styleId="sp1">
    <w:name w:val="sp1"/>
    <w:basedOn w:val="DefaultParagraphFont"/>
    <w:rsid w:val="007C76B1"/>
    <w:rPr>
      <w:sz w:val="19"/>
      <w:szCs w:val="19"/>
      <w:vertAlign w:val="baseline"/>
    </w:rPr>
  </w:style>
  <w:style w:type="character" w:styleId="Mention">
    <w:name w:val="Mention"/>
    <w:basedOn w:val="DefaultParagraphFont"/>
    <w:uiPriority w:val="99"/>
    <w:unhideWhenUsed/>
    <w:rsid w:val="00C66405"/>
    <w:rPr>
      <w:color w:val="2B579A"/>
      <w:shd w:val="clear" w:color="auto" w:fill="E1DFDD"/>
    </w:rPr>
  </w:style>
  <w:style w:type="table" w:styleId="GridTable5Dark-Accent6">
    <w:name w:val="Grid Table 5 Dark Accent 6"/>
    <w:basedOn w:val="TableNormal"/>
    <w:uiPriority w:val="50"/>
    <w:rsid w:val="00B2348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A16">
    <w:name w:val="A16"/>
    <w:uiPriority w:val="99"/>
    <w:rsid w:val="006C5CEF"/>
    <w:rPr>
      <w:rFonts w:ascii="Myriad Pro Light Cond" w:hAnsi="Myriad Pro Light Cond" w:cs="Myriad Pro Light Cond"/>
      <w:color w:val="000000"/>
      <w:sz w:val="22"/>
      <w:szCs w:val="22"/>
      <w:u w:val="single"/>
    </w:rPr>
  </w:style>
  <w:style w:type="paragraph" w:customStyle="1" w:styleId="Pa25">
    <w:name w:val="Pa25"/>
    <w:basedOn w:val="Default"/>
    <w:next w:val="Default"/>
    <w:uiPriority w:val="99"/>
    <w:rsid w:val="006C5CEF"/>
    <w:pPr>
      <w:spacing w:line="221" w:lineRule="atLeast"/>
    </w:pPr>
    <w:rPr>
      <w:rFonts w:ascii="Myriad Pro Light Cond" w:hAnsi="Myriad Pro Light Cond" w:cs="Times New Roman"/>
      <w:color w:val="auto"/>
    </w:rPr>
  </w:style>
  <w:style w:type="character" w:customStyle="1" w:styleId="A5">
    <w:name w:val="A5"/>
    <w:uiPriority w:val="99"/>
    <w:rsid w:val="001E229B"/>
    <w:rPr>
      <w:rFonts w:cs="Futura PT Light"/>
      <w:color w:val="000000"/>
      <w:sz w:val="22"/>
      <w:szCs w:val="22"/>
    </w:rPr>
  </w:style>
  <w:style w:type="character" w:customStyle="1" w:styleId="highwire-cite-metadata-date">
    <w:name w:val="highwire-cite-metadata-date"/>
    <w:basedOn w:val="DefaultParagraphFont"/>
    <w:rsid w:val="008F6452"/>
  </w:style>
  <w:style w:type="character" w:customStyle="1" w:styleId="label">
    <w:name w:val="label"/>
    <w:basedOn w:val="DefaultParagraphFont"/>
    <w:rsid w:val="008F6452"/>
  </w:style>
  <w:style w:type="paragraph" w:customStyle="1" w:styleId="Documenttitle">
    <w:name w:val="Document title"/>
    <w:uiPriority w:val="8"/>
    <w:rsid w:val="00437C02"/>
    <w:pPr>
      <w:spacing w:after="240" w:line="560" w:lineRule="atLeast"/>
    </w:pPr>
    <w:rPr>
      <w:rFonts w:ascii="Arial" w:hAnsi="Arial"/>
      <w:b/>
      <w:color w:val="C63663"/>
      <w:sz w:val="48"/>
      <w:szCs w:val="50"/>
      <w:lang w:eastAsia="en-US"/>
    </w:rPr>
  </w:style>
  <w:style w:type="paragraph" w:customStyle="1" w:styleId="Bulletafternumbers1">
    <w:name w:val="Bullet after numbers 1"/>
    <w:basedOn w:val="Normal"/>
    <w:uiPriority w:val="4"/>
    <w:rsid w:val="00437C02"/>
    <w:pPr>
      <w:spacing w:after="120" w:line="280" w:lineRule="atLeast"/>
      <w:ind w:left="794" w:hanging="397"/>
    </w:pPr>
    <w:rPr>
      <w:rFonts w:ascii="Arial" w:eastAsia="Times" w:hAnsi="Arial"/>
      <w:sz w:val="21"/>
    </w:rPr>
  </w:style>
  <w:style w:type="paragraph" w:customStyle="1" w:styleId="Documentsubtitle">
    <w:name w:val="Document subtitle"/>
    <w:uiPriority w:val="8"/>
    <w:rsid w:val="00437C02"/>
    <w:pPr>
      <w:spacing w:after="120"/>
    </w:pPr>
    <w:rPr>
      <w:rFonts w:ascii="Arial" w:hAnsi="Arial"/>
      <w:color w:val="53565A"/>
      <w:sz w:val="28"/>
      <w:szCs w:val="24"/>
      <w:lang w:eastAsia="en-US"/>
    </w:rPr>
  </w:style>
  <w:style w:type="paragraph" w:customStyle="1" w:styleId="Numberdigit">
    <w:name w:val="Number digit"/>
    <w:basedOn w:val="Normal"/>
    <w:uiPriority w:val="2"/>
    <w:rsid w:val="00437C02"/>
    <w:pPr>
      <w:tabs>
        <w:tab w:val="num" w:pos="397"/>
      </w:tabs>
      <w:spacing w:after="120" w:line="280" w:lineRule="atLeast"/>
      <w:ind w:left="397" w:hanging="397"/>
    </w:pPr>
    <w:rPr>
      <w:rFonts w:ascii="Arial" w:eastAsia="Times" w:hAnsi="Arial"/>
      <w:sz w:val="21"/>
    </w:rPr>
  </w:style>
  <w:style w:type="paragraph" w:customStyle="1" w:styleId="Numberdigitindent">
    <w:name w:val="Number digit indent"/>
    <w:basedOn w:val="Normal"/>
    <w:uiPriority w:val="3"/>
    <w:rsid w:val="00437C02"/>
    <w:pPr>
      <w:tabs>
        <w:tab w:val="num" w:pos="794"/>
      </w:tabs>
      <w:spacing w:after="120" w:line="280" w:lineRule="atLeast"/>
      <w:ind w:left="794" w:hanging="397"/>
    </w:pPr>
    <w:rPr>
      <w:rFonts w:ascii="Arial" w:eastAsia="Times" w:hAnsi="Arial"/>
      <w:sz w:val="21"/>
    </w:rPr>
  </w:style>
  <w:style w:type="paragraph" w:customStyle="1" w:styleId="Bulletafternumbers2">
    <w:name w:val="Bullet after numbers 2"/>
    <w:basedOn w:val="Normal"/>
    <w:rsid w:val="00437C02"/>
    <w:pPr>
      <w:spacing w:after="120" w:line="280" w:lineRule="atLeast"/>
      <w:ind w:left="1191" w:hanging="397"/>
    </w:pPr>
    <w:rPr>
      <w:rFonts w:ascii="Arial" w:eastAsia="Times" w:hAnsi="Arial"/>
      <w:sz w:val="21"/>
    </w:rPr>
  </w:style>
  <w:style w:type="paragraph" w:customStyle="1" w:styleId="Bannermarking">
    <w:name w:val="Banner marking"/>
    <w:basedOn w:val="Normal"/>
    <w:uiPriority w:val="11"/>
    <w:rsid w:val="00437C02"/>
    <w:pPr>
      <w:spacing w:line="280" w:lineRule="atLeast"/>
    </w:pPr>
    <w:rPr>
      <w:rFonts w:ascii="Arial" w:eastAsia="Times" w:hAnsi="Arial"/>
      <w:b/>
      <w:bCs/>
      <w:color w:val="000000" w:themeColor="text1"/>
      <w:sz w:val="21"/>
    </w:rPr>
  </w:style>
  <w:style w:type="paragraph" w:customStyle="1" w:styleId="Body">
    <w:name w:val="Body"/>
    <w:link w:val="BodyChar"/>
    <w:qFormat/>
    <w:rsid w:val="00BB40D4"/>
    <w:pPr>
      <w:spacing w:after="120" w:line="280" w:lineRule="atLeast"/>
    </w:pPr>
    <w:rPr>
      <w:rFonts w:ascii="Arial" w:eastAsia="Times" w:hAnsi="Arial"/>
      <w:sz w:val="21"/>
      <w:lang w:eastAsia="en-US"/>
    </w:rPr>
  </w:style>
  <w:style w:type="character" w:customStyle="1" w:styleId="BodyChar">
    <w:name w:val="Body Char"/>
    <w:basedOn w:val="DefaultParagraphFont"/>
    <w:link w:val="Body"/>
    <w:rsid w:val="00BB40D4"/>
    <w:rPr>
      <w:rFonts w:ascii="Arial" w:eastAsia="Times" w:hAnsi="Arial"/>
      <w:sz w:val="21"/>
      <w:lang w:eastAsia="en-US"/>
    </w:rPr>
  </w:style>
  <w:style w:type="paragraph" w:customStyle="1" w:styleId="Tabletext">
    <w:name w:val="Table text"/>
    <w:uiPriority w:val="3"/>
    <w:qFormat/>
    <w:rsid w:val="00BB40D4"/>
    <w:pPr>
      <w:spacing w:before="80" w:after="60"/>
    </w:pPr>
    <w:rPr>
      <w:rFonts w:ascii="Arial" w:hAnsi="Arial"/>
      <w:sz w:val="21"/>
      <w:lang w:eastAsia="en-US"/>
    </w:rPr>
  </w:style>
  <w:style w:type="character" w:customStyle="1" w:styleId="lightcondenseditalic">
    <w:name w:val="light_condensed_italic"/>
    <w:basedOn w:val="DefaultParagraphFont"/>
    <w:rsid w:val="00D36E76"/>
  </w:style>
  <w:style w:type="paragraph" w:customStyle="1" w:styleId="pf0">
    <w:name w:val="pf0"/>
    <w:basedOn w:val="Normal"/>
    <w:rsid w:val="00D36E76"/>
    <w:pPr>
      <w:spacing w:before="100" w:beforeAutospacing="1" w:after="100" w:afterAutospacing="1"/>
    </w:pPr>
    <w:rPr>
      <w:rFonts w:ascii="Times New Roman" w:hAnsi="Times New Roman"/>
      <w:sz w:val="24"/>
      <w:szCs w:val="24"/>
      <w:lang w:eastAsia="en-AU"/>
    </w:rPr>
  </w:style>
  <w:style w:type="character" w:customStyle="1" w:styleId="cf01">
    <w:name w:val="cf01"/>
    <w:basedOn w:val="DefaultParagraphFont"/>
    <w:rsid w:val="00D36E76"/>
    <w:rPr>
      <w:rFonts w:ascii="Segoe UI" w:hAnsi="Segoe UI" w:cs="Segoe UI" w:hint="default"/>
      <w:sz w:val="18"/>
      <w:szCs w:val="18"/>
    </w:rPr>
  </w:style>
  <w:style w:type="character" w:customStyle="1" w:styleId="cf11">
    <w:name w:val="cf11"/>
    <w:basedOn w:val="DefaultParagraphFont"/>
    <w:rsid w:val="00E12C97"/>
    <w:rPr>
      <w:rFonts w:ascii="Segoe UI" w:hAnsi="Segoe UI" w:cs="Segoe UI" w:hint="default"/>
      <w:i/>
      <w:iCs/>
      <w:sz w:val="18"/>
      <w:szCs w:val="18"/>
    </w:rPr>
  </w:style>
  <w:style w:type="paragraph" w:styleId="BodyText">
    <w:name w:val="Body Text"/>
    <w:basedOn w:val="Normal"/>
    <w:link w:val="BodyTextChar"/>
    <w:uiPriority w:val="99"/>
    <w:semiHidden/>
    <w:unhideWhenUsed/>
    <w:rsid w:val="00970606"/>
    <w:pPr>
      <w:spacing w:after="120"/>
    </w:pPr>
  </w:style>
  <w:style w:type="character" w:customStyle="1" w:styleId="BodyTextChar">
    <w:name w:val="Body Text Char"/>
    <w:basedOn w:val="DefaultParagraphFont"/>
    <w:link w:val="BodyText"/>
    <w:uiPriority w:val="99"/>
    <w:semiHidden/>
    <w:rsid w:val="00970606"/>
    <w:rPr>
      <w:rFonts w:ascii="Cambria" w:hAnsi="Cambria"/>
      <w:lang w:eastAsia="en-US"/>
    </w:rPr>
  </w:style>
  <w:style w:type="table" w:styleId="GridTable4-Accent1">
    <w:name w:val="Grid Table 4 Accent 1"/>
    <w:basedOn w:val="TableNormal"/>
    <w:uiPriority w:val="49"/>
    <w:rsid w:val="009706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970606"/>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1">
    <w:name w:val="Grid Table 2 Accent 1"/>
    <w:basedOn w:val="TableNormal"/>
    <w:uiPriority w:val="47"/>
    <w:rsid w:val="00970606"/>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FooterChar">
    <w:name w:val="Footer Char"/>
    <w:basedOn w:val="DefaultParagraphFont"/>
    <w:link w:val="Footer"/>
    <w:uiPriority w:val="99"/>
    <w:rsid w:val="0063419A"/>
    <w:rPr>
      <w:rFonts w:ascii="Arial" w:hAnsi="Arial" w:cs="Arial"/>
      <w:sz w:val="18"/>
      <w:szCs w:val="18"/>
      <w:lang w:eastAsia="en-US"/>
    </w:rPr>
  </w:style>
  <w:style w:type="table" w:styleId="GridTable5Dark">
    <w:name w:val="Grid Table 5 Dark"/>
    <w:basedOn w:val="TableNormal"/>
    <w:uiPriority w:val="50"/>
    <w:rsid w:val="00D522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3">
    <w:name w:val="List Table 3"/>
    <w:basedOn w:val="TableNormal"/>
    <w:uiPriority w:val="48"/>
    <w:rsid w:val="005A376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87549">
      <w:bodyDiv w:val="1"/>
      <w:marLeft w:val="0"/>
      <w:marRight w:val="0"/>
      <w:marTop w:val="0"/>
      <w:marBottom w:val="0"/>
      <w:divBdr>
        <w:top w:val="none" w:sz="0" w:space="0" w:color="auto"/>
        <w:left w:val="none" w:sz="0" w:space="0" w:color="auto"/>
        <w:bottom w:val="none" w:sz="0" w:space="0" w:color="auto"/>
        <w:right w:val="none" w:sz="0" w:space="0" w:color="auto"/>
      </w:divBdr>
      <w:divsChild>
        <w:div w:id="771976633">
          <w:marLeft w:val="-720"/>
          <w:marRight w:val="0"/>
          <w:marTop w:val="0"/>
          <w:marBottom w:val="0"/>
          <w:divBdr>
            <w:top w:val="none" w:sz="0" w:space="0" w:color="auto"/>
            <w:left w:val="none" w:sz="0" w:space="0" w:color="auto"/>
            <w:bottom w:val="none" w:sz="0" w:space="0" w:color="auto"/>
            <w:right w:val="none" w:sz="0" w:space="0" w:color="auto"/>
          </w:divBdr>
        </w:div>
      </w:divsChild>
    </w:div>
    <w:div w:id="68312848">
      <w:bodyDiv w:val="1"/>
      <w:marLeft w:val="0"/>
      <w:marRight w:val="0"/>
      <w:marTop w:val="0"/>
      <w:marBottom w:val="0"/>
      <w:divBdr>
        <w:top w:val="none" w:sz="0" w:space="0" w:color="auto"/>
        <w:left w:val="none" w:sz="0" w:space="0" w:color="auto"/>
        <w:bottom w:val="none" w:sz="0" w:space="0" w:color="auto"/>
        <w:right w:val="none" w:sz="0" w:space="0" w:color="auto"/>
      </w:divBdr>
    </w:div>
    <w:div w:id="110243784">
      <w:bodyDiv w:val="1"/>
      <w:marLeft w:val="0"/>
      <w:marRight w:val="0"/>
      <w:marTop w:val="0"/>
      <w:marBottom w:val="0"/>
      <w:divBdr>
        <w:top w:val="none" w:sz="0" w:space="0" w:color="auto"/>
        <w:left w:val="none" w:sz="0" w:space="0" w:color="auto"/>
        <w:bottom w:val="none" w:sz="0" w:space="0" w:color="auto"/>
        <w:right w:val="none" w:sz="0" w:space="0" w:color="auto"/>
      </w:divBdr>
    </w:div>
    <w:div w:id="133568344">
      <w:bodyDiv w:val="1"/>
      <w:marLeft w:val="0"/>
      <w:marRight w:val="0"/>
      <w:marTop w:val="0"/>
      <w:marBottom w:val="0"/>
      <w:divBdr>
        <w:top w:val="none" w:sz="0" w:space="0" w:color="auto"/>
        <w:left w:val="none" w:sz="0" w:space="0" w:color="auto"/>
        <w:bottom w:val="none" w:sz="0" w:space="0" w:color="auto"/>
        <w:right w:val="none" w:sz="0" w:space="0" w:color="auto"/>
      </w:divBdr>
    </w:div>
    <w:div w:id="137457892">
      <w:bodyDiv w:val="1"/>
      <w:marLeft w:val="0"/>
      <w:marRight w:val="0"/>
      <w:marTop w:val="0"/>
      <w:marBottom w:val="0"/>
      <w:divBdr>
        <w:top w:val="none" w:sz="0" w:space="0" w:color="auto"/>
        <w:left w:val="none" w:sz="0" w:space="0" w:color="auto"/>
        <w:bottom w:val="none" w:sz="0" w:space="0" w:color="auto"/>
        <w:right w:val="none" w:sz="0" w:space="0" w:color="auto"/>
      </w:divBdr>
    </w:div>
    <w:div w:id="156969577">
      <w:bodyDiv w:val="1"/>
      <w:marLeft w:val="0"/>
      <w:marRight w:val="0"/>
      <w:marTop w:val="0"/>
      <w:marBottom w:val="0"/>
      <w:divBdr>
        <w:top w:val="none" w:sz="0" w:space="0" w:color="auto"/>
        <w:left w:val="none" w:sz="0" w:space="0" w:color="auto"/>
        <w:bottom w:val="none" w:sz="0" w:space="0" w:color="auto"/>
        <w:right w:val="none" w:sz="0" w:space="0" w:color="auto"/>
      </w:divBdr>
    </w:div>
    <w:div w:id="165943262">
      <w:bodyDiv w:val="1"/>
      <w:marLeft w:val="0"/>
      <w:marRight w:val="0"/>
      <w:marTop w:val="0"/>
      <w:marBottom w:val="0"/>
      <w:divBdr>
        <w:top w:val="none" w:sz="0" w:space="0" w:color="auto"/>
        <w:left w:val="none" w:sz="0" w:space="0" w:color="auto"/>
        <w:bottom w:val="none" w:sz="0" w:space="0" w:color="auto"/>
        <w:right w:val="none" w:sz="0" w:space="0" w:color="auto"/>
      </w:divBdr>
    </w:div>
    <w:div w:id="180896721">
      <w:bodyDiv w:val="1"/>
      <w:marLeft w:val="0"/>
      <w:marRight w:val="0"/>
      <w:marTop w:val="0"/>
      <w:marBottom w:val="0"/>
      <w:divBdr>
        <w:top w:val="none" w:sz="0" w:space="0" w:color="auto"/>
        <w:left w:val="none" w:sz="0" w:space="0" w:color="auto"/>
        <w:bottom w:val="none" w:sz="0" w:space="0" w:color="auto"/>
        <w:right w:val="none" w:sz="0" w:space="0" w:color="auto"/>
      </w:divBdr>
    </w:div>
    <w:div w:id="192502127">
      <w:bodyDiv w:val="1"/>
      <w:marLeft w:val="0"/>
      <w:marRight w:val="0"/>
      <w:marTop w:val="0"/>
      <w:marBottom w:val="0"/>
      <w:divBdr>
        <w:top w:val="none" w:sz="0" w:space="0" w:color="auto"/>
        <w:left w:val="none" w:sz="0" w:space="0" w:color="auto"/>
        <w:bottom w:val="none" w:sz="0" w:space="0" w:color="auto"/>
        <w:right w:val="none" w:sz="0" w:space="0" w:color="auto"/>
      </w:divBdr>
    </w:div>
    <w:div w:id="200676703">
      <w:bodyDiv w:val="1"/>
      <w:marLeft w:val="0"/>
      <w:marRight w:val="0"/>
      <w:marTop w:val="0"/>
      <w:marBottom w:val="0"/>
      <w:divBdr>
        <w:top w:val="none" w:sz="0" w:space="0" w:color="auto"/>
        <w:left w:val="none" w:sz="0" w:space="0" w:color="auto"/>
        <w:bottom w:val="none" w:sz="0" w:space="0" w:color="auto"/>
        <w:right w:val="none" w:sz="0" w:space="0" w:color="auto"/>
      </w:divBdr>
      <w:divsChild>
        <w:div w:id="1400441016">
          <w:marLeft w:val="-720"/>
          <w:marRight w:val="0"/>
          <w:marTop w:val="0"/>
          <w:marBottom w:val="0"/>
          <w:divBdr>
            <w:top w:val="none" w:sz="0" w:space="0" w:color="auto"/>
            <w:left w:val="none" w:sz="0" w:space="0" w:color="auto"/>
            <w:bottom w:val="none" w:sz="0" w:space="0" w:color="auto"/>
            <w:right w:val="none" w:sz="0" w:space="0" w:color="auto"/>
          </w:divBdr>
        </w:div>
      </w:divsChild>
    </w:div>
    <w:div w:id="204755711">
      <w:bodyDiv w:val="1"/>
      <w:marLeft w:val="0"/>
      <w:marRight w:val="0"/>
      <w:marTop w:val="0"/>
      <w:marBottom w:val="0"/>
      <w:divBdr>
        <w:top w:val="none" w:sz="0" w:space="0" w:color="auto"/>
        <w:left w:val="none" w:sz="0" w:space="0" w:color="auto"/>
        <w:bottom w:val="none" w:sz="0" w:space="0" w:color="auto"/>
        <w:right w:val="none" w:sz="0" w:space="0" w:color="auto"/>
      </w:divBdr>
    </w:div>
    <w:div w:id="229926540">
      <w:bodyDiv w:val="1"/>
      <w:marLeft w:val="0"/>
      <w:marRight w:val="0"/>
      <w:marTop w:val="0"/>
      <w:marBottom w:val="0"/>
      <w:divBdr>
        <w:top w:val="none" w:sz="0" w:space="0" w:color="auto"/>
        <w:left w:val="none" w:sz="0" w:space="0" w:color="auto"/>
        <w:bottom w:val="none" w:sz="0" w:space="0" w:color="auto"/>
        <w:right w:val="none" w:sz="0" w:space="0" w:color="auto"/>
      </w:divBdr>
    </w:div>
    <w:div w:id="248538091">
      <w:bodyDiv w:val="1"/>
      <w:marLeft w:val="0"/>
      <w:marRight w:val="0"/>
      <w:marTop w:val="0"/>
      <w:marBottom w:val="0"/>
      <w:divBdr>
        <w:top w:val="none" w:sz="0" w:space="0" w:color="auto"/>
        <w:left w:val="none" w:sz="0" w:space="0" w:color="auto"/>
        <w:bottom w:val="none" w:sz="0" w:space="0" w:color="auto"/>
        <w:right w:val="none" w:sz="0" w:space="0" w:color="auto"/>
      </w:divBdr>
    </w:div>
    <w:div w:id="255867660">
      <w:bodyDiv w:val="1"/>
      <w:marLeft w:val="0"/>
      <w:marRight w:val="0"/>
      <w:marTop w:val="0"/>
      <w:marBottom w:val="0"/>
      <w:divBdr>
        <w:top w:val="none" w:sz="0" w:space="0" w:color="auto"/>
        <w:left w:val="none" w:sz="0" w:space="0" w:color="auto"/>
        <w:bottom w:val="none" w:sz="0" w:space="0" w:color="auto"/>
        <w:right w:val="none" w:sz="0" w:space="0" w:color="auto"/>
      </w:divBdr>
    </w:div>
    <w:div w:id="258224559">
      <w:bodyDiv w:val="1"/>
      <w:marLeft w:val="0"/>
      <w:marRight w:val="0"/>
      <w:marTop w:val="0"/>
      <w:marBottom w:val="0"/>
      <w:divBdr>
        <w:top w:val="none" w:sz="0" w:space="0" w:color="auto"/>
        <w:left w:val="none" w:sz="0" w:space="0" w:color="auto"/>
        <w:bottom w:val="none" w:sz="0" w:space="0" w:color="auto"/>
        <w:right w:val="none" w:sz="0" w:space="0" w:color="auto"/>
      </w:divBdr>
      <w:divsChild>
        <w:div w:id="20203282">
          <w:marLeft w:val="-720"/>
          <w:marRight w:val="0"/>
          <w:marTop w:val="0"/>
          <w:marBottom w:val="0"/>
          <w:divBdr>
            <w:top w:val="none" w:sz="0" w:space="0" w:color="auto"/>
            <w:left w:val="none" w:sz="0" w:space="0" w:color="auto"/>
            <w:bottom w:val="none" w:sz="0" w:space="0" w:color="auto"/>
            <w:right w:val="none" w:sz="0" w:space="0" w:color="auto"/>
          </w:divBdr>
        </w:div>
      </w:divsChild>
    </w:div>
    <w:div w:id="269289491">
      <w:bodyDiv w:val="1"/>
      <w:marLeft w:val="0"/>
      <w:marRight w:val="0"/>
      <w:marTop w:val="0"/>
      <w:marBottom w:val="0"/>
      <w:divBdr>
        <w:top w:val="none" w:sz="0" w:space="0" w:color="auto"/>
        <w:left w:val="none" w:sz="0" w:space="0" w:color="auto"/>
        <w:bottom w:val="none" w:sz="0" w:space="0" w:color="auto"/>
        <w:right w:val="none" w:sz="0" w:space="0" w:color="auto"/>
      </w:divBdr>
      <w:divsChild>
        <w:div w:id="1973633396">
          <w:marLeft w:val="-720"/>
          <w:marRight w:val="0"/>
          <w:marTop w:val="0"/>
          <w:marBottom w:val="0"/>
          <w:divBdr>
            <w:top w:val="none" w:sz="0" w:space="0" w:color="auto"/>
            <w:left w:val="none" w:sz="0" w:space="0" w:color="auto"/>
            <w:bottom w:val="none" w:sz="0" w:space="0" w:color="auto"/>
            <w:right w:val="none" w:sz="0" w:space="0" w:color="auto"/>
          </w:divBdr>
        </w:div>
      </w:divsChild>
    </w:div>
    <w:div w:id="280843159">
      <w:bodyDiv w:val="1"/>
      <w:marLeft w:val="0"/>
      <w:marRight w:val="0"/>
      <w:marTop w:val="0"/>
      <w:marBottom w:val="0"/>
      <w:divBdr>
        <w:top w:val="none" w:sz="0" w:space="0" w:color="auto"/>
        <w:left w:val="none" w:sz="0" w:space="0" w:color="auto"/>
        <w:bottom w:val="none" w:sz="0" w:space="0" w:color="auto"/>
        <w:right w:val="none" w:sz="0" w:space="0" w:color="auto"/>
      </w:divBdr>
    </w:div>
    <w:div w:id="316037519">
      <w:bodyDiv w:val="1"/>
      <w:marLeft w:val="0"/>
      <w:marRight w:val="0"/>
      <w:marTop w:val="0"/>
      <w:marBottom w:val="0"/>
      <w:divBdr>
        <w:top w:val="none" w:sz="0" w:space="0" w:color="auto"/>
        <w:left w:val="none" w:sz="0" w:space="0" w:color="auto"/>
        <w:bottom w:val="none" w:sz="0" w:space="0" w:color="auto"/>
        <w:right w:val="none" w:sz="0" w:space="0" w:color="auto"/>
      </w:divBdr>
    </w:div>
    <w:div w:id="348064090">
      <w:bodyDiv w:val="1"/>
      <w:marLeft w:val="0"/>
      <w:marRight w:val="0"/>
      <w:marTop w:val="0"/>
      <w:marBottom w:val="0"/>
      <w:divBdr>
        <w:top w:val="none" w:sz="0" w:space="0" w:color="auto"/>
        <w:left w:val="none" w:sz="0" w:space="0" w:color="auto"/>
        <w:bottom w:val="none" w:sz="0" w:space="0" w:color="auto"/>
        <w:right w:val="none" w:sz="0" w:space="0" w:color="auto"/>
      </w:divBdr>
    </w:div>
    <w:div w:id="349186344">
      <w:bodyDiv w:val="1"/>
      <w:marLeft w:val="0"/>
      <w:marRight w:val="0"/>
      <w:marTop w:val="0"/>
      <w:marBottom w:val="0"/>
      <w:divBdr>
        <w:top w:val="none" w:sz="0" w:space="0" w:color="auto"/>
        <w:left w:val="none" w:sz="0" w:space="0" w:color="auto"/>
        <w:bottom w:val="none" w:sz="0" w:space="0" w:color="auto"/>
        <w:right w:val="none" w:sz="0" w:space="0" w:color="auto"/>
      </w:divBdr>
    </w:div>
    <w:div w:id="374355386">
      <w:bodyDiv w:val="1"/>
      <w:marLeft w:val="0"/>
      <w:marRight w:val="0"/>
      <w:marTop w:val="0"/>
      <w:marBottom w:val="0"/>
      <w:divBdr>
        <w:top w:val="none" w:sz="0" w:space="0" w:color="auto"/>
        <w:left w:val="none" w:sz="0" w:space="0" w:color="auto"/>
        <w:bottom w:val="none" w:sz="0" w:space="0" w:color="auto"/>
        <w:right w:val="none" w:sz="0" w:space="0" w:color="auto"/>
      </w:divBdr>
    </w:div>
    <w:div w:id="395126222">
      <w:bodyDiv w:val="1"/>
      <w:marLeft w:val="0"/>
      <w:marRight w:val="0"/>
      <w:marTop w:val="0"/>
      <w:marBottom w:val="0"/>
      <w:divBdr>
        <w:top w:val="none" w:sz="0" w:space="0" w:color="auto"/>
        <w:left w:val="none" w:sz="0" w:space="0" w:color="auto"/>
        <w:bottom w:val="none" w:sz="0" w:space="0" w:color="auto"/>
        <w:right w:val="none" w:sz="0" w:space="0" w:color="auto"/>
      </w:divBdr>
      <w:divsChild>
        <w:div w:id="1627008964">
          <w:marLeft w:val="0"/>
          <w:marRight w:val="0"/>
          <w:marTop w:val="0"/>
          <w:marBottom w:val="0"/>
          <w:divBdr>
            <w:top w:val="none" w:sz="0" w:space="0" w:color="auto"/>
            <w:left w:val="none" w:sz="0" w:space="0" w:color="auto"/>
            <w:bottom w:val="none" w:sz="0" w:space="0" w:color="auto"/>
            <w:right w:val="none" w:sz="0" w:space="0" w:color="auto"/>
          </w:divBdr>
          <w:divsChild>
            <w:div w:id="75830696">
              <w:marLeft w:val="0"/>
              <w:marRight w:val="0"/>
              <w:marTop w:val="0"/>
              <w:marBottom w:val="0"/>
              <w:divBdr>
                <w:top w:val="none" w:sz="0" w:space="0" w:color="auto"/>
                <w:left w:val="none" w:sz="0" w:space="0" w:color="auto"/>
                <w:bottom w:val="none" w:sz="0" w:space="0" w:color="auto"/>
                <w:right w:val="none" w:sz="0" w:space="0" w:color="auto"/>
              </w:divBdr>
              <w:divsChild>
                <w:div w:id="929585125">
                  <w:marLeft w:val="-225"/>
                  <w:marRight w:val="-225"/>
                  <w:marTop w:val="0"/>
                  <w:marBottom w:val="0"/>
                  <w:divBdr>
                    <w:top w:val="none" w:sz="0" w:space="0" w:color="auto"/>
                    <w:left w:val="none" w:sz="0" w:space="0" w:color="auto"/>
                    <w:bottom w:val="none" w:sz="0" w:space="0" w:color="auto"/>
                    <w:right w:val="none" w:sz="0" w:space="0" w:color="auto"/>
                  </w:divBdr>
                  <w:divsChild>
                    <w:div w:id="1374497743">
                      <w:marLeft w:val="0"/>
                      <w:marRight w:val="0"/>
                      <w:marTop w:val="0"/>
                      <w:marBottom w:val="0"/>
                      <w:divBdr>
                        <w:top w:val="none" w:sz="0" w:space="0" w:color="auto"/>
                        <w:left w:val="none" w:sz="0" w:space="0" w:color="auto"/>
                        <w:bottom w:val="none" w:sz="0" w:space="0" w:color="auto"/>
                        <w:right w:val="none" w:sz="0" w:space="0" w:color="auto"/>
                      </w:divBdr>
                      <w:divsChild>
                        <w:div w:id="1526478200">
                          <w:marLeft w:val="0"/>
                          <w:marRight w:val="0"/>
                          <w:marTop w:val="0"/>
                          <w:marBottom w:val="300"/>
                          <w:divBdr>
                            <w:top w:val="none" w:sz="0" w:space="0" w:color="auto"/>
                            <w:left w:val="none" w:sz="0" w:space="0" w:color="auto"/>
                            <w:bottom w:val="none" w:sz="0" w:space="0" w:color="auto"/>
                            <w:right w:val="none" w:sz="0" w:space="0" w:color="auto"/>
                          </w:divBdr>
                          <w:divsChild>
                            <w:div w:id="685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1830368">
      <w:bodyDiv w:val="1"/>
      <w:marLeft w:val="0"/>
      <w:marRight w:val="0"/>
      <w:marTop w:val="0"/>
      <w:marBottom w:val="0"/>
      <w:divBdr>
        <w:top w:val="none" w:sz="0" w:space="0" w:color="auto"/>
        <w:left w:val="none" w:sz="0" w:space="0" w:color="auto"/>
        <w:bottom w:val="none" w:sz="0" w:space="0" w:color="auto"/>
        <w:right w:val="none" w:sz="0" w:space="0" w:color="auto"/>
      </w:divBdr>
    </w:div>
    <w:div w:id="403575635">
      <w:bodyDiv w:val="1"/>
      <w:marLeft w:val="0"/>
      <w:marRight w:val="0"/>
      <w:marTop w:val="0"/>
      <w:marBottom w:val="0"/>
      <w:divBdr>
        <w:top w:val="none" w:sz="0" w:space="0" w:color="auto"/>
        <w:left w:val="none" w:sz="0" w:space="0" w:color="auto"/>
        <w:bottom w:val="none" w:sz="0" w:space="0" w:color="auto"/>
        <w:right w:val="none" w:sz="0" w:space="0" w:color="auto"/>
      </w:divBdr>
    </w:div>
    <w:div w:id="453719522">
      <w:bodyDiv w:val="1"/>
      <w:marLeft w:val="0"/>
      <w:marRight w:val="0"/>
      <w:marTop w:val="0"/>
      <w:marBottom w:val="0"/>
      <w:divBdr>
        <w:top w:val="none" w:sz="0" w:space="0" w:color="auto"/>
        <w:left w:val="none" w:sz="0" w:space="0" w:color="auto"/>
        <w:bottom w:val="none" w:sz="0" w:space="0" w:color="auto"/>
        <w:right w:val="none" w:sz="0" w:space="0" w:color="auto"/>
      </w:divBdr>
    </w:div>
    <w:div w:id="478573253">
      <w:bodyDiv w:val="1"/>
      <w:marLeft w:val="0"/>
      <w:marRight w:val="0"/>
      <w:marTop w:val="0"/>
      <w:marBottom w:val="0"/>
      <w:divBdr>
        <w:top w:val="none" w:sz="0" w:space="0" w:color="auto"/>
        <w:left w:val="none" w:sz="0" w:space="0" w:color="auto"/>
        <w:bottom w:val="none" w:sz="0" w:space="0" w:color="auto"/>
        <w:right w:val="none" w:sz="0" w:space="0" w:color="auto"/>
      </w:divBdr>
      <w:divsChild>
        <w:div w:id="1996949405">
          <w:marLeft w:val="-720"/>
          <w:marRight w:val="0"/>
          <w:marTop w:val="0"/>
          <w:marBottom w:val="0"/>
          <w:divBdr>
            <w:top w:val="none" w:sz="0" w:space="0" w:color="auto"/>
            <w:left w:val="none" w:sz="0" w:space="0" w:color="auto"/>
            <w:bottom w:val="none" w:sz="0" w:space="0" w:color="auto"/>
            <w:right w:val="none" w:sz="0" w:space="0" w:color="auto"/>
          </w:divBdr>
        </w:div>
      </w:divsChild>
    </w:div>
    <w:div w:id="488837097">
      <w:bodyDiv w:val="1"/>
      <w:marLeft w:val="0"/>
      <w:marRight w:val="0"/>
      <w:marTop w:val="0"/>
      <w:marBottom w:val="0"/>
      <w:divBdr>
        <w:top w:val="none" w:sz="0" w:space="0" w:color="auto"/>
        <w:left w:val="none" w:sz="0" w:space="0" w:color="auto"/>
        <w:bottom w:val="none" w:sz="0" w:space="0" w:color="auto"/>
        <w:right w:val="none" w:sz="0" w:space="0" w:color="auto"/>
      </w:divBdr>
    </w:div>
    <w:div w:id="491333620">
      <w:bodyDiv w:val="1"/>
      <w:marLeft w:val="0"/>
      <w:marRight w:val="0"/>
      <w:marTop w:val="0"/>
      <w:marBottom w:val="0"/>
      <w:divBdr>
        <w:top w:val="none" w:sz="0" w:space="0" w:color="auto"/>
        <w:left w:val="none" w:sz="0" w:space="0" w:color="auto"/>
        <w:bottom w:val="none" w:sz="0" w:space="0" w:color="auto"/>
        <w:right w:val="none" w:sz="0" w:space="0" w:color="auto"/>
      </w:divBdr>
    </w:div>
    <w:div w:id="495191268">
      <w:bodyDiv w:val="1"/>
      <w:marLeft w:val="0"/>
      <w:marRight w:val="0"/>
      <w:marTop w:val="0"/>
      <w:marBottom w:val="0"/>
      <w:divBdr>
        <w:top w:val="none" w:sz="0" w:space="0" w:color="auto"/>
        <w:left w:val="none" w:sz="0" w:space="0" w:color="auto"/>
        <w:bottom w:val="none" w:sz="0" w:space="0" w:color="auto"/>
        <w:right w:val="none" w:sz="0" w:space="0" w:color="auto"/>
      </w:divBdr>
      <w:divsChild>
        <w:div w:id="132598864">
          <w:marLeft w:val="0"/>
          <w:marRight w:val="0"/>
          <w:marTop w:val="0"/>
          <w:marBottom w:val="0"/>
          <w:divBdr>
            <w:top w:val="none" w:sz="0" w:space="0" w:color="auto"/>
            <w:left w:val="none" w:sz="0" w:space="0" w:color="auto"/>
            <w:bottom w:val="none" w:sz="0" w:space="0" w:color="auto"/>
            <w:right w:val="none" w:sz="0" w:space="0" w:color="auto"/>
          </w:divBdr>
          <w:divsChild>
            <w:div w:id="149712767">
              <w:marLeft w:val="0"/>
              <w:marRight w:val="0"/>
              <w:marTop w:val="0"/>
              <w:marBottom w:val="0"/>
              <w:divBdr>
                <w:top w:val="none" w:sz="0" w:space="0" w:color="auto"/>
                <w:left w:val="none" w:sz="0" w:space="0" w:color="auto"/>
                <w:bottom w:val="none" w:sz="0" w:space="0" w:color="auto"/>
                <w:right w:val="none" w:sz="0" w:space="0" w:color="auto"/>
              </w:divBdr>
            </w:div>
          </w:divsChild>
        </w:div>
        <w:div w:id="282537679">
          <w:marLeft w:val="0"/>
          <w:marRight w:val="0"/>
          <w:marTop w:val="0"/>
          <w:marBottom w:val="0"/>
          <w:divBdr>
            <w:top w:val="none" w:sz="0" w:space="0" w:color="auto"/>
            <w:left w:val="none" w:sz="0" w:space="0" w:color="auto"/>
            <w:bottom w:val="none" w:sz="0" w:space="0" w:color="auto"/>
            <w:right w:val="none" w:sz="0" w:space="0" w:color="auto"/>
          </w:divBdr>
          <w:divsChild>
            <w:div w:id="1279873330">
              <w:marLeft w:val="0"/>
              <w:marRight w:val="0"/>
              <w:marTop w:val="0"/>
              <w:marBottom w:val="0"/>
              <w:divBdr>
                <w:top w:val="none" w:sz="0" w:space="0" w:color="auto"/>
                <w:left w:val="none" w:sz="0" w:space="0" w:color="auto"/>
                <w:bottom w:val="none" w:sz="0" w:space="0" w:color="auto"/>
                <w:right w:val="none" w:sz="0" w:space="0" w:color="auto"/>
              </w:divBdr>
            </w:div>
          </w:divsChild>
        </w:div>
        <w:div w:id="375204825">
          <w:marLeft w:val="0"/>
          <w:marRight w:val="0"/>
          <w:marTop w:val="0"/>
          <w:marBottom w:val="0"/>
          <w:divBdr>
            <w:top w:val="none" w:sz="0" w:space="0" w:color="auto"/>
            <w:left w:val="none" w:sz="0" w:space="0" w:color="auto"/>
            <w:bottom w:val="none" w:sz="0" w:space="0" w:color="auto"/>
            <w:right w:val="none" w:sz="0" w:space="0" w:color="auto"/>
          </w:divBdr>
          <w:divsChild>
            <w:div w:id="1694841283">
              <w:marLeft w:val="0"/>
              <w:marRight w:val="0"/>
              <w:marTop w:val="0"/>
              <w:marBottom w:val="0"/>
              <w:divBdr>
                <w:top w:val="none" w:sz="0" w:space="0" w:color="auto"/>
                <w:left w:val="none" w:sz="0" w:space="0" w:color="auto"/>
                <w:bottom w:val="none" w:sz="0" w:space="0" w:color="auto"/>
                <w:right w:val="none" w:sz="0" w:space="0" w:color="auto"/>
              </w:divBdr>
            </w:div>
          </w:divsChild>
        </w:div>
        <w:div w:id="484857297">
          <w:marLeft w:val="0"/>
          <w:marRight w:val="0"/>
          <w:marTop w:val="0"/>
          <w:marBottom w:val="0"/>
          <w:divBdr>
            <w:top w:val="none" w:sz="0" w:space="0" w:color="auto"/>
            <w:left w:val="none" w:sz="0" w:space="0" w:color="auto"/>
            <w:bottom w:val="none" w:sz="0" w:space="0" w:color="auto"/>
            <w:right w:val="none" w:sz="0" w:space="0" w:color="auto"/>
          </w:divBdr>
          <w:divsChild>
            <w:div w:id="857739623">
              <w:marLeft w:val="0"/>
              <w:marRight w:val="0"/>
              <w:marTop w:val="0"/>
              <w:marBottom w:val="0"/>
              <w:divBdr>
                <w:top w:val="none" w:sz="0" w:space="0" w:color="auto"/>
                <w:left w:val="none" w:sz="0" w:space="0" w:color="auto"/>
                <w:bottom w:val="none" w:sz="0" w:space="0" w:color="auto"/>
                <w:right w:val="none" w:sz="0" w:space="0" w:color="auto"/>
              </w:divBdr>
            </w:div>
          </w:divsChild>
        </w:div>
        <w:div w:id="741870731">
          <w:marLeft w:val="0"/>
          <w:marRight w:val="0"/>
          <w:marTop w:val="0"/>
          <w:marBottom w:val="0"/>
          <w:divBdr>
            <w:top w:val="none" w:sz="0" w:space="0" w:color="auto"/>
            <w:left w:val="none" w:sz="0" w:space="0" w:color="auto"/>
            <w:bottom w:val="none" w:sz="0" w:space="0" w:color="auto"/>
            <w:right w:val="none" w:sz="0" w:space="0" w:color="auto"/>
          </w:divBdr>
          <w:divsChild>
            <w:div w:id="945429818">
              <w:marLeft w:val="0"/>
              <w:marRight w:val="0"/>
              <w:marTop w:val="0"/>
              <w:marBottom w:val="0"/>
              <w:divBdr>
                <w:top w:val="none" w:sz="0" w:space="0" w:color="auto"/>
                <w:left w:val="none" w:sz="0" w:space="0" w:color="auto"/>
                <w:bottom w:val="none" w:sz="0" w:space="0" w:color="auto"/>
                <w:right w:val="none" w:sz="0" w:space="0" w:color="auto"/>
              </w:divBdr>
            </w:div>
            <w:div w:id="1383556157">
              <w:marLeft w:val="0"/>
              <w:marRight w:val="0"/>
              <w:marTop w:val="0"/>
              <w:marBottom w:val="0"/>
              <w:divBdr>
                <w:top w:val="none" w:sz="0" w:space="0" w:color="auto"/>
                <w:left w:val="none" w:sz="0" w:space="0" w:color="auto"/>
                <w:bottom w:val="none" w:sz="0" w:space="0" w:color="auto"/>
                <w:right w:val="none" w:sz="0" w:space="0" w:color="auto"/>
              </w:divBdr>
            </w:div>
          </w:divsChild>
        </w:div>
        <w:div w:id="757752316">
          <w:marLeft w:val="0"/>
          <w:marRight w:val="0"/>
          <w:marTop w:val="0"/>
          <w:marBottom w:val="0"/>
          <w:divBdr>
            <w:top w:val="none" w:sz="0" w:space="0" w:color="auto"/>
            <w:left w:val="none" w:sz="0" w:space="0" w:color="auto"/>
            <w:bottom w:val="none" w:sz="0" w:space="0" w:color="auto"/>
            <w:right w:val="none" w:sz="0" w:space="0" w:color="auto"/>
          </w:divBdr>
          <w:divsChild>
            <w:div w:id="112135694">
              <w:marLeft w:val="0"/>
              <w:marRight w:val="0"/>
              <w:marTop w:val="0"/>
              <w:marBottom w:val="0"/>
              <w:divBdr>
                <w:top w:val="none" w:sz="0" w:space="0" w:color="auto"/>
                <w:left w:val="none" w:sz="0" w:space="0" w:color="auto"/>
                <w:bottom w:val="none" w:sz="0" w:space="0" w:color="auto"/>
                <w:right w:val="none" w:sz="0" w:space="0" w:color="auto"/>
              </w:divBdr>
            </w:div>
            <w:div w:id="625426390">
              <w:marLeft w:val="0"/>
              <w:marRight w:val="0"/>
              <w:marTop w:val="0"/>
              <w:marBottom w:val="0"/>
              <w:divBdr>
                <w:top w:val="none" w:sz="0" w:space="0" w:color="auto"/>
                <w:left w:val="none" w:sz="0" w:space="0" w:color="auto"/>
                <w:bottom w:val="none" w:sz="0" w:space="0" w:color="auto"/>
                <w:right w:val="none" w:sz="0" w:space="0" w:color="auto"/>
              </w:divBdr>
            </w:div>
          </w:divsChild>
        </w:div>
        <w:div w:id="902330485">
          <w:marLeft w:val="0"/>
          <w:marRight w:val="0"/>
          <w:marTop w:val="0"/>
          <w:marBottom w:val="0"/>
          <w:divBdr>
            <w:top w:val="none" w:sz="0" w:space="0" w:color="auto"/>
            <w:left w:val="none" w:sz="0" w:space="0" w:color="auto"/>
            <w:bottom w:val="none" w:sz="0" w:space="0" w:color="auto"/>
            <w:right w:val="none" w:sz="0" w:space="0" w:color="auto"/>
          </w:divBdr>
          <w:divsChild>
            <w:div w:id="260455256">
              <w:marLeft w:val="0"/>
              <w:marRight w:val="0"/>
              <w:marTop w:val="0"/>
              <w:marBottom w:val="0"/>
              <w:divBdr>
                <w:top w:val="none" w:sz="0" w:space="0" w:color="auto"/>
                <w:left w:val="none" w:sz="0" w:space="0" w:color="auto"/>
                <w:bottom w:val="none" w:sz="0" w:space="0" w:color="auto"/>
                <w:right w:val="none" w:sz="0" w:space="0" w:color="auto"/>
              </w:divBdr>
            </w:div>
            <w:div w:id="1370646152">
              <w:marLeft w:val="0"/>
              <w:marRight w:val="0"/>
              <w:marTop w:val="0"/>
              <w:marBottom w:val="0"/>
              <w:divBdr>
                <w:top w:val="none" w:sz="0" w:space="0" w:color="auto"/>
                <w:left w:val="none" w:sz="0" w:space="0" w:color="auto"/>
                <w:bottom w:val="none" w:sz="0" w:space="0" w:color="auto"/>
                <w:right w:val="none" w:sz="0" w:space="0" w:color="auto"/>
              </w:divBdr>
            </w:div>
          </w:divsChild>
        </w:div>
        <w:div w:id="1231691617">
          <w:marLeft w:val="0"/>
          <w:marRight w:val="0"/>
          <w:marTop w:val="0"/>
          <w:marBottom w:val="0"/>
          <w:divBdr>
            <w:top w:val="none" w:sz="0" w:space="0" w:color="auto"/>
            <w:left w:val="none" w:sz="0" w:space="0" w:color="auto"/>
            <w:bottom w:val="none" w:sz="0" w:space="0" w:color="auto"/>
            <w:right w:val="none" w:sz="0" w:space="0" w:color="auto"/>
          </w:divBdr>
          <w:divsChild>
            <w:div w:id="1413546427">
              <w:marLeft w:val="0"/>
              <w:marRight w:val="0"/>
              <w:marTop w:val="0"/>
              <w:marBottom w:val="0"/>
              <w:divBdr>
                <w:top w:val="none" w:sz="0" w:space="0" w:color="auto"/>
                <w:left w:val="none" w:sz="0" w:space="0" w:color="auto"/>
                <w:bottom w:val="none" w:sz="0" w:space="0" w:color="auto"/>
                <w:right w:val="none" w:sz="0" w:space="0" w:color="auto"/>
              </w:divBdr>
            </w:div>
            <w:div w:id="1724787660">
              <w:marLeft w:val="0"/>
              <w:marRight w:val="0"/>
              <w:marTop w:val="0"/>
              <w:marBottom w:val="0"/>
              <w:divBdr>
                <w:top w:val="none" w:sz="0" w:space="0" w:color="auto"/>
                <w:left w:val="none" w:sz="0" w:space="0" w:color="auto"/>
                <w:bottom w:val="none" w:sz="0" w:space="0" w:color="auto"/>
                <w:right w:val="none" w:sz="0" w:space="0" w:color="auto"/>
              </w:divBdr>
            </w:div>
          </w:divsChild>
        </w:div>
        <w:div w:id="1685548981">
          <w:marLeft w:val="0"/>
          <w:marRight w:val="0"/>
          <w:marTop w:val="0"/>
          <w:marBottom w:val="0"/>
          <w:divBdr>
            <w:top w:val="none" w:sz="0" w:space="0" w:color="auto"/>
            <w:left w:val="none" w:sz="0" w:space="0" w:color="auto"/>
            <w:bottom w:val="none" w:sz="0" w:space="0" w:color="auto"/>
            <w:right w:val="none" w:sz="0" w:space="0" w:color="auto"/>
          </w:divBdr>
          <w:divsChild>
            <w:div w:id="1294749190">
              <w:marLeft w:val="0"/>
              <w:marRight w:val="0"/>
              <w:marTop w:val="0"/>
              <w:marBottom w:val="0"/>
              <w:divBdr>
                <w:top w:val="none" w:sz="0" w:space="0" w:color="auto"/>
                <w:left w:val="none" w:sz="0" w:space="0" w:color="auto"/>
                <w:bottom w:val="none" w:sz="0" w:space="0" w:color="auto"/>
                <w:right w:val="none" w:sz="0" w:space="0" w:color="auto"/>
              </w:divBdr>
            </w:div>
          </w:divsChild>
        </w:div>
        <w:div w:id="1763182292">
          <w:marLeft w:val="0"/>
          <w:marRight w:val="0"/>
          <w:marTop w:val="0"/>
          <w:marBottom w:val="0"/>
          <w:divBdr>
            <w:top w:val="none" w:sz="0" w:space="0" w:color="auto"/>
            <w:left w:val="none" w:sz="0" w:space="0" w:color="auto"/>
            <w:bottom w:val="none" w:sz="0" w:space="0" w:color="auto"/>
            <w:right w:val="none" w:sz="0" w:space="0" w:color="auto"/>
          </w:divBdr>
          <w:divsChild>
            <w:div w:id="40869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18495">
      <w:bodyDiv w:val="1"/>
      <w:marLeft w:val="0"/>
      <w:marRight w:val="0"/>
      <w:marTop w:val="0"/>
      <w:marBottom w:val="0"/>
      <w:divBdr>
        <w:top w:val="none" w:sz="0" w:space="0" w:color="auto"/>
        <w:left w:val="none" w:sz="0" w:space="0" w:color="auto"/>
        <w:bottom w:val="none" w:sz="0" w:space="0" w:color="auto"/>
        <w:right w:val="none" w:sz="0" w:space="0" w:color="auto"/>
      </w:divBdr>
    </w:div>
    <w:div w:id="534267534">
      <w:bodyDiv w:val="1"/>
      <w:marLeft w:val="0"/>
      <w:marRight w:val="0"/>
      <w:marTop w:val="0"/>
      <w:marBottom w:val="0"/>
      <w:divBdr>
        <w:top w:val="none" w:sz="0" w:space="0" w:color="auto"/>
        <w:left w:val="none" w:sz="0" w:space="0" w:color="auto"/>
        <w:bottom w:val="none" w:sz="0" w:space="0" w:color="auto"/>
        <w:right w:val="none" w:sz="0" w:space="0" w:color="auto"/>
      </w:divBdr>
    </w:div>
    <w:div w:id="534853630">
      <w:bodyDiv w:val="1"/>
      <w:marLeft w:val="0"/>
      <w:marRight w:val="0"/>
      <w:marTop w:val="0"/>
      <w:marBottom w:val="0"/>
      <w:divBdr>
        <w:top w:val="none" w:sz="0" w:space="0" w:color="auto"/>
        <w:left w:val="none" w:sz="0" w:space="0" w:color="auto"/>
        <w:bottom w:val="none" w:sz="0" w:space="0" w:color="auto"/>
        <w:right w:val="none" w:sz="0" w:space="0" w:color="auto"/>
      </w:divBdr>
    </w:div>
    <w:div w:id="537356228">
      <w:bodyDiv w:val="1"/>
      <w:marLeft w:val="0"/>
      <w:marRight w:val="0"/>
      <w:marTop w:val="0"/>
      <w:marBottom w:val="0"/>
      <w:divBdr>
        <w:top w:val="none" w:sz="0" w:space="0" w:color="auto"/>
        <w:left w:val="none" w:sz="0" w:space="0" w:color="auto"/>
        <w:bottom w:val="none" w:sz="0" w:space="0" w:color="auto"/>
        <w:right w:val="none" w:sz="0" w:space="0" w:color="auto"/>
      </w:divBdr>
      <w:divsChild>
        <w:div w:id="1891917878">
          <w:marLeft w:val="-720"/>
          <w:marRight w:val="0"/>
          <w:marTop w:val="0"/>
          <w:marBottom w:val="0"/>
          <w:divBdr>
            <w:top w:val="none" w:sz="0" w:space="0" w:color="auto"/>
            <w:left w:val="none" w:sz="0" w:space="0" w:color="auto"/>
            <w:bottom w:val="none" w:sz="0" w:space="0" w:color="auto"/>
            <w:right w:val="none" w:sz="0" w:space="0" w:color="auto"/>
          </w:divBdr>
        </w:div>
      </w:divsChild>
    </w:div>
    <w:div w:id="548689710">
      <w:bodyDiv w:val="1"/>
      <w:marLeft w:val="0"/>
      <w:marRight w:val="0"/>
      <w:marTop w:val="0"/>
      <w:marBottom w:val="0"/>
      <w:divBdr>
        <w:top w:val="none" w:sz="0" w:space="0" w:color="auto"/>
        <w:left w:val="none" w:sz="0" w:space="0" w:color="auto"/>
        <w:bottom w:val="none" w:sz="0" w:space="0" w:color="auto"/>
        <w:right w:val="none" w:sz="0" w:space="0" w:color="auto"/>
      </w:divBdr>
      <w:divsChild>
        <w:div w:id="1474060456">
          <w:marLeft w:val="-720"/>
          <w:marRight w:val="0"/>
          <w:marTop w:val="0"/>
          <w:marBottom w:val="0"/>
          <w:divBdr>
            <w:top w:val="none" w:sz="0" w:space="0" w:color="auto"/>
            <w:left w:val="none" w:sz="0" w:space="0" w:color="auto"/>
            <w:bottom w:val="none" w:sz="0" w:space="0" w:color="auto"/>
            <w:right w:val="none" w:sz="0" w:space="0" w:color="auto"/>
          </w:divBdr>
        </w:div>
      </w:divsChild>
    </w:div>
    <w:div w:id="557595548">
      <w:bodyDiv w:val="1"/>
      <w:marLeft w:val="0"/>
      <w:marRight w:val="0"/>
      <w:marTop w:val="0"/>
      <w:marBottom w:val="0"/>
      <w:divBdr>
        <w:top w:val="none" w:sz="0" w:space="0" w:color="auto"/>
        <w:left w:val="none" w:sz="0" w:space="0" w:color="auto"/>
        <w:bottom w:val="none" w:sz="0" w:space="0" w:color="auto"/>
        <w:right w:val="none" w:sz="0" w:space="0" w:color="auto"/>
      </w:divBdr>
    </w:div>
    <w:div w:id="568422651">
      <w:bodyDiv w:val="1"/>
      <w:marLeft w:val="0"/>
      <w:marRight w:val="0"/>
      <w:marTop w:val="0"/>
      <w:marBottom w:val="0"/>
      <w:divBdr>
        <w:top w:val="none" w:sz="0" w:space="0" w:color="auto"/>
        <w:left w:val="none" w:sz="0" w:space="0" w:color="auto"/>
        <w:bottom w:val="none" w:sz="0" w:space="0" w:color="auto"/>
        <w:right w:val="none" w:sz="0" w:space="0" w:color="auto"/>
      </w:divBdr>
    </w:div>
    <w:div w:id="607348714">
      <w:bodyDiv w:val="1"/>
      <w:marLeft w:val="0"/>
      <w:marRight w:val="0"/>
      <w:marTop w:val="0"/>
      <w:marBottom w:val="0"/>
      <w:divBdr>
        <w:top w:val="none" w:sz="0" w:space="0" w:color="auto"/>
        <w:left w:val="none" w:sz="0" w:space="0" w:color="auto"/>
        <w:bottom w:val="none" w:sz="0" w:space="0" w:color="auto"/>
        <w:right w:val="none" w:sz="0" w:space="0" w:color="auto"/>
      </w:divBdr>
    </w:div>
    <w:div w:id="638538935">
      <w:bodyDiv w:val="1"/>
      <w:marLeft w:val="0"/>
      <w:marRight w:val="0"/>
      <w:marTop w:val="0"/>
      <w:marBottom w:val="0"/>
      <w:divBdr>
        <w:top w:val="none" w:sz="0" w:space="0" w:color="auto"/>
        <w:left w:val="none" w:sz="0" w:space="0" w:color="auto"/>
        <w:bottom w:val="none" w:sz="0" w:space="0" w:color="auto"/>
        <w:right w:val="none" w:sz="0" w:space="0" w:color="auto"/>
      </w:divBdr>
    </w:div>
    <w:div w:id="647562785">
      <w:bodyDiv w:val="1"/>
      <w:marLeft w:val="0"/>
      <w:marRight w:val="0"/>
      <w:marTop w:val="0"/>
      <w:marBottom w:val="0"/>
      <w:divBdr>
        <w:top w:val="none" w:sz="0" w:space="0" w:color="auto"/>
        <w:left w:val="none" w:sz="0" w:space="0" w:color="auto"/>
        <w:bottom w:val="none" w:sz="0" w:space="0" w:color="auto"/>
        <w:right w:val="none" w:sz="0" w:space="0" w:color="auto"/>
      </w:divBdr>
    </w:div>
    <w:div w:id="653533059">
      <w:bodyDiv w:val="1"/>
      <w:marLeft w:val="0"/>
      <w:marRight w:val="0"/>
      <w:marTop w:val="0"/>
      <w:marBottom w:val="0"/>
      <w:divBdr>
        <w:top w:val="none" w:sz="0" w:space="0" w:color="auto"/>
        <w:left w:val="none" w:sz="0" w:space="0" w:color="auto"/>
        <w:bottom w:val="none" w:sz="0" w:space="0" w:color="auto"/>
        <w:right w:val="none" w:sz="0" w:space="0" w:color="auto"/>
      </w:divBdr>
      <w:divsChild>
        <w:div w:id="387143237">
          <w:marLeft w:val="-720"/>
          <w:marRight w:val="0"/>
          <w:marTop w:val="0"/>
          <w:marBottom w:val="0"/>
          <w:divBdr>
            <w:top w:val="none" w:sz="0" w:space="0" w:color="auto"/>
            <w:left w:val="none" w:sz="0" w:space="0" w:color="auto"/>
            <w:bottom w:val="none" w:sz="0" w:space="0" w:color="auto"/>
            <w:right w:val="none" w:sz="0" w:space="0" w:color="auto"/>
          </w:divBdr>
        </w:div>
      </w:divsChild>
    </w:div>
    <w:div w:id="663241656">
      <w:bodyDiv w:val="1"/>
      <w:marLeft w:val="0"/>
      <w:marRight w:val="0"/>
      <w:marTop w:val="0"/>
      <w:marBottom w:val="0"/>
      <w:divBdr>
        <w:top w:val="none" w:sz="0" w:space="0" w:color="auto"/>
        <w:left w:val="none" w:sz="0" w:space="0" w:color="auto"/>
        <w:bottom w:val="none" w:sz="0" w:space="0" w:color="auto"/>
        <w:right w:val="none" w:sz="0" w:space="0" w:color="auto"/>
      </w:divBdr>
      <w:divsChild>
        <w:div w:id="2113359194">
          <w:marLeft w:val="0"/>
          <w:marRight w:val="0"/>
          <w:marTop w:val="0"/>
          <w:marBottom w:val="0"/>
          <w:divBdr>
            <w:top w:val="none" w:sz="0" w:space="0" w:color="auto"/>
            <w:left w:val="none" w:sz="0" w:space="0" w:color="auto"/>
            <w:bottom w:val="none" w:sz="0" w:space="0" w:color="auto"/>
            <w:right w:val="none" w:sz="0" w:space="0" w:color="auto"/>
          </w:divBdr>
        </w:div>
      </w:divsChild>
    </w:div>
    <w:div w:id="673190568">
      <w:bodyDiv w:val="1"/>
      <w:marLeft w:val="0"/>
      <w:marRight w:val="0"/>
      <w:marTop w:val="0"/>
      <w:marBottom w:val="0"/>
      <w:divBdr>
        <w:top w:val="none" w:sz="0" w:space="0" w:color="auto"/>
        <w:left w:val="none" w:sz="0" w:space="0" w:color="auto"/>
        <w:bottom w:val="none" w:sz="0" w:space="0" w:color="auto"/>
        <w:right w:val="none" w:sz="0" w:space="0" w:color="auto"/>
      </w:divBdr>
    </w:div>
    <w:div w:id="673653030">
      <w:bodyDiv w:val="1"/>
      <w:marLeft w:val="0"/>
      <w:marRight w:val="0"/>
      <w:marTop w:val="0"/>
      <w:marBottom w:val="0"/>
      <w:divBdr>
        <w:top w:val="none" w:sz="0" w:space="0" w:color="auto"/>
        <w:left w:val="none" w:sz="0" w:space="0" w:color="auto"/>
        <w:bottom w:val="none" w:sz="0" w:space="0" w:color="auto"/>
        <w:right w:val="none" w:sz="0" w:space="0" w:color="auto"/>
      </w:divBdr>
      <w:divsChild>
        <w:div w:id="147986214">
          <w:marLeft w:val="-720"/>
          <w:marRight w:val="0"/>
          <w:marTop w:val="0"/>
          <w:marBottom w:val="0"/>
          <w:divBdr>
            <w:top w:val="none" w:sz="0" w:space="0" w:color="auto"/>
            <w:left w:val="none" w:sz="0" w:space="0" w:color="auto"/>
            <w:bottom w:val="none" w:sz="0" w:space="0" w:color="auto"/>
            <w:right w:val="none" w:sz="0" w:space="0" w:color="auto"/>
          </w:divBdr>
        </w:div>
      </w:divsChild>
    </w:div>
    <w:div w:id="685986207">
      <w:bodyDiv w:val="1"/>
      <w:marLeft w:val="0"/>
      <w:marRight w:val="0"/>
      <w:marTop w:val="0"/>
      <w:marBottom w:val="0"/>
      <w:divBdr>
        <w:top w:val="none" w:sz="0" w:space="0" w:color="auto"/>
        <w:left w:val="none" w:sz="0" w:space="0" w:color="auto"/>
        <w:bottom w:val="none" w:sz="0" w:space="0" w:color="auto"/>
        <w:right w:val="none" w:sz="0" w:space="0" w:color="auto"/>
      </w:divBdr>
    </w:div>
    <w:div w:id="686058391">
      <w:bodyDiv w:val="1"/>
      <w:marLeft w:val="0"/>
      <w:marRight w:val="0"/>
      <w:marTop w:val="0"/>
      <w:marBottom w:val="0"/>
      <w:divBdr>
        <w:top w:val="none" w:sz="0" w:space="0" w:color="auto"/>
        <w:left w:val="none" w:sz="0" w:space="0" w:color="auto"/>
        <w:bottom w:val="none" w:sz="0" w:space="0" w:color="auto"/>
        <w:right w:val="none" w:sz="0" w:space="0" w:color="auto"/>
      </w:divBdr>
      <w:divsChild>
        <w:div w:id="707877301">
          <w:marLeft w:val="-720"/>
          <w:marRight w:val="0"/>
          <w:marTop w:val="0"/>
          <w:marBottom w:val="0"/>
          <w:divBdr>
            <w:top w:val="none" w:sz="0" w:space="0" w:color="auto"/>
            <w:left w:val="none" w:sz="0" w:space="0" w:color="auto"/>
            <w:bottom w:val="none" w:sz="0" w:space="0" w:color="auto"/>
            <w:right w:val="none" w:sz="0" w:space="0" w:color="auto"/>
          </w:divBdr>
        </w:div>
      </w:divsChild>
    </w:div>
    <w:div w:id="706949059">
      <w:bodyDiv w:val="1"/>
      <w:marLeft w:val="0"/>
      <w:marRight w:val="0"/>
      <w:marTop w:val="0"/>
      <w:marBottom w:val="0"/>
      <w:divBdr>
        <w:top w:val="none" w:sz="0" w:space="0" w:color="auto"/>
        <w:left w:val="none" w:sz="0" w:space="0" w:color="auto"/>
        <w:bottom w:val="none" w:sz="0" w:space="0" w:color="auto"/>
        <w:right w:val="none" w:sz="0" w:space="0" w:color="auto"/>
      </w:divBdr>
      <w:divsChild>
        <w:div w:id="40638319">
          <w:marLeft w:val="0"/>
          <w:marRight w:val="0"/>
          <w:marTop w:val="0"/>
          <w:marBottom w:val="0"/>
          <w:divBdr>
            <w:top w:val="none" w:sz="0" w:space="0" w:color="auto"/>
            <w:left w:val="none" w:sz="0" w:space="0" w:color="auto"/>
            <w:bottom w:val="none" w:sz="0" w:space="0" w:color="auto"/>
            <w:right w:val="none" w:sz="0" w:space="0" w:color="auto"/>
          </w:divBdr>
          <w:divsChild>
            <w:div w:id="480775224">
              <w:marLeft w:val="0"/>
              <w:marRight w:val="0"/>
              <w:marTop w:val="0"/>
              <w:marBottom w:val="0"/>
              <w:divBdr>
                <w:top w:val="none" w:sz="0" w:space="0" w:color="auto"/>
                <w:left w:val="none" w:sz="0" w:space="0" w:color="auto"/>
                <w:bottom w:val="none" w:sz="0" w:space="0" w:color="auto"/>
                <w:right w:val="none" w:sz="0" w:space="0" w:color="auto"/>
              </w:divBdr>
            </w:div>
            <w:div w:id="1152983913">
              <w:marLeft w:val="0"/>
              <w:marRight w:val="0"/>
              <w:marTop w:val="0"/>
              <w:marBottom w:val="0"/>
              <w:divBdr>
                <w:top w:val="none" w:sz="0" w:space="0" w:color="auto"/>
                <w:left w:val="none" w:sz="0" w:space="0" w:color="auto"/>
                <w:bottom w:val="none" w:sz="0" w:space="0" w:color="auto"/>
                <w:right w:val="none" w:sz="0" w:space="0" w:color="auto"/>
              </w:divBdr>
            </w:div>
          </w:divsChild>
        </w:div>
        <w:div w:id="351028725">
          <w:marLeft w:val="0"/>
          <w:marRight w:val="0"/>
          <w:marTop w:val="0"/>
          <w:marBottom w:val="0"/>
          <w:divBdr>
            <w:top w:val="none" w:sz="0" w:space="0" w:color="auto"/>
            <w:left w:val="none" w:sz="0" w:space="0" w:color="auto"/>
            <w:bottom w:val="none" w:sz="0" w:space="0" w:color="auto"/>
            <w:right w:val="none" w:sz="0" w:space="0" w:color="auto"/>
          </w:divBdr>
          <w:divsChild>
            <w:div w:id="362361203">
              <w:marLeft w:val="0"/>
              <w:marRight w:val="0"/>
              <w:marTop w:val="0"/>
              <w:marBottom w:val="0"/>
              <w:divBdr>
                <w:top w:val="none" w:sz="0" w:space="0" w:color="auto"/>
                <w:left w:val="none" w:sz="0" w:space="0" w:color="auto"/>
                <w:bottom w:val="none" w:sz="0" w:space="0" w:color="auto"/>
                <w:right w:val="none" w:sz="0" w:space="0" w:color="auto"/>
              </w:divBdr>
            </w:div>
            <w:div w:id="605431441">
              <w:marLeft w:val="0"/>
              <w:marRight w:val="0"/>
              <w:marTop w:val="0"/>
              <w:marBottom w:val="0"/>
              <w:divBdr>
                <w:top w:val="none" w:sz="0" w:space="0" w:color="auto"/>
                <w:left w:val="none" w:sz="0" w:space="0" w:color="auto"/>
                <w:bottom w:val="none" w:sz="0" w:space="0" w:color="auto"/>
                <w:right w:val="none" w:sz="0" w:space="0" w:color="auto"/>
              </w:divBdr>
            </w:div>
          </w:divsChild>
        </w:div>
        <w:div w:id="357047169">
          <w:marLeft w:val="0"/>
          <w:marRight w:val="0"/>
          <w:marTop w:val="0"/>
          <w:marBottom w:val="0"/>
          <w:divBdr>
            <w:top w:val="none" w:sz="0" w:space="0" w:color="auto"/>
            <w:left w:val="none" w:sz="0" w:space="0" w:color="auto"/>
            <w:bottom w:val="none" w:sz="0" w:space="0" w:color="auto"/>
            <w:right w:val="none" w:sz="0" w:space="0" w:color="auto"/>
          </w:divBdr>
          <w:divsChild>
            <w:div w:id="1173254136">
              <w:marLeft w:val="0"/>
              <w:marRight w:val="0"/>
              <w:marTop w:val="0"/>
              <w:marBottom w:val="0"/>
              <w:divBdr>
                <w:top w:val="none" w:sz="0" w:space="0" w:color="auto"/>
                <w:left w:val="none" w:sz="0" w:space="0" w:color="auto"/>
                <w:bottom w:val="none" w:sz="0" w:space="0" w:color="auto"/>
                <w:right w:val="none" w:sz="0" w:space="0" w:color="auto"/>
              </w:divBdr>
            </w:div>
            <w:div w:id="2079740472">
              <w:marLeft w:val="0"/>
              <w:marRight w:val="0"/>
              <w:marTop w:val="0"/>
              <w:marBottom w:val="0"/>
              <w:divBdr>
                <w:top w:val="none" w:sz="0" w:space="0" w:color="auto"/>
                <w:left w:val="none" w:sz="0" w:space="0" w:color="auto"/>
                <w:bottom w:val="none" w:sz="0" w:space="0" w:color="auto"/>
                <w:right w:val="none" w:sz="0" w:space="0" w:color="auto"/>
              </w:divBdr>
            </w:div>
          </w:divsChild>
        </w:div>
        <w:div w:id="515774242">
          <w:marLeft w:val="0"/>
          <w:marRight w:val="0"/>
          <w:marTop w:val="0"/>
          <w:marBottom w:val="0"/>
          <w:divBdr>
            <w:top w:val="none" w:sz="0" w:space="0" w:color="auto"/>
            <w:left w:val="none" w:sz="0" w:space="0" w:color="auto"/>
            <w:bottom w:val="none" w:sz="0" w:space="0" w:color="auto"/>
            <w:right w:val="none" w:sz="0" w:space="0" w:color="auto"/>
          </w:divBdr>
          <w:divsChild>
            <w:div w:id="86270476">
              <w:marLeft w:val="0"/>
              <w:marRight w:val="0"/>
              <w:marTop w:val="0"/>
              <w:marBottom w:val="0"/>
              <w:divBdr>
                <w:top w:val="none" w:sz="0" w:space="0" w:color="auto"/>
                <w:left w:val="none" w:sz="0" w:space="0" w:color="auto"/>
                <w:bottom w:val="none" w:sz="0" w:space="0" w:color="auto"/>
                <w:right w:val="none" w:sz="0" w:space="0" w:color="auto"/>
              </w:divBdr>
            </w:div>
          </w:divsChild>
        </w:div>
        <w:div w:id="660037088">
          <w:marLeft w:val="0"/>
          <w:marRight w:val="0"/>
          <w:marTop w:val="0"/>
          <w:marBottom w:val="0"/>
          <w:divBdr>
            <w:top w:val="none" w:sz="0" w:space="0" w:color="auto"/>
            <w:left w:val="none" w:sz="0" w:space="0" w:color="auto"/>
            <w:bottom w:val="none" w:sz="0" w:space="0" w:color="auto"/>
            <w:right w:val="none" w:sz="0" w:space="0" w:color="auto"/>
          </w:divBdr>
          <w:divsChild>
            <w:div w:id="1862402456">
              <w:marLeft w:val="0"/>
              <w:marRight w:val="0"/>
              <w:marTop w:val="0"/>
              <w:marBottom w:val="0"/>
              <w:divBdr>
                <w:top w:val="none" w:sz="0" w:space="0" w:color="auto"/>
                <w:left w:val="none" w:sz="0" w:space="0" w:color="auto"/>
                <w:bottom w:val="none" w:sz="0" w:space="0" w:color="auto"/>
                <w:right w:val="none" w:sz="0" w:space="0" w:color="auto"/>
              </w:divBdr>
            </w:div>
          </w:divsChild>
        </w:div>
        <w:div w:id="967668788">
          <w:marLeft w:val="0"/>
          <w:marRight w:val="0"/>
          <w:marTop w:val="0"/>
          <w:marBottom w:val="0"/>
          <w:divBdr>
            <w:top w:val="none" w:sz="0" w:space="0" w:color="auto"/>
            <w:left w:val="none" w:sz="0" w:space="0" w:color="auto"/>
            <w:bottom w:val="none" w:sz="0" w:space="0" w:color="auto"/>
            <w:right w:val="none" w:sz="0" w:space="0" w:color="auto"/>
          </w:divBdr>
          <w:divsChild>
            <w:div w:id="1885437822">
              <w:marLeft w:val="0"/>
              <w:marRight w:val="0"/>
              <w:marTop w:val="0"/>
              <w:marBottom w:val="0"/>
              <w:divBdr>
                <w:top w:val="none" w:sz="0" w:space="0" w:color="auto"/>
                <w:left w:val="none" w:sz="0" w:space="0" w:color="auto"/>
                <w:bottom w:val="none" w:sz="0" w:space="0" w:color="auto"/>
                <w:right w:val="none" w:sz="0" w:space="0" w:color="auto"/>
              </w:divBdr>
            </w:div>
          </w:divsChild>
        </w:div>
        <w:div w:id="983125761">
          <w:marLeft w:val="0"/>
          <w:marRight w:val="0"/>
          <w:marTop w:val="0"/>
          <w:marBottom w:val="0"/>
          <w:divBdr>
            <w:top w:val="none" w:sz="0" w:space="0" w:color="auto"/>
            <w:left w:val="none" w:sz="0" w:space="0" w:color="auto"/>
            <w:bottom w:val="none" w:sz="0" w:space="0" w:color="auto"/>
            <w:right w:val="none" w:sz="0" w:space="0" w:color="auto"/>
          </w:divBdr>
          <w:divsChild>
            <w:div w:id="390150873">
              <w:marLeft w:val="0"/>
              <w:marRight w:val="0"/>
              <w:marTop w:val="0"/>
              <w:marBottom w:val="0"/>
              <w:divBdr>
                <w:top w:val="none" w:sz="0" w:space="0" w:color="auto"/>
                <w:left w:val="none" w:sz="0" w:space="0" w:color="auto"/>
                <w:bottom w:val="none" w:sz="0" w:space="0" w:color="auto"/>
                <w:right w:val="none" w:sz="0" w:space="0" w:color="auto"/>
              </w:divBdr>
            </w:div>
          </w:divsChild>
        </w:div>
        <w:div w:id="1398480755">
          <w:marLeft w:val="0"/>
          <w:marRight w:val="0"/>
          <w:marTop w:val="0"/>
          <w:marBottom w:val="0"/>
          <w:divBdr>
            <w:top w:val="none" w:sz="0" w:space="0" w:color="auto"/>
            <w:left w:val="none" w:sz="0" w:space="0" w:color="auto"/>
            <w:bottom w:val="none" w:sz="0" w:space="0" w:color="auto"/>
            <w:right w:val="none" w:sz="0" w:space="0" w:color="auto"/>
          </w:divBdr>
          <w:divsChild>
            <w:div w:id="1093820852">
              <w:marLeft w:val="0"/>
              <w:marRight w:val="0"/>
              <w:marTop w:val="0"/>
              <w:marBottom w:val="0"/>
              <w:divBdr>
                <w:top w:val="none" w:sz="0" w:space="0" w:color="auto"/>
                <w:left w:val="none" w:sz="0" w:space="0" w:color="auto"/>
                <w:bottom w:val="none" w:sz="0" w:space="0" w:color="auto"/>
                <w:right w:val="none" w:sz="0" w:space="0" w:color="auto"/>
              </w:divBdr>
            </w:div>
          </w:divsChild>
        </w:div>
        <w:div w:id="1556354521">
          <w:marLeft w:val="0"/>
          <w:marRight w:val="0"/>
          <w:marTop w:val="0"/>
          <w:marBottom w:val="0"/>
          <w:divBdr>
            <w:top w:val="none" w:sz="0" w:space="0" w:color="auto"/>
            <w:left w:val="none" w:sz="0" w:space="0" w:color="auto"/>
            <w:bottom w:val="none" w:sz="0" w:space="0" w:color="auto"/>
            <w:right w:val="none" w:sz="0" w:space="0" w:color="auto"/>
          </w:divBdr>
          <w:divsChild>
            <w:div w:id="31419074">
              <w:marLeft w:val="0"/>
              <w:marRight w:val="0"/>
              <w:marTop w:val="0"/>
              <w:marBottom w:val="0"/>
              <w:divBdr>
                <w:top w:val="none" w:sz="0" w:space="0" w:color="auto"/>
                <w:left w:val="none" w:sz="0" w:space="0" w:color="auto"/>
                <w:bottom w:val="none" w:sz="0" w:space="0" w:color="auto"/>
                <w:right w:val="none" w:sz="0" w:space="0" w:color="auto"/>
              </w:divBdr>
            </w:div>
            <w:div w:id="1229075395">
              <w:marLeft w:val="0"/>
              <w:marRight w:val="0"/>
              <w:marTop w:val="0"/>
              <w:marBottom w:val="0"/>
              <w:divBdr>
                <w:top w:val="none" w:sz="0" w:space="0" w:color="auto"/>
                <w:left w:val="none" w:sz="0" w:space="0" w:color="auto"/>
                <w:bottom w:val="none" w:sz="0" w:space="0" w:color="auto"/>
                <w:right w:val="none" w:sz="0" w:space="0" w:color="auto"/>
              </w:divBdr>
            </w:div>
          </w:divsChild>
        </w:div>
        <w:div w:id="1608073484">
          <w:marLeft w:val="0"/>
          <w:marRight w:val="0"/>
          <w:marTop w:val="0"/>
          <w:marBottom w:val="0"/>
          <w:divBdr>
            <w:top w:val="none" w:sz="0" w:space="0" w:color="auto"/>
            <w:left w:val="none" w:sz="0" w:space="0" w:color="auto"/>
            <w:bottom w:val="none" w:sz="0" w:space="0" w:color="auto"/>
            <w:right w:val="none" w:sz="0" w:space="0" w:color="auto"/>
          </w:divBdr>
          <w:divsChild>
            <w:div w:id="76280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536828">
      <w:bodyDiv w:val="1"/>
      <w:marLeft w:val="0"/>
      <w:marRight w:val="0"/>
      <w:marTop w:val="0"/>
      <w:marBottom w:val="0"/>
      <w:divBdr>
        <w:top w:val="none" w:sz="0" w:space="0" w:color="auto"/>
        <w:left w:val="none" w:sz="0" w:space="0" w:color="auto"/>
        <w:bottom w:val="none" w:sz="0" w:space="0" w:color="auto"/>
        <w:right w:val="none" w:sz="0" w:space="0" w:color="auto"/>
      </w:divBdr>
      <w:divsChild>
        <w:div w:id="513374332">
          <w:marLeft w:val="0"/>
          <w:marRight w:val="0"/>
          <w:marTop w:val="0"/>
          <w:marBottom w:val="0"/>
          <w:divBdr>
            <w:top w:val="none" w:sz="0" w:space="0" w:color="auto"/>
            <w:left w:val="none" w:sz="0" w:space="0" w:color="auto"/>
            <w:bottom w:val="none" w:sz="0" w:space="0" w:color="auto"/>
            <w:right w:val="none" w:sz="0" w:space="0" w:color="auto"/>
          </w:divBdr>
          <w:divsChild>
            <w:div w:id="1333142107">
              <w:marLeft w:val="0"/>
              <w:marRight w:val="0"/>
              <w:marTop w:val="0"/>
              <w:marBottom w:val="0"/>
              <w:divBdr>
                <w:top w:val="none" w:sz="0" w:space="0" w:color="auto"/>
                <w:left w:val="none" w:sz="0" w:space="0" w:color="auto"/>
                <w:bottom w:val="none" w:sz="0" w:space="0" w:color="auto"/>
                <w:right w:val="none" w:sz="0" w:space="0" w:color="auto"/>
              </w:divBdr>
            </w:div>
          </w:divsChild>
        </w:div>
        <w:div w:id="757483078">
          <w:marLeft w:val="0"/>
          <w:marRight w:val="0"/>
          <w:marTop w:val="0"/>
          <w:marBottom w:val="0"/>
          <w:divBdr>
            <w:top w:val="none" w:sz="0" w:space="0" w:color="auto"/>
            <w:left w:val="none" w:sz="0" w:space="0" w:color="auto"/>
            <w:bottom w:val="none" w:sz="0" w:space="0" w:color="auto"/>
            <w:right w:val="none" w:sz="0" w:space="0" w:color="auto"/>
          </w:divBdr>
          <w:divsChild>
            <w:div w:id="139712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423020">
      <w:bodyDiv w:val="1"/>
      <w:marLeft w:val="0"/>
      <w:marRight w:val="0"/>
      <w:marTop w:val="0"/>
      <w:marBottom w:val="0"/>
      <w:divBdr>
        <w:top w:val="none" w:sz="0" w:space="0" w:color="auto"/>
        <w:left w:val="none" w:sz="0" w:space="0" w:color="auto"/>
        <w:bottom w:val="none" w:sz="0" w:space="0" w:color="auto"/>
        <w:right w:val="none" w:sz="0" w:space="0" w:color="auto"/>
      </w:divBdr>
    </w:div>
    <w:div w:id="760444353">
      <w:bodyDiv w:val="1"/>
      <w:marLeft w:val="0"/>
      <w:marRight w:val="0"/>
      <w:marTop w:val="0"/>
      <w:marBottom w:val="0"/>
      <w:divBdr>
        <w:top w:val="none" w:sz="0" w:space="0" w:color="auto"/>
        <w:left w:val="none" w:sz="0" w:space="0" w:color="auto"/>
        <w:bottom w:val="none" w:sz="0" w:space="0" w:color="auto"/>
        <w:right w:val="none" w:sz="0" w:space="0" w:color="auto"/>
      </w:divBdr>
      <w:divsChild>
        <w:div w:id="365762366">
          <w:marLeft w:val="-720"/>
          <w:marRight w:val="0"/>
          <w:marTop w:val="0"/>
          <w:marBottom w:val="0"/>
          <w:divBdr>
            <w:top w:val="none" w:sz="0" w:space="0" w:color="auto"/>
            <w:left w:val="none" w:sz="0" w:space="0" w:color="auto"/>
            <w:bottom w:val="none" w:sz="0" w:space="0" w:color="auto"/>
            <w:right w:val="none" w:sz="0" w:space="0" w:color="auto"/>
          </w:divBdr>
        </w:div>
      </w:divsChild>
    </w:div>
    <w:div w:id="763653127">
      <w:bodyDiv w:val="1"/>
      <w:marLeft w:val="0"/>
      <w:marRight w:val="0"/>
      <w:marTop w:val="0"/>
      <w:marBottom w:val="0"/>
      <w:divBdr>
        <w:top w:val="none" w:sz="0" w:space="0" w:color="auto"/>
        <w:left w:val="none" w:sz="0" w:space="0" w:color="auto"/>
        <w:bottom w:val="none" w:sz="0" w:space="0" w:color="auto"/>
        <w:right w:val="none" w:sz="0" w:space="0" w:color="auto"/>
      </w:divBdr>
    </w:div>
    <w:div w:id="765535728">
      <w:bodyDiv w:val="1"/>
      <w:marLeft w:val="0"/>
      <w:marRight w:val="0"/>
      <w:marTop w:val="0"/>
      <w:marBottom w:val="0"/>
      <w:divBdr>
        <w:top w:val="none" w:sz="0" w:space="0" w:color="auto"/>
        <w:left w:val="none" w:sz="0" w:space="0" w:color="auto"/>
        <w:bottom w:val="none" w:sz="0" w:space="0" w:color="auto"/>
        <w:right w:val="none" w:sz="0" w:space="0" w:color="auto"/>
      </w:divBdr>
      <w:divsChild>
        <w:div w:id="1090933780">
          <w:marLeft w:val="0"/>
          <w:marRight w:val="0"/>
          <w:marTop w:val="0"/>
          <w:marBottom w:val="0"/>
          <w:divBdr>
            <w:top w:val="none" w:sz="0" w:space="0" w:color="auto"/>
            <w:left w:val="none" w:sz="0" w:space="0" w:color="auto"/>
            <w:bottom w:val="none" w:sz="0" w:space="0" w:color="auto"/>
            <w:right w:val="none" w:sz="0" w:space="0" w:color="auto"/>
          </w:divBdr>
          <w:divsChild>
            <w:div w:id="890308156">
              <w:marLeft w:val="0"/>
              <w:marRight w:val="0"/>
              <w:marTop w:val="0"/>
              <w:marBottom w:val="0"/>
              <w:divBdr>
                <w:top w:val="none" w:sz="0" w:space="0" w:color="auto"/>
                <w:left w:val="none" w:sz="0" w:space="0" w:color="auto"/>
                <w:bottom w:val="none" w:sz="0" w:space="0" w:color="auto"/>
                <w:right w:val="none" w:sz="0" w:space="0" w:color="auto"/>
              </w:divBdr>
              <w:divsChild>
                <w:div w:id="519900142">
                  <w:marLeft w:val="0"/>
                  <w:marRight w:val="0"/>
                  <w:marTop w:val="0"/>
                  <w:marBottom w:val="0"/>
                  <w:divBdr>
                    <w:top w:val="none" w:sz="0" w:space="0" w:color="auto"/>
                    <w:left w:val="none" w:sz="0" w:space="0" w:color="auto"/>
                    <w:bottom w:val="none" w:sz="0" w:space="0" w:color="auto"/>
                    <w:right w:val="none" w:sz="0" w:space="0" w:color="auto"/>
                  </w:divBdr>
                  <w:divsChild>
                    <w:div w:id="1175336774">
                      <w:marLeft w:val="0"/>
                      <w:marRight w:val="0"/>
                      <w:marTop w:val="0"/>
                      <w:marBottom w:val="0"/>
                      <w:divBdr>
                        <w:top w:val="none" w:sz="0" w:space="0" w:color="auto"/>
                        <w:left w:val="none" w:sz="0" w:space="0" w:color="auto"/>
                        <w:bottom w:val="none" w:sz="0" w:space="0" w:color="auto"/>
                        <w:right w:val="none" w:sz="0" w:space="0" w:color="auto"/>
                      </w:divBdr>
                      <w:divsChild>
                        <w:div w:id="1631403638">
                          <w:marLeft w:val="-225"/>
                          <w:marRight w:val="-225"/>
                          <w:marTop w:val="300"/>
                          <w:marBottom w:val="0"/>
                          <w:divBdr>
                            <w:top w:val="none" w:sz="0" w:space="0" w:color="auto"/>
                            <w:left w:val="none" w:sz="0" w:space="0" w:color="auto"/>
                            <w:bottom w:val="none" w:sz="0" w:space="0" w:color="auto"/>
                            <w:right w:val="none" w:sz="0" w:space="0" w:color="auto"/>
                          </w:divBdr>
                          <w:divsChild>
                            <w:div w:id="900556409">
                              <w:marLeft w:val="0"/>
                              <w:marRight w:val="0"/>
                              <w:marTop w:val="0"/>
                              <w:marBottom w:val="0"/>
                              <w:divBdr>
                                <w:top w:val="none" w:sz="0" w:space="0" w:color="auto"/>
                                <w:left w:val="none" w:sz="0" w:space="0" w:color="auto"/>
                                <w:bottom w:val="none" w:sz="0" w:space="0" w:color="auto"/>
                                <w:right w:val="none" w:sz="0" w:space="0" w:color="auto"/>
                              </w:divBdr>
                              <w:divsChild>
                                <w:div w:id="764033606">
                                  <w:marLeft w:val="-225"/>
                                  <w:marRight w:val="-225"/>
                                  <w:marTop w:val="0"/>
                                  <w:marBottom w:val="0"/>
                                  <w:divBdr>
                                    <w:top w:val="none" w:sz="0" w:space="0" w:color="auto"/>
                                    <w:left w:val="none" w:sz="0" w:space="0" w:color="auto"/>
                                    <w:bottom w:val="none" w:sz="0" w:space="0" w:color="auto"/>
                                    <w:right w:val="none" w:sz="0" w:space="0" w:color="auto"/>
                                  </w:divBdr>
                                  <w:divsChild>
                                    <w:div w:id="579678456">
                                      <w:marLeft w:val="0"/>
                                      <w:marRight w:val="0"/>
                                      <w:marTop w:val="0"/>
                                      <w:marBottom w:val="0"/>
                                      <w:divBdr>
                                        <w:top w:val="none" w:sz="0" w:space="0" w:color="auto"/>
                                        <w:left w:val="none" w:sz="0" w:space="0" w:color="auto"/>
                                        <w:bottom w:val="none" w:sz="0" w:space="0" w:color="auto"/>
                                        <w:right w:val="none" w:sz="0" w:space="0" w:color="auto"/>
                                      </w:divBdr>
                                      <w:divsChild>
                                        <w:div w:id="864830750">
                                          <w:marLeft w:val="0"/>
                                          <w:marRight w:val="0"/>
                                          <w:marTop w:val="0"/>
                                          <w:marBottom w:val="0"/>
                                          <w:divBdr>
                                            <w:top w:val="none" w:sz="0" w:space="0" w:color="auto"/>
                                            <w:left w:val="none" w:sz="0" w:space="0" w:color="auto"/>
                                            <w:bottom w:val="none" w:sz="0" w:space="0" w:color="auto"/>
                                            <w:right w:val="none" w:sz="0" w:space="0" w:color="auto"/>
                                          </w:divBdr>
                                          <w:divsChild>
                                            <w:div w:id="879242157">
                                              <w:marLeft w:val="0"/>
                                              <w:marRight w:val="0"/>
                                              <w:marTop w:val="0"/>
                                              <w:marBottom w:val="300"/>
                                              <w:divBdr>
                                                <w:top w:val="single" w:sz="6" w:space="0" w:color="E7E7E7"/>
                                                <w:left w:val="single" w:sz="6" w:space="0" w:color="E7E7E7"/>
                                                <w:bottom w:val="single" w:sz="6" w:space="0" w:color="E7E7E7"/>
                                                <w:right w:val="single" w:sz="6" w:space="0" w:color="E7E7E7"/>
                                              </w:divBdr>
                                              <w:divsChild>
                                                <w:div w:id="272370747">
                                                  <w:marLeft w:val="0"/>
                                                  <w:marRight w:val="0"/>
                                                  <w:marTop w:val="0"/>
                                                  <w:marBottom w:val="0"/>
                                                  <w:divBdr>
                                                    <w:top w:val="none" w:sz="0" w:space="0" w:color="auto"/>
                                                    <w:left w:val="none" w:sz="0" w:space="0" w:color="auto"/>
                                                    <w:bottom w:val="none" w:sz="0" w:space="0" w:color="auto"/>
                                                    <w:right w:val="none" w:sz="0" w:space="0" w:color="auto"/>
                                                  </w:divBdr>
                                                  <w:divsChild>
                                                    <w:div w:id="800536126">
                                                      <w:marLeft w:val="0"/>
                                                      <w:marRight w:val="0"/>
                                                      <w:marTop w:val="0"/>
                                                      <w:marBottom w:val="0"/>
                                                      <w:divBdr>
                                                        <w:top w:val="none" w:sz="0" w:space="0" w:color="auto"/>
                                                        <w:left w:val="none" w:sz="0" w:space="0" w:color="auto"/>
                                                        <w:bottom w:val="none" w:sz="0" w:space="0" w:color="auto"/>
                                                        <w:right w:val="none" w:sz="0" w:space="0" w:color="auto"/>
                                                      </w:divBdr>
                                                      <w:divsChild>
                                                        <w:div w:id="540869160">
                                                          <w:marLeft w:val="0"/>
                                                          <w:marRight w:val="0"/>
                                                          <w:marTop w:val="0"/>
                                                          <w:marBottom w:val="0"/>
                                                          <w:divBdr>
                                                            <w:top w:val="none" w:sz="0" w:space="0" w:color="auto"/>
                                                            <w:left w:val="none" w:sz="0" w:space="0" w:color="auto"/>
                                                            <w:bottom w:val="none" w:sz="0" w:space="0" w:color="auto"/>
                                                            <w:right w:val="none" w:sz="0" w:space="0" w:color="auto"/>
                                                          </w:divBdr>
                                                          <w:divsChild>
                                                            <w:div w:id="479882535">
                                                              <w:marLeft w:val="0"/>
                                                              <w:marRight w:val="0"/>
                                                              <w:marTop w:val="0"/>
                                                              <w:marBottom w:val="0"/>
                                                              <w:divBdr>
                                                                <w:top w:val="none" w:sz="0" w:space="0" w:color="auto"/>
                                                                <w:left w:val="none" w:sz="0" w:space="0" w:color="auto"/>
                                                                <w:bottom w:val="none" w:sz="0" w:space="0" w:color="auto"/>
                                                                <w:right w:val="none" w:sz="0" w:space="0" w:color="auto"/>
                                                              </w:divBdr>
                                                              <w:divsChild>
                                                                <w:div w:id="1765033212">
                                                                  <w:marLeft w:val="0"/>
                                                                  <w:marRight w:val="0"/>
                                                                  <w:marTop w:val="75"/>
                                                                  <w:marBottom w:val="0"/>
                                                                  <w:divBdr>
                                                                    <w:top w:val="none" w:sz="0" w:space="0" w:color="auto"/>
                                                                    <w:left w:val="none" w:sz="0" w:space="0" w:color="auto"/>
                                                                    <w:bottom w:val="none" w:sz="0" w:space="0" w:color="auto"/>
                                                                    <w:right w:val="none" w:sz="0" w:space="0" w:color="auto"/>
                                                                  </w:divBdr>
                                                                  <w:divsChild>
                                                                    <w:div w:id="276253407">
                                                                      <w:marLeft w:val="0"/>
                                                                      <w:marRight w:val="0"/>
                                                                      <w:marTop w:val="0"/>
                                                                      <w:marBottom w:val="0"/>
                                                                      <w:divBdr>
                                                                        <w:top w:val="none" w:sz="0" w:space="0" w:color="auto"/>
                                                                        <w:left w:val="none" w:sz="0" w:space="0" w:color="auto"/>
                                                                        <w:bottom w:val="none" w:sz="0" w:space="0" w:color="auto"/>
                                                                        <w:right w:val="none" w:sz="0" w:space="0" w:color="auto"/>
                                                                      </w:divBdr>
                                                                      <w:divsChild>
                                                                        <w:div w:id="198935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3669605">
      <w:bodyDiv w:val="1"/>
      <w:marLeft w:val="0"/>
      <w:marRight w:val="0"/>
      <w:marTop w:val="0"/>
      <w:marBottom w:val="0"/>
      <w:divBdr>
        <w:top w:val="none" w:sz="0" w:space="0" w:color="auto"/>
        <w:left w:val="none" w:sz="0" w:space="0" w:color="auto"/>
        <w:bottom w:val="none" w:sz="0" w:space="0" w:color="auto"/>
        <w:right w:val="none" w:sz="0" w:space="0" w:color="auto"/>
      </w:divBdr>
    </w:div>
    <w:div w:id="805506236">
      <w:bodyDiv w:val="1"/>
      <w:marLeft w:val="0"/>
      <w:marRight w:val="0"/>
      <w:marTop w:val="0"/>
      <w:marBottom w:val="0"/>
      <w:divBdr>
        <w:top w:val="none" w:sz="0" w:space="0" w:color="auto"/>
        <w:left w:val="none" w:sz="0" w:space="0" w:color="auto"/>
        <w:bottom w:val="none" w:sz="0" w:space="0" w:color="auto"/>
        <w:right w:val="none" w:sz="0" w:space="0" w:color="auto"/>
      </w:divBdr>
    </w:div>
    <w:div w:id="836962124">
      <w:bodyDiv w:val="1"/>
      <w:marLeft w:val="0"/>
      <w:marRight w:val="0"/>
      <w:marTop w:val="0"/>
      <w:marBottom w:val="0"/>
      <w:divBdr>
        <w:top w:val="none" w:sz="0" w:space="0" w:color="auto"/>
        <w:left w:val="none" w:sz="0" w:space="0" w:color="auto"/>
        <w:bottom w:val="none" w:sz="0" w:space="0" w:color="auto"/>
        <w:right w:val="none" w:sz="0" w:space="0" w:color="auto"/>
      </w:divBdr>
    </w:div>
    <w:div w:id="858128675">
      <w:bodyDiv w:val="1"/>
      <w:marLeft w:val="0"/>
      <w:marRight w:val="0"/>
      <w:marTop w:val="0"/>
      <w:marBottom w:val="0"/>
      <w:divBdr>
        <w:top w:val="none" w:sz="0" w:space="0" w:color="auto"/>
        <w:left w:val="none" w:sz="0" w:space="0" w:color="auto"/>
        <w:bottom w:val="none" w:sz="0" w:space="0" w:color="auto"/>
        <w:right w:val="none" w:sz="0" w:space="0" w:color="auto"/>
      </w:divBdr>
    </w:div>
    <w:div w:id="870076293">
      <w:bodyDiv w:val="1"/>
      <w:marLeft w:val="0"/>
      <w:marRight w:val="0"/>
      <w:marTop w:val="0"/>
      <w:marBottom w:val="0"/>
      <w:divBdr>
        <w:top w:val="none" w:sz="0" w:space="0" w:color="auto"/>
        <w:left w:val="none" w:sz="0" w:space="0" w:color="auto"/>
        <w:bottom w:val="none" w:sz="0" w:space="0" w:color="auto"/>
        <w:right w:val="none" w:sz="0" w:space="0" w:color="auto"/>
      </w:divBdr>
    </w:div>
    <w:div w:id="879710206">
      <w:bodyDiv w:val="1"/>
      <w:marLeft w:val="0"/>
      <w:marRight w:val="0"/>
      <w:marTop w:val="0"/>
      <w:marBottom w:val="0"/>
      <w:divBdr>
        <w:top w:val="none" w:sz="0" w:space="0" w:color="auto"/>
        <w:left w:val="none" w:sz="0" w:space="0" w:color="auto"/>
        <w:bottom w:val="none" w:sz="0" w:space="0" w:color="auto"/>
        <w:right w:val="none" w:sz="0" w:space="0" w:color="auto"/>
      </w:divBdr>
    </w:div>
    <w:div w:id="899100988">
      <w:bodyDiv w:val="1"/>
      <w:marLeft w:val="0"/>
      <w:marRight w:val="0"/>
      <w:marTop w:val="0"/>
      <w:marBottom w:val="0"/>
      <w:divBdr>
        <w:top w:val="none" w:sz="0" w:space="0" w:color="auto"/>
        <w:left w:val="none" w:sz="0" w:space="0" w:color="auto"/>
        <w:bottom w:val="none" w:sz="0" w:space="0" w:color="auto"/>
        <w:right w:val="none" w:sz="0" w:space="0" w:color="auto"/>
      </w:divBdr>
    </w:div>
    <w:div w:id="953173475">
      <w:bodyDiv w:val="1"/>
      <w:marLeft w:val="0"/>
      <w:marRight w:val="0"/>
      <w:marTop w:val="0"/>
      <w:marBottom w:val="0"/>
      <w:divBdr>
        <w:top w:val="none" w:sz="0" w:space="0" w:color="auto"/>
        <w:left w:val="none" w:sz="0" w:space="0" w:color="auto"/>
        <w:bottom w:val="none" w:sz="0" w:space="0" w:color="auto"/>
        <w:right w:val="none" w:sz="0" w:space="0" w:color="auto"/>
      </w:divBdr>
    </w:div>
    <w:div w:id="957225044">
      <w:bodyDiv w:val="1"/>
      <w:marLeft w:val="0"/>
      <w:marRight w:val="0"/>
      <w:marTop w:val="0"/>
      <w:marBottom w:val="0"/>
      <w:divBdr>
        <w:top w:val="none" w:sz="0" w:space="0" w:color="auto"/>
        <w:left w:val="none" w:sz="0" w:space="0" w:color="auto"/>
        <w:bottom w:val="none" w:sz="0" w:space="0" w:color="auto"/>
        <w:right w:val="none" w:sz="0" w:space="0" w:color="auto"/>
      </w:divBdr>
    </w:div>
    <w:div w:id="965963545">
      <w:bodyDiv w:val="1"/>
      <w:marLeft w:val="0"/>
      <w:marRight w:val="0"/>
      <w:marTop w:val="0"/>
      <w:marBottom w:val="0"/>
      <w:divBdr>
        <w:top w:val="none" w:sz="0" w:space="0" w:color="auto"/>
        <w:left w:val="none" w:sz="0" w:space="0" w:color="auto"/>
        <w:bottom w:val="none" w:sz="0" w:space="0" w:color="auto"/>
        <w:right w:val="none" w:sz="0" w:space="0" w:color="auto"/>
      </w:divBdr>
    </w:div>
    <w:div w:id="973873391">
      <w:bodyDiv w:val="1"/>
      <w:marLeft w:val="0"/>
      <w:marRight w:val="0"/>
      <w:marTop w:val="0"/>
      <w:marBottom w:val="0"/>
      <w:divBdr>
        <w:top w:val="none" w:sz="0" w:space="0" w:color="auto"/>
        <w:left w:val="none" w:sz="0" w:space="0" w:color="auto"/>
        <w:bottom w:val="none" w:sz="0" w:space="0" w:color="auto"/>
        <w:right w:val="none" w:sz="0" w:space="0" w:color="auto"/>
      </w:divBdr>
      <w:divsChild>
        <w:div w:id="2116825361">
          <w:marLeft w:val="0"/>
          <w:marRight w:val="0"/>
          <w:marTop w:val="0"/>
          <w:marBottom w:val="0"/>
          <w:divBdr>
            <w:top w:val="none" w:sz="0" w:space="0" w:color="auto"/>
            <w:left w:val="none" w:sz="0" w:space="0" w:color="auto"/>
            <w:bottom w:val="none" w:sz="0" w:space="0" w:color="auto"/>
            <w:right w:val="none" w:sz="0" w:space="0" w:color="auto"/>
          </w:divBdr>
        </w:div>
      </w:divsChild>
    </w:div>
    <w:div w:id="1002857175">
      <w:bodyDiv w:val="1"/>
      <w:marLeft w:val="0"/>
      <w:marRight w:val="0"/>
      <w:marTop w:val="0"/>
      <w:marBottom w:val="0"/>
      <w:divBdr>
        <w:top w:val="none" w:sz="0" w:space="0" w:color="auto"/>
        <w:left w:val="none" w:sz="0" w:space="0" w:color="auto"/>
        <w:bottom w:val="none" w:sz="0" w:space="0" w:color="auto"/>
        <w:right w:val="none" w:sz="0" w:space="0" w:color="auto"/>
      </w:divBdr>
    </w:div>
    <w:div w:id="1017732593">
      <w:bodyDiv w:val="1"/>
      <w:marLeft w:val="0"/>
      <w:marRight w:val="0"/>
      <w:marTop w:val="0"/>
      <w:marBottom w:val="0"/>
      <w:divBdr>
        <w:top w:val="none" w:sz="0" w:space="0" w:color="auto"/>
        <w:left w:val="none" w:sz="0" w:space="0" w:color="auto"/>
        <w:bottom w:val="none" w:sz="0" w:space="0" w:color="auto"/>
        <w:right w:val="none" w:sz="0" w:space="0" w:color="auto"/>
      </w:divBdr>
      <w:divsChild>
        <w:div w:id="1535340173">
          <w:marLeft w:val="-720"/>
          <w:marRight w:val="0"/>
          <w:marTop w:val="0"/>
          <w:marBottom w:val="0"/>
          <w:divBdr>
            <w:top w:val="none" w:sz="0" w:space="0" w:color="auto"/>
            <w:left w:val="none" w:sz="0" w:space="0" w:color="auto"/>
            <w:bottom w:val="none" w:sz="0" w:space="0" w:color="auto"/>
            <w:right w:val="none" w:sz="0" w:space="0" w:color="auto"/>
          </w:divBdr>
        </w:div>
      </w:divsChild>
    </w:div>
    <w:div w:id="1020156141">
      <w:bodyDiv w:val="1"/>
      <w:marLeft w:val="0"/>
      <w:marRight w:val="0"/>
      <w:marTop w:val="0"/>
      <w:marBottom w:val="0"/>
      <w:divBdr>
        <w:top w:val="none" w:sz="0" w:space="0" w:color="auto"/>
        <w:left w:val="none" w:sz="0" w:space="0" w:color="auto"/>
        <w:bottom w:val="none" w:sz="0" w:space="0" w:color="auto"/>
        <w:right w:val="none" w:sz="0" w:space="0" w:color="auto"/>
      </w:divBdr>
      <w:divsChild>
        <w:div w:id="872618748">
          <w:marLeft w:val="0"/>
          <w:marRight w:val="0"/>
          <w:marTop w:val="0"/>
          <w:marBottom w:val="0"/>
          <w:divBdr>
            <w:top w:val="none" w:sz="0" w:space="0" w:color="auto"/>
            <w:left w:val="none" w:sz="0" w:space="0" w:color="auto"/>
            <w:bottom w:val="none" w:sz="0" w:space="0" w:color="auto"/>
            <w:right w:val="none" w:sz="0" w:space="0" w:color="auto"/>
          </w:divBdr>
          <w:divsChild>
            <w:div w:id="1443451554">
              <w:marLeft w:val="0"/>
              <w:marRight w:val="0"/>
              <w:marTop w:val="0"/>
              <w:marBottom w:val="0"/>
              <w:divBdr>
                <w:top w:val="none" w:sz="0" w:space="0" w:color="auto"/>
                <w:left w:val="none" w:sz="0" w:space="0" w:color="auto"/>
                <w:bottom w:val="none" w:sz="0" w:space="0" w:color="auto"/>
                <w:right w:val="none" w:sz="0" w:space="0" w:color="auto"/>
              </w:divBdr>
              <w:divsChild>
                <w:div w:id="1464732254">
                  <w:marLeft w:val="0"/>
                  <w:marRight w:val="0"/>
                  <w:marTop w:val="0"/>
                  <w:marBottom w:val="0"/>
                  <w:divBdr>
                    <w:top w:val="none" w:sz="0" w:space="0" w:color="auto"/>
                    <w:left w:val="none" w:sz="0" w:space="0" w:color="auto"/>
                    <w:bottom w:val="none" w:sz="0" w:space="0" w:color="auto"/>
                    <w:right w:val="none" w:sz="0" w:space="0" w:color="auto"/>
                  </w:divBdr>
                  <w:divsChild>
                    <w:div w:id="1301765425">
                      <w:marLeft w:val="0"/>
                      <w:marRight w:val="0"/>
                      <w:marTop w:val="0"/>
                      <w:marBottom w:val="0"/>
                      <w:divBdr>
                        <w:top w:val="none" w:sz="0" w:space="0" w:color="auto"/>
                        <w:left w:val="none" w:sz="0" w:space="0" w:color="auto"/>
                        <w:bottom w:val="none" w:sz="0" w:space="0" w:color="auto"/>
                        <w:right w:val="none" w:sz="0" w:space="0" w:color="auto"/>
                      </w:divBdr>
                      <w:divsChild>
                        <w:div w:id="1175268437">
                          <w:marLeft w:val="0"/>
                          <w:marRight w:val="0"/>
                          <w:marTop w:val="0"/>
                          <w:marBottom w:val="0"/>
                          <w:divBdr>
                            <w:top w:val="none" w:sz="0" w:space="0" w:color="auto"/>
                            <w:left w:val="none" w:sz="0" w:space="0" w:color="auto"/>
                            <w:bottom w:val="none" w:sz="0" w:space="0" w:color="auto"/>
                            <w:right w:val="none" w:sz="0" w:space="0" w:color="auto"/>
                          </w:divBdr>
                          <w:divsChild>
                            <w:div w:id="1666779091">
                              <w:marLeft w:val="0"/>
                              <w:marRight w:val="0"/>
                              <w:marTop w:val="0"/>
                              <w:marBottom w:val="0"/>
                              <w:divBdr>
                                <w:top w:val="none" w:sz="0" w:space="0" w:color="auto"/>
                                <w:left w:val="none" w:sz="0" w:space="0" w:color="auto"/>
                                <w:bottom w:val="none" w:sz="0" w:space="0" w:color="auto"/>
                                <w:right w:val="none" w:sz="0" w:space="0" w:color="auto"/>
                              </w:divBdr>
                              <w:divsChild>
                                <w:div w:id="1503741162">
                                  <w:marLeft w:val="0"/>
                                  <w:marRight w:val="0"/>
                                  <w:marTop w:val="0"/>
                                  <w:marBottom w:val="0"/>
                                  <w:divBdr>
                                    <w:top w:val="none" w:sz="0" w:space="0" w:color="auto"/>
                                    <w:left w:val="none" w:sz="0" w:space="0" w:color="auto"/>
                                    <w:bottom w:val="none" w:sz="0" w:space="0" w:color="auto"/>
                                    <w:right w:val="none" w:sz="0" w:space="0" w:color="auto"/>
                                  </w:divBdr>
                                  <w:divsChild>
                                    <w:div w:id="559367479">
                                      <w:marLeft w:val="0"/>
                                      <w:marRight w:val="0"/>
                                      <w:marTop w:val="0"/>
                                      <w:marBottom w:val="0"/>
                                      <w:divBdr>
                                        <w:top w:val="none" w:sz="0" w:space="0" w:color="auto"/>
                                        <w:left w:val="none" w:sz="0" w:space="0" w:color="auto"/>
                                        <w:bottom w:val="none" w:sz="0" w:space="0" w:color="auto"/>
                                        <w:right w:val="none" w:sz="0" w:space="0" w:color="auto"/>
                                      </w:divBdr>
                                      <w:divsChild>
                                        <w:div w:id="1219709204">
                                          <w:marLeft w:val="0"/>
                                          <w:marRight w:val="0"/>
                                          <w:marTop w:val="0"/>
                                          <w:marBottom w:val="0"/>
                                          <w:divBdr>
                                            <w:top w:val="none" w:sz="0" w:space="0" w:color="auto"/>
                                            <w:left w:val="none" w:sz="0" w:space="0" w:color="auto"/>
                                            <w:bottom w:val="none" w:sz="0" w:space="0" w:color="auto"/>
                                            <w:right w:val="none" w:sz="0" w:space="0" w:color="auto"/>
                                          </w:divBdr>
                                          <w:divsChild>
                                            <w:div w:id="1281037515">
                                              <w:marLeft w:val="0"/>
                                              <w:marRight w:val="0"/>
                                              <w:marTop w:val="0"/>
                                              <w:marBottom w:val="0"/>
                                              <w:divBdr>
                                                <w:top w:val="none" w:sz="0" w:space="0" w:color="auto"/>
                                                <w:left w:val="none" w:sz="0" w:space="0" w:color="auto"/>
                                                <w:bottom w:val="none" w:sz="0" w:space="0" w:color="auto"/>
                                                <w:right w:val="none" w:sz="0" w:space="0" w:color="auto"/>
                                              </w:divBdr>
                                              <w:divsChild>
                                                <w:div w:id="52972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1107385">
      <w:bodyDiv w:val="1"/>
      <w:marLeft w:val="0"/>
      <w:marRight w:val="0"/>
      <w:marTop w:val="0"/>
      <w:marBottom w:val="0"/>
      <w:divBdr>
        <w:top w:val="none" w:sz="0" w:space="0" w:color="auto"/>
        <w:left w:val="none" w:sz="0" w:space="0" w:color="auto"/>
        <w:bottom w:val="none" w:sz="0" w:space="0" w:color="auto"/>
        <w:right w:val="none" w:sz="0" w:space="0" w:color="auto"/>
      </w:divBdr>
      <w:divsChild>
        <w:div w:id="770204166">
          <w:marLeft w:val="0"/>
          <w:marRight w:val="0"/>
          <w:marTop w:val="0"/>
          <w:marBottom w:val="0"/>
          <w:divBdr>
            <w:top w:val="none" w:sz="0" w:space="0" w:color="auto"/>
            <w:left w:val="none" w:sz="0" w:space="0" w:color="auto"/>
            <w:bottom w:val="none" w:sz="0" w:space="0" w:color="auto"/>
            <w:right w:val="none" w:sz="0" w:space="0" w:color="auto"/>
          </w:divBdr>
          <w:divsChild>
            <w:div w:id="855000303">
              <w:marLeft w:val="0"/>
              <w:marRight w:val="0"/>
              <w:marTop w:val="0"/>
              <w:marBottom w:val="0"/>
              <w:divBdr>
                <w:top w:val="none" w:sz="0" w:space="0" w:color="auto"/>
                <w:left w:val="none" w:sz="0" w:space="0" w:color="auto"/>
                <w:bottom w:val="none" w:sz="0" w:space="0" w:color="auto"/>
                <w:right w:val="none" w:sz="0" w:space="0" w:color="auto"/>
              </w:divBdr>
            </w:div>
          </w:divsChild>
        </w:div>
        <w:div w:id="1457456154">
          <w:marLeft w:val="0"/>
          <w:marRight w:val="0"/>
          <w:marTop w:val="0"/>
          <w:marBottom w:val="0"/>
          <w:divBdr>
            <w:top w:val="none" w:sz="0" w:space="0" w:color="auto"/>
            <w:left w:val="none" w:sz="0" w:space="0" w:color="auto"/>
            <w:bottom w:val="none" w:sz="0" w:space="0" w:color="auto"/>
            <w:right w:val="none" w:sz="0" w:space="0" w:color="auto"/>
          </w:divBdr>
          <w:divsChild>
            <w:div w:id="859468533">
              <w:marLeft w:val="0"/>
              <w:marRight w:val="0"/>
              <w:marTop w:val="0"/>
              <w:marBottom w:val="0"/>
              <w:divBdr>
                <w:top w:val="none" w:sz="0" w:space="0" w:color="auto"/>
                <w:left w:val="none" w:sz="0" w:space="0" w:color="auto"/>
                <w:bottom w:val="none" w:sz="0" w:space="0" w:color="auto"/>
                <w:right w:val="none" w:sz="0" w:space="0" w:color="auto"/>
              </w:divBdr>
            </w:div>
            <w:div w:id="1099911598">
              <w:marLeft w:val="0"/>
              <w:marRight w:val="0"/>
              <w:marTop w:val="0"/>
              <w:marBottom w:val="0"/>
              <w:divBdr>
                <w:top w:val="none" w:sz="0" w:space="0" w:color="auto"/>
                <w:left w:val="none" w:sz="0" w:space="0" w:color="auto"/>
                <w:bottom w:val="none" w:sz="0" w:space="0" w:color="auto"/>
                <w:right w:val="none" w:sz="0" w:space="0" w:color="auto"/>
              </w:divBdr>
            </w:div>
          </w:divsChild>
        </w:div>
        <w:div w:id="1612391932">
          <w:marLeft w:val="0"/>
          <w:marRight w:val="0"/>
          <w:marTop w:val="0"/>
          <w:marBottom w:val="0"/>
          <w:divBdr>
            <w:top w:val="none" w:sz="0" w:space="0" w:color="auto"/>
            <w:left w:val="none" w:sz="0" w:space="0" w:color="auto"/>
            <w:bottom w:val="none" w:sz="0" w:space="0" w:color="auto"/>
            <w:right w:val="none" w:sz="0" w:space="0" w:color="auto"/>
          </w:divBdr>
          <w:divsChild>
            <w:div w:id="1756897094">
              <w:marLeft w:val="0"/>
              <w:marRight w:val="0"/>
              <w:marTop w:val="0"/>
              <w:marBottom w:val="0"/>
              <w:divBdr>
                <w:top w:val="none" w:sz="0" w:space="0" w:color="auto"/>
                <w:left w:val="none" w:sz="0" w:space="0" w:color="auto"/>
                <w:bottom w:val="none" w:sz="0" w:space="0" w:color="auto"/>
                <w:right w:val="none" w:sz="0" w:space="0" w:color="auto"/>
              </w:divBdr>
            </w:div>
          </w:divsChild>
        </w:div>
        <w:div w:id="1706517897">
          <w:marLeft w:val="0"/>
          <w:marRight w:val="0"/>
          <w:marTop w:val="0"/>
          <w:marBottom w:val="0"/>
          <w:divBdr>
            <w:top w:val="none" w:sz="0" w:space="0" w:color="auto"/>
            <w:left w:val="none" w:sz="0" w:space="0" w:color="auto"/>
            <w:bottom w:val="none" w:sz="0" w:space="0" w:color="auto"/>
            <w:right w:val="none" w:sz="0" w:space="0" w:color="auto"/>
          </w:divBdr>
          <w:divsChild>
            <w:div w:id="2020690875">
              <w:marLeft w:val="0"/>
              <w:marRight w:val="0"/>
              <w:marTop w:val="0"/>
              <w:marBottom w:val="0"/>
              <w:divBdr>
                <w:top w:val="none" w:sz="0" w:space="0" w:color="auto"/>
                <w:left w:val="none" w:sz="0" w:space="0" w:color="auto"/>
                <w:bottom w:val="none" w:sz="0" w:space="0" w:color="auto"/>
                <w:right w:val="none" w:sz="0" w:space="0" w:color="auto"/>
              </w:divBdr>
            </w:div>
          </w:divsChild>
        </w:div>
        <w:div w:id="1784499765">
          <w:marLeft w:val="0"/>
          <w:marRight w:val="0"/>
          <w:marTop w:val="0"/>
          <w:marBottom w:val="0"/>
          <w:divBdr>
            <w:top w:val="none" w:sz="0" w:space="0" w:color="auto"/>
            <w:left w:val="none" w:sz="0" w:space="0" w:color="auto"/>
            <w:bottom w:val="none" w:sz="0" w:space="0" w:color="auto"/>
            <w:right w:val="none" w:sz="0" w:space="0" w:color="auto"/>
          </w:divBdr>
          <w:divsChild>
            <w:div w:id="834568150">
              <w:marLeft w:val="0"/>
              <w:marRight w:val="0"/>
              <w:marTop w:val="0"/>
              <w:marBottom w:val="0"/>
              <w:divBdr>
                <w:top w:val="none" w:sz="0" w:space="0" w:color="auto"/>
                <w:left w:val="none" w:sz="0" w:space="0" w:color="auto"/>
                <w:bottom w:val="none" w:sz="0" w:space="0" w:color="auto"/>
                <w:right w:val="none" w:sz="0" w:space="0" w:color="auto"/>
              </w:divBdr>
            </w:div>
          </w:divsChild>
        </w:div>
        <w:div w:id="2119717369">
          <w:marLeft w:val="0"/>
          <w:marRight w:val="0"/>
          <w:marTop w:val="0"/>
          <w:marBottom w:val="0"/>
          <w:divBdr>
            <w:top w:val="none" w:sz="0" w:space="0" w:color="auto"/>
            <w:left w:val="none" w:sz="0" w:space="0" w:color="auto"/>
            <w:bottom w:val="none" w:sz="0" w:space="0" w:color="auto"/>
            <w:right w:val="none" w:sz="0" w:space="0" w:color="auto"/>
          </w:divBdr>
          <w:divsChild>
            <w:div w:id="742485172">
              <w:marLeft w:val="0"/>
              <w:marRight w:val="0"/>
              <w:marTop w:val="0"/>
              <w:marBottom w:val="0"/>
              <w:divBdr>
                <w:top w:val="none" w:sz="0" w:space="0" w:color="auto"/>
                <w:left w:val="none" w:sz="0" w:space="0" w:color="auto"/>
                <w:bottom w:val="none" w:sz="0" w:space="0" w:color="auto"/>
                <w:right w:val="none" w:sz="0" w:space="0" w:color="auto"/>
              </w:divBdr>
            </w:div>
            <w:div w:id="962419933">
              <w:marLeft w:val="0"/>
              <w:marRight w:val="0"/>
              <w:marTop w:val="0"/>
              <w:marBottom w:val="0"/>
              <w:divBdr>
                <w:top w:val="none" w:sz="0" w:space="0" w:color="auto"/>
                <w:left w:val="none" w:sz="0" w:space="0" w:color="auto"/>
                <w:bottom w:val="none" w:sz="0" w:space="0" w:color="auto"/>
                <w:right w:val="none" w:sz="0" w:space="0" w:color="auto"/>
              </w:divBdr>
            </w:div>
            <w:div w:id="1279482312">
              <w:marLeft w:val="0"/>
              <w:marRight w:val="0"/>
              <w:marTop w:val="0"/>
              <w:marBottom w:val="0"/>
              <w:divBdr>
                <w:top w:val="none" w:sz="0" w:space="0" w:color="auto"/>
                <w:left w:val="none" w:sz="0" w:space="0" w:color="auto"/>
                <w:bottom w:val="none" w:sz="0" w:space="0" w:color="auto"/>
                <w:right w:val="none" w:sz="0" w:space="0" w:color="auto"/>
              </w:divBdr>
            </w:div>
            <w:div w:id="1453326493">
              <w:marLeft w:val="0"/>
              <w:marRight w:val="0"/>
              <w:marTop w:val="0"/>
              <w:marBottom w:val="0"/>
              <w:divBdr>
                <w:top w:val="none" w:sz="0" w:space="0" w:color="auto"/>
                <w:left w:val="none" w:sz="0" w:space="0" w:color="auto"/>
                <w:bottom w:val="none" w:sz="0" w:space="0" w:color="auto"/>
                <w:right w:val="none" w:sz="0" w:space="0" w:color="auto"/>
              </w:divBdr>
            </w:div>
            <w:div w:id="1887722152">
              <w:marLeft w:val="0"/>
              <w:marRight w:val="0"/>
              <w:marTop w:val="0"/>
              <w:marBottom w:val="0"/>
              <w:divBdr>
                <w:top w:val="none" w:sz="0" w:space="0" w:color="auto"/>
                <w:left w:val="none" w:sz="0" w:space="0" w:color="auto"/>
                <w:bottom w:val="none" w:sz="0" w:space="0" w:color="auto"/>
                <w:right w:val="none" w:sz="0" w:space="0" w:color="auto"/>
              </w:divBdr>
            </w:div>
            <w:div w:id="212908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70138">
      <w:bodyDiv w:val="1"/>
      <w:marLeft w:val="0"/>
      <w:marRight w:val="0"/>
      <w:marTop w:val="0"/>
      <w:marBottom w:val="0"/>
      <w:divBdr>
        <w:top w:val="none" w:sz="0" w:space="0" w:color="auto"/>
        <w:left w:val="none" w:sz="0" w:space="0" w:color="auto"/>
        <w:bottom w:val="none" w:sz="0" w:space="0" w:color="auto"/>
        <w:right w:val="none" w:sz="0" w:space="0" w:color="auto"/>
      </w:divBdr>
      <w:divsChild>
        <w:div w:id="1174227684">
          <w:marLeft w:val="-720"/>
          <w:marRight w:val="0"/>
          <w:marTop w:val="0"/>
          <w:marBottom w:val="0"/>
          <w:divBdr>
            <w:top w:val="none" w:sz="0" w:space="0" w:color="auto"/>
            <w:left w:val="none" w:sz="0" w:space="0" w:color="auto"/>
            <w:bottom w:val="none" w:sz="0" w:space="0" w:color="auto"/>
            <w:right w:val="none" w:sz="0" w:space="0" w:color="auto"/>
          </w:divBdr>
        </w:div>
      </w:divsChild>
    </w:div>
    <w:div w:id="1052920717">
      <w:bodyDiv w:val="1"/>
      <w:marLeft w:val="0"/>
      <w:marRight w:val="0"/>
      <w:marTop w:val="0"/>
      <w:marBottom w:val="0"/>
      <w:divBdr>
        <w:top w:val="none" w:sz="0" w:space="0" w:color="auto"/>
        <w:left w:val="none" w:sz="0" w:space="0" w:color="auto"/>
        <w:bottom w:val="none" w:sz="0" w:space="0" w:color="auto"/>
        <w:right w:val="none" w:sz="0" w:space="0" w:color="auto"/>
      </w:divBdr>
      <w:divsChild>
        <w:div w:id="12921063">
          <w:marLeft w:val="-720"/>
          <w:marRight w:val="0"/>
          <w:marTop w:val="0"/>
          <w:marBottom w:val="0"/>
          <w:divBdr>
            <w:top w:val="none" w:sz="0" w:space="0" w:color="auto"/>
            <w:left w:val="none" w:sz="0" w:space="0" w:color="auto"/>
            <w:bottom w:val="none" w:sz="0" w:space="0" w:color="auto"/>
            <w:right w:val="none" w:sz="0" w:space="0" w:color="auto"/>
          </w:divBdr>
        </w:div>
      </w:divsChild>
    </w:div>
    <w:div w:id="1066685216">
      <w:bodyDiv w:val="1"/>
      <w:marLeft w:val="0"/>
      <w:marRight w:val="0"/>
      <w:marTop w:val="0"/>
      <w:marBottom w:val="0"/>
      <w:divBdr>
        <w:top w:val="none" w:sz="0" w:space="0" w:color="auto"/>
        <w:left w:val="none" w:sz="0" w:space="0" w:color="auto"/>
        <w:bottom w:val="none" w:sz="0" w:space="0" w:color="auto"/>
        <w:right w:val="none" w:sz="0" w:space="0" w:color="auto"/>
      </w:divBdr>
    </w:div>
    <w:div w:id="1072194938">
      <w:bodyDiv w:val="1"/>
      <w:marLeft w:val="0"/>
      <w:marRight w:val="0"/>
      <w:marTop w:val="0"/>
      <w:marBottom w:val="0"/>
      <w:divBdr>
        <w:top w:val="none" w:sz="0" w:space="0" w:color="auto"/>
        <w:left w:val="none" w:sz="0" w:space="0" w:color="auto"/>
        <w:bottom w:val="none" w:sz="0" w:space="0" w:color="auto"/>
        <w:right w:val="none" w:sz="0" w:space="0" w:color="auto"/>
      </w:divBdr>
      <w:divsChild>
        <w:div w:id="1186403874">
          <w:marLeft w:val="0"/>
          <w:marRight w:val="0"/>
          <w:marTop w:val="0"/>
          <w:marBottom w:val="0"/>
          <w:divBdr>
            <w:top w:val="none" w:sz="0" w:space="0" w:color="auto"/>
            <w:left w:val="none" w:sz="0" w:space="0" w:color="auto"/>
            <w:bottom w:val="none" w:sz="0" w:space="0" w:color="auto"/>
            <w:right w:val="none" w:sz="0" w:space="0" w:color="auto"/>
          </w:divBdr>
          <w:divsChild>
            <w:div w:id="1837651349">
              <w:marLeft w:val="0"/>
              <w:marRight w:val="0"/>
              <w:marTop w:val="0"/>
              <w:marBottom w:val="0"/>
              <w:divBdr>
                <w:top w:val="none" w:sz="0" w:space="0" w:color="auto"/>
                <w:left w:val="none" w:sz="0" w:space="0" w:color="auto"/>
                <w:bottom w:val="none" w:sz="0" w:space="0" w:color="auto"/>
                <w:right w:val="none" w:sz="0" w:space="0" w:color="auto"/>
              </w:divBdr>
            </w:div>
          </w:divsChild>
        </w:div>
        <w:div w:id="1738287250">
          <w:marLeft w:val="0"/>
          <w:marRight w:val="0"/>
          <w:marTop w:val="0"/>
          <w:marBottom w:val="0"/>
          <w:divBdr>
            <w:top w:val="none" w:sz="0" w:space="0" w:color="auto"/>
            <w:left w:val="none" w:sz="0" w:space="0" w:color="auto"/>
            <w:bottom w:val="none" w:sz="0" w:space="0" w:color="auto"/>
            <w:right w:val="none" w:sz="0" w:space="0" w:color="auto"/>
          </w:divBdr>
          <w:divsChild>
            <w:div w:id="49592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744267">
      <w:bodyDiv w:val="1"/>
      <w:marLeft w:val="0"/>
      <w:marRight w:val="0"/>
      <w:marTop w:val="0"/>
      <w:marBottom w:val="0"/>
      <w:divBdr>
        <w:top w:val="none" w:sz="0" w:space="0" w:color="auto"/>
        <w:left w:val="none" w:sz="0" w:space="0" w:color="auto"/>
        <w:bottom w:val="none" w:sz="0" w:space="0" w:color="auto"/>
        <w:right w:val="none" w:sz="0" w:space="0" w:color="auto"/>
      </w:divBdr>
    </w:div>
    <w:div w:id="1079446992">
      <w:bodyDiv w:val="1"/>
      <w:marLeft w:val="0"/>
      <w:marRight w:val="0"/>
      <w:marTop w:val="0"/>
      <w:marBottom w:val="0"/>
      <w:divBdr>
        <w:top w:val="none" w:sz="0" w:space="0" w:color="auto"/>
        <w:left w:val="none" w:sz="0" w:space="0" w:color="auto"/>
        <w:bottom w:val="none" w:sz="0" w:space="0" w:color="auto"/>
        <w:right w:val="none" w:sz="0" w:space="0" w:color="auto"/>
      </w:divBdr>
      <w:divsChild>
        <w:div w:id="1326780272">
          <w:marLeft w:val="-720"/>
          <w:marRight w:val="0"/>
          <w:marTop w:val="0"/>
          <w:marBottom w:val="0"/>
          <w:divBdr>
            <w:top w:val="none" w:sz="0" w:space="0" w:color="auto"/>
            <w:left w:val="none" w:sz="0" w:space="0" w:color="auto"/>
            <w:bottom w:val="none" w:sz="0" w:space="0" w:color="auto"/>
            <w:right w:val="none" w:sz="0" w:space="0" w:color="auto"/>
          </w:divBdr>
        </w:div>
      </w:divsChild>
    </w:div>
    <w:div w:id="1084062379">
      <w:bodyDiv w:val="1"/>
      <w:marLeft w:val="0"/>
      <w:marRight w:val="0"/>
      <w:marTop w:val="0"/>
      <w:marBottom w:val="0"/>
      <w:divBdr>
        <w:top w:val="none" w:sz="0" w:space="0" w:color="auto"/>
        <w:left w:val="none" w:sz="0" w:space="0" w:color="auto"/>
        <w:bottom w:val="none" w:sz="0" w:space="0" w:color="auto"/>
        <w:right w:val="none" w:sz="0" w:space="0" w:color="auto"/>
      </w:divBdr>
    </w:div>
    <w:div w:id="1098284728">
      <w:bodyDiv w:val="1"/>
      <w:marLeft w:val="0"/>
      <w:marRight w:val="0"/>
      <w:marTop w:val="0"/>
      <w:marBottom w:val="0"/>
      <w:divBdr>
        <w:top w:val="none" w:sz="0" w:space="0" w:color="auto"/>
        <w:left w:val="none" w:sz="0" w:space="0" w:color="auto"/>
        <w:bottom w:val="none" w:sz="0" w:space="0" w:color="auto"/>
        <w:right w:val="none" w:sz="0" w:space="0" w:color="auto"/>
      </w:divBdr>
    </w:div>
    <w:div w:id="1109550703">
      <w:bodyDiv w:val="1"/>
      <w:marLeft w:val="0"/>
      <w:marRight w:val="0"/>
      <w:marTop w:val="0"/>
      <w:marBottom w:val="0"/>
      <w:divBdr>
        <w:top w:val="none" w:sz="0" w:space="0" w:color="auto"/>
        <w:left w:val="none" w:sz="0" w:space="0" w:color="auto"/>
        <w:bottom w:val="none" w:sz="0" w:space="0" w:color="auto"/>
        <w:right w:val="none" w:sz="0" w:space="0" w:color="auto"/>
      </w:divBdr>
    </w:div>
    <w:div w:id="1110390368">
      <w:bodyDiv w:val="1"/>
      <w:marLeft w:val="0"/>
      <w:marRight w:val="0"/>
      <w:marTop w:val="0"/>
      <w:marBottom w:val="0"/>
      <w:divBdr>
        <w:top w:val="none" w:sz="0" w:space="0" w:color="auto"/>
        <w:left w:val="none" w:sz="0" w:space="0" w:color="auto"/>
        <w:bottom w:val="none" w:sz="0" w:space="0" w:color="auto"/>
        <w:right w:val="none" w:sz="0" w:space="0" w:color="auto"/>
      </w:divBdr>
    </w:div>
    <w:div w:id="1115368826">
      <w:bodyDiv w:val="1"/>
      <w:marLeft w:val="0"/>
      <w:marRight w:val="0"/>
      <w:marTop w:val="0"/>
      <w:marBottom w:val="0"/>
      <w:divBdr>
        <w:top w:val="none" w:sz="0" w:space="0" w:color="auto"/>
        <w:left w:val="none" w:sz="0" w:space="0" w:color="auto"/>
        <w:bottom w:val="none" w:sz="0" w:space="0" w:color="auto"/>
        <w:right w:val="none" w:sz="0" w:space="0" w:color="auto"/>
      </w:divBdr>
      <w:divsChild>
        <w:div w:id="105468880">
          <w:marLeft w:val="0"/>
          <w:marRight w:val="0"/>
          <w:marTop w:val="0"/>
          <w:marBottom w:val="0"/>
          <w:divBdr>
            <w:top w:val="none" w:sz="0" w:space="0" w:color="auto"/>
            <w:left w:val="none" w:sz="0" w:space="0" w:color="auto"/>
            <w:bottom w:val="none" w:sz="0" w:space="0" w:color="auto"/>
            <w:right w:val="none" w:sz="0" w:space="0" w:color="auto"/>
          </w:divBdr>
          <w:divsChild>
            <w:div w:id="1854613146">
              <w:marLeft w:val="0"/>
              <w:marRight w:val="0"/>
              <w:marTop w:val="0"/>
              <w:marBottom w:val="0"/>
              <w:divBdr>
                <w:top w:val="none" w:sz="0" w:space="0" w:color="auto"/>
                <w:left w:val="none" w:sz="0" w:space="0" w:color="auto"/>
                <w:bottom w:val="none" w:sz="0" w:space="0" w:color="auto"/>
                <w:right w:val="none" w:sz="0" w:space="0" w:color="auto"/>
              </w:divBdr>
            </w:div>
            <w:div w:id="2131821034">
              <w:marLeft w:val="0"/>
              <w:marRight w:val="0"/>
              <w:marTop w:val="0"/>
              <w:marBottom w:val="0"/>
              <w:divBdr>
                <w:top w:val="none" w:sz="0" w:space="0" w:color="auto"/>
                <w:left w:val="none" w:sz="0" w:space="0" w:color="auto"/>
                <w:bottom w:val="none" w:sz="0" w:space="0" w:color="auto"/>
                <w:right w:val="none" w:sz="0" w:space="0" w:color="auto"/>
              </w:divBdr>
            </w:div>
          </w:divsChild>
        </w:div>
        <w:div w:id="275447814">
          <w:marLeft w:val="0"/>
          <w:marRight w:val="0"/>
          <w:marTop w:val="0"/>
          <w:marBottom w:val="0"/>
          <w:divBdr>
            <w:top w:val="none" w:sz="0" w:space="0" w:color="auto"/>
            <w:left w:val="none" w:sz="0" w:space="0" w:color="auto"/>
            <w:bottom w:val="none" w:sz="0" w:space="0" w:color="auto"/>
            <w:right w:val="none" w:sz="0" w:space="0" w:color="auto"/>
          </w:divBdr>
          <w:divsChild>
            <w:div w:id="1702128137">
              <w:marLeft w:val="0"/>
              <w:marRight w:val="0"/>
              <w:marTop w:val="0"/>
              <w:marBottom w:val="0"/>
              <w:divBdr>
                <w:top w:val="none" w:sz="0" w:space="0" w:color="auto"/>
                <w:left w:val="none" w:sz="0" w:space="0" w:color="auto"/>
                <w:bottom w:val="none" w:sz="0" w:space="0" w:color="auto"/>
                <w:right w:val="none" w:sz="0" w:space="0" w:color="auto"/>
              </w:divBdr>
            </w:div>
          </w:divsChild>
        </w:div>
        <w:div w:id="956908877">
          <w:marLeft w:val="0"/>
          <w:marRight w:val="0"/>
          <w:marTop w:val="0"/>
          <w:marBottom w:val="0"/>
          <w:divBdr>
            <w:top w:val="none" w:sz="0" w:space="0" w:color="auto"/>
            <w:left w:val="none" w:sz="0" w:space="0" w:color="auto"/>
            <w:bottom w:val="none" w:sz="0" w:space="0" w:color="auto"/>
            <w:right w:val="none" w:sz="0" w:space="0" w:color="auto"/>
          </w:divBdr>
          <w:divsChild>
            <w:div w:id="2075426222">
              <w:marLeft w:val="0"/>
              <w:marRight w:val="0"/>
              <w:marTop w:val="0"/>
              <w:marBottom w:val="0"/>
              <w:divBdr>
                <w:top w:val="none" w:sz="0" w:space="0" w:color="auto"/>
                <w:left w:val="none" w:sz="0" w:space="0" w:color="auto"/>
                <w:bottom w:val="none" w:sz="0" w:space="0" w:color="auto"/>
                <w:right w:val="none" w:sz="0" w:space="0" w:color="auto"/>
              </w:divBdr>
            </w:div>
          </w:divsChild>
        </w:div>
        <w:div w:id="988021615">
          <w:marLeft w:val="0"/>
          <w:marRight w:val="0"/>
          <w:marTop w:val="0"/>
          <w:marBottom w:val="0"/>
          <w:divBdr>
            <w:top w:val="none" w:sz="0" w:space="0" w:color="auto"/>
            <w:left w:val="none" w:sz="0" w:space="0" w:color="auto"/>
            <w:bottom w:val="none" w:sz="0" w:space="0" w:color="auto"/>
            <w:right w:val="none" w:sz="0" w:space="0" w:color="auto"/>
          </w:divBdr>
          <w:divsChild>
            <w:div w:id="1687976980">
              <w:marLeft w:val="0"/>
              <w:marRight w:val="0"/>
              <w:marTop w:val="0"/>
              <w:marBottom w:val="0"/>
              <w:divBdr>
                <w:top w:val="none" w:sz="0" w:space="0" w:color="auto"/>
                <w:left w:val="none" w:sz="0" w:space="0" w:color="auto"/>
                <w:bottom w:val="none" w:sz="0" w:space="0" w:color="auto"/>
                <w:right w:val="none" w:sz="0" w:space="0" w:color="auto"/>
              </w:divBdr>
            </w:div>
          </w:divsChild>
        </w:div>
        <w:div w:id="1027833617">
          <w:marLeft w:val="0"/>
          <w:marRight w:val="0"/>
          <w:marTop w:val="0"/>
          <w:marBottom w:val="0"/>
          <w:divBdr>
            <w:top w:val="none" w:sz="0" w:space="0" w:color="auto"/>
            <w:left w:val="none" w:sz="0" w:space="0" w:color="auto"/>
            <w:bottom w:val="none" w:sz="0" w:space="0" w:color="auto"/>
            <w:right w:val="none" w:sz="0" w:space="0" w:color="auto"/>
          </w:divBdr>
          <w:divsChild>
            <w:div w:id="1162967667">
              <w:marLeft w:val="0"/>
              <w:marRight w:val="0"/>
              <w:marTop w:val="0"/>
              <w:marBottom w:val="0"/>
              <w:divBdr>
                <w:top w:val="none" w:sz="0" w:space="0" w:color="auto"/>
                <w:left w:val="none" w:sz="0" w:space="0" w:color="auto"/>
                <w:bottom w:val="none" w:sz="0" w:space="0" w:color="auto"/>
                <w:right w:val="none" w:sz="0" w:space="0" w:color="auto"/>
              </w:divBdr>
            </w:div>
          </w:divsChild>
        </w:div>
        <w:div w:id="1310672570">
          <w:marLeft w:val="0"/>
          <w:marRight w:val="0"/>
          <w:marTop w:val="0"/>
          <w:marBottom w:val="0"/>
          <w:divBdr>
            <w:top w:val="none" w:sz="0" w:space="0" w:color="auto"/>
            <w:left w:val="none" w:sz="0" w:space="0" w:color="auto"/>
            <w:bottom w:val="none" w:sz="0" w:space="0" w:color="auto"/>
            <w:right w:val="none" w:sz="0" w:space="0" w:color="auto"/>
          </w:divBdr>
          <w:divsChild>
            <w:div w:id="616445244">
              <w:marLeft w:val="0"/>
              <w:marRight w:val="0"/>
              <w:marTop w:val="0"/>
              <w:marBottom w:val="0"/>
              <w:divBdr>
                <w:top w:val="none" w:sz="0" w:space="0" w:color="auto"/>
                <w:left w:val="none" w:sz="0" w:space="0" w:color="auto"/>
                <w:bottom w:val="none" w:sz="0" w:space="0" w:color="auto"/>
                <w:right w:val="none" w:sz="0" w:space="0" w:color="auto"/>
              </w:divBdr>
            </w:div>
          </w:divsChild>
        </w:div>
        <w:div w:id="1423843887">
          <w:marLeft w:val="0"/>
          <w:marRight w:val="0"/>
          <w:marTop w:val="0"/>
          <w:marBottom w:val="0"/>
          <w:divBdr>
            <w:top w:val="none" w:sz="0" w:space="0" w:color="auto"/>
            <w:left w:val="none" w:sz="0" w:space="0" w:color="auto"/>
            <w:bottom w:val="none" w:sz="0" w:space="0" w:color="auto"/>
            <w:right w:val="none" w:sz="0" w:space="0" w:color="auto"/>
          </w:divBdr>
          <w:divsChild>
            <w:div w:id="698971300">
              <w:marLeft w:val="0"/>
              <w:marRight w:val="0"/>
              <w:marTop w:val="0"/>
              <w:marBottom w:val="0"/>
              <w:divBdr>
                <w:top w:val="none" w:sz="0" w:space="0" w:color="auto"/>
                <w:left w:val="none" w:sz="0" w:space="0" w:color="auto"/>
                <w:bottom w:val="none" w:sz="0" w:space="0" w:color="auto"/>
                <w:right w:val="none" w:sz="0" w:space="0" w:color="auto"/>
              </w:divBdr>
            </w:div>
            <w:div w:id="1956129659">
              <w:marLeft w:val="0"/>
              <w:marRight w:val="0"/>
              <w:marTop w:val="0"/>
              <w:marBottom w:val="0"/>
              <w:divBdr>
                <w:top w:val="none" w:sz="0" w:space="0" w:color="auto"/>
                <w:left w:val="none" w:sz="0" w:space="0" w:color="auto"/>
                <w:bottom w:val="none" w:sz="0" w:space="0" w:color="auto"/>
                <w:right w:val="none" w:sz="0" w:space="0" w:color="auto"/>
              </w:divBdr>
            </w:div>
          </w:divsChild>
        </w:div>
        <w:div w:id="2046254061">
          <w:marLeft w:val="0"/>
          <w:marRight w:val="0"/>
          <w:marTop w:val="0"/>
          <w:marBottom w:val="0"/>
          <w:divBdr>
            <w:top w:val="none" w:sz="0" w:space="0" w:color="auto"/>
            <w:left w:val="none" w:sz="0" w:space="0" w:color="auto"/>
            <w:bottom w:val="none" w:sz="0" w:space="0" w:color="auto"/>
            <w:right w:val="none" w:sz="0" w:space="0" w:color="auto"/>
          </w:divBdr>
          <w:divsChild>
            <w:div w:id="827523608">
              <w:marLeft w:val="0"/>
              <w:marRight w:val="0"/>
              <w:marTop w:val="0"/>
              <w:marBottom w:val="0"/>
              <w:divBdr>
                <w:top w:val="none" w:sz="0" w:space="0" w:color="auto"/>
                <w:left w:val="none" w:sz="0" w:space="0" w:color="auto"/>
                <w:bottom w:val="none" w:sz="0" w:space="0" w:color="auto"/>
                <w:right w:val="none" w:sz="0" w:space="0" w:color="auto"/>
              </w:divBdr>
            </w:div>
            <w:div w:id="1493526618">
              <w:marLeft w:val="0"/>
              <w:marRight w:val="0"/>
              <w:marTop w:val="0"/>
              <w:marBottom w:val="0"/>
              <w:divBdr>
                <w:top w:val="none" w:sz="0" w:space="0" w:color="auto"/>
                <w:left w:val="none" w:sz="0" w:space="0" w:color="auto"/>
                <w:bottom w:val="none" w:sz="0" w:space="0" w:color="auto"/>
                <w:right w:val="none" w:sz="0" w:space="0" w:color="auto"/>
              </w:divBdr>
            </w:div>
          </w:divsChild>
        </w:div>
        <w:div w:id="2066025966">
          <w:marLeft w:val="0"/>
          <w:marRight w:val="0"/>
          <w:marTop w:val="0"/>
          <w:marBottom w:val="0"/>
          <w:divBdr>
            <w:top w:val="none" w:sz="0" w:space="0" w:color="auto"/>
            <w:left w:val="none" w:sz="0" w:space="0" w:color="auto"/>
            <w:bottom w:val="none" w:sz="0" w:space="0" w:color="auto"/>
            <w:right w:val="none" w:sz="0" w:space="0" w:color="auto"/>
          </w:divBdr>
          <w:divsChild>
            <w:div w:id="1256089477">
              <w:marLeft w:val="0"/>
              <w:marRight w:val="0"/>
              <w:marTop w:val="0"/>
              <w:marBottom w:val="0"/>
              <w:divBdr>
                <w:top w:val="none" w:sz="0" w:space="0" w:color="auto"/>
                <w:left w:val="none" w:sz="0" w:space="0" w:color="auto"/>
                <w:bottom w:val="none" w:sz="0" w:space="0" w:color="auto"/>
                <w:right w:val="none" w:sz="0" w:space="0" w:color="auto"/>
              </w:divBdr>
            </w:div>
            <w:div w:id="1641955341">
              <w:marLeft w:val="0"/>
              <w:marRight w:val="0"/>
              <w:marTop w:val="0"/>
              <w:marBottom w:val="0"/>
              <w:divBdr>
                <w:top w:val="none" w:sz="0" w:space="0" w:color="auto"/>
                <w:left w:val="none" w:sz="0" w:space="0" w:color="auto"/>
                <w:bottom w:val="none" w:sz="0" w:space="0" w:color="auto"/>
                <w:right w:val="none" w:sz="0" w:space="0" w:color="auto"/>
              </w:divBdr>
            </w:div>
          </w:divsChild>
        </w:div>
        <w:div w:id="2088263056">
          <w:marLeft w:val="0"/>
          <w:marRight w:val="0"/>
          <w:marTop w:val="0"/>
          <w:marBottom w:val="0"/>
          <w:divBdr>
            <w:top w:val="none" w:sz="0" w:space="0" w:color="auto"/>
            <w:left w:val="none" w:sz="0" w:space="0" w:color="auto"/>
            <w:bottom w:val="none" w:sz="0" w:space="0" w:color="auto"/>
            <w:right w:val="none" w:sz="0" w:space="0" w:color="auto"/>
          </w:divBdr>
          <w:divsChild>
            <w:div w:id="76546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2605">
      <w:bodyDiv w:val="1"/>
      <w:marLeft w:val="0"/>
      <w:marRight w:val="0"/>
      <w:marTop w:val="0"/>
      <w:marBottom w:val="0"/>
      <w:divBdr>
        <w:top w:val="none" w:sz="0" w:space="0" w:color="auto"/>
        <w:left w:val="none" w:sz="0" w:space="0" w:color="auto"/>
        <w:bottom w:val="none" w:sz="0" w:space="0" w:color="auto"/>
        <w:right w:val="none" w:sz="0" w:space="0" w:color="auto"/>
      </w:divBdr>
    </w:div>
    <w:div w:id="1118988793">
      <w:bodyDiv w:val="1"/>
      <w:marLeft w:val="0"/>
      <w:marRight w:val="0"/>
      <w:marTop w:val="0"/>
      <w:marBottom w:val="0"/>
      <w:divBdr>
        <w:top w:val="none" w:sz="0" w:space="0" w:color="auto"/>
        <w:left w:val="none" w:sz="0" w:space="0" w:color="auto"/>
        <w:bottom w:val="none" w:sz="0" w:space="0" w:color="auto"/>
        <w:right w:val="none" w:sz="0" w:space="0" w:color="auto"/>
      </w:divBdr>
      <w:divsChild>
        <w:div w:id="507788207">
          <w:marLeft w:val="-720"/>
          <w:marRight w:val="0"/>
          <w:marTop w:val="0"/>
          <w:marBottom w:val="0"/>
          <w:divBdr>
            <w:top w:val="none" w:sz="0" w:space="0" w:color="auto"/>
            <w:left w:val="none" w:sz="0" w:space="0" w:color="auto"/>
            <w:bottom w:val="none" w:sz="0" w:space="0" w:color="auto"/>
            <w:right w:val="none" w:sz="0" w:space="0" w:color="auto"/>
          </w:divBdr>
        </w:div>
      </w:divsChild>
    </w:div>
    <w:div w:id="1120489297">
      <w:bodyDiv w:val="1"/>
      <w:marLeft w:val="0"/>
      <w:marRight w:val="0"/>
      <w:marTop w:val="0"/>
      <w:marBottom w:val="0"/>
      <w:divBdr>
        <w:top w:val="none" w:sz="0" w:space="0" w:color="auto"/>
        <w:left w:val="none" w:sz="0" w:space="0" w:color="auto"/>
        <w:bottom w:val="none" w:sz="0" w:space="0" w:color="auto"/>
        <w:right w:val="none" w:sz="0" w:space="0" w:color="auto"/>
      </w:divBdr>
      <w:divsChild>
        <w:div w:id="1694110633">
          <w:marLeft w:val="-720"/>
          <w:marRight w:val="0"/>
          <w:marTop w:val="0"/>
          <w:marBottom w:val="0"/>
          <w:divBdr>
            <w:top w:val="none" w:sz="0" w:space="0" w:color="auto"/>
            <w:left w:val="none" w:sz="0" w:space="0" w:color="auto"/>
            <w:bottom w:val="none" w:sz="0" w:space="0" w:color="auto"/>
            <w:right w:val="none" w:sz="0" w:space="0" w:color="auto"/>
          </w:divBdr>
        </w:div>
      </w:divsChild>
    </w:div>
    <w:div w:id="1130170770">
      <w:bodyDiv w:val="1"/>
      <w:marLeft w:val="0"/>
      <w:marRight w:val="0"/>
      <w:marTop w:val="0"/>
      <w:marBottom w:val="0"/>
      <w:divBdr>
        <w:top w:val="none" w:sz="0" w:space="0" w:color="auto"/>
        <w:left w:val="none" w:sz="0" w:space="0" w:color="auto"/>
        <w:bottom w:val="none" w:sz="0" w:space="0" w:color="auto"/>
        <w:right w:val="none" w:sz="0" w:space="0" w:color="auto"/>
      </w:divBdr>
    </w:div>
    <w:div w:id="1146969791">
      <w:bodyDiv w:val="1"/>
      <w:marLeft w:val="0"/>
      <w:marRight w:val="0"/>
      <w:marTop w:val="0"/>
      <w:marBottom w:val="0"/>
      <w:divBdr>
        <w:top w:val="none" w:sz="0" w:space="0" w:color="auto"/>
        <w:left w:val="none" w:sz="0" w:space="0" w:color="auto"/>
        <w:bottom w:val="none" w:sz="0" w:space="0" w:color="auto"/>
        <w:right w:val="none" w:sz="0" w:space="0" w:color="auto"/>
      </w:divBdr>
    </w:div>
    <w:div w:id="1150901718">
      <w:bodyDiv w:val="1"/>
      <w:marLeft w:val="0"/>
      <w:marRight w:val="0"/>
      <w:marTop w:val="0"/>
      <w:marBottom w:val="0"/>
      <w:divBdr>
        <w:top w:val="none" w:sz="0" w:space="0" w:color="auto"/>
        <w:left w:val="none" w:sz="0" w:space="0" w:color="auto"/>
        <w:bottom w:val="none" w:sz="0" w:space="0" w:color="auto"/>
        <w:right w:val="none" w:sz="0" w:space="0" w:color="auto"/>
      </w:divBdr>
      <w:divsChild>
        <w:div w:id="728111264">
          <w:marLeft w:val="-720"/>
          <w:marRight w:val="0"/>
          <w:marTop w:val="0"/>
          <w:marBottom w:val="0"/>
          <w:divBdr>
            <w:top w:val="none" w:sz="0" w:space="0" w:color="auto"/>
            <w:left w:val="none" w:sz="0" w:space="0" w:color="auto"/>
            <w:bottom w:val="none" w:sz="0" w:space="0" w:color="auto"/>
            <w:right w:val="none" w:sz="0" w:space="0" w:color="auto"/>
          </w:divBdr>
        </w:div>
      </w:divsChild>
    </w:div>
    <w:div w:id="1160729645">
      <w:bodyDiv w:val="1"/>
      <w:marLeft w:val="0"/>
      <w:marRight w:val="0"/>
      <w:marTop w:val="0"/>
      <w:marBottom w:val="0"/>
      <w:divBdr>
        <w:top w:val="none" w:sz="0" w:space="0" w:color="auto"/>
        <w:left w:val="none" w:sz="0" w:space="0" w:color="auto"/>
        <w:bottom w:val="none" w:sz="0" w:space="0" w:color="auto"/>
        <w:right w:val="none" w:sz="0" w:space="0" w:color="auto"/>
      </w:divBdr>
    </w:div>
    <w:div w:id="1162964925">
      <w:bodyDiv w:val="1"/>
      <w:marLeft w:val="0"/>
      <w:marRight w:val="0"/>
      <w:marTop w:val="0"/>
      <w:marBottom w:val="0"/>
      <w:divBdr>
        <w:top w:val="none" w:sz="0" w:space="0" w:color="auto"/>
        <w:left w:val="none" w:sz="0" w:space="0" w:color="auto"/>
        <w:bottom w:val="none" w:sz="0" w:space="0" w:color="auto"/>
        <w:right w:val="none" w:sz="0" w:space="0" w:color="auto"/>
      </w:divBdr>
      <w:divsChild>
        <w:div w:id="653534309">
          <w:marLeft w:val="-720"/>
          <w:marRight w:val="0"/>
          <w:marTop w:val="0"/>
          <w:marBottom w:val="0"/>
          <w:divBdr>
            <w:top w:val="none" w:sz="0" w:space="0" w:color="auto"/>
            <w:left w:val="none" w:sz="0" w:space="0" w:color="auto"/>
            <w:bottom w:val="none" w:sz="0" w:space="0" w:color="auto"/>
            <w:right w:val="none" w:sz="0" w:space="0" w:color="auto"/>
          </w:divBdr>
        </w:div>
      </w:divsChild>
    </w:div>
    <w:div w:id="1220677135">
      <w:bodyDiv w:val="1"/>
      <w:marLeft w:val="0"/>
      <w:marRight w:val="0"/>
      <w:marTop w:val="0"/>
      <w:marBottom w:val="0"/>
      <w:divBdr>
        <w:top w:val="none" w:sz="0" w:space="0" w:color="auto"/>
        <w:left w:val="none" w:sz="0" w:space="0" w:color="auto"/>
        <w:bottom w:val="none" w:sz="0" w:space="0" w:color="auto"/>
        <w:right w:val="none" w:sz="0" w:space="0" w:color="auto"/>
      </w:divBdr>
    </w:div>
    <w:div w:id="1222447362">
      <w:bodyDiv w:val="1"/>
      <w:marLeft w:val="0"/>
      <w:marRight w:val="0"/>
      <w:marTop w:val="0"/>
      <w:marBottom w:val="0"/>
      <w:divBdr>
        <w:top w:val="none" w:sz="0" w:space="0" w:color="auto"/>
        <w:left w:val="none" w:sz="0" w:space="0" w:color="auto"/>
        <w:bottom w:val="none" w:sz="0" w:space="0" w:color="auto"/>
        <w:right w:val="none" w:sz="0" w:space="0" w:color="auto"/>
      </w:divBdr>
      <w:divsChild>
        <w:div w:id="1427996426">
          <w:marLeft w:val="-720"/>
          <w:marRight w:val="0"/>
          <w:marTop w:val="0"/>
          <w:marBottom w:val="0"/>
          <w:divBdr>
            <w:top w:val="none" w:sz="0" w:space="0" w:color="auto"/>
            <w:left w:val="none" w:sz="0" w:space="0" w:color="auto"/>
            <w:bottom w:val="none" w:sz="0" w:space="0" w:color="auto"/>
            <w:right w:val="none" w:sz="0" w:space="0" w:color="auto"/>
          </w:divBdr>
        </w:div>
      </w:divsChild>
    </w:div>
    <w:div w:id="1229225023">
      <w:bodyDiv w:val="1"/>
      <w:marLeft w:val="0"/>
      <w:marRight w:val="0"/>
      <w:marTop w:val="0"/>
      <w:marBottom w:val="0"/>
      <w:divBdr>
        <w:top w:val="none" w:sz="0" w:space="0" w:color="auto"/>
        <w:left w:val="none" w:sz="0" w:space="0" w:color="auto"/>
        <w:bottom w:val="none" w:sz="0" w:space="0" w:color="auto"/>
        <w:right w:val="none" w:sz="0" w:space="0" w:color="auto"/>
      </w:divBdr>
    </w:div>
    <w:div w:id="1280995482">
      <w:bodyDiv w:val="1"/>
      <w:marLeft w:val="0"/>
      <w:marRight w:val="0"/>
      <w:marTop w:val="0"/>
      <w:marBottom w:val="0"/>
      <w:divBdr>
        <w:top w:val="none" w:sz="0" w:space="0" w:color="auto"/>
        <w:left w:val="none" w:sz="0" w:space="0" w:color="auto"/>
        <w:bottom w:val="none" w:sz="0" w:space="0" w:color="auto"/>
        <w:right w:val="none" w:sz="0" w:space="0" w:color="auto"/>
      </w:divBdr>
    </w:div>
    <w:div w:id="1284966502">
      <w:bodyDiv w:val="1"/>
      <w:marLeft w:val="0"/>
      <w:marRight w:val="0"/>
      <w:marTop w:val="0"/>
      <w:marBottom w:val="0"/>
      <w:divBdr>
        <w:top w:val="none" w:sz="0" w:space="0" w:color="auto"/>
        <w:left w:val="none" w:sz="0" w:space="0" w:color="auto"/>
        <w:bottom w:val="none" w:sz="0" w:space="0" w:color="auto"/>
        <w:right w:val="none" w:sz="0" w:space="0" w:color="auto"/>
      </w:divBdr>
    </w:div>
    <w:div w:id="1297831609">
      <w:bodyDiv w:val="1"/>
      <w:marLeft w:val="0"/>
      <w:marRight w:val="0"/>
      <w:marTop w:val="0"/>
      <w:marBottom w:val="0"/>
      <w:divBdr>
        <w:top w:val="none" w:sz="0" w:space="0" w:color="auto"/>
        <w:left w:val="none" w:sz="0" w:space="0" w:color="auto"/>
        <w:bottom w:val="none" w:sz="0" w:space="0" w:color="auto"/>
        <w:right w:val="none" w:sz="0" w:space="0" w:color="auto"/>
      </w:divBdr>
    </w:div>
    <w:div w:id="1303848944">
      <w:bodyDiv w:val="1"/>
      <w:marLeft w:val="0"/>
      <w:marRight w:val="0"/>
      <w:marTop w:val="0"/>
      <w:marBottom w:val="0"/>
      <w:divBdr>
        <w:top w:val="none" w:sz="0" w:space="0" w:color="auto"/>
        <w:left w:val="none" w:sz="0" w:space="0" w:color="auto"/>
        <w:bottom w:val="none" w:sz="0" w:space="0" w:color="auto"/>
        <w:right w:val="none" w:sz="0" w:space="0" w:color="auto"/>
      </w:divBdr>
      <w:divsChild>
        <w:div w:id="2027707324">
          <w:marLeft w:val="-720"/>
          <w:marRight w:val="0"/>
          <w:marTop w:val="0"/>
          <w:marBottom w:val="0"/>
          <w:divBdr>
            <w:top w:val="none" w:sz="0" w:space="0" w:color="auto"/>
            <w:left w:val="none" w:sz="0" w:space="0" w:color="auto"/>
            <w:bottom w:val="none" w:sz="0" w:space="0" w:color="auto"/>
            <w:right w:val="none" w:sz="0" w:space="0" w:color="auto"/>
          </w:divBdr>
        </w:div>
      </w:divsChild>
    </w:div>
    <w:div w:id="1303997363">
      <w:bodyDiv w:val="1"/>
      <w:marLeft w:val="0"/>
      <w:marRight w:val="0"/>
      <w:marTop w:val="0"/>
      <w:marBottom w:val="0"/>
      <w:divBdr>
        <w:top w:val="none" w:sz="0" w:space="0" w:color="auto"/>
        <w:left w:val="none" w:sz="0" w:space="0" w:color="auto"/>
        <w:bottom w:val="none" w:sz="0" w:space="0" w:color="auto"/>
        <w:right w:val="none" w:sz="0" w:space="0" w:color="auto"/>
      </w:divBdr>
      <w:divsChild>
        <w:div w:id="820846890">
          <w:marLeft w:val="-720"/>
          <w:marRight w:val="0"/>
          <w:marTop w:val="0"/>
          <w:marBottom w:val="0"/>
          <w:divBdr>
            <w:top w:val="none" w:sz="0" w:space="0" w:color="auto"/>
            <w:left w:val="none" w:sz="0" w:space="0" w:color="auto"/>
            <w:bottom w:val="none" w:sz="0" w:space="0" w:color="auto"/>
            <w:right w:val="none" w:sz="0" w:space="0" w:color="auto"/>
          </w:divBdr>
        </w:div>
      </w:divsChild>
    </w:div>
    <w:div w:id="1314140166">
      <w:bodyDiv w:val="1"/>
      <w:marLeft w:val="0"/>
      <w:marRight w:val="0"/>
      <w:marTop w:val="0"/>
      <w:marBottom w:val="0"/>
      <w:divBdr>
        <w:top w:val="none" w:sz="0" w:space="0" w:color="auto"/>
        <w:left w:val="none" w:sz="0" w:space="0" w:color="auto"/>
        <w:bottom w:val="none" w:sz="0" w:space="0" w:color="auto"/>
        <w:right w:val="none" w:sz="0" w:space="0" w:color="auto"/>
      </w:divBdr>
    </w:div>
    <w:div w:id="1335062048">
      <w:bodyDiv w:val="1"/>
      <w:marLeft w:val="0"/>
      <w:marRight w:val="0"/>
      <w:marTop w:val="0"/>
      <w:marBottom w:val="0"/>
      <w:divBdr>
        <w:top w:val="none" w:sz="0" w:space="0" w:color="auto"/>
        <w:left w:val="none" w:sz="0" w:space="0" w:color="auto"/>
        <w:bottom w:val="none" w:sz="0" w:space="0" w:color="auto"/>
        <w:right w:val="none" w:sz="0" w:space="0" w:color="auto"/>
      </w:divBdr>
    </w:div>
    <w:div w:id="1362508694">
      <w:bodyDiv w:val="1"/>
      <w:marLeft w:val="0"/>
      <w:marRight w:val="0"/>
      <w:marTop w:val="0"/>
      <w:marBottom w:val="0"/>
      <w:divBdr>
        <w:top w:val="none" w:sz="0" w:space="0" w:color="auto"/>
        <w:left w:val="none" w:sz="0" w:space="0" w:color="auto"/>
        <w:bottom w:val="none" w:sz="0" w:space="0" w:color="auto"/>
        <w:right w:val="none" w:sz="0" w:space="0" w:color="auto"/>
      </w:divBdr>
    </w:div>
    <w:div w:id="1401249161">
      <w:bodyDiv w:val="1"/>
      <w:marLeft w:val="0"/>
      <w:marRight w:val="0"/>
      <w:marTop w:val="0"/>
      <w:marBottom w:val="0"/>
      <w:divBdr>
        <w:top w:val="none" w:sz="0" w:space="0" w:color="auto"/>
        <w:left w:val="none" w:sz="0" w:space="0" w:color="auto"/>
        <w:bottom w:val="none" w:sz="0" w:space="0" w:color="auto"/>
        <w:right w:val="none" w:sz="0" w:space="0" w:color="auto"/>
      </w:divBdr>
    </w:div>
    <w:div w:id="1428773065">
      <w:bodyDiv w:val="1"/>
      <w:marLeft w:val="0"/>
      <w:marRight w:val="0"/>
      <w:marTop w:val="0"/>
      <w:marBottom w:val="0"/>
      <w:divBdr>
        <w:top w:val="none" w:sz="0" w:space="0" w:color="auto"/>
        <w:left w:val="none" w:sz="0" w:space="0" w:color="auto"/>
        <w:bottom w:val="none" w:sz="0" w:space="0" w:color="auto"/>
        <w:right w:val="none" w:sz="0" w:space="0" w:color="auto"/>
      </w:divBdr>
      <w:divsChild>
        <w:div w:id="1386446268">
          <w:marLeft w:val="0"/>
          <w:marRight w:val="0"/>
          <w:marTop w:val="0"/>
          <w:marBottom w:val="0"/>
          <w:divBdr>
            <w:top w:val="none" w:sz="0" w:space="0" w:color="auto"/>
            <w:left w:val="none" w:sz="0" w:space="0" w:color="auto"/>
            <w:bottom w:val="none" w:sz="0" w:space="0" w:color="auto"/>
            <w:right w:val="none" w:sz="0" w:space="0" w:color="auto"/>
          </w:divBdr>
          <w:divsChild>
            <w:div w:id="488719127">
              <w:marLeft w:val="0"/>
              <w:marRight w:val="0"/>
              <w:marTop w:val="0"/>
              <w:marBottom w:val="0"/>
              <w:divBdr>
                <w:top w:val="none" w:sz="0" w:space="0" w:color="auto"/>
                <w:left w:val="none" w:sz="0" w:space="0" w:color="auto"/>
                <w:bottom w:val="none" w:sz="0" w:space="0" w:color="auto"/>
                <w:right w:val="none" w:sz="0" w:space="0" w:color="auto"/>
              </w:divBdr>
              <w:divsChild>
                <w:div w:id="804200734">
                  <w:marLeft w:val="0"/>
                  <w:marRight w:val="0"/>
                  <w:marTop w:val="0"/>
                  <w:marBottom w:val="0"/>
                  <w:divBdr>
                    <w:top w:val="single" w:sz="2" w:space="0" w:color="CACACA"/>
                    <w:left w:val="single" w:sz="2" w:space="0" w:color="CACACA"/>
                    <w:bottom w:val="single" w:sz="2" w:space="0" w:color="CACACA"/>
                    <w:right w:val="single" w:sz="2" w:space="0" w:color="CACACA"/>
                  </w:divBdr>
                </w:div>
                <w:div w:id="1523321914">
                  <w:marLeft w:val="0"/>
                  <w:marRight w:val="0"/>
                  <w:marTop w:val="0"/>
                  <w:marBottom w:val="0"/>
                  <w:divBdr>
                    <w:top w:val="single" w:sz="2" w:space="0" w:color="CACACA"/>
                    <w:left w:val="single" w:sz="2" w:space="0" w:color="CACACA"/>
                    <w:bottom w:val="single" w:sz="2" w:space="0" w:color="CACACA"/>
                    <w:right w:val="single" w:sz="2" w:space="0" w:color="CACACA"/>
                  </w:divBdr>
                </w:div>
                <w:div w:id="2126269381">
                  <w:marLeft w:val="0"/>
                  <w:marRight w:val="0"/>
                  <w:marTop w:val="0"/>
                  <w:marBottom w:val="0"/>
                  <w:divBdr>
                    <w:top w:val="single" w:sz="2" w:space="0" w:color="CACACA"/>
                    <w:left w:val="single" w:sz="2" w:space="0" w:color="CACACA"/>
                    <w:bottom w:val="single" w:sz="2" w:space="0" w:color="CACACA"/>
                    <w:right w:val="single" w:sz="2" w:space="0" w:color="CACACA"/>
                  </w:divBdr>
                </w:div>
              </w:divsChild>
            </w:div>
          </w:divsChild>
        </w:div>
      </w:divsChild>
    </w:div>
    <w:div w:id="1433165729">
      <w:bodyDiv w:val="1"/>
      <w:marLeft w:val="0"/>
      <w:marRight w:val="0"/>
      <w:marTop w:val="0"/>
      <w:marBottom w:val="0"/>
      <w:divBdr>
        <w:top w:val="none" w:sz="0" w:space="0" w:color="auto"/>
        <w:left w:val="none" w:sz="0" w:space="0" w:color="auto"/>
        <w:bottom w:val="none" w:sz="0" w:space="0" w:color="auto"/>
        <w:right w:val="none" w:sz="0" w:space="0" w:color="auto"/>
      </w:divBdr>
    </w:div>
    <w:div w:id="1436174463">
      <w:bodyDiv w:val="1"/>
      <w:marLeft w:val="0"/>
      <w:marRight w:val="0"/>
      <w:marTop w:val="0"/>
      <w:marBottom w:val="0"/>
      <w:divBdr>
        <w:top w:val="none" w:sz="0" w:space="0" w:color="auto"/>
        <w:left w:val="none" w:sz="0" w:space="0" w:color="auto"/>
        <w:bottom w:val="none" w:sz="0" w:space="0" w:color="auto"/>
        <w:right w:val="none" w:sz="0" w:space="0" w:color="auto"/>
      </w:divBdr>
    </w:div>
    <w:div w:id="1443381140">
      <w:bodyDiv w:val="1"/>
      <w:marLeft w:val="0"/>
      <w:marRight w:val="0"/>
      <w:marTop w:val="0"/>
      <w:marBottom w:val="0"/>
      <w:divBdr>
        <w:top w:val="none" w:sz="0" w:space="0" w:color="auto"/>
        <w:left w:val="none" w:sz="0" w:space="0" w:color="auto"/>
        <w:bottom w:val="none" w:sz="0" w:space="0" w:color="auto"/>
        <w:right w:val="none" w:sz="0" w:space="0" w:color="auto"/>
      </w:divBdr>
      <w:divsChild>
        <w:div w:id="653995676">
          <w:marLeft w:val="0"/>
          <w:marRight w:val="0"/>
          <w:marTop w:val="0"/>
          <w:marBottom w:val="0"/>
          <w:divBdr>
            <w:top w:val="none" w:sz="0" w:space="0" w:color="auto"/>
            <w:left w:val="none" w:sz="0" w:space="0" w:color="auto"/>
            <w:bottom w:val="none" w:sz="0" w:space="0" w:color="auto"/>
            <w:right w:val="none" w:sz="0" w:space="0" w:color="auto"/>
          </w:divBdr>
        </w:div>
        <w:div w:id="770204384">
          <w:marLeft w:val="0"/>
          <w:marRight w:val="0"/>
          <w:marTop w:val="0"/>
          <w:marBottom w:val="0"/>
          <w:divBdr>
            <w:top w:val="none" w:sz="0" w:space="0" w:color="auto"/>
            <w:left w:val="none" w:sz="0" w:space="0" w:color="auto"/>
            <w:bottom w:val="none" w:sz="0" w:space="0" w:color="auto"/>
            <w:right w:val="none" w:sz="0" w:space="0" w:color="auto"/>
          </w:divBdr>
        </w:div>
        <w:div w:id="985864312">
          <w:marLeft w:val="0"/>
          <w:marRight w:val="0"/>
          <w:marTop w:val="0"/>
          <w:marBottom w:val="0"/>
          <w:divBdr>
            <w:top w:val="none" w:sz="0" w:space="0" w:color="auto"/>
            <w:left w:val="none" w:sz="0" w:space="0" w:color="auto"/>
            <w:bottom w:val="none" w:sz="0" w:space="0" w:color="auto"/>
            <w:right w:val="none" w:sz="0" w:space="0" w:color="auto"/>
          </w:divBdr>
        </w:div>
        <w:div w:id="1325280721">
          <w:marLeft w:val="0"/>
          <w:marRight w:val="0"/>
          <w:marTop w:val="0"/>
          <w:marBottom w:val="0"/>
          <w:divBdr>
            <w:top w:val="none" w:sz="0" w:space="0" w:color="auto"/>
            <w:left w:val="none" w:sz="0" w:space="0" w:color="auto"/>
            <w:bottom w:val="none" w:sz="0" w:space="0" w:color="auto"/>
            <w:right w:val="none" w:sz="0" w:space="0" w:color="auto"/>
          </w:divBdr>
        </w:div>
      </w:divsChild>
    </w:div>
    <w:div w:id="1464080780">
      <w:bodyDiv w:val="1"/>
      <w:marLeft w:val="0"/>
      <w:marRight w:val="0"/>
      <w:marTop w:val="0"/>
      <w:marBottom w:val="0"/>
      <w:divBdr>
        <w:top w:val="none" w:sz="0" w:space="0" w:color="auto"/>
        <w:left w:val="none" w:sz="0" w:space="0" w:color="auto"/>
        <w:bottom w:val="none" w:sz="0" w:space="0" w:color="auto"/>
        <w:right w:val="none" w:sz="0" w:space="0" w:color="auto"/>
      </w:divBdr>
    </w:div>
    <w:div w:id="1529217748">
      <w:bodyDiv w:val="1"/>
      <w:marLeft w:val="0"/>
      <w:marRight w:val="0"/>
      <w:marTop w:val="0"/>
      <w:marBottom w:val="0"/>
      <w:divBdr>
        <w:top w:val="none" w:sz="0" w:space="0" w:color="auto"/>
        <w:left w:val="none" w:sz="0" w:space="0" w:color="auto"/>
        <w:bottom w:val="none" w:sz="0" w:space="0" w:color="auto"/>
        <w:right w:val="none" w:sz="0" w:space="0" w:color="auto"/>
      </w:divBdr>
    </w:div>
    <w:div w:id="1536500375">
      <w:bodyDiv w:val="1"/>
      <w:marLeft w:val="0"/>
      <w:marRight w:val="0"/>
      <w:marTop w:val="0"/>
      <w:marBottom w:val="0"/>
      <w:divBdr>
        <w:top w:val="none" w:sz="0" w:space="0" w:color="auto"/>
        <w:left w:val="none" w:sz="0" w:space="0" w:color="auto"/>
        <w:bottom w:val="none" w:sz="0" w:space="0" w:color="auto"/>
        <w:right w:val="none" w:sz="0" w:space="0" w:color="auto"/>
      </w:divBdr>
    </w:div>
    <w:div w:id="1538546226">
      <w:bodyDiv w:val="1"/>
      <w:marLeft w:val="0"/>
      <w:marRight w:val="0"/>
      <w:marTop w:val="0"/>
      <w:marBottom w:val="0"/>
      <w:divBdr>
        <w:top w:val="none" w:sz="0" w:space="0" w:color="auto"/>
        <w:left w:val="none" w:sz="0" w:space="0" w:color="auto"/>
        <w:bottom w:val="none" w:sz="0" w:space="0" w:color="auto"/>
        <w:right w:val="none" w:sz="0" w:space="0" w:color="auto"/>
      </w:divBdr>
    </w:div>
    <w:div w:id="1558856390">
      <w:bodyDiv w:val="1"/>
      <w:marLeft w:val="0"/>
      <w:marRight w:val="0"/>
      <w:marTop w:val="0"/>
      <w:marBottom w:val="0"/>
      <w:divBdr>
        <w:top w:val="none" w:sz="0" w:space="0" w:color="auto"/>
        <w:left w:val="none" w:sz="0" w:space="0" w:color="auto"/>
        <w:bottom w:val="none" w:sz="0" w:space="0" w:color="auto"/>
        <w:right w:val="none" w:sz="0" w:space="0" w:color="auto"/>
      </w:divBdr>
    </w:div>
    <w:div w:id="1560748703">
      <w:bodyDiv w:val="1"/>
      <w:marLeft w:val="0"/>
      <w:marRight w:val="0"/>
      <w:marTop w:val="0"/>
      <w:marBottom w:val="0"/>
      <w:divBdr>
        <w:top w:val="none" w:sz="0" w:space="0" w:color="auto"/>
        <w:left w:val="none" w:sz="0" w:space="0" w:color="auto"/>
        <w:bottom w:val="none" w:sz="0" w:space="0" w:color="auto"/>
        <w:right w:val="none" w:sz="0" w:space="0" w:color="auto"/>
      </w:divBdr>
    </w:div>
    <w:div w:id="1595287813">
      <w:bodyDiv w:val="1"/>
      <w:marLeft w:val="0"/>
      <w:marRight w:val="0"/>
      <w:marTop w:val="0"/>
      <w:marBottom w:val="0"/>
      <w:divBdr>
        <w:top w:val="none" w:sz="0" w:space="0" w:color="auto"/>
        <w:left w:val="none" w:sz="0" w:space="0" w:color="auto"/>
        <w:bottom w:val="none" w:sz="0" w:space="0" w:color="auto"/>
        <w:right w:val="none" w:sz="0" w:space="0" w:color="auto"/>
      </w:divBdr>
    </w:div>
    <w:div w:id="1600797368">
      <w:bodyDiv w:val="1"/>
      <w:marLeft w:val="0"/>
      <w:marRight w:val="0"/>
      <w:marTop w:val="0"/>
      <w:marBottom w:val="0"/>
      <w:divBdr>
        <w:top w:val="none" w:sz="0" w:space="0" w:color="auto"/>
        <w:left w:val="none" w:sz="0" w:space="0" w:color="auto"/>
        <w:bottom w:val="none" w:sz="0" w:space="0" w:color="auto"/>
        <w:right w:val="none" w:sz="0" w:space="0" w:color="auto"/>
      </w:divBdr>
      <w:divsChild>
        <w:div w:id="1030227886">
          <w:marLeft w:val="0"/>
          <w:marRight w:val="0"/>
          <w:marTop w:val="0"/>
          <w:marBottom w:val="0"/>
          <w:divBdr>
            <w:top w:val="none" w:sz="0" w:space="0" w:color="auto"/>
            <w:left w:val="none" w:sz="0" w:space="0" w:color="auto"/>
            <w:bottom w:val="none" w:sz="0" w:space="0" w:color="auto"/>
            <w:right w:val="none" w:sz="0" w:space="0" w:color="auto"/>
          </w:divBdr>
        </w:div>
      </w:divsChild>
    </w:div>
    <w:div w:id="1603028608">
      <w:bodyDiv w:val="1"/>
      <w:marLeft w:val="0"/>
      <w:marRight w:val="0"/>
      <w:marTop w:val="0"/>
      <w:marBottom w:val="0"/>
      <w:divBdr>
        <w:top w:val="none" w:sz="0" w:space="0" w:color="auto"/>
        <w:left w:val="none" w:sz="0" w:space="0" w:color="auto"/>
        <w:bottom w:val="none" w:sz="0" w:space="0" w:color="auto"/>
        <w:right w:val="none" w:sz="0" w:space="0" w:color="auto"/>
      </w:divBdr>
    </w:div>
    <w:div w:id="1616206046">
      <w:bodyDiv w:val="1"/>
      <w:marLeft w:val="0"/>
      <w:marRight w:val="0"/>
      <w:marTop w:val="0"/>
      <w:marBottom w:val="0"/>
      <w:divBdr>
        <w:top w:val="none" w:sz="0" w:space="0" w:color="auto"/>
        <w:left w:val="none" w:sz="0" w:space="0" w:color="auto"/>
        <w:bottom w:val="none" w:sz="0" w:space="0" w:color="auto"/>
        <w:right w:val="none" w:sz="0" w:space="0" w:color="auto"/>
      </w:divBdr>
    </w:div>
    <w:div w:id="1629974549">
      <w:bodyDiv w:val="1"/>
      <w:marLeft w:val="0"/>
      <w:marRight w:val="0"/>
      <w:marTop w:val="0"/>
      <w:marBottom w:val="0"/>
      <w:divBdr>
        <w:top w:val="none" w:sz="0" w:space="0" w:color="auto"/>
        <w:left w:val="none" w:sz="0" w:space="0" w:color="auto"/>
        <w:bottom w:val="none" w:sz="0" w:space="0" w:color="auto"/>
        <w:right w:val="none" w:sz="0" w:space="0" w:color="auto"/>
      </w:divBdr>
      <w:divsChild>
        <w:div w:id="2128429547">
          <w:marLeft w:val="-720"/>
          <w:marRight w:val="0"/>
          <w:marTop w:val="0"/>
          <w:marBottom w:val="0"/>
          <w:divBdr>
            <w:top w:val="none" w:sz="0" w:space="0" w:color="auto"/>
            <w:left w:val="none" w:sz="0" w:space="0" w:color="auto"/>
            <w:bottom w:val="none" w:sz="0" w:space="0" w:color="auto"/>
            <w:right w:val="none" w:sz="0" w:space="0" w:color="auto"/>
          </w:divBdr>
        </w:div>
      </w:divsChild>
    </w:div>
    <w:div w:id="1637490207">
      <w:bodyDiv w:val="1"/>
      <w:marLeft w:val="0"/>
      <w:marRight w:val="0"/>
      <w:marTop w:val="0"/>
      <w:marBottom w:val="0"/>
      <w:divBdr>
        <w:top w:val="none" w:sz="0" w:space="0" w:color="auto"/>
        <w:left w:val="none" w:sz="0" w:space="0" w:color="auto"/>
        <w:bottom w:val="none" w:sz="0" w:space="0" w:color="auto"/>
        <w:right w:val="none" w:sz="0" w:space="0" w:color="auto"/>
      </w:divBdr>
    </w:div>
    <w:div w:id="1667199886">
      <w:bodyDiv w:val="1"/>
      <w:marLeft w:val="0"/>
      <w:marRight w:val="0"/>
      <w:marTop w:val="0"/>
      <w:marBottom w:val="0"/>
      <w:divBdr>
        <w:top w:val="none" w:sz="0" w:space="0" w:color="auto"/>
        <w:left w:val="none" w:sz="0" w:space="0" w:color="auto"/>
        <w:bottom w:val="none" w:sz="0" w:space="0" w:color="auto"/>
        <w:right w:val="none" w:sz="0" w:space="0" w:color="auto"/>
      </w:divBdr>
    </w:div>
    <w:div w:id="1707027723">
      <w:bodyDiv w:val="1"/>
      <w:marLeft w:val="0"/>
      <w:marRight w:val="0"/>
      <w:marTop w:val="0"/>
      <w:marBottom w:val="0"/>
      <w:divBdr>
        <w:top w:val="none" w:sz="0" w:space="0" w:color="auto"/>
        <w:left w:val="none" w:sz="0" w:space="0" w:color="auto"/>
        <w:bottom w:val="none" w:sz="0" w:space="0" w:color="auto"/>
        <w:right w:val="none" w:sz="0" w:space="0" w:color="auto"/>
      </w:divBdr>
    </w:div>
    <w:div w:id="1711757658">
      <w:bodyDiv w:val="1"/>
      <w:marLeft w:val="0"/>
      <w:marRight w:val="0"/>
      <w:marTop w:val="0"/>
      <w:marBottom w:val="0"/>
      <w:divBdr>
        <w:top w:val="none" w:sz="0" w:space="0" w:color="auto"/>
        <w:left w:val="none" w:sz="0" w:space="0" w:color="auto"/>
        <w:bottom w:val="none" w:sz="0" w:space="0" w:color="auto"/>
        <w:right w:val="none" w:sz="0" w:space="0" w:color="auto"/>
      </w:divBdr>
    </w:div>
    <w:div w:id="1714764444">
      <w:bodyDiv w:val="1"/>
      <w:marLeft w:val="0"/>
      <w:marRight w:val="0"/>
      <w:marTop w:val="0"/>
      <w:marBottom w:val="0"/>
      <w:divBdr>
        <w:top w:val="none" w:sz="0" w:space="0" w:color="auto"/>
        <w:left w:val="none" w:sz="0" w:space="0" w:color="auto"/>
        <w:bottom w:val="none" w:sz="0" w:space="0" w:color="auto"/>
        <w:right w:val="none" w:sz="0" w:space="0" w:color="auto"/>
      </w:divBdr>
    </w:div>
    <w:div w:id="1715040648">
      <w:bodyDiv w:val="1"/>
      <w:marLeft w:val="0"/>
      <w:marRight w:val="0"/>
      <w:marTop w:val="0"/>
      <w:marBottom w:val="0"/>
      <w:divBdr>
        <w:top w:val="none" w:sz="0" w:space="0" w:color="auto"/>
        <w:left w:val="none" w:sz="0" w:space="0" w:color="auto"/>
        <w:bottom w:val="none" w:sz="0" w:space="0" w:color="auto"/>
        <w:right w:val="none" w:sz="0" w:space="0" w:color="auto"/>
      </w:divBdr>
    </w:div>
    <w:div w:id="1733387423">
      <w:bodyDiv w:val="1"/>
      <w:marLeft w:val="0"/>
      <w:marRight w:val="0"/>
      <w:marTop w:val="0"/>
      <w:marBottom w:val="0"/>
      <w:divBdr>
        <w:top w:val="none" w:sz="0" w:space="0" w:color="auto"/>
        <w:left w:val="none" w:sz="0" w:space="0" w:color="auto"/>
        <w:bottom w:val="none" w:sz="0" w:space="0" w:color="auto"/>
        <w:right w:val="none" w:sz="0" w:space="0" w:color="auto"/>
      </w:divBdr>
    </w:div>
    <w:div w:id="1779249276">
      <w:bodyDiv w:val="1"/>
      <w:marLeft w:val="0"/>
      <w:marRight w:val="0"/>
      <w:marTop w:val="0"/>
      <w:marBottom w:val="0"/>
      <w:divBdr>
        <w:top w:val="none" w:sz="0" w:space="0" w:color="auto"/>
        <w:left w:val="none" w:sz="0" w:space="0" w:color="auto"/>
        <w:bottom w:val="none" w:sz="0" w:space="0" w:color="auto"/>
        <w:right w:val="none" w:sz="0" w:space="0" w:color="auto"/>
      </w:divBdr>
      <w:divsChild>
        <w:div w:id="1443111614">
          <w:marLeft w:val="-720"/>
          <w:marRight w:val="0"/>
          <w:marTop w:val="0"/>
          <w:marBottom w:val="0"/>
          <w:divBdr>
            <w:top w:val="none" w:sz="0" w:space="0" w:color="auto"/>
            <w:left w:val="none" w:sz="0" w:space="0" w:color="auto"/>
            <w:bottom w:val="none" w:sz="0" w:space="0" w:color="auto"/>
            <w:right w:val="none" w:sz="0" w:space="0" w:color="auto"/>
          </w:divBdr>
        </w:div>
      </w:divsChild>
    </w:div>
    <w:div w:id="1779451514">
      <w:bodyDiv w:val="1"/>
      <w:marLeft w:val="0"/>
      <w:marRight w:val="0"/>
      <w:marTop w:val="0"/>
      <w:marBottom w:val="0"/>
      <w:divBdr>
        <w:top w:val="none" w:sz="0" w:space="0" w:color="auto"/>
        <w:left w:val="none" w:sz="0" w:space="0" w:color="auto"/>
        <w:bottom w:val="none" w:sz="0" w:space="0" w:color="auto"/>
        <w:right w:val="none" w:sz="0" w:space="0" w:color="auto"/>
      </w:divBdr>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 w:id="1803839821">
      <w:bodyDiv w:val="1"/>
      <w:marLeft w:val="0"/>
      <w:marRight w:val="0"/>
      <w:marTop w:val="0"/>
      <w:marBottom w:val="0"/>
      <w:divBdr>
        <w:top w:val="none" w:sz="0" w:space="0" w:color="auto"/>
        <w:left w:val="none" w:sz="0" w:space="0" w:color="auto"/>
        <w:bottom w:val="none" w:sz="0" w:space="0" w:color="auto"/>
        <w:right w:val="none" w:sz="0" w:space="0" w:color="auto"/>
      </w:divBdr>
    </w:div>
    <w:div w:id="1833133891">
      <w:bodyDiv w:val="1"/>
      <w:marLeft w:val="0"/>
      <w:marRight w:val="0"/>
      <w:marTop w:val="0"/>
      <w:marBottom w:val="0"/>
      <w:divBdr>
        <w:top w:val="none" w:sz="0" w:space="0" w:color="auto"/>
        <w:left w:val="none" w:sz="0" w:space="0" w:color="auto"/>
        <w:bottom w:val="none" w:sz="0" w:space="0" w:color="auto"/>
        <w:right w:val="none" w:sz="0" w:space="0" w:color="auto"/>
      </w:divBdr>
    </w:div>
    <w:div w:id="1835339785">
      <w:bodyDiv w:val="1"/>
      <w:marLeft w:val="0"/>
      <w:marRight w:val="0"/>
      <w:marTop w:val="0"/>
      <w:marBottom w:val="0"/>
      <w:divBdr>
        <w:top w:val="none" w:sz="0" w:space="0" w:color="auto"/>
        <w:left w:val="none" w:sz="0" w:space="0" w:color="auto"/>
        <w:bottom w:val="none" w:sz="0" w:space="0" w:color="auto"/>
        <w:right w:val="none" w:sz="0" w:space="0" w:color="auto"/>
      </w:divBdr>
      <w:divsChild>
        <w:div w:id="503277932">
          <w:marLeft w:val="-720"/>
          <w:marRight w:val="0"/>
          <w:marTop w:val="0"/>
          <w:marBottom w:val="0"/>
          <w:divBdr>
            <w:top w:val="none" w:sz="0" w:space="0" w:color="auto"/>
            <w:left w:val="none" w:sz="0" w:space="0" w:color="auto"/>
            <w:bottom w:val="none" w:sz="0" w:space="0" w:color="auto"/>
            <w:right w:val="none" w:sz="0" w:space="0" w:color="auto"/>
          </w:divBdr>
        </w:div>
      </w:divsChild>
    </w:div>
    <w:div w:id="1864241042">
      <w:bodyDiv w:val="1"/>
      <w:marLeft w:val="0"/>
      <w:marRight w:val="0"/>
      <w:marTop w:val="0"/>
      <w:marBottom w:val="0"/>
      <w:divBdr>
        <w:top w:val="none" w:sz="0" w:space="0" w:color="auto"/>
        <w:left w:val="none" w:sz="0" w:space="0" w:color="auto"/>
        <w:bottom w:val="none" w:sz="0" w:space="0" w:color="auto"/>
        <w:right w:val="none" w:sz="0" w:space="0" w:color="auto"/>
      </w:divBdr>
    </w:div>
    <w:div w:id="1871840756">
      <w:bodyDiv w:val="1"/>
      <w:marLeft w:val="0"/>
      <w:marRight w:val="0"/>
      <w:marTop w:val="0"/>
      <w:marBottom w:val="0"/>
      <w:divBdr>
        <w:top w:val="none" w:sz="0" w:space="0" w:color="auto"/>
        <w:left w:val="none" w:sz="0" w:space="0" w:color="auto"/>
        <w:bottom w:val="none" w:sz="0" w:space="0" w:color="auto"/>
        <w:right w:val="none" w:sz="0" w:space="0" w:color="auto"/>
      </w:divBdr>
    </w:div>
    <w:div w:id="1915704603">
      <w:bodyDiv w:val="1"/>
      <w:marLeft w:val="0"/>
      <w:marRight w:val="0"/>
      <w:marTop w:val="0"/>
      <w:marBottom w:val="0"/>
      <w:divBdr>
        <w:top w:val="none" w:sz="0" w:space="0" w:color="auto"/>
        <w:left w:val="none" w:sz="0" w:space="0" w:color="auto"/>
        <w:bottom w:val="none" w:sz="0" w:space="0" w:color="auto"/>
        <w:right w:val="none" w:sz="0" w:space="0" w:color="auto"/>
      </w:divBdr>
    </w:div>
    <w:div w:id="1918398735">
      <w:bodyDiv w:val="1"/>
      <w:marLeft w:val="0"/>
      <w:marRight w:val="0"/>
      <w:marTop w:val="0"/>
      <w:marBottom w:val="0"/>
      <w:divBdr>
        <w:top w:val="none" w:sz="0" w:space="0" w:color="auto"/>
        <w:left w:val="none" w:sz="0" w:space="0" w:color="auto"/>
        <w:bottom w:val="none" w:sz="0" w:space="0" w:color="auto"/>
        <w:right w:val="none" w:sz="0" w:space="0" w:color="auto"/>
      </w:divBdr>
    </w:div>
    <w:div w:id="1921983025">
      <w:bodyDiv w:val="1"/>
      <w:marLeft w:val="0"/>
      <w:marRight w:val="0"/>
      <w:marTop w:val="0"/>
      <w:marBottom w:val="0"/>
      <w:divBdr>
        <w:top w:val="none" w:sz="0" w:space="0" w:color="auto"/>
        <w:left w:val="none" w:sz="0" w:space="0" w:color="auto"/>
        <w:bottom w:val="none" w:sz="0" w:space="0" w:color="auto"/>
        <w:right w:val="none" w:sz="0" w:space="0" w:color="auto"/>
      </w:divBdr>
      <w:divsChild>
        <w:div w:id="553544778">
          <w:marLeft w:val="-720"/>
          <w:marRight w:val="0"/>
          <w:marTop w:val="0"/>
          <w:marBottom w:val="0"/>
          <w:divBdr>
            <w:top w:val="none" w:sz="0" w:space="0" w:color="auto"/>
            <w:left w:val="none" w:sz="0" w:space="0" w:color="auto"/>
            <w:bottom w:val="none" w:sz="0" w:space="0" w:color="auto"/>
            <w:right w:val="none" w:sz="0" w:space="0" w:color="auto"/>
          </w:divBdr>
        </w:div>
      </w:divsChild>
    </w:div>
    <w:div w:id="1932932663">
      <w:bodyDiv w:val="1"/>
      <w:marLeft w:val="0"/>
      <w:marRight w:val="0"/>
      <w:marTop w:val="0"/>
      <w:marBottom w:val="0"/>
      <w:divBdr>
        <w:top w:val="none" w:sz="0" w:space="0" w:color="auto"/>
        <w:left w:val="none" w:sz="0" w:space="0" w:color="auto"/>
        <w:bottom w:val="none" w:sz="0" w:space="0" w:color="auto"/>
        <w:right w:val="none" w:sz="0" w:space="0" w:color="auto"/>
      </w:divBdr>
    </w:div>
    <w:div w:id="1946381694">
      <w:bodyDiv w:val="1"/>
      <w:marLeft w:val="0"/>
      <w:marRight w:val="0"/>
      <w:marTop w:val="0"/>
      <w:marBottom w:val="0"/>
      <w:divBdr>
        <w:top w:val="none" w:sz="0" w:space="0" w:color="auto"/>
        <w:left w:val="none" w:sz="0" w:space="0" w:color="auto"/>
        <w:bottom w:val="none" w:sz="0" w:space="0" w:color="auto"/>
        <w:right w:val="none" w:sz="0" w:space="0" w:color="auto"/>
      </w:divBdr>
    </w:div>
    <w:div w:id="1950627127">
      <w:bodyDiv w:val="1"/>
      <w:marLeft w:val="0"/>
      <w:marRight w:val="0"/>
      <w:marTop w:val="0"/>
      <w:marBottom w:val="0"/>
      <w:divBdr>
        <w:top w:val="none" w:sz="0" w:space="0" w:color="auto"/>
        <w:left w:val="none" w:sz="0" w:space="0" w:color="auto"/>
        <w:bottom w:val="none" w:sz="0" w:space="0" w:color="auto"/>
        <w:right w:val="none" w:sz="0" w:space="0" w:color="auto"/>
      </w:divBdr>
    </w:div>
    <w:div w:id="1987005742">
      <w:bodyDiv w:val="1"/>
      <w:marLeft w:val="0"/>
      <w:marRight w:val="0"/>
      <w:marTop w:val="0"/>
      <w:marBottom w:val="0"/>
      <w:divBdr>
        <w:top w:val="none" w:sz="0" w:space="0" w:color="auto"/>
        <w:left w:val="none" w:sz="0" w:space="0" w:color="auto"/>
        <w:bottom w:val="none" w:sz="0" w:space="0" w:color="auto"/>
        <w:right w:val="none" w:sz="0" w:space="0" w:color="auto"/>
      </w:divBdr>
      <w:divsChild>
        <w:div w:id="1305351736">
          <w:marLeft w:val="-720"/>
          <w:marRight w:val="0"/>
          <w:marTop w:val="0"/>
          <w:marBottom w:val="0"/>
          <w:divBdr>
            <w:top w:val="none" w:sz="0" w:space="0" w:color="auto"/>
            <w:left w:val="none" w:sz="0" w:space="0" w:color="auto"/>
            <w:bottom w:val="none" w:sz="0" w:space="0" w:color="auto"/>
            <w:right w:val="none" w:sz="0" w:space="0" w:color="auto"/>
          </w:divBdr>
        </w:div>
      </w:divsChild>
    </w:div>
    <w:div w:id="1992321993">
      <w:bodyDiv w:val="1"/>
      <w:marLeft w:val="0"/>
      <w:marRight w:val="0"/>
      <w:marTop w:val="0"/>
      <w:marBottom w:val="0"/>
      <w:divBdr>
        <w:top w:val="none" w:sz="0" w:space="0" w:color="auto"/>
        <w:left w:val="none" w:sz="0" w:space="0" w:color="auto"/>
        <w:bottom w:val="none" w:sz="0" w:space="0" w:color="auto"/>
        <w:right w:val="none" w:sz="0" w:space="0" w:color="auto"/>
      </w:divBdr>
      <w:divsChild>
        <w:div w:id="1978026279">
          <w:marLeft w:val="0"/>
          <w:marRight w:val="0"/>
          <w:marTop w:val="0"/>
          <w:marBottom w:val="0"/>
          <w:divBdr>
            <w:top w:val="none" w:sz="0" w:space="0" w:color="auto"/>
            <w:left w:val="none" w:sz="0" w:space="0" w:color="auto"/>
            <w:bottom w:val="none" w:sz="0" w:space="0" w:color="auto"/>
            <w:right w:val="none" w:sz="0" w:space="0" w:color="auto"/>
          </w:divBdr>
        </w:div>
      </w:divsChild>
    </w:div>
    <w:div w:id="2049597537">
      <w:bodyDiv w:val="1"/>
      <w:marLeft w:val="0"/>
      <w:marRight w:val="0"/>
      <w:marTop w:val="0"/>
      <w:marBottom w:val="0"/>
      <w:divBdr>
        <w:top w:val="none" w:sz="0" w:space="0" w:color="auto"/>
        <w:left w:val="none" w:sz="0" w:space="0" w:color="auto"/>
        <w:bottom w:val="none" w:sz="0" w:space="0" w:color="auto"/>
        <w:right w:val="none" w:sz="0" w:space="0" w:color="auto"/>
      </w:divBdr>
      <w:divsChild>
        <w:div w:id="567688039">
          <w:marLeft w:val="-720"/>
          <w:marRight w:val="0"/>
          <w:marTop w:val="0"/>
          <w:marBottom w:val="0"/>
          <w:divBdr>
            <w:top w:val="none" w:sz="0" w:space="0" w:color="auto"/>
            <w:left w:val="none" w:sz="0" w:space="0" w:color="auto"/>
            <w:bottom w:val="none" w:sz="0" w:space="0" w:color="auto"/>
            <w:right w:val="none" w:sz="0" w:space="0" w:color="auto"/>
          </w:divBdr>
        </w:div>
      </w:divsChild>
    </w:div>
    <w:div w:id="2082093722">
      <w:bodyDiv w:val="1"/>
      <w:marLeft w:val="0"/>
      <w:marRight w:val="0"/>
      <w:marTop w:val="0"/>
      <w:marBottom w:val="0"/>
      <w:divBdr>
        <w:top w:val="none" w:sz="0" w:space="0" w:color="auto"/>
        <w:left w:val="none" w:sz="0" w:space="0" w:color="auto"/>
        <w:bottom w:val="none" w:sz="0" w:space="0" w:color="auto"/>
        <w:right w:val="none" w:sz="0" w:space="0" w:color="auto"/>
      </w:divBdr>
    </w:div>
    <w:div w:id="2084570783">
      <w:bodyDiv w:val="1"/>
      <w:marLeft w:val="0"/>
      <w:marRight w:val="0"/>
      <w:marTop w:val="0"/>
      <w:marBottom w:val="0"/>
      <w:divBdr>
        <w:top w:val="none" w:sz="0" w:space="0" w:color="auto"/>
        <w:left w:val="none" w:sz="0" w:space="0" w:color="auto"/>
        <w:bottom w:val="none" w:sz="0" w:space="0" w:color="auto"/>
        <w:right w:val="none" w:sz="0" w:space="0" w:color="auto"/>
      </w:divBdr>
    </w:div>
    <w:div w:id="2087218037">
      <w:bodyDiv w:val="1"/>
      <w:marLeft w:val="0"/>
      <w:marRight w:val="0"/>
      <w:marTop w:val="0"/>
      <w:marBottom w:val="0"/>
      <w:divBdr>
        <w:top w:val="none" w:sz="0" w:space="0" w:color="auto"/>
        <w:left w:val="none" w:sz="0" w:space="0" w:color="auto"/>
        <w:bottom w:val="none" w:sz="0" w:space="0" w:color="auto"/>
        <w:right w:val="none" w:sz="0" w:space="0" w:color="auto"/>
      </w:divBdr>
      <w:divsChild>
        <w:div w:id="289938500">
          <w:marLeft w:val="0"/>
          <w:marRight w:val="0"/>
          <w:marTop w:val="0"/>
          <w:marBottom w:val="0"/>
          <w:divBdr>
            <w:top w:val="none" w:sz="0" w:space="0" w:color="auto"/>
            <w:left w:val="none" w:sz="0" w:space="0" w:color="auto"/>
            <w:bottom w:val="none" w:sz="0" w:space="0" w:color="auto"/>
            <w:right w:val="none" w:sz="0" w:space="0" w:color="auto"/>
          </w:divBdr>
        </w:div>
      </w:divsChild>
    </w:div>
    <w:div w:id="2089577838">
      <w:bodyDiv w:val="1"/>
      <w:marLeft w:val="0"/>
      <w:marRight w:val="0"/>
      <w:marTop w:val="0"/>
      <w:marBottom w:val="0"/>
      <w:divBdr>
        <w:top w:val="none" w:sz="0" w:space="0" w:color="auto"/>
        <w:left w:val="none" w:sz="0" w:space="0" w:color="auto"/>
        <w:bottom w:val="none" w:sz="0" w:space="0" w:color="auto"/>
        <w:right w:val="none" w:sz="0" w:space="0" w:color="auto"/>
      </w:divBdr>
      <w:divsChild>
        <w:div w:id="435179812">
          <w:marLeft w:val="0"/>
          <w:marRight w:val="0"/>
          <w:marTop w:val="0"/>
          <w:marBottom w:val="0"/>
          <w:divBdr>
            <w:top w:val="none" w:sz="0" w:space="0" w:color="auto"/>
            <w:left w:val="none" w:sz="0" w:space="0" w:color="auto"/>
            <w:bottom w:val="none" w:sz="0" w:space="0" w:color="auto"/>
            <w:right w:val="none" w:sz="0" w:space="0" w:color="auto"/>
          </w:divBdr>
          <w:divsChild>
            <w:div w:id="754517984">
              <w:marLeft w:val="0"/>
              <w:marRight w:val="0"/>
              <w:marTop w:val="0"/>
              <w:marBottom w:val="0"/>
              <w:divBdr>
                <w:top w:val="none" w:sz="0" w:space="0" w:color="auto"/>
                <w:left w:val="none" w:sz="0" w:space="0" w:color="auto"/>
                <w:bottom w:val="none" w:sz="0" w:space="0" w:color="auto"/>
                <w:right w:val="none" w:sz="0" w:space="0" w:color="auto"/>
              </w:divBdr>
            </w:div>
          </w:divsChild>
        </w:div>
        <w:div w:id="563032572">
          <w:marLeft w:val="0"/>
          <w:marRight w:val="0"/>
          <w:marTop w:val="0"/>
          <w:marBottom w:val="0"/>
          <w:divBdr>
            <w:top w:val="none" w:sz="0" w:space="0" w:color="auto"/>
            <w:left w:val="none" w:sz="0" w:space="0" w:color="auto"/>
            <w:bottom w:val="none" w:sz="0" w:space="0" w:color="auto"/>
            <w:right w:val="none" w:sz="0" w:space="0" w:color="auto"/>
          </w:divBdr>
          <w:divsChild>
            <w:div w:id="126727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929704">
      <w:bodyDiv w:val="1"/>
      <w:marLeft w:val="0"/>
      <w:marRight w:val="0"/>
      <w:marTop w:val="0"/>
      <w:marBottom w:val="0"/>
      <w:divBdr>
        <w:top w:val="none" w:sz="0" w:space="0" w:color="auto"/>
        <w:left w:val="none" w:sz="0" w:space="0" w:color="auto"/>
        <w:bottom w:val="none" w:sz="0" w:space="0" w:color="auto"/>
        <w:right w:val="none" w:sz="0" w:space="0" w:color="auto"/>
      </w:divBdr>
    </w:div>
    <w:div w:id="2135708206">
      <w:bodyDiv w:val="1"/>
      <w:marLeft w:val="0"/>
      <w:marRight w:val="0"/>
      <w:marTop w:val="0"/>
      <w:marBottom w:val="0"/>
      <w:divBdr>
        <w:top w:val="none" w:sz="0" w:space="0" w:color="auto"/>
        <w:left w:val="none" w:sz="0" w:space="0" w:color="auto"/>
        <w:bottom w:val="none" w:sz="0" w:space="0" w:color="auto"/>
        <w:right w:val="none" w:sz="0" w:space="0" w:color="auto"/>
      </w:divBdr>
    </w:div>
    <w:div w:id="214036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emf"/><Relationship Id="rId117" Type="http://schemas.openxmlformats.org/officeDocument/2006/relationships/hyperlink" Target="https://www.crimestatistics.vic.gov.au/family-violence-data/family-violence-dashboard" TargetMode="External"/><Relationship Id="rId21" Type="http://schemas.openxmlformats.org/officeDocument/2006/relationships/footer" Target="footer3.xml"/><Relationship Id="rId42" Type="http://schemas.openxmlformats.org/officeDocument/2006/relationships/hyperlink" Target="https://www.melbourne.vic.gov.au/heatwaves" TargetMode="External"/><Relationship Id="rId47" Type="http://schemas.openxmlformats.org/officeDocument/2006/relationships/hyperlink" Target="https://greeningthewest.org.au/" TargetMode="External"/><Relationship Id="rId63" Type="http://schemas.openxmlformats.org/officeDocument/2006/relationships/hyperlink" Target="http://adapt.waga.com.au/" TargetMode="External"/><Relationship Id="rId68" Type="http://schemas.openxmlformats.org/officeDocument/2006/relationships/hyperlink" Target="https://dhhsvicgovau.sharepoint.com/sites/ClimateandHealth-GRP/Shared%20Documents/Climate%20change%20and%20health/Public%20health%20and%20wellbeing%20planning/Municipal%20public%20health%20and%20wellbeing%20planning/2023-2024%20guidance%20development%20documents/Draft%20guidance/Climate%20Change%20in%20Victoria%20&#8211;%20Department%20of%20Energy,%20Environment.%20%20and%20Climate%20Action%20Planning" TargetMode="External"/><Relationship Id="rId84" Type="http://schemas.openxmlformats.org/officeDocument/2006/relationships/hyperlink" Target="https://www.cdc.gov/climateandhealth/" TargetMode="External"/><Relationship Id="rId89" Type="http://schemas.openxmlformats.org/officeDocument/2006/relationships/hyperlink" Target="https://cdn.who.int/media/docs/default-source/evaluation-office/final_the-practical-guide-on-evaluation-2023.pdf?sfvrsn=19b002e_3&amp;download=true" TargetMode="External"/><Relationship Id="rId112" Type="http://schemas.openxmlformats.org/officeDocument/2006/relationships/hyperlink" Target="https://www.abs.gov.au/statistics/people/population/regional-population-age-and-sex/latest-release" TargetMode="External"/><Relationship Id="rId133" Type="http://schemas.openxmlformats.org/officeDocument/2006/relationships/hyperlink" Target="https://adapt.waga.com.au/" TargetMode="External"/><Relationship Id="rId16" Type="http://schemas.openxmlformats.org/officeDocument/2006/relationships/hyperlink" Target="mailto:Climate.PublicHealth@health.vic.gov.au" TargetMode="External"/><Relationship Id="rId107" Type="http://schemas.openxmlformats.org/officeDocument/2006/relationships/hyperlink" Target="https://publichealthscotland.scot/publications/working-together-to-build-climate-resilient-healthy-and-equitable-places-a-briefing-for-local-government-and-partners/" TargetMode="External"/><Relationship Id="rId11" Type="http://schemas.openxmlformats.org/officeDocument/2006/relationships/image" Target="media/image1.jpg"/><Relationship Id="rId32" Type="http://schemas.openxmlformats.org/officeDocument/2006/relationships/hyperlink" Target="https://www.bendigo.vic.gov.au/community-services/environment/greater-bendigo-climate-collaboration" TargetMode="External"/><Relationship Id="rId37" Type="http://schemas.openxmlformats.org/officeDocument/2006/relationships/hyperlink" Target="https://www.ballarat.vic.gov.au/city/strategic-planning/sustainability/climate-action" TargetMode="External"/><Relationship Id="rId53" Type="http://schemas.openxmlformats.org/officeDocument/2006/relationships/hyperlink" Target="https://www.health.vic.gov.au/site-4/public-health/healthy-and-more-sustainable-food-procurement" TargetMode="External"/><Relationship Id="rId58" Type="http://schemas.openxmlformats.org/officeDocument/2006/relationships/hyperlink" Target="https://map.mymizu.co/refill/en/vic161-pb-ronald-park" TargetMode="External"/><Relationship Id="rId74" Type="http://schemas.openxmlformats.org/officeDocument/2006/relationships/hyperlink" Target="https://www.planning.vic.gov.au/guides-and-resources/guides/all-guides/trees-for-cooler-and-greener-streetscapes" TargetMode="External"/><Relationship Id="rId79" Type="http://schemas.openxmlformats.org/officeDocument/2006/relationships/hyperlink" Target="https://www.who.int/publications/i/item/9789240095380" TargetMode="External"/><Relationship Id="rId102" Type="http://schemas.openxmlformats.org/officeDocument/2006/relationships/hyperlink" Target="https://www.who.int/news/item/17-11-2015-who-calls-on-countries-to-protect-health-from-climate-change" TargetMode="External"/><Relationship Id="rId123" Type="http://schemas.openxmlformats.org/officeDocument/2006/relationships/hyperlink" Target="https://storymaps.arcgis.com/stories/ad21a54268e24dacae0f77df628e9285" TargetMode="External"/><Relationship Id="rId128" Type="http://schemas.openxmlformats.org/officeDocument/2006/relationships/hyperlink" Target="https://www.casbe.org.au/what-we-do/built-environment-sustainability-scorecard/" TargetMode="External"/><Relationship Id="rId5" Type="http://schemas.openxmlformats.org/officeDocument/2006/relationships/numbering" Target="numbering.xml"/><Relationship Id="rId90" Type="http://schemas.openxmlformats.org/officeDocument/2006/relationships/hyperlink" Target="https://cdn.who.int/media/docs/default-source/evaluation-office/final_the-practical-guide-on-evaluation-2023.pdf?sfvrsn=19b002e_3&amp;download=true" TargetMode="External"/><Relationship Id="rId95" Type="http://schemas.openxmlformats.org/officeDocument/2006/relationships/hyperlink" Target="https://dhhsvicgovau.sharepoint.com/sites/ClimateandHealth-GRP/Shared%20Documents/Climate%20change%20and%20health/Public%20health%20and%20wellbeing%20planning/Municipal%20public%20health%20and%20wellbeing%20planning/2023-2024%20guidance%20development%20documents/Draft%20guidance/Pathfinder%20Initiative%20Climate%20&amp;%20Health%20Evidence%20Bank" TargetMode="Externa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image" Target="media/image4.emf"/><Relationship Id="rId30" Type="http://schemas.openxmlformats.org/officeDocument/2006/relationships/footer" Target="footer7.xml"/><Relationship Id="rId35" Type="http://schemas.openxmlformats.org/officeDocument/2006/relationships/hyperlink" Target="https://engage.vic.gov.au/" TargetMode="External"/><Relationship Id="rId43" Type="http://schemas.openxmlformats.org/officeDocument/2006/relationships/hyperlink" Target="https://www.health.gov.au/resources/publications/enhealth-guidance-disaster-and-emergency-management-for-environmental-health-practitioners?language=en" TargetMode="External"/><Relationship Id="rId48" Type="http://schemas.openxmlformats.org/officeDocument/2006/relationships/hyperlink" Target="https://www.bendigo.vic.gov.au/about-us/plans-strategies-and-documents/walk-cycle-greater-bendigo-strategy" TargetMode="External"/><Relationship Id="rId56" Type="http://schemas.openxmlformats.org/officeDocument/2006/relationships/hyperlink" Target="https://www.healthyloddoncampaspe.au/" TargetMode="External"/><Relationship Id="rId64" Type="http://schemas.openxmlformats.org/officeDocument/2006/relationships/hyperlink" Target="https://www.health.vic.gov.au/victorian-health-and-wellbeing-plan" TargetMode="External"/><Relationship Id="rId69" Type="http://schemas.openxmlformats.org/officeDocument/2006/relationships/hyperlink" Target="https://www.sustainability.vic.gov.au/research-data-and-insights/research/state-of-sustainability-report-2023" TargetMode="External"/><Relationship Id="rId77" Type="http://schemas.openxmlformats.org/officeDocument/2006/relationships/hyperlink" Target="https://www.who.int/teams/environment-climate-change-and-health/climate-change-and-health/capacity-building/toolkit-on-climate-change-and-health" TargetMode="External"/><Relationship Id="rId100" Type="http://schemas.openxmlformats.org/officeDocument/2006/relationships/hyperlink" Target="https://www.ipcc.ch/2022/02/28/pr-wgii-ar6/" TargetMode="External"/><Relationship Id="rId105" Type="http://schemas.openxmlformats.org/officeDocument/2006/relationships/hyperlink" Target="https://www.ipcc.ch/report/ar6/wg3/about/frequently-asked-questions" TargetMode="External"/><Relationship Id="rId113" Type="http://schemas.openxmlformats.org/officeDocument/2006/relationships/hyperlink" Target="https://vahi.vic.gov.au/reports/victorian-population-health-survey" TargetMode="External"/><Relationship Id="rId118" Type="http://schemas.openxmlformats.org/officeDocument/2006/relationships/hyperlink" Target="https://dataresearch.ndis.gov.au/explore-data" TargetMode="External"/><Relationship Id="rId126" Type="http://schemas.openxmlformats.org/officeDocument/2006/relationships/hyperlink" Target="https://greeningthewest.org.au/" TargetMode="External"/><Relationship Id="rId13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bess.net.au/" TargetMode="External"/><Relationship Id="rId72" Type="http://schemas.openxmlformats.org/officeDocument/2006/relationships/hyperlink" Target="https://www.naga.org.au/council-plans.html" TargetMode="External"/><Relationship Id="rId80" Type="http://schemas.openxmlformats.org/officeDocument/2006/relationships/hyperlink" Target="https://www.who.int/publications/i/item/9789240090224" TargetMode="External"/><Relationship Id="rId85" Type="http://schemas.openxmlformats.org/officeDocument/2006/relationships/hyperlink" Target="https://healthinfonet.ecu.edu.au/" TargetMode="External"/><Relationship Id="rId93" Type="http://schemas.openxmlformats.org/officeDocument/2006/relationships/hyperlink" Target="https://urldefense.com/v3/__https:/re-aim.org/learn/what-is-re-aim/__;!!C5rN6bSF!ElRzRfjhDRbglMl3prmbJC6RKq-4g4KrvraiP6rN67ja9ECnpIkBlZEFH4KaiZUD3rGLwZPptDel4gsRJ0CGB-g3cnD8oPoe_VkuFItA2w$" TargetMode="External"/><Relationship Id="rId98" Type="http://schemas.openxmlformats.org/officeDocument/2006/relationships/hyperlink" Target="https://greeningthewest.org.au/" TargetMode="External"/><Relationship Id="rId121" Type="http://schemas.openxmlformats.org/officeDocument/2006/relationships/hyperlink" Target="https://www.planning.vic.gov.au/guides-and-resources/Data-spatial-and-insights/cooling-and-greening-melbourne-map"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ww2.health.vic.gov.au/public-health/environmental-health/climate-weather-and-public-health/climate-change-and-health" TargetMode="External"/><Relationship Id="rId25" Type="http://schemas.openxmlformats.org/officeDocument/2006/relationships/hyperlink" Target="https://www.epa.vic.gov.au/about-epa/laws/climate-change-legislation" TargetMode="External"/><Relationship Id="rId33" Type="http://schemas.openxmlformats.org/officeDocument/2006/relationships/image" Target="media/image6.emf"/><Relationship Id="rId38" Type="http://schemas.openxmlformats.org/officeDocument/2006/relationships/hyperlink" Target="https://onlinelibrary.wiley.com/doi/10.1002/hpja.882" TargetMode="External"/><Relationship Id="rId46" Type="http://schemas.openxmlformats.org/officeDocument/2006/relationships/hyperlink" Target="https://www.mav.asn.au/what-we-do/policy-advocacy/public-health-safety/skin-cancer-prevention" TargetMode="External"/><Relationship Id="rId59" Type="http://schemas.openxmlformats.org/officeDocument/2006/relationships/hyperlink" Target="https://www.cardinia.vic.gov.au/info/20031/liveability_health_and_wellbeing/985/our_liveability_plan" TargetMode="External"/><Relationship Id="rId67" Type="http://schemas.openxmlformats.org/officeDocument/2006/relationships/hyperlink" Target="https://www.betterhealth.vic.gov.au/health/HealthyLiving/climate-change-and-health" TargetMode="External"/><Relationship Id="rId103" Type="http://schemas.openxmlformats.org/officeDocument/2006/relationships/hyperlink" Target="https://theconversation.com/domestic-violence-will-spike-in-the-bushfire-aftermath-and-governments-can-no-longer-ignore-it-127018" TargetMode="External"/><Relationship Id="rId108" Type="http://schemas.openxmlformats.org/officeDocument/2006/relationships/hyperlink" Target="https://www.cdph.ca.gov/Programs/OHE/Pages/CC-Health-Vulnerability-Indicators.aspx" TargetMode="External"/><Relationship Id="rId116" Type="http://schemas.openxmlformats.org/officeDocument/2006/relationships/hyperlink" Target="https://chp.org.au/sector-learning-and-development/local-data/" TargetMode="External"/><Relationship Id="rId124" Type="http://schemas.openxmlformats.org/officeDocument/2006/relationships/hyperlink" Target="https://www.ballarat.vic.gov.au/city/strategic-planning/sustainability/climate-action" TargetMode="External"/><Relationship Id="rId129" Type="http://schemas.openxmlformats.org/officeDocument/2006/relationships/hyperlink" Target="https://mysmartgarden.org.au/" TargetMode="External"/><Relationship Id="rId20" Type="http://schemas.openxmlformats.org/officeDocument/2006/relationships/header" Target="header3.xml"/><Relationship Id="rId41" Type="http://schemas.openxmlformats.org/officeDocument/2006/relationships/hyperlink" Target="https://www.mrsc.vic.gov.au/Live-Work/Environment/Climate-Change/How-you-can-take-climate-action" TargetMode="External"/><Relationship Id="rId54" Type="http://schemas.openxmlformats.org/officeDocument/2006/relationships/hyperlink" Target="https://heas.health.vic.gov.au/catering-for-good/" TargetMode="External"/><Relationship Id="rId62" Type="http://schemas.openxmlformats.org/officeDocument/2006/relationships/hyperlink" Target="mailto:howwellareweadapting@gmail.com" TargetMode="External"/><Relationship Id="rId70" Type="http://schemas.openxmlformats.org/officeDocument/2006/relationships/hyperlink" Target="https://engage.vic.gov.au/local-government-act-2020/community-engagement-workshop-feedback-themes" TargetMode="External"/><Relationship Id="rId75" Type="http://schemas.openxmlformats.org/officeDocument/2006/relationships/hyperlink" Target="https://planning-schemes.app.planning.vic.gov.au/Victoria%20Planning%20Provisions/ordinance/15.01-2S" TargetMode="External"/><Relationship Id="rId83" Type="http://schemas.openxmlformats.org/officeDocument/2006/relationships/hyperlink" Target="https://www.thelancet.com/climate-and-health" TargetMode="External"/><Relationship Id="rId88" Type="http://schemas.openxmlformats.org/officeDocument/2006/relationships/hyperlink" Target="https://www.vic.gov.au/sites/default/files/2023-03/VPS-place-based-Measurement%2C-Evaluation-and-Learning-toolkit.pdf" TargetMode="External"/><Relationship Id="rId91" Type="http://schemas.openxmlformats.org/officeDocument/2006/relationships/hyperlink" Target="https://www.sciencedirect.com/science/article/abs/pii/S0272494409000565?via%3Dihub" TargetMode="External"/><Relationship Id="rId96" Type="http://schemas.openxmlformats.org/officeDocument/2006/relationships/hyperlink" Target="https://www.vichealth.vic.gov.au/resources/vichealth-local-government-partnership/modules" TargetMode="External"/><Relationship Id="rId111" Type="http://schemas.openxmlformats.org/officeDocument/2006/relationships/hyperlink" Target="https://vicfutureclimatetool.indraweb.io/" TargetMode="External"/><Relationship Id="rId132" Type="http://schemas.openxmlformats.org/officeDocument/2006/relationships/hyperlink" Target="https://www.health.vic.gov.au/publications/victorian-public-health-and-wellbeing-outcomes-framework-and-data-dictionary"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Climate.PublicHealth@health.vic.gov.au" TargetMode="External"/><Relationship Id="rId23" Type="http://schemas.openxmlformats.org/officeDocument/2006/relationships/header" Target="header4.xml"/><Relationship Id="rId28" Type="http://schemas.openxmlformats.org/officeDocument/2006/relationships/image" Target="media/image5.png"/><Relationship Id="rId36" Type="http://schemas.openxmlformats.org/officeDocument/2006/relationships/hyperlink" Target="https://www.achievementprogram.health.vic.gov.au/climate-health" TargetMode="External"/><Relationship Id="rId49" Type="http://schemas.openxmlformats.org/officeDocument/2006/relationships/hyperlink" Target="https://bess.net.au.about/" TargetMode="External"/><Relationship Id="rId57" Type="http://schemas.openxmlformats.org/officeDocument/2006/relationships/hyperlink" Target="http://www.mysmartgarden.org.au" TargetMode="External"/><Relationship Id="rId106" Type="http://schemas.openxmlformats.org/officeDocument/2006/relationships/hyperlink" Target="https://enb.iisd.org/55th-session-intergovernmental-panel-climate-change-ipcc-55-12th-session-working-group-II" TargetMode="External"/><Relationship Id="rId114" Type="http://schemas.openxmlformats.org/officeDocument/2006/relationships/hyperlink" Target="https://www.abs.gov.au/census/find-census-data/search-by-area" TargetMode="External"/><Relationship Id="rId119" Type="http://schemas.openxmlformats.org/officeDocument/2006/relationships/hyperlink" Target="https://new.map.auo.org.au/" TargetMode="External"/><Relationship Id="rId127" Type="http://schemas.openxmlformats.org/officeDocument/2006/relationships/hyperlink" Target="https://landscapeaustralia.com/articles/2020-national-landscape-architecture-awards-landscape-architecture-award-for-parks-and-open-space-3/" TargetMode="External"/><Relationship Id="rId10" Type="http://schemas.openxmlformats.org/officeDocument/2006/relationships/endnotes" Target="endnotes.xml"/><Relationship Id="rId31" Type="http://schemas.openxmlformats.org/officeDocument/2006/relationships/footer" Target="footer8.xml"/><Relationship Id="rId44" Type="http://schemas.openxmlformats.org/officeDocument/2006/relationships/image" Target="media/image7.emf"/><Relationship Id="rId52" Type="http://schemas.openxmlformats.org/officeDocument/2006/relationships/hyperlink" Target="https://www.health.vic.gov.au/site-4/public-health/healthy-and-more-sustainable-food-procurement" TargetMode="External"/><Relationship Id="rId60" Type="http://schemas.openxmlformats.org/officeDocument/2006/relationships/hyperlink" Target="https://www.bi.team/publications/a-menu-for-change/" TargetMode="External"/><Relationship Id="rId65" Type="http://schemas.openxmlformats.org/officeDocument/2006/relationships/hyperlink" Target="https://www.health.vic.gov.au/population-health-systems/requirements-of-municipal-public-health-and-wellbeing-planning" TargetMode="External"/><Relationship Id="rId73" Type="http://schemas.openxmlformats.org/officeDocument/2006/relationships/hyperlink" Target="https://www.planning.vic.gov.au/guides-and-resources/guides/all-guides/trees-for-cooler-and-greener-streetscapes" TargetMode="External"/><Relationship Id="rId78" Type="http://schemas.openxmlformats.org/officeDocument/2006/relationships/hyperlink" Target="https://www.who.int/publications/i/item/9789240036383" TargetMode="External"/><Relationship Id="rId81" Type="http://schemas.openxmlformats.org/officeDocument/2006/relationships/hyperlink" Target="https://www.who.int/publications/i/item/9789240057906" TargetMode="External"/><Relationship Id="rId86" Type="http://schemas.openxmlformats.org/officeDocument/2006/relationships/hyperlink" Target="https://healthinfonet.ecu.edu.au/" TargetMode="External"/><Relationship Id="rId94" Type="http://schemas.openxmlformats.org/officeDocument/2006/relationships/hyperlink" Target="http://adapt.waga.com.au/" TargetMode="External"/><Relationship Id="rId99" Type="http://schemas.openxmlformats.org/officeDocument/2006/relationships/hyperlink" Target="https://mysmartgarden.org.au/case-studies/" TargetMode="External"/><Relationship Id="rId101" Type="http://schemas.openxmlformats.org/officeDocument/2006/relationships/hyperlink" Target="https://www.climatechangeinaustralia.gov.au/en/projects/victorian-climate-projections-2019/" TargetMode="External"/><Relationship Id="rId122" Type="http://schemas.openxmlformats.org/officeDocument/2006/relationships/hyperlink" Target="https://www.planning.vic.gov.au/guides-and-resources/Data-spatial-and-insights/melbournes-vegetation-heat-and-land-use-data" TargetMode="External"/><Relationship Id="rId130" Type="http://schemas.openxmlformats.org/officeDocument/2006/relationships/hyperlink" Target="https://www.phoenixaustralia.org/disaster-hub/resources/recovery-capitals/" TargetMode="External"/><Relationship Id="rId13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emf"/><Relationship Id="rId39" Type="http://schemas.openxmlformats.org/officeDocument/2006/relationships/hyperlink" Target="https://www.mrsc.vic.gov.au/Live-Work/Environment/Climate-Change/How-you-can-take-climate-action" TargetMode="External"/><Relationship Id="rId109" Type="http://schemas.openxmlformats.org/officeDocument/2006/relationships/hyperlink" Target="https://discover.data.vic.gov.au/dataset/victorian-department-of-health-historic-heat-health-alerts-december-2010-march-2022" TargetMode="External"/><Relationship Id="rId34" Type="http://schemas.openxmlformats.org/officeDocument/2006/relationships/hyperlink" Target="https://shaping.banyule.vic.gov.au/ClimateResponse/Adaptation" TargetMode="External"/><Relationship Id="rId50" Type="http://schemas.openxmlformats.org/officeDocument/2006/relationships/hyperlink" Target="https://factsheets.bess.net.au/" TargetMode="External"/><Relationship Id="rId55" Type="http://schemas.openxmlformats.org/officeDocument/2006/relationships/hyperlink" Target="https://heas.health.vic.gov.au/catering-for-good/" TargetMode="External"/><Relationship Id="rId76" Type="http://schemas.openxmlformats.org/officeDocument/2006/relationships/hyperlink" Target="https://planning-schemes.app.planning.vic.gov.au/Victoria%20Planning%20Provisions/ordinance/19.03-3S" TargetMode="External"/><Relationship Id="rId97" Type="http://schemas.openxmlformats.org/officeDocument/2006/relationships/hyperlink" Target="https://www.healthyactivebydesign.com.au/case-studies" TargetMode="External"/><Relationship Id="rId104" Type="http://schemas.openxmlformats.org/officeDocument/2006/relationships/hyperlink" Target="https://sdgs.un.org/goals" TargetMode="External"/><Relationship Id="rId120" Type="http://schemas.openxmlformats.org/officeDocument/2006/relationships/hyperlink" Target="https://www.gen-agedcaredata.gov.au/resources/access-data/2023/september/aged-care-service-list-30-june-2023" TargetMode="External"/><Relationship Id="rId125" Type="http://schemas.openxmlformats.org/officeDocument/2006/relationships/hyperlink" Target="https://www.c40knowledgehub.org/s/article/How-to-build-back-better-with-a-15-minute-city?language=en_US" TargetMode="External"/><Relationship Id="rId7" Type="http://schemas.openxmlformats.org/officeDocument/2006/relationships/settings" Target="settings.xml"/><Relationship Id="rId71" Type="http://schemas.openxmlformats.org/officeDocument/2006/relationships/hyperlink" Target="https://adapt.waga.com.au/" TargetMode="External"/><Relationship Id="rId92" Type="http://schemas.openxmlformats.org/officeDocument/2006/relationships/hyperlink" Target="https://urldefense.com/v3/__https:/www.acqol.com.au/instruments__;!!C5rN6bSF!ElRzRfjhDRbglMl3prmbJC6RKq-4g4KrvraiP6rN67ja9ECnpIkBlZEFH4KaiZUD3rGLwZPptDel4gsRJ0CGB-g3cnD8oPoe_VnjMtmEvg$" TargetMode="External"/><Relationship Id="rId2" Type="http://schemas.openxmlformats.org/officeDocument/2006/relationships/customXml" Target="../customXml/item2.xml"/><Relationship Id="rId29" Type="http://schemas.openxmlformats.org/officeDocument/2006/relationships/footer" Target="footer6.xml"/><Relationship Id="rId24" Type="http://schemas.openxmlformats.org/officeDocument/2006/relationships/footer" Target="footer5.xml"/><Relationship Id="rId40" Type="http://schemas.openxmlformats.org/officeDocument/2006/relationships/hyperlink" Target="https://www.youtube.com/watch?v=PCso2dE5VtI" TargetMode="External"/><Relationship Id="rId45" Type="http://schemas.openxmlformats.org/officeDocument/2006/relationships/hyperlink" Target="https://www.sunsmart.com.au/advice-for/local-government" TargetMode="External"/><Relationship Id="rId66" Type="http://schemas.openxmlformats.org/officeDocument/2006/relationships/hyperlink" Target="https://www.health.vic.gov.au/environmental-health/climate-change-and-health" TargetMode="External"/><Relationship Id="rId87" Type="http://schemas.openxmlformats.org/officeDocument/2006/relationships/hyperlink" Target="https://www.healthyactivebydesign.com.au/" TargetMode="External"/><Relationship Id="rId110" Type="http://schemas.openxmlformats.org/officeDocument/2006/relationships/hyperlink" Target="https://www.health.vic.gov.au/environmental-health/planning-for-extreme-heat-and-heatwaves" TargetMode="External"/><Relationship Id="rId115" Type="http://schemas.openxmlformats.org/officeDocument/2006/relationships/hyperlink" Target="https://vcoss.org.au/cost-of-living/2023/08/povertymaps/" TargetMode="External"/><Relationship Id="rId131" Type="http://schemas.openxmlformats.org/officeDocument/2006/relationships/hyperlink" Target="https://www.vic.gov.au/place-based-monitoring-evaluation-and-learning-toolkit" TargetMode="External"/><Relationship Id="rId61" Type="http://schemas.openxmlformats.org/officeDocument/2006/relationships/hyperlink" Target="https://adapt.waga.com.au/cb_pages/adaptive_capacity_checklist.php" TargetMode="External"/><Relationship Id="rId82" Type="http://schemas.openxmlformats.org/officeDocument/2006/relationships/hyperlink" Target="https://dhhsvicgovau.sharepoint.com/sites/ClimateandHealth-GRP/Shared%20Documents/Climate%20change%20and%20health/Public%20health%20and%20wellbeing%20planning/Municipal%20public%20health%20and%20wellbeing%20planning/2023-2024%20guidance%20development%20documents/Draft%20guidance/COP26%20Special%20Report%20on%20Climate%20Change%20and%20Health:%20The%20health%20argument%20for%20climate%20action%20&#8211;%20World%20Health%20Organization" TargetMode="External"/><Relationship Id="rId1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achievementprogram.health.vic.gov.au/" TargetMode="External"/><Relationship Id="rId2" Type="http://schemas.openxmlformats.org/officeDocument/2006/relationships/hyperlink" Target="https://auo.org.au/portal/metadata/walkability/" TargetMode="External"/><Relationship Id="rId1" Type="http://schemas.openxmlformats.org/officeDocument/2006/relationships/hyperlink" Target="https://auo.org.au/portal/metadata/urban-liveability-index/" TargetMode="External"/><Relationship Id="rId4" Type="http://schemas.openxmlformats.org/officeDocument/2006/relationships/hyperlink" Target="https://www2.health.vic.gov.au/about/publications/policiesandguidelines/supporting-people-air-quality-impacted-bushfire-smok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13FB6984842E40AD249E0A0924285C" ma:contentTypeVersion="15" ma:contentTypeDescription="Create a new document." ma:contentTypeScope="" ma:versionID="542ef096a379d0dcccb129a9d5b27265">
  <xsd:schema xmlns:xsd="http://www.w3.org/2001/XMLSchema" xmlns:xs="http://www.w3.org/2001/XMLSchema" xmlns:p="http://schemas.microsoft.com/office/2006/metadata/properties" xmlns:ns2="0230b677-b4dd-4790-b5c2-d0ee516ed62b" xmlns:ns3="7c3d7ac4-2931-4081-8f82-b339577344cc" targetNamespace="http://schemas.microsoft.com/office/2006/metadata/properties" ma:root="true" ma:fieldsID="c0544b714935d9ed13c843bf9183f283" ns2:_="" ns3:_="">
    <xsd:import namespace="0230b677-b4dd-4790-b5c2-d0ee516ed62b"/>
    <xsd:import namespace="7c3d7ac4-2931-4081-8f82-b339577344c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Users" minOccurs="0"/>
                <xsd:element ref="ns3:SharedWithDetail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30b677-b4dd-4790-b5c2-d0ee516ed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BillingMetadata" ma:index="22"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3d7ac4-2931-4081-8f82-b339577344c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9fa5839-5987-4c23-a8a7-3b47218774d0}" ma:internalName="TaxCatchAll" ma:showField="CatchAllData" ma:web="7c3d7ac4-2931-4081-8f82-b339577344cc">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7c3d7ac4-2931-4081-8f82-b339577344cc">
      <UserInfo>
        <DisplayName>Grace Reilly (Health)</DisplayName>
        <AccountId>18</AccountId>
        <AccountType/>
      </UserInfo>
      <UserInfo>
        <DisplayName>Sandra Falconer (Health)</DisplayName>
        <AccountId>22</AccountId>
        <AccountType/>
      </UserInfo>
      <UserInfo>
        <DisplayName>Rohani Savage (Health)</DisplayName>
        <AccountId>17</AccountId>
        <AccountType/>
      </UserInfo>
      <UserInfo>
        <DisplayName>Lucy Middleton (Health)</DisplayName>
        <AccountId>1302</AccountId>
        <AccountType/>
      </UserInfo>
      <UserInfo>
        <DisplayName>Vikki Sinnott (Health)</DisplayName>
        <AccountId>1313</AccountId>
        <AccountType/>
      </UserInfo>
      <UserInfo>
        <DisplayName>Rayiky Rupasinghe (Health)</DisplayName>
        <AccountId>16</AccountId>
        <AccountType/>
      </UserInfo>
    </SharedWithUsers>
    <lcf76f155ced4ddcb4097134ff3c332f xmlns="0230b677-b4dd-4790-b5c2-d0ee516ed62b">
      <Terms xmlns="http://schemas.microsoft.com/office/infopath/2007/PartnerControls"/>
    </lcf76f155ced4ddcb4097134ff3c332f>
    <TaxCatchAll xmlns="7c3d7ac4-2931-4081-8f82-b339577344cc" xsi:nil="true"/>
    <MediaLengthInSeconds xmlns="0230b677-b4dd-4790-b5c2-d0ee516ed62b" xsi:nil="true"/>
  </documentManagement>
</p:properties>
</file>

<file path=customXml/itemProps1.xml><?xml version="1.0" encoding="utf-8"?>
<ds:datastoreItem xmlns:ds="http://schemas.openxmlformats.org/officeDocument/2006/customXml" ds:itemID="{67FD91DD-B1BD-4B8C-AA47-871A0CA227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30b677-b4dd-4790-b5c2-d0ee516ed62b"/>
    <ds:schemaRef ds:uri="7c3d7ac4-2931-4081-8f82-b33957734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E7A754-0EFF-4528-BB90-82DB5C3122B7}">
  <ds:schemaRefs>
    <ds:schemaRef ds:uri="http://schemas.openxmlformats.org/officeDocument/2006/bibliography"/>
  </ds:schemaRefs>
</ds:datastoreItem>
</file>

<file path=customXml/itemProps3.xml><?xml version="1.0" encoding="utf-8"?>
<ds:datastoreItem xmlns:ds="http://schemas.openxmlformats.org/officeDocument/2006/customXml" ds:itemID="{391E780D-7A40-4523-B5E9-91E0B3345898}">
  <ds:schemaRefs>
    <ds:schemaRef ds:uri="http://schemas.microsoft.com/sharepoint/v3/contenttype/forms"/>
  </ds:schemaRefs>
</ds:datastoreItem>
</file>

<file path=customXml/itemProps4.xml><?xml version="1.0" encoding="utf-8"?>
<ds:datastoreItem xmlns:ds="http://schemas.openxmlformats.org/officeDocument/2006/customXml" ds:itemID="{851F2C4E-9AA5-49F9-9FE3-391B13A33CEF}">
  <ds:schemaRefs>
    <ds:schemaRef ds:uri="http://purl.org/dc/elements/1.1/"/>
    <ds:schemaRef ds:uri="http://schemas.microsoft.com/office/2006/metadata/properties"/>
    <ds:schemaRef ds:uri="0230b677-b4dd-4790-b5c2-d0ee516ed62b"/>
    <ds:schemaRef ds:uri="http://purl.org/dc/terms/"/>
    <ds:schemaRef ds:uri="7c3d7ac4-2931-4081-8f82-b339577344cc"/>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8</Pages>
  <Words>25033</Words>
  <Characters>351301</Characters>
  <Application>Microsoft Office Word</Application>
  <DocSecurity>0</DocSecurity>
  <Lines>2927</Lines>
  <Paragraphs>751</Paragraphs>
  <ScaleCrop>false</ScaleCrop>
  <HeadingPairs>
    <vt:vector size="2" baseType="variant">
      <vt:variant>
        <vt:lpstr>Title</vt:lpstr>
      </vt:variant>
      <vt:variant>
        <vt:i4>1</vt:i4>
      </vt:variant>
    </vt:vector>
  </HeadingPairs>
  <TitlesOfParts>
    <vt:vector size="1" baseType="lpstr">
      <vt:lpstr>Tackling climate change and its impacts on health through municipal public health and wellbeing planning</vt:lpstr>
    </vt:vector>
  </TitlesOfParts>
  <Company>Department of Health and Human Services</Company>
  <LinksUpToDate>false</LinksUpToDate>
  <CharactersWithSpaces>375583</CharactersWithSpaces>
  <SharedDoc>false</SharedDoc>
  <HyperlinkBase/>
  <HLinks>
    <vt:vector size="906" baseType="variant">
      <vt:variant>
        <vt:i4>7012414</vt:i4>
      </vt:variant>
      <vt:variant>
        <vt:i4>1398</vt:i4>
      </vt:variant>
      <vt:variant>
        <vt:i4>0</vt:i4>
      </vt:variant>
      <vt:variant>
        <vt:i4>5</vt:i4>
      </vt:variant>
      <vt:variant>
        <vt:lpwstr>https://adapt.waga.com.au/</vt:lpwstr>
      </vt:variant>
      <vt:variant>
        <vt:lpwstr/>
      </vt:variant>
      <vt:variant>
        <vt:i4>7536754</vt:i4>
      </vt:variant>
      <vt:variant>
        <vt:i4>1395</vt:i4>
      </vt:variant>
      <vt:variant>
        <vt:i4>0</vt:i4>
      </vt:variant>
      <vt:variant>
        <vt:i4>5</vt:i4>
      </vt:variant>
      <vt:variant>
        <vt:lpwstr>https://www.health.vic.gov.au/publications/victorian-public-health-and-wellbeing-outcomes-framework-and-data-dictionary</vt:lpwstr>
      </vt:variant>
      <vt:variant>
        <vt:lpwstr/>
      </vt:variant>
      <vt:variant>
        <vt:i4>5177355</vt:i4>
      </vt:variant>
      <vt:variant>
        <vt:i4>1392</vt:i4>
      </vt:variant>
      <vt:variant>
        <vt:i4>0</vt:i4>
      </vt:variant>
      <vt:variant>
        <vt:i4>5</vt:i4>
      </vt:variant>
      <vt:variant>
        <vt:lpwstr>https://www.vic.gov.au/place-based-monitoring-evaluation-and-learning-toolkit</vt:lpwstr>
      </vt:variant>
      <vt:variant>
        <vt:lpwstr/>
      </vt:variant>
      <vt:variant>
        <vt:i4>4128881</vt:i4>
      </vt:variant>
      <vt:variant>
        <vt:i4>1389</vt:i4>
      </vt:variant>
      <vt:variant>
        <vt:i4>0</vt:i4>
      </vt:variant>
      <vt:variant>
        <vt:i4>5</vt:i4>
      </vt:variant>
      <vt:variant>
        <vt:lpwstr>https://www.phoenixaustralia.org/disaster-hub/resources/recovery-capitals/</vt:lpwstr>
      </vt:variant>
      <vt:variant>
        <vt:lpwstr/>
      </vt:variant>
      <vt:variant>
        <vt:i4>73</vt:i4>
      </vt:variant>
      <vt:variant>
        <vt:i4>1386</vt:i4>
      </vt:variant>
      <vt:variant>
        <vt:i4>0</vt:i4>
      </vt:variant>
      <vt:variant>
        <vt:i4>5</vt:i4>
      </vt:variant>
      <vt:variant>
        <vt:lpwstr>https://mysmartgarden.org.au/</vt:lpwstr>
      </vt:variant>
      <vt:variant>
        <vt:lpwstr/>
      </vt:variant>
      <vt:variant>
        <vt:i4>2556003</vt:i4>
      </vt:variant>
      <vt:variant>
        <vt:i4>1383</vt:i4>
      </vt:variant>
      <vt:variant>
        <vt:i4>0</vt:i4>
      </vt:variant>
      <vt:variant>
        <vt:i4>5</vt:i4>
      </vt:variant>
      <vt:variant>
        <vt:lpwstr>https://www.casbe.org.au/what-we-do/built-environment-sustainability-scorecard/</vt:lpwstr>
      </vt:variant>
      <vt:variant>
        <vt:lpwstr/>
      </vt:variant>
      <vt:variant>
        <vt:i4>1704019</vt:i4>
      </vt:variant>
      <vt:variant>
        <vt:i4>1380</vt:i4>
      </vt:variant>
      <vt:variant>
        <vt:i4>0</vt:i4>
      </vt:variant>
      <vt:variant>
        <vt:i4>5</vt:i4>
      </vt:variant>
      <vt:variant>
        <vt:lpwstr>https://landscapeaustralia.com/articles/2020-national-landscape-architecture-awards-landscape-architecture-award-for-parks-and-open-space-3/</vt:lpwstr>
      </vt:variant>
      <vt:variant>
        <vt:lpwstr/>
      </vt:variant>
      <vt:variant>
        <vt:i4>6488107</vt:i4>
      </vt:variant>
      <vt:variant>
        <vt:i4>1377</vt:i4>
      </vt:variant>
      <vt:variant>
        <vt:i4>0</vt:i4>
      </vt:variant>
      <vt:variant>
        <vt:i4>5</vt:i4>
      </vt:variant>
      <vt:variant>
        <vt:lpwstr>https://greeningthewest.org.au/</vt:lpwstr>
      </vt:variant>
      <vt:variant>
        <vt:lpwstr/>
      </vt:variant>
      <vt:variant>
        <vt:i4>2293849</vt:i4>
      </vt:variant>
      <vt:variant>
        <vt:i4>1374</vt:i4>
      </vt:variant>
      <vt:variant>
        <vt:i4>0</vt:i4>
      </vt:variant>
      <vt:variant>
        <vt:i4>5</vt:i4>
      </vt:variant>
      <vt:variant>
        <vt:lpwstr>https://www.c40knowledgehub.org/s/article/How-to-build-back-better-with-a-15-minute-city?language=en_US</vt:lpwstr>
      </vt:variant>
      <vt:variant>
        <vt:lpwstr/>
      </vt:variant>
      <vt:variant>
        <vt:i4>5373979</vt:i4>
      </vt:variant>
      <vt:variant>
        <vt:i4>1371</vt:i4>
      </vt:variant>
      <vt:variant>
        <vt:i4>0</vt:i4>
      </vt:variant>
      <vt:variant>
        <vt:i4>5</vt:i4>
      </vt:variant>
      <vt:variant>
        <vt:lpwstr>https://www.ballarat.vic.gov.au/city/strategic-planning/sustainability/climate-action</vt:lpwstr>
      </vt:variant>
      <vt:variant>
        <vt:lpwstr/>
      </vt:variant>
      <vt:variant>
        <vt:i4>4653078</vt:i4>
      </vt:variant>
      <vt:variant>
        <vt:i4>1368</vt:i4>
      </vt:variant>
      <vt:variant>
        <vt:i4>0</vt:i4>
      </vt:variant>
      <vt:variant>
        <vt:i4>5</vt:i4>
      </vt:variant>
      <vt:variant>
        <vt:lpwstr>https://storymaps.arcgis.com/stories/ad21a54268e24dacae0f77df628e9285</vt:lpwstr>
      </vt:variant>
      <vt:variant>
        <vt:lpwstr/>
      </vt:variant>
      <vt:variant>
        <vt:i4>7798839</vt:i4>
      </vt:variant>
      <vt:variant>
        <vt:i4>1365</vt:i4>
      </vt:variant>
      <vt:variant>
        <vt:i4>0</vt:i4>
      </vt:variant>
      <vt:variant>
        <vt:i4>5</vt:i4>
      </vt:variant>
      <vt:variant>
        <vt:lpwstr>https://www.planning.vic.gov.au/guides-and-resources/Data-spatial-and-insights/melbournes-vegetation-heat-and-land-use-data</vt:lpwstr>
      </vt:variant>
      <vt:variant>
        <vt:lpwstr/>
      </vt:variant>
      <vt:variant>
        <vt:i4>6225921</vt:i4>
      </vt:variant>
      <vt:variant>
        <vt:i4>1362</vt:i4>
      </vt:variant>
      <vt:variant>
        <vt:i4>0</vt:i4>
      </vt:variant>
      <vt:variant>
        <vt:i4>5</vt:i4>
      </vt:variant>
      <vt:variant>
        <vt:lpwstr>https://www.planning.vic.gov.au/guides-and-resources/Data-spatial-and-insights/cooling-and-greening-melbourne-map</vt:lpwstr>
      </vt:variant>
      <vt:variant>
        <vt:lpwstr/>
      </vt:variant>
      <vt:variant>
        <vt:i4>6094854</vt:i4>
      </vt:variant>
      <vt:variant>
        <vt:i4>1359</vt:i4>
      </vt:variant>
      <vt:variant>
        <vt:i4>0</vt:i4>
      </vt:variant>
      <vt:variant>
        <vt:i4>5</vt:i4>
      </vt:variant>
      <vt:variant>
        <vt:lpwstr>https://www.gen-agedcaredata.gov.au/resources/access-data/2023/september/aged-care-service-list-30-june-2023</vt:lpwstr>
      </vt:variant>
      <vt:variant>
        <vt:lpwstr/>
      </vt:variant>
      <vt:variant>
        <vt:i4>7143456</vt:i4>
      </vt:variant>
      <vt:variant>
        <vt:i4>1356</vt:i4>
      </vt:variant>
      <vt:variant>
        <vt:i4>0</vt:i4>
      </vt:variant>
      <vt:variant>
        <vt:i4>5</vt:i4>
      </vt:variant>
      <vt:variant>
        <vt:lpwstr>https://new.map.auo.org.au/</vt:lpwstr>
      </vt:variant>
      <vt:variant>
        <vt:lpwstr>register</vt:lpwstr>
      </vt:variant>
      <vt:variant>
        <vt:i4>1638431</vt:i4>
      </vt:variant>
      <vt:variant>
        <vt:i4>1353</vt:i4>
      </vt:variant>
      <vt:variant>
        <vt:i4>0</vt:i4>
      </vt:variant>
      <vt:variant>
        <vt:i4>5</vt:i4>
      </vt:variant>
      <vt:variant>
        <vt:lpwstr>https://dataresearch.ndis.gov.au/explore-data</vt:lpwstr>
      </vt:variant>
      <vt:variant>
        <vt:lpwstr/>
      </vt:variant>
      <vt:variant>
        <vt:i4>4849695</vt:i4>
      </vt:variant>
      <vt:variant>
        <vt:i4>1350</vt:i4>
      </vt:variant>
      <vt:variant>
        <vt:i4>0</vt:i4>
      </vt:variant>
      <vt:variant>
        <vt:i4>5</vt:i4>
      </vt:variant>
      <vt:variant>
        <vt:lpwstr>https://www.crimestatistics.vic.gov.au/family-violence-data/family-violence-dashboard</vt:lpwstr>
      </vt:variant>
      <vt:variant>
        <vt:lpwstr/>
      </vt:variant>
      <vt:variant>
        <vt:i4>7536757</vt:i4>
      </vt:variant>
      <vt:variant>
        <vt:i4>1347</vt:i4>
      </vt:variant>
      <vt:variant>
        <vt:i4>0</vt:i4>
      </vt:variant>
      <vt:variant>
        <vt:i4>5</vt:i4>
      </vt:variant>
      <vt:variant>
        <vt:lpwstr>https://chp.org.au/sector-learning-and-development/local-data/</vt:lpwstr>
      </vt:variant>
      <vt:variant>
        <vt:lpwstr/>
      </vt:variant>
      <vt:variant>
        <vt:i4>4456519</vt:i4>
      </vt:variant>
      <vt:variant>
        <vt:i4>1344</vt:i4>
      </vt:variant>
      <vt:variant>
        <vt:i4>0</vt:i4>
      </vt:variant>
      <vt:variant>
        <vt:i4>5</vt:i4>
      </vt:variant>
      <vt:variant>
        <vt:lpwstr>https://vcoss.org.au/cost-of-living/2023/08/povertymaps/</vt:lpwstr>
      </vt:variant>
      <vt:variant>
        <vt:lpwstr>maps</vt:lpwstr>
      </vt:variant>
      <vt:variant>
        <vt:i4>1966165</vt:i4>
      </vt:variant>
      <vt:variant>
        <vt:i4>1341</vt:i4>
      </vt:variant>
      <vt:variant>
        <vt:i4>0</vt:i4>
      </vt:variant>
      <vt:variant>
        <vt:i4>5</vt:i4>
      </vt:variant>
      <vt:variant>
        <vt:lpwstr>https://www.abs.gov.au/census/find-census-data/search-by-area</vt:lpwstr>
      </vt:variant>
      <vt:variant>
        <vt:lpwstr/>
      </vt:variant>
      <vt:variant>
        <vt:i4>7798818</vt:i4>
      </vt:variant>
      <vt:variant>
        <vt:i4>1338</vt:i4>
      </vt:variant>
      <vt:variant>
        <vt:i4>0</vt:i4>
      </vt:variant>
      <vt:variant>
        <vt:i4>5</vt:i4>
      </vt:variant>
      <vt:variant>
        <vt:lpwstr>https://vahi.vic.gov.au/reports/victorian-population-health-survey</vt:lpwstr>
      </vt:variant>
      <vt:variant>
        <vt:lpwstr/>
      </vt:variant>
      <vt:variant>
        <vt:i4>4915206</vt:i4>
      </vt:variant>
      <vt:variant>
        <vt:i4>1335</vt:i4>
      </vt:variant>
      <vt:variant>
        <vt:i4>0</vt:i4>
      </vt:variant>
      <vt:variant>
        <vt:i4>5</vt:i4>
      </vt:variant>
      <vt:variant>
        <vt:lpwstr>https://www.abs.gov.au/statistics/people/population/regional-population-age-and-sex/latest-release</vt:lpwstr>
      </vt:variant>
      <vt:variant>
        <vt:lpwstr>data-downloads</vt:lpwstr>
      </vt:variant>
      <vt:variant>
        <vt:i4>6094864</vt:i4>
      </vt:variant>
      <vt:variant>
        <vt:i4>1332</vt:i4>
      </vt:variant>
      <vt:variant>
        <vt:i4>0</vt:i4>
      </vt:variant>
      <vt:variant>
        <vt:i4>5</vt:i4>
      </vt:variant>
      <vt:variant>
        <vt:lpwstr>https://vicfutureclimatetool.indraweb.io/</vt:lpwstr>
      </vt:variant>
      <vt:variant>
        <vt:lpwstr/>
      </vt:variant>
      <vt:variant>
        <vt:i4>8257595</vt:i4>
      </vt:variant>
      <vt:variant>
        <vt:i4>1329</vt:i4>
      </vt:variant>
      <vt:variant>
        <vt:i4>0</vt:i4>
      </vt:variant>
      <vt:variant>
        <vt:i4>5</vt:i4>
      </vt:variant>
      <vt:variant>
        <vt:lpwstr>https://www.health.vic.gov.au/environmental-health/planning-for-extreme-heat-and-heatwaves</vt:lpwstr>
      </vt:variant>
      <vt:variant>
        <vt:lpwstr/>
      </vt:variant>
      <vt:variant>
        <vt:i4>4259931</vt:i4>
      </vt:variant>
      <vt:variant>
        <vt:i4>1326</vt:i4>
      </vt:variant>
      <vt:variant>
        <vt:i4>0</vt:i4>
      </vt:variant>
      <vt:variant>
        <vt:i4>5</vt:i4>
      </vt:variant>
      <vt:variant>
        <vt:lpwstr>https://discover.data.vic.gov.au/dataset/victorian-department-of-health-historic-heat-health-alerts-december-2010-march-2022</vt:lpwstr>
      </vt:variant>
      <vt:variant>
        <vt:lpwstr/>
      </vt:variant>
      <vt:variant>
        <vt:i4>2424872</vt:i4>
      </vt:variant>
      <vt:variant>
        <vt:i4>1323</vt:i4>
      </vt:variant>
      <vt:variant>
        <vt:i4>0</vt:i4>
      </vt:variant>
      <vt:variant>
        <vt:i4>5</vt:i4>
      </vt:variant>
      <vt:variant>
        <vt:lpwstr>https://www.cdph.ca.gov/Programs/OHE/Pages/CC-Health-Vulnerability-Indicators.aspx</vt:lpwstr>
      </vt:variant>
      <vt:variant>
        <vt:lpwstr/>
      </vt:variant>
      <vt:variant>
        <vt:i4>1703964</vt:i4>
      </vt:variant>
      <vt:variant>
        <vt:i4>1320</vt:i4>
      </vt:variant>
      <vt:variant>
        <vt:i4>0</vt:i4>
      </vt:variant>
      <vt:variant>
        <vt:i4>5</vt:i4>
      </vt:variant>
      <vt:variant>
        <vt:lpwstr>https://publichealthscotland.scot/publications/working-together-to-build-climate-resilient-healthy-and-equitable-places-a-briefing-for-local-government-and-partners/</vt:lpwstr>
      </vt:variant>
      <vt:variant>
        <vt:lpwstr/>
      </vt:variant>
      <vt:variant>
        <vt:i4>7536762</vt:i4>
      </vt:variant>
      <vt:variant>
        <vt:i4>1317</vt:i4>
      </vt:variant>
      <vt:variant>
        <vt:i4>0</vt:i4>
      </vt:variant>
      <vt:variant>
        <vt:i4>5</vt:i4>
      </vt:variant>
      <vt:variant>
        <vt:lpwstr>https://enb.iisd.org/55th-session-intergovernmental-panel-climate-change-ipcc-55-12th-session-working-group-II</vt:lpwstr>
      </vt:variant>
      <vt:variant>
        <vt:lpwstr/>
      </vt:variant>
      <vt:variant>
        <vt:i4>6488180</vt:i4>
      </vt:variant>
      <vt:variant>
        <vt:i4>1314</vt:i4>
      </vt:variant>
      <vt:variant>
        <vt:i4>0</vt:i4>
      </vt:variant>
      <vt:variant>
        <vt:i4>5</vt:i4>
      </vt:variant>
      <vt:variant>
        <vt:lpwstr>https://www.ipcc.ch/report/ar6/wg3/about/frequently-asked-questions</vt:lpwstr>
      </vt:variant>
      <vt:variant>
        <vt:lpwstr/>
      </vt:variant>
      <vt:variant>
        <vt:i4>196634</vt:i4>
      </vt:variant>
      <vt:variant>
        <vt:i4>1311</vt:i4>
      </vt:variant>
      <vt:variant>
        <vt:i4>0</vt:i4>
      </vt:variant>
      <vt:variant>
        <vt:i4>5</vt:i4>
      </vt:variant>
      <vt:variant>
        <vt:lpwstr>https://sdgs.un.org/goals</vt:lpwstr>
      </vt:variant>
      <vt:variant>
        <vt:lpwstr/>
      </vt:variant>
      <vt:variant>
        <vt:i4>327771</vt:i4>
      </vt:variant>
      <vt:variant>
        <vt:i4>1308</vt:i4>
      </vt:variant>
      <vt:variant>
        <vt:i4>0</vt:i4>
      </vt:variant>
      <vt:variant>
        <vt:i4>5</vt:i4>
      </vt:variant>
      <vt:variant>
        <vt:lpwstr>https://theconversation.com/domestic-violence-will-spike-in-the-bushfire-aftermath-and-governments-can-no-longer-ignore-it-127018</vt:lpwstr>
      </vt:variant>
      <vt:variant>
        <vt:lpwstr/>
      </vt:variant>
      <vt:variant>
        <vt:i4>786448</vt:i4>
      </vt:variant>
      <vt:variant>
        <vt:i4>1305</vt:i4>
      </vt:variant>
      <vt:variant>
        <vt:i4>0</vt:i4>
      </vt:variant>
      <vt:variant>
        <vt:i4>5</vt:i4>
      </vt:variant>
      <vt:variant>
        <vt:lpwstr>https://www.who.int/news/item/17-11-2015-who-calls-on-countries-to-protect-health-from-climate-change</vt:lpwstr>
      </vt:variant>
      <vt:variant>
        <vt:lpwstr/>
      </vt:variant>
      <vt:variant>
        <vt:i4>7274608</vt:i4>
      </vt:variant>
      <vt:variant>
        <vt:i4>1302</vt:i4>
      </vt:variant>
      <vt:variant>
        <vt:i4>0</vt:i4>
      </vt:variant>
      <vt:variant>
        <vt:i4>5</vt:i4>
      </vt:variant>
      <vt:variant>
        <vt:lpwstr>https://www.climatechangeinaustralia.gov.au/en/projects/victorian-climate-projections-2019/</vt:lpwstr>
      </vt:variant>
      <vt:variant>
        <vt:lpwstr/>
      </vt:variant>
      <vt:variant>
        <vt:i4>3539007</vt:i4>
      </vt:variant>
      <vt:variant>
        <vt:i4>1299</vt:i4>
      </vt:variant>
      <vt:variant>
        <vt:i4>0</vt:i4>
      </vt:variant>
      <vt:variant>
        <vt:i4>5</vt:i4>
      </vt:variant>
      <vt:variant>
        <vt:lpwstr>https://www.ipcc.ch/2022/02/28/pr-wgii-ar6/</vt:lpwstr>
      </vt:variant>
      <vt:variant>
        <vt:lpwstr/>
      </vt:variant>
      <vt:variant>
        <vt:i4>6750334</vt:i4>
      </vt:variant>
      <vt:variant>
        <vt:i4>1279</vt:i4>
      </vt:variant>
      <vt:variant>
        <vt:i4>0</vt:i4>
      </vt:variant>
      <vt:variant>
        <vt:i4>5</vt:i4>
      </vt:variant>
      <vt:variant>
        <vt:lpwstr>https://mysmartgarden.org.au/case-studies/</vt:lpwstr>
      </vt:variant>
      <vt:variant>
        <vt:lpwstr/>
      </vt:variant>
      <vt:variant>
        <vt:i4>6488107</vt:i4>
      </vt:variant>
      <vt:variant>
        <vt:i4>1276</vt:i4>
      </vt:variant>
      <vt:variant>
        <vt:i4>0</vt:i4>
      </vt:variant>
      <vt:variant>
        <vt:i4>5</vt:i4>
      </vt:variant>
      <vt:variant>
        <vt:lpwstr>https://greeningthewest.org.au/</vt:lpwstr>
      </vt:variant>
      <vt:variant>
        <vt:lpwstr/>
      </vt:variant>
      <vt:variant>
        <vt:i4>655387</vt:i4>
      </vt:variant>
      <vt:variant>
        <vt:i4>1273</vt:i4>
      </vt:variant>
      <vt:variant>
        <vt:i4>0</vt:i4>
      </vt:variant>
      <vt:variant>
        <vt:i4>5</vt:i4>
      </vt:variant>
      <vt:variant>
        <vt:lpwstr>https://www.healthyactivebydesign.com.au/case-studies</vt:lpwstr>
      </vt:variant>
      <vt:variant>
        <vt:lpwstr/>
      </vt:variant>
      <vt:variant>
        <vt:i4>327744</vt:i4>
      </vt:variant>
      <vt:variant>
        <vt:i4>1270</vt:i4>
      </vt:variant>
      <vt:variant>
        <vt:i4>0</vt:i4>
      </vt:variant>
      <vt:variant>
        <vt:i4>5</vt:i4>
      </vt:variant>
      <vt:variant>
        <vt:lpwstr>https://www.vichealth.vic.gov.au/resources/vichealth-local-government-partnership/modules</vt:lpwstr>
      </vt:variant>
      <vt:variant>
        <vt:lpwstr/>
      </vt:variant>
      <vt:variant>
        <vt:i4>6422590</vt:i4>
      </vt:variant>
      <vt:variant>
        <vt:i4>1267</vt:i4>
      </vt:variant>
      <vt:variant>
        <vt:i4>0</vt:i4>
      </vt:variant>
      <vt:variant>
        <vt:i4>5</vt:i4>
      </vt:variant>
      <vt:variant>
        <vt:lpwstr>https://dhhsvicgovau.sharepoint.com/sites/ClimateandHealth-GRP/Shared Documents/Climate change and health/Public health and wellbeing planning/Municipal public health and wellbeing planning/2023-2024 guidance development documents/Draft guidance/Pathfinder Initiative Climate &amp; Health Evidence Bank</vt:lpwstr>
      </vt:variant>
      <vt:variant>
        <vt:lpwstr/>
      </vt:variant>
      <vt:variant>
        <vt:i4>5570652</vt:i4>
      </vt:variant>
      <vt:variant>
        <vt:i4>1264</vt:i4>
      </vt:variant>
      <vt:variant>
        <vt:i4>0</vt:i4>
      </vt:variant>
      <vt:variant>
        <vt:i4>5</vt:i4>
      </vt:variant>
      <vt:variant>
        <vt:lpwstr>http://adapt.waga.com.au/</vt:lpwstr>
      </vt:variant>
      <vt:variant>
        <vt:lpwstr/>
      </vt:variant>
      <vt:variant>
        <vt:i4>2621532</vt:i4>
      </vt:variant>
      <vt:variant>
        <vt:i4>1261</vt:i4>
      </vt:variant>
      <vt:variant>
        <vt:i4>0</vt:i4>
      </vt:variant>
      <vt:variant>
        <vt:i4>5</vt:i4>
      </vt:variant>
      <vt:variant>
        <vt:lpwstr>https://urldefense.com/v3/__https:/re-aim.org/learn/what-is-re-aim/__;!!C5rN6bSF!ElRzRfjhDRbglMl3prmbJC6RKq-4g4KrvraiP6rN67ja9ECnpIkBlZEFH4KaiZUD3rGLwZPptDel4gsRJ0CGB-g3cnD8oPoe_VkuFItA2w$</vt:lpwstr>
      </vt:variant>
      <vt:variant>
        <vt:lpwstr/>
      </vt:variant>
      <vt:variant>
        <vt:i4>7667790</vt:i4>
      </vt:variant>
      <vt:variant>
        <vt:i4>1258</vt:i4>
      </vt:variant>
      <vt:variant>
        <vt:i4>0</vt:i4>
      </vt:variant>
      <vt:variant>
        <vt:i4>5</vt:i4>
      </vt:variant>
      <vt:variant>
        <vt:lpwstr>https://urldefense.com/v3/__https:/www.acqol.com.au/instruments__;!!C5rN6bSF!ElRzRfjhDRbglMl3prmbJC6RKq-4g4KrvraiP6rN67ja9ECnpIkBlZEFH4KaiZUD3rGLwZPptDel4gsRJ0CGB-g3cnD8oPoe_VnjMtmEvg$</vt:lpwstr>
      </vt:variant>
      <vt:variant>
        <vt:lpwstr/>
      </vt:variant>
      <vt:variant>
        <vt:i4>3342433</vt:i4>
      </vt:variant>
      <vt:variant>
        <vt:i4>1255</vt:i4>
      </vt:variant>
      <vt:variant>
        <vt:i4>0</vt:i4>
      </vt:variant>
      <vt:variant>
        <vt:i4>5</vt:i4>
      </vt:variant>
      <vt:variant>
        <vt:lpwstr>https://www.sciencedirect.com/science/article/abs/pii/S0272494409000565?via%3Dihub</vt:lpwstr>
      </vt:variant>
      <vt:variant>
        <vt:lpwstr/>
      </vt:variant>
      <vt:variant>
        <vt:i4>3604537</vt:i4>
      </vt:variant>
      <vt:variant>
        <vt:i4>1252</vt:i4>
      </vt:variant>
      <vt:variant>
        <vt:i4>0</vt:i4>
      </vt:variant>
      <vt:variant>
        <vt:i4>5</vt:i4>
      </vt:variant>
      <vt:variant>
        <vt:lpwstr>https://cdn.who.int/media/docs/default-source/evaluation-office/final_the-practical-guide-on-evaluation-2023.pdf?sfvrsn=19b002e_3&amp;download=true</vt:lpwstr>
      </vt:variant>
      <vt:variant>
        <vt:lpwstr/>
      </vt:variant>
      <vt:variant>
        <vt:i4>3604537</vt:i4>
      </vt:variant>
      <vt:variant>
        <vt:i4>1249</vt:i4>
      </vt:variant>
      <vt:variant>
        <vt:i4>0</vt:i4>
      </vt:variant>
      <vt:variant>
        <vt:i4>5</vt:i4>
      </vt:variant>
      <vt:variant>
        <vt:lpwstr>https://cdn.who.int/media/docs/default-source/evaluation-office/final_the-practical-guide-on-evaluation-2023.pdf?sfvrsn=19b002e_3&amp;download=true</vt:lpwstr>
      </vt:variant>
      <vt:variant>
        <vt:lpwstr/>
      </vt:variant>
      <vt:variant>
        <vt:i4>4456527</vt:i4>
      </vt:variant>
      <vt:variant>
        <vt:i4>1246</vt:i4>
      </vt:variant>
      <vt:variant>
        <vt:i4>0</vt:i4>
      </vt:variant>
      <vt:variant>
        <vt:i4>5</vt:i4>
      </vt:variant>
      <vt:variant>
        <vt:lpwstr>https://www.vic.gov.au/sites/default/files/2023-03/VPS-place-based-Measurement%2C-Evaluation-and-Learning-toolkit.pdf</vt:lpwstr>
      </vt:variant>
      <vt:variant>
        <vt:lpwstr/>
      </vt:variant>
      <vt:variant>
        <vt:i4>4325471</vt:i4>
      </vt:variant>
      <vt:variant>
        <vt:i4>1243</vt:i4>
      </vt:variant>
      <vt:variant>
        <vt:i4>0</vt:i4>
      </vt:variant>
      <vt:variant>
        <vt:i4>5</vt:i4>
      </vt:variant>
      <vt:variant>
        <vt:lpwstr>https://www.healthyactivebydesign.com.au/</vt:lpwstr>
      </vt:variant>
      <vt:variant>
        <vt:lpwstr/>
      </vt:variant>
      <vt:variant>
        <vt:i4>4718665</vt:i4>
      </vt:variant>
      <vt:variant>
        <vt:i4>1240</vt:i4>
      </vt:variant>
      <vt:variant>
        <vt:i4>0</vt:i4>
      </vt:variant>
      <vt:variant>
        <vt:i4>5</vt:i4>
      </vt:variant>
      <vt:variant>
        <vt:lpwstr>https://healthinfonet.ecu.edu.au/</vt:lpwstr>
      </vt:variant>
      <vt:variant>
        <vt:lpwstr/>
      </vt:variant>
      <vt:variant>
        <vt:i4>4718665</vt:i4>
      </vt:variant>
      <vt:variant>
        <vt:i4>1237</vt:i4>
      </vt:variant>
      <vt:variant>
        <vt:i4>0</vt:i4>
      </vt:variant>
      <vt:variant>
        <vt:i4>5</vt:i4>
      </vt:variant>
      <vt:variant>
        <vt:lpwstr>https://healthinfonet.ecu.edu.au/</vt:lpwstr>
      </vt:variant>
      <vt:variant>
        <vt:lpwstr/>
      </vt:variant>
      <vt:variant>
        <vt:i4>5439564</vt:i4>
      </vt:variant>
      <vt:variant>
        <vt:i4>1234</vt:i4>
      </vt:variant>
      <vt:variant>
        <vt:i4>0</vt:i4>
      </vt:variant>
      <vt:variant>
        <vt:i4>5</vt:i4>
      </vt:variant>
      <vt:variant>
        <vt:lpwstr>https://www.cdc.gov/climateandhealth/</vt:lpwstr>
      </vt:variant>
      <vt:variant>
        <vt:lpwstr/>
      </vt:variant>
      <vt:variant>
        <vt:i4>5439583</vt:i4>
      </vt:variant>
      <vt:variant>
        <vt:i4>1231</vt:i4>
      </vt:variant>
      <vt:variant>
        <vt:i4>0</vt:i4>
      </vt:variant>
      <vt:variant>
        <vt:i4>5</vt:i4>
      </vt:variant>
      <vt:variant>
        <vt:lpwstr>https://www.thelancet.com/climate-and-health</vt:lpwstr>
      </vt:variant>
      <vt:variant>
        <vt:lpwstr/>
      </vt:variant>
      <vt:variant>
        <vt:i4>7012452</vt:i4>
      </vt:variant>
      <vt:variant>
        <vt:i4>1228</vt:i4>
      </vt:variant>
      <vt:variant>
        <vt:i4>0</vt:i4>
      </vt:variant>
      <vt:variant>
        <vt:i4>5</vt:i4>
      </vt:variant>
      <vt:variant>
        <vt:lpwstr>https://dhhsvicgovau.sharepoint.com/sites/ClimateandHealth-GRP/Shared Documents/Climate change and health/Public health and wellbeing planning/Municipal public health and wellbeing planning/2023-2024 guidance development documents/Draft guidance/COP26 Special Report on Climate Change and Health: The health argument for climate action – World Health Organization</vt:lpwstr>
      </vt:variant>
      <vt:variant>
        <vt:lpwstr/>
      </vt:variant>
      <vt:variant>
        <vt:i4>1704014</vt:i4>
      </vt:variant>
      <vt:variant>
        <vt:i4>1225</vt:i4>
      </vt:variant>
      <vt:variant>
        <vt:i4>0</vt:i4>
      </vt:variant>
      <vt:variant>
        <vt:i4>5</vt:i4>
      </vt:variant>
      <vt:variant>
        <vt:lpwstr>https://www.who.int/publications/i/item/9789240057906</vt:lpwstr>
      </vt:variant>
      <vt:variant>
        <vt:lpwstr/>
      </vt:variant>
      <vt:variant>
        <vt:i4>2031689</vt:i4>
      </vt:variant>
      <vt:variant>
        <vt:i4>1222</vt:i4>
      </vt:variant>
      <vt:variant>
        <vt:i4>0</vt:i4>
      </vt:variant>
      <vt:variant>
        <vt:i4>5</vt:i4>
      </vt:variant>
      <vt:variant>
        <vt:lpwstr>https://www.who.int/publications/i/item/9789240090224</vt:lpwstr>
      </vt:variant>
      <vt:variant>
        <vt:lpwstr/>
      </vt:variant>
      <vt:variant>
        <vt:i4>1048648</vt:i4>
      </vt:variant>
      <vt:variant>
        <vt:i4>1219</vt:i4>
      </vt:variant>
      <vt:variant>
        <vt:i4>0</vt:i4>
      </vt:variant>
      <vt:variant>
        <vt:i4>5</vt:i4>
      </vt:variant>
      <vt:variant>
        <vt:lpwstr>https://www.who.int/publications/i/item/9789240095380</vt:lpwstr>
      </vt:variant>
      <vt:variant>
        <vt:lpwstr/>
      </vt:variant>
      <vt:variant>
        <vt:i4>1245250</vt:i4>
      </vt:variant>
      <vt:variant>
        <vt:i4>1216</vt:i4>
      </vt:variant>
      <vt:variant>
        <vt:i4>0</vt:i4>
      </vt:variant>
      <vt:variant>
        <vt:i4>5</vt:i4>
      </vt:variant>
      <vt:variant>
        <vt:lpwstr>https://www.who.int/publications/i/item/9789240036383</vt:lpwstr>
      </vt:variant>
      <vt:variant>
        <vt:lpwstr/>
      </vt:variant>
      <vt:variant>
        <vt:i4>6094854</vt:i4>
      </vt:variant>
      <vt:variant>
        <vt:i4>1213</vt:i4>
      </vt:variant>
      <vt:variant>
        <vt:i4>0</vt:i4>
      </vt:variant>
      <vt:variant>
        <vt:i4>5</vt:i4>
      </vt:variant>
      <vt:variant>
        <vt:lpwstr>https://www.who.int/teams/environment-climate-change-and-health/climate-change-and-health/capacity-building/toolkit-on-climate-change-and-health</vt:lpwstr>
      </vt:variant>
      <vt:variant>
        <vt:lpwstr/>
      </vt:variant>
      <vt:variant>
        <vt:i4>8061028</vt:i4>
      </vt:variant>
      <vt:variant>
        <vt:i4>1210</vt:i4>
      </vt:variant>
      <vt:variant>
        <vt:i4>0</vt:i4>
      </vt:variant>
      <vt:variant>
        <vt:i4>5</vt:i4>
      </vt:variant>
      <vt:variant>
        <vt:lpwstr>https://factsheets.bess.net.au/</vt:lpwstr>
      </vt:variant>
      <vt:variant>
        <vt:lpwstr/>
      </vt:variant>
      <vt:variant>
        <vt:i4>4521996</vt:i4>
      </vt:variant>
      <vt:variant>
        <vt:i4>1207</vt:i4>
      </vt:variant>
      <vt:variant>
        <vt:i4>0</vt:i4>
      </vt:variant>
      <vt:variant>
        <vt:i4>5</vt:i4>
      </vt:variant>
      <vt:variant>
        <vt:lpwstr>https://planning-schemes.app.planning.vic.gov.au/Victoria Planning Provisions/ordinance/19.03-3S</vt:lpwstr>
      </vt:variant>
      <vt:variant>
        <vt:lpwstr/>
      </vt:variant>
      <vt:variant>
        <vt:i4>4784143</vt:i4>
      </vt:variant>
      <vt:variant>
        <vt:i4>1204</vt:i4>
      </vt:variant>
      <vt:variant>
        <vt:i4>0</vt:i4>
      </vt:variant>
      <vt:variant>
        <vt:i4>5</vt:i4>
      </vt:variant>
      <vt:variant>
        <vt:lpwstr>https://planning-schemes.app.planning.vic.gov.au/Victoria Planning Provisions/ordinance/15.01-2S</vt:lpwstr>
      </vt:variant>
      <vt:variant>
        <vt:lpwstr/>
      </vt:variant>
      <vt:variant>
        <vt:i4>4259857</vt:i4>
      </vt:variant>
      <vt:variant>
        <vt:i4>1201</vt:i4>
      </vt:variant>
      <vt:variant>
        <vt:i4>0</vt:i4>
      </vt:variant>
      <vt:variant>
        <vt:i4>5</vt:i4>
      </vt:variant>
      <vt:variant>
        <vt:lpwstr>https://www.planning.vic.gov.au/guides-and-resources/guides/all-guides/trees-for-cooler-and-greener-streetscapes</vt:lpwstr>
      </vt:variant>
      <vt:variant>
        <vt:lpwstr/>
      </vt:variant>
      <vt:variant>
        <vt:i4>4259857</vt:i4>
      </vt:variant>
      <vt:variant>
        <vt:i4>1198</vt:i4>
      </vt:variant>
      <vt:variant>
        <vt:i4>0</vt:i4>
      </vt:variant>
      <vt:variant>
        <vt:i4>5</vt:i4>
      </vt:variant>
      <vt:variant>
        <vt:lpwstr>https://www.planning.vic.gov.au/guides-and-resources/guides/all-guides/trees-for-cooler-and-greener-streetscapes</vt:lpwstr>
      </vt:variant>
      <vt:variant>
        <vt:lpwstr/>
      </vt:variant>
      <vt:variant>
        <vt:i4>8323120</vt:i4>
      </vt:variant>
      <vt:variant>
        <vt:i4>1195</vt:i4>
      </vt:variant>
      <vt:variant>
        <vt:i4>0</vt:i4>
      </vt:variant>
      <vt:variant>
        <vt:i4>5</vt:i4>
      </vt:variant>
      <vt:variant>
        <vt:lpwstr>https://www.naga.org.au/council-plans.html</vt:lpwstr>
      </vt:variant>
      <vt:variant>
        <vt:lpwstr/>
      </vt:variant>
      <vt:variant>
        <vt:i4>7012414</vt:i4>
      </vt:variant>
      <vt:variant>
        <vt:i4>1192</vt:i4>
      </vt:variant>
      <vt:variant>
        <vt:i4>0</vt:i4>
      </vt:variant>
      <vt:variant>
        <vt:i4>5</vt:i4>
      </vt:variant>
      <vt:variant>
        <vt:lpwstr>https://adapt.waga.com.au/</vt:lpwstr>
      </vt:variant>
      <vt:variant>
        <vt:lpwstr/>
      </vt:variant>
      <vt:variant>
        <vt:i4>5767182</vt:i4>
      </vt:variant>
      <vt:variant>
        <vt:i4>1189</vt:i4>
      </vt:variant>
      <vt:variant>
        <vt:i4>0</vt:i4>
      </vt:variant>
      <vt:variant>
        <vt:i4>5</vt:i4>
      </vt:variant>
      <vt:variant>
        <vt:lpwstr>https://engage.vic.gov.au/local-government-act-2020/community-engagement-workshop-feedback-themes</vt:lpwstr>
      </vt:variant>
      <vt:variant>
        <vt:lpwstr/>
      </vt:variant>
      <vt:variant>
        <vt:i4>4915287</vt:i4>
      </vt:variant>
      <vt:variant>
        <vt:i4>1186</vt:i4>
      </vt:variant>
      <vt:variant>
        <vt:i4>0</vt:i4>
      </vt:variant>
      <vt:variant>
        <vt:i4>5</vt:i4>
      </vt:variant>
      <vt:variant>
        <vt:lpwstr>https://www.sustainability.vic.gov.au/research-data-and-insights/research/state-of-sustainability-report-2023</vt:lpwstr>
      </vt:variant>
      <vt:variant>
        <vt:lpwstr/>
      </vt:variant>
      <vt:variant>
        <vt:i4>3342396</vt:i4>
      </vt:variant>
      <vt:variant>
        <vt:i4>1183</vt:i4>
      </vt:variant>
      <vt:variant>
        <vt:i4>0</vt:i4>
      </vt:variant>
      <vt:variant>
        <vt:i4>5</vt:i4>
      </vt:variant>
      <vt:variant>
        <vt:lpwstr>https://dhhsvicgovau.sharepoint.com/sites/ClimateandHealth-GRP/Shared Documents/Climate change and health/Public health and wellbeing planning/Municipal public health and wellbeing planning/2023-2024 guidance development documents/Draft guidance/Climate Change in Victoria – Department of Energy, Environment.  and Climate Action Planning</vt:lpwstr>
      </vt:variant>
      <vt:variant>
        <vt:lpwstr/>
      </vt:variant>
      <vt:variant>
        <vt:i4>6684728</vt:i4>
      </vt:variant>
      <vt:variant>
        <vt:i4>1180</vt:i4>
      </vt:variant>
      <vt:variant>
        <vt:i4>0</vt:i4>
      </vt:variant>
      <vt:variant>
        <vt:i4>5</vt:i4>
      </vt:variant>
      <vt:variant>
        <vt:lpwstr>https://www.betterhealth.vic.gov.au/health/HealthyLiving/climate-change-and-health</vt:lpwstr>
      </vt:variant>
      <vt:variant>
        <vt:lpwstr/>
      </vt:variant>
      <vt:variant>
        <vt:i4>4259843</vt:i4>
      </vt:variant>
      <vt:variant>
        <vt:i4>1177</vt:i4>
      </vt:variant>
      <vt:variant>
        <vt:i4>0</vt:i4>
      </vt:variant>
      <vt:variant>
        <vt:i4>5</vt:i4>
      </vt:variant>
      <vt:variant>
        <vt:lpwstr>https://www.health.vic.gov.au/environmental-health/climate-change-and-health</vt:lpwstr>
      </vt:variant>
      <vt:variant>
        <vt:lpwstr/>
      </vt:variant>
      <vt:variant>
        <vt:i4>2293808</vt:i4>
      </vt:variant>
      <vt:variant>
        <vt:i4>1174</vt:i4>
      </vt:variant>
      <vt:variant>
        <vt:i4>0</vt:i4>
      </vt:variant>
      <vt:variant>
        <vt:i4>5</vt:i4>
      </vt:variant>
      <vt:variant>
        <vt:lpwstr>https://www.health.vic.gov.au/population-health-systems/requirements-of-municipal-public-health-and-wellbeing-planning</vt:lpwstr>
      </vt:variant>
      <vt:variant>
        <vt:lpwstr/>
      </vt:variant>
      <vt:variant>
        <vt:i4>4325453</vt:i4>
      </vt:variant>
      <vt:variant>
        <vt:i4>1171</vt:i4>
      </vt:variant>
      <vt:variant>
        <vt:i4>0</vt:i4>
      </vt:variant>
      <vt:variant>
        <vt:i4>5</vt:i4>
      </vt:variant>
      <vt:variant>
        <vt:lpwstr>https://www.health.vic.gov.au/victorian-health-and-wellbeing-plan</vt:lpwstr>
      </vt:variant>
      <vt:variant>
        <vt:lpwstr/>
      </vt:variant>
      <vt:variant>
        <vt:i4>5570652</vt:i4>
      </vt:variant>
      <vt:variant>
        <vt:i4>1152</vt:i4>
      </vt:variant>
      <vt:variant>
        <vt:i4>0</vt:i4>
      </vt:variant>
      <vt:variant>
        <vt:i4>5</vt:i4>
      </vt:variant>
      <vt:variant>
        <vt:lpwstr>http://adapt.waga.com.au/</vt:lpwstr>
      </vt:variant>
      <vt:variant>
        <vt:lpwstr/>
      </vt:variant>
      <vt:variant>
        <vt:i4>7209036</vt:i4>
      </vt:variant>
      <vt:variant>
        <vt:i4>1149</vt:i4>
      </vt:variant>
      <vt:variant>
        <vt:i4>0</vt:i4>
      </vt:variant>
      <vt:variant>
        <vt:i4>5</vt:i4>
      </vt:variant>
      <vt:variant>
        <vt:lpwstr>mailto:howwellareweadapting@gmail.com</vt:lpwstr>
      </vt:variant>
      <vt:variant>
        <vt:lpwstr/>
      </vt:variant>
      <vt:variant>
        <vt:i4>5242936</vt:i4>
      </vt:variant>
      <vt:variant>
        <vt:i4>1146</vt:i4>
      </vt:variant>
      <vt:variant>
        <vt:i4>0</vt:i4>
      </vt:variant>
      <vt:variant>
        <vt:i4>5</vt:i4>
      </vt:variant>
      <vt:variant>
        <vt:lpwstr>https://adapt.waga.com.au/cb_pages/adaptive_capacity_checklist.php</vt:lpwstr>
      </vt:variant>
      <vt:variant>
        <vt:lpwstr/>
      </vt:variant>
      <vt:variant>
        <vt:i4>6750330</vt:i4>
      </vt:variant>
      <vt:variant>
        <vt:i4>1070</vt:i4>
      </vt:variant>
      <vt:variant>
        <vt:i4>0</vt:i4>
      </vt:variant>
      <vt:variant>
        <vt:i4>5</vt:i4>
      </vt:variant>
      <vt:variant>
        <vt:lpwstr>https://www.bi.team/publications/a-menu-for-change/</vt:lpwstr>
      </vt:variant>
      <vt:variant>
        <vt:lpwstr/>
      </vt:variant>
      <vt:variant>
        <vt:i4>1048632</vt:i4>
      </vt:variant>
      <vt:variant>
        <vt:i4>1064</vt:i4>
      </vt:variant>
      <vt:variant>
        <vt:i4>0</vt:i4>
      </vt:variant>
      <vt:variant>
        <vt:i4>5</vt:i4>
      </vt:variant>
      <vt:variant>
        <vt:lpwstr>https://www.cardinia.vic.gov.au/info/20031/liveability_health_and_wellbeing/985/our_liveability_plan</vt:lpwstr>
      </vt:variant>
      <vt:variant>
        <vt:lpwstr/>
      </vt:variant>
      <vt:variant>
        <vt:i4>65551</vt:i4>
      </vt:variant>
      <vt:variant>
        <vt:i4>1061</vt:i4>
      </vt:variant>
      <vt:variant>
        <vt:i4>0</vt:i4>
      </vt:variant>
      <vt:variant>
        <vt:i4>5</vt:i4>
      </vt:variant>
      <vt:variant>
        <vt:lpwstr>https://map.mymizu.co/refill/en/vic161-pb-ronald-park</vt:lpwstr>
      </vt:variant>
      <vt:variant>
        <vt:lpwstr/>
      </vt:variant>
      <vt:variant>
        <vt:i4>852033</vt:i4>
      </vt:variant>
      <vt:variant>
        <vt:i4>1055</vt:i4>
      </vt:variant>
      <vt:variant>
        <vt:i4>0</vt:i4>
      </vt:variant>
      <vt:variant>
        <vt:i4>5</vt:i4>
      </vt:variant>
      <vt:variant>
        <vt:lpwstr>http://www.mysmartgarden.org.au/</vt:lpwstr>
      </vt:variant>
      <vt:variant>
        <vt:lpwstr/>
      </vt:variant>
      <vt:variant>
        <vt:i4>655431</vt:i4>
      </vt:variant>
      <vt:variant>
        <vt:i4>1038</vt:i4>
      </vt:variant>
      <vt:variant>
        <vt:i4>0</vt:i4>
      </vt:variant>
      <vt:variant>
        <vt:i4>5</vt:i4>
      </vt:variant>
      <vt:variant>
        <vt:lpwstr>https://www.healthyloddoncampaspe.au/</vt:lpwstr>
      </vt:variant>
      <vt:variant>
        <vt:lpwstr/>
      </vt:variant>
      <vt:variant>
        <vt:i4>4718682</vt:i4>
      </vt:variant>
      <vt:variant>
        <vt:i4>1032</vt:i4>
      </vt:variant>
      <vt:variant>
        <vt:i4>0</vt:i4>
      </vt:variant>
      <vt:variant>
        <vt:i4>5</vt:i4>
      </vt:variant>
      <vt:variant>
        <vt:lpwstr>https://heas.health.vic.gov.au/catering-for-good/</vt:lpwstr>
      </vt:variant>
      <vt:variant>
        <vt:lpwstr/>
      </vt:variant>
      <vt:variant>
        <vt:i4>4718682</vt:i4>
      </vt:variant>
      <vt:variant>
        <vt:i4>1029</vt:i4>
      </vt:variant>
      <vt:variant>
        <vt:i4>0</vt:i4>
      </vt:variant>
      <vt:variant>
        <vt:i4>5</vt:i4>
      </vt:variant>
      <vt:variant>
        <vt:lpwstr>https://heas.health.vic.gov.au/catering-for-good/</vt:lpwstr>
      </vt:variant>
      <vt:variant>
        <vt:lpwstr/>
      </vt:variant>
      <vt:variant>
        <vt:i4>131076</vt:i4>
      </vt:variant>
      <vt:variant>
        <vt:i4>1023</vt:i4>
      </vt:variant>
      <vt:variant>
        <vt:i4>0</vt:i4>
      </vt:variant>
      <vt:variant>
        <vt:i4>5</vt:i4>
      </vt:variant>
      <vt:variant>
        <vt:lpwstr>https://www.health.vic.gov.au/site-4/public-health/healthy-and-more-sustainable-food-procurement</vt:lpwstr>
      </vt:variant>
      <vt:variant>
        <vt:lpwstr/>
      </vt:variant>
      <vt:variant>
        <vt:i4>131076</vt:i4>
      </vt:variant>
      <vt:variant>
        <vt:i4>1017</vt:i4>
      </vt:variant>
      <vt:variant>
        <vt:i4>0</vt:i4>
      </vt:variant>
      <vt:variant>
        <vt:i4>5</vt:i4>
      </vt:variant>
      <vt:variant>
        <vt:lpwstr>https://www.health.vic.gov.au/site-4/public-health/healthy-and-more-sustainable-food-procurement</vt:lpwstr>
      </vt:variant>
      <vt:variant>
        <vt:lpwstr/>
      </vt:variant>
      <vt:variant>
        <vt:i4>5439553</vt:i4>
      </vt:variant>
      <vt:variant>
        <vt:i4>990</vt:i4>
      </vt:variant>
      <vt:variant>
        <vt:i4>0</vt:i4>
      </vt:variant>
      <vt:variant>
        <vt:i4>5</vt:i4>
      </vt:variant>
      <vt:variant>
        <vt:lpwstr>https://bess.net.au/</vt:lpwstr>
      </vt:variant>
      <vt:variant>
        <vt:lpwstr/>
      </vt:variant>
      <vt:variant>
        <vt:i4>8061028</vt:i4>
      </vt:variant>
      <vt:variant>
        <vt:i4>987</vt:i4>
      </vt:variant>
      <vt:variant>
        <vt:i4>0</vt:i4>
      </vt:variant>
      <vt:variant>
        <vt:i4>5</vt:i4>
      </vt:variant>
      <vt:variant>
        <vt:lpwstr>https://factsheets.bess.net.au/</vt:lpwstr>
      </vt:variant>
      <vt:variant>
        <vt:lpwstr/>
      </vt:variant>
      <vt:variant>
        <vt:i4>6946875</vt:i4>
      </vt:variant>
      <vt:variant>
        <vt:i4>984</vt:i4>
      </vt:variant>
      <vt:variant>
        <vt:i4>0</vt:i4>
      </vt:variant>
      <vt:variant>
        <vt:i4>5</vt:i4>
      </vt:variant>
      <vt:variant>
        <vt:lpwstr>https://bess.net.au.about/</vt:lpwstr>
      </vt:variant>
      <vt:variant>
        <vt:lpwstr/>
      </vt:variant>
      <vt:variant>
        <vt:i4>7536741</vt:i4>
      </vt:variant>
      <vt:variant>
        <vt:i4>978</vt:i4>
      </vt:variant>
      <vt:variant>
        <vt:i4>0</vt:i4>
      </vt:variant>
      <vt:variant>
        <vt:i4>5</vt:i4>
      </vt:variant>
      <vt:variant>
        <vt:lpwstr>https://www.bendigo.vic.gov.au/about-us/plans-strategies-and-documents/walk-cycle-greater-bendigo-strategy</vt:lpwstr>
      </vt:variant>
      <vt:variant>
        <vt:lpwstr/>
      </vt:variant>
      <vt:variant>
        <vt:i4>6488107</vt:i4>
      </vt:variant>
      <vt:variant>
        <vt:i4>972</vt:i4>
      </vt:variant>
      <vt:variant>
        <vt:i4>0</vt:i4>
      </vt:variant>
      <vt:variant>
        <vt:i4>5</vt:i4>
      </vt:variant>
      <vt:variant>
        <vt:lpwstr>https://greeningthewest.org.au/</vt:lpwstr>
      </vt:variant>
      <vt:variant>
        <vt:lpwstr/>
      </vt:variant>
      <vt:variant>
        <vt:i4>393288</vt:i4>
      </vt:variant>
      <vt:variant>
        <vt:i4>955</vt:i4>
      </vt:variant>
      <vt:variant>
        <vt:i4>0</vt:i4>
      </vt:variant>
      <vt:variant>
        <vt:i4>5</vt:i4>
      </vt:variant>
      <vt:variant>
        <vt:lpwstr>https://www.mav.asn.au/what-we-do/policy-advocacy/public-health-safety/skin-cancer-prevention</vt:lpwstr>
      </vt:variant>
      <vt:variant>
        <vt:lpwstr/>
      </vt:variant>
      <vt:variant>
        <vt:i4>6553699</vt:i4>
      </vt:variant>
      <vt:variant>
        <vt:i4>952</vt:i4>
      </vt:variant>
      <vt:variant>
        <vt:i4>0</vt:i4>
      </vt:variant>
      <vt:variant>
        <vt:i4>5</vt:i4>
      </vt:variant>
      <vt:variant>
        <vt:lpwstr>https://www.sunsmart.com.au/advice-for/local-government</vt:lpwstr>
      </vt:variant>
      <vt:variant>
        <vt:lpwstr/>
      </vt:variant>
      <vt:variant>
        <vt:i4>3473455</vt:i4>
      </vt:variant>
      <vt:variant>
        <vt:i4>907</vt:i4>
      </vt:variant>
      <vt:variant>
        <vt:i4>0</vt:i4>
      </vt:variant>
      <vt:variant>
        <vt:i4>5</vt:i4>
      </vt:variant>
      <vt:variant>
        <vt:lpwstr>https://www.health.gov.au/resources/publications/enhealth-guidance-disaster-and-emergency-management-for-environmental-health-practitioners?language=en</vt:lpwstr>
      </vt:variant>
      <vt:variant>
        <vt:lpwstr/>
      </vt:variant>
      <vt:variant>
        <vt:i4>7471206</vt:i4>
      </vt:variant>
      <vt:variant>
        <vt:i4>886</vt:i4>
      </vt:variant>
      <vt:variant>
        <vt:i4>0</vt:i4>
      </vt:variant>
      <vt:variant>
        <vt:i4>5</vt:i4>
      </vt:variant>
      <vt:variant>
        <vt:lpwstr>https://www.melbourne.vic.gov.au/heatwaves</vt:lpwstr>
      </vt:variant>
      <vt:variant>
        <vt:lpwstr/>
      </vt:variant>
      <vt:variant>
        <vt:i4>5898326</vt:i4>
      </vt:variant>
      <vt:variant>
        <vt:i4>868</vt:i4>
      </vt:variant>
      <vt:variant>
        <vt:i4>0</vt:i4>
      </vt:variant>
      <vt:variant>
        <vt:i4>5</vt:i4>
      </vt:variant>
      <vt:variant>
        <vt:lpwstr>https://www.mrsc.vic.gov.au/Live-Work/Environment/Climate-Change/How-you-can-take-climate-action</vt:lpwstr>
      </vt:variant>
      <vt:variant>
        <vt:lpwstr/>
      </vt:variant>
      <vt:variant>
        <vt:i4>7733357</vt:i4>
      </vt:variant>
      <vt:variant>
        <vt:i4>865</vt:i4>
      </vt:variant>
      <vt:variant>
        <vt:i4>0</vt:i4>
      </vt:variant>
      <vt:variant>
        <vt:i4>5</vt:i4>
      </vt:variant>
      <vt:variant>
        <vt:lpwstr>https://www.youtube.com/watch?v=PCso2dE5VtI</vt:lpwstr>
      </vt:variant>
      <vt:variant>
        <vt:lpwstr/>
      </vt:variant>
      <vt:variant>
        <vt:i4>5898326</vt:i4>
      </vt:variant>
      <vt:variant>
        <vt:i4>859</vt:i4>
      </vt:variant>
      <vt:variant>
        <vt:i4>0</vt:i4>
      </vt:variant>
      <vt:variant>
        <vt:i4>5</vt:i4>
      </vt:variant>
      <vt:variant>
        <vt:lpwstr>https://www.mrsc.vic.gov.au/Live-Work/Environment/Climate-Change/How-you-can-take-climate-action</vt:lpwstr>
      </vt:variant>
      <vt:variant>
        <vt:lpwstr/>
      </vt:variant>
      <vt:variant>
        <vt:i4>1245267</vt:i4>
      </vt:variant>
      <vt:variant>
        <vt:i4>853</vt:i4>
      </vt:variant>
      <vt:variant>
        <vt:i4>0</vt:i4>
      </vt:variant>
      <vt:variant>
        <vt:i4>5</vt:i4>
      </vt:variant>
      <vt:variant>
        <vt:lpwstr>https://onlinelibrary.wiley.com/doi/10.1002/hpja.882</vt:lpwstr>
      </vt:variant>
      <vt:variant>
        <vt:lpwstr/>
      </vt:variant>
      <vt:variant>
        <vt:i4>5373979</vt:i4>
      </vt:variant>
      <vt:variant>
        <vt:i4>833</vt:i4>
      </vt:variant>
      <vt:variant>
        <vt:i4>0</vt:i4>
      </vt:variant>
      <vt:variant>
        <vt:i4>5</vt:i4>
      </vt:variant>
      <vt:variant>
        <vt:lpwstr>https://www.ballarat.vic.gov.au/city/strategic-planning/sustainability/climate-action</vt:lpwstr>
      </vt:variant>
      <vt:variant>
        <vt:lpwstr/>
      </vt:variant>
      <vt:variant>
        <vt:i4>6553720</vt:i4>
      </vt:variant>
      <vt:variant>
        <vt:i4>827</vt:i4>
      </vt:variant>
      <vt:variant>
        <vt:i4>0</vt:i4>
      </vt:variant>
      <vt:variant>
        <vt:i4>5</vt:i4>
      </vt:variant>
      <vt:variant>
        <vt:lpwstr>https://www.achievementprogram.health.vic.gov.au/climate-health</vt:lpwstr>
      </vt:variant>
      <vt:variant>
        <vt:lpwstr/>
      </vt:variant>
      <vt:variant>
        <vt:i4>3211384</vt:i4>
      </vt:variant>
      <vt:variant>
        <vt:i4>806</vt:i4>
      </vt:variant>
      <vt:variant>
        <vt:i4>0</vt:i4>
      </vt:variant>
      <vt:variant>
        <vt:i4>5</vt:i4>
      </vt:variant>
      <vt:variant>
        <vt:lpwstr>https://engage.vic.gov.au/</vt:lpwstr>
      </vt:variant>
      <vt:variant>
        <vt:lpwstr/>
      </vt:variant>
      <vt:variant>
        <vt:i4>2031697</vt:i4>
      </vt:variant>
      <vt:variant>
        <vt:i4>791</vt:i4>
      </vt:variant>
      <vt:variant>
        <vt:i4>0</vt:i4>
      </vt:variant>
      <vt:variant>
        <vt:i4>5</vt:i4>
      </vt:variant>
      <vt:variant>
        <vt:lpwstr>https://shaping.banyule.vic.gov.au/ClimateResponse/Adaptation</vt:lpwstr>
      </vt:variant>
      <vt:variant>
        <vt:lpwstr/>
      </vt:variant>
      <vt:variant>
        <vt:i4>4063265</vt:i4>
      </vt:variant>
      <vt:variant>
        <vt:i4>654</vt:i4>
      </vt:variant>
      <vt:variant>
        <vt:i4>0</vt:i4>
      </vt:variant>
      <vt:variant>
        <vt:i4>5</vt:i4>
      </vt:variant>
      <vt:variant>
        <vt:lpwstr>https://www.bendigo.vic.gov.au/community-services/environment/greater-bendigo-climate-collaboration</vt:lpwstr>
      </vt:variant>
      <vt:variant>
        <vt:lpwstr/>
      </vt:variant>
      <vt:variant>
        <vt:i4>655428</vt:i4>
      </vt:variant>
      <vt:variant>
        <vt:i4>584</vt:i4>
      </vt:variant>
      <vt:variant>
        <vt:i4>0</vt:i4>
      </vt:variant>
      <vt:variant>
        <vt:i4>5</vt:i4>
      </vt:variant>
      <vt:variant>
        <vt:lpwstr>https://www.epa.vic.gov.au/about-epa/laws/climate-change-legislation</vt:lpwstr>
      </vt:variant>
      <vt:variant>
        <vt:lpwstr/>
      </vt:variant>
      <vt:variant>
        <vt:i4>1376305</vt:i4>
      </vt:variant>
      <vt:variant>
        <vt:i4>250</vt:i4>
      </vt:variant>
      <vt:variant>
        <vt:i4>0</vt:i4>
      </vt:variant>
      <vt:variant>
        <vt:i4>5</vt:i4>
      </vt:variant>
      <vt:variant>
        <vt:lpwstr/>
      </vt:variant>
      <vt:variant>
        <vt:lpwstr>_Toc190954560</vt:lpwstr>
      </vt:variant>
      <vt:variant>
        <vt:i4>1441841</vt:i4>
      </vt:variant>
      <vt:variant>
        <vt:i4>244</vt:i4>
      </vt:variant>
      <vt:variant>
        <vt:i4>0</vt:i4>
      </vt:variant>
      <vt:variant>
        <vt:i4>5</vt:i4>
      </vt:variant>
      <vt:variant>
        <vt:lpwstr/>
      </vt:variant>
      <vt:variant>
        <vt:lpwstr>_Toc190954559</vt:lpwstr>
      </vt:variant>
      <vt:variant>
        <vt:i4>1441841</vt:i4>
      </vt:variant>
      <vt:variant>
        <vt:i4>238</vt:i4>
      </vt:variant>
      <vt:variant>
        <vt:i4>0</vt:i4>
      </vt:variant>
      <vt:variant>
        <vt:i4>5</vt:i4>
      </vt:variant>
      <vt:variant>
        <vt:lpwstr/>
      </vt:variant>
      <vt:variant>
        <vt:lpwstr>_Toc190954558</vt:lpwstr>
      </vt:variant>
      <vt:variant>
        <vt:i4>1441841</vt:i4>
      </vt:variant>
      <vt:variant>
        <vt:i4>232</vt:i4>
      </vt:variant>
      <vt:variant>
        <vt:i4>0</vt:i4>
      </vt:variant>
      <vt:variant>
        <vt:i4>5</vt:i4>
      </vt:variant>
      <vt:variant>
        <vt:lpwstr/>
      </vt:variant>
      <vt:variant>
        <vt:lpwstr>_Toc190954557</vt:lpwstr>
      </vt:variant>
      <vt:variant>
        <vt:i4>1441841</vt:i4>
      </vt:variant>
      <vt:variant>
        <vt:i4>226</vt:i4>
      </vt:variant>
      <vt:variant>
        <vt:i4>0</vt:i4>
      </vt:variant>
      <vt:variant>
        <vt:i4>5</vt:i4>
      </vt:variant>
      <vt:variant>
        <vt:lpwstr/>
      </vt:variant>
      <vt:variant>
        <vt:lpwstr>_Toc190954556</vt:lpwstr>
      </vt:variant>
      <vt:variant>
        <vt:i4>1441841</vt:i4>
      </vt:variant>
      <vt:variant>
        <vt:i4>220</vt:i4>
      </vt:variant>
      <vt:variant>
        <vt:i4>0</vt:i4>
      </vt:variant>
      <vt:variant>
        <vt:i4>5</vt:i4>
      </vt:variant>
      <vt:variant>
        <vt:lpwstr/>
      </vt:variant>
      <vt:variant>
        <vt:lpwstr>_Toc190954555</vt:lpwstr>
      </vt:variant>
      <vt:variant>
        <vt:i4>1441841</vt:i4>
      </vt:variant>
      <vt:variant>
        <vt:i4>214</vt:i4>
      </vt:variant>
      <vt:variant>
        <vt:i4>0</vt:i4>
      </vt:variant>
      <vt:variant>
        <vt:i4>5</vt:i4>
      </vt:variant>
      <vt:variant>
        <vt:lpwstr/>
      </vt:variant>
      <vt:variant>
        <vt:lpwstr>_Toc190954554</vt:lpwstr>
      </vt:variant>
      <vt:variant>
        <vt:i4>1441841</vt:i4>
      </vt:variant>
      <vt:variant>
        <vt:i4>208</vt:i4>
      </vt:variant>
      <vt:variant>
        <vt:i4>0</vt:i4>
      </vt:variant>
      <vt:variant>
        <vt:i4>5</vt:i4>
      </vt:variant>
      <vt:variant>
        <vt:lpwstr/>
      </vt:variant>
      <vt:variant>
        <vt:lpwstr>_Toc190954553</vt:lpwstr>
      </vt:variant>
      <vt:variant>
        <vt:i4>1441841</vt:i4>
      </vt:variant>
      <vt:variant>
        <vt:i4>202</vt:i4>
      </vt:variant>
      <vt:variant>
        <vt:i4>0</vt:i4>
      </vt:variant>
      <vt:variant>
        <vt:i4>5</vt:i4>
      </vt:variant>
      <vt:variant>
        <vt:lpwstr/>
      </vt:variant>
      <vt:variant>
        <vt:lpwstr>_Toc190954552</vt:lpwstr>
      </vt:variant>
      <vt:variant>
        <vt:i4>1441841</vt:i4>
      </vt:variant>
      <vt:variant>
        <vt:i4>196</vt:i4>
      </vt:variant>
      <vt:variant>
        <vt:i4>0</vt:i4>
      </vt:variant>
      <vt:variant>
        <vt:i4>5</vt:i4>
      </vt:variant>
      <vt:variant>
        <vt:lpwstr/>
      </vt:variant>
      <vt:variant>
        <vt:lpwstr>_Toc190954551</vt:lpwstr>
      </vt:variant>
      <vt:variant>
        <vt:i4>1441841</vt:i4>
      </vt:variant>
      <vt:variant>
        <vt:i4>190</vt:i4>
      </vt:variant>
      <vt:variant>
        <vt:i4>0</vt:i4>
      </vt:variant>
      <vt:variant>
        <vt:i4>5</vt:i4>
      </vt:variant>
      <vt:variant>
        <vt:lpwstr/>
      </vt:variant>
      <vt:variant>
        <vt:lpwstr>_Toc190954550</vt:lpwstr>
      </vt:variant>
      <vt:variant>
        <vt:i4>1507377</vt:i4>
      </vt:variant>
      <vt:variant>
        <vt:i4>184</vt:i4>
      </vt:variant>
      <vt:variant>
        <vt:i4>0</vt:i4>
      </vt:variant>
      <vt:variant>
        <vt:i4>5</vt:i4>
      </vt:variant>
      <vt:variant>
        <vt:lpwstr/>
      </vt:variant>
      <vt:variant>
        <vt:lpwstr>_Toc190954549</vt:lpwstr>
      </vt:variant>
      <vt:variant>
        <vt:i4>1507377</vt:i4>
      </vt:variant>
      <vt:variant>
        <vt:i4>178</vt:i4>
      </vt:variant>
      <vt:variant>
        <vt:i4>0</vt:i4>
      </vt:variant>
      <vt:variant>
        <vt:i4>5</vt:i4>
      </vt:variant>
      <vt:variant>
        <vt:lpwstr/>
      </vt:variant>
      <vt:variant>
        <vt:lpwstr>_Toc190954548</vt:lpwstr>
      </vt:variant>
      <vt:variant>
        <vt:i4>1507377</vt:i4>
      </vt:variant>
      <vt:variant>
        <vt:i4>172</vt:i4>
      </vt:variant>
      <vt:variant>
        <vt:i4>0</vt:i4>
      </vt:variant>
      <vt:variant>
        <vt:i4>5</vt:i4>
      </vt:variant>
      <vt:variant>
        <vt:lpwstr/>
      </vt:variant>
      <vt:variant>
        <vt:lpwstr>_Toc190954547</vt:lpwstr>
      </vt:variant>
      <vt:variant>
        <vt:i4>1507377</vt:i4>
      </vt:variant>
      <vt:variant>
        <vt:i4>166</vt:i4>
      </vt:variant>
      <vt:variant>
        <vt:i4>0</vt:i4>
      </vt:variant>
      <vt:variant>
        <vt:i4>5</vt:i4>
      </vt:variant>
      <vt:variant>
        <vt:lpwstr/>
      </vt:variant>
      <vt:variant>
        <vt:lpwstr>_Toc190954546</vt:lpwstr>
      </vt:variant>
      <vt:variant>
        <vt:i4>1507377</vt:i4>
      </vt:variant>
      <vt:variant>
        <vt:i4>160</vt:i4>
      </vt:variant>
      <vt:variant>
        <vt:i4>0</vt:i4>
      </vt:variant>
      <vt:variant>
        <vt:i4>5</vt:i4>
      </vt:variant>
      <vt:variant>
        <vt:lpwstr/>
      </vt:variant>
      <vt:variant>
        <vt:lpwstr>_Toc190954545</vt:lpwstr>
      </vt:variant>
      <vt:variant>
        <vt:i4>1507377</vt:i4>
      </vt:variant>
      <vt:variant>
        <vt:i4>154</vt:i4>
      </vt:variant>
      <vt:variant>
        <vt:i4>0</vt:i4>
      </vt:variant>
      <vt:variant>
        <vt:i4>5</vt:i4>
      </vt:variant>
      <vt:variant>
        <vt:lpwstr/>
      </vt:variant>
      <vt:variant>
        <vt:lpwstr>_Toc190954544</vt:lpwstr>
      </vt:variant>
      <vt:variant>
        <vt:i4>1507377</vt:i4>
      </vt:variant>
      <vt:variant>
        <vt:i4>148</vt:i4>
      </vt:variant>
      <vt:variant>
        <vt:i4>0</vt:i4>
      </vt:variant>
      <vt:variant>
        <vt:i4>5</vt:i4>
      </vt:variant>
      <vt:variant>
        <vt:lpwstr/>
      </vt:variant>
      <vt:variant>
        <vt:lpwstr>_Toc190954543</vt:lpwstr>
      </vt:variant>
      <vt:variant>
        <vt:i4>1507377</vt:i4>
      </vt:variant>
      <vt:variant>
        <vt:i4>142</vt:i4>
      </vt:variant>
      <vt:variant>
        <vt:i4>0</vt:i4>
      </vt:variant>
      <vt:variant>
        <vt:i4>5</vt:i4>
      </vt:variant>
      <vt:variant>
        <vt:lpwstr/>
      </vt:variant>
      <vt:variant>
        <vt:lpwstr>_Toc190954542</vt:lpwstr>
      </vt:variant>
      <vt:variant>
        <vt:i4>1507377</vt:i4>
      </vt:variant>
      <vt:variant>
        <vt:i4>136</vt:i4>
      </vt:variant>
      <vt:variant>
        <vt:i4>0</vt:i4>
      </vt:variant>
      <vt:variant>
        <vt:i4>5</vt:i4>
      </vt:variant>
      <vt:variant>
        <vt:lpwstr/>
      </vt:variant>
      <vt:variant>
        <vt:lpwstr>_Toc190954541</vt:lpwstr>
      </vt:variant>
      <vt:variant>
        <vt:i4>1507377</vt:i4>
      </vt:variant>
      <vt:variant>
        <vt:i4>130</vt:i4>
      </vt:variant>
      <vt:variant>
        <vt:i4>0</vt:i4>
      </vt:variant>
      <vt:variant>
        <vt:i4>5</vt:i4>
      </vt:variant>
      <vt:variant>
        <vt:lpwstr/>
      </vt:variant>
      <vt:variant>
        <vt:lpwstr>_Toc190954540</vt:lpwstr>
      </vt:variant>
      <vt:variant>
        <vt:i4>1048625</vt:i4>
      </vt:variant>
      <vt:variant>
        <vt:i4>124</vt:i4>
      </vt:variant>
      <vt:variant>
        <vt:i4>0</vt:i4>
      </vt:variant>
      <vt:variant>
        <vt:i4>5</vt:i4>
      </vt:variant>
      <vt:variant>
        <vt:lpwstr/>
      </vt:variant>
      <vt:variant>
        <vt:lpwstr>_Toc190954539</vt:lpwstr>
      </vt:variant>
      <vt:variant>
        <vt:i4>1048625</vt:i4>
      </vt:variant>
      <vt:variant>
        <vt:i4>118</vt:i4>
      </vt:variant>
      <vt:variant>
        <vt:i4>0</vt:i4>
      </vt:variant>
      <vt:variant>
        <vt:i4>5</vt:i4>
      </vt:variant>
      <vt:variant>
        <vt:lpwstr/>
      </vt:variant>
      <vt:variant>
        <vt:lpwstr>_Toc190954538</vt:lpwstr>
      </vt:variant>
      <vt:variant>
        <vt:i4>1048625</vt:i4>
      </vt:variant>
      <vt:variant>
        <vt:i4>112</vt:i4>
      </vt:variant>
      <vt:variant>
        <vt:i4>0</vt:i4>
      </vt:variant>
      <vt:variant>
        <vt:i4>5</vt:i4>
      </vt:variant>
      <vt:variant>
        <vt:lpwstr/>
      </vt:variant>
      <vt:variant>
        <vt:lpwstr>_Toc190954537</vt:lpwstr>
      </vt:variant>
      <vt:variant>
        <vt:i4>1048625</vt:i4>
      </vt:variant>
      <vt:variant>
        <vt:i4>106</vt:i4>
      </vt:variant>
      <vt:variant>
        <vt:i4>0</vt:i4>
      </vt:variant>
      <vt:variant>
        <vt:i4>5</vt:i4>
      </vt:variant>
      <vt:variant>
        <vt:lpwstr/>
      </vt:variant>
      <vt:variant>
        <vt:lpwstr>_Toc190954536</vt:lpwstr>
      </vt:variant>
      <vt:variant>
        <vt:i4>1048625</vt:i4>
      </vt:variant>
      <vt:variant>
        <vt:i4>100</vt:i4>
      </vt:variant>
      <vt:variant>
        <vt:i4>0</vt:i4>
      </vt:variant>
      <vt:variant>
        <vt:i4>5</vt:i4>
      </vt:variant>
      <vt:variant>
        <vt:lpwstr/>
      </vt:variant>
      <vt:variant>
        <vt:lpwstr>_Toc190954535</vt:lpwstr>
      </vt:variant>
      <vt:variant>
        <vt:i4>1048625</vt:i4>
      </vt:variant>
      <vt:variant>
        <vt:i4>94</vt:i4>
      </vt:variant>
      <vt:variant>
        <vt:i4>0</vt:i4>
      </vt:variant>
      <vt:variant>
        <vt:i4>5</vt:i4>
      </vt:variant>
      <vt:variant>
        <vt:lpwstr/>
      </vt:variant>
      <vt:variant>
        <vt:lpwstr>_Toc190954534</vt:lpwstr>
      </vt:variant>
      <vt:variant>
        <vt:i4>1048625</vt:i4>
      </vt:variant>
      <vt:variant>
        <vt:i4>88</vt:i4>
      </vt:variant>
      <vt:variant>
        <vt:i4>0</vt:i4>
      </vt:variant>
      <vt:variant>
        <vt:i4>5</vt:i4>
      </vt:variant>
      <vt:variant>
        <vt:lpwstr/>
      </vt:variant>
      <vt:variant>
        <vt:lpwstr>_Toc190954533</vt:lpwstr>
      </vt:variant>
      <vt:variant>
        <vt:i4>1048625</vt:i4>
      </vt:variant>
      <vt:variant>
        <vt:i4>82</vt:i4>
      </vt:variant>
      <vt:variant>
        <vt:i4>0</vt:i4>
      </vt:variant>
      <vt:variant>
        <vt:i4>5</vt:i4>
      </vt:variant>
      <vt:variant>
        <vt:lpwstr/>
      </vt:variant>
      <vt:variant>
        <vt:lpwstr>_Toc190954532</vt:lpwstr>
      </vt:variant>
      <vt:variant>
        <vt:i4>1048625</vt:i4>
      </vt:variant>
      <vt:variant>
        <vt:i4>76</vt:i4>
      </vt:variant>
      <vt:variant>
        <vt:i4>0</vt:i4>
      </vt:variant>
      <vt:variant>
        <vt:i4>5</vt:i4>
      </vt:variant>
      <vt:variant>
        <vt:lpwstr/>
      </vt:variant>
      <vt:variant>
        <vt:lpwstr>_Toc190954531</vt:lpwstr>
      </vt:variant>
      <vt:variant>
        <vt:i4>1048625</vt:i4>
      </vt:variant>
      <vt:variant>
        <vt:i4>70</vt:i4>
      </vt:variant>
      <vt:variant>
        <vt:i4>0</vt:i4>
      </vt:variant>
      <vt:variant>
        <vt:i4>5</vt:i4>
      </vt:variant>
      <vt:variant>
        <vt:lpwstr/>
      </vt:variant>
      <vt:variant>
        <vt:lpwstr>_Toc190954530</vt:lpwstr>
      </vt:variant>
      <vt:variant>
        <vt:i4>1114161</vt:i4>
      </vt:variant>
      <vt:variant>
        <vt:i4>64</vt:i4>
      </vt:variant>
      <vt:variant>
        <vt:i4>0</vt:i4>
      </vt:variant>
      <vt:variant>
        <vt:i4>5</vt:i4>
      </vt:variant>
      <vt:variant>
        <vt:lpwstr/>
      </vt:variant>
      <vt:variant>
        <vt:lpwstr>_Toc190954529</vt:lpwstr>
      </vt:variant>
      <vt:variant>
        <vt:i4>1114161</vt:i4>
      </vt:variant>
      <vt:variant>
        <vt:i4>58</vt:i4>
      </vt:variant>
      <vt:variant>
        <vt:i4>0</vt:i4>
      </vt:variant>
      <vt:variant>
        <vt:i4>5</vt:i4>
      </vt:variant>
      <vt:variant>
        <vt:lpwstr/>
      </vt:variant>
      <vt:variant>
        <vt:lpwstr>_Toc190954528</vt:lpwstr>
      </vt:variant>
      <vt:variant>
        <vt:i4>1114161</vt:i4>
      </vt:variant>
      <vt:variant>
        <vt:i4>52</vt:i4>
      </vt:variant>
      <vt:variant>
        <vt:i4>0</vt:i4>
      </vt:variant>
      <vt:variant>
        <vt:i4>5</vt:i4>
      </vt:variant>
      <vt:variant>
        <vt:lpwstr/>
      </vt:variant>
      <vt:variant>
        <vt:lpwstr>_Toc190954527</vt:lpwstr>
      </vt:variant>
      <vt:variant>
        <vt:i4>1114161</vt:i4>
      </vt:variant>
      <vt:variant>
        <vt:i4>46</vt:i4>
      </vt:variant>
      <vt:variant>
        <vt:i4>0</vt:i4>
      </vt:variant>
      <vt:variant>
        <vt:i4>5</vt:i4>
      </vt:variant>
      <vt:variant>
        <vt:lpwstr/>
      </vt:variant>
      <vt:variant>
        <vt:lpwstr>_Toc190954526</vt:lpwstr>
      </vt:variant>
      <vt:variant>
        <vt:i4>1114161</vt:i4>
      </vt:variant>
      <vt:variant>
        <vt:i4>40</vt:i4>
      </vt:variant>
      <vt:variant>
        <vt:i4>0</vt:i4>
      </vt:variant>
      <vt:variant>
        <vt:i4>5</vt:i4>
      </vt:variant>
      <vt:variant>
        <vt:lpwstr/>
      </vt:variant>
      <vt:variant>
        <vt:lpwstr>_Toc190954525</vt:lpwstr>
      </vt:variant>
      <vt:variant>
        <vt:i4>1114161</vt:i4>
      </vt:variant>
      <vt:variant>
        <vt:i4>34</vt:i4>
      </vt:variant>
      <vt:variant>
        <vt:i4>0</vt:i4>
      </vt:variant>
      <vt:variant>
        <vt:i4>5</vt:i4>
      </vt:variant>
      <vt:variant>
        <vt:lpwstr/>
      </vt:variant>
      <vt:variant>
        <vt:lpwstr>_Toc190954524</vt:lpwstr>
      </vt:variant>
      <vt:variant>
        <vt:i4>1114161</vt:i4>
      </vt:variant>
      <vt:variant>
        <vt:i4>28</vt:i4>
      </vt:variant>
      <vt:variant>
        <vt:i4>0</vt:i4>
      </vt:variant>
      <vt:variant>
        <vt:i4>5</vt:i4>
      </vt:variant>
      <vt:variant>
        <vt:lpwstr/>
      </vt:variant>
      <vt:variant>
        <vt:lpwstr>_Toc190954523</vt:lpwstr>
      </vt:variant>
      <vt:variant>
        <vt:i4>1114161</vt:i4>
      </vt:variant>
      <vt:variant>
        <vt:i4>22</vt:i4>
      </vt:variant>
      <vt:variant>
        <vt:i4>0</vt:i4>
      </vt:variant>
      <vt:variant>
        <vt:i4>5</vt:i4>
      </vt:variant>
      <vt:variant>
        <vt:lpwstr/>
      </vt:variant>
      <vt:variant>
        <vt:lpwstr>_Toc190954522</vt:lpwstr>
      </vt:variant>
      <vt:variant>
        <vt:i4>1114161</vt:i4>
      </vt:variant>
      <vt:variant>
        <vt:i4>16</vt:i4>
      </vt:variant>
      <vt:variant>
        <vt:i4>0</vt:i4>
      </vt:variant>
      <vt:variant>
        <vt:i4>5</vt:i4>
      </vt:variant>
      <vt:variant>
        <vt:lpwstr/>
      </vt:variant>
      <vt:variant>
        <vt:lpwstr>_Toc190954521</vt:lpwstr>
      </vt:variant>
      <vt:variant>
        <vt:i4>1114161</vt:i4>
      </vt:variant>
      <vt:variant>
        <vt:i4>10</vt:i4>
      </vt:variant>
      <vt:variant>
        <vt:i4>0</vt:i4>
      </vt:variant>
      <vt:variant>
        <vt:i4>5</vt:i4>
      </vt:variant>
      <vt:variant>
        <vt:lpwstr/>
      </vt:variant>
      <vt:variant>
        <vt:lpwstr>_Toc190954520</vt:lpwstr>
      </vt:variant>
      <vt:variant>
        <vt:i4>4849687</vt:i4>
      </vt:variant>
      <vt:variant>
        <vt:i4>5</vt:i4>
      </vt:variant>
      <vt:variant>
        <vt:i4>0</vt:i4>
      </vt:variant>
      <vt:variant>
        <vt:i4>5</vt:i4>
      </vt:variant>
      <vt:variant>
        <vt:lpwstr>https://www2.health.vic.gov.au/public-health/environmental-health/climate-weather-and-public-health/climate-change-and-health</vt:lpwstr>
      </vt:variant>
      <vt:variant>
        <vt:lpwstr/>
      </vt:variant>
      <vt:variant>
        <vt:i4>3014751</vt:i4>
      </vt:variant>
      <vt:variant>
        <vt:i4>2</vt:i4>
      </vt:variant>
      <vt:variant>
        <vt:i4>0</vt:i4>
      </vt:variant>
      <vt:variant>
        <vt:i4>5</vt:i4>
      </vt:variant>
      <vt:variant>
        <vt:lpwstr>mailto:Climate.PublicHealth@health.vic.gov.au</vt:lpwstr>
      </vt:variant>
      <vt:variant>
        <vt:lpwstr/>
      </vt:variant>
      <vt:variant>
        <vt:i4>1507351</vt:i4>
      </vt:variant>
      <vt:variant>
        <vt:i4>9</vt:i4>
      </vt:variant>
      <vt:variant>
        <vt:i4>0</vt:i4>
      </vt:variant>
      <vt:variant>
        <vt:i4>5</vt:i4>
      </vt:variant>
      <vt:variant>
        <vt:lpwstr>https://www2.health.vic.gov.au/about/publications/policiesandguidelines/supporting-people-air-quality-impacted-bushfire-smoke</vt:lpwstr>
      </vt:variant>
      <vt:variant>
        <vt:lpwstr/>
      </vt:variant>
      <vt:variant>
        <vt:i4>1507334</vt:i4>
      </vt:variant>
      <vt:variant>
        <vt:i4>6</vt:i4>
      </vt:variant>
      <vt:variant>
        <vt:i4>0</vt:i4>
      </vt:variant>
      <vt:variant>
        <vt:i4>5</vt:i4>
      </vt:variant>
      <vt:variant>
        <vt:lpwstr>https://www.achievementprogram.health.vic.gov.au/</vt:lpwstr>
      </vt:variant>
      <vt:variant>
        <vt:lpwstr/>
      </vt:variant>
      <vt:variant>
        <vt:i4>2621481</vt:i4>
      </vt:variant>
      <vt:variant>
        <vt:i4>3</vt:i4>
      </vt:variant>
      <vt:variant>
        <vt:i4>0</vt:i4>
      </vt:variant>
      <vt:variant>
        <vt:i4>5</vt:i4>
      </vt:variant>
      <vt:variant>
        <vt:lpwstr>https://auo.org.au/portal/metadata/walkability/</vt:lpwstr>
      </vt:variant>
      <vt:variant>
        <vt:lpwstr/>
      </vt:variant>
      <vt:variant>
        <vt:i4>2424887</vt:i4>
      </vt:variant>
      <vt:variant>
        <vt:i4>0</vt:i4>
      </vt:variant>
      <vt:variant>
        <vt:i4>0</vt:i4>
      </vt:variant>
      <vt:variant>
        <vt:i4>5</vt:i4>
      </vt:variant>
      <vt:variant>
        <vt:lpwstr>https://auo.org.au/portal/metadata/urban-liveability-index/</vt:lpwstr>
      </vt:variant>
      <vt:variant>
        <vt:lpwstr/>
      </vt:variant>
      <vt:variant>
        <vt:i4>7536648</vt:i4>
      </vt:variant>
      <vt:variant>
        <vt:i4>3</vt:i4>
      </vt:variant>
      <vt:variant>
        <vt:i4>0</vt:i4>
      </vt:variant>
      <vt:variant>
        <vt:i4>5</vt:i4>
      </vt:variant>
      <vt:variant>
        <vt:lpwstr>mailto:rayiky.rupasinghe@health.vic.gov.au</vt:lpwstr>
      </vt:variant>
      <vt:variant>
        <vt:lpwstr/>
      </vt:variant>
      <vt:variant>
        <vt:i4>7536648</vt:i4>
      </vt:variant>
      <vt:variant>
        <vt:i4>0</vt:i4>
      </vt:variant>
      <vt:variant>
        <vt:i4>0</vt:i4>
      </vt:variant>
      <vt:variant>
        <vt:i4>5</vt:i4>
      </vt:variant>
      <vt:variant>
        <vt:lpwstr>mailto:rayiky.rupasinghe@health.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ckling climate change and its impacts on health through municipal public health and wellbeing planning</dc:title>
  <dc:subject>Tackling climate change and its impacts on health through municipal public health and wellbeing planning</dc:subject>
  <dc:creator>Public Health branch</dc:creator>
  <cp:keywords>climate change, health, municipal public health and wellbeing planning, Victoria, local government</cp:keywords>
  <cp:lastModifiedBy>Rayiky Rupasinghe (Health)</cp:lastModifiedBy>
  <cp:revision>8</cp:revision>
  <cp:lastPrinted>2017-07-11T23:32:00Z</cp:lastPrinted>
  <dcterms:created xsi:type="dcterms:W3CDTF">2025-07-31T03:32:00Z</dcterms:created>
  <dcterms:modified xsi:type="dcterms:W3CDTF">2025-12-2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5913FB6984842E40AD249E0A0924285C</vt:lpwstr>
  </property>
  <property fmtid="{D5CDD505-2E9C-101B-9397-08002B2CF9AE}" pid="4" name="ComplianceAssetId">
    <vt:lpwstr/>
  </property>
  <property fmtid="{D5CDD505-2E9C-101B-9397-08002B2CF9AE}" pid="5" name="MediaServiceImageTags">
    <vt:lpwstr/>
  </property>
  <property fmtid="{D5CDD505-2E9C-101B-9397-08002B2CF9AE}" pid="6" name="xd_Prog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xd_Signature">
    <vt:bool>false</vt:bool>
  </property>
  <property fmtid="{D5CDD505-2E9C-101B-9397-08002B2CF9AE}" pid="11" name="MSIP_Label_43e64453-338c-4f93-8a4d-0039a0a41f2a_Enabled">
    <vt:lpwstr>true</vt:lpwstr>
  </property>
  <property fmtid="{D5CDD505-2E9C-101B-9397-08002B2CF9AE}" pid="12" name="MSIP_Label_43e64453-338c-4f93-8a4d-0039a0a41f2a_SetDate">
    <vt:lpwstr>2024-10-01T07:43:39Z</vt:lpwstr>
  </property>
  <property fmtid="{D5CDD505-2E9C-101B-9397-08002B2CF9AE}" pid="13" name="MSIP_Label_43e64453-338c-4f93-8a4d-0039a0a41f2a_Method">
    <vt:lpwstr>Privileged</vt:lpwstr>
  </property>
  <property fmtid="{D5CDD505-2E9C-101B-9397-08002B2CF9AE}" pid="14" name="MSIP_Label_43e64453-338c-4f93-8a4d-0039a0a41f2a_Name">
    <vt:lpwstr>43e64453-338c-4f93-8a4d-0039a0a41f2a</vt:lpwstr>
  </property>
  <property fmtid="{D5CDD505-2E9C-101B-9397-08002B2CF9AE}" pid="15" name="MSIP_Label_43e64453-338c-4f93-8a4d-0039a0a41f2a_SiteId">
    <vt:lpwstr>c0e0601f-0fac-449c-9c88-a104c4eb9f28</vt:lpwstr>
  </property>
  <property fmtid="{D5CDD505-2E9C-101B-9397-08002B2CF9AE}" pid="16" name="MSIP_Label_43e64453-338c-4f93-8a4d-0039a0a41f2a_ActionId">
    <vt:lpwstr>bdd2951a-0bdb-4cc7-9e9c-8ad511fb62df</vt:lpwstr>
  </property>
  <property fmtid="{D5CDD505-2E9C-101B-9397-08002B2CF9AE}" pid="17" name="MSIP_Label_43e64453-338c-4f93-8a4d-0039a0a41f2a_ContentBits">
    <vt:lpwstr>2</vt:lpwstr>
  </property>
  <property fmtid="{D5CDD505-2E9C-101B-9397-08002B2CF9AE}" pid="18" name="GrammarlyDocumentId">
    <vt:lpwstr>c310b0422edcb78554b1c68c83efb1b8de890f1eaf2b3db9583f3b3dd48b8c73</vt:lpwstr>
  </property>
</Properties>
</file>